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C7736" w14:textId="77777777" w:rsidR="00CB7E31" w:rsidRDefault="00000000">
      <w:pPr>
        <w:rPr>
          <w:b/>
          <w:sz w:val="52"/>
        </w:rPr>
      </w:pPr>
      <w:r>
        <w:rPr>
          <w:b/>
          <w:noProof/>
          <w:sz w:val="52"/>
        </w:rPr>
        <w:drawing>
          <wp:anchor distT="0" distB="0" distL="0" distR="0" simplePos="0" relativeHeight="2" behindDoc="1" locked="0" layoutInCell="0" allowOverlap="1" wp14:anchorId="63B860FF" wp14:editId="336DF486">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59962EB4" w14:textId="77777777" w:rsidR="00CB7E31" w:rsidRDefault="00000000">
      <w:pPr>
        <w:rPr>
          <w:b/>
          <w:sz w:val="48"/>
          <w:szCs w:val="20"/>
        </w:rPr>
      </w:pPr>
      <w:r>
        <w:rPr>
          <w:b/>
          <w:sz w:val="48"/>
          <w:szCs w:val="20"/>
        </w:rPr>
        <w:t>Aplicación de ciencia de datos en el sector de producción animal para la predicción y explicación de óptimos en ganado porcino</w:t>
      </w:r>
    </w:p>
    <w:p w14:paraId="718A924B" w14:textId="77777777" w:rsidR="00CB7E31" w:rsidRDefault="00CB7E31"/>
    <w:p w14:paraId="6C1B3E74" w14:textId="77777777" w:rsidR="00CB7E31" w:rsidRDefault="00CB7E31"/>
    <w:p w14:paraId="6C37E80A" w14:textId="77777777" w:rsidR="00CB7E31" w:rsidRDefault="00CB7E31"/>
    <w:p w14:paraId="37CDCA3C" w14:textId="77777777" w:rsidR="00CB7E31" w:rsidRDefault="00CB7E31"/>
    <w:p w14:paraId="6CD42A59" w14:textId="77777777" w:rsidR="00CB7E31" w:rsidRDefault="00CB7E31">
      <w:pPr>
        <w:pStyle w:val="Piedepgina"/>
        <w:rPr>
          <w:color w:val="FFFFFF" w:themeColor="background1"/>
          <w:sz w:val="20"/>
          <w:szCs w:val="20"/>
        </w:rPr>
      </w:pPr>
    </w:p>
    <w:p w14:paraId="22698E45" w14:textId="77777777" w:rsidR="00CB7E31" w:rsidRDefault="00CB7E31">
      <w:pPr>
        <w:pStyle w:val="Piedepgina"/>
        <w:rPr>
          <w:color w:val="FFFFFF" w:themeColor="background1"/>
          <w:sz w:val="20"/>
          <w:szCs w:val="20"/>
        </w:rPr>
      </w:pPr>
    </w:p>
    <w:p w14:paraId="4683C34F" w14:textId="77777777" w:rsidR="00CB7E31" w:rsidRDefault="00CB7E31">
      <w:pPr>
        <w:pStyle w:val="Piedepgina"/>
        <w:rPr>
          <w:color w:val="FFFFFF" w:themeColor="background1"/>
          <w:sz w:val="20"/>
          <w:szCs w:val="20"/>
        </w:rPr>
      </w:pPr>
    </w:p>
    <w:p w14:paraId="47E88A29" w14:textId="77777777" w:rsidR="00CB7E31" w:rsidRDefault="00CB7E31">
      <w:pPr>
        <w:pStyle w:val="Piedepgina"/>
        <w:rPr>
          <w:color w:val="FFFFFF" w:themeColor="background1"/>
          <w:sz w:val="20"/>
          <w:szCs w:val="20"/>
        </w:rPr>
      </w:pPr>
    </w:p>
    <w:p w14:paraId="3F092647" w14:textId="77777777" w:rsidR="00CB7E31" w:rsidRDefault="00CB7E31">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2"/>
        <w:gridCol w:w="1575"/>
      </w:tblGrid>
      <w:tr w:rsidR="00CB7E31" w14:paraId="119737CF" w14:textId="77777777">
        <w:trPr>
          <w:trHeight w:val="2160"/>
        </w:trPr>
        <w:tc>
          <w:tcPr>
            <w:tcW w:w="3364" w:type="dxa"/>
            <w:tcBorders>
              <w:top w:val="nil"/>
              <w:left w:val="single" w:sz="48" w:space="0" w:color="FFFFFF"/>
              <w:bottom w:val="nil"/>
              <w:right w:val="single" w:sz="48" w:space="0" w:color="FFFFFF"/>
            </w:tcBorders>
          </w:tcPr>
          <w:p w14:paraId="5D0E5466" w14:textId="77777777" w:rsidR="00CB7E31" w:rsidRDefault="00000000">
            <w:pPr>
              <w:rPr>
                <w:color w:val="FFFFFF" w:themeColor="background1"/>
              </w:rPr>
            </w:pPr>
            <w:r>
              <w:rPr>
                <w:rFonts w:eastAsia="Calibri"/>
                <w:color w:val="FFFFFF" w:themeColor="background1"/>
                <w:sz w:val="20"/>
              </w:rPr>
              <w:t>Titulación:</w:t>
            </w:r>
          </w:p>
          <w:p w14:paraId="09C8A865" w14:textId="77777777" w:rsidR="00CB7E31" w:rsidRDefault="00000000">
            <w:pPr>
              <w:rPr>
                <w:color w:val="FFFFFF" w:themeColor="background1"/>
              </w:rPr>
            </w:pPr>
            <w:r>
              <w:rPr>
                <w:rFonts w:eastAsia="Calibri"/>
                <w:color w:val="FFFFFF" w:themeColor="background1"/>
                <w:sz w:val="20"/>
              </w:rPr>
              <w:t>Máster Big Data y Data Science</w:t>
            </w:r>
          </w:p>
          <w:p w14:paraId="71F0EE46" w14:textId="77777777" w:rsidR="00CB7E31" w:rsidRDefault="00000000">
            <w:pPr>
              <w:rPr>
                <w:color w:val="FFFFFF" w:themeColor="background1"/>
              </w:rPr>
            </w:pPr>
            <w:r>
              <w:rPr>
                <w:rFonts w:eastAsia="Calibri"/>
                <w:color w:val="FFFFFF" w:themeColor="background1"/>
                <w:sz w:val="20"/>
              </w:rPr>
              <w:t>2022 – 2023</w:t>
            </w:r>
          </w:p>
        </w:tc>
        <w:tc>
          <w:tcPr>
            <w:tcW w:w="4832" w:type="dxa"/>
            <w:tcBorders>
              <w:top w:val="nil"/>
              <w:left w:val="single" w:sz="48" w:space="0" w:color="FFFFFF"/>
              <w:bottom w:val="nil"/>
              <w:right w:val="single" w:sz="48" w:space="0" w:color="FFFFFF"/>
            </w:tcBorders>
          </w:tcPr>
          <w:p w14:paraId="42F1ED7D" w14:textId="77777777" w:rsidR="00CB7E31" w:rsidRDefault="00000000">
            <w:pPr>
              <w:rPr>
                <w:color w:val="FFFFFF" w:themeColor="background1"/>
              </w:rPr>
            </w:pPr>
            <w:r>
              <w:rPr>
                <w:rFonts w:eastAsia="Calibri"/>
                <w:color w:val="FFFFFF" w:themeColor="background1"/>
                <w:sz w:val="20"/>
              </w:rPr>
              <w:t>Alumno/a:</w:t>
            </w:r>
          </w:p>
          <w:p w14:paraId="5630AA34" w14:textId="77777777" w:rsidR="00CB7E31" w:rsidRDefault="00000000">
            <w:pPr>
              <w:rPr>
                <w:color w:val="FFFFFF" w:themeColor="background1"/>
              </w:rPr>
            </w:pPr>
            <w:r>
              <w:rPr>
                <w:rFonts w:eastAsia="Calibri"/>
                <w:color w:val="FFFFFF" w:themeColor="background1"/>
                <w:sz w:val="20"/>
              </w:rPr>
              <w:t>Cámara Gómez, Jose Eduardo</w:t>
            </w:r>
          </w:p>
          <w:p w14:paraId="23FE65E8" w14:textId="77777777" w:rsidR="00CB7E31" w:rsidRDefault="00000000">
            <w:pPr>
              <w:rPr>
                <w:color w:val="FFFFFF" w:themeColor="background1"/>
              </w:rPr>
            </w:pPr>
            <w:r>
              <w:rPr>
                <w:rFonts w:eastAsia="Calibri"/>
                <w:color w:val="FFFFFF" w:themeColor="background1"/>
                <w:sz w:val="20"/>
              </w:rPr>
              <w:t>D.N.I: 48393337A</w:t>
            </w:r>
          </w:p>
          <w:p w14:paraId="71984706" w14:textId="77777777" w:rsidR="00CB7E31" w:rsidRDefault="00CB7E31">
            <w:pPr>
              <w:rPr>
                <w:color w:val="FFFFFF" w:themeColor="background1"/>
              </w:rPr>
            </w:pPr>
          </w:p>
          <w:p w14:paraId="79E9B7E6" w14:textId="77777777" w:rsidR="00CB7E31" w:rsidRDefault="00000000">
            <w:pPr>
              <w:rPr>
                <w:color w:val="FFFFFF" w:themeColor="background1"/>
              </w:rPr>
            </w:pPr>
            <w:r>
              <w:rPr>
                <w:rFonts w:eastAsia="Calibri"/>
                <w:color w:val="FFFFFF" w:themeColor="background1"/>
                <w:sz w:val="20"/>
              </w:rPr>
              <w:t>Director/a de TFM: Benjamin Arroquia-Cuadros</w:t>
            </w:r>
          </w:p>
        </w:tc>
        <w:tc>
          <w:tcPr>
            <w:tcW w:w="1575" w:type="dxa"/>
            <w:tcBorders>
              <w:top w:val="nil"/>
              <w:left w:val="single" w:sz="48" w:space="0" w:color="FFFFFF"/>
              <w:bottom w:val="nil"/>
              <w:right w:val="nil"/>
            </w:tcBorders>
          </w:tcPr>
          <w:p w14:paraId="1640E32D" w14:textId="77777777" w:rsidR="00CB7E31" w:rsidRDefault="00000000">
            <w:pPr>
              <w:rPr>
                <w:color w:val="FFFFFF" w:themeColor="background1"/>
              </w:rPr>
            </w:pPr>
            <w:r>
              <w:rPr>
                <w:rFonts w:eastAsia="Calibri"/>
                <w:color w:val="FFFFFF" w:themeColor="background1"/>
                <w:sz w:val="20"/>
              </w:rPr>
              <w:t>Convocatoria:</w:t>
            </w:r>
          </w:p>
          <w:p w14:paraId="5257E91F" w14:textId="77777777" w:rsidR="00CB7E31" w:rsidRDefault="00000000">
            <w:pPr>
              <w:rPr>
                <w:color w:val="FFFFFF" w:themeColor="background1"/>
              </w:rPr>
            </w:pPr>
            <w:r>
              <w:rPr>
                <w:rFonts w:eastAsia="Calibri"/>
                <w:color w:val="FFFFFF" w:themeColor="background1"/>
                <w:sz w:val="20"/>
              </w:rPr>
              <w:t>Primera</w:t>
            </w:r>
          </w:p>
        </w:tc>
      </w:tr>
    </w:tbl>
    <w:p w14:paraId="7144C91A" w14:textId="0F48F23D" w:rsidR="00CB7E31" w:rsidRDefault="00000000">
      <w:pPr>
        <w:pStyle w:val="Piedepgina"/>
        <w:rPr>
          <w:sz w:val="20"/>
          <w:szCs w:val="20"/>
        </w:rPr>
      </w:pPr>
      <w:r>
        <w:rPr>
          <w:sz w:val="20"/>
          <w:szCs w:val="20"/>
        </w:rPr>
        <w:t>0</w:t>
      </w:r>
      <w:ins w:id="3" w:author="Jose Eduardo VIU" w:date="2023-04-08T18:54:00Z">
        <w:r w:rsidR="00BA6266">
          <w:rPr>
            <w:sz w:val="20"/>
            <w:szCs w:val="20"/>
          </w:rPr>
          <w:t>8</w:t>
        </w:r>
      </w:ins>
      <w:del w:id="4" w:author="Jose Eduardo VIU" w:date="2023-04-03T06:46:00Z">
        <w:r w:rsidDel="00D96CF2">
          <w:rPr>
            <w:sz w:val="20"/>
            <w:szCs w:val="20"/>
          </w:rPr>
          <w:delText>0</w:delText>
        </w:r>
      </w:del>
      <w:r>
        <w:rPr>
          <w:sz w:val="20"/>
          <w:szCs w:val="20"/>
        </w:rPr>
        <w:t xml:space="preserve"> </w:t>
      </w:r>
      <w:del w:id="5" w:author="Jose Eduardo VIU" w:date="2023-04-03T06:46:00Z">
        <w:r w:rsidDel="00D96CF2">
          <w:rPr>
            <w:sz w:val="20"/>
            <w:szCs w:val="20"/>
          </w:rPr>
          <w:delText xml:space="preserve">Mes </w:delText>
        </w:r>
      </w:del>
      <w:ins w:id="6" w:author="Jose Eduardo VIU" w:date="2023-04-03T06:46:00Z">
        <w:r w:rsidR="00D96CF2">
          <w:rPr>
            <w:sz w:val="20"/>
            <w:szCs w:val="20"/>
          </w:rPr>
          <w:t xml:space="preserve">Abril </w:t>
        </w:r>
      </w:ins>
      <w:r>
        <w:rPr>
          <w:sz w:val="20"/>
          <w:szCs w:val="20"/>
        </w:rPr>
        <w:t>2023</w:t>
      </w:r>
    </w:p>
    <w:p w14:paraId="76E3E087" w14:textId="77777777" w:rsidR="00CB7E31" w:rsidRDefault="00CB7E31">
      <w:pPr>
        <w:sectPr w:rsidR="00CB7E31">
          <w:pgSz w:w="11906" w:h="16838"/>
          <w:pgMar w:top="708" w:right="1701" w:bottom="794" w:left="1701" w:header="0" w:footer="0" w:gutter="0"/>
          <w:pgNumType w:start="1"/>
          <w:cols w:space="720"/>
          <w:formProt w:val="0"/>
          <w:docGrid w:linePitch="360"/>
        </w:sectPr>
      </w:pPr>
    </w:p>
    <w:sdt>
      <w:sdtPr>
        <w:rPr>
          <w:rFonts w:ascii="Arial" w:eastAsiaTheme="minorHAnsi" w:hAnsi="Arial" w:cs="Arial"/>
          <w:b w:val="0"/>
          <w:bCs w:val="0"/>
          <w:spacing w:val="0"/>
          <w:sz w:val="22"/>
          <w:szCs w:val="22"/>
        </w:rPr>
        <w:id w:val="-348248489"/>
        <w:docPartObj>
          <w:docPartGallery w:val="Table of Contents"/>
          <w:docPartUnique/>
        </w:docPartObj>
      </w:sdtPr>
      <w:sdtContent>
        <w:p w14:paraId="1F29A570" w14:textId="77777777" w:rsidR="00CB7E31" w:rsidRDefault="00000000">
          <w:pPr>
            <w:pStyle w:val="Encabezadodelista"/>
          </w:pPr>
          <w:r>
            <w:t>Índice</w:t>
          </w:r>
        </w:p>
        <w:p w14:paraId="465649AC" w14:textId="16B5B01F" w:rsidR="00EA61B9" w:rsidRDefault="00000000" w:rsidP="00C40FF8">
          <w:pPr>
            <w:pStyle w:val="TDC1"/>
            <w:rPr>
              <w:ins w:id="7" w:author="Jose Eduardo VIU" w:date="2023-04-08T19:32:00Z"/>
              <w:rFonts w:asciiTheme="minorHAnsi" w:eastAsiaTheme="minorEastAsia" w:hAnsiTheme="minorHAnsi" w:cstheme="minorBidi"/>
              <w:noProof/>
              <w:lang w:eastAsia="es-ES"/>
            </w:rPr>
          </w:pPr>
          <w:r>
            <w:fldChar w:fldCharType="begin"/>
          </w:r>
          <w:r>
            <w:rPr>
              <w:rStyle w:val="IndexLink"/>
              <w:webHidden/>
            </w:rPr>
            <w:instrText xml:space="preserve"> TOC \z \o "1-3" \u \h</w:instrText>
          </w:r>
          <w:r>
            <w:rPr>
              <w:rStyle w:val="IndexLink"/>
            </w:rPr>
            <w:fldChar w:fldCharType="separate"/>
          </w:r>
          <w:ins w:id="8" w:author="Jose Eduardo VIU" w:date="2023-04-08T19:32:00Z">
            <w:r w:rsidR="00EA61B9" w:rsidRPr="00C73F94">
              <w:rPr>
                <w:rStyle w:val="Hipervnculo"/>
                <w:noProof/>
              </w:rPr>
              <w:fldChar w:fldCharType="begin"/>
            </w:r>
            <w:r w:rsidR="00EA61B9" w:rsidRPr="00C73F94">
              <w:rPr>
                <w:rStyle w:val="Hipervnculo"/>
                <w:noProof/>
              </w:rPr>
              <w:instrText xml:space="preserve"> </w:instrText>
            </w:r>
            <w:r w:rsidR="00EA61B9">
              <w:rPr>
                <w:noProof/>
              </w:rPr>
              <w:instrText>HYPERLINK \l "_Toc131874774"</w:instrText>
            </w:r>
            <w:r w:rsidR="00EA61B9" w:rsidRPr="00C73F94">
              <w:rPr>
                <w:rStyle w:val="Hipervnculo"/>
                <w:noProof/>
              </w:rPr>
              <w:instrText xml:space="preserve"> </w:instrText>
            </w:r>
            <w:r w:rsidR="00EA61B9" w:rsidRPr="00C73F94">
              <w:rPr>
                <w:rStyle w:val="Hipervnculo"/>
                <w:noProof/>
              </w:rPr>
            </w:r>
            <w:r w:rsidR="00EA61B9" w:rsidRPr="00C73F94">
              <w:rPr>
                <w:rStyle w:val="Hipervnculo"/>
                <w:noProof/>
              </w:rPr>
              <w:fldChar w:fldCharType="separate"/>
            </w:r>
            <w:r w:rsidR="00EA61B9" w:rsidRPr="00C73F94">
              <w:rPr>
                <w:rStyle w:val="Hipervnculo"/>
                <w:noProof/>
              </w:rPr>
              <w:t>Resumen</w:t>
            </w:r>
            <w:r w:rsidR="00EA61B9">
              <w:rPr>
                <w:noProof/>
                <w:webHidden/>
              </w:rPr>
              <w:tab/>
            </w:r>
            <w:r w:rsidR="00EA61B9">
              <w:rPr>
                <w:noProof/>
                <w:webHidden/>
              </w:rPr>
              <w:fldChar w:fldCharType="begin"/>
            </w:r>
            <w:r w:rsidR="00EA61B9">
              <w:rPr>
                <w:noProof/>
                <w:webHidden/>
              </w:rPr>
              <w:instrText xml:space="preserve"> PAGEREF _Toc131874774 \h </w:instrText>
            </w:r>
            <w:r w:rsidR="00EA61B9">
              <w:rPr>
                <w:noProof/>
                <w:webHidden/>
              </w:rPr>
            </w:r>
          </w:ins>
          <w:r w:rsidR="00EA61B9">
            <w:rPr>
              <w:noProof/>
              <w:webHidden/>
            </w:rPr>
            <w:fldChar w:fldCharType="separate"/>
          </w:r>
          <w:ins w:id="9" w:author="Jose Eduardo VIU" w:date="2023-04-10T14:24:00Z">
            <w:r w:rsidR="00F3455D">
              <w:rPr>
                <w:noProof/>
                <w:webHidden/>
              </w:rPr>
              <w:t>6</w:t>
            </w:r>
          </w:ins>
          <w:ins w:id="10" w:author="Jose Eduardo VIU" w:date="2023-04-08T19:32:00Z">
            <w:r w:rsidR="00EA61B9">
              <w:rPr>
                <w:noProof/>
                <w:webHidden/>
              </w:rPr>
              <w:fldChar w:fldCharType="end"/>
            </w:r>
            <w:r w:rsidR="00EA61B9" w:rsidRPr="00C73F94">
              <w:rPr>
                <w:rStyle w:val="Hipervnculo"/>
                <w:noProof/>
              </w:rPr>
              <w:fldChar w:fldCharType="end"/>
            </w:r>
          </w:ins>
        </w:p>
        <w:p w14:paraId="7755302F" w14:textId="4C67DD76" w:rsidR="00EA61B9" w:rsidRDefault="00EA61B9" w:rsidP="00C40FF8">
          <w:pPr>
            <w:pStyle w:val="TDC1"/>
            <w:rPr>
              <w:ins w:id="11" w:author="Jose Eduardo VIU" w:date="2023-04-08T19:32:00Z"/>
              <w:rFonts w:asciiTheme="minorHAnsi" w:eastAsiaTheme="minorEastAsia" w:hAnsiTheme="minorHAnsi" w:cstheme="minorBidi"/>
              <w:noProof/>
              <w:lang w:eastAsia="es-ES"/>
            </w:rPr>
            <w:pPrChange w:id="12" w:author="Jose Eduardo VIU" w:date="2023-04-10T14:09:00Z">
              <w:pPr>
                <w:pStyle w:val="TDC1"/>
                <w:tabs>
                  <w:tab w:val="left" w:pos="440"/>
                </w:tabs>
              </w:pPr>
            </w:pPrChange>
          </w:pPr>
          <w:ins w:id="1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75"</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1.</w:t>
            </w:r>
            <w:r>
              <w:rPr>
                <w:rFonts w:asciiTheme="minorHAnsi" w:eastAsiaTheme="minorEastAsia" w:hAnsiTheme="minorHAnsi" w:cstheme="minorBidi"/>
                <w:noProof/>
                <w:lang w:eastAsia="es-ES"/>
              </w:rPr>
              <w:tab/>
            </w:r>
            <w:r w:rsidRPr="00C73F94">
              <w:rPr>
                <w:rStyle w:val="Hipervnculo"/>
                <w:noProof/>
              </w:rPr>
              <w:t>Introducción</w:t>
            </w:r>
            <w:r>
              <w:rPr>
                <w:noProof/>
                <w:webHidden/>
              </w:rPr>
              <w:tab/>
            </w:r>
            <w:r>
              <w:rPr>
                <w:noProof/>
                <w:webHidden/>
              </w:rPr>
              <w:fldChar w:fldCharType="begin"/>
            </w:r>
            <w:r>
              <w:rPr>
                <w:noProof/>
                <w:webHidden/>
              </w:rPr>
              <w:instrText xml:space="preserve"> PAGEREF _Toc131874775 \h </w:instrText>
            </w:r>
            <w:r>
              <w:rPr>
                <w:noProof/>
                <w:webHidden/>
              </w:rPr>
            </w:r>
          </w:ins>
          <w:r>
            <w:rPr>
              <w:noProof/>
              <w:webHidden/>
            </w:rPr>
            <w:fldChar w:fldCharType="separate"/>
          </w:r>
          <w:ins w:id="14" w:author="Jose Eduardo VIU" w:date="2023-04-10T14:24:00Z">
            <w:r w:rsidR="00F3455D">
              <w:rPr>
                <w:noProof/>
                <w:webHidden/>
              </w:rPr>
              <w:t>7</w:t>
            </w:r>
          </w:ins>
          <w:ins w:id="15" w:author="Jose Eduardo VIU" w:date="2023-04-08T19:32:00Z">
            <w:r>
              <w:rPr>
                <w:noProof/>
                <w:webHidden/>
              </w:rPr>
              <w:fldChar w:fldCharType="end"/>
            </w:r>
            <w:r w:rsidRPr="00C73F94">
              <w:rPr>
                <w:rStyle w:val="Hipervnculo"/>
                <w:noProof/>
              </w:rPr>
              <w:fldChar w:fldCharType="end"/>
            </w:r>
          </w:ins>
        </w:p>
        <w:p w14:paraId="1A268013" w14:textId="0A0B569D" w:rsidR="00EA61B9" w:rsidRDefault="00EA61B9" w:rsidP="00C40FF8">
          <w:pPr>
            <w:pStyle w:val="TDC1"/>
            <w:rPr>
              <w:ins w:id="16" w:author="Jose Eduardo VIU" w:date="2023-04-08T19:32:00Z"/>
              <w:rFonts w:asciiTheme="minorHAnsi" w:eastAsiaTheme="minorEastAsia" w:hAnsiTheme="minorHAnsi" w:cstheme="minorBidi"/>
              <w:noProof/>
              <w:lang w:eastAsia="es-ES"/>
            </w:rPr>
            <w:pPrChange w:id="17" w:author="Jose Eduardo VIU" w:date="2023-04-10T14:09:00Z">
              <w:pPr>
                <w:pStyle w:val="TDC1"/>
                <w:tabs>
                  <w:tab w:val="left" w:pos="440"/>
                </w:tabs>
              </w:pPr>
            </w:pPrChange>
          </w:pPr>
          <w:ins w:id="1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76"</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2.</w:t>
            </w:r>
            <w:r>
              <w:rPr>
                <w:rFonts w:asciiTheme="minorHAnsi" w:eastAsiaTheme="minorEastAsia" w:hAnsiTheme="minorHAnsi" w:cstheme="minorBidi"/>
                <w:noProof/>
                <w:lang w:eastAsia="es-ES"/>
              </w:rPr>
              <w:tab/>
            </w:r>
            <w:r w:rsidRPr="00C73F94">
              <w:rPr>
                <w:rStyle w:val="Hipervnculo"/>
                <w:noProof/>
              </w:rPr>
              <w:t>Objetivos</w:t>
            </w:r>
            <w:r>
              <w:rPr>
                <w:noProof/>
                <w:webHidden/>
              </w:rPr>
              <w:tab/>
            </w:r>
            <w:r>
              <w:rPr>
                <w:noProof/>
                <w:webHidden/>
              </w:rPr>
              <w:fldChar w:fldCharType="begin"/>
            </w:r>
            <w:r>
              <w:rPr>
                <w:noProof/>
                <w:webHidden/>
              </w:rPr>
              <w:instrText xml:space="preserve"> PAGEREF _Toc131874776 \h </w:instrText>
            </w:r>
            <w:r>
              <w:rPr>
                <w:noProof/>
                <w:webHidden/>
              </w:rPr>
            </w:r>
          </w:ins>
          <w:r>
            <w:rPr>
              <w:noProof/>
              <w:webHidden/>
            </w:rPr>
            <w:fldChar w:fldCharType="separate"/>
          </w:r>
          <w:ins w:id="19" w:author="Jose Eduardo VIU" w:date="2023-04-10T14:24:00Z">
            <w:r w:rsidR="00F3455D">
              <w:rPr>
                <w:noProof/>
                <w:webHidden/>
              </w:rPr>
              <w:t>9</w:t>
            </w:r>
          </w:ins>
          <w:ins w:id="20" w:author="Jose Eduardo VIU" w:date="2023-04-08T19:32:00Z">
            <w:r>
              <w:rPr>
                <w:noProof/>
                <w:webHidden/>
              </w:rPr>
              <w:fldChar w:fldCharType="end"/>
            </w:r>
            <w:r w:rsidRPr="00C73F94">
              <w:rPr>
                <w:rStyle w:val="Hipervnculo"/>
                <w:noProof/>
              </w:rPr>
              <w:fldChar w:fldCharType="end"/>
            </w:r>
          </w:ins>
        </w:p>
        <w:p w14:paraId="520C1C43" w14:textId="43BA2638" w:rsidR="00EA61B9" w:rsidRDefault="00EA61B9" w:rsidP="00C40FF8">
          <w:pPr>
            <w:pStyle w:val="TDC1"/>
            <w:rPr>
              <w:ins w:id="21" w:author="Jose Eduardo VIU" w:date="2023-04-08T19:32:00Z"/>
              <w:rFonts w:asciiTheme="minorHAnsi" w:eastAsiaTheme="minorEastAsia" w:hAnsiTheme="minorHAnsi" w:cstheme="minorBidi"/>
              <w:noProof/>
              <w:lang w:eastAsia="es-ES"/>
            </w:rPr>
            <w:pPrChange w:id="22" w:author="Jose Eduardo VIU" w:date="2023-04-10T14:09:00Z">
              <w:pPr>
                <w:pStyle w:val="TDC1"/>
                <w:tabs>
                  <w:tab w:val="left" w:pos="440"/>
                </w:tabs>
              </w:pPr>
            </w:pPrChange>
          </w:pPr>
          <w:ins w:id="2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77"</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eastAsia="es-ES"/>
              </w:rPr>
              <w:t>3.</w:t>
            </w:r>
            <w:r>
              <w:rPr>
                <w:rFonts w:asciiTheme="minorHAnsi" w:eastAsiaTheme="minorEastAsia" w:hAnsiTheme="minorHAnsi" w:cstheme="minorBidi"/>
                <w:noProof/>
                <w:lang w:eastAsia="es-ES"/>
              </w:rPr>
              <w:tab/>
            </w:r>
            <w:r w:rsidRPr="00C73F94">
              <w:rPr>
                <w:rStyle w:val="Hipervnculo"/>
                <w:noProof/>
                <w:lang w:eastAsia="es-ES"/>
              </w:rPr>
              <w:t>Estado del Arte y Marco teórico</w:t>
            </w:r>
            <w:r>
              <w:rPr>
                <w:noProof/>
                <w:webHidden/>
              </w:rPr>
              <w:tab/>
            </w:r>
            <w:r>
              <w:rPr>
                <w:noProof/>
                <w:webHidden/>
              </w:rPr>
              <w:fldChar w:fldCharType="begin"/>
            </w:r>
            <w:r>
              <w:rPr>
                <w:noProof/>
                <w:webHidden/>
              </w:rPr>
              <w:instrText xml:space="preserve"> PAGEREF _Toc131874777 \h </w:instrText>
            </w:r>
            <w:r>
              <w:rPr>
                <w:noProof/>
                <w:webHidden/>
              </w:rPr>
            </w:r>
          </w:ins>
          <w:r>
            <w:rPr>
              <w:noProof/>
              <w:webHidden/>
            </w:rPr>
            <w:fldChar w:fldCharType="separate"/>
          </w:r>
          <w:ins w:id="24" w:author="Jose Eduardo VIU" w:date="2023-04-10T14:24:00Z">
            <w:r w:rsidR="00F3455D">
              <w:rPr>
                <w:noProof/>
                <w:webHidden/>
              </w:rPr>
              <w:t>10</w:t>
            </w:r>
          </w:ins>
          <w:ins w:id="25" w:author="Jose Eduardo VIU" w:date="2023-04-08T19:32:00Z">
            <w:r>
              <w:rPr>
                <w:noProof/>
                <w:webHidden/>
              </w:rPr>
              <w:fldChar w:fldCharType="end"/>
            </w:r>
            <w:r w:rsidRPr="00C73F94">
              <w:rPr>
                <w:rStyle w:val="Hipervnculo"/>
                <w:noProof/>
              </w:rPr>
              <w:fldChar w:fldCharType="end"/>
            </w:r>
          </w:ins>
        </w:p>
        <w:p w14:paraId="35A51B7E" w14:textId="0D1005F1" w:rsidR="00EA61B9" w:rsidRDefault="00EA61B9" w:rsidP="00C40FF8">
          <w:pPr>
            <w:pStyle w:val="TDC1"/>
            <w:rPr>
              <w:ins w:id="26" w:author="Jose Eduardo VIU" w:date="2023-04-08T19:32:00Z"/>
              <w:rFonts w:asciiTheme="minorHAnsi" w:eastAsiaTheme="minorEastAsia" w:hAnsiTheme="minorHAnsi" w:cstheme="minorBidi"/>
              <w:noProof/>
              <w:lang w:eastAsia="es-ES"/>
            </w:rPr>
            <w:pPrChange w:id="27" w:author="Jose Eduardo VIU" w:date="2023-04-10T14:09:00Z">
              <w:pPr>
                <w:pStyle w:val="TDC1"/>
                <w:tabs>
                  <w:tab w:val="left" w:pos="440"/>
                </w:tabs>
              </w:pPr>
            </w:pPrChange>
          </w:pPr>
          <w:ins w:id="2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78"</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eastAsia="es-ES"/>
              </w:rPr>
              <w:t>4.</w:t>
            </w:r>
            <w:r>
              <w:rPr>
                <w:rFonts w:asciiTheme="minorHAnsi" w:eastAsiaTheme="minorEastAsia" w:hAnsiTheme="minorHAnsi" w:cstheme="minorBidi"/>
                <w:noProof/>
                <w:lang w:eastAsia="es-ES"/>
              </w:rPr>
              <w:tab/>
            </w:r>
            <w:r w:rsidRPr="00C73F94">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31874778 \h </w:instrText>
            </w:r>
            <w:r>
              <w:rPr>
                <w:noProof/>
                <w:webHidden/>
              </w:rPr>
            </w:r>
          </w:ins>
          <w:r>
            <w:rPr>
              <w:noProof/>
              <w:webHidden/>
            </w:rPr>
            <w:fldChar w:fldCharType="separate"/>
          </w:r>
          <w:ins w:id="29" w:author="Jose Eduardo VIU" w:date="2023-04-10T14:24:00Z">
            <w:r w:rsidR="00F3455D">
              <w:rPr>
                <w:noProof/>
                <w:webHidden/>
              </w:rPr>
              <w:t>11</w:t>
            </w:r>
          </w:ins>
          <w:ins w:id="30" w:author="Jose Eduardo VIU" w:date="2023-04-08T19:32:00Z">
            <w:r>
              <w:rPr>
                <w:noProof/>
                <w:webHidden/>
              </w:rPr>
              <w:fldChar w:fldCharType="end"/>
            </w:r>
            <w:r w:rsidRPr="00C73F94">
              <w:rPr>
                <w:rStyle w:val="Hipervnculo"/>
                <w:noProof/>
              </w:rPr>
              <w:fldChar w:fldCharType="end"/>
            </w:r>
          </w:ins>
        </w:p>
        <w:p w14:paraId="1A1C92DB" w14:textId="0AC43BD7" w:rsidR="00EA61B9" w:rsidRDefault="00EA61B9" w:rsidP="00AB2CA0">
          <w:pPr>
            <w:pStyle w:val="TDC2"/>
            <w:rPr>
              <w:ins w:id="31" w:author="Jose Eduardo VIU" w:date="2023-04-08T19:32:00Z"/>
              <w:rFonts w:asciiTheme="minorHAnsi" w:eastAsiaTheme="minorEastAsia" w:hAnsiTheme="minorHAnsi" w:cstheme="minorBidi"/>
              <w:noProof/>
              <w:lang w:eastAsia="es-ES"/>
            </w:rPr>
            <w:pPrChange w:id="32" w:author="Jose Eduardo VIU" w:date="2023-04-09T09:13:00Z">
              <w:pPr>
                <w:pStyle w:val="TDC2"/>
                <w:tabs>
                  <w:tab w:val="left" w:pos="880"/>
                </w:tabs>
              </w:pPr>
            </w:pPrChange>
          </w:pPr>
          <w:ins w:id="3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79"</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1.</w:t>
            </w:r>
            <w:r>
              <w:rPr>
                <w:rFonts w:asciiTheme="minorHAnsi" w:eastAsiaTheme="minorEastAsia" w:hAnsiTheme="minorHAnsi" w:cstheme="minorBidi"/>
                <w:noProof/>
                <w:lang w:eastAsia="es-ES"/>
              </w:rPr>
              <w:tab/>
            </w:r>
            <w:r w:rsidRPr="00C73F94">
              <w:rPr>
                <w:rStyle w:val="Hipervnculo"/>
                <w:noProof/>
              </w:rPr>
              <w:t>Metodología</w:t>
            </w:r>
            <w:r>
              <w:rPr>
                <w:noProof/>
                <w:webHidden/>
              </w:rPr>
              <w:tab/>
            </w:r>
            <w:r>
              <w:rPr>
                <w:noProof/>
                <w:webHidden/>
              </w:rPr>
              <w:fldChar w:fldCharType="begin"/>
            </w:r>
            <w:r>
              <w:rPr>
                <w:noProof/>
                <w:webHidden/>
              </w:rPr>
              <w:instrText xml:space="preserve"> PAGEREF _Toc131874779 \h </w:instrText>
            </w:r>
            <w:r>
              <w:rPr>
                <w:noProof/>
                <w:webHidden/>
              </w:rPr>
            </w:r>
          </w:ins>
          <w:r>
            <w:rPr>
              <w:noProof/>
              <w:webHidden/>
            </w:rPr>
            <w:fldChar w:fldCharType="separate"/>
          </w:r>
          <w:ins w:id="34" w:author="Jose Eduardo VIU" w:date="2023-04-10T14:24:00Z">
            <w:r w:rsidR="00F3455D">
              <w:rPr>
                <w:noProof/>
                <w:webHidden/>
              </w:rPr>
              <w:t>12</w:t>
            </w:r>
          </w:ins>
          <w:ins w:id="35" w:author="Jose Eduardo VIU" w:date="2023-04-08T19:32:00Z">
            <w:r>
              <w:rPr>
                <w:noProof/>
                <w:webHidden/>
              </w:rPr>
              <w:fldChar w:fldCharType="end"/>
            </w:r>
            <w:r w:rsidRPr="00C73F94">
              <w:rPr>
                <w:rStyle w:val="Hipervnculo"/>
                <w:noProof/>
              </w:rPr>
              <w:fldChar w:fldCharType="end"/>
            </w:r>
          </w:ins>
        </w:p>
        <w:p w14:paraId="553AAC7B" w14:textId="7DF2180E" w:rsidR="00EA61B9" w:rsidRDefault="00EA61B9" w:rsidP="00AB2CA0">
          <w:pPr>
            <w:pStyle w:val="TDC2"/>
            <w:rPr>
              <w:ins w:id="36" w:author="Jose Eduardo VIU" w:date="2023-04-08T19:32:00Z"/>
              <w:rFonts w:asciiTheme="minorHAnsi" w:eastAsiaTheme="minorEastAsia" w:hAnsiTheme="minorHAnsi" w:cstheme="minorBidi"/>
              <w:noProof/>
              <w:lang w:eastAsia="es-ES"/>
            </w:rPr>
            <w:pPrChange w:id="37" w:author="Jose Eduardo VIU" w:date="2023-04-09T09:13:00Z">
              <w:pPr>
                <w:pStyle w:val="TDC2"/>
                <w:tabs>
                  <w:tab w:val="left" w:pos="880"/>
                </w:tabs>
              </w:pPr>
            </w:pPrChange>
          </w:pPr>
          <w:ins w:id="3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80"</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2.</w:t>
            </w:r>
            <w:r>
              <w:rPr>
                <w:rFonts w:asciiTheme="minorHAnsi" w:eastAsiaTheme="minorEastAsia" w:hAnsiTheme="minorHAnsi" w:cstheme="minorBidi"/>
                <w:noProof/>
                <w:lang w:eastAsia="es-ES"/>
              </w:rPr>
              <w:tab/>
            </w:r>
            <w:r w:rsidRPr="00C73F94">
              <w:rPr>
                <w:rStyle w:val="Hipervnculo"/>
                <w:noProof/>
              </w:rPr>
              <w:t>Planteamiento del problema</w:t>
            </w:r>
            <w:r>
              <w:rPr>
                <w:noProof/>
                <w:webHidden/>
              </w:rPr>
              <w:tab/>
            </w:r>
            <w:r>
              <w:rPr>
                <w:noProof/>
                <w:webHidden/>
              </w:rPr>
              <w:fldChar w:fldCharType="begin"/>
            </w:r>
            <w:r>
              <w:rPr>
                <w:noProof/>
                <w:webHidden/>
              </w:rPr>
              <w:instrText xml:space="preserve"> PAGEREF _Toc131874780 \h </w:instrText>
            </w:r>
            <w:r>
              <w:rPr>
                <w:noProof/>
                <w:webHidden/>
              </w:rPr>
            </w:r>
          </w:ins>
          <w:r>
            <w:rPr>
              <w:noProof/>
              <w:webHidden/>
            </w:rPr>
            <w:fldChar w:fldCharType="separate"/>
          </w:r>
          <w:ins w:id="39" w:author="Jose Eduardo VIU" w:date="2023-04-10T14:24:00Z">
            <w:r w:rsidR="00F3455D">
              <w:rPr>
                <w:noProof/>
                <w:webHidden/>
              </w:rPr>
              <w:t>13</w:t>
            </w:r>
          </w:ins>
          <w:ins w:id="40" w:author="Jose Eduardo VIU" w:date="2023-04-08T19:32:00Z">
            <w:r>
              <w:rPr>
                <w:noProof/>
                <w:webHidden/>
              </w:rPr>
              <w:fldChar w:fldCharType="end"/>
            </w:r>
            <w:r w:rsidRPr="00C73F94">
              <w:rPr>
                <w:rStyle w:val="Hipervnculo"/>
                <w:noProof/>
              </w:rPr>
              <w:fldChar w:fldCharType="end"/>
            </w:r>
          </w:ins>
        </w:p>
        <w:p w14:paraId="46F7CB1E" w14:textId="3541C82E" w:rsidR="00EA61B9" w:rsidRDefault="00EA61B9" w:rsidP="00AB2CA0">
          <w:pPr>
            <w:pStyle w:val="TDC2"/>
            <w:rPr>
              <w:ins w:id="41" w:author="Jose Eduardo VIU" w:date="2023-04-08T19:32:00Z"/>
              <w:rFonts w:asciiTheme="minorHAnsi" w:eastAsiaTheme="minorEastAsia" w:hAnsiTheme="minorHAnsi" w:cstheme="minorBidi"/>
              <w:noProof/>
              <w:lang w:eastAsia="es-ES"/>
            </w:rPr>
            <w:pPrChange w:id="42" w:author="Jose Eduardo VIU" w:date="2023-04-09T09:13:00Z">
              <w:pPr>
                <w:pStyle w:val="TDC2"/>
                <w:tabs>
                  <w:tab w:val="left" w:pos="880"/>
                </w:tabs>
              </w:pPr>
            </w:pPrChange>
          </w:pPr>
          <w:ins w:id="4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81"</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w:t>
            </w:r>
            <w:r>
              <w:rPr>
                <w:rFonts w:asciiTheme="minorHAnsi" w:eastAsiaTheme="minorEastAsia" w:hAnsiTheme="minorHAnsi" w:cstheme="minorBidi"/>
                <w:noProof/>
                <w:lang w:eastAsia="es-ES"/>
              </w:rPr>
              <w:tab/>
            </w:r>
            <w:r w:rsidRPr="00C73F94">
              <w:rPr>
                <w:rStyle w:val="Hipervnculo"/>
                <w:noProof/>
              </w:rPr>
              <w:t>Desarrollo del proyecto</w:t>
            </w:r>
            <w:r>
              <w:rPr>
                <w:noProof/>
                <w:webHidden/>
              </w:rPr>
              <w:tab/>
            </w:r>
            <w:r>
              <w:rPr>
                <w:noProof/>
                <w:webHidden/>
              </w:rPr>
              <w:fldChar w:fldCharType="begin"/>
            </w:r>
            <w:r>
              <w:rPr>
                <w:noProof/>
                <w:webHidden/>
              </w:rPr>
              <w:instrText xml:space="preserve"> PAGEREF _Toc131874781 \h </w:instrText>
            </w:r>
            <w:r>
              <w:rPr>
                <w:noProof/>
                <w:webHidden/>
              </w:rPr>
            </w:r>
          </w:ins>
          <w:r>
            <w:rPr>
              <w:noProof/>
              <w:webHidden/>
            </w:rPr>
            <w:fldChar w:fldCharType="separate"/>
          </w:r>
          <w:ins w:id="44" w:author="Jose Eduardo VIU" w:date="2023-04-10T14:24:00Z">
            <w:r w:rsidR="00F3455D">
              <w:rPr>
                <w:noProof/>
                <w:webHidden/>
              </w:rPr>
              <w:t>14</w:t>
            </w:r>
          </w:ins>
          <w:ins w:id="45" w:author="Jose Eduardo VIU" w:date="2023-04-08T19:32:00Z">
            <w:r>
              <w:rPr>
                <w:noProof/>
                <w:webHidden/>
              </w:rPr>
              <w:fldChar w:fldCharType="end"/>
            </w:r>
            <w:r w:rsidRPr="00C73F94">
              <w:rPr>
                <w:rStyle w:val="Hipervnculo"/>
                <w:noProof/>
              </w:rPr>
              <w:fldChar w:fldCharType="end"/>
            </w:r>
          </w:ins>
        </w:p>
        <w:p w14:paraId="2B380EF9" w14:textId="78CD2105" w:rsidR="00EA61B9" w:rsidRDefault="00EA61B9" w:rsidP="00F3455D">
          <w:pPr>
            <w:pStyle w:val="TDC3"/>
            <w:rPr>
              <w:ins w:id="46" w:author="Jose Eduardo VIU" w:date="2023-04-08T19:32:00Z"/>
              <w:rFonts w:asciiTheme="minorHAnsi" w:eastAsiaTheme="minorEastAsia" w:hAnsiTheme="minorHAnsi" w:cstheme="minorBidi"/>
              <w:noProof/>
              <w:lang w:eastAsia="es-ES"/>
            </w:rPr>
            <w:pPrChange w:id="47" w:author="Jose Eduardo VIU" w:date="2023-04-10T14:24:00Z">
              <w:pPr>
                <w:pStyle w:val="TDC3"/>
                <w:tabs>
                  <w:tab w:val="left" w:pos="1320"/>
                  <w:tab w:val="right" w:leader="dot" w:pos="8494"/>
                </w:tabs>
              </w:pPr>
            </w:pPrChange>
          </w:pPr>
          <w:ins w:id="4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89"</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1.</w:t>
            </w:r>
            <w:r>
              <w:rPr>
                <w:rFonts w:asciiTheme="minorHAnsi" w:eastAsiaTheme="minorEastAsia" w:hAnsiTheme="minorHAnsi" w:cstheme="minorBidi"/>
                <w:noProof/>
                <w:lang w:eastAsia="es-ES"/>
              </w:rPr>
              <w:tab/>
            </w:r>
            <w:r w:rsidRPr="00C73F94">
              <w:rPr>
                <w:rStyle w:val="Hipervnculo"/>
                <w:noProof/>
              </w:rPr>
              <w:t>Resumen del proceso para cada modelo</w:t>
            </w:r>
            <w:r>
              <w:rPr>
                <w:noProof/>
                <w:webHidden/>
              </w:rPr>
              <w:tab/>
            </w:r>
            <w:r>
              <w:rPr>
                <w:noProof/>
                <w:webHidden/>
              </w:rPr>
              <w:fldChar w:fldCharType="begin"/>
            </w:r>
            <w:r>
              <w:rPr>
                <w:noProof/>
                <w:webHidden/>
              </w:rPr>
              <w:instrText xml:space="preserve"> PAGEREF _Toc131874789 \h </w:instrText>
            </w:r>
            <w:r>
              <w:rPr>
                <w:noProof/>
                <w:webHidden/>
              </w:rPr>
            </w:r>
          </w:ins>
          <w:r>
            <w:rPr>
              <w:noProof/>
              <w:webHidden/>
            </w:rPr>
            <w:fldChar w:fldCharType="separate"/>
          </w:r>
          <w:ins w:id="49" w:author="Jose Eduardo VIU" w:date="2023-04-10T14:24:00Z">
            <w:r w:rsidR="00F3455D">
              <w:rPr>
                <w:noProof/>
                <w:webHidden/>
              </w:rPr>
              <w:t>14</w:t>
            </w:r>
          </w:ins>
          <w:ins w:id="50" w:author="Jose Eduardo VIU" w:date="2023-04-08T19:32:00Z">
            <w:r>
              <w:rPr>
                <w:noProof/>
                <w:webHidden/>
              </w:rPr>
              <w:fldChar w:fldCharType="end"/>
            </w:r>
            <w:r w:rsidRPr="00C73F94">
              <w:rPr>
                <w:rStyle w:val="Hipervnculo"/>
                <w:noProof/>
              </w:rPr>
              <w:fldChar w:fldCharType="end"/>
            </w:r>
          </w:ins>
        </w:p>
        <w:p w14:paraId="20A32E77" w14:textId="63851426" w:rsidR="00EA61B9" w:rsidRDefault="00EA61B9" w:rsidP="00F3455D">
          <w:pPr>
            <w:pStyle w:val="TDC3"/>
            <w:rPr>
              <w:ins w:id="51" w:author="Jose Eduardo VIU" w:date="2023-04-08T19:32:00Z"/>
              <w:rFonts w:asciiTheme="minorHAnsi" w:eastAsiaTheme="minorEastAsia" w:hAnsiTheme="minorHAnsi" w:cstheme="minorBidi"/>
              <w:noProof/>
              <w:lang w:eastAsia="es-ES"/>
            </w:rPr>
            <w:pPrChange w:id="52" w:author="Jose Eduardo VIU" w:date="2023-04-10T14:24:00Z">
              <w:pPr>
                <w:pStyle w:val="TDC3"/>
                <w:tabs>
                  <w:tab w:val="left" w:pos="1320"/>
                  <w:tab w:val="right" w:leader="dot" w:pos="8494"/>
                </w:tabs>
              </w:pPr>
            </w:pPrChange>
          </w:pPr>
          <w:ins w:id="5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0"</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2.</w:t>
            </w:r>
            <w:r>
              <w:rPr>
                <w:rFonts w:asciiTheme="minorHAnsi" w:eastAsiaTheme="minorEastAsia" w:hAnsiTheme="minorHAnsi" w:cstheme="minorBidi"/>
                <w:noProof/>
                <w:lang w:eastAsia="es-ES"/>
              </w:rPr>
              <w:tab/>
            </w:r>
            <w:r w:rsidRPr="00C73F94">
              <w:rPr>
                <w:rStyle w:val="Hipervnculo"/>
                <w:noProof/>
              </w:rPr>
              <w:t>Preparación de Datos para regresión</w:t>
            </w:r>
            <w:r>
              <w:rPr>
                <w:noProof/>
                <w:webHidden/>
              </w:rPr>
              <w:tab/>
            </w:r>
            <w:r>
              <w:rPr>
                <w:noProof/>
                <w:webHidden/>
              </w:rPr>
              <w:fldChar w:fldCharType="begin"/>
            </w:r>
            <w:r>
              <w:rPr>
                <w:noProof/>
                <w:webHidden/>
              </w:rPr>
              <w:instrText xml:space="preserve"> PAGEREF _Toc131874790 \h </w:instrText>
            </w:r>
            <w:r>
              <w:rPr>
                <w:noProof/>
                <w:webHidden/>
              </w:rPr>
            </w:r>
          </w:ins>
          <w:r>
            <w:rPr>
              <w:noProof/>
              <w:webHidden/>
            </w:rPr>
            <w:fldChar w:fldCharType="separate"/>
          </w:r>
          <w:ins w:id="54" w:author="Jose Eduardo VIU" w:date="2023-04-10T14:24:00Z">
            <w:r w:rsidR="00F3455D">
              <w:rPr>
                <w:noProof/>
                <w:webHidden/>
              </w:rPr>
              <w:t>42</w:t>
            </w:r>
          </w:ins>
          <w:ins w:id="55" w:author="Jose Eduardo VIU" w:date="2023-04-08T19:32:00Z">
            <w:r>
              <w:rPr>
                <w:noProof/>
                <w:webHidden/>
              </w:rPr>
              <w:fldChar w:fldCharType="end"/>
            </w:r>
            <w:r w:rsidRPr="00C73F94">
              <w:rPr>
                <w:rStyle w:val="Hipervnculo"/>
                <w:noProof/>
              </w:rPr>
              <w:fldChar w:fldCharType="end"/>
            </w:r>
          </w:ins>
        </w:p>
        <w:p w14:paraId="2F3A5410" w14:textId="04F20E82" w:rsidR="00EA61B9" w:rsidRDefault="00EA61B9" w:rsidP="00F3455D">
          <w:pPr>
            <w:pStyle w:val="TDC3"/>
            <w:rPr>
              <w:ins w:id="56" w:author="Jose Eduardo VIU" w:date="2023-04-08T19:32:00Z"/>
              <w:rFonts w:asciiTheme="minorHAnsi" w:eastAsiaTheme="minorEastAsia" w:hAnsiTheme="minorHAnsi" w:cstheme="minorBidi"/>
              <w:noProof/>
              <w:lang w:eastAsia="es-ES"/>
            </w:rPr>
            <w:pPrChange w:id="57" w:author="Jose Eduardo VIU" w:date="2023-04-10T14:24:00Z">
              <w:pPr>
                <w:pStyle w:val="TDC3"/>
                <w:tabs>
                  <w:tab w:val="left" w:pos="1320"/>
                  <w:tab w:val="right" w:leader="dot" w:pos="8494"/>
                </w:tabs>
              </w:pPr>
            </w:pPrChange>
          </w:pPr>
          <w:ins w:id="5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1"</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3.</w:t>
            </w:r>
            <w:r>
              <w:rPr>
                <w:rFonts w:asciiTheme="minorHAnsi" w:eastAsiaTheme="minorEastAsia" w:hAnsiTheme="minorHAnsi" w:cstheme="minorBidi"/>
                <w:noProof/>
                <w:lang w:eastAsia="es-ES"/>
              </w:rPr>
              <w:tab/>
            </w:r>
            <w:r w:rsidRPr="00C73F94">
              <w:rPr>
                <w:rStyle w:val="Hipervnculo"/>
                <w:noProof/>
              </w:rPr>
              <w:t>RandomForest</w:t>
            </w:r>
            <w:r>
              <w:rPr>
                <w:noProof/>
                <w:webHidden/>
              </w:rPr>
              <w:tab/>
            </w:r>
            <w:r>
              <w:rPr>
                <w:noProof/>
                <w:webHidden/>
              </w:rPr>
              <w:fldChar w:fldCharType="begin"/>
            </w:r>
            <w:r>
              <w:rPr>
                <w:noProof/>
                <w:webHidden/>
              </w:rPr>
              <w:instrText xml:space="preserve"> PAGEREF _Toc131874791 \h </w:instrText>
            </w:r>
            <w:r>
              <w:rPr>
                <w:noProof/>
                <w:webHidden/>
              </w:rPr>
            </w:r>
          </w:ins>
          <w:r>
            <w:rPr>
              <w:noProof/>
              <w:webHidden/>
            </w:rPr>
            <w:fldChar w:fldCharType="separate"/>
          </w:r>
          <w:ins w:id="59" w:author="Jose Eduardo VIU" w:date="2023-04-10T14:24:00Z">
            <w:r w:rsidR="00F3455D">
              <w:rPr>
                <w:noProof/>
                <w:webHidden/>
              </w:rPr>
              <w:t>47</w:t>
            </w:r>
          </w:ins>
          <w:ins w:id="60" w:author="Jose Eduardo VIU" w:date="2023-04-08T19:32:00Z">
            <w:r>
              <w:rPr>
                <w:noProof/>
                <w:webHidden/>
              </w:rPr>
              <w:fldChar w:fldCharType="end"/>
            </w:r>
            <w:r w:rsidRPr="00C73F94">
              <w:rPr>
                <w:rStyle w:val="Hipervnculo"/>
                <w:noProof/>
              </w:rPr>
              <w:fldChar w:fldCharType="end"/>
            </w:r>
          </w:ins>
        </w:p>
        <w:p w14:paraId="6BB7B291" w14:textId="4537BD40" w:rsidR="00EA61B9" w:rsidRDefault="00EA61B9" w:rsidP="00F3455D">
          <w:pPr>
            <w:pStyle w:val="TDC3"/>
            <w:rPr>
              <w:ins w:id="61" w:author="Jose Eduardo VIU" w:date="2023-04-08T19:32:00Z"/>
              <w:rFonts w:asciiTheme="minorHAnsi" w:eastAsiaTheme="minorEastAsia" w:hAnsiTheme="minorHAnsi" w:cstheme="minorBidi"/>
              <w:noProof/>
              <w:lang w:eastAsia="es-ES"/>
            </w:rPr>
            <w:pPrChange w:id="62" w:author="Jose Eduardo VIU" w:date="2023-04-10T14:24:00Z">
              <w:pPr>
                <w:pStyle w:val="TDC3"/>
                <w:tabs>
                  <w:tab w:val="left" w:pos="1320"/>
                  <w:tab w:val="right" w:leader="dot" w:pos="8494"/>
                </w:tabs>
              </w:pPr>
            </w:pPrChange>
          </w:pPr>
          <w:ins w:id="6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2"</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4.</w:t>
            </w:r>
            <w:r>
              <w:rPr>
                <w:rFonts w:asciiTheme="minorHAnsi" w:eastAsiaTheme="minorEastAsia" w:hAnsiTheme="minorHAnsi" w:cstheme="minorBidi"/>
                <w:noProof/>
                <w:lang w:eastAsia="es-ES"/>
              </w:rPr>
              <w:tab/>
            </w:r>
            <w:r w:rsidRPr="00C73F94">
              <w:rPr>
                <w:rStyle w:val="Hipervnculo"/>
                <w:noProof/>
              </w:rPr>
              <w:t>LazyPredict</w:t>
            </w:r>
            <w:r>
              <w:rPr>
                <w:noProof/>
                <w:webHidden/>
              </w:rPr>
              <w:tab/>
            </w:r>
            <w:r>
              <w:rPr>
                <w:noProof/>
                <w:webHidden/>
              </w:rPr>
              <w:fldChar w:fldCharType="begin"/>
            </w:r>
            <w:r>
              <w:rPr>
                <w:noProof/>
                <w:webHidden/>
              </w:rPr>
              <w:instrText xml:space="preserve"> PAGEREF _Toc131874792 \h </w:instrText>
            </w:r>
            <w:r>
              <w:rPr>
                <w:noProof/>
                <w:webHidden/>
              </w:rPr>
            </w:r>
          </w:ins>
          <w:r>
            <w:rPr>
              <w:noProof/>
              <w:webHidden/>
            </w:rPr>
            <w:fldChar w:fldCharType="separate"/>
          </w:r>
          <w:ins w:id="64" w:author="Jose Eduardo VIU" w:date="2023-04-10T14:24:00Z">
            <w:r w:rsidR="00F3455D">
              <w:rPr>
                <w:noProof/>
                <w:webHidden/>
              </w:rPr>
              <w:t>51</w:t>
            </w:r>
          </w:ins>
          <w:ins w:id="65" w:author="Jose Eduardo VIU" w:date="2023-04-08T19:32:00Z">
            <w:r>
              <w:rPr>
                <w:noProof/>
                <w:webHidden/>
              </w:rPr>
              <w:fldChar w:fldCharType="end"/>
            </w:r>
            <w:r w:rsidRPr="00C73F94">
              <w:rPr>
                <w:rStyle w:val="Hipervnculo"/>
                <w:noProof/>
              </w:rPr>
              <w:fldChar w:fldCharType="end"/>
            </w:r>
          </w:ins>
        </w:p>
        <w:p w14:paraId="014A4CD5" w14:textId="4C1295F4" w:rsidR="00EA61B9" w:rsidRDefault="00EA61B9" w:rsidP="00F3455D">
          <w:pPr>
            <w:pStyle w:val="TDC3"/>
            <w:rPr>
              <w:ins w:id="66" w:author="Jose Eduardo VIU" w:date="2023-04-08T19:32:00Z"/>
              <w:rFonts w:asciiTheme="minorHAnsi" w:eastAsiaTheme="minorEastAsia" w:hAnsiTheme="minorHAnsi" w:cstheme="minorBidi"/>
              <w:noProof/>
              <w:lang w:eastAsia="es-ES"/>
            </w:rPr>
            <w:pPrChange w:id="67" w:author="Jose Eduardo VIU" w:date="2023-04-10T14:24:00Z">
              <w:pPr>
                <w:pStyle w:val="TDC3"/>
                <w:tabs>
                  <w:tab w:val="left" w:pos="1320"/>
                  <w:tab w:val="right" w:leader="dot" w:pos="8494"/>
                </w:tabs>
              </w:pPr>
            </w:pPrChange>
          </w:pPr>
          <w:ins w:id="6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3"</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5.</w:t>
            </w:r>
            <w:r>
              <w:rPr>
                <w:rFonts w:asciiTheme="minorHAnsi" w:eastAsiaTheme="minorEastAsia" w:hAnsiTheme="minorHAnsi" w:cstheme="minorBidi"/>
                <w:noProof/>
                <w:lang w:eastAsia="es-ES"/>
              </w:rPr>
              <w:tab/>
            </w:r>
            <w:r w:rsidRPr="00C73F94">
              <w:rPr>
                <w:rStyle w:val="Hipervnculo"/>
                <w:noProof/>
              </w:rPr>
              <w:t>HistGradientBoostingRegressor</w:t>
            </w:r>
            <w:r>
              <w:rPr>
                <w:noProof/>
                <w:webHidden/>
              </w:rPr>
              <w:tab/>
            </w:r>
            <w:r>
              <w:rPr>
                <w:noProof/>
                <w:webHidden/>
              </w:rPr>
              <w:fldChar w:fldCharType="begin"/>
            </w:r>
            <w:r>
              <w:rPr>
                <w:noProof/>
                <w:webHidden/>
              </w:rPr>
              <w:instrText xml:space="preserve"> PAGEREF _Toc131874793 \h </w:instrText>
            </w:r>
            <w:r>
              <w:rPr>
                <w:noProof/>
                <w:webHidden/>
              </w:rPr>
            </w:r>
          </w:ins>
          <w:r>
            <w:rPr>
              <w:noProof/>
              <w:webHidden/>
            </w:rPr>
            <w:fldChar w:fldCharType="separate"/>
          </w:r>
          <w:ins w:id="69" w:author="Jose Eduardo VIU" w:date="2023-04-10T14:24:00Z">
            <w:r w:rsidR="00F3455D">
              <w:rPr>
                <w:noProof/>
                <w:webHidden/>
              </w:rPr>
              <w:t>53</w:t>
            </w:r>
          </w:ins>
          <w:ins w:id="70" w:author="Jose Eduardo VIU" w:date="2023-04-08T19:32:00Z">
            <w:r>
              <w:rPr>
                <w:noProof/>
                <w:webHidden/>
              </w:rPr>
              <w:fldChar w:fldCharType="end"/>
            </w:r>
            <w:r w:rsidRPr="00C73F94">
              <w:rPr>
                <w:rStyle w:val="Hipervnculo"/>
                <w:noProof/>
              </w:rPr>
              <w:fldChar w:fldCharType="end"/>
            </w:r>
          </w:ins>
        </w:p>
        <w:p w14:paraId="1A722714" w14:textId="71666855" w:rsidR="00EA61B9" w:rsidRDefault="00EA61B9" w:rsidP="00F3455D">
          <w:pPr>
            <w:pStyle w:val="TDC3"/>
            <w:rPr>
              <w:ins w:id="71" w:author="Jose Eduardo VIU" w:date="2023-04-08T19:32:00Z"/>
              <w:rFonts w:asciiTheme="minorHAnsi" w:eastAsiaTheme="minorEastAsia" w:hAnsiTheme="minorHAnsi" w:cstheme="minorBidi"/>
              <w:noProof/>
              <w:lang w:eastAsia="es-ES"/>
            </w:rPr>
            <w:pPrChange w:id="72" w:author="Jose Eduardo VIU" w:date="2023-04-10T14:24:00Z">
              <w:pPr>
                <w:pStyle w:val="TDC3"/>
                <w:tabs>
                  <w:tab w:val="left" w:pos="1320"/>
                  <w:tab w:val="right" w:leader="dot" w:pos="8494"/>
                </w:tabs>
              </w:pPr>
            </w:pPrChange>
          </w:pPr>
          <w:ins w:id="7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4"</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6.</w:t>
            </w:r>
            <w:r>
              <w:rPr>
                <w:rFonts w:asciiTheme="minorHAnsi" w:eastAsiaTheme="minorEastAsia" w:hAnsiTheme="minorHAnsi" w:cstheme="minorBidi"/>
                <w:noProof/>
                <w:lang w:eastAsia="es-ES"/>
              </w:rPr>
              <w:tab/>
            </w:r>
            <w:r w:rsidRPr="00C73F94">
              <w:rPr>
                <w:rStyle w:val="Hipervnculo"/>
                <w:noProof/>
              </w:rPr>
              <w:t>LightGBM</w:t>
            </w:r>
            <w:r>
              <w:rPr>
                <w:noProof/>
                <w:webHidden/>
              </w:rPr>
              <w:tab/>
            </w:r>
            <w:r>
              <w:rPr>
                <w:noProof/>
                <w:webHidden/>
              </w:rPr>
              <w:fldChar w:fldCharType="begin"/>
            </w:r>
            <w:r>
              <w:rPr>
                <w:noProof/>
                <w:webHidden/>
              </w:rPr>
              <w:instrText xml:space="preserve"> PAGEREF _Toc131874794 \h </w:instrText>
            </w:r>
            <w:r>
              <w:rPr>
                <w:noProof/>
                <w:webHidden/>
              </w:rPr>
            </w:r>
          </w:ins>
          <w:r>
            <w:rPr>
              <w:noProof/>
              <w:webHidden/>
            </w:rPr>
            <w:fldChar w:fldCharType="separate"/>
          </w:r>
          <w:ins w:id="74" w:author="Jose Eduardo VIU" w:date="2023-04-10T14:24:00Z">
            <w:r w:rsidR="00F3455D">
              <w:rPr>
                <w:noProof/>
                <w:webHidden/>
              </w:rPr>
              <w:t>55</w:t>
            </w:r>
          </w:ins>
          <w:ins w:id="75" w:author="Jose Eduardo VIU" w:date="2023-04-08T19:32:00Z">
            <w:r>
              <w:rPr>
                <w:noProof/>
                <w:webHidden/>
              </w:rPr>
              <w:fldChar w:fldCharType="end"/>
            </w:r>
            <w:r w:rsidRPr="00C73F94">
              <w:rPr>
                <w:rStyle w:val="Hipervnculo"/>
                <w:noProof/>
              </w:rPr>
              <w:fldChar w:fldCharType="end"/>
            </w:r>
          </w:ins>
        </w:p>
        <w:p w14:paraId="2851D760" w14:textId="00E3DED0" w:rsidR="00EA61B9" w:rsidRDefault="00EA61B9" w:rsidP="00F3455D">
          <w:pPr>
            <w:pStyle w:val="TDC3"/>
            <w:rPr>
              <w:ins w:id="76" w:author="Jose Eduardo VIU" w:date="2023-04-08T19:32:00Z"/>
              <w:rFonts w:asciiTheme="minorHAnsi" w:eastAsiaTheme="minorEastAsia" w:hAnsiTheme="minorHAnsi" w:cstheme="minorBidi"/>
              <w:noProof/>
              <w:lang w:eastAsia="es-ES"/>
            </w:rPr>
            <w:pPrChange w:id="77" w:author="Jose Eduardo VIU" w:date="2023-04-10T14:24:00Z">
              <w:pPr>
                <w:pStyle w:val="TDC3"/>
                <w:tabs>
                  <w:tab w:val="left" w:pos="1320"/>
                  <w:tab w:val="right" w:leader="dot" w:pos="8494"/>
                </w:tabs>
              </w:pPr>
            </w:pPrChange>
          </w:pPr>
          <w:ins w:id="7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5"</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7.</w:t>
            </w:r>
            <w:r>
              <w:rPr>
                <w:rFonts w:asciiTheme="minorHAnsi" w:eastAsiaTheme="minorEastAsia" w:hAnsiTheme="minorHAnsi" w:cstheme="minorBidi"/>
                <w:noProof/>
                <w:lang w:eastAsia="es-ES"/>
              </w:rPr>
              <w:tab/>
            </w:r>
            <w:r w:rsidRPr="00C73F94">
              <w:rPr>
                <w:rStyle w:val="Hipervnculo"/>
                <w:noProof/>
              </w:rPr>
              <w:t>KNeighborsRegressor</w:t>
            </w:r>
            <w:r>
              <w:rPr>
                <w:noProof/>
                <w:webHidden/>
              </w:rPr>
              <w:tab/>
            </w:r>
            <w:r>
              <w:rPr>
                <w:noProof/>
                <w:webHidden/>
              </w:rPr>
              <w:fldChar w:fldCharType="begin"/>
            </w:r>
            <w:r>
              <w:rPr>
                <w:noProof/>
                <w:webHidden/>
              </w:rPr>
              <w:instrText xml:space="preserve"> PAGEREF _Toc131874795 \h </w:instrText>
            </w:r>
            <w:r>
              <w:rPr>
                <w:noProof/>
                <w:webHidden/>
              </w:rPr>
            </w:r>
          </w:ins>
          <w:r>
            <w:rPr>
              <w:noProof/>
              <w:webHidden/>
            </w:rPr>
            <w:fldChar w:fldCharType="separate"/>
          </w:r>
          <w:ins w:id="79" w:author="Jose Eduardo VIU" w:date="2023-04-10T14:24:00Z">
            <w:r w:rsidR="00F3455D">
              <w:rPr>
                <w:noProof/>
                <w:webHidden/>
              </w:rPr>
              <w:t>57</w:t>
            </w:r>
          </w:ins>
          <w:ins w:id="80" w:author="Jose Eduardo VIU" w:date="2023-04-08T19:32:00Z">
            <w:r>
              <w:rPr>
                <w:noProof/>
                <w:webHidden/>
              </w:rPr>
              <w:fldChar w:fldCharType="end"/>
            </w:r>
            <w:r w:rsidRPr="00C73F94">
              <w:rPr>
                <w:rStyle w:val="Hipervnculo"/>
                <w:noProof/>
              </w:rPr>
              <w:fldChar w:fldCharType="end"/>
            </w:r>
          </w:ins>
        </w:p>
        <w:p w14:paraId="66C04A30" w14:textId="0A38ACB7" w:rsidR="00EA61B9" w:rsidRDefault="00EA61B9" w:rsidP="00F3455D">
          <w:pPr>
            <w:pStyle w:val="TDC3"/>
            <w:rPr>
              <w:ins w:id="81" w:author="Jose Eduardo VIU" w:date="2023-04-08T19:32:00Z"/>
              <w:rFonts w:asciiTheme="minorHAnsi" w:eastAsiaTheme="minorEastAsia" w:hAnsiTheme="minorHAnsi" w:cstheme="minorBidi"/>
              <w:noProof/>
              <w:lang w:eastAsia="es-ES"/>
            </w:rPr>
            <w:pPrChange w:id="82" w:author="Jose Eduardo VIU" w:date="2023-04-10T14:24:00Z">
              <w:pPr>
                <w:pStyle w:val="TDC3"/>
                <w:tabs>
                  <w:tab w:val="left" w:pos="1320"/>
                  <w:tab w:val="right" w:leader="dot" w:pos="8494"/>
                </w:tabs>
              </w:pPr>
            </w:pPrChange>
          </w:pPr>
          <w:ins w:id="8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796"</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3.8.</w:t>
            </w:r>
            <w:r>
              <w:rPr>
                <w:rFonts w:asciiTheme="minorHAnsi" w:eastAsiaTheme="minorEastAsia" w:hAnsiTheme="minorHAnsi" w:cstheme="minorBidi"/>
                <w:noProof/>
                <w:lang w:eastAsia="es-ES"/>
              </w:rPr>
              <w:tab/>
            </w:r>
            <w:r w:rsidRPr="00C73F94">
              <w:rPr>
                <w:rStyle w:val="Hipervnculo"/>
                <w:noProof/>
              </w:rPr>
              <w:t>AutoML</w:t>
            </w:r>
            <w:r>
              <w:rPr>
                <w:noProof/>
                <w:webHidden/>
              </w:rPr>
              <w:tab/>
            </w:r>
            <w:r>
              <w:rPr>
                <w:noProof/>
                <w:webHidden/>
              </w:rPr>
              <w:fldChar w:fldCharType="begin"/>
            </w:r>
            <w:r>
              <w:rPr>
                <w:noProof/>
                <w:webHidden/>
              </w:rPr>
              <w:instrText xml:space="preserve"> PAGEREF _Toc131874796 \h </w:instrText>
            </w:r>
            <w:r>
              <w:rPr>
                <w:noProof/>
                <w:webHidden/>
              </w:rPr>
            </w:r>
          </w:ins>
          <w:r>
            <w:rPr>
              <w:noProof/>
              <w:webHidden/>
            </w:rPr>
            <w:fldChar w:fldCharType="separate"/>
          </w:r>
          <w:ins w:id="84" w:author="Jose Eduardo VIU" w:date="2023-04-10T14:24:00Z">
            <w:r w:rsidR="00F3455D">
              <w:rPr>
                <w:noProof/>
                <w:webHidden/>
              </w:rPr>
              <w:t>59</w:t>
            </w:r>
          </w:ins>
          <w:ins w:id="85" w:author="Jose Eduardo VIU" w:date="2023-04-08T19:32:00Z">
            <w:r>
              <w:rPr>
                <w:noProof/>
                <w:webHidden/>
              </w:rPr>
              <w:fldChar w:fldCharType="end"/>
            </w:r>
            <w:r w:rsidRPr="00C73F94">
              <w:rPr>
                <w:rStyle w:val="Hipervnculo"/>
                <w:noProof/>
              </w:rPr>
              <w:fldChar w:fldCharType="end"/>
            </w:r>
          </w:ins>
        </w:p>
        <w:p w14:paraId="79EB007E" w14:textId="21693A31" w:rsidR="00EA61B9" w:rsidRDefault="00EA61B9" w:rsidP="00AB2CA0">
          <w:pPr>
            <w:pStyle w:val="TDC2"/>
            <w:rPr>
              <w:ins w:id="86" w:author="Jose Eduardo VIU" w:date="2023-04-08T19:32:00Z"/>
              <w:rFonts w:asciiTheme="minorHAnsi" w:eastAsiaTheme="minorEastAsia" w:hAnsiTheme="minorHAnsi" w:cstheme="minorBidi"/>
              <w:noProof/>
              <w:lang w:eastAsia="es-ES"/>
            </w:rPr>
            <w:pPrChange w:id="87" w:author="Jose Eduardo VIU" w:date="2023-04-09T09:13:00Z">
              <w:pPr>
                <w:pStyle w:val="TDC2"/>
                <w:tabs>
                  <w:tab w:val="left" w:pos="880"/>
                </w:tabs>
              </w:pPr>
            </w:pPrChange>
          </w:pPr>
          <w:ins w:id="8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0"</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4.4.</w:t>
            </w:r>
            <w:r>
              <w:rPr>
                <w:rFonts w:asciiTheme="minorHAnsi" w:eastAsiaTheme="minorEastAsia" w:hAnsiTheme="minorHAnsi" w:cstheme="minorBidi"/>
                <w:noProof/>
                <w:lang w:eastAsia="es-ES"/>
              </w:rPr>
              <w:tab/>
            </w:r>
            <w:r w:rsidRPr="00C73F94">
              <w:rPr>
                <w:rStyle w:val="Hipervnculo"/>
                <w:noProof/>
              </w:rPr>
              <w:t>Resultados - Evaluación modelo final</w:t>
            </w:r>
            <w:r>
              <w:rPr>
                <w:noProof/>
                <w:webHidden/>
              </w:rPr>
              <w:tab/>
            </w:r>
            <w:r>
              <w:rPr>
                <w:noProof/>
                <w:webHidden/>
              </w:rPr>
              <w:fldChar w:fldCharType="begin"/>
            </w:r>
            <w:r>
              <w:rPr>
                <w:noProof/>
                <w:webHidden/>
              </w:rPr>
              <w:instrText xml:space="preserve"> PAGEREF _Toc131874800 \h </w:instrText>
            </w:r>
            <w:r>
              <w:rPr>
                <w:noProof/>
                <w:webHidden/>
              </w:rPr>
            </w:r>
          </w:ins>
          <w:r>
            <w:rPr>
              <w:noProof/>
              <w:webHidden/>
            </w:rPr>
            <w:fldChar w:fldCharType="separate"/>
          </w:r>
          <w:ins w:id="89" w:author="Jose Eduardo VIU" w:date="2023-04-10T14:24:00Z">
            <w:r w:rsidR="00F3455D">
              <w:rPr>
                <w:noProof/>
                <w:webHidden/>
              </w:rPr>
              <w:t>61</w:t>
            </w:r>
          </w:ins>
          <w:ins w:id="90" w:author="Jose Eduardo VIU" w:date="2023-04-08T19:32:00Z">
            <w:r>
              <w:rPr>
                <w:noProof/>
                <w:webHidden/>
              </w:rPr>
              <w:fldChar w:fldCharType="end"/>
            </w:r>
            <w:r w:rsidRPr="00C73F94">
              <w:rPr>
                <w:rStyle w:val="Hipervnculo"/>
                <w:noProof/>
              </w:rPr>
              <w:fldChar w:fldCharType="end"/>
            </w:r>
          </w:ins>
        </w:p>
        <w:p w14:paraId="477EDD41" w14:textId="1F4C1D9E" w:rsidR="00EA61B9" w:rsidRDefault="00EA61B9" w:rsidP="00C40FF8">
          <w:pPr>
            <w:pStyle w:val="TDC1"/>
            <w:rPr>
              <w:ins w:id="91" w:author="Jose Eduardo VIU" w:date="2023-04-08T19:32:00Z"/>
              <w:rFonts w:asciiTheme="minorHAnsi" w:eastAsiaTheme="minorEastAsia" w:hAnsiTheme="minorHAnsi" w:cstheme="minorBidi"/>
              <w:noProof/>
              <w:lang w:eastAsia="es-ES"/>
            </w:rPr>
            <w:pPrChange w:id="92" w:author="Jose Eduardo VIU" w:date="2023-04-10T14:09:00Z">
              <w:pPr>
                <w:pStyle w:val="TDC1"/>
                <w:tabs>
                  <w:tab w:val="left" w:pos="440"/>
                </w:tabs>
              </w:pPr>
            </w:pPrChange>
          </w:pPr>
          <w:ins w:id="93"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1"</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eastAsia="es-ES"/>
              </w:rPr>
              <w:t>5.</w:t>
            </w:r>
            <w:r>
              <w:rPr>
                <w:rFonts w:asciiTheme="minorHAnsi" w:eastAsiaTheme="minorEastAsia" w:hAnsiTheme="minorHAnsi" w:cstheme="minorBidi"/>
                <w:noProof/>
                <w:lang w:eastAsia="es-ES"/>
              </w:rPr>
              <w:tab/>
            </w:r>
            <w:r w:rsidRPr="00C73F94">
              <w:rPr>
                <w:rStyle w:val="Hipervnculo"/>
                <w:noProof/>
                <w:lang w:eastAsia="es-ES"/>
              </w:rPr>
              <w:t>Conclusión y trabajos futuros</w:t>
            </w:r>
            <w:r>
              <w:rPr>
                <w:noProof/>
                <w:webHidden/>
              </w:rPr>
              <w:tab/>
            </w:r>
            <w:r>
              <w:rPr>
                <w:noProof/>
                <w:webHidden/>
              </w:rPr>
              <w:fldChar w:fldCharType="begin"/>
            </w:r>
            <w:r>
              <w:rPr>
                <w:noProof/>
                <w:webHidden/>
              </w:rPr>
              <w:instrText xml:space="preserve"> PAGEREF _Toc131874801 \h </w:instrText>
            </w:r>
            <w:r>
              <w:rPr>
                <w:noProof/>
                <w:webHidden/>
              </w:rPr>
            </w:r>
          </w:ins>
          <w:r>
            <w:rPr>
              <w:noProof/>
              <w:webHidden/>
            </w:rPr>
            <w:fldChar w:fldCharType="separate"/>
          </w:r>
          <w:ins w:id="94" w:author="Jose Eduardo VIU" w:date="2023-04-10T14:24:00Z">
            <w:r w:rsidR="00F3455D">
              <w:rPr>
                <w:noProof/>
                <w:webHidden/>
              </w:rPr>
              <w:t>67</w:t>
            </w:r>
          </w:ins>
          <w:ins w:id="95" w:author="Jose Eduardo VIU" w:date="2023-04-08T19:32:00Z">
            <w:r>
              <w:rPr>
                <w:noProof/>
                <w:webHidden/>
              </w:rPr>
              <w:fldChar w:fldCharType="end"/>
            </w:r>
            <w:r w:rsidRPr="00C73F94">
              <w:rPr>
                <w:rStyle w:val="Hipervnculo"/>
                <w:noProof/>
              </w:rPr>
              <w:fldChar w:fldCharType="end"/>
            </w:r>
          </w:ins>
        </w:p>
        <w:p w14:paraId="68FAEDA3" w14:textId="48DBD97D" w:rsidR="00EA61B9" w:rsidRDefault="00EA61B9" w:rsidP="00C40FF8">
          <w:pPr>
            <w:pStyle w:val="TDC1"/>
            <w:rPr>
              <w:ins w:id="96" w:author="Jose Eduardo VIU" w:date="2023-04-08T19:32:00Z"/>
              <w:rFonts w:asciiTheme="minorHAnsi" w:eastAsiaTheme="minorEastAsia" w:hAnsiTheme="minorHAnsi" w:cstheme="minorBidi"/>
              <w:noProof/>
              <w:lang w:eastAsia="es-ES"/>
            </w:rPr>
            <w:pPrChange w:id="97" w:author="Jose Eduardo VIU" w:date="2023-04-10T14:09:00Z">
              <w:pPr>
                <w:pStyle w:val="TDC1"/>
                <w:tabs>
                  <w:tab w:val="left" w:pos="440"/>
                </w:tabs>
              </w:pPr>
            </w:pPrChange>
          </w:pPr>
          <w:ins w:id="9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2"</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eastAsia="es-ES"/>
              </w:rPr>
              <w:t>6.</w:t>
            </w:r>
            <w:r>
              <w:rPr>
                <w:rFonts w:asciiTheme="minorHAnsi" w:eastAsiaTheme="minorEastAsia" w:hAnsiTheme="minorHAnsi" w:cstheme="minorBidi"/>
                <w:noProof/>
                <w:lang w:eastAsia="es-ES"/>
              </w:rPr>
              <w:tab/>
            </w:r>
            <w:r w:rsidRPr="00C73F94">
              <w:rPr>
                <w:rStyle w:val="Hipervnculo"/>
                <w:noProof/>
                <w:lang w:eastAsia="es-ES"/>
              </w:rPr>
              <w:t>Referencias</w:t>
            </w:r>
            <w:r>
              <w:rPr>
                <w:noProof/>
                <w:webHidden/>
              </w:rPr>
              <w:tab/>
            </w:r>
            <w:r>
              <w:rPr>
                <w:noProof/>
                <w:webHidden/>
              </w:rPr>
              <w:fldChar w:fldCharType="begin"/>
            </w:r>
            <w:r>
              <w:rPr>
                <w:noProof/>
                <w:webHidden/>
              </w:rPr>
              <w:instrText xml:space="preserve"> PAGEREF _Toc131874802 \h </w:instrText>
            </w:r>
            <w:r>
              <w:rPr>
                <w:noProof/>
                <w:webHidden/>
              </w:rPr>
            </w:r>
          </w:ins>
          <w:r>
            <w:rPr>
              <w:noProof/>
              <w:webHidden/>
            </w:rPr>
            <w:fldChar w:fldCharType="separate"/>
          </w:r>
          <w:ins w:id="99" w:author="Jose Eduardo VIU" w:date="2023-04-10T14:24:00Z">
            <w:r w:rsidR="00F3455D">
              <w:rPr>
                <w:noProof/>
                <w:webHidden/>
              </w:rPr>
              <w:t>68</w:t>
            </w:r>
          </w:ins>
          <w:ins w:id="100" w:author="Jose Eduardo VIU" w:date="2023-04-08T19:32:00Z">
            <w:r>
              <w:rPr>
                <w:noProof/>
                <w:webHidden/>
              </w:rPr>
              <w:fldChar w:fldCharType="end"/>
            </w:r>
            <w:r w:rsidRPr="00C73F94">
              <w:rPr>
                <w:rStyle w:val="Hipervnculo"/>
                <w:noProof/>
              </w:rPr>
              <w:fldChar w:fldCharType="end"/>
            </w:r>
          </w:ins>
        </w:p>
        <w:p w14:paraId="7D7B7D0C" w14:textId="125195F9" w:rsidR="00EA61B9" w:rsidRDefault="00EA61B9" w:rsidP="00C40FF8">
          <w:pPr>
            <w:pStyle w:val="TDC1"/>
            <w:rPr>
              <w:ins w:id="101" w:author="Jose Eduardo VIU" w:date="2023-04-08T19:32:00Z"/>
              <w:rFonts w:asciiTheme="minorHAnsi" w:eastAsiaTheme="minorEastAsia" w:hAnsiTheme="minorHAnsi" w:cstheme="minorBidi"/>
              <w:noProof/>
              <w:lang w:eastAsia="es-ES"/>
            </w:rPr>
          </w:pPr>
          <w:ins w:id="102"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3"</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val="en-GB" w:eastAsia="es-ES"/>
              </w:rPr>
              <w:t>Glosario</w:t>
            </w:r>
            <w:r>
              <w:rPr>
                <w:noProof/>
                <w:webHidden/>
              </w:rPr>
              <w:tab/>
            </w:r>
            <w:r>
              <w:rPr>
                <w:noProof/>
                <w:webHidden/>
              </w:rPr>
              <w:fldChar w:fldCharType="begin"/>
            </w:r>
            <w:r>
              <w:rPr>
                <w:noProof/>
                <w:webHidden/>
              </w:rPr>
              <w:instrText xml:space="preserve"> PAGEREF _Toc131874803 \h </w:instrText>
            </w:r>
            <w:r>
              <w:rPr>
                <w:noProof/>
                <w:webHidden/>
              </w:rPr>
            </w:r>
          </w:ins>
          <w:r>
            <w:rPr>
              <w:noProof/>
              <w:webHidden/>
            </w:rPr>
            <w:fldChar w:fldCharType="separate"/>
          </w:r>
          <w:ins w:id="103" w:author="Jose Eduardo VIU" w:date="2023-04-10T14:24:00Z">
            <w:r w:rsidR="00F3455D">
              <w:rPr>
                <w:noProof/>
                <w:webHidden/>
              </w:rPr>
              <w:t>71</w:t>
            </w:r>
          </w:ins>
          <w:ins w:id="104" w:author="Jose Eduardo VIU" w:date="2023-04-08T19:32:00Z">
            <w:r>
              <w:rPr>
                <w:noProof/>
                <w:webHidden/>
              </w:rPr>
              <w:fldChar w:fldCharType="end"/>
            </w:r>
            <w:r w:rsidRPr="00C73F94">
              <w:rPr>
                <w:rStyle w:val="Hipervnculo"/>
                <w:noProof/>
              </w:rPr>
              <w:fldChar w:fldCharType="end"/>
            </w:r>
          </w:ins>
        </w:p>
        <w:p w14:paraId="057938B6" w14:textId="343B0FB3" w:rsidR="00EA61B9" w:rsidRDefault="00EA61B9" w:rsidP="00C40FF8">
          <w:pPr>
            <w:pStyle w:val="TDC1"/>
            <w:rPr>
              <w:ins w:id="105" w:author="Jose Eduardo VIU" w:date="2023-04-08T19:32:00Z"/>
              <w:rFonts w:asciiTheme="minorHAnsi" w:eastAsiaTheme="minorEastAsia" w:hAnsiTheme="minorHAnsi" w:cstheme="minorBidi"/>
              <w:noProof/>
              <w:lang w:eastAsia="es-ES"/>
            </w:rPr>
          </w:pPr>
          <w:ins w:id="106"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4"</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lang w:eastAsia="es-ES"/>
              </w:rPr>
              <w:t>Apéndice I</w:t>
            </w:r>
            <w:r>
              <w:rPr>
                <w:noProof/>
                <w:webHidden/>
              </w:rPr>
              <w:tab/>
            </w:r>
            <w:r>
              <w:rPr>
                <w:noProof/>
                <w:webHidden/>
              </w:rPr>
              <w:fldChar w:fldCharType="begin"/>
            </w:r>
            <w:r>
              <w:rPr>
                <w:noProof/>
                <w:webHidden/>
              </w:rPr>
              <w:instrText xml:space="preserve"> PAGEREF _Toc131874804 \h </w:instrText>
            </w:r>
            <w:r>
              <w:rPr>
                <w:noProof/>
                <w:webHidden/>
              </w:rPr>
            </w:r>
          </w:ins>
          <w:r>
            <w:rPr>
              <w:noProof/>
              <w:webHidden/>
            </w:rPr>
            <w:fldChar w:fldCharType="separate"/>
          </w:r>
          <w:ins w:id="107" w:author="Jose Eduardo VIU" w:date="2023-04-10T14:24:00Z">
            <w:r w:rsidR="00F3455D">
              <w:rPr>
                <w:noProof/>
                <w:webHidden/>
              </w:rPr>
              <w:t>72</w:t>
            </w:r>
          </w:ins>
          <w:ins w:id="108" w:author="Jose Eduardo VIU" w:date="2023-04-08T19:32:00Z">
            <w:r>
              <w:rPr>
                <w:noProof/>
                <w:webHidden/>
              </w:rPr>
              <w:fldChar w:fldCharType="end"/>
            </w:r>
            <w:r w:rsidRPr="00C73F94">
              <w:rPr>
                <w:rStyle w:val="Hipervnculo"/>
                <w:noProof/>
              </w:rPr>
              <w:fldChar w:fldCharType="end"/>
            </w:r>
          </w:ins>
        </w:p>
        <w:p w14:paraId="168161A1" w14:textId="2832A91A" w:rsidR="00EA61B9" w:rsidRDefault="00EA61B9" w:rsidP="00AB2CA0">
          <w:pPr>
            <w:pStyle w:val="TDC2"/>
            <w:rPr>
              <w:ins w:id="109" w:author="Jose Eduardo VIU" w:date="2023-04-08T19:32:00Z"/>
              <w:rFonts w:asciiTheme="minorHAnsi" w:eastAsiaTheme="minorEastAsia" w:hAnsiTheme="minorHAnsi" w:cstheme="minorBidi"/>
              <w:noProof/>
              <w:lang w:eastAsia="es-ES"/>
            </w:rPr>
          </w:pPr>
          <w:ins w:id="110"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09"</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GMD profiling Dataset 01</w:t>
            </w:r>
            <w:r>
              <w:rPr>
                <w:noProof/>
                <w:webHidden/>
              </w:rPr>
              <w:tab/>
            </w:r>
            <w:r>
              <w:rPr>
                <w:noProof/>
                <w:webHidden/>
              </w:rPr>
              <w:fldChar w:fldCharType="begin"/>
            </w:r>
            <w:r>
              <w:rPr>
                <w:noProof/>
                <w:webHidden/>
              </w:rPr>
              <w:instrText xml:space="preserve"> PAGEREF _Toc131874809 \h </w:instrText>
            </w:r>
            <w:r>
              <w:rPr>
                <w:noProof/>
                <w:webHidden/>
              </w:rPr>
            </w:r>
          </w:ins>
          <w:r>
            <w:rPr>
              <w:noProof/>
              <w:webHidden/>
            </w:rPr>
            <w:fldChar w:fldCharType="separate"/>
          </w:r>
          <w:ins w:id="111" w:author="Jose Eduardo VIU" w:date="2023-04-10T14:24:00Z">
            <w:r w:rsidR="00F3455D">
              <w:rPr>
                <w:noProof/>
                <w:webHidden/>
              </w:rPr>
              <w:t>72</w:t>
            </w:r>
          </w:ins>
          <w:ins w:id="112" w:author="Jose Eduardo VIU" w:date="2023-04-08T19:32:00Z">
            <w:r>
              <w:rPr>
                <w:noProof/>
                <w:webHidden/>
              </w:rPr>
              <w:fldChar w:fldCharType="end"/>
            </w:r>
            <w:r w:rsidRPr="00C73F94">
              <w:rPr>
                <w:rStyle w:val="Hipervnculo"/>
                <w:noProof/>
              </w:rPr>
              <w:fldChar w:fldCharType="end"/>
            </w:r>
          </w:ins>
        </w:p>
        <w:p w14:paraId="7C8B2A36" w14:textId="74DD1232" w:rsidR="00EA61B9" w:rsidRDefault="00EA61B9" w:rsidP="00AB2CA0">
          <w:pPr>
            <w:pStyle w:val="TDC2"/>
            <w:rPr>
              <w:ins w:id="113" w:author="Jose Eduardo VIU" w:date="2023-04-08T19:32:00Z"/>
              <w:rFonts w:asciiTheme="minorHAnsi" w:eastAsiaTheme="minorEastAsia" w:hAnsiTheme="minorHAnsi" w:cstheme="minorBidi"/>
              <w:noProof/>
              <w:lang w:eastAsia="es-ES"/>
            </w:rPr>
          </w:pPr>
          <w:ins w:id="114"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0"</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TFM_Preparar_Dataset</w:t>
            </w:r>
            <w:r>
              <w:rPr>
                <w:noProof/>
                <w:webHidden/>
              </w:rPr>
              <w:tab/>
            </w:r>
            <w:r>
              <w:rPr>
                <w:noProof/>
                <w:webHidden/>
              </w:rPr>
              <w:fldChar w:fldCharType="begin"/>
            </w:r>
            <w:r>
              <w:rPr>
                <w:noProof/>
                <w:webHidden/>
              </w:rPr>
              <w:instrText xml:space="preserve"> PAGEREF _Toc131874810 \h </w:instrText>
            </w:r>
            <w:r>
              <w:rPr>
                <w:noProof/>
                <w:webHidden/>
              </w:rPr>
            </w:r>
          </w:ins>
          <w:r>
            <w:rPr>
              <w:noProof/>
              <w:webHidden/>
            </w:rPr>
            <w:fldChar w:fldCharType="separate"/>
          </w:r>
          <w:ins w:id="115" w:author="Jose Eduardo VIU" w:date="2023-04-10T14:24:00Z">
            <w:r w:rsidR="00F3455D">
              <w:rPr>
                <w:noProof/>
                <w:webHidden/>
              </w:rPr>
              <w:t>72</w:t>
            </w:r>
          </w:ins>
          <w:ins w:id="116" w:author="Jose Eduardo VIU" w:date="2023-04-08T19:32:00Z">
            <w:r>
              <w:rPr>
                <w:noProof/>
                <w:webHidden/>
              </w:rPr>
              <w:fldChar w:fldCharType="end"/>
            </w:r>
            <w:r w:rsidRPr="00C73F94">
              <w:rPr>
                <w:rStyle w:val="Hipervnculo"/>
                <w:noProof/>
              </w:rPr>
              <w:fldChar w:fldCharType="end"/>
            </w:r>
          </w:ins>
        </w:p>
        <w:p w14:paraId="01DF59D3" w14:textId="61269B04" w:rsidR="00EA61B9" w:rsidRDefault="00EA61B9" w:rsidP="00AB2CA0">
          <w:pPr>
            <w:pStyle w:val="TDC2"/>
            <w:rPr>
              <w:ins w:id="117" w:author="Jose Eduardo VIU" w:date="2023-04-08T19:32:00Z"/>
              <w:rFonts w:asciiTheme="minorHAnsi" w:eastAsiaTheme="minorEastAsia" w:hAnsiTheme="minorHAnsi" w:cstheme="minorBidi"/>
              <w:noProof/>
              <w:lang w:eastAsia="es-ES"/>
            </w:rPr>
          </w:pPr>
          <w:ins w:id="11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1"</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Regresión RandomForest</w:t>
            </w:r>
            <w:r>
              <w:rPr>
                <w:noProof/>
                <w:webHidden/>
              </w:rPr>
              <w:tab/>
            </w:r>
            <w:r>
              <w:rPr>
                <w:noProof/>
                <w:webHidden/>
              </w:rPr>
              <w:fldChar w:fldCharType="begin"/>
            </w:r>
            <w:r>
              <w:rPr>
                <w:noProof/>
                <w:webHidden/>
              </w:rPr>
              <w:instrText xml:space="preserve"> PAGEREF _Toc131874811 \h </w:instrText>
            </w:r>
            <w:r>
              <w:rPr>
                <w:noProof/>
                <w:webHidden/>
              </w:rPr>
            </w:r>
          </w:ins>
          <w:r>
            <w:rPr>
              <w:noProof/>
              <w:webHidden/>
            </w:rPr>
            <w:fldChar w:fldCharType="separate"/>
          </w:r>
          <w:ins w:id="119" w:author="Jose Eduardo VIU" w:date="2023-04-10T14:24:00Z">
            <w:r w:rsidR="00F3455D">
              <w:rPr>
                <w:noProof/>
                <w:webHidden/>
              </w:rPr>
              <w:t>98</w:t>
            </w:r>
          </w:ins>
          <w:ins w:id="120" w:author="Jose Eduardo VIU" w:date="2023-04-08T19:32:00Z">
            <w:r>
              <w:rPr>
                <w:noProof/>
                <w:webHidden/>
              </w:rPr>
              <w:fldChar w:fldCharType="end"/>
            </w:r>
            <w:r w:rsidRPr="00C73F94">
              <w:rPr>
                <w:rStyle w:val="Hipervnculo"/>
                <w:noProof/>
              </w:rPr>
              <w:fldChar w:fldCharType="end"/>
            </w:r>
          </w:ins>
        </w:p>
        <w:p w14:paraId="70859F08" w14:textId="5D244DE3" w:rsidR="00EA61B9" w:rsidRDefault="00EA61B9" w:rsidP="00AB2CA0">
          <w:pPr>
            <w:pStyle w:val="TDC2"/>
            <w:rPr>
              <w:ins w:id="121" w:author="Jose Eduardo VIU" w:date="2023-04-08T19:32:00Z"/>
              <w:rFonts w:asciiTheme="minorHAnsi" w:eastAsiaTheme="minorEastAsia" w:hAnsiTheme="minorHAnsi" w:cstheme="minorBidi"/>
              <w:noProof/>
              <w:lang w:eastAsia="es-ES"/>
            </w:rPr>
          </w:pPr>
          <w:ins w:id="122"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2"</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HistGradientBoostingRegressor</w:t>
            </w:r>
            <w:r>
              <w:rPr>
                <w:noProof/>
                <w:webHidden/>
              </w:rPr>
              <w:tab/>
            </w:r>
            <w:r>
              <w:rPr>
                <w:noProof/>
                <w:webHidden/>
              </w:rPr>
              <w:fldChar w:fldCharType="begin"/>
            </w:r>
            <w:r>
              <w:rPr>
                <w:noProof/>
                <w:webHidden/>
              </w:rPr>
              <w:instrText xml:space="preserve"> PAGEREF _Toc131874812 \h </w:instrText>
            </w:r>
            <w:r>
              <w:rPr>
                <w:noProof/>
                <w:webHidden/>
              </w:rPr>
            </w:r>
          </w:ins>
          <w:r>
            <w:rPr>
              <w:noProof/>
              <w:webHidden/>
            </w:rPr>
            <w:fldChar w:fldCharType="separate"/>
          </w:r>
          <w:ins w:id="123" w:author="Jose Eduardo VIU" w:date="2023-04-10T14:24:00Z">
            <w:r w:rsidR="00F3455D">
              <w:rPr>
                <w:noProof/>
                <w:webHidden/>
              </w:rPr>
              <w:t>119</w:t>
            </w:r>
          </w:ins>
          <w:ins w:id="124" w:author="Jose Eduardo VIU" w:date="2023-04-08T19:32:00Z">
            <w:r>
              <w:rPr>
                <w:noProof/>
                <w:webHidden/>
              </w:rPr>
              <w:fldChar w:fldCharType="end"/>
            </w:r>
            <w:r w:rsidRPr="00C73F94">
              <w:rPr>
                <w:rStyle w:val="Hipervnculo"/>
                <w:noProof/>
              </w:rPr>
              <w:fldChar w:fldCharType="end"/>
            </w:r>
          </w:ins>
        </w:p>
        <w:p w14:paraId="5132FCA1" w14:textId="54831971" w:rsidR="00EA61B9" w:rsidRDefault="00EA61B9" w:rsidP="00AB2CA0">
          <w:pPr>
            <w:pStyle w:val="TDC2"/>
            <w:rPr>
              <w:ins w:id="125" w:author="Jose Eduardo VIU" w:date="2023-04-08T19:32:00Z"/>
              <w:rFonts w:asciiTheme="minorHAnsi" w:eastAsiaTheme="minorEastAsia" w:hAnsiTheme="minorHAnsi" w:cstheme="minorBidi"/>
              <w:noProof/>
              <w:lang w:eastAsia="es-ES"/>
            </w:rPr>
          </w:pPr>
          <w:ins w:id="126"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3"</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LightGBMRegressor</w:t>
            </w:r>
            <w:r>
              <w:rPr>
                <w:noProof/>
                <w:webHidden/>
              </w:rPr>
              <w:tab/>
            </w:r>
            <w:r>
              <w:rPr>
                <w:noProof/>
                <w:webHidden/>
              </w:rPr>
              <w:fldChar w:fldCharType="begin"/>
            </w:r>
            <w:r>
              <w:rPr>
                <w:noProof/>
                <w:webHidden/>
              </w:rPr>
              <w:instrText xml:space="preserve"> PAGEREF _Toc131874813 \h </w:instrText>
            </w:r>
            <w:r>
              <w:rPr>
                <w:noProof/>
                <w:webHidden/>
              </w:rPr>
            </w:r>
          </w:ins>
          <w:r>
            <w:rPr>
              <w:noProof/>
              <w:webHidden/>
            </w:rPr>
            <w:fldChar w:fldCharType="separate"/>
          </w:r>
          <w:ins w:id="127" w:author="Jose Eduardo VIU" w:date="2023-04-10T14:24:00Z">
            <w:r w:rsidR="00F3455D">
              <w:rPr>
                <w:noProof/>
                <w:webHidden/>
              </w:rPr>
              <w:t>139</w:t>
            </w:r>
          </w:ins>
          <w:ins w:id="128" w:author="Jose Eduardo VIU" w:date="2023-04-08T19:32:00Z">
            <w:r>
              <w:rPr>
                <w:noProof/>
                <w:webHidden/>
              </w:rPr>
              <w:fldChar w:fldCharType="end"/>
            </w:r>
            <w:r w:rsidRPr="00C73F94">
              <w:rPr>
                <w:rStyle w:val="Hipervnculo"/>
                <w:noProof/>
              </w:rPr>
              <w:fldChar w:fldCharType="end"/>
            </w:r>
          </w:ins>
        </w:p>
        <w:p w14:paraId="2C128DAC" w14:textId="2EA687E3" w:rsidR="00EA61B9" w:rsidRDefault="00EA61B9" w:rsidP="00AB2CA0">
          <w:pPr>
            <w:pStyle w:val="TDC2"/>
            <w:rPr>
              <w:ins w:id="129" w:author="Jose Eduardo VIU" w:date="2023-04-08T19:32:00Z"/>
              <w:rFonts w:asciiTheme="minorHAnsi" w:eastAsiaTheme="minorEastAsia" w:hAnsiTheme="minorHAnsi" w:cstheme="minorBidi"/>
              <w:noProof/>
              <w:lang w:eastAsia="es-ES"/>
            </w:rPr>
          </w:pPr>
          <w:ins w:id="130"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4"</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KNeighborsRegressor</w:t>
            </w:r>
            <w:r>
              <w:rPr>
                <w:noProof/>
                <w:webHidden/>
              </w:rPr>
              <w:tab/>
            </w:r>
            <w:r>
              <w:rPr>
                <w:noProof/>
                <w:webHidden/>
              </w:rPr>
              <w:fldChar w:fldCharType="begin"/>
            </w:r>
            <w:r>
              <w:rPr>
                <w:noProof/>
                <w:webHidden/>
              </w:rPr>
              <w:instrText xml:space="preserve"> PAGEREF _Toc131874814 \h </w:instrText>
            </w:r>
            <w:r>
              <w:rPr>
                <w:noProof/>
                <w:webHidden/>
              </w:rPr>
            </w:r>
          </w:ins>
          <w:r>
            <w:rPr>
              <w:noProof/>
              <w:webHidden/>
            </w:rPr>
            <w:fldChar w:fldCharType="separate"/>
          </w:r>
          <w:ins w:id="131" w:author="Jose Eduardo VIU" w:date="2023-04-10T14:24:00Z">
            <w:r w:rsidR="00F3455D">
              <w:rPr>
                <w:noProof/>
                <w:webHidden/>
              </w:rPr>
              <w:t>152</w:t>
            </w:r>
          </w:ins>
          <w:ins w:id="132" w:author="Jose Eduardo VIU" w:date="2023-04-08T19:32:00Z">
            <w:r>
              <w:rPr>
                <w:noProof/>
                <w:webHidden/>
              </w:rPr>
              <w:fldChar w:fldCharType="end"/>
            </w:r>
            <w:r w:rsidRPr="00C73F94">
              <w:rPr>
                <w:rStyle w:val="Hipervnculo"/>
                <w:noProof/>
              </w:rPr>
              <w:fldChar w:fldCharType="end"/>
            </w:r>
          </w:ins>
        </w:p>
        <w:p w14:paraId="5ED1C983" w14:textId="37FA6F7D" w:rsidR="00EA61B9" w:rsidRDefault="00EA61B9" w:rsidP="00AB2CA0">
          <w:pPr>
            <w:pStyle w:val="TDC2"/>
            <w:rPr>
              <w:ins w:id="133" w:author="Jose Eduardo VIU" w:date="2023-04-08T19:32:00Z"/>
              <w:rFonts w:asciiTheme="minorHAnsi" w:eastAsiaTheme="minorEastAsia" w:hAnsiTheme="minorHAnsi" w:cstheme="minorBidi"/>
              <w:noProof/>
              <w:lang w:eastAsia="es-ES"/>
            </w:rPr>
          </w:pPr>
          <w:ins w:id="134"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5"</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Estimador anterior GMD de la Empresa</w:t>
            </w:r>
            <w:r>
              <w:rPr>
                <w:noProof/>
                <w:webHidden/>
              </w:rPr>
              <w:tab/>
            </w:r>
            <w:r>
              <w:rPr>
                <w:noProof/>
                <w:webHidden/>
              </w:rPr>
              <w:fldChar w:fldCharType="begin"/>
            </w:r>
            <w:r>
              <w:rPr>
                <w:noProof/>
                <w:webHidden/>
              </w:rPr>
              <w:instrText xml:space="preserve"> PAGEREF _Toc131874815 \h </w:instrText>
            </w:r>
            <w:r>
              <w:rPr>
                <w:noProof/>
                <w:webHidden/>
              </w:rPr>
            </w:r>
          </w:ins>
          <w:r>
            <w:rPr>
              <w:noProof/>
              <w:webHidden/>
            </w:rPr>
            <w:fldChar w:fldCharType="separate"/>
          </w:r>
          <w:ins w:id="135" w:author="Jose Eduardo VIU" w:date="2023-04-10T14:24:00Z">
            <w:r w:rsidR="00F3455D">
              <w:rPr>
                <w:noProof/>
                <w:webHidden/>
              </w:rPr>
              <w:t>161</w:t>
            </w:r>
          </w:ins>
          <w:ins w:id="136" w:author="Jose Eduardo VIU" w:date="2023-04-08T19:32:00Z">
            <w:r>
              <w:rPr>
                <w:noProof/>
                <w:webHidden/>
              </w:rPr>
              <w:fldChar w:fldCharType="end"/>
            </w:r>
            <w:r w:rsidRPr="00C73F94">
              <w:rPr>
                <w:rStyle w:val="Hipervnculo"/>
                <w:noProof/>
              </w:rPr>
              <w:fldChar w:fldCharType="end"/>
            </w:r>
          </w:ins>
        </w:p>
        <w:p w14:paraId="312C921D" w14:textId="4C05AAA8" w:rsidR="00EA61B9" w:rsidRDefault="00EA61B9" w:rsidP="00AB2CA0">
          <w:pPr>
            <w:pStyle w:val="TDC2"/>
            <w:rPr>
              <w:ins w:id="137" w:author="Jose Eduardo VIU" w:date="2023-04-08T19:32:00Z"/>
              <w:rFonts w:asciiTheme="minorHAnsi" w:eastAsiaTheme="minorEastAsia" w:hAnsiTheme="minorHAnsi" w:cstheme="minorBidi"/>
              <w:noProof/>
              <w:lang w:eastAsia="es-ES"/>
            </w:rPr>
          </w:pPr>
          <w:ins w:id="138" w:author="Jose Eduardo VIU" w:date="2023-04-08T19:32:00Z">
            <w:r w:rsidRPr="00C73F94">
              <w:rPr>
                <w:rStyle w:val="Hipervnculo"/>
                <w:noProof/>
              </w:rPr>
              <w:fldChar w:fldCharType="begin"/>
            </w:r>
            <w:r w:rsidRPr="00C73F94">
              <w:rPr>
                <w:rStyle w:val="Hipervnculo"/>
                <w:noProof/>
              </w:rPr>
              <w:instrText xml:space="preserve"> </w:instrText>
            </w:r>
            <w:r>
              <w:rPr>
                <w:noProof/>
              </w:rPr>
              <w:instrText>HYPERLINK \l "_Toc131874816"</w:instrText>
            </w:r>
            <w:r w:rsidRPr="00C73F94">
              <w:rPr>
                <w:rStyle w:val="Hipervnculo"/>
                <w:noProof/>
              </w:rPr>
              <w:instrText xml:space="preserve"> </w:instrText>
            </w:r>
            <w:r w:rsidRPr="00C73F94">
              <w:rPr>
                <w:rStyle w:val="Hipervnculo"/>
                <w:noProof/>
              </w:rPr>
            </w:r>
            <w:r w:rsidRPr="00C73F94">
              <w:rPr>
                <w:rStyle w:val="Hipervnculo"/>
                <w:noProof/>
              </w:rPr>
              <w:fldChar w:fldCharType="separate"/>
            </w:r>
            <w:r w:rsidRPr="00C73F94">
              <w:rPr>
                <w:rStyle w:val="Hipervnculo"/>
                <w:noProof/>
              </w:rPr>
              <w:t>Evaluación del Modelo Final</w:t>
            </w:r>
            <w:r>
              <w:rPr>
                <w:noProof/>
                <w:webHidden/>
              </w:rPr>
              <w:tab/>
            </w:r>
            <w:r>
              <w:rPr>
                <w:noProof/>
                <w:webHidden/>
              </w:rPr>
              <w:fldChar w:fldCharType="begin"/>
            </w:r>
            <w:r>
              <w:rPr>
                <w:noProof/>
                <w:webHidden/>
              </w:rPr>
              <w:instrText xml:space="preserve"> PAGEREF _Toc131874816 \h </w:instrText>
            </w:r>
            <w:r>
              <w:rPr>
                <w:noProof/>
                <w:webHidden/>
              </w:rPr>
            </w:r>
          </w:ins>
          <w:r>
            <w:rPr>
              <w:noProof/>
              <w:webHidden/>
            </w:rPr>
            <w:fldChar w:fldCharType="separate"/>
          </w:r>
          <w:ins w:id="139" w:author="Jose Eduardo VIU" w:date="2023-04-10T14:24:00Z">
            <w:r w:rsidR="00F3455D">
              <w:rPr>
                <w:noProof/>
                <w:webHidden/>
              </w:rPr>
              <w:t>166</w:t>
            </w:r>
          </w:ins>
          <w:ins w:id="140" w:author="Jose Eduardo VIU" w:date="2023-04-08T19:32:00Z">
            <w:r>
              <w:rPr>
                <w:noProof/>
                <w:webHidden/>
              </w:rPr>
              <w:fldChar w:fldCharType="end"/>
            </w:r>
            <w:r w:rsidRPr="00C73F94">
              <w:rPr>
                <w:rStyle w:val="Hipervnculo"/>
                <w:noProof/>
              </w:rPr>
              <w:fldChar w:fldCharType="end"/>
            </w:r>
          </w:ins>
        </w:p>
        <w:p w14:paraId="2E892817" w14:textId="15EE2F1D" w:rsidR="00A91467" w:rsidDel="00EA61B9" w:rsidRDefault="00A91467" w:rsidP="00C40FF8">
          <w:pPr>
            <w:pStyle w:val="TDC1"/>
            <w:rPr>
              <w:ins w:id="141" w:author="CAMARA GOMEZ, JOSE EDUARDO" w:date="2023-04-04T12:39:00Z"/>
              <w:del w:id="142" w:author="Jose Eduardo VIU" w:date="2023-04-08T19:27:00Z"/>
              <w:rFonts w:asciiTheme="minorHAnsi" w:eastAsiaTheme="minorEastAsia" w:hAnsiTheme="minorHAnsi" w:cstheme="minorBidi"/>
              <w:noProof/>
              <w:lang w:eastAsia="es-ES"/>
            </w:rPr>
          </w:pPr>
          <w:ins w:id="143" w:author="CAMARA GOMEZ, JOSE EDUARDO" w:date="2023-04-04T12:39:00Z">
            <w:del w:id="144" w:author="Jose Eduardo VIU" w:date="2023-04-08T19:27:00Z">
              <w:r w:rsidRPr="00EA61B9" w:rsidDel="00EA61B9">
                <w:rPr>
                  <w:rStyle w:val="Hipervnculo"/>
                  <w:noProof/>
                </w:rPr>
                <w:delText>Resumen</w:delText>
              </w:r>
              <w:r w:rsidDel="00EA61B9">
                <w:rPr>
                  <w:noProof/>
                  <w:webHidden/>
                </w:rPr>
                <w:tab/>
                <w:delText>6</w:delText>
              </w:r>
            </w:del>
          </w:ins>
        </w:p>
        <w:p w14:paraId="5ED3D877" w14:textId="713E0FC1" w:rsidR="00A91467" w:rsidDel="00EA61B9" w:rsidRDefault="00A91467" w:rsidP="00C40FF8">
          <w:pPr>
            <w:pStyle w:val="TDC1"/>
            <w:rPr>
              <w:ins w:id="145" w:author="CAMARA GOMEZ, JOSE EDUARDO" w:date="2023-04-04T12:39:00Z"/>
              <w:del w:id="146" w:author="Jose Eduardo VIU" w:date="2023-04-08T19:27:00Z"/>
              <w:rFonts w:asciiTheme="minorHAnsi" w:eastAsiaTheme="minorEastAsia" w:hAnsiTheme="minorHAnsi" w:cstheme="minorBidi"/>
              <w:noProof/>
              <w:lang w:eastAsia="es-ES"/>
            </w:rPr>
            <w:pPrChange w:id="147" w:author="Jose Eduardo VIU" w:date="2023-04-10T14:09:00Z">
              <w:pPr>
                <w:pStyle w:val="TDC1"/>
                <w:tabs>
                  <w:tab w:val="left" w:pos="440"/>
                </w:tabs>
              </w:pPr>
            </w:pPrChange>
          </w:pPr>
          <w:ins w:id="148" w:author="CAMARA GOMEZ, JOSE EDUARDO" w:date="2023-04-04T12:39:00Z">
            <w:del w:id="149" w:author="Jose Eduardo VIU" w:date="2023-04-08T19:27:00Z">
              <w:r w:rsidRPr="00EA61B9" w:rsidDel="00EA61B9">
                <w:rPr>
                  <w:rStyle w:val="Hipervnculo"/>
                  <w:noProof/>
                </w:rPr>
                <w:delText>1.</w:delText>
              </w:r>
              <w:r w:rsidDel="00EA61B9">
                <w:rPr>
                  <w:rFonts w:asciiTheme="minorHAnsi" w:eastAsiaTheme="minorEastAsia" w:hAnsiTheme="minorHAnsi" w:cstheme="minorBidi"/>
                  <w:noProof/>
                  <w:lang w:eastAsia="es-ES"/>
                </w:rPr>
                <w:tab/>
              </w:r>
              <w:r w:rsidRPr="00EA61B9" w:rsidDel="00EA61B9">
                <w:rPr>
                  <w:rStyle w:val="Hipervnculo"/>
                  <w:noProof/>
                </w:rPr>
                <w:delText>Introducción</w:delText>
              </w:r>
              <w:r w:rsidDel="00EA61B9">
                <w:rPr>
                  <w:noProof/>
                  <w:webHidden/>
                </w:rPr>
                <w:tab/>
                <w:delText>7</w:delText>
              </w:r>
            </w:del>
          </w:ins>
        </w:p>
        <w:p w14:paraId="00242C78" w14:textId="348972B0" w:rsidR="00A91467" w:rsidDel="00EA61B9" w:rsidRDefault="00A91467" w:rsidP="00C40FF8">
          <w:pPr>
            <w:pStyle w:val="TDC1"/>
            <w:rPr>
              <w:ins w:id="150" w:author="CAMARA GOMEZ, JOSE EDUARDO" w:date="2023-04-04T12:39:00Z"/>
              <w:del w:id="151" w:author="Jose Eduardo VIU" w:date="2023-04-08T19:27:00Z"/>
              <w:rFonts w:asciiTheme="minorHAnsi" w:eastAsiaTheme="minorEastAsia" w:hAnsiTheme="minorHAnsi" w:cstheme="minorBidi"/>
              <w:noProof/>
              <w:lang w:eastAsia="es-ES"/>
            </w:rPr>
            <w:pPrChange w:id="152" w:author="Jose Eduardo VIU" w:date="2023-04-10T14:09:00Z">
              <w:pPr>
                <w:pStyle w:val="TDC1"/>
                <w:tabs>
                  <w:tab w:val="left" w:pos="440"/>
                </w:tabs>
              </w:pPr>
            </w:pPrChange>
          </w:pPr>
          <w:ins w:id="153" w:author="CAMARA GOMEZ, JOSE EDUARDO" w:date="2023-04-04T12:39:00Z">
            <w:del w:id="154" w:author="Jose Eduardo VIU" w:date="2023-04-08T19:27:00Z">
              <w:r w:rsidRPr="00EA61B9" w:rsidDel="00EA61B9">
                <w:rPr>
                  <w:rStyle w:val="Hipervnculo"/>
                  <w:noProof/>
                </w:rPr>
                <w:delText>2.</w:delText>
              </w:r>
              <w:r w:rsidDel="00EA61B9">
                <w:rPr>
                  <w:rFonts w:asciiTheme="minorHAnsi" w:eastAsiaTheme="minorEastAsia" w:hAnsiTheme="minorHAnsi" w:cstheme="minorBidi"/>
                  <w:noProof/>
                  <w:lang w:eastAsia="es-ES"/>
                </w:rPr>
                <w:tab/>
              </w:r>
              <w:r w:rsidRPr="00EA61B9" w:rsidDel="00EA61B9">
                <w:rPr>
                  <w:rStyle w:val="Hipervnculo"/>
                  <w:noProof/>
                </w:rPr>
                <w:delText>Objetivos</w:delText>
              </w:r>
              <w:r w:rsidDel="00EA61B9">
                <w:rPr>
                  <w:noProof/>
                  <w:webHidden/>
                </w:rPr>
                <w:tab/>
                <w:delText>9</w:delText>
              </w:r>
            </w:del>
          </w:ins>
        </w:p>
        <w:p w14:paraId="06CAA5E7" w14:textId="0C82E67A" w:rsidR="00A91467" w:rsidDel="00EA61B9" w:rsidRDefault="00A91467" w:rsidP="00C40FF8">
          <w:pPr>
            <w:pStyle w:val="TDC1"/>
            <w:rPr>
              <w:ins w:id="155" w:author="CAMARA GOMEZ, JOSE EDUARDO" w:date="2023-04-04T12:39:00Z"/>
              <w:del w:id="156" w:author="Jose Eduardo VIU" w:date="2023-04-08T19:27:00Z"/>
              <w:rFonts w:asciiTheme="minorHAnsi" w:eastAsiaTheme="minorEastAsia" w:hAnsiTheme="minorHAnsi" w:cstheme="minorBidi"/>
              <w:noProof/>
              <w:lang w:eastAsia="es-ES"/>
            </w:rPr>
            <w:pPrChange w:id="157" w:author="Jose Eduardo VIU" w:date="2023-04-10T14:09:00Z">
              <w:pPr>
                <w:pStyle w:val="TDC1"/>
                <w:tabs>
                  <w:tab w:val="left" w:pos="440"/>
                </w:tabs>
              </w:pPr>
            </w:pPrChange>
          </w:pPr>
          <w:ins w:id="158" w:author="CAMARA GOMEZ, JOSE EDUARDO" w:date="2023-04-04T12:39:00Z">
            <w:del w:id="159" w:author="Jose Eduardo VIU" w:date="2023-04-08T19:27:00Z">
              <w:r w:rsidRPr="00EA61B9" w:rsidDel="00EA61B9">
                <w:rPr>
                  <w:rStyle w:val="Hipervnculo"/>
                  <w:noProof/>
                  <w:lang w:eastAsia="es-ES"/>
                </w:rPr>
                <w:delText>3.</w:delText>
              </w:r>
              <w:r w:rsidDel="00EA61B9">
                <w:rPr>
                  <w:rFonts w:asciiTheme="minorHAnsi" w:eastAsiaTheme="minorEastAsia" w:hAnsiTheme="minorHAnsi" w:cstheme="minorBidi"/>
                  <w:noProof/>
                  <w:lang w:eastAsia="es-ES"/>
                </w:rPr>
                <w:tab/>
              </w:r>
              <w:r w:rsidRPr="00EA61B9" w:rsidDel="00EA61B9">
                <w:rPr>
                  <w:rStyle w:val="Hipervnculo"/>
                  <w:noProof/>
                  <w:lang w:eastAsia="es-ES"/>
                </w:rPr>
                <w:delText>Estado del Arte y Marco teórico</w:delText>
              </w:r>
              <w:r w:rsidDel="00EA61B9">
                <w:rPr>
                  <w:noProof/>
                  <w:webHidden/>
                </w:rPr>
                <w:tab/>
                <w:delText>10</w:delText>
              </w:r>
            </w:del>
          </w:ins>
        </w:p>
        <w:p w14:paraId="274B4C23" w14:textId="1BD79A86" w:rsidR="00A91467" w:rsidDel="00EA61B9" w:rsidRDefault="00A91467" w:rsidP="00C40FF8">
          <w:pPr>
            <w:pStyle w:val="TDC1"/>
            <w:rPr>
              <w:ins w:id="160" w:author="CAMARA GOMEZ, JOSE EDUARDO" w:date="2023-04-04T12:39:00Z"/>
              <w:del w:id="161" w:author="Jose Eduardo VIU" w:date="2023-04-08T19:27:00Z"/>
              <w:rFonts w:asciiTheme="minorHAnsi" w:eastAsiaTheme="minorEastAsia" w:hAnsiTheme="minorHAnsi" w:cstheme="minorBidi"/>
              <w:noProof/>
              <w:lang w:eastAsia="es-ES"/>
            </w:rPr>
            <w:pPrChange w:id="162" w:author="Jose Eduardo VIU" w:date="2023-04-10T14:09:00Z">
              <w:pPr>
                <w:pStyle w:val="TDC1"/>
                <w:tabs>
                  <w:tab w:val="left" w:pos="440"/>
                </w:tabs>
              </w:pPr>
            </w:pPrChange>
          </w:pPr>
          <w:ins w:id="163" w:author="CAMARA GOMEZ, JOSE EDUARDO" w:date="2023-04-04T12:39:00Z">
            <w:del w:id="164" w:author="Jose Eduardo VIU" w:date="2023-04-08T19:27:00Z">
              <w:r w:rsidRPr="00EA61B9" w:rsidDel="00EA61B9">
                <w:rPr>
                  <w:rStyle w:val="Hipervnculo"/>
                  <w:noProof/>
                  <w:lang w:eastAsia="es-ES"/>
                </w:rPr>
                <w:delText>4.</w:delText>
              </w:r>
              <w:r w:rsidDel="00EA61B9">
                <w:rPr>
                  <w:rFonts w:asciiTheme="minorHAnsi" w:eastAsiaTheme="minorEastAsia" w:hAnsiTheme="minorHAnsi" w:cstheme="minorBidi"/>
                  <w:noProof/>
                  <w:lang w:eastAsia="es-ES"/>
                </w:rPr>
                <w:tab/>
              </w:r>
              <w:r w:rsidRPr="00EA61B9" w:rsidDel="00EA61B9">
                <w:rPr>
                  <w:rStyle w:val="Hipervnculo"/>
                  <w:noProof/>
                  <w:lang w:eastAsia="es-ES"/>
                </w:rPr>
                <w:delText>Desarrollo del proyecto y resultados</w:delText>
              </w:r>
              <w:r w:rsidDel="00EA61B9">
                <w:rPr>
                  <w:noProof/>
                  <w:webHidden/>
                </w:rPr>
                <w:tab/>
                <w:delText>11</w:delText>
              </w:r>
            </w:del>
          </w:ins>
        </w:p>
        <w:p w14:paraId="0EB4ABEE" w14:textId="7F8B057A" w:rsidR="00A91467" w:rsidDel="00EA61B9" w:rsidRDefault="00A91467" w:rsidP="00C40FF8">
          <w:pPr>
            <w:pStyle w:val="TDC1"/>
            <w:rPr>
              <w:ins w:id="165" w:author="CAMARA GOMEZ, JOSE EDUARDO" w:date="2023-04-04T12:39:00Z"/>
              <w:del w:id="166" w:author="Jose Eduardo VIU" w:date="2023-04-08T19:27:00Z"/>
              <w:rFonts w:asciiTheme="minorHAnsi" w:eastAsiaTheme="minorEastAsia" w:hAnsiTheme="minorHAnsi" w:cstheme="minorBidi"/>
              <w:noProof/>
              <w:lang w:eastAsia="es-ES"/>
            </w:rPr>
            <w:pPrChange w:id="167" w:author="Jose Eduardo VIU" w:date="2023-04-10T14:09:00Z">
              <w:pPr>
                <w:pStyle w:val="TDC2"/>
                <w:tabs>
                  <w:tab w:val="left" w:pos="880"/>
                </w:tabs>
              </w:pPr>
            </w:pPrChange>
          </w:pPr>
          <w:ins w:id="168" w:author="CAMARA GOMEZ, JOSE EDUARDO" w:date="2023-04-04T12:39:00Z">
            <w:del w:id="169" w:author="Jose Eduardo VIU" w:date="2023-04-08T19:27:00Z">
              <w:r w:rsidRPr="00EA61B9" w:rsidDel="00EA61B9">
                <w:rPr>
                  <w:rStyle w:val="Hipervnculo"/>
                  <w:noProof/>
                </w:rPr>
                <w:delText>4.1.</w:delText>
              </w:r>
              <w:r w:rsidDel="00EA61B9">
                <w:rPr>
                  <w:rFonts w:asciiTheme="minorHAnsi" w:eastAsiaTheme="minorEastAsia" w:hAnsiTheme="minorHAnsi" w:cstheme="minorBidi"/>
                  <w:noProof/>
                  <w:lang w:eastAsia="es-ES"/>
                </w:rPr>
                <w:tab/>
              </w:r>
              <w:r w:rsidRPr="00EA61B9" w:rsidDel="00EA61B9">
                <w:rPr>
                  <w:rStyle w:val="Hipervnculo"/>
                  <w:noProof/>
                </w:rPr>
                <w:delText>Metodología</w:delText>
              </w:r>
              <w:r w:rsidDel="00EA61B9">
                <w:rPr>
                  <w:noProof/>
                  <w:webHidden/>
                </w:rPr>
                <w:tab/>
                <w:delText>12</w:delText>
              </w:r>
            </w:del>
          </w:ins>
        </w:p>
        <w:p w14:paraId="44349028" w14:textId="0FD0CF9B" w:rsidR="00A91467" w:rsidDel="00EA61B9" w:rsidRDefault="00A91467" w:rsidP="00C40FF8">
          <w:pPr>
            <w:pStyle w:val="TDC1"/>
            <w:rPr>
              <w:ins w:id="170" w:author="CAMARA GOMEZ, JOSE EDUARDO" w:date="2023-04-04T12:39:00Z"/>
              <w:del w:id="171" w:author="Jose Eduardo VIU" w:date="2023-04-08T19:27:00Z"/>
              <w:rFonts w:asciiTheme="minorHAnsi" w:eastAsiaTheme="minorEastAsia" w:hAnsiTheme="minorHAnsi" w:cstheme="minorBidi"/>
              <w:noProof/>
              <w:lang w:eastAsia="es-ES"/>
            </w:rPr>
            <w:pPrChange w:id="172" w:author="Jose Eduardo VIU" w:date="2023-04-10T14:09:00Z">
              <w:pPr>
                <w:pStyle w:val="TDC2"/>
                <w:tabs>
                  <w:tab w:val="left" w:pos="880"/>
                </w:tabs>
              </w:pPr>
            </w:pPrChange>
          </w:pPr>
          <w:ins w:id="173" w:author="CAMARA GOMEZ, JOSE EDUARDO" w:date="2023-04-04T12:39:00Z">
            <w:del w:id="174" w:author="Jose Eduardo VIU" w:date="2023-04-08T19:27:00Z">
              <w:r w:rsidRPr="00EA61B9" w:rsidDel="00EA61B9">
                <w:rPr>
                  <w:rStyle w:val="Hipervnculo"/>
                  <w:noProof/>
                </w:rPr>
                <w:delText>4.2.</w:delText>
              </w:r>
              <w:r w:rsidDel="00EA61B9">
                <w:rPr>
                  <w:rFonts w:asciiTheme="minorHAnsi" w:eastAsiaTheme="minorEastAsia" w:hAnsiTheme="minorHAnsi" w:cstheme="minorBidi"/>
                  <w:noProof/>
                  <w:lang w:eastAsia="es-ES"/>
                </w:rPr>
                <w:tab/>
              </w:r>
              <w:r w:rsidRPr="00EA61B9" w:rsidDel="00EA61B9">
                <w:rPr>
                  <w:rStyle w:val="Hipervnculo"/>
                  <w:noProof/>
                </w:rPr>
                <w:delText>Planteamiento del problema</w:delText>
              </w:r>
              <w:r w:rsidDel="00EA61B9">
                <w:rPr>
                  <w:noProof/>
                  <w:webHidden/>
                </w:rPr>
                <w:tab/>
                <w:delText>13</w:delText>
              </w:r>
            </w:del>
          </w:ins>
        </w:p>
        <w:p w14:paraId="2F8B23B0" w14:textId="78DDD239" w:rsidR="00A91467" w:rsidDel="00EA61B9" w:rsidRDefault="00A91467" w:rsidP="00C40FF8">
          <w:pPr>
            <w:pStyle w:val="TDC1"/>
            <w:rPr>
              <w:ins w:id="175" w:author="CAMARA GOMEZ, JOSE EDUARDO" w:date="2023-04-04T12:39:00Z"/>
              <w:del w:id="176" w:author="Jose Eduardo VIU" w:date="2023-04-08T19:27:00Z"/>
              <w:rFonts w:asciiTheme="minorHAnsi" w:eastAsiaTheme="minorEastAsia" w:hAnsiTheme="minorHAnsi" w:cstheme="minorBidi"/>
              <w:noProof/>
              <w:lang w:eastAsia="es-ES"/>
            </w:rPr>
            <w:pPrChange w:id="177" w:author="Jose Eduardo VIU" w:date="2023-04-10T14:09:00Z">
              <w:pPr>
                <w:pStyle w:val="TDC2"/>
                <w:tabs>
                  <w:tab w:val="left" w:pos="880"/>
                </w:tabs>
              </w:pPr>
            </w:pPrChange>
          </w:pPr>
          <w:ins w:id="178" w:author="CAMARA GOMEZ, JOSE EDUARDO" w:date="2023-04-04T12:39:00Z">
            <w:del w:id="179" w:author="Jose Eduardo VIU" w:date="2023-04-08T19:27:00Z">
              <w:r w:rsidRPr="00EA61B9" w:rsidDel="00EA61B9">
                <w:rPr>
                  <w:rStyle w:val="Hipervnculo"/>
                  <w:noProof/>
                </w:rPr>
                <w:delText>4.3.</w:delText>
              </w:r>
              <w:r w:rsidDel="00EA61B9">
                <w:rPr>
                  <w:rFonts w:asciiTheme="minorHAnsi" w:eastAsiaTheme="minorEastAsia" w:hAnsiTheme="minorHAnsi" w:cstheme="minorBidi"/>
                  <w:noProof/>
                  <w:lang w:eastAsia="es-ES"/>
                </w:rPr>
                <w:tab/>
              </w:r>
              <w:r w:rsidRPr="00EA61B9" w:rsidDel="00EA61B9">
                <w:rPr>
                  <w:rStyle w:val="Hipervnculo"/>
                  <w:noProof/>
                </w:rPr>
                <w:delText>Desarrollo del proyecto</w:delText>
              </w:r>
              <w:r w:rsidDel="00EA61B9">
                <w:rPr>
                  <w:noProof/>
                  <w:webHidden/>
                </w:rPr>
                <w:tab/>
                <w:delText>14</w:delText>
              </w:r>
            </w:del>
          </w:ins>
        </w:p>
        <w:p w14:paraId="07E4EE4F" w14:textId="711817F8" w:rsidR="00A91467" w:rsidDel="00EA61B9" w:rsidRDefault="00A91467" w:rsidP="00C40FF8">
          <w:pPr>
            <w:pStyle w:val="TDC1"/>
            <w:rPr>
              <w:ins w:id="180" w:author="CAMARA GOMEZ, JOSE EDUARDO" w:date="2023-04-04T12:39:00Z"/>
              <w:del w:id="181" w:author="Jose Eduardo VIU" w:date="2023-04-08T19:27:00Z"/>
              <w:rFonts w:asciiTheme="minorHAnsi" w:eastAsiaTheme="minorEastAsia" w:hAnsiTheme="minorHAnsi" w:cstheme="minorBidi"/>
              <w:noProof/>
              <w:lang w:eastAsia="es-ES"/>
            </w:rPr>
            <w:pPrChange w:id="182" w:author="Jose Eduardo VIU" w:date="2023-04-10T14:09:00Z">
              <w:pPr>
                <w:pStyle w:val="TDC3"/>
                <w:tabs>
                  <w:tab w:val="left" w:pos="1320"/>
                  <w:tab w:val="right" w:leader="dot" w:pos="8494"/>
                </w:tabs>
              </w:pPr>
            </w:pPrChange>
          </w:pPr>
          <w:ins w:id="183" w:author="CAMARA GOMEZ, JOSE EDUARDO" w:date="2023-04-04T12:39:00Z">
            <w:del w:id="184" w:author="Jose Eduardo VIU" w:date="2023-04-08T19:27:00Z">
              <w:r w:rsidRPr="00EA61B9" w:rsidDel="00EA61B9">
                <w:rPr>
                  <w:rStyle w:val="Hipervnculo"/>
                  <w:noProof/>
                </w:rPr>
                <w:delText>4.3.1.</w:delText>
              </w:r>
              <w:r w:rsidDel="00EA61B9">
                <w:rPr>
                  <w:rFonts w:asciiTheme="minorHAnsi" w:eastAsiaTheme="minorEastAsia" w:hAnsiTheme="minorHAnsi" w:cstheme="minorBidi"/>
                  <w:noProof/>
                  <w:lang w:eastAsia="es-ES"/>
                </w:rPr>
                <w:tab/>
              </w:r>
              <w:r w:rsidRPr="00EA61B9" w:rsidDel="00EA61B9">
                <w:rPr>
                  <w:rStyle w:val="Hipervnculo"/>
                  <w:noProof/>
                </w:rPr>
                <w:delText>Resumen del proceso para cada modelo</w:delText>
              </w:r>
              <w:r w:rsidDel="00EA61B9">
                <w:rPr>
                  <w:noProof/>
                  <w:webHidden/>
                </w:rPr>
                <w:tab/>
                <w:delText>14</w:delText>
              </w:r>
            </w:del>
          </w:ins>
        </w:p>
        <w:p w14:paraId="7496F83B" w14:textId="1805F482" w:rsidR="00A91467" w:rsidDel="00EA61B9" w:rsidRDefault="00A91467" w:rsidP="00C40FF8">
          <w:pPr>
            <w:pStyle w:val="TDC1"/>
            <w:rPr>
              <w:ins w:id="185" w:author="CAMARA GOMEZ, JOSE EDUARDO" w:date="2023-04-04T12:39:00Z"/>
              <w:del w:id="186" w:author="Jose Eduardo VIU" w:date="2023-04-08T19:27:00Z"/>
              <w:rFonts w:asciiTheme="minorHAnsi" w:eastAsiaTheme="minorEastAsia" w:hAnsiTheme="minorHAnsi" w:cstheme="minorBidi"/>
              <w:noProof/>
              <w:lang w:eastAsia="es-ES"/>
            </w:rPr>
            <w:pPrChange w:id="187" w:author="Jose Eduardo VIU" w:date="2023-04-10T14:09:00Z">
              <w:pPr>
                <w:pStyle w:val="TDC3"/>
                <w:tabs>
                  <w:tab w:val="left" w:pos="1320"/>
                  <w:tab w:val="right" w:leader="dot" w:pos="8494"/>
                </w:tabs>
              </w:pPr>
            </w:pPrChange>
          </w:pPr>
          <w:ins w:id="188" w:author="CAMARA GOMEZ, JOSE EDUARDO" w:date="2023-04-04T12:39:00Z">
            <w:del w:id="189" w:author="Jose Eduardo VIU" w:date="2023-04-08T19:27:00Z">
              <w:r w:rsidRPr="00EA61B9" w:rsidDel="00EA61B9">
                <w:rPr>
                  <w:rStyle w:val="Hipervnculo"/>
                  <w:noProof/>
                </w:rPr>
                <w:delText>4.3.2.</w:delText>
              </w:r>
              <w:r w:rsidDel="00EA61B9">
                <w:rPr>
                  <w:rFonts w:asciiTheme="minorHAnsi" w:eastAsiaTheme="minorEastAsia" w:hAnsiTheme="minorHAnsi" w:cstheme="minorBidi"/>
                  <w:noProof/>
                  <w:lang w:eastAsia="es-ES"/>
                </w:rPr>
                <w:tab/>
              </w:r>
              <w:r w:rsidRPr="00EA61B9" w:rsidDel="00EA61B9">
                <w:rPr>
                  <w:rStyle w:val="Hipervnculo"/>
                  <w:noProof/>
                </w:rPr>
                <w:delText>Preparación de Datos para regresión</w:delText>
              </w:r>
              <w:r w:rsidDel="00EA61B9">
                <w:rPr>
                  <w:noProof/>
                  <w:webHidden/>
                </w:rPr>
                <w:tab/>
                <w:delText>42</w:delText>
              </w:r>
            </w:del>
          </w:ins>
        </w:p>
        <w:p w14:paraId="5EBDDDBA" w14:textId="2A5B9F6D" w:rsidR="00A91467" w:rsidDel="00EA61B9" w:rsidRDefault="00A91467" w:rsidP="00C40FF8">
          <w:pPr>
            <w:pStyle w:val="TDC1"/>
            <w:rPr>
              <w:ins w:id="190" w:author="CAMARA GOMEZ, JOSE EDUARDO" w:date="2023-04-04T12:39:00Z"/>
              <w:del w:id="191" w:author="Jose Eduardo VIU" w:date="2023-04-08T19:27:00Z"/>
              <w:rFonts w:asciiTheme="minorHAnsi" w:eastAsiaTheme="minorEastAsia" w:hAnsiTheme="minorHAnsi" w:cstheme="minorBidi"/>
              <w:noProof/>
              <w:lang w:eastAsia="es-ES"/>
            </w:rPr>
            <w:pPrChange w:id="192" w:author="Jose Eduardo VIU" w:date="2023-04-10T14:09:00Z">
              <w:pPr>
                <w:pStyle w:val="TDC3"/>
                <w:tabs>
                  <w:tab w:val="left" w:pos="1320"/>
                  <w:tab w:val="right" w:leader="dot" w:pos="8494"/>
                </w:tabs>
              </w:pPr>
            </w:pPrChange>
          </w:pPr>
          <w:ins w:id="193" w:author="CAMARA GOMEZ, JOSE EDUARDO" w:date="2023-04-04T12:39:00Z">
            <w:del w:id="194" w:author="Jose Eduardo VIU" w:date="2023-04-08T19:27:00Z">
              <w:r w:rsidRPr="00EA61B9" w:rsidDel="00EA61B9">
                <w:rPr>
                  <w:rStyle w:val="Hipervnculo"/>
                  <w:noProof/>
                </w:rPr>
                <w:delText>4.3.3.</w:delText>
              </w:r>
              <w:r w:rsidDel="00EA61B9">
                <w:rPr>
                  <w:rFonts w:asciiTheme="minorHAnsi" w:eastAsiaTheme="minorEastAsia" w:hAnsiTheme="minorHAnsi" w:cstheme="minorBidi"/>
                  <w:noProof/>
                  <w:lang w:eastAsia="es-ES"/>
                </w:rPr>
                <w:tab/>
              </w:r>
              <w:r w:rsidRPr="00EA61B9" w:rsidDel="00EA61B9">
                <w:rPr>
                  <w:rStyle w:val="Hipervnculo"/>
                  <w:noProof/>
                </w:rPr>
                <w:delText>RandomForest</w:delText>
              </w:r>
              <w:r w:rsidDel="00EA61B9">
                <w:rPr>
                  <w:noProof/>
                  <w:webHidden/>
                </w:rPr>
                <w:tab/>
                <w:delText>47</w:delText>
              </w:r>
            </w:del>
          </w:ins>
        </w:p>
        <w:p w14:paraId="34F010CC" w14:textId="11A4DFD9" w:rsidR="00A91467" w:rsidDel="00EA61B9" w:rsidRDefault="00A91467" w:rsidP="00C40FF8">
          <w:pPr>
            <w:pStyle w:val="TDC1"/>
            <w:rPr>
              <w:ins w:id="195" w:author="CAMARA GOMEZ, JOSE EDUARDO" w:date="2023-04-04T12:39:00Z"/>
              <w:del w:id="196" w:author="Jose Eduardo VIU" w:date="2023-04-08T19:27:00Z"/>
              <w:rFonts w:asciiTheme="minorHAnsi" w:eastAsiaTheme="minorEastAsia" w:hAnsiTheme="minorHAnsi" w:cstheme="minorBidi"/>
              <w:noProof/>
              <w:lang w:eastAsia="es-ES"/>
            </w:rPr>
            <w:pPrChange w:id="197" w:author="Jose Eduardo VIU" w:date="2023-04-10T14:09:00Z">
              <w:pPr>
                <w:pStyle w:val="TDC3"/>
                <w:tabs>
                  <w:tab w:val="left" w:pos="1320"/>
                  <w:tab w:val="right" w:leader="dot" w:pos="8494"/>
                </w:tabs>
              </w:pPr>
            </w:pPrChange>
          </w:pPr>
          <w:ins w:id="198" w:author="CAMARA GOMEZ, JOSE EDUARDO" w:date="2023-04-04T12:39:00Z">
            <w:del w:id="199" w:author="Jose Eduardo VIU" w:date="2023-04-08T19:27:00Z">
              <w:r w:rsidRPr="00EA61B9" w:rsidDel="00EA61B9">
                <w:rPr>
                  <w:rStyle w:val="Hipervnculo"/>
                  <w:noProof/>
                </w:rPr>
                <w:delText>4.3.4.</w:delText>
              </w:r>
              <w:r w:rsidDel="00EA61B9">
                <w:rPr>
                  <w:rFonts w:asciiTheme="minorHAnsi" w:eastAsiaTheme="minorEastAsia" w:hAnsiTheme="minorHAnsi" w:cstheme="minorBidi"/>
                  <w:noProof/>
                  <w:lang w:eastAsia="es-ES"/>
                </w:rPr>
                <w:tab/>
              </w:r>
              <w:r w:rsidRPr="00EA61B9" w:rsidDel="00EA61B9">
                <w:rPr>
                  <w:rStyle w:val="Hipervnculo"/>
                  <w:noProof/>
                </w:rPr>
                <w:delText>LazyPredict</w:delText>
              </w:r>
              <w:r w:rsidDel="00EA61B9">
                <w:rPr>
                  <w:noProof/>
                  <w:webHidden/>
                </w:rPr>
                <w:tab/>
                <w:delText>51</w:delText>
              </w:r>
            </w:del>
          </w:ins>
        </w:p>
        <w:p w14:paraId="78C12EFC" w14:textId="2EFD5083" w:rsidR="00A91467" w:rsidDel="00EA61B9" w:rsidRDefault="00A91467" w:rsidP="00C40FF8">
          <w:pPr>
            <w:pStyle w:val="TDC1"/>
            <w:rPr>
              <w:ins w:id="200" w:author="CAMARA GOMEZ, JOSE EDUARDO" w:date="2023-04-04T12:39:00Z"/>
              <w:del w:id="201" w:author="Jose Eduardo VIU" w:date="2023-04-08T19:27:00Z"/>
              <w:rFonts w:asciiTheme="minorHAnsi" w:eastAsiaTheme="minorEastAsia" w:hAnsiTheme="minorHAnsi" w:cstheme="minorBidi"/>
              <w:noProof/>
              <w:lang w:eastAsia="es-ES"/>
            </w:rPr>
            <w:pPrChange w:id="202" w:author="Jose Eduardo VIU" w:date="2023-04-10T14:09:00Z">
              <w:pPr>
                <w:pStyle w:val="TDC3"/>
                <w:tabs>
                  <w:tab w:val="left" w:pos="1320"/>
                  <w:tab w:val="right" w:leader="dot" w:pos="8494"/>
                </w:tabs>
              </w:pPr>
            </w:pPrChange>
          </w:pPr>
          <w:ins w:id="203" w:author="CAMARA GOMEZ, JOSE EDUARDO" w:date="2023-04-04T12:39:00Z">
            <w:del w:id="204" w:author="Jose Eduardo VIU" w:date="2023-04-08T19:27:00Z">
              <w:r w:rsidRPr="00EA61B9" w:rsidDel="00EA61B9">
                <w:rPr>
                  <w:rStyle w:val="Hipervnculo"/>
                  <w:noProof/>
                </w:rPr>
                <w:delText>4.3.5.</w:delText>
              </w:r>
              <w:r w:rsidDel="00EA61B9">
                <w:rPr>
                  <w:rFonts w:asciiTheme="minorHAnsi" w:eastAsiaTheme="minorEastAsia" w:hAnsiTheme="minorHAnsi" w:cstheme="minorBidi"/>
                  <w:noProof/>
                  <w:lang w:eastAsia="es-ES"/>
                </w:rPr>
                <w:tab/>
              </w:r>
              <w:r w:rsidRPr="00EA61B9" w:rsidDel="00EA61B9">
                <w:rPr>
                  <w:rStyle w:val="Hipervnculo"/>
                  <w:noProof/>
                </w:rPr>
                <w:delText>HistGradientBoostingRegressor</w:delText>
              </w:r>
              <w:r w:rsidDel="00EA61B9">
                <w:rPr>
                  <w:noProof/>
                  <w:webHidden/>
                </w:rPr>
                <w:tab/>
                <w:delText>53</w:delText>
              </w:r>
            </w:del>
          </w:ins>
        </w:p>
        <w:p w14:paraId="26346153" w14:textId="62DDADC9" w:rsidR="00A91467" w:rsidDel="00EA61B9" w:rsidRDefault="00A91467" w:rsidP="00C40FF8">
          <w:pPr>
            <w:pStyle w:val="TDC1"/>
            <w:rPr>
              <w:ins w:id="205" w:author="CAMARA GOMEZ, JOSE EDUARDO" w:date="2023-04-04T12:39:00Z"/>
              <w:del w:id="206" w:author="Jose Eduardo VIU" w:date="2023-04-08T19:27:00Z"/>
              <w:rFonts w:asciiTheme="minorHAnsi" w:eastAsiaTheme="minorEastAsia" w:hAnsiTheme="minorHAnsi" w:cstheme="minorBidi"/>
              <w:noProof/>
              <w:lang w:eastAsia="es-ES"/>
            </w:rPr>
            <w:pPrChange w:id="207" w:author="Jose Eduardo VIU" w:date="2023-04-10T14:09:00Z">
              <w:pPr>
                <w:pStyle w:val="TDC3"/>
                <w:tabs>
                  <w:tab w:val="left" w:pos="1320"/>
                  <w:tab w:val="right" w:leader="dot" w:pos="8494"/>
                </w:tabs>
              </w:pPr>
            </w:pPrChange>
          </w:pPr>
          <w:ins w:id="208" w:author="CAMARA GOMEZ, JOSE EDUARDO" w:date="2023-04-04T12:39:00Z">
            <w:del w:id="209" w:author="Jose Eduardo VIU" w:date="2023-04-08T19:27:00Z">
              <w:r w:rsidRPr="00EA61B9" w:rsidDel="00EA61B9">
                <w:rPr>
                  <w:rStyle w:val="Hipervnculo"/>
                  <w:noProof/>
                </w:rPr>
                <w:delText>4.3.6.</w:delText>
              </w:r>
              <w:r w:rsidDel="00EA61B9">
                <w:rPr>
                  <w:rFonts w:asciiTheme="minorHAnsi" w:eastAsiaTheme="minorEastAsia" w:hAnsiTheme="minorHAnsi" w:cstheme="minorBidi"/>
                  <w:noProof/>
                  <w:lang w:eastAsia="es-ES"/>
                </w:rPr>
                <w:tab/>
              </w:r>
              <w:r w:rsidRPr="00EA61B9" w:rsidDel="00EA61B9">
                <w:rPr>
                  <w:rStyle w:val="Hipervnculo"/>
                  <w:noProof/>
                </w:rPr>
                <w:delText>KNeighborsRegressor</w:delText>
              </w:r>
              <w:r w:rsidDel="00EA61B9">
                <w:rPr>
                  <w:noProof/>
                  <w:webHidden/>
                </w:rPr>
                <w:tab/>
                <w:delText>55</w:delText>
              </w:r>
            </w:del>
          </w:ins>
        </w:p>
        <w:p w14:paraId="428676A8" w14:textId="3A4EA8BF" w:rsidR="00A91467" w:rsidDel="00EA61B9" w:rsidRDefault="00A91467" w:rsidP="00C40FF8">
          <w:pPr>
            <w:pStyle w:val="TDC1"/>
            <w:rPr>
              <w:ins w:id="210" w:author="CAMARA GOMEZ, JOSE EDUARDO" w:date="2023-04-04T12:39:00Z"/>
              <w:del w:id="211" w:author="Jose Eduardo VIU" w:date="2023-04-08T19:27:00Z"/>
              <w:rFonts w:asciiTheme="minorHAnsi" w:eastAsiaTheme="minorEastAsia" w:hAnsiTheme="minorHAnsi" w:cstheme="minorBidi"/>
              <w:noProof/>
              <w:lang w:eastAsia="es-ES"/>
            </w:rPr>
            <w:pPrChange w:id="212" w:author="Jose Eduardo VIU" w:date="2023-04-10T14:09:00Z">
              <w:pPr>
                <w:pStyle w:val="TDC2"/>
                <w:tabs>
                  <w:tab w:val="left" w:pos="880"/>
                </w:tabs>
              </w:pPr>
            </w:pPrChange>
          </w:pPr>
          <w:ins w:id="213" w:author="CAMARA GOMEZ, JOSE EDUARDO" w:date="2023-04-04T12:39:00Z">
            <w:del w:id="214" w:author="Jose Eduardo VIU" w:date="2023-04-08T19:27:00Z">
              <w:r w:rsidRPr="00EA61B9" w:rsidDel="00EA61B9">
                <w:rPr>
                  <w:rStyle w:val="Hipervnculo"/>
                  <w:noProof/>
                </w:rPr>
                <w:delText>4.4.</w:delText>
              </w:r>
              <w:r w:rsidDel="00EA61B9">
                <w:rPr>
                  <w:rFonts w:asciiTheme="minorHAnsi" w:eastAsiaTheme="minorEastAsia" w:hAnsiTheme="minorHAnsi" w:cstheme="minorBidi"/>
                  <w:noProof/>
                  <w:lang w:eastAsia="es-ES"/>
                </w:rPr>
                <w:tab/>
              </w:r>
              <w:r w:rsidRPr="00EA61B9" w:rsidDel="00EA61B9">
                <w:rPr>
                  <w:rStyle w:val="Hipervnculo"/>
                  <w:noProof/>
                </w:rPr>
                <w:delText>Resultados</w:delText>
              </w:r>
              <w:r w:rsidDel="00EA61B9">
                <w:rPr>
                  <w:noProof/>
                  <w:webHidden/>
                </w:rPr>
                <w:tab/>
                <w:delText>57</w:delText>
              </w:r>
            </w:del>
          </w:ins>
        </w:p>
        <w:p w14:paraId="3B82EC24" w14:textId="2D911591" w:rsidR="00A91467" w:rsidDel="00EA61B9" w:rsidRDefault="00A91467" w:rsidP="00C40FF8">
          <w:pPr>
            <w:pStyle w:val="TDC1"/>
            <w:rPr>
              <w:ins w:id="215" w:author="CAMARA GOMEZ, JOSE EDUARDO" w:date="2023-04-04T12:39:00Z"/>
              <w:del w:id="216" w:author="Jose Eduardo VIU" w:date="2023-04-08T19:27:00Z"/>
              <w:rFonts w:asciiTheme="minorHAnsi" w:eastAsiaTheme="minorEastAsia" w:hAnsiTheme="minorHAnsi" w:cstheme="minorBidi"/>
              <w:noProof/>
              <w:lang w:eastAsia="es-ES"/>
            </w:rPr>
            <w:pPrChange w:id="217" w:author="Jose Eduardo VIU" w:date="2023-04-10T14:09:00Z">
              <w:pPr>
                <w:pStyle w:val="TDC1"/>
                <w:tabs>
                  <w:tab w:val="left" w:pos="440"/>
                </w:tabs>
              </w:pPr>
            </w:pPrChange>
          </w:pPr>
          <w:ins w:id="218" w:author="CAMARA GOMEZ, JOSE EDUARDO" w:date="2023-04-04T12:39:00Z">
            <w:del w:id="219" w:author="Jose Eduardo VIU" w:date="2023-04-08T19:27:00Z">
              <w:r w:rsidRPr="00EA61B9" w:rsidDel="00EA61B9">
                <w:rPr>
                  <w:rStyle w:val="Hipervnculo"/>
                  <w:noProof/>
                  <w:lang w:eastAsia="es-ES"/>
                </w:rPr>
                <w:delText>5.</w:delText>
              </w:r>
              <w:r w:rsidDel="00EA61B9">
                <w:rPr>
                  <w:rFonts w:asciiTheme="minorHAnsi" w:eastAsiaTheme="minorEastAsia" w:hAnsiTheme="minorHAnsi" w:cstheme="minorBidi"/>
                  <w:noProof/>
                  <w:lang w:eastAsia="es-ES"/>
                </w:rPr>
                <w:tab/>
              </w:r>
              <w:r w:rsidRPr="00EA61B9" w:rsidDel="00EA61B9">
                <w:rPr>
                  <w:rStyle w:val="Hipervnculo"/>
                  <w:noProof/>
                  <w:lang w:eastAsia="es-ES"/>
                </w:rPr>
                <w:delText>Conclusión y trabajos futuros</w:delText>
              </w:r>
              <w:r w:rsidDel="00EA61B9">
                <w:rPr>
                  <w:noProof/>
                  <w:webHidden/>
                </w:rPr>
                <w:tab/>
                <w:delText>58</w:delText>
              </w:r>
            </w:del>
          </w:ins>
        </w:p>
        <w:p w14:paraId="28A9E424" w14:textId="50120583" w:rsidR="00A91467" w:rsidDel="00EA61B9" w:rsidRDefault="00A91467" w:rsidP="00C40FF8">
          <w:pPr>
            <w:pStyle w:val="TDC1"/>
            <w:rPr>
              <w:ins w:id="220" w:author="CAMARA GOMEZ, JOSE EDUARDO" w:date="2023-04-04T12:39:00Z"/>
              <w:del w:id="221" w:author="Jose Eduardo VIU" w:date="2023-04-08T19:27:00Z"/>
              <w:rFonts w:asciiTheme="minorHAnsi" w:eastAsiaTheme="minorEastAsia" w:hAnsiTheme="minorHAnsi" w:cstheme="minorBidi"/>
              <w:noProof/>
              <w:lang w:eastAsia="es-ES"/>
            </w:rPr>
            <w:pPrChange w:id="222" w:author="Jose Eduardo VIU" w:date="2023-04-10T14:09:00Z">
              <w:pPr>
                <w:pStyle w:val="TDC1"/>
                <w:tabs>
                  <w:tab w:val="left" w:pos="440"/>
                </w:tabs>
              </w:pPr>
            </w:pPrChange>
          </w:pPr>
          <w:ins w:id="223" w:author="CAMARA GOMEZ, JOSE EDUARDO" w:date="2023-04-04T12:39:00Z">
            <w:del w:id="224" w:author="Jose Eduardo VIU" w:date="2023-04-08T19:27:00Z">
              <w:r w:rsidRPr="00EA61B9" w:rsidDel="00EA61B9">
                <w:rPr>
                  <w:rStyle w:val="Hipervnculo"/>
                  <w:noProof/>
                  <w:lang w:eastAsia="es-ES"/>
                </w:rPr>
                <w:delText>6.</w:delText>
              </w:r>
              <w:r w:rsidDel="00EA61B9">
                <w:rPr>
                  <w:rFonts w:asciiTheme="minorHAnsi" w:eastAsiaTheme="minorEastAsia" w:hAnsiTheme="minorHAnsi" w:cstheme="minorBidi"/>
                  <w:noProof/>
                  <w:lang w:eastAsia="es-ES"/>
                </w:rPr>
                <w:tab/>
              </w:r>
              <w:r w:rsidRPr="00EA61B9" w:rsidDel="00EA61B9">
                <w:rPr>
                  <w:rStyle w:val="Hipervnculo"/>
                  <w:noProof/>
                  <w:lang w:eastAsia="es-ES"/>
                </w:rPr>
                <w:delText>Referencias</w:delText>
              </w:r>
              <w:r w:rsidDel="00EA61B9">
                <w:rPr>
                  <w:noProof/>
                  <w:webHidden/>
                </w:rPr>
                <w:tab/>
                <w:delText>59</w:delText>
              </w:r>
            </w:del>
          </w:ins>
        </w:p>
        <w:p w14:paraId="18A2025C" w14:textId="0F8AE9EF" w:rsidR="00A91467" w:rsidDel="00EA61B9" w:rsidRDefault="00A91467" w:rsidP="00C40FF8">
          <w:pPr>
            <w:pStyle w:val="TDC1"/>
            <w:rPr>
              <w:ins w:id="225" w:author="CAMARA GOMEZ, JOSE EDUARDO" w:date="2023-04-04T12:39:00Z"/>
              <w:del w:id="226" w:author="Jose Eduardo VIU" w:date="2023-04-08T19:27:00Z"/>
              <w:rFonts w:asciiTheme="minorHAnsi" w:eastAsiaTheme="minorEastAsia" w:hAnsiTheme="minorHAnsi" w:cstheme="minorBidi"/>
              <w:noProof/>
              <w:lang w:eastAsia="es-ES"/>
            </w:rPr>
          </w:pPr>
          <w:ins w:id="227" w:author="CAMARA GOMEZ, JOSE EDUARDO" w:date="2023-04-04T12:39:00Z">
            <w:del w:id="228" w:author="Jose Eduardo VIU" w:date="2023-04-08T19:27:00Z">
              <w:r w:rsidRPr="00EA61B9" w:rsidDel="00EA61B9">
                <w:rPr>
                  <w:rStyle w:val="Hipervnculo"/>
                  <w:noProof/>
                  <w:lang w:eastAsia="es-ES"/>
                </w:rPr>
                <w:delText>Glosario</w:delText>
              </w:r>
              <w:r w:rsidDel="00EA61B9">
                <w:rPr>
                  <w:noProof/>
                  <w:webHidden/>
                </w:rPr>
                <w:tab/>
                <w:delText>62</w:delText>
              </w:r>
            </w:del>
          </w:ins>
        </w:p>
        <w:p w14:paraId="1A414FA0" w14:textId="4358AA45" w:rsidR="00A91467" w:rsidDel="00EA61B9" w:rsidRDefault="00A91467" w:rsidP="00C40FF8">
          <w:pPr>
            <w:pStyle w:val="TDC1"/>
            <w:rPr>
              <w:ins w:id="229" w:author="CAMARA GOMEZ, JOSE EDUARDO" w:date="2023-04-04T12:39:00Z"/>
              <w:del w:id="230" w:author="Jose Eduardo VIU" w:date="2023-04-08T19:27:00Z"/>
              <w:rFonts w:asciiTheme="minorHAnsi" w:eastAsiaTheme="minorEastAsia" w:hAnsiTheme="minorHAnsi" w:cstheme="minorBidi"/>
              <w:noProof/>
              <w:lang w:eastAsia="es-ES"/>
            </w:rPr>
          </w:pPr>
          <w:ins w:id="231" w:author="CAMARA GOMEZ, JOSE EDUARDO" w:date="2023-04-04T12:39:00Z">
            <w:del w:id="232" w:author="Jose Eduardo VIU" w:date="2023-04-08T19:27:00Z">
              <w:r w:rsidRPr="00EA61B9" w:rsidDel="00EA61B9">
                <w:rPr>
                  <w:rStyle w:val="Hipervnculo"/>
                  <w:noProof/>
                  <w:lang w:eastAsia="es-ES"/>
                </w:rPr>
                <w:delText>Apéndice I</w:delText>
              </w:r>
              <w:r w:rsidDel="00EA61B9">
                <w:rPr>
                  <w:noProof/>
                  <w:webHidden/>
                </w:rPr>
                <w:tab/>
                <w:delText>63</w:delText>
              </w:r>
            </w:del>
          </w:ins>
        </w:p>
        <w:p w14:paraId="56987C8C" w14:textId="73B1C67C" w:rsidR="00A91467" w:rsidDel="00EA61B9" w:rsidRDefault="00A91467" w:rsidP="00C40FF8">
          <w:pPr>
            <w:pStyle w:val="TDC1"/>
            <w:rPr>
              <w:ins w:id="233" w:author="CAMARA GOMEZ, JOSE EDUARDO" w:date="2023-04-04T12:39:00Z"/>
              <w:del w:id="234" w:author="Jose Eduardo VIU" w:date="2023-04-08T19:27:00Z"/>
              <w:rFonts w:asciiTheme="minorHAnsi" w:eastAsiaTheme="minorEastAsia" w:hAnsiTheme="minorHAnsi" w:cstheme="minorBidi"/>
              <w:noProof/>
              <w:lang w:eastAsia="es-ES"/>
            </w:rPr>
            <w:pPrChange w:id="235" w:author="Jose Eduardo VIU" w:date="2023-04-10T14:09:00Z">
              <w:pPr>
                <w:pStyle w:val="TDC2"/>
              </w:pPr>
            </w:pPrChange>
          </w:pPr>
          <w:ins w:id="236" w:author="CAMARA GOMEZ, JOSE EDUARDO" w:date="2023-04-04T12:39:00Z">
            <w:del w:id="237" w:author="Jose Eduardo VIU" w:date="2023-04-08T19:27:00Z">
              <w:r w:rsidRPr="00EA61B9" w:rsidDel="00EA61B9">
                <w:rPr>
                  <w:rStyle w:val="Hipervnculo"/>
                  <w:noProof/>
                </w:rPr>
                <w:delText>GMD profiling Dataset 01</w:delText>
              </w:r>
              <w:r w:rsidDel="00EA61B9">
                <w:rPr>
                  <w:noProof/>
                  <w:webHidden/>
                </w:rPr>
                <w:tab/>
                <w:delText>63</w:delText>
              </w:r>
            </w:del>
          </w:ins>
        </w:p>
        <w:p w14:paraId="32EEF561" w14:textId="3B3AB6C8" w:rsidR="00A91467" w:rsidDel="00EA61B9" w:rsidRDefault="00A91467" w:rsidP="00C40FF8">
          <w:pPr>
            <w:pStyle w:val="TDC1"/>
            <w:rPr>
              <w:ins w:id="238" w:author="CAMARA GOMEZ, JOSE EDUARDO" w:date="2023-04-04T12:39:00Z"/>
              <w:del w:id="239" w:author="Jose Eduardo VIU" w:date="2023-04-08T19:27:00Z"/>
              <w:rFonts w:asciiTheme="minorHAnsi" w:eastAsiaTheme="minorEastAsia" w:hAnsiTheme="minorHAnsi" w:cstheme="minorBidi"/>
              <w:noProof/>
              <w:lang w:eastAsia="es-ES"/>
            </w:rPr>
            <w:pPrChange w:id="240" w:author="Jose Eduardo VIU" w:date="2023-04-10T14:09:00Z">
              <w:pPr>
                <w:pStyle w:val="TDC2"/>
              </w:pPr>
            </w:pPrChange>
          </w:pPr>
          <w:ins w:id="241" w:author="CAMARA GOMEZ, JOSE EDUARDO" w:date="2023-04-04T12:39:00Z">
            <w:del w:id="242" w:author="Jose Eduardo VIU" w:date="2023-04-08T19:27:00Z">
              <w:r w:rsidRPr="00EA61B9" w:rsidDel="00EA61B9">
                <w:rPr>
                  <w:rStyle w:val="Hipervnculo"/>
                  <w:noProof/>
                </w:rPr>
                <w:delText>TFM_Preparar_Dataset</w:delText>
              </w:r>
              <w:r w:rsidDel="00EA61B9">
                <w:rPr>
                  <w:noProof/>
                  <w:webHidden/>
                </w:rPr>
                <w:tab/>
                <w:delText>63</w:delText>
              </w:r>
            </w:del>
          </w:ins>
        </w:p>
        <w:p w14:paraId="14486102" w14:textId="69D6BF03" w:rsidR="00A91467" w:rsidDel="00EA61B9" w:rsidRDefault="00A91467" w:rsidP="00C40FF8">
          <w:pPr>
            <w:pStyle w:val="TDC1"/>
            <w:rPr>
              <w:ins w:id="243" w:author="CAMARA GOMEZ, JOSE EDUARDO" w:date="2023-04-04T12:39:00Z"/>
              <w:del w:id="244" w:author="Jose Eduardo VIU" w:date="2023-04-08T19:27:00Z"/>
              <w:rFonts w:asciiTheme="minorHAnsi" w:eastAsiaTheme="minorEastAsia" w:hAnsiTheme="minorHAnsi" w:cstheme="minorBidi"/>
              <w:noProof/>
              <w:lang w:eastAsia="es-ES"/>
            </w:rPr>
            <w:pPrChange w:id="245" w:author="Jose Eduardo VIU" w:date="2023-04-10T14:09:00Z">
              <w:pPr>
                <w:pStyle w:val="TDC2"/>
              </w:pPr>
            </w:pPrChange>
          </w:pPr>
          <w:ins w:id="246" w:author="CAMARA GOMEZ, JOSE EDUARDO" w:date="2023-04-04T12:39:00Z">
            <w:del w:id="247" w:author="Jose Eduardo VIU" w:date="2023-04-08T19:27:00Z">
              <w:r w:rsidRPr="00EA61B9" w:rsidDel="00EA61B9">
                <w:rPr>
                  <w:rStyle w:val="Hipervnculo"/>
                  <w:noProof/>
                </w:rPr>
                <w:delText>Regresión RandomForest</w:delText>
              </w:r>
              <w:r w:rsidDel="00EA61B9">
                <w:rPr>
                  <w:noProof/>
                  <w:webHidden/>
                </w:rPr>
                <w:tab/>
                <w:delText>89</w:delText>
              </w:r>
            </w:del>
          </w:ins>
        </w:p>
        <w:p w14:paraId="37BE4A3E" w14:textId="25939203" w:rsidR="00A91467" w:rsidDel="00EA61B9" w:rsidRDefault="00A91467" w:rsidP="00C40FF8">
          <w:pPr>
            <w:pStyle w:val="TDC1"/>
            <w:rPr>
              <w:ins w:id="248" w:author="CAMARA GOMEZ, JOSE EDUARDO" w:date="2023-04-04T12:39:00Z"/>
              <w:del w:id="249" w:author="Jose Eduardo VIU" w:date="2023-04-08T19:27:00Z"/>
              <w:rFonts w:asciiTheme="minorHAnsi" w:eastAsiaTheme="minorEastAsia" w:hAnsiTheme="minorHAnsi" w:cstheme="minorBidi"/>
              <w:noProof/>
              <w:lang w:eastAsia="es-ES"/>
            </w:rPr>
            <w:pPrChange w:id="250" w:author="Jose Eduardo VIU" w:date="2023-04-10T14:09:00Z">
              <w:pPr>
                <w:pStyle w:val="TDC2"/>
              </w:pPr>
            </w:pPrChange>
          </w:pPr>
          <w:ins w:id="251" w:author="CAMARA GOMEZ, JOSE EDUARDO" w:date="2023-04-04T12:39:00Z">
            <w:del w:id="252" w:author="Jose Eduardo VIU" w:date="2023-04-08T19:27:00Z">
              <w:r w:rsidRPr="00EA61B9" w:rsidDel="00EA61B9">
                <w:rPr>
                  <w:rStyle w:val="Hipervnculo"/>
                  <w:noProof/>
                </w:rPr>
                <w:delText>HistGradientBoostingRegressor</w:delText>
              </w:r>
              <w:r w:rsidDel="00EA61B9">
                <w:rPr>
                  <w:noProof/>
                  <w:webHidden/>
                </w:rPr>
                <w:tab/>
                <w:delText>110</w:delText>
              </w:r>
            </w:del>
          </w:ins>
        </w:p>
        <w:p w14:paraId="1A32EF10" w14:textId="7A1B3284" w:rsidR="00A91467" w:rsidDel="00EA61B9" w:rsidRDefault="00A91467" w:rsidP="00C40FF8">
          <w:pPr>
            <w:pStyle w:val="TDC1"/>
            <w:rPr>
              <w:ins w:id="253" w:author="CAMARA GOMEZ, JOSE EDUARDO" w:date="2023-04-04T12:39:00Z"/>
              <w:del w:id="254" w:author="Jose Eduardo VIU" w:date="2023-04-08T19:27:00Z"/>
              <w:rFonts w:asciiTheme="minorHAnsi" w:eastAsiaTheme="minorEastAsia" w:hAnsiTheme="minorHAnsi" w:cstheme="minorBidi"/>
              <w:noProof/>
              <w:lang w:eastAsia="es-ES"/>
            </w:rPr>
            <w:pPrChange w:id="255" w:author="Jose Eduardo VIU" w:date="2023-04-10T14:09:00Z">
              <w:pPr>
                <w:pStyle w:val="TDC2"/>
              </w:pPr>
            </w:pPrChange>
          </w:pPr>
          <w:ins w:id="256" w:author="CAMARA GOMEZ, JOSE EDUARDO" w:date="2023-04-04T12:39:00Z">
            <w:del w:id="257" w:author="Jose Eduardo VIU" w:date="2023-04-08T19:27:00Z">
              <w:r w:rsidRPr="00EA61B9" w:rsidDel="00EA61B9">
                <w:rPr>
                  <w:rStyle w:val="Hipervnculo"/>
                  <w:noProof/>
                </w:rPr>
                <w:delText>KNeighborsRegressor</w:delText>
              </w:r>
              <w:r w:rsidDel="00EA61B9">
                <w:rPr>
                  <w:noProof/>
                  <w:webHidden/>
                </w:rPr>
                <w:tab/>
                <w:delText>130</w:delText>
              </w:r>
            </w:del>
          </w:ins>
        </w:p>
        <w:p w14:paraId="2F09F7AE" w14:textId="036D14B3" w:rsidR="00A91467" w:rsidDel="00EA61B9" w:rsidRDefault="00A91467" w:rsidP="00C40FF8">
          <w:pPr>
            <w:pStyle w:val="TDC1"/>
            <w:rPr>
              <w:ins w:id="258" w:author="CAMARA GOMEZ, JOSE EDUARDO" w:date="2023-04-04T12:39:00Z"/>
              <w:del w:id="259" w:author="Jose Eduardo VIU" w:date="2023-04-08T19:27:00Z"/>
              <w:rFonts w:asciiTheme="minorHAnsi" w:eastAsiaTheme="minorEastAsia" w:hAnsiTheme="minorHAnsi" w:cstheme="minorBidi"/>
              <w:noProof/>
              <w:lang w:eastAsia="es-ES"/>
            </w:rPr>
          </w:pPr>
          <w:ins w:id="260" w:author="CAMARA GOMEZ, JOSE EDUARDO" w:date="2023-04-04T12:39:00Z">
            <w:del w:id="261" w:author="Jose Eduardo VIU" w:date="2023-04-08T19:27:00Z">
              <w:r w:rsidRPr="00EA61B9" w:rsidDel="00EA61B9">
                <w:rPr>
                  <w:rStyle w:val="Hipervnculo"/>
                  <w:noProof/>
                  <w:lang w:eastAsia="es-ES"/>
                </w:rPr>
                <w:delText>Anexos I</w:delText>
              </w:r>
              <w:r w:rsidDel="00EA61B9">
                <w:rPr>
                  <w:noProof/>
                  <w:webHidden/>
                </w:rPr>
                <w:tab/>
                <w:delText>140</w:delText>
              </w:r>
            </w:del>
          </w:ins>
        </w:p>
        <w:p w14:paraId="1BBC800C" w14:textId="348CBC2D" w:rsidR="00CB7E31" w:rsidDel="00EA61B9" w:rsidRDefault="00000000" w:rsidP="00C40FF8">
          <w:pPr>
            <w:pStyle w:val="TDC1"/>
            <w:rPr>
              <w:del w:id="262" w:author="Jose Eduardo VIU" w:date="2023-04-08T19:27:00Z"/>
              <w:rFonts w:asciiTheme="minorHAnsi" w:eastAsiaTheme="minorEastAsia" w:hAnsiTheme="minorHAnsi" w:cstheme="minorBidi"/>
              <w:noProof/>
              <w:lang w:eastAsia="es-ES"/>
            </w:rPr>
          </w:pPr>
          <w:del w:id="263" w:author="Jose Eduardo VIU" w:date="2023-04-08T19:27:00Z">
            <w:r w:rsidDel="00EA61B9">
              <w:rPr>
                <w:rStyle w:val="IndexLink"/>
                <w:noProof/>
                <w:webHidden/>
              </w:rPr>
              <w:delText>Resumen</w:delText>
            </w:r>
            <w:r w:rsidDel="00EA61B9">
              <w:rPr>
                <w:rStyle w:val="IndexLink"/>
                <w:noProof/>
              </w:rPr>
              <w:tab/>
              <w:delText>7</w:delText>
            </w:r>
          </w:del>
        </w:p>
        <w:p w14:paraId="29891557" w14:textId="789AB241" w:rsidR="00CB7E31" w:rsidDel="00EA61B9" w:rsidRDefault="00000000" w:rsidP="00C40FF8">
          <w:pPr>
            <w:pStyle w:val="TDC1"/>
            <w:rPr>
              <w:del w:id="264" w:author="Jose Eduardo VIU" w:date="2023-04-08T19:27:00Z"/>
              <w:rFonts w:asciiTheme="minorHAnsi" w:eastAsiaTheme="minorEastAsia" w:hAnsiTheme="minorHAnsi" w:cstheme="minorBidi"/>
              <w:noProof/>
              <w:lang w:eastAsia="es-ES"/>
            </w:rPr>
            <w:pPrChange w:id="265" w:author="Jose Eduardo VIU" w:date="2023-04-10T14:09:00Z">
              <w:pPr>
                <w:pStyle w:val="TDC1"/>
                <w:tabs>
                  <w:tab w:val="left" w:pos="440"/>
                </w:tabs>
              </w:pPr>
            </w:pPrChange>
          </w:pPr>
          <w:del w:id="266" w:author="Jose Eduardo VIU" w:date="2023-04-08T19:27:00Z">
            <w:r w:rsidDel="00EA61B9">
              <w:rPr>
                <w:rStyle w:val="IndexLink"/>
                <w:noProof/>
                <w:webHidden/>
              </w:rPr>
              <w:delText>1.</w:delText>
            </w:r>
            <w:r w:rsidDel="00EA61B9">
              <w:rPr>
                <w:rStyle w:val="IndexLink"/>
                <w:rFonts w:asciiTheme="minorHAnsi" w:eastAsiaTheme="minorEastAsia" w:hAnsiTheme="minorHAnsi" w:cstheme="minorBidi"/>
                <w:noProof/>
                <w:lang w:eastAsia="es-ES"/>
              </w:rPr>
              <w:tab/>
            </w:r>
            <w:r w:rsidDel="00EA61B9">
              <w:rPr>
                <w:rStyle w:val="IndexLink"/>
                <w:noProof/>
              </w:rPr>
              <w:delText>Introducción</w:delText>
            </w:r>
            <w:r w:rsidDel="00EA61B9">
              <w:rPr>
                <w:rStyle w:val="IndexLink"/>
                <w:noProof/>
              </w:rPr>
              <w:tab/>
              <w:delText>8</w:delText>
            </w:r>
          </w:del>
        </w:p>
        <w:p w14:paraId="0B04814D" w14:textId="75820768" w:rsidR="00CB7E31" w:rsidDel="00EA61B9" w:rsidRDefault="00000000" w:rsidP="00C40FF8">
          <w:pPr>
            <w:pStyle w:val="TDC1"/>
            <w:rPr>
              <w:del w:id="267" w:author="Jose Eduardo VIU" w:date="2023-04-08T19:27:00Z"/>
              <w:rFonts w:asciiTheme="minorHAnsi" w:eastAsiaTheme="minorEastAsia" w:hAnsiTheme="minorHAnsi" w:cstheme="minorBidi"/>
              <w:noProof/>
              <w:lang w:eastAsia="es-ES"/>
            </w:rPr>
            <w:pPrChange w:id="268" w:author="Jose Eduardo VIU" w:date="2023-04-10T14:09:00Z">
              <w:pPr>
                <w:pStyle w:val="TDC1"/>
                <w:tabs>
                  <w:tab w:val="left" w:pos="440"/>
                </w:tabs>
              </w:pPr>
            </w:pPrChange>
          </w:pPr>
          <w:del w:id="269" w:author="Jose Eduardo VIU" w:date="2023-04-08T19:27:00Z">
            <w:r w:rsidDel="00EA61B9">
              <w:rPr>
                <w:rStyle w:val="IndexLink"/>
                <w:noProof/>
                <w:webHidden/>
              </w:rPr>
              <w:delText>3.</w:delText>
            </w:r>
            <w:r w:rsidDel="00EA61B9">
              <w:rPr>
                <w:rStyle w:val="IndexLink"/>
                <w:rFonts w:asciiTheme="minorHAnsi" w:eastAsiaTheme="minorEastAsia" w:hAnsiTheme="minorHAnsi" w:cstheme="minorBidi"/>
                <w:noProof/>
                <w:lang w:eastAsia="es-ES"/>
              </w:rPr>
              <w:tab/>
            </w:r>
            <w:r w:rsidDel="00EA61B9">
              <w:rPr>
                <w:rStyle w:val="IndexLink"/>
                <w:noProof/>
              </w:rPr>
              <w:delText>Objetivos</w:delText>
            </w:r>
            <w:r w:rsidDel="00EA61B9">
              <w:rPr>
                <w:rStyle w:val="IndexLink"/>
                <w:noProof/>
              </w:rPr>
              <w:tab/>
              <w:delText>10</w:delText>
            </w:r>
          </w:del>
        </w:p>
        <w:p w14:paraId="46E12084" w14:textId="26CF5441" w:rsidR="00CB7E31" w:rsidDel="00EA61B9" w:rsidRDefault="00000000" w:rsidP="00C40FF8">
          <w:pPr>
            <w:pStyle w:val="TDC1"/>
            <w:rPr>
              <w:del w:id="270" w:author="Jose Eduardo VIU" w:date="2023-04-08T19:27:00Z"/>
              <w:rFonts w:asciiTheme="minorHAnsi" w:eastAsiaTheme="minorEastAsia" w:hAnsiTheme="minorHAnsi" w:cstheme="minorBidi"/>
              <w:noProof/>
              <w:lang w:eastAsia="es-ES"/>
            </w:rPr>
            <w:pPrChange w:id="271" w:author="Jose Eduardo VIU" w:date="2023-04-10T14:09:00Z">
              <w:pPr>
                <w:pStyle w:val="TDC1"/>
                <w:tabs>
                  <w:tab w:val="left" w:pos="440"/>
                </w:tabs>
              </w:pPr>
            </w:pPrChange>
          </w:pPr>
          <w:del w:id="272" w:author="Jose Eduardo VIU" w:date="2023-04-08T19:27:00Z">
            <w:r w:rsidDel="00EA61B9">
              <w:rPr>
                <w:rStyle w:val="IndexLink"/>
                <w:noProof/>
                <w:webHidden/>
                <w:lang w:eastAsia="es-ES"/>
              </w:rPr>
              <w:delText>4.</w:delText>
            </w:r>
            <w:r w:rsidDel="00EA61B9">
              <w:rPr>
                <w:rStyle w:val="IndexLink"/>
                <w:rFonts w:asciiTheme="minorHAnsi" w:eastAsiaTheme="minorEastAsia" w:hAnsiTheme="minorHAnsi" w:cstheme="minorBidi"/>
                <w:noProof/>
                <w:lang w:eastAsia="es-ES"/>
              </w:rPr>
              <w:tab/>
            </w:r>
            <w:r w:rsidDel="00EA61B9">
              <w:rPr>
                <w:rStyle w:val="IndexLink"/>
                <w:noProof/>
                <w:lang w:eastAsia="es-ES"/>
              </w:rPr>
              <w:delText>Estado del Arte y Marco teórico</w:delText>
            </w:r>
            <w:r w:rsidDel="00EA61B9">
              <w:rPr>
                <w:rStyle w:val="IndexLink"/>
                <w:noProof/>
              </w:rPr>
              <w:tab/>
              <w:delText>11</w:delText>
            </w:r>
          </w:del>
        </w:p>
        <w:p w14:paraId="45A954F9" w14:textId="3AECB612" w:rsidR="00CB7E31" w:rsidDel="00EA61B9" w:rsidRDefault="00000000" w:rsidP="00C40FF8">
          <w:pPr>
            <w:pStyle w:val="TDC1"/>
            <w:rPr>
              <w:del w:id="273" w:author="Jose Eduardo VIU" w:date="2023-04-08T19:27:00Z"/>
              <w:rFonts w:asciiTheme="minorHAnsi" w:eastAsiaTheme="minorEastAsia" w:hAnsiTheme="minorHAnsi" w:cstheme="minorBidi"/>
              <w:noProof/>
              <w:lang w:eastAsia="es-ES"/>
            </w:rPr>
            <w:pPrChange w:id="274" w:author="Jose Eduardo VIU" w:date="2023-04-10T14:09:00Z">
              <w:pPr>
                <w:pStyle w:val="TDC1"/>
                <w:tabs>
                  <w:tab w:val="left" w:pos="440"/>
                </w:tabs>
              </w:pPr>
            </w:pPrChange>
          </w:pPr>
          <w:del w:id="275" w:author="Jose Eduardo VIU" w:date="2023-04-08T19:27:00Z">
            <w:r w:rsidDel="00EA61B9">
              <w:rPr>
                <w:rStyle w:val="IndexLink"/>
                <w:noProof/>
                <w:webHidden/>
                <w:lang w:eastAsia="es-ES"/>
              </w:rPr>
              <w:delText>5.</w:delText>
            </w:r>
            <w:r w:rsidDel="00EA61B9">
              <w:rPr>
                <w:rStyle w:val="IndexLink"/>
                <w:rFonts w:asciiTheme="minorHAnsi" w:eastAsiaTheme="minorEastAsia" w:hAnsiTheme="minorHAnsi" w:cstheme="minorBidi"/>
                <w:noProof/>
                <w:lang w:eastAsia="es-ES"/>
              </w:rPr>
              <w:tab/>
            </w:r>
            <w:r w:rsidDel="00EA61B9">
              <w:rPr>
                <w:rStyle w:val="IndexLink"/>
                <w:noProof/>
                <w:lang w:eastAsia="es-ES"/>
              </w:rPr>
              <w:delText>Desarrollo del proyecto y resultados</w:delText>
            </w:r>
            <w:r w:rsidDel="00EA61B9">
              <w:rPr>
                <w:rStyle w:val="IndexLink"/>
                <w:noProof/>
              </w:rPr>
              <w:tab/>
              <w:delText>12</w:delText>
            </w:r>
          </w:del>
        </w:p>
        <w:p w14:paraId="0C2DB950" w14:textId="2CD26D2B" w:rsidR="00CB7E31" w:rsidDel="00EA61B9" w:rsidRDefault="00000000" w:rsidP="00C40FF8">
          <w:pPr>
            <w:pStyle w:val="TDC1"/>
            <w:rPr>
              <w:del w:id="276" w:author="Jose Eduardo VIU" w:date="2023-04-08T19:27:00Z"/>
              <w:rFonts w:asciiTheme="minorHAnsi" w:eastAsiaTheme="minorEastAsia" w:hAnsiTheme="minorHAnsi" w:cstheme="minorBidi"/>
              <w:noProof/>
              <w:lang w:eastAsia="es-ES"/>
            </w:rPr>
            <w:pPrChange w:id="277" w:author="Jose Eduardo VIU" w:date="2023-04-10T14:09:00Z">
              <w:pPr>
                <w:pStyle w:val="TDC2"/>
                <w:tabs>
                  <w:tab w:val="left" w:pos="880"/>
                </w:tabs>
              </w:pPr>
            </w:pPrChange>
          </w:pPr>
          <w:del w:id="278" w:author="Jose Eduardo VIU" w:date="2023-04-08T19:27:00Z">
            <w:r w:rsidDel="00EA61B9">
              <w:rPr>
                <w:rStyle w:val="IndexLink"/>
                <w:noProof/>
                <w:webHidden/>
              </w:rPr>
              <w:delText>5.1.</w:delText>
            </w:r>
            <w:r w:rsidDel="00EA61B9">
              <w:rPr>
                <w:rStyle w:val="IndexLink"/>
                <w:rFonts w:asciiTheme="minorHAnsi" w:eastAsiaTheme="minorEastAsia" w:hAnsiTheme="minorHAnsi" w:cstheme="minorBidi"/>
                <w:noProof/>
                <w:lang w:eastAsia="es-ES"/>
              </w:rPr>
              <w:tab/>
            </w:r>
            <w:r w:rsidDel="00EA61B9">
              <w:rPr>
                <w:rStyle w:val="IndexLink"/>
                <w:noProof/>
              </w:rPr>
              <w:delText>Metodología</w:delText>
            </w:r>
            <w:r w:rsidDel="00EA61B9">
              <w:rPr>
                <w:rStyle w:val="IndexLink"/>
                <w:noProof/>
              </w:rPr>
              <w:tab/>
              <w:delText>13</w:delText>
            </w:r>
          </w:del>
        </w:p>
        <w:p w14:paraId="512AF845" w14:textId="04501380" w:rsidR="00CB7E31" w:rsidDel="00EA61B9" w:rsidRDefault="00000000" w:rsidP="00C40FF8">
          <w:pPr>
            <w:pStyle w:val="TDC1"/>
            <w:rPr>
              <w:del w:id="279" w:author="Jose Eduardo VIU" w:date="2023-04-08T19:27:00Z"/>
              <w:rFonts w:asciiTheme="minorHAnsi" w:eastAsiaTheme="minorEastAsia" w:hAnsiTheme="minorHAnsi" w:cstheme="minorBidi"/>
              <w:noProof/>
              <w:lang w:eastAsia="es-ES"/>
            </w:rPr>
            <w:pPrChange w:id="280" w:author="Jose Eduardo VIU" w:date="2023-04-10T14:09:00Z">
              <w:pPr>
                <w:pStyle w:val="TDC2"/>
                <w:tabs>
                  <w:tab w:val="left" w:pos="880"/>
                </w:tabs>
              </w:pPr>
            </w:pPrChange>
          </w:pPr>
          <w:del w:id="281" w:author="Jose Eduardo VIU" w:date="2023-04-08T19:27:00Z">
            <w:r w:rsidDel="00EA61B9">
              <w:rPr>
                <w:rStyle w:val="IndexLink"/>
                <w:noProof/>
                <w:webHidden/>
              </w:rPr>
              <w:delText>5.2.</w:delText>
            </w:r>
            <w:r w:rsidDel="00EA61B9">
              <w:rPr>
                <w:rStyle w:val="IndexLink"/>
                <w:rFonts w:asciiTheme="minorHAnsi" w:eastAsiaTheme="minorEastAsia" w:hAnsiTheme="minorHAnsi" w:cstheme="minorBidi"/>
                <w:noProof/>
                <w:lang w:eastAsia="es-ES"/>
              </w:rPr>
              <w:tab/>
            </w:r>
            <w:r w:rsidDel="00EA61B9">
              <w:rPr>
                <w:rStyle w:val="IndexLink"/>
                <w:noProof/>
              </w:rPr>
              <w:delText>Planteamiento del problema</w:delText>
            </w:r>
            <w:r w:rsidDel="00EA61B9">
              <w:rPr>
                <w:rStyle w:val="IndexLink"/>
                <w:noProof/>
              </w:rPr>
              <w:tab/>
              <w:delText>14</w:delText>
            </w:r>
          </w:del>
        </w:p>
        <w:p w14:paraId="78835078" w14:textId="0AEA9310" w:rsidR="00CB7E31" w:rsidDel="00EA61B9" w:rsidRDefault="00000000" w:rsidP="00C40FF8">
          <w:pPr>
            <w:pStyle w:val="TDC1"/>
            <w:rPr>
              <w:del w:id="282" w:author="Jose Eduardo VIU" w:date="2023-04-08T19:27:00Z"/>
              <w:rFonts w:asciiTheme="minorHAnsi" w:eastAsiaTheme="minorEastAsia" w:hAnsiTheme="minorHAnsi" w:cstheme="minorBidi"/>
              <w:noProof/>
              <w:lang w:eastAsia="es-ES"/>
            </w:rPr>
            <w:pPrChange w:id="283" w:author="Jose Eduardo VIU" w:date="2023-04-10T14:09:00Z">
              <w:pPr>
                <w:pStyle w:val="TDC2"/>
                <w:tabs>
                  <w:tab w:val="left" w:pos="880"/>
                </w:tabs>
              </w:pPr>
            </w:pPrChange>
          </w:pPr>
          <w:del w:id="284" w:author="Jose Eduardo VIU" w:date="2023-04-08T19:27:00Z">
            <w:r w:rsidDel="00EA61B9">
              <w:rPr>
                <w:rStyle w:val="IndexLink"/>
                <w:noProof/>
                <w:webHidden/>
              </w:rPr>
              <w:delText>5.3.</w:delText>
            </w:r>
            <w:r w:rsidDel="00EA61B9">
              <w:rPr>
                <w:rStyle w:val="IndexLink"/>
                <w:rFonts w:asciiTheme="minorHAnsi" w:eastAsiaTheme="minorEastAsia" w:hAnsiTheme="minorHAnsi" w:cstheme="minorBidi"/>
                <w:noProof/>
                <w:lang w:eastAsia="es-ES"/>
              </w:rPr>
              <w:tab/>
            </w:r>
            <w:r w:rsidDel="00EA61B9">
              <w:rPr>
                <w:rStyle w:val="IndexLink"/>
                <w:noProof/>
              </w:rPr>
              <w:delText>Desarrollo del proyecto</w:delText>
            </w:r>
            <w:r w:rsidDel="00EA61B9">
              <w:rPr>
                <w:rStyle w:val="IndexLink"/>
                <w:noProof/>
              </w:rPr>
              <w:tab/>
              <w:delText>16</w:delText>
            </w:r>
          </w:del>
        </w:p>
        <w:p w14:paraId="60B310E4" w14:textId="1D161378" w:rsidR="00CB7E31" w:rsidDel="00EA61B9" w:rsidRDefault="00000000" w:rsidP="00C40FF8">
          <w:pPr>
            <w:pStyle w:val="TDC1"/>
            <w:rPr>
              <w:del w:id="285" w:author="Jose Eduardo VIU" w:date="2023-04-08T19:27:00Z"/>
              <w:rFonts w:asciiTheme="minorHAnsi" w:eastAsiaTheme="minorEastAsia" w:hAnsiTheme="minorHAnsi" w:cstheme="minorBidi"/>
              <w:noProof/>
              <w:lang w:eastAsia="es-ES"/>
            </w:rPr>
            <w:pPrChange w:id="286" w:author="Jose Eduardo VIU" w:date="2023-04-10T14:09:00Z">
              <w:pPr>
                <w:pStyle w:val="TDC3"/>
                <w:tabs>
                  <w:tab w:val="left" w:pos="1320"/>
                  <w:tab w:val="right" w:leader="dot" w:pos="8494"/>
                </w:tabs>
              </w:pPr>
            </w:pPrChange>
          </w:pPr>
          <w:del w:id="287" w:author="Jose Eduardo VIU" w:date="2023-04-08T19:27:00Z">
            <w:r w:rsidDel="00EA61B9">
              <w:rPr>
                <w:rStyle w:val="IndexLink"/>
                <w:noProof/>
                <w:webHidden/>
              </w:rPr>
              <w:delText>1.1.1.</w:delText>
            </w:r>
            <w:r w:rsidDel="00EA61B9">
              <w:rPr>
                <w:rStyle w:val="IndexLink"/>
                <w:rFonts w:asciiTheme="minorHAnsi" w:eastAsiaTheme="minorEastAsia" w:hAnsiTheme="minorHAnsi" w:cstheme="minorBidi"/>
                <w:noProof/>
                <w:lang w:eastAsia="es-ES"/>
              </w:rPr>
              <w:tab/>
            </w:r>
            <w:r w:rsidDel="00EA61B9">
              <w:rPr>
                <w:rStyle w:val="IndexLink"/>
                <w:noProof/>
              </w:rPr>
              <w:delText>Resumen del proceso para cada modelo</w:delText>
            </w:r>
            <w:r w:rsidDel="00EA61B9">
              <w:rPr>
                <w:rStyle w:val="IndexLink"/>
                <w:noProof/>
              </w:rPr>
              <w:tab/>
              <w:delText>16</w:delText>
            </w:r>
          </w:del>
        </w:p>
        <w:p w14:paraId="509BDA10" w14:textId="427127F6" w:rsidR="00CB7E31" w:rsidDel="00EA61B9" w:rsidRDefault="00000000" w:rsidP="00C40FF8">
          <w:pPr>
            <w:pStyle w:val="TDC1"/>
            <w:rPr>
              <w:del w:id="288" w:author="Jose Eduardo VIU" w:date="2023-04-08T19:27:00Z"/>
              <w:rFonts w:asciiTheme="minorHAnsi" w:eastAsiaTheme="minorEastAsia" w:hAnsiTheme="minorHAnsi" w:cstheme="minorBidi"/>
              <w:noProof/>
              <w:lang w:eastAsia="es-ES"/>
            </w:rPr>
            <w:pPrChange w:id="289" w:author="Jose Eduardo VIU" w:date="2023-04-10T14:09:00Z">
              <w:pPr>
                <w:pStyle w:val="TDC3"/>
                <w:tabs>
                  <w:tab w:val="left" w:pos="1320"/>
                  <w:tab w:val="right" w:leader="dot" w:pos="8494"/>
                </w:tabs>
              </w:pPr>
            </w:pPrChange>
          </w:pPr>
          <w:del w:id="290" w:author="Jose Eduardo VIU" w:date="2023-04-08T19:27:00Z">
            <w:r w:rsidDel="00EA61B9">
              <w:rPr>
                <w:rStyle w:val="IndexLink"/>
                <w:noProof/>
                <w:webHidden/>
              </w:rPr>
              <w:delText>1.1.2.</w:delText>
            </w:r>
            <w:r w:rsidDel="00EA61B9">
              <w:rPr>
                <w:rStyle w:val="IndexLink"/>
                <w:rFonts w:asciiTheme="minorHAnsi" w:eastAsiaTheme="minorEastAsia" w:hAnsiTheme="minorHAnsi" w:cstheme="minorBidi"/>
                <w:noProof/>
                <w:lang w:eastAsia="es-ES"/>
              </w:rPr>
              <w:tab/>
            </w:r>
            <w:r w:rsidDel="00EA61B9">
              <w:rPr>
                <w:rStyle w:val="IndexLink"/>
                <w:noProof/>
              </w:rPr>
              <w:delText>Preparación de Datos para regresión</w:delText>
            </w:r>
            <w:r w:rsidDel="00EA61B9">
              <w:rPr>
                <w:rStyle w:val="IndexLink"/>
                <w:noProof/>
              </w:rPr>
              <w:tab/>
              <w:delText>43</w:delText>
            </w:r>
          </w:del>
        </w:p>
        <w:p w14:paraId="06096C7C" w14:textId="012711C0" w:rsidR="00CB7E31" w:rsidDel="00EA61B9" w:rsidRDefault="00000000" w:rsidP="00C40FF8">
          <w:pPr>
            <w:pStyle w:val="TDC1"/>
            <w:rPr>
              <w:del w:id="291" w:author="Jose Eduardo VIU" w:date="2023-04-08T19:27:00Z"/>
              <w:rFonts w:asciiTheme="minorHAnsi" w:eastAsiaTheme="minorEastAsia" w:hAnsiTheme="minorHAnsi" w:cstheme="minorBidi"/>
              <w:noProof/>
              <w:lang w:eastAsia="es-ES"/>
            </w:rPr>
            <w:pPrChange w:id="292" w:author="Jose Eduardo VIU" w:date="2023-04-10T14:09:00Z">
              <w:pPr>
                <w:pStyle w:val="TDC3"/>
                <w:tabs>
                  <w:tab w:val="left" w:pos="1320"/>
                  <w:tab w:val="right" w:leader="dot" w:pos="8494"/>
                </w:tabs>
              </w:pPr>
            </w:pPrChange>
          </w:pPr>
          <w:del w:id="293" w:author="Jose Eduardo VIU" w:date="2023-04-08T19:27:00Z">
            <w:r w:rsidDel="00EA61B9">
              <w:rPr>
                <w:rStyle w:val="IndexLink"/>
                <w:noProof/>
                <w:webHidden/>
              </w:rPr>
              <w:delText>1.1.3.</w:delText>
            </w:r>
            <w:r w:rsidDel="00EA61B9">
              <w:rPr>
                <w:rStyle w:val="IndexLink"/>
                <w:rFonts w:asciiTheme="minorHAnsi" w:eastAsiaTheme="minorEastAsia" w:hAnsiTheme="minorHAnsi" w:cstheme="minorBidi"/>
                <w:noProof/>
                <w:lang w:eastAsia="es-ES"/>
              </w:rPr>
              <w:tab/>
            </w:r>
            <w:r w:rsidDel="00EA61B9">
              <w:rPr>
                <w:rStyle w:val="IndexLink"/>
                <w:noProof/>
              </w:rPr>
              <w:delText>RandomForest</w:delText>
            </w:r>
            <w:r w:rsidDel="00EA61B9">
              <w:rPr>
                <w:rStyle w:val="IndexLink"/>
                <w:noProof/>
              </w:rPr>
              <w:tab/>
              <w:delText>47</w:delText>
            </w:r>
          </w:del>
        </w:p>
        <w:p w14:paraId="32938E44" w14:textId="0112D0C4" w:rsidR="00CB7E31" w:rsidDel="00EA61B9" w:rsidRDefault="00000000" w:rsidP="00C40FF8">
          <w:pPr>
            <w:pStyle w:val="TDC1"/>
            <w:rPr>
              <w:del w:id="294" w:author="Jose Eduardo VIU" w:date="2023-04-08T19:27:00Z"/>
              <w:rFonts w:asciiTheme="minorHAnsi" w:eastAsiaTheme="minorEastAsia" w:hAnsiTheme="minorHAnsi" w:cstheme="minorBidi"/>
              <w:noProof/>
              <w:lang w:eastAsia="es-ES"/>
            </w:rPr>
            <w:pPrChange w:id="295" w:author="Jose Eduardo VIU" w:date="2023-04-10T14:09:00Z">
              <w:pPr>
                <w:pStyle w:val="TDC3"/>
                <w:tabs>
                  <w:tab w:val="left" w:pos="1320"/>
                  <w:tab w:val="right" w:leader="dot" w:pos="8494"/>
                </w:tabs>
              </w:pPr>
            </w:pPrChange>
          </w:pPr>
          <w:del w:id="296" w:author="Jose Eduardo VIU" w:date="2023-04-08T19:27:00Z">
            <w:r w:rsidDel="00EA61B9">
              <w:rPr>
                <w:rStyle w:val="IndexLink"/>
                <w:noProof/>
                <w:webHidden/>
              </w:rPr>
              <w:delText>1.1.4.</w:delText>
            </w:r>
            <w:r w:rsidDel="00EA61B9">
              <w:rPr>
                <w:rStyle w:val="IndexLink"/>
                <w:rFonts w:asciiTheme="minorHAnsi" w:eastAsiaTheme="minorEastAsia" w:hAnsiTheme="minorHAnsi" w:cstheme="minorBidi"/>
                <w:noProof/>
                <w:lang w:eastAsia="es-ES"/>
              </w:rPr>
              <w:tab/>
            </w:r>
            <w:r w:rsidDel="00EA61B9">
              <w:rPr>
                <w:rStyle w:val="IndexLink"/>
                <w:noProof/>
              </w:rPr>
              <w:delText>LazyPredict</w:delText>
            </w:r>
            <w:r w:rsidDel="00EA61B9">
              <w:rPr>
                <w:rStyle w:val="IndexLink"/>
                <w:noProof/>
              </w:rPr>
              <w:tab/>
              <w:delText>51</w:delText>
            </w:r>
          </w:del>
        </w:p>
        <w:p w14:paraId="61C5898A" w14:textId="6BCA6361" w:rsidR="00CB7E31" w:rsidDel="00EA61B9" w:rsidRDefault="00000000" w:rsidP="00C40FF8">
          <w:pPr>
            <w:pStyle w:val="TDC1"/>
            <w:rPr>
              <w:del w:id="297" w:author="Jose Eduardo VIU" w:date="2023-04-08T19:27:00Z"/>
              <w:rFonts w:asciiTheme="minorHAnsi" w:eastAsiaTheme="minorEastAsia" w:hAnsiTheme="minorHAnsi" w:cstheme="minorBidi"/>
              <w:noProof/>
              <w:lang w:eastAsia="es-ES"/>
            </w:rPr>
            <w:pPrChange w:id="298" w:author="Jose Eduardo VIU" w:date="2023-04-10T14:09:00Z">
              <w:pPr>
                <w:pStyle w:val="TDC3"/>
                <w:tabs>
                  <w:tab w:val="left" w:pos="1320"/>
                  <w:tab w:val="right" w:leader="dot" w:pos="8494"/>
                </w:tabs>
              </w:pPr>
            </w:pPrChange>
          </w:pPr>
          <w:del w:id="299" w:author="Jose Eduardo VIU" w:date="2023-04-08T19:27:00Z">
            <w:r w:rsidDel="00EA61B9">
              <w:rPr>
                <w:rStyle w:val="IndexLink"/>
                <w:noProof/>
                <w:webHidden/>
              </w:rPr>
              <w:delText>1.1.5.</w:delText>
            </w:r>
            <w:r w:rsidDel="00EA61B9">
              <w:rPr>
                <w:rStyle w:val="IndexLink"/>
                <w:rFonts w:asciiTheme="minorHAnsi" w:eastAsiaTheme="minorEastAsia" w:hAnsiTheme="minorHAnsi" w:cstheme="minorBidi"/>
                <w:noProof/>
                <w:lang w:eastAsia="es-ES"/>
              </w:rPr>
              <w:tab/>
            </w:r>
            <w:r w:rsidDel="00EA61B9">
              <w:rPr>
                <w:rStyle w:val="IndexLink"/>
                <w:noProof/>
              </w:rPr>
              <w:delText>Evaluación modelo final</w:delText>
            </w:r>
            <w:r w:rsidDel="00EA61B9">
              <w:rPr>
                <w:rStyle w:val="IndexLink"/>
                <w:noProof/>
              </w:rPr>
              <w:tab/>
              <w:delText>51</w:delText>
            </w:r>
          </w:del>
        </w:p>
        <w:p w14:paraId="723A4DDE" w14:textId="0B01B547" w:rsidR="00CB7E31" w:rsidDel="00EA61B9" w:rsidRDefault="00000000" w:rsidP="00C40FF8">
          <w:pPr>
            <w:pStyle w:val="TDC1"/>
            <w:rPr>
              <w:del w:id="300" w:author="Jose Eduardo VIU" w:date="2023-04-08T19:27:00Z"/>
              <w:rFonts w:asciiTheme="minorHAnsi" w:eastAsiaTheme="minorEastAsia" w:hAnsiTheme="minorHAnsi" w:cstheme="minorBidi"/>
              <w:noProof/>
              <w:lang w:eastAsia="es-ES"/>
            </w:rPr>
            <w:pPrChange w:id="301" w:author="Jose Eduardo VIU" w:date="2023-04-10T14:09:00Z">
              <w:pPr>
                <w:pStyle w:val="TDC3"/>
                <w:tabs>
                  <w:tab w:val="left" w:pos="1320"/>
                  <w:tab w:val="right" w:leader="dot" w:pos="8494"/>
                </w:tabs>
              </w:pPr>
            </w:pPrChange>
          </w:pPr>
          <w:del w:id="302" w:author="Jose Eduardo VIU" w:date="2023-04-08T19:27:00Z">
            <w:r w:rsidDel="00EA61B9">
              <w:rPr>
                <w:rStyle w:val="IndexLink"/>
                <w:noProof/>
                <w:webHidden/>
              </w:rPr>
              <w:delText>1.1.6.</w:delText>
            </w:r>
            <w:r w:rsidDel="00EA61B9">
              <w:rPr>
                <w:rStyle w:val="IndexLink"/>
                <w:rFonts w:asciiTheme="minorHAnsi" w:eastAsiaTheme="minorEastAsia" w:hAnsiTheme="minorHAnsi" w:cstheme="minorBidi"/>
                <w:noProof/>
                <w:lang w:eastAsia="es-ES"/>
              </w:rPr>
              <w:tab/>
            </w:r>
            <w:r w:rsidDel="00EA61B9">
              <w:rPr>
                <w:rStyle w:val="IndexLink"/>
                <w:noProof/>
              </w:rPr>
              <w:delText>Desarrollo</w:delText>
            </w:r>
            <w:r w:rsidDel="00EA61B9">
              <w:rPr>
                <w:rStyle w:val="IndexLink"/>
                <w:noProof/>
              </w:rPr>
              <w:tab/>
              <w:delText>52</w:delText>
            </w:r>
          </w:del>
        </w:p>
        <w:p w14:paraId="41CA3C94" w14:textId="155403F8" w:rsidR="00CB7E31" w:rsidDel="00EA61B9" w:rsidRDefault="00000000" w:rsidP="00C40FF8">
          <w:pPr>
            <w:pStyle w:val="TDC1"/>
            <w:rPr>
              <w:del w:id="303" w:author="Jose Eduardo VIU" w:date="2023-04-08T19:27:00Z"/>
              <w:rFonts w:asciiTheme="minorHAnsi" w:eastAsiaTheme="minorEastAsia" w:hAnsiTheme="minorHAnsi" w:cstheme="minorBidi"/>
              <w:noProof/>
              <w:lang w:eastAsia="es-ES"/>
            </w:rPr>
            <w:pPrChange w:id="304" w:author="Jose Eduardo VIU" w:date="2023-04-10T14:09:00Z">
              <w:pPr>
                <w:pStyle w:val="TDC2"/>
                <w:tabs>
                  <w:tab w:val="left" w:pos="880"/>
                </w:tabs>
              </w:pPr>
            </w:pPrChange>
          </w:pPr>
          <w:del w:id="305" w:author="Jose Eduardo VIU" w:date="2023-04-08T19:27:00Z">
            <w:r w:rsidDel="00EA61B9">
              <w:rPr>
                <w:rStyle w:val="IndexLink"/>
                <w:noProof/>
                <w:webHidden/>
              </w:rPr>
              <w:delText>5.4.</w:delText>
            </w:r>
            <w:r w:rsidDel="00EA61B9">
              <w:rPr>
                <w:rStyle w:val="IndexLink"/>
                <w:rFonts w:asciiTheme="minorHAnsi" w:eastAsiaTheme="minorEastAsia" w:hAnsiTheme="minorHAnsi" w:cstheme="minorBidi"/>
                <w:noProof/>
                <w:lang w:eastAsia="es-ES"/>
              </w:rPr>
              <w:tab/>
            </w:r>
            <w:r w:rsidDel="00EA61B9">
              <w:rPr>
                <w:rStyle w:val="IndexLink"/>
                <w:noProof/>
              </w:rPr>
              <w:delText>Resultados</w:delText>
            </w:r>
            <w:r w:rsidDel="00EA61B9">
              <w:rPr>
                <w:rStyle w:val="IndexLink"/>
                <w:noProof/>
              </w:rPr>
              <w:tab/>
              <w:delText>53</w:delText>
            </w:r>
          </w:del>
        </w:p>
        <w:p w14:paraId="0682C838" w14:textId="0F66DC2A" w:rsidR="00CB7E31" w:rsidDel="00EA61B9" w:rsidRDefault="00000000" w:rsidP="00C40FF8">
          <w:pPr>
            <w:pStyle w:val="TDC1"/>
            <w:rPr>
              <w:del w:id="306" w:author="Jose Eduardo VIU" w:date="2023-04-08T19:27:00Z"/>
              <w:rFonts w:asciiTheme="minorHAnsi" w:eastAsiaTheme="minorEastAsia" w:hAnsiTheme="minorHAnsi" w:cstheme="minorBidi"/>
              <w:noProof/>
              <w:lang w:eastAsia="es-ES"/>
            </w:rPr>
            <w:pPrChange w:id="307" w:author="Jose Eduardo VIU" w:date="2023-04-10T14:09:00Z">
              <w:pPr>
                <w:pStyle w:val="TDC1"/>
                <w:tabs>
                  <w:tab w:val="left" w:pos="440"/>
                </w:tabs>
              </w:pPr>
            </w:pPrChange>
          </w:pPr>
          <w:del w:id="308" w:author="Jose Eduardo VIU" w:date="2023-04-08T19:27:00Z">
            <w:r w:rsidDel="00EA61B9">
              <w:rPr>
                <w:rStyle w:val="IndexLink"/>
                <w:noProof/>
                <w:webHidden/>
                <w:lang w:eastAsia="es-ES"/>
              </w:rPr>
              <w:delText>6.</w:delText>
            </w:r>
            <w:r w:rsidDel="00EA61B9">
              <w:rPr>
                <w:rStyle w:val="IndexLink"/>
                <w:rFonts w:asciiTheme="minorHAnsi" w:eastAsiaTheme="minorEastAsia" w:hAnsiTheme="minorHAnsi" w:cstheme="minorBidi"/>
                <w:noProof/>
                <w:lang w:eastAsia="es-ES"/>
              </w:rPr>
              <w:tab/>
            </w:r>
            <w:r w:rsidDel="00EA61B9">
              <w:rPr>
                <w:rStyle w:val="IndexLink"/>
                <w:noProof/>
                <w:lang w:eastAsia="es-ES"/>
              </w:rPr>
              <w:delText>Conclusión y trabajos futuros</w:delText>
            </w:r>
            <w:r w:rsidDel="00EA61B9">
              <w:rPr>
                <w:rStyle w:val="IndexLink"/>
                <w:noProof/>
              </w:rPr>
              <w:tab/>
              <w:delText>54</w:delText>
            </w:r>
          </w:del>
        </w:p>
        <w:p w14:paraId="6247C6A3" w14:textId="2F6DAEF5" w:rsidR="00CB7E31" w:rsidDel="00EA61B9" w:rsidRDefault="00000000" w:rsidP="00C40FF8">
          <w:pPr>
            <w:pStyle w:val="TDC1"/>
            <w:rPr>
              <w:del w:id="309" w:author="Jose Eduardo VIU" w:date="2023-04-08T19:27:00Z"/>
              <w:rFonts w:asciiTheme="minorHAnsi" w:eastAsiaTheme="minorEastAsia" w:hAnsiTheme="minorHAnsi" w:cstheme="minorBidi"/>
              <w:noProof/>
              <w:lang w:eastAsia="es-ES"/>
            </w:rPr>
            <w:pPrChange w:id="310" w:author="Jose Eduardo VIU" w:date="2023-04-10T14:09:00Z">
              <w:pPr>
                <w:pStyle w:val="TDC1"/>
                <w:tabs>
                  <w:tab w:val="left" w:pos="440"/>
                </w:tabs>
              </w:pPr>
            </w:pPrChange>
          </w:pPr>
          <w:del w:id="311" w:author="Jose Eduardo VIU" w:date="2023-04-08T19:27:00Z">
            <w:r w:rsidDel="00EA61B9">
              <w:rPr>
                <w:rStyle w:val="IndexLink"/>
                <w:noProof/>
                <w:webHidden/>
                <w:lang w:eastAsia="es-ES"/>
              </w:rPr>
              <w:delText>8.</w:delText>
            </w:r>
            <w:r w:rsidDel="00EA61B9">
              <w:rPr>
                <w:rStyle w:val="IndexLink"/>
                <w:rFonts w:asciiTheme="minorHAnsi" w:eastAsiaTheme="minorEastAsia" w:hAnsiTheme="minorHAnsi" w:cstheme="minorBidi"/>
                <w:noProof/>
                <w:lang w:eastAsia="es-ES"/>
              </w:rPr>
              <w:tab/>
            </w:r>
            <w:r w:rsidDel="00EA61B9">
              <w:rPr>
                <w:rStyle w:val="IndexLink"/>
                <w:noProof/>
                <w:lang w:eastAsia="es-ES"/>
              </w:rPr>
              <w:delText>Referencias</w:delText>
            </w:r>
            <w:r w:rsidDel="00EA61B9">
              <w:rPr>
                <w:rStyle w:val="IndexLink"/>
                <w:noProof/>
              </w:rPr>
              <w:tab/>
              <w:delText>55</w:delText>
            </w:r>
          </w:del>
        </w:p>
        <w:p w14:paraId="769C4130" w14:textId="5B9FEE25" w:rsidR="00CB7E31" w:rsidDel="00EA61B9" w:rsidRDefault="00000000" w:rsidP="00C40FF8">
          <w:pPr>
            <w:pStyle w:val="TDC1"/>
            <w:rPr>
              <w:del w:id="312" w:author="Jose Eduardo VIU" w:date="2023-04-08T19:27:00Z"/>
              <w:rFonts w:asciiTheme="minorHAnsi" w:eastAsiaTheme="minorEastAsia" w:hAnsiTheme="minorHAnsi" w:cstheme="minorBidi"/>
              <w:noProof/>
              <w:lang w:eastAsia="es-ES"/>
            </w:rPr>
          </w:pPr>
          <w:del w:id="313" w:author="Jose Eduardo VIU" w:date="2023-04-08T19:27:00Z">
            <w:r w:rsidDel="00EA61B9">
              <w:rPr>
                <w:rStyle w:val="IndexLink"/>
                <w:noProof/>
                <w:webHidden/>
                <w:lang w:eastAsia="es-ES"/>
              </w:rPr>
              <w:delText>Glosario</w:delText>
            </w:r>
            <w:r w:rsidDel="00EA61B9">
              <w:rPr>
                <w:rStyle w:val="IndexLink"/>
                <w:noProof/>
              </w:rPr>
              <w:tab/>
              <w:delText>58</w:delText>
            </w:r>
          </w:del>
        </w:p>
        <w:p w14:paraId="637DD6CE" w14:textId="002DFD16" w:rsidR="00CB7E31" w:rsidDel="00EA61B9" w:rsidRDefault="00000000" w:rsidP="00C40FF8">
          <w:pPr>
            <w:pStyle w:val="TDC1"/>
            <w:rPr>
              <w:del w:id="314" w:author="Jose Eduardo VIU" w:date="2023-04-08T19:27:00Z"/>
              <w:rFonts w:asciiTheme="minorHAnsi" w:eastAsiaTheme="minorEastAsia" w:hAnsiTheme="minorHAnsi" w:cstheme="minorBidi"/>
              <w:noProof/>
              <w:lang w:eastAsia="es-ES"/>
            </w:rPr>
          </w:pPr>
          <w:del w:id="315" w:author="Jose Eduardo VIU" w:date="2023-04-08T19:27:00Z">
            <w:r w:rsidDel="00EA61B9">
              <w:rPr>
                <w:rStyle w:val="IndexLink"/>
                <w:noProof/>
                <w:webHidden/>
                <w:lang w:eastAsia="es-ES"/>
              </w:rPr>
              <w:delText>Apéndice I</w:delText>
            </w:r>
            <w:r w:rsidDel="00EA61B9">
              <w:rPr>
                <w:rStyle w:val="IndexLink"/>
                <w:noProof/>
              </w:rPr>
              <w:tab/>
              <w:delText>59</w:delText>
            </w:r>
          </w:del>
        </w:p>
        <w:p w14:paraId="6DA68D27" w14:textId="26E61677" w:rsidR="00CB7E31" w:rsidDel="00EA61B9" w:rsidRDefault="00000000" w:rsidP="00C40FF8">
          <w:pPr>
            <w:pStyle w:val="TDC1"/>
            <w:rPr>
              <w:del w:id="316" w:author="Jose Eduardo VIU" w:date="2023-04-08T19:27:00Z"/>
              <w:rFonts w:asciiTheme="minorHAnsi" w:eastAsiaTheme="minorEastAsia" w:hAnsiTheme="minorHAnsi" w:cstheme="minorBidi"/>
              <w:noProof/>
              <w:lang w:eastAsia="es-ES"/>
            </w:rPr>
            <w:pPrChange w:id="317" w:author="Jose Eduardo VIU" w:date="2023-04-10T14:09:00Z">
              <w:pPr>
                <w:pStyle w:val="TDC2"/>
                <w:tabs>
                  <w:tab w:val="left" w:pos="880"/>
                </w:tabs>
              </w:pPr>
            </w:pPrChange>
          </w:pPr>
          <w:del w:id="318" w:author="Jose Eduardo VIU" w:date="2023-04-08T19:27:00Z">
            <w:r w:rsidDel="00EA61B9">
              <w:rPr>
                <w:rStyle w:val="IndexLink"/>
                <w:noProof/>
                <w:webHidden/>
              </w:rPr>
              <w:delText>1.1.</w:delText>
            </w:r>
            <w:r w:rsidDel="00EA61B9">
              <w:rPr>
                <w:rStyle w:val="IndexLink"/>
                <w:rFonts w:asciiTheme="minorHAnsi" w:eastAsiaTheme="minorEastAsia" w:hAnsiTheme="minorHAnsi" w:cstheme="minorBidi"/>
                <w:noProof/>
                <w:lang w:eastAsia="es-ES"/>
              </w:rPr>
              <w:tab/>
            </w:r>
            <w:r w:rsidDel="00EA61B9">
              <w:rPr>
                <w:rStyle w:val="IndexLink"/>
                <w:noProof/>
              </w:rPr>
              <w:delText>GMD profiling Dataset 01</w:delText>
            </w:r>
            <w:r w:rsidDel="00EA61B9">
              <w:rPr>
                <w:rStyle w:val="IndexLink"/>
                <w:noProof/>
              </w:rPr>
              <w:tab/>
              <w:delText>59</w:delText>
            </w:r>
          </w:del>
        </w:p>
        <w:p w14:paraId="2981F5B9" w14:textId="66384803" w:rsidR="00CB7E31" w:rsidDel="00EA61B9" w:rsidRDefault="00000000" w:rsidP="00C40FF8">
          <w:pPr>
            <w:pStyle w:val="TDC1"/>
            <w:rPr>
              <w:del w:id="319" w:author="Jose Eduardo VIU" w:date="2023-04-08T19:27:00Z"/>
              <w:rFonts w:asciiTheme="minorHAnsi" w:eastAsiaTheme="minorEastAsia" w:hAnsiTheme="minorHAnsi" w:cstheme="minorBidi"/>
              <w:noProof/>
              <w:lang w:eastAsia="es-ES"/>
            </w:rPr>
            <w:pPrChange w:id="320" w:author="Jose Eduardo VIU" w:date="2023-04-10T14:09:00Z">
              <w:pPr>
                <w:pStyle w:val="TDC2"/>
                <w:tabs>
                  <w:tab w:val="left" w:pos="880"/>
                </w:tabs>
              </w:pPr>
            </w:pPrChange>
          </w:pPr>
          <w:del w:id="321" w:author="Jose Eduardo VIU" w:date="2023-04-08T19:27:00Z">
            <w:r w:rsidDel="00EA61B9">
              <w:rPr>
                <w:rStyle w:val="IndexLink"/>
                <w:noProof/>
                <w:webHidden/>
              </w:rPr>
              <w:delText>1.2.</w:delText>
            </w:r>
            <w:r w:rsidDel="00EA61B9">
              <w:rPr>
                <w:rStyle w:val="IndexLink"/>
                <w:rFonts w:asciiTheme="minorHAnsi" w:eastAsiaTheme="minorEastAsia" w:hAnsiTheme="minorHAnsi" w:cstheme="minorBidi"/>
                <w:noProof/>
                <w:lang w:eastAsia="es-ES"/>
              </w:rPr>
              <w:tab/>
            </w:r>
            <w:r w:rsidDel="00EA61B9">
              <w:rPr>
                <w:rStyle w:val="IndexLink"/>
                <w:noProof/>
              </w:rPr>
              <w:delText>TFM_Preparar_Dataset</w:delText>
            </w:r>
            <w:r w:rsidDel="00EA61B9">
              <w:rPr>
                <w:rStyle w:val="IndexLink"/>
                <w:noProof/>
              </w:rPr>
              <w:tab/>
              <w:delText>59</w:delText>
            </w:r>
          </w:del>
        </w:p>
        <w:p w14:paraId="79BC8B0D" w14:textId="4A47DDE6" w:rsidR="00CB7E31" w:rsidDel="00EA61B9" w:rsidRDefault="00000000" w:rsidP="00C40FF8">
          <w:pPr>
            <w:pStyle w:val="TDC1"/>
            <w:rPr>
              <w:del w:id="322" w:author="Jose Eduardo VIU" w:date="2023-04-08T19:27:00Z"/>
              <w:rFonts w:asciiTheme="minorHAnsi" w:eastAsiaTheme="minorEastAsia" w:hAnsiTheme="minorHAnsi" w:cstheme="minorBidi"/>
              <w:noProof/>
              <w:lang w:eastAsia="es-ES"/>
            </w:rPr>
            <w:pPrChange w:id="323" w:author="Jose Eduardo VIU" w:date="2023-04-10T14:09:00Z">
              <w:pPr>
                <w:pStyle w:val="TDC3"/>
                <w:tabs>
                  <w:tab w:val="left" w:pos="1320"/>
                  <w:tab w:val="right" w:leader="dot" w:pos="8494"/>
                </w:tabs>
              </w:pPr>
            </w:pPrChange>
          </w:pPr>
          <w:del w:id="324" w:author="Jose Eduardo VIU" w:date="2023-04-08T19:27:00Z">
            <w:r w:rsidDel="00EA61B9">
              <w:rPr>
                <w:rStyle w:val="IndexLink"/>
                <w:noProof/>
                <w:webHidden/>
              </w:rPr>
              <w:delText>1.2.1.</w:delText>
            </w:r>
            <w:r w:rsidDel="00EA61B9">
              <w:rPr>
                <w:rStyle w:val="IndexLink"/>
                <w:rFonts w:asciiTheme="minorHAnsi" w:eastAsiaTheme="minorEastAsia" w:hAnsiTheme="minorHAnsi" w:cstheme="minorBidi"/>
                <w:noProof/>
                <w:lang w:eastAsia="es-ES"/>
              </w:rPr>
              <w:tab/>
            </w:r>
            <w:r w:rsidDel="00EA61B9">
              <w:rPr>
                <w:rStyle w:val="IndexLink"/>
                <w:noProof/>
              </w:rPr>
              <w:delText>Introducción</w:delText>
            </w:r>
            <w:r w:rsidDel="00EA61B9">
              <w:rPr>
                <w:rStyle w:val="IndexLink"/>
                <w:noProof/>
              </w:rPr>
              <w:tab/>
              <w:delText>59</w:delText>
            </w:r>
          </w:del>
        </w:p>
        <w:p w14:paraId="512F718D" w14:textId="31B547F9" w:rsidR="00CB7E31" w:rsidDel="00EA61B9" w:rsidRDefault="00000000" w:rsidP="00C40FF8">
          <w:pPr>
            <w:pStyle w:val="TDC1"/>
            <w:rPr>
              <w:del w:id="325" w:author="Jose Eduardo VIU" w:date="2023-04-08T19:27:00Z"/>
              <w:rFonts w:asciiTheme="minorHAnsi" w:eastAsiaTheme="minorEastAsia" w:hAnsiTheme="minorHAnsi" w:cstheme="minorBidi"/>
              <w:noProof/>
              <w:lang w:eastAsia="es-ES"/>
            </w:rPr>
            <w:pPrChange w:id="326" w:author="Jose Eduardo VIU" w:date="2023-04-10T14:09:00Z">
              <w:pPr>
                <w:pStyle w:val="TDC3"/>
                <w:tabs>
                  <w:tab w:val="left" w:pos="1320"/>
                  <w:tab w:val="right" w:leader="dot" w:pos="8494"/>
                </w:tabs>
              </w:pPr>
            </w:pPrChange>
          </w:pPr>
          <w:del w:id="327" w:author="Jose Eduardo VIU" w:date="2023-04-08T19:27:00Z">
            <w:r w:rsidDel="00EA61B9">
              <w:rPr>
                <w:rStyle w:val="IndexLink"/>
                <w:noProof/>
                <w:webHidden/>
              </w:rPr>
              <w:delText>1.2.2.</w:delText>
            </w:r>
            <w:r w:rsidDel="00EA61B9">
              <w:rPr>
                <w:rStyle w:val="IndexLink"/>
                <w:rFonts w:asciiTheme="minorHAnsi" w:eastAsiaTheme="minorEastAsia" w:hAnsiTheme="minorHAnsi" w:cstheme="minorBidi"/>
                <w:noProof/>
                <w:lang w:eastAsia="es-ES"/>
              </w:rPr>
              <w:tab/>
            </w:r>
            <w:r w:rsidDel="00EA61B9">
              <w:rPr>
                <w:rStyle w:val="IndexLink"/>
                <w:noProof/>
              </w:rPr>
              <w:delText>Carga y limpieza de dataset</w:delText>
            </w:r>
            <w:r w:rsidDel="00EA61B9">
              <w:rPr>
                <w:rStyle w:val="IndexLink"/>
                <w:noProof/>
              </w:rPr>
              <w:tab/>
              <w:delText>60</w:delText>
            </w:r>
          </w:del>
        </w:p>
        <w:p w14:paraId="24240391" w14:textId="3A6A40C8" w:rsidR="00CB7E31" w:rsidDel="00EA61B9" w:rsidRDefault="00000000" w:rsidP="00C40FF8">
          <w:pPr>
            <w:pStyle w:val="TDC1"/>
            <w:rPr>
              <w:del w:id="328" w:author="Jose Eduardo VIU" w:date="2023-04-08T19:27:00Z"/>
              <w:rFonts w:asciiTheme="minorHAnsi" w:eastAsiaTheme="minorEastAsia" w:hAnsiTheme="minorHAnsi" w:cstheme="minorBidi"/>
              <w:noProof/>
              <w:lang w:eastAsia="es-ES"/>
            </w:rPr>
            <w:pPrChange w:id="329" w:author="Jose Eduardo VIU" w:date="2023-04-10T14:09:00Z">
              <w:pPr>
                <w:pStyle w:val="TDC3"/>
                <w:tabs>
                  <w:tab w:val="left" w:pos="1320"/>
                  <w:tab w:val="right" w:leader="dot" w:pos="8494"/>
                </w:tabs>
              </w:pPr>
            </w:pPrChange>
          </w:pPr>
          <w:del w:id="330" w:author="Jose Eduardo VIU" w:date="2023-04-08T19:27:00Z">
            <w:r w:rsidDel="00EA61B9">
              <w:rPr>
                <w:rStyle w:val="IndexLink"/>
                <w:noProof/>
                <w:webHidden/>
              </w:rPr>
              <w:delText>1.2.3.</w:delText>
            </w:r>
            <w:r w:rsidDel="00EA61B9">
              <w:rPr>
                <w:rStyle w:val="IndexLink"/>
                <w:rFonts w:asciiTheme="minorHAnsi" w:eastAsiaTheme="minorEastAsia" w:hAnsiTheme="minorHAnsi" w:cstheme="minorBidi"/>
                <w:noProof/>
                <w:lang w:eastAsia="es-ES"/>
              </w:rPr>
              <w:tab/>
            </w:r>
            <w:r w:rsidDel="00EA61B9">
              <w:rPr>
                <w:rStyle w:val="IndexLink"/>
                <w:noProof/>
              </w:rPr>
              <w:delText>Cargar Dataset Inicial</w:delText>
            </w:r>
            <w:r w:rsidDel="00EA61B9">
              <w:rPr>
                <w:rStyle w:val="IndexLink"/>
                <w:noProof/>
              </w:rPr>
              <w:tab/>
              <w:delText>60</w:delText>
            </w:r>
          </w:del>
        </w:p>
        <w:p w14:paraId="14A9A73F" w14:textId="4FD46B83" w:rsidR="00CB7E31" w:rsidDel="00EA61B9" w:rsidRDefault="00000000" w:rsidP="00C40FF8">
          <w:pPr>
            <w:pStyle w:val="TDC1"/>
            <w:rPr>
              <w:del w:id="331" w:author="Jose Eduardo VIU" w:date="2023-04-08T19:27:00Z"/>
              <w:rFonts w:asciiTheme="minorHAnsi" w:eastAsiaTheme="minorEastAsia" w:hAnsiTheme="minorHAnsi" w:cstheme="minorBidi"/>
              <w:noProof/>
              <w:lang w:eastAsia="es-ES"/>
            </w:rPr>
            <w:pPrChange w:id="332" w:author="Jose Eduardo VIU" w:date="2023-04-10T14:09:00Z">
              <w:pPr>
                <w:pStyle w:val="TDC3"/>
                <w:tabs>
                  <w:tab w:val="left" w:pos="1320"/>
                  <w:tab w:val="right" w:leader="dot" w:pos="8494"/>
                </w:tabs>
              </w:pPr>
            </w:pPrChange>
          </w:pPr>
          <w:del w:id="333" w:author="Jose Eduardo VIU" w:date="2023-04-08T19:27:00Z">
            <w:r w:rsidDel="00EA61B9">
              <w:rPr>
                <w:rStyle w:val="IndexLink"/>
                <w:noProof/>
                <w:webHidden/>
              </w:rPr>
              <w:delText>1.2.4.</w:delText>
            </w:r>
            <w:r w:rsidDel="00EA61B9">
              <w:rPr>
                <w:rStyle w:val="IndexLink"/>
                <w:rFonts w:asciiTheme="minorHAnsi" w:eastAsiaTheme="minorEastAsia" w:hAnsiTheme="minorHAnsi" w:cstheme="minorBidi"/>
                <w:noProof/>
                <w:lang w:eastAsia="es-ES"/>
              </w:rPr>
              <w:tab/>
            </w:r>
            <w:r w:rsidDel="00EA61B9">
              <w:rPr>
                <w:rStyle w:val="IndexLink"/>
                <w:noProof/>
              </w:rPr>
              <w:delText>Datos Inconsistentes</w:delText>
            </w:r>
            <w:r w:rsidDel="00EA61B9">
              <w:rPr>
                <w:rStyle w:val="IndexLink"/>
                <w:noProof/>
              </w:rPr>
              <w:tab/>
              <w:delText>86</w:delText>
            </w:r>
          </w:del>
        </w:p>
        <w:p w14:paraId="4B81DFFF" w14:textId="4A1B91F8" w:rsidR="00CB7E31" w:rsidDel="00EA61B9" w:rsidRDefault="00000000" w:rsidP="00C40FF8">
          <w:pPr>
            <w:pStyle w:val="TDC1"/>
            <w:rPr>
              <w:del w:id="334" w:author="Jose Eduardo VIU" w:date="2023-04-08T19:27:00Z"/>
              <w:rFonts w:asciiTheme="minorHAnsi" w:eastAsiaTheme="minorEastAsia" w:hAnsiTheme="minorHAnsi" w:cstheme="minorBidi"/>
              <w:noProof/>
              <w:lang w:eastAsia="es-ES"/>
            </w:rPr>
            <w:pPrChange w:id="335" w:author="Jose Eduardo VIU" w:date="2023-04-10T14:09:00Z">
              <w:pPr>
                <w:pStyle w:val="TDC3"/>
                <w:tabs>
                  <w:tab w:val="left" w:pos="1320"/>
                  <w:tab w:val="right" w:leader="dot" w:pos="8494"/>
                </w:tabs>
              </w:pPr>
            </w:pPrChange>
          </w:pPr>
          <w:del w:id="336" w:author="Jose Eduardo VIU" w:date="2023-04-08T19:27:00Z">
            <w:r w:rsidDel="00EA61B9">
              <w:rPr>
                <w:rStyle w:val="IndexLink"/>
                <w:noProof/>
                <w:webHidden/>
              </w:rPr>
              <w:delText>1.2.5.</w:delText>
            </w:r>
            <w:r w:rsidDel="00EA61B9">
              <w:rPr>
                <w:rStyle w:val="IndexLink"/>
                <w:rFonts w:asciiTheme="minorHAnsi" w:eastAsiaTheme="minorEastAsia" w:hAnsiTheme="minorHAnsi" w:cstheme="minorBidi"/>
                <w:noProof/>
                <w:lang w:eastAsia="es-ES"/>
              </w:rPr>
              <w:tab/>
            </w:r>
            <w:r w:rsidDel="00EA61B9">
              <w:rPr>
                <w:rStyle w:val="IndexLink"/>
                <w:noProof/>
              </w:rPr>
              <w:delText>Conclusiones</w:delText>
            </w:r>
            <w:r w:rsidDel="00EA61B9">
              <w:rPr>
                <w:rStyle w:val="IndexLink"/>
                <w:noProof/>
              </w:rPr>
              <w:tab/>
              <w:delText>88</w:delText>
            </w:r>
          </w:del>
        </w:p>
        <w:p w14:paraId="507B17BF" w14:textId="4B218294" w:rsidR="00CB7E31" w:rsidDel="00EA61B9" w:rsidRDefault="00000000" w:rsidP="00C40FF8">
          <w:pPr>
            <w:pStyle w:val="TDC1"/>
            <w:rPr>
              <w:del w:id="337" w:author="Jose Eduardo VIU" w:date="2023-04-08T19:27:00Z"/>
              <w:rFonts w:asciiTheme="minorHAnsi" w:eastAsiaTheme="minorEastAsia" w:hAnsiTheme="minorHAnsi" w:cstheme="minorBidi"/>
              <w:noProof/>
              <w:lang w:eastAsia="es-ES"/>
            </w:rPr>
            <w:pPrChange w:id="338" w:author="Jose Eduardo VIU" w:date="2023-04-10T14:09:00Z">
              <w:pPr>
                <w:pStyle w:val="TDC2"/>
                <w:tabs>
                  <w:tab w:val="left" w:pos="880"/>
                </w:tabs>
              </w:pPr>
            </w:pPrChange>
          </w:pPr>
          <w:del w:id="339" w:author="Jose Eduardo VIU" w:date="2023-04-08T19:27:00Z">
            <w:r w:rsidDel="00EA61B9">
              <w:rPr>
                <w:rStyle w:val="IndexLink"/>
                <w:noProof/>
                <w:webHidden/>
              </w:rPr>
              <w:delText>1.3.</w:delText>
            </w:r>
            <w:r w:rsidDel="00EA61B9">
              <w:rPr>
                <w:rStyle w:val="IndexLink"/>
                <w:rFonts w:asciiTheme="minorHAnsi" w:eastAsiaTheme="minorEastAsia" w:hAnsiTheme="minorHAnsi" w:cstheme="minorBidi"/>
                <w:noProof/>
                <w:lang w:eastAsia="es-ES"/>
              </w:rPr>
              <w:tab/>
            </w:r>
            <w:r w:rsidDel="00EA61B9">
              <w:rPr>
                <w:rStyle w:val="IndexLink"/>
                <w:noProof/>
              </w:rPr>
              <w:delText>Regresión RandomForest</w:delText>
            </w:r>
            <w:r w:rsidDel="00EA61B9">
              <w:rPr>
                <w:rStyle w:val="IndexLink"/>
                <w:noProof/>
              </w:rPr>
              <w:tab/>
              <w:delText>91</w:delText>
            </w:r>
          </w:del>
        </w:p>
        <w:p w14:paraId="1D4AD99F" w14:textId="41B88B16" w:rsidR="00CB7E31" w:rsidDel="00EA61B9" w:rsidRDefault="00000000" w:rsidP="00C40FF8">
          <w:pPr>
            <w:pStyle w:val="TDC1"/>
            <w:rPr>
              <w:del w:id="340" w:author="Jose Eduardo VIU" w:date="2023-04-08T19:27:00Z"/>
              <w:rFonts w:asciiTheme="minorHAnsi" w:eastAsiaTheme="minorEastAsia" w:hAnsiTheme="minorHAnsi" w:cstheme="minorBidi"/>
              <w:noProof/>
              <w:lang w:eastAsia="es-ES"/>
            </w:rPr>
            <w:pPrChange w:id="341" w:author="Jose Eduardo VIU" w:date="2023-04-10T14:09:00Z">
              <w:pPr>
                <w:pStyle w:val="TDC3"/>
                <w:tabs>
                  <w:tab w:val="left" w:pos="1320"/>
                  <w:tab w:val="right" w:leader="dot" w:pos="8494"/>
                </w:tabs>
              </w:pPr>
            </w:pPrChange>
          </w:pPr>
          <w:del w:id="342" w:author="Jose Eduardo VIU" w:date="2023-04-08T19:27:00Z">
            <w:r w:rsidDel="00EA61B9">
              <w:rPr>
                <w:rStyle w:val="IndexLink"/>
                <w:noProof/>
                <w:webHidden/>
              </w:rPr>
              <w:delText>1.3.1.</w:delText>
            </w:r>
            <w:r w:rsidDel="00EA61B9">
              <w:rPr>
                <w:rStyle w:val="IndexLink"/>
                <w:rFonts w:asciiTheme="minorHAnsi" w:eastAsiaTheme="minorEastAsia" w:hAnsiTheme="minorHAnsi" w:cstheme="minorBidi"/>
                <w:noProof/>
                <w:lang w:eastAsia="es-ES"/>
              </w:rPr>
              <w:tab/>
            </w:r>
            <w:r w:rsidDel="00EA61B9">
              <w:rPr>
                <w:rStyle w:val="IndexLink"/>
                <w:noProof/>
              </w:rPr>
              <w:delText>Introducción</w:delText>
            </w:r>
            <w:r w:rsidDel="00EA61B9">
              <w:rPr>
                <w:rStyle w:val="IndexLink"/>
                <w:noProof/>
              </w:rPr>
              <w:tab/>
              <w:delText>91</w:delText>
            </w:r>
          </w:del>
        </w:p>
        <w:p w14:paraId="5B8B7D6E" w14:textId="16C2C112" w:rsidR="00CB7E31" w:rsidDel="00EA61B9" w:rsidRDefault="00000000" w:rsidP="00C40FF8">
          <w:pPr>
            <w:pStyle w:val="TDC1"/>
            <w:rPr>
              <w:del w:id="343" w:author="Jose Eduardo VIU" w:date="2023-04-08T19:27:00Z"/>
              <w:rFonts w:asciiTheme="minorHAnsi" w:eastAsiaTheme="minorEastAsia" w:hAnsiTheme="minorHAnsi" w:cstheme="minorBidi"/>
              <w:noProof/>
              <w:lang w:eastAsia="es-ES"/>
            </w:rPr>
            <w:pPrChange w:id="344" w:author="Jose Eduardo VIU" w:date="2023-04-10T14:09:00Z">
              <w:pPr>
                <w:pStyle w:val="TDC3"/>
                <w:tabs>
                  <w:tab w:val="left" w:pos="1320"/>
                  <w:tab w:val="right" w:leader="dot" w:pos="8494"/>
                </w:tabs>
              </w:pPr>
            </w:pPrChange>
          </w:pPr>
          <w:del w:id="345" w:author="Jose Eduardo VIU" w:date="2023-04-08T19:27:00Z">
            <w:r w:rsidDel="00EA61B9">
              <w:rPr>
                <w:rStyle w:val="IndexLink"/>
                <w:noProof/>
                <w:webHidden/>
              </w:rPr>
              <w:delText>1.3.2.</w:delText>
            </w:r>
            <w:r w:rsidDel="00EA61B9">
              <w:rPr>
                <w:rStyle w:val="IndexLink"/>
                <w:rFonts w:asciiTheme="minorHAnsi" w:eastAsiaTheme="minorEastAsia" w:hAnsiTheme="minorHAnsi" w:cstheme="minorBidi"/>
                <w:noProof/>
                <w:lang w:eastAsia="es-ES"/>
              </w:rPr>
              <w:tab/>
            </w:r>
            <w:r w:rsidDel="00EA61B9">
              <w:rPr>
                <w:rStyle w:val="IndexLink"/>
                <w:noProof/>
              </w:rPr>
              <w:delText>Preparación y selección de variables para modelos</w:delText>
            </w:r>
            <w:r w:rsidDel="00EA61B9">
              <w:rPr>
                <w:rStyle w:val="IndexLink"/>
                <w:noProof/>
              </w:rPr>
              <w:tab/>
              <w:delText>92</w:delText>
            </w:r>
          </w:del>
        </w:p>
        <w:p w14:paraId="1157C88B" w14:textId="00CCCC7C" w:rsidR="00CB7E31" w:rsidDel="00EA61B9" w:rsidRDefault="00000000" w:rsidP="00C40FF8">
          <w:pPr>
            <w:pStyle w:val="TDC1"/>
            <w:rPr>
              <w:del w:id="346" w:author="Jose Eduardo VIU" w:date="2023-04-08T19:27:00Z"/>
              <w:rFonts w:asciiTheme="minorHAnsi" w:eastAsiaTheme="minorEastAsia" w:hAnsiTheme="minorHAnsi" w:cstheme="minorBidi"/>
              <w:noProof/>
              <w:lang w:eastAsia="es-ES"/>
            </w:rPr>
            <w:pPrChange w:id="347" w:author="Jose Eduardo VIU" w:date="2023-04-10T14:09:00Z">
              <w:pPr>
                <w:pStyle w:val="TDC3"/>
                <w:tabs>
                  <w:tab w:val="left" w:pos="1320"/>
                  <w:tab w:val="right" w:leader="dot" w:pos="8494"/>
                </w:tabs>
              </w:pPr>
            </w:pPrChange>
          </w:pPr>
          <w:del w:id="348" w:author="Jose Eduardo VIU" w:date="2023-04-08T19:27:00Z">
            <w:r w:rsidDel="00EA61B9">
              <w:rPr>
                <w:rStyle w:val="IndexLink"/>
                <w:noProof/>
                <w:webHidden/>
              </w:rPr>
              <w:delText>1.3.3.</w:delText>
            </w:r>
            <w:r w:rsidDel="00EA61B9">
              <w:rPr>
                <w:rStyle w:val="IndexLink"/>
                <w:rFonts w:asciiTheme="minorHAnsi" w:eastAsiaTheme="minorEastAsia" w:hAnsiTheme="minorHAnsi" w:cstheme="minorBidi"/>
                <w:noProof/>
                <w:lang w:eastAsia="es-ES"/>
              </w:rPr>
              <w:tab/>
            </w:r>
            <w:r w:rsidDel="00EA61B9">
              <w:rPr>
                <w:rStyle w:val="IndexLink"/>
                <w:noProof/>
              </w:rPr>
              <w:delText>Modelo RandomForest</w:delText>
            </w:r>
            <w:r w:rsidDel="00EA61B9">
              <w:rPr>
                <w:rStyle w:val="IndexLink"/>
                <w:noProof/>
              </w:rPr>
              <w:tab/>
              <w:delText>98</w:delText>
            </w:r>
          </w:del>
        </w:p>
        <w:p w14:paraId="6FB53F54" w14:textId="7D44C1CF" w:rsidR="00CB7E31" w:rsidDel="00EA61B9" w:rsidRDefault="00000000" w:rsidP="00C40FF8">
          <w:pPr>
            <w:pStyle w:val="TDC1"/>
            <w:rPr>
              <w:del w:id="349" w:author="Jose Eduardo VIU" w:date="2023-04-08T19:27:00Z"/>
              <w:rFonts w:asciiTheme="minorHAnsi" w:eastAsiaTheme="minorEastAsia" w:hAnsiTheme="minorHAnsi" w:cstheme="minorBidi"/>
              <w:noProof/>
              <w:lang w:eastAsia="es-ES"/>
            </w:rPr>
            <w:pPrChange w:id="350" w:author="Jose Eduardo VIU" w:date="2023-04-10T14:09:00Z">
              <w:pPr>
                <w:pStyle w:val="TDC3"/>
                <w:tabs>
                  <w:tab w:val="left" w:pos="1320"/>
                  <w:tab w:val="right" w:leader="dot" w:pos="8494"/>
                </w:tabs>
              </w:pPr>
            </w:pPrChange>
          </w:pPr>
          <w:del w:id="351" w:author="Jose Eduardo VIU" w:date="2023-04-08T19:27:00Z">
            <w:r w:rsidDel="00EA61B9">
              <w:rPr>
                <w:rStyle w:val="IndexLink"/>
                <w:noProof/>
                <w:webHidden/>
              </w:rPr>
              <w:delText>1.3.4.</w:delText>
            </w:r>
            <w:r w:rsidDel="00EA61B9">
              <w:rPr>
                <w:rStyle w:val="IndexLink"/>
                <w:rFonts w:asciiTheme="minorHAnsi" w:eastAsiaTheme="minorEastAsia" w:hAnsiTheme="minorHAnsi" w:cstheme="minorBidi"/>
                <w:noProof/>
                <w:lang w:eastAsia="es-ES"/>
              </w:rPr>
              <w:tab/>
            </w:r>
            <w:r w:rsidDel="00EA61B9">
              <w:rPr>
                <w:rStyle w:val="IndexLink"/>
                <w:noProof/>
              </w:rPr>
              <w:delText>Optimización de Hiperparámetros</w:delText>
            </w:r>
            <w:r w:rsidDel="00EA61B9">
              <w:rPr>
                <w:rStyle w:val="IndexLink"/>
                <w:noProof/>
              </w:rPr>
              <w:tab/>
              <w:delText>102</w:delText>
            </w:r>
          </w:del>
        </w:p>
        <w:p w14:paraId="174B7A9F" w14:textId="58EDACF7" w:rsidR="00CB7E31" w:rsidDel="00EA61B9" w:rsidRDefault="00000000" w:rsidP="00C40FF8">
          <w:pPr>
            <w:pStyle w:val="TDC1"/>
            <w:rPr>
              <w:del w:id="352" w:author="Jose Eduardo VIU" w:date="2023-04-08T19:27:00Z"/>
              <w:rFonts w:asciiTheme="minorHAnsi" w:eastAsiaTheme="minorEastAsia" w:hAnsiTheme="minorHAnsi" w:cstheme="minorBidi"/>
              <w:noProof/>
              <w:lang w:eastAsia="es-ES"/>
            </w:rPr>
            <w:pPrChange w:id="353" w:author="Jose Eduardo VIU" w:date="2023-04-10T14:09:00Z">
              <w:pPr>
                <w:pStyle w:val="TDC3"/>
                <w:tabs>
                  <w:tab w:val="left" w:pos="1320"/>
                  <w:tab w:val="right" w:leader="dot" w:pos="8494"/>
                </w:tabs>
              </w:pPr>
            </w:pPrChange>
          </w:pPr>
          <w:del w:id="354" w:author="Jose Eduardo VIU" w:date="2023-04-08T19:27:00Z">
            <w:r w:rsidDel="00EA61B9">
              <w:rPr>
                <w:rStyle w:val="IndexLink"/>
                <w:noProof/>
                <w:webHidden/>
              </w:rPr>
              <w:delText>1.3.5.</w:delText>
            </w:r>
            <w:r w:rsidDel="00EA61B9">
              <w:rPr>
                <w:rStyle w:val="IndexLink"/>
                <w:rFonts w:asciiTheme="minorHAnsi" w:eastAsiaTheme="minorEastAsia" w:hAnsiTheme="minorHAnsi" w:cstheme="minorBidi"/>
                <w:noProof/>
                <w:lang w:eastAsia="es-ES"/>
              </w:rPr>
              <w:tab/>
            </w:r>
            <w:r w:rsidDel="00EA61B9">
              <w:rPr>
                <w:rStyle w:val="IndexLink"/>
                <w:noProof/>
              </w:rPr>
              <w:delText>Estimar mejores modelos con LazzyPredict</w:delText>
            </w:r>
            <w:r w:rsidDel="00EA61B9">
              <w:rPr>
                <w:rStyle w:val="IndexLink"/>
                <w:noProof/>
              </w:rPr>
              <w:tab/>
              <w:delText>105</w:delText>
            </w:r>
          </w:del>
        </w:p>
        <w:p w14:paraId="45ABD80A" w14:textId="3819E07F" w:rsidR="00CB7E31" w:rsidDel="00EA61B9" w:rsidRDefault="00000000" w:rsidP="00C40FF8">
          <w:pPr>
            <w:pStyle w:val="TDC1"/>
            <w:rPr>
              <w:del w:id="355" w:author="Jose Eduardo VIU" w:date="2023-04-08T19:27:00Z"/>
              <w:rFonts w:asciiTheme="minorHAnsi" w:eastAsiaTheme="minorEastAsia" w:hAnsiTheme="minorHAnsi" w:cstheme="minorBidi"/>
              <w:noProof/>
              <w:lang w:eastAsia="es-ES"/>
            </w:rPr>
          </w:pPr>
          <w:del w:id="356" w:author="Jose Eduardo VIU" w:date="2023-04-08T19:27:00Z">
            <w:r w:rsidDel="00EA61B9">
              <w:rPr>
                <w:rStyle w:val="IndexLink"/>
                <w:noProof/>
                <w:webHidden/>
                <w:lang w:eastAsia="es-ES"/>
              </w:rPr>
              <w:delText>Anexos I</w:delText>
            </w:r>
            <w:r w:rsidDel="00EA61B9">
              <w:rPr>
                <w:rStyle w:val="IndexLink"/>
                <w:noProof/>
              </w:rPr>
              <w:tab/>
              <w:delText>117</w:delText>
            </w:r>
          </w:del>
        </w:p>
        <w:p w14:paraId="6C8BCCE6" w14:textId="77777777" w:rsidR="00CB7E31" w:rsidRDefault="00000000" w:rsidP="00C40FF8">
          <w:pPr>
            <w:pStyle w:val="TDC1"/>
          </w:pPr>
          <w:r>
            <w:fldChar w:fldCharType="end"/>
          </w:r>
        </w:p>
      </w:sdtContent>
    </w:sdt>
    <w:p w14:paraId="4A408884" w14:textId="25CBBB0E" w:rsidR="00CB7E31" w:rsidDel="00FE7368" w:rsidRDefault="00000000">
      <w:pPr>
        <w:shd w:val="clear" w:color="auto" w:fill="E5B8B7"/>
        <w:rPr>
          <w:del w:id="357" w:author="Jose Eduardo VIU" w:date="2023-04-02T11:30:00Z"/>
          <w:i/>
        </w:rPr>
      </w:pPr>
      <w:del w:id="358" w:author="Jose Eduardo VIU" w:date="2023-04-02T11:30:00Z">
        <w:r w:rsidDel="00FE7368">
          <w:rPr>
            <w:i/>
          </w:rPr>
          <w:delText>¡¡¡INFORMATIVO!!! (quitar)</w:delText>
        </w:r>
      </w:del>
    </w:p>
    <w:p w14:paraId="28C21EA0" w14:textId="3F30B991" w:rsidR="00CB7E31" w:rsidDel="00FE7368" w:rsidRDefault="00000000">
      <w:pPr>
        <w:shd w:val="clear" w:color="auto" w:fill="E5B8B7" w:themeFill="accent2" w:themeFillTint="66"/>
        <w:rPr>
          <w:del w:id="359" w:author="Jose Eduardo VIU" w:date="2023-04-02T11:30:00Z"/>
          <w:i/>
        </w:rPr>
      </w:pPr>
      <w:del w:id="360" w:author="Jose Eduardo VIU" w:date="2023-04-02T11:30:00Z">
        <w:r w:rsidDel="00FE7368">
          <w:rPr>
            <w:i/>
          </w:rPr>
          <w:delText xml:space="preserve">*Actualizar tabla de contenidos </w:delText>
        </w:r>
      </w:del>
    </w:p>
    <w:p w14:paraId="3A1D9E77" w14:textId="36BAD066" w:rsidR="00CB7E31" w:rsidDel="00FE7368" w:rsidRDefault="00000000">
      <w:pPr>
        <w:shd w:val="clear" w:color="auto" w:fill="E5B8B7" w:themeFill="accent2" w:themeFillTint="66"/>
        <w:rPr>
          <w:del w:id="361" w:author="Jose Eduardo VIU" w:date="2023-04-02T11:30:00Z"/>
          <w:i/>
        </w:rPr>
      </w:pPr>
      <w:del w:id="362" w:author="Jose Eduardo VIU" w:date="2023-04-02T11:30:00Z">
        <w:r w:rsidDel="00FE7368">
          <w:rPr>
            <w:i/>
          </w:rPr>
          <w:delText>*Hacer uso de salto de página para los nuevos apartados.</w:delText>
        </w:r>
      </w:del>
    </w:p>
    <w:p w14:paraId="1D5519DE" w14:textId="36ADC17C" w:rsidR="00CB7E31" w:rsidDel="00FE7368" w:rsidRDefault="00000000">
      <w:pPr>
        <w:shd w:val="clear" w:color="auto" w:fill="E5B8B7" w:themeFill="accent2" w:themeFillTint="66"/>
        <w:rPr>
          <w:del w:id="363" w:author="Jose Eduardo VIU" w:date="2023-04-02T11:30:00Z"/>
          <w:i/>
        </w:rPr>
      </w:pPr>
      <w:del w:id="364" w:author="Jose Eduardo VIU" w:date="2023-04-02T11:30:00Z">
        <w:r w:rsidDel="00FE7368">
          <w:rPr>
            <w:i/>
          </w:rPr>
          <w:delText>*Hacer uso de los estilos definidos: Normal, Título1, Título2, Título3.</w:delText>
        </w:r>
      </w:del>
    </w:p>
    <w:p w14:paraId="64CE1CEF" w14:textId="42E47A0E" w:rsidR="00CB7E31" w:rsidDel="00FE7368" w:rsidRDefault="00CB7E31">
      <w:pPr>
        <w:shd w:val="clear" w:color="auto" w:fill="E5B8B7" w:themeFill="accent2" w:themeFillTint="66"/>
        <w:rPr>
          <w:del w:id="365" w:author="Jose Eduardo VIU" w:date="2023-04-02T11:30:00Z"/>
          <w:i/>
        </w:rPr>
      </w:pPr>
    </w:p>
    <w:p w14:paraId="5238DB02" w14:textId="1C658121" w:rsidR="00CB7E31" w:rsidDel="00EA61B9" w:rsidRDefault="00CB7E31">
      <w:pPr>
        <w:rPr>
          <w:del w:id="366" w:author="Jose Eduardo VIU" w:date="2023-04-08T19:31:00Z"/>
        </w:rPr>
      </w:pPr>
    </w:p>
    <w:p w14:paraId="6A36C1ED" w14:textId="77777777" w:rsidR="00CB7E31" w:rsidRDefault="00000000">
      <w:pPr>
        <w:jc w:val="left"/>
        <w:rPr>
          <w:rFonts w:asciiTheme="majorHAnsi" w:eastAsiaTheme="majorEastAsia" w:hAnsiTheme="majorHAnsi" w:cstheme="majorBidi"/>
          <w:spacing w:val="-10"/>
          <w:sz w:val="56"/>
          <w:szCs w:val="56"/>
        </w:rPr>
      </w:pPr>
      <w:r>
        <w:br w:type="page"/>
      </w:r>
    </w:p>
    <w:p w14:paraId="51BA9802" w14:textId="77777777" w:rsidR="00CB7E31" w:rsidRDefault="00000000">
      <w:pPr>
        <w:pStyle w:val="Ttulo"/>
      </w:pPr>
      <w:r>
        <w:lastRenderedPageBreak/>
        <w:t>Índice de ilustraciones</w:t>
      </w:r>
    </w:p>
    <w:p w14:paraId="391F88D9" w14:textId="37FF31F4" w:rsidR="00EA61B9" w:rsidRDefault="00000000">
      <w:pPr>
        <w:pStyle w:val="Tabladeilustraciones"/>
        <w:tabs>
          <w:tab w:val="right" w:leader="dot" w:pos="8494"/>
        </w:tabs>
        <w:rPr>
          <w:ins w:id="367" w:author="Jose Eduardo VIU" w:date="2023-04-08T19:29:00Z"/>
          <w:rFonts w:asciiTheme="minorHAnsi" w:eastAsiaTheme="minorEastAsia" w:hAnsiTheme="minorHAnsi" w:cstheme="minorBidi"/>
          <w:noProof/>
          <w:lang w:eastAsia="es-ES"/>
        </w:rPr>
      </w:pPr>
      <w:r>
        <w:fldChar w:fldCharType="begin"/>
      </w:r>
      <w:r>
        <w:instrText xml:space="preserve"> TOC \c "Ilustración" </w:instrText>
      </w:r>
      <w:r>
        <w:fldChar w:fldCharType="separate"/>
      </w:r>
      <w:ins w:id="368" w:author="Jose Eduardo VIU" w:date="2023-04-08T19:29:00Z">
        <w:r w:rsidR="00EA61B9">
          <w:rPr>
            <w:noProof/>
          </w:rPr>
          <w:t>Ilustración 1. Esquema de modelo CRISP-DM. Tomada de: (Ncr &amp; Clinton, 1999)</w:t>
        </w:r>
        <w:r w:rsidR="00EA61B9">
          <w:rPr>
            <w:noProof/>
          </w:rPr>
          <w:tab/>
        </w:r>
        <w:r w:rsidR="00EA61B9">
          <w:rPr>
            <w:noProof/>
          </w:rPr>
          <w:fldChar w:fldCharType="begin"/>
        </w:r>
        <w:r w:rsidR="00EA61B9">
          <w:rPr>
            <w:noProof/>
          </w:rPr>
          <w:instrText xml:space="preserve"> PAGEREF _Toc131874591 \h </w:instrText>
        </w:r>
        <w:r w:rsidR="00EA61B9">
          <w:rPr>
            <w:noProof/>
          </w:rPr>
        </w:r>
      </w:ins>
      <w:r w:rsidR="00EA61B9">
        <w:rPr>
          <w:noProof/>
        </w:rPr>
        <w:fldChar w:fldCharType="separate"/>
      </w:r>
      <w:ins w:id="369" w:author="Jose Eduardo VIU" w:date="2023-04-08T19:29:00Z">
        <w:r w:rsidR="00EA61B9">
          <w:rPr>
            <w:noProof/>
          </w:rPr>
          <w:t>12</w:t>
        </w:r>
        <w:r w:rsidR="00EA61B9">
          <w:rPr>
            <w:noProof/>
          </w:rPr>
          <w:fldChar w:fldCharType="end"/>
        </w:r>
      </w:ins>
    </w:p>
    <w:p w14:paraId="09D1B96A" w14:textId="7718863D" w:rsidR="00EA61B9" w:rsidRDefault="00EA61B9">
      <w:pPr>
        <w:pStyle w:val="Tabladeilustraciones"/>
        <w:tabs>
          <w:tab w:val="right" w:leader="dot" w:pos="8494"/>
        </w:tabs>
        <w:rPr>
          <w:ins w:id="370" w:author="Jose Eduardo VIU" w:date="2023-04-08T19:29:00Z"/>
          <w:rFonts w:asciiTheme="minorHAnsi" w:eastAsiaTheme="minorEastAsia" w:hAnsiTheme="minorHAnsi" w:cstheme="minorBidi"/>
          <w:noProof/>
          <w:lang w:eastAsia="es-ES"/>
        </w:rPr>
      </w:pPr>
      <w:ins w:id="371" w:author="Jose Eduardo VIU" w:date="2023-04-08T19:29:00Z">
        <w:r>
          <w:rPr>
            <w:noProof/>
          </w:rPr>
          <w:t>Ilustración 2. Puntos principales de CRISP-DM. Tomada de (Ncr &amp; Clinton, 1999)</w:t>
        </w:r>
        <w:r>
          <w:rPr>
            <w:noProof/>
          </w:rPr>
          <w:tab/>
        </w:r>
        <w:r>
          <w:rPr>
            <w:noProof/>
          </w:rPr>
          <w:fldChar w:fldCharType="begin"/>
        </w:r>
        <w:r>
          <w:rPr>
            <w:noProof/>
          </w:rPr>
          <w:instrText xml:space="preserve"> PAGEREF _Toc131874592 \h </w:instrText>
        </w:r>
        <w:r>
          <w:rPr>
            <w:noProof/>
          </w:rPr>
        </w:r>
      </w:ins>
      <w:r>
        <w:rPr>
          <w:noProof/>
        </w:rPr>
        <w:fldChar w:fldCharType="separate"/>
      </w:r>
      <w:ins w:id="372" w:author="Jose Eduardo VIU" w:date="2023-04-08T19:29:00Z">
        <w:r>
          <w:rPr>
            <w:noProof/>
          </w:rPr>
          <w:t>13</w:t>
        </w:r>
        <w:r>
          <w:rPr>
            <w:noProof/>
          </w:rPr>
          <w:fldChar w:fldCharType="end"/>
        </w:r>
      </w:ins>
    </w:p>
    <w:p w14:paraId="4DC2BD0C" w14:textId="1CE9F1B3" w:rsidR="00EA61B9" w:rsidRDefault="00EA61B9">
      <w:pPr>
        <w:pStyle w:val="Tabladeilustraciones"/>
        <w:tabs>
          <w:tab w:val="right" w:leader="dot" w:pos="8494"/>
        </w:tabs>
        <w:rPr>
          <w:ins w:id="373" w:author="Jose Eduardo VIU" w:date="2023-04-08T19:29:00Z"/>
          <w:rFonts w:asciiTheme="minorHAnsi" w:eastAsiaTheme="minorEastAsia" w:hAnsiTheme="minorHAnsi" w:cstheme="minorBidi"/>
          <w:noProof/>
          <w:lang w:eastAsia="es-ES"/>
        </w:rPr>
      </w:pPr>
      <w:ins w:id="374" w:author="Jose Eduardo VIU" w:date="2023-04-08T19:29:00Z">
        <w:r>
          <w:rPr>
            <w:noProof/>
          </w:rPr>
          <w:t xml:space="preserve">Ilustración </w:t>
        </w:r>
        <w:r w:rsidRPr="00ED093C">
          <w:rPr>
            <w:noProof/>
          </w:rPr>
          <w:t>3</w:t>
        </w:r>
        <w:r>
          <w:rPr>
            <w:noProof/>
          </w:rPr>
          <w:t>. Cronograma de desarrollo del TFM. Elaboración propia</w:t>
        </w:r>
        <w:r>
          <w:rPr>
            <w:noProof/>
          </w:rPr>
          <w:tab/>
        </w:r>
        <w:r>
          <w:rPr>
            <w:noProof/>
          </w:rPr>
          <w:fldChar w:fldCharType="begin"/>
        </w:r>
        <w:r>
          <w:rPr>
            <w:noProof/>
          </w:rPr>
          <w:instrText xml:space="preserve"> PAGEREF _Toc131874593 \h </w:instrText>
        </w:r>
        <w:r>
          <w:rPr>
            <w:noProof/>
          </w:rPr>
        </w:r>
      </w:ins>
      <w:r>
        <w:rPr>
          <w:noProof/>
        </w:rPr>
        <w:fldChar w:fldCharType="separate"/>
      </w:r>
      <w:ins w:id="375" w:author="Jose Eduardo VIU" w:date="2023-04-08T19:29:00Z">
        <w:r>
          <w:rPr>
            <w:noProof/>
          </w:rPr>
          <w:t>14</w:t>
        </w:r>
        <w:r>
          <w:rPr>
            <w:noProof/>
          </w:rPr>
          <w:fldChar w:fldCharType="end"/>
        </w:r>
      </w:ins>
    </w:p>
    <w:p w14:paraId="42DB4F46" w14:textId="7E093E3C" w:rsidR="00EA61B9" w:rsidRDefault="00EA61B9">
      <w:pPr>
        <w:pStyle w:val="Tabladeilustraciones"/>
        <w:tabs>
          <w:tab w:val="right" w:leader="dot" w:pos="8494"/>
        </w:tabs>
        <w:rPr>
          <w:ins w:id="376" w:author="Jose Eduardo VIU" w:date="2023-04-08T19:29:00Z"/>
          <w:rFonts w:asciiTheme="minorHAnsi" w:eastAsiaTheme="minorEastAsia" w:hAnsiTheme="minorHAnsi" w:cstheme="minorBidi"/>
          <w:noProof/>
          <w:lang w:eastAsia="es-ES"/>
        </w:rPr>
      </w:pPr>
      <w:ins w:id="377" w:author="Jose Eduardo VIU" w:date="2023-04-08T19:29:00Z">
        <w:r>
          <w:rPr>
            <w:noProof/>
          </w:rPr>
          <w:t>Ilustración 4. Curva de Crecimiento del Cerdo. Tomada de (www.3tres3.com, 2010)</w:t>
        </w:r>
        <w:r>
          <w:rPr>
            <w:noProof/>
          </w:rPr>
          <w:tab/>
        </w:r>
        <w:r>
          <w:rPr>
            <w:noProof/>
          </w:rPr>
          <w:fldChar w:fldCharType="begin"/>
        </w:r>
        <w:r>
          <w:rPr>
            <w:noProof/>
          </w:rPr>
          <w:instrText xml:space="preserve"> PAGEREF _Toc131874594 \h </w:instrText>
        </w:r>
        <w:r>
          <w:rPr>
            <w:noProof/>
          </w:rPr>
        </w:r>
      </w:ins>
      <w:r>
        <w:rPr>
          <w:noProof/>
        </w:rPr>
        <w:fldChar w:fldCharType="separate"/>
      </w:r>
      <w:ins w:id="378" w:author="Jose Eduardo VIU" w:date="2023-04-08T19:29:00Z">
        <w:r>
          <w:rPr>
            <w:noProof/>
          </w:rPr>
          <w:t>16</w:t>
        </w:r>
        <w:r>
          <w:rPr>
            <w:noProof/>
          </w:rPr>
          <w:fldChar w:fldCharType="end"/>
        </w:r>
      </w:ins>
    </w:p>
    <w:p w14:paraId="727D0911" w14:textId="707CA813" w:rsidR="00EA61B9" w:rsidRDefault="00EA61B9">
      <w:pPr>
        <w:pStyle w:val="Tabladeilustraciones"/>
        <w:tabs>
          <w:tab w:val="right" w:leader="dot" w:pos="8494"/>
        </w:tabs>
        <w:rPr>
          <w:ins w:id="379" w:author="Jose Eduardo VIU" w:date="2023-04-08T19:29:00Z"/>
          <w:rFonts w:asciiTheme="minorHAnsi" w:eastAsiaTheme="minorEastAsia" w:hAnsiTheme="minorHAnsi" w:cstheme="minorBidi"/>
          <w:noProof/>
          <w:lang w:eastAsia="es-ES"/>
        </w:rPr>
      </w:pPr>
      <w:ins w:id="380" w:author="Jose Eduardo VIU" w:date="2023-04-08T19:29:00Z">
        <w:r>
          <w:rPr>
            <w:noProof/>
          </w:rPr>
          <w:t>Ilustración 5. Estadísticas generales de dataset inicial. Generado con ydata-profiling.</w:t>
        </w:r>
        <w:r>
          <w:rPr>
            <w:noProof/>
          </w:rPr>
          <w:tab/>
        </w:r>
        <w:r>
          <w:rPr>
            <w:noProof/>
          </w:rPr>
          <w:fldChar w:fldCharType="begin"/>
        </w:r>
        <w:r>
          <w:rPr>
            <w:noProof/>
          </w:rPr>
          <w:instrText xml:space="preserve"> PAGEREF _Toc131874595 \h </w:instrText>
        </w:r>
        <w:r>
          <w:rPr>
            <w:noProof/>
          </w:rPr>
        </w:r>
      </w:ins>
      <w:r>
        <w:rPr>
          <w:noProof/>
        </w:rPr>
        <w:fldChar w:fldCharType="separate"/>
      </w:r>
      <w:ins w:id="381" w:author="Jose Eduardo VIU" w:date="2023-04-08T19:29:00Z">
        <w:r>
          <w:rPr>
            <w:noProof/>
          </w:rPr>
          <w:t>25</w:t>
        </w:r>
        <w:r>
          <w:rPr>
            <w:noProof/>
          </w:rPr>
          <w:fldChar w:fldCharType="end"/>
        </w:r>
      </w:ins>
    </w:p>
    <w:p w14:paraId="41D1CCCF" w14:textId="154D89B6" w:rsidR="00EA61B9" w:rsidRDefault="00EA61B9">
      <w:pPr>
        <w:pStyle w:val="Tabladeilustraciones"/>
        <w:tabs>
          <w:tab w:val="right" w:leader="dot" w:pos="8494"/>
        </w:tabs>
        <w:rPr>
          <w:ins w:id="382" w:author="Jose Eduardo VIU" w:date="2023-04-08T19:29:00Z"/>
          <w:rFonts w:asciiTheme="minorHAnsi" w:eastAsiaTheme="minorEastAsia" w:hAnsiTheme="minorHAnsi" w:cstheme="minorBidi"/>
          <w:noProof/>
          <w:lang w:eastAsia="es-ES"/>
        </w:rPr>
      </w:pPr>
      <w:ins w:id="383" w:author="Jose Eduardo VIU" w:date="2023-04-08T19:29:00Z">
        <w:r>
          <w:rPr>
            <w:noProof/>
          </w:rPr>
          <w:t>Ilustración 6. Análisis preliminar de variable GMD. Generado con ydata-profiling.</w:t>
        </w:r>
        <w:r>
          <w:rPr>
            <w:noProof/>
          </w:rPr>
          <w:tab/>
        </w:r>
        <w:r>
          <w:rPr>
            <w:noProof/>
          </w:rPr>
          <w:fldChar w:fldCharType="begin"/>
        </w:r>
        <w:r>
          <w:rPr>
            <w:noProof/>
          </w:rPr>
          <w:instrText xml:space="preserve"> PAGEREF _Toc131874596 \h </w:instrText>
        </w:r>
        <w:r>
          <w:rPr>
            <w:noProof/>
          </w:rPr>
        </w:r>
      </w:ins>
      <w:r>
        <w:rPr>
          <w:noProof/>
        </w:rPr>
        <w:fldChar w:fldCharType="separate"/>
      </w:r>
      <w:ins w:id="384" w:author="Jose Eduardo VIU" w:date="2023-04-08T19:29:00Z">
        <w:r>
          <w:rPr>
            <w:noProof/>
          </w:rPr>
          <w:t>25</w:t>
        </w:r>
        <w:r>
          <w:rPr>
            <w:noProof/>
          </w:rPr>
          <w:fldChar w:fldCharType="end"/>
        </w:r>
      </w:ins>
    </w:p>
    <w:p w14:paraId="28AAEFF3" w14:textId="7D0D9D59" w:rsidR="00EA61B9" w:rsidRDefault="00EA61B9">
      <w:pPr>
        <w:pStyle w:val="Tabladeilustraciones"/>
        <w:tabs>
          <w:tab w:val="right" w:leader="dot" w:pos="8494"/>
        </w:tabs>
        <w:rPr>
          <w:ins w:id="385" w:author="Jose Eduardo VIU" w:date="2023-04-08T19:29:00Z"/>
          <w:rFonts w:asciiTheme="minorHAnsi" w:eastAsiaTheme="minorEastAsia" w:hAnsiTheme="minorHAnsi" w:cstheme="minorBidi"/>
          <w:noProof/>
          <w:lang w:eastAsia="es-ES"/>
        </w:rPr>
      </w:pPr>
      <w:ins w:id="386" w:author="Jose Eduardo VIU" w:date="2023-04-08T19:29:00Z">
        <w:r>
          <w:rPr>
            <w:noProof/>
          </w:rPr>
          <w:t>Ilustración 7. Diagrama “boxplot-wiskers” de GMD por tipo ganado. Elaboración propia.</w:t>
        </w:r>
        <w:r>
          <w:rPr>
            <w:noProof/>
          </w:rPr>
          <w:tab/>
        </w:r>
        <w:r>
          <w:rPr>
            <w:noProof/>
          </w:rPr>
          <w:fldChar w:fldCharType="begin"/>
        </w:r>
        <w:r>
          <w:rPr>
            <w:noProof/>
          </w:rPr>
          <w:instrText xml:space="preserve"> PAGEREF _Toc131874597 \h </w:instrText>
        </w:r>
        <w:r>
          <w:rPr>
            <w:noProof/>
          </w:rPr>
        </w:r>
      </w:ins>
      <w:r>
        <w:rPr>
          <w:noProof/>
        </w:rPr>
        <w:fldChar w:fldCharType="separate"/>
      </w:r>
      <w:ins w:id="387" w:author="Jose Eduardo VIU" w:date="2023-04-08T19:29:00Z">
        <w:r>
          <w:rPr>
            <w:noProof/>
          </w:rPr>
          <w:t>26</w:t>
        </w:r>
        <w:r>
          <w:rPr>
            <w:noProof/>
          </w:rPr>
          <w:fldChar w:fldCharType="end"/>
        </w:r>
      </w:ins>
    </w:p>
    <w:p w14:paraId="40C41372" w14:textId="04510707" w:rsidR="00EA61B9" w:rsidRDefault="00EA61B9">
      <w:pPr>
        <w:pStyle w:val="Tabladeilustraciones"/>
        <w:tabs>
          <w:tab w:val="right" w:leader="dot" w:pos="8494"/>
        </w:tabs>
        <w:rPr>
          <w:ins w:id="388" w:author="Jose Eduardo VIU" w:date="2023-04-08T19:29:00Z"/>
          <w:rFonts w:asciiTheme="minorHAnsi" w:eastAsiaTheme="minorEastAsia" w:hAnsiTheme="minorHAnsi" w:cstheme="minorBidi"/>
          <w:noProof/>
          <w:lang w:eastAsia="es-ES"/>
        </w:rPr>
      </w:pPr>
      <w:ins w:id="389" w:author="Jose Eduardo VIU" w:date="2023-04-08T19:29:00Z">
        <w:r>
          <w:rPr>
            <w:noProof/>
          </w:rPr>
          <w:t>Ilustración 8. Boxplot para comportamiento de cttos por meses. Elaboración propia</w:t>
        </w:r>
        <w:r>
          <w:rPr>
            <w:noProof/>
          </w:rPr>
          <w:tab/>
        </w:r>
        <w:r>
          <w:rPr>
            <w:noProof/>
          </w:rPr>
          <w:fldChar w:fldCharType="begin"/>
        </w:r>
        <w:r>
          <w:rPr>
            <w:noProof/>
          </w:rPr>
          <w:instrText xml:space="preserve"> PAGEREF _Toc131874598 \h </w:instrText>
        </w:r>
        <w:r>
          <w:rPr>
            <w:noProof/>
          </w:rPr>
        </w:r>
      </w:ins>
      <w:r>
        <w:rPr>
          <w:noProof/>
        </w:rPr>
        <w:fldChar w:fldCharType="separate"/>
      </w:r>
      <w:ins w:id="390" w:author="Jose Eduardo VIU" w:date="2023-04-08T19:29:00Z">
        <w:r>
          <w:rPr>
            <w:noProof/>
          </w:rPr>
          <w:t>28</w:t>
        </w:r>
        <w:r>
          <w:rPr>
            <w:noProof/>
          </w:rPr>
          <w:fldChar w:fldCharType="end"/>
        </w:r>
      </w:ins>
    </w:p>
    <w:p w14:paraId="3D2AD1E8" w14:textId="1D9FDCA6" w:rsidR="00EA61B9" w:rsidRDefault="00EA61B9">
      <w:pPr>
        <w:pStyle w:val="Tabladeilustraciones"/>
        <w:tabs>
          <w:tab w:val="right" w:leader="dot" w:pos="8494"/>
        </w:tabs>
        <w:rPr>
          <w:ins w:id="391" w:author="Jose Eduardo VIU" w:date="2023-04-08T19:29:00Z"/>
          <w:rFonts w:asciiTheme="minorHAnsi" w:eastAsiaTheme="minorEastAsia" w:hAnsiTheme="minorHAnsi" w:cstheme="minorBidi"/>
          <w:noProof/>
          <w:lang w:eastAsia="es-ES"/>
        </w:rPr>
      </w:pPr>
      <w:ins w:id="392" w:author="Jose Eduardo VIU" w:date="2023-04-08T19:29:00Z">
        <w:r>
          <w:rPr>
            <w:noProof/>
          </w:rPr>
          <w:t>Ilustración 9. Boxplot para cttos agrupado por años. Elaboracion propia.</w:t>
        </w:r>
        <w:r>
          <w:rPr>
            <w:noProof/>
          </w:rPr>
          <w:tab/>
        </w:r>
        <w:r>
          <w:rPr>
            <w:noProof/>
          </w:rPr>
          <w:fldChar w:fldCharType="begin"/>
        </w:r>
        <w:r>
          <w:rPr>
            <w:noProof/>
          </w:rPr>
          <w:instrText xml:space="preserve"> PAGEREF _Toc131874599 \h </w:instrText>
        </w:r>
        <w:r>
          <w:rPr>
            <w:noProof/>
          </w:rPr>
        </w:r>
      </w:ins>
      <w:r>
        <w:rPr>
          <w:noProof/>
        </w:rPr>
        <w:fldChar w:fldCharType="separate"/>
      </w:r>
      <w:ins w:id="393" w:author="Jose Eduardo VIU" w:date="2023-04-08T19:29:00Z">
        <w:r>
          <w:rPr>
            <w:noProof/>
          </w:rPr>
          <w:t>28</w:t>
        </w:r>
        <w:r>
          <w:rPr>
            <w:noProof/>
          </w:rPr>
          <w:fldChar w:fldCharType="end"/>
        </w:r>
      </w:ins>
    </w:p>
    <w:p w14:paraId="2EC394CA" w14:textId="6E480313" w:rsidR="00EA61B9" w:rsidRDefault="00EA61B9">
      <w:pPr>
        <w:pStyle w:val="Tabladeilustraciones"/>
        <w:tabs>
          <w:tab w:val="right" w:leader="dot" w:pos="8494"/>
        </w:tabs>
        <w:rPr>
          <w:ins w:id="394" w:author="Jose Eduardo VIU" w:date="2023-04-08T19:29:00Z"/>
          <w:rFonts w:asciiTheme="minorHAnsi" w:eastAsiaTheme="minorEastAsia" w:hAnsiTheme="minorHAnsi" w:cstheme="minorBidi"/>
          <w:noProof/>
          <w:lang w:eastAsia="es-ES"/>
        </w:rPr>
      </w:pPr>
      <w:ins w:id="395" w:author="Jose Eduardo VIU" w:date="2023-04-08T19:29:00Z">
        <w:r>
          <w:rPr>
            <w:noProof/>
          </w:rPr>
          <w:t>Ilustración 10. Evolución de GMD por meses para los últimos años. Elaboración propia.</w:t>
        </w:r>
        <w:r>
          <w:rPr>
            <w:noProof/>
          </w:rPr>
          <w:tab/>
        </w:r>
        <w:r>
          <w:rPr>
            <w:noProof/>
          </w:rPr>
          <w:fldChar w:fldCharType="begin"/>
        </w:r>
        <w:r>
          <w:rPr>
            <w:noProof/>
          </w:rPr>
          <w:instrText xml:space="preserve"> PAGEREF _Toc131874600 \h </w:instrText>
        </w:r>
        <w:r>
          <w:rPr>
            <w:noProof/>
          </w:rPr>
        </w:r>
      </w:ins>
      <w:r>
        <w:rPr>
          <w:noProof/>
        </w:rPr>
        <w:fldChar w:fldCharType="separate"/>
      </w:r>
      <w:ins w:id="396" w:author="Jose Eduardo VIU" w:date="2023-04-08T19:29:00Z">
        <w:r>
          <w:rPr>
            <w:noProof/>
          </w:rPr>
          <w:t>29</w:t>
        </w:r>
        <w:r>
          <w:rPr>
            <w:noProof/>
          </w:rPr>
          <w:fldChar w:fldCharType="end"/>
        </w:r>
      </w:ins>
    </w:p>
    <w:p w14:paraId="202FC541" w14:textId="4AF726C2" w:rsidR="00EA61B9" w:rsidRDefault="00EA61B9">
      <w:pPr>
        <w:pStyle w:val="Tabladeilustraciones"/>
        <w:tabs>
          <w:tab w:val="right" w:leader="dot" w:pos="8494"/>
        </w:tabs>
        <w:rPr>
          <w:ins w:id="397" w:author="Jose Eduardo VIU" w:date="2023-04-08T19:29:00Z"/>
          <w:rFonts w:asciiTheme="minorHAnsi" w:eastAsiaTheme="minorEastAsia" w:hAnsiTheme="minorHAnsi" w:cstheme="minorBidi"/>
          <w:noProof/>
          <w:lang w:eastAsia="es-ES"/>
        </w:rPr>
      </w:pPr>
      <w:ins w:id="398" w:author="Jose Eduardo VIU" w:date="2023-04-08T19:29:00Z">
        <w:r>
          <w:rPr>
            <w:noProof/>
          </w:rPr>
          <w:t>Ilustración 11. Descomposición de la serie temporal. Elaboración propia.</w:t>
        </w:r>
        <w:r>
          <w:rPr>
            <w:noProof/>
          </w:rPr>
          <w:tab/>
        </w:r>
        <w:r>
          <w:rPr>
            <w:noProof/>
          </w:rPr>
          <w:fldChar w:fldCharType="begin"/>
        </w:r>
        <w:r>
          <w:rPr>
            <w:noProof/>
          </w:rPr>
          <w:instrText xml:space="preserve"> PAGEREF _Toc131874601 \h </w:instrText>
        </w:r>
        <w:r>
          <w:rPr>
            <w:noProof/>
          </w:rPr>
        </w:r>
      </w:ins>
      <w:r>
        <w:rPr>
          <w:noProof/>
        </w:rPr>
        <w:fldChar w:fldCharType="separate"/>
      </w:r>
      <w:ins w:id="399" w:author="Jose Eduardo VIU" w:date="2023-04-08T19:29:00Z">
        <w:r>
          <w:rPr>
            <w:noProof/>
          </w:rPr>
          <w:t>29</w:t>
        </w:r>
        <w:r>
          <w:rPr>
            <w:noProof/>
          </w:rPr>
          <w:fldChar w:fldCharType="end"/>
        </w:r>
      </w:ins>
    </w:p>
    <w:p w14:paraId="63AF071B" w14:textId="7EE8237F" w:rsidR="00EA61B9" w:rsidRDefault="00EA61B9">
      <w:pPr>
        <w:pStyle w:val="Tabladeilustraciones"/>
        <w:tabs>
          <w:tab w:val="right" w:leader="dot" w:pos="8494"/>
        </w:tabs>
        <w:rPr>
          <w:ins w:id="400" w:author="Jose Eduardo VIU" w:date="2023-04-08T19:29:00Z"/>
          <w:rFonts w:asciiTheme="minorHAnsi" w:eastAsiaTheme="minorEastAsia" w:hAnsiTheme="minorHAnsi" w:cstheme="minorBidi"/>
          <w:noProof/>
          <w:lang w:eastAsia="es-ES"/>
        </w:rPr>
      </w:pPr>
      <w:ins w:id="401" w:author="Jose Eduardo VIU" w:date="2023-04-08T19:29:00Z">
        <w:r>
          <w:rPr>
            <w:noProof/>
          </w:rPr>
          <w:t>Ilustración 12. Boxplot con Outliers de GMD. Elaboración propia.</w:t>
        </w:r>
        <w:r>
          <w:rPr>
            <w:noProof/>
          </w:rPr>
          <w:tab/>
        </w:r>
        <w:r>
          <w:rPr>
            <w:noProof/>
          </w:rPr>
          <w:fldChar w:fldCharType="begin"/>
        </w:r>
        <w:r>
          <w:rPr>
            <w:noProof/>
          </w:rPr>
          <w:instrText xml:space="preserve"> PAGEREF _Toc131874602 \h </w:instrText>
        </w:r>
        <w:r>
          <w:rPr>
            <w:noProof/>
          </w:rPr>
        </w:r>
      </w:ins>
      <w:r>
        <w:rPr>
          <w:noProof/>
        </w:rPr>
        <w:fldChar w:fldCharType="separate"/>
      </w:r>
      <w:ins w:id="402" w:author="Jose Eduardo VIU" w:date="2023-04-08T19:29:00Z">
        <w:r>
          <w:rPr>
            <w:noProof/>
          </w:rPr>
          <w:t>32</w:t>
        </w:r>
        <w:r>
          <w:rPr>
            <w:noProof/>
          </w:rPr>
          <w:fldChar w:fldCharType="end"/>
        </w:r>
      </w:ins>
    </w:p>
    <w:p w14:paraId="4CB0955D" w14:textId="3FDCEE07" w:rsidR="00EA61B9" w:rsidRDefault="00EA61B9">
      <w:pPr>
        <w:pStyle w:val="Tabladeilustraciones"/>
        <w:tabs>
          <w:tab w:val="right" w:leader="dot" w:pos="8494"/>
        </w:tabs>
        <w:rPr>
          <w:ins w:id="403" w:author="Jose Eduardo VIU" w:date="2023-04-08T19:29:00Z"/>
          <w:rFonts w:asciiTheme="minorHAnsi" w:eastAsiaTheme="minorEastAsia" w:hAnsiTheme="minorHAnsi" w:cstheme="minorBidi"/>
          <w:noProof/>
          <w:lang w:eastAsia="es-ES"/>
        </w:rPr>
      </w:pPr>
      <w:ins w:id="404" w:author="Jose Eduardo VIU" w:date="2023-04-08T19:29:00Z">
        <w:r>
          <w:rPr>
            <w:noProof/>
          </w:rPr>
          <w:t>Ilustración 13. Estadísticas generales de dataset inicial. Generado con ydata-profiling.</w:t>
        </w:r>
        <w:r>
          <w:rPr>
            <w:noProof/>
          </w:rPr>
          <w:tab/>
        </w:r>
        <w:r>
          <w:rPr>
            <w:noProof/>
          </w:rPr>
          <w:fldChar w:fldCharType="begin"/>
        </w:r>
        <w:r>
          <w:rPr>
            <w:noProof/>
          </w:rPr>
          <w:instrText xml:space="preserve"> PAGEREF _Toc131874603 \h </w:instrText>
        </w:r>
        <w:r>
          <w:rPr>
            <w:noProof/>
          </w:rPr>
        </w:r>
      </w:ins>
      <w:r>
        <w:rPr>
          <w:noProof/>
        </w:rPr>
        <w:fldChar w:fldCharType="separate"/>
      </w:r>
      <w:ins w:id="405" w:author="Jose Eduardo VIU" w:date="2023-04-08T19:29:00Z">
        <w:r>
          <w:rPr>
            <w:noProof/>
          </w:rPr>
          <w:t>32</w:t>
        </w:r>
        <w:r>
          <w:rPr>
            <w:noProof/>
          </w:rPr>
          <w:fldChar w:fldCharType="end"/>
        </w:r>
      </w:ins>
    </w:p>
    <w:p w14:paraId="2D5EE29C" w14:textId="6A8A3A57" w:rsidR="00EA61B9" w:rsidRDefault="00EA61B9">
      <w:pPr>
        <w:pStyle w:val="Tabladeilustraciones"/>
        <w:tabs>
          <w:tab w:val="right" w:leader="dot" w:pos="8494"/>
        </w:tabs>
        <w:rPr>
          <w:ins w:id="406" w:author="Jose Eduardo VIU" w:date="2023-04-08T19:29:00Z"/>
          <w:rFonts w:asciiTheme="minorHAnsi" w:eastAsiaTheme="minorEastAsia" w:hAnsiTheme="minorHAnsi" w:cstheme="minorBidi"/>
          <w:noProof/>
          <w:lang w:eastAsia="es-ES"/>
        </w:rPr>
      </w:pPr>
      <w:ins w:id="407" w:author="Jose Eduardo VIU" w:date="2023-04-08T19:29:00Z">
        <w:r>
          <w:rPr>
            <w:noProof/>
          </w:rPr>
          <w:t>Ilustración 14 - Quitar atributos innecesarios del Dataset Inicial. Elaboración propia.</w:t>
        </w:r>
        <w:r>
          <w:rPr>
            <w:noProof/>
          </w:rPr>
          <w:tab/>
        </w:r>
        <w:r>
          <w:rPr>
            <w:noProof/>
          </w:rPr>
          <w:fldChar w:fldCharType="begin"/>
        </w:r>
        <w:r>
          <w:rPr>
            <w:noProof/>
          </w:rPr>
          <w:instrText xml:space="preserve"> PAGEREF _Toc131874604 \h </w:instrText>
        </w:r>
        <w:r>
          <w:rPr>
            <w:noProof/>
          </w:rPr>
        </w:r>
      </w:ins>
      <w:r>
        <w:rPr>
          <w:noProof/>
        </w:rPr>
        <w:fldChar w:fldCharType="separate"/>
      </w:r>
      <w:ins w:id="408" w:author="Jose Eduardo VIU" w:date="2023-04-08T19:29:00Z">
        <w:r>
          <w:rPr>
            <w:noProof/>
          </w:rPr>
          <w:t>34</w:t>
        </w:r>
        <w:r>
          <w:rPr>
            <w:noProof/>
          </w:rPr>
          <w:fldChar w:fldCharType="end"/>
        </w:r>
      </w:ins>
    </w:p>
    <w:p w14:paraId="2C283BA3" w14:textId="38AF9D01" w:rsidR="00EA61B9" w:rsidRDefault="00EA61B9">
      <w:pPr>
        <w:pStyle w:val="Tabladeilustraciones"/>
        <w:tabs>
          <w:tab w:val="right" w:leader="dot" w:pos="8494"/>
        </w:tabs>
        <w:rPr>
          <w:ins w:id="409" w:author="Jose Eduardo VIU" w:date="2023-04-08T19:29:00Z"/>
          <w:rFonts w:asciiTheme="minorHAnsi" w:eastAsiaTheme="minorEastAsia" w:hAnsiTheme="minorHAnsi" w:cstheme="minorBidi"/>
          <w:noProof/>
          <w:lang w:eastAsia="es-ES"/>
        </w:rPr>
      </w:pPr>
      <w:ins w:id="410" w:author="Jose Eduardo VIU" w:date="2023-04-08T19:29:00Z">
        <w:r>
          <w:rPr>
            <w:noProof/>
          </w:rPr>
          <w:t>Ilustración 15. Distribución de valores de GMD. Elaboración propia.</w:t>
        </w:r>
        <w:r>
          <w:rPr>
            <w:noProof/>
          </w:rPr>
          <w:tab/>
        </w:r>
        <w:r>
          <w:rPr>
            <w:noProof/>
          </w:rPr>
          <w:fldChar w:fldCharType="begin"/>
        </w:r>
        <w:r>
          <w:rPr>
            <w:noProof/>
          </w:rPr>
          <w:instrText xml:space="preserve"> PAGEREF _Toc131874605 \h </w:instrText>
        </w:r>
        <w:r>
          <w:rPr>
            <w:noProof/>
          </w:rPr>
        </w:r>
      </w:ins>
      <w:r>
        <w:rPr>
          <w:noProof/>
        </w:rPr>
        <w:fldChar w:fldCharType="separate"/>
      </w:r>
      <w:ins w:id="411" w:author="Jose Eduardo VIU" w:date="2023-04-08T19:29:00Z">
        <w:r>
          <w:rPr>
            <w:noProof/>
          </w:rPr>
          <w:t>35</w:t>
        </w:r>
        <w:r>
          <w:rPr>
            <w:noProof/>
          </w:rPr>
          <w:fldChar w:fldCharType="end"/>
        </w:r>
      </w:ins>
    </w:p>
    <w:p w14:paraId="1E84A233" w14:textId="1DACA3B5" w:rsidR="00EA61B9" w:rsidRDefault="00EA61B9">
      <w:pPr>
        <w:pStyle w:val="Tabladeilustraciones"/>
        <w:tabs>
          <w:tab w:val="right" w:leader="dot" w:pos="8494"/>
        </w:tabs>
        <w:rPr>
          <w:ins w:id="412" w:author="Jose Eduardo VIU" w:date="2023-04-08T19:29:00Z"/>
          <w:rFonts w:asciiTheme="minorHAnsi" w:eastAsiaTheme="minorEastAsia" w:hAnsiTheme="minorHAnsi" w:cstheme="minorBidi"/>
          <w:noProof/>
          <w:lang w:eastAsia="es-ES"/>
        </w:rPr>
      </w:pPr>
      <w:ins w:id="413" w:author="Jose Eduardo VIU" w:date="2023-04-08T19:29:00Z">
        <w:r>
          <w:rPr>
            <w:noProof/>
          </w:rPr>
          <w:t>Ilustración 16. Eliminar outliers de GMD. Elaboración propia.</w:t>
        </w:r>
        <w:r>
          <w:rPr>
            <w:noProof/>
          </w:rPr>
          <w:tab/>
        </w:r>
        <w:r>
          <w:rPr>
            <w:noProof/>
          </w:rPr>
          <w:fldChar w:fldCharType="begin"/>
        </w:r>
        <w:r>
          <w:rPr>
            <w:noProof/>
          </w:rPr>
          <w:instrText xml:space="preserve"> PAGEREF _Toc131874606 \h </w:instrText>
        </w:r>
        <w:r>
          <w:rPr>
            <w:noProof/>
          </w:rPr>
        </w:r>
      </w:ins>
      <w:r>
        <w:rPr>
          <w:noProof/>
        </w:rPr>
        <w:fldChar w:fldCharType="separate"/>
      </w:r>
      <w:ins w:id="414" w:author="Jose Eduardo VIU" w:date="2023-04-08T19:29:00Z">
        <w:r>
          <w:rPr>
            <w:noProof/>
          </w:rPr>
          <w:t>36</w:t>
        </w:r>
        <w:r>
          <w:rPr>
            <w:noProof/>
          </w:rPr>
          <w:fldChar w:fldCharType="end"/>
        </w:r>
      </w:ins>
    </w:p>
    <w:p w14:paraId="614F4B07" w14:textId="2F2A6429" w:rsidR="00EA61B9" w:rsidRDefault="00EA61B9">
      <w:pPr>
        <w:pStyle w:val="Tabladeilustraciones"/>
        <w:tabs>
          <w:tab w:val="right" w:leader="dot" w:pos="8494"/>
        </w:tabs>
        <w:rPr>
          <w:ins w:id="415" w:author="Jose Eduardo VIU" w:date="2023-04-08T19:29:00Z"/>
          <w:rFonts w:asciiTheme="minorHAnsi" w:eastAsiaTheme="minorEastAsia" w:hAnsiTheme="minorHAnsi" w:cstheme="minorBidi"/>
          <w:noProof/>
          <w:lang w:eastAsia="es-ES"/>
        </w:rPr>
      </w:pPr>
      <w:ins w:id="416" w:author="Jose Eduardo VIU" w:date="2023-04-08T19:29:00Z">
        <w:r>
          <w:rPr>
            <w:noProof/>
          </w:rPr>
          <w:t>Ilustración 17. Outliers de DiasMedios en Dataframe inicial. Elaboración propia.</w:t>
        </w:r>
        <w:r>
          <w:rPr>
            <w:noProof/>
          </w:rPr>
          <w:tab/>
        </w:r>
        <w:r>
          <w:rPr>
            <w:noProof/>
          </w:rPr>
          <w:fldChar w:fldCharType="begin"/>
        </w:r>
        <w:r>
          <w:rPr>
            <w:noProof/>
          </w:rPr>
          <w:instrText xml:space="preserve"> PAGEREF _Toc131874607 \h </w:instrText>
        </w:r>
        <w:r>
          <w:rPr>
            <w:noProof/>
          </w:rPr>
        </w:r>
      </w:ins>
      <w:r>
        <w:rPr>
          <w:noProof/>
        </w:rPr>
        <w:fldChar w:fldCharType="separate"/>
      </w:r>
      <w:ins w:id="417" w:author="Jose Eduardo VIU" w:date="2023-04-08T19:29:00Z">
        <w:r>
          <w:rPr>
            <w:noProof/>
          </w:rPr>
          <w:t>36</w:t>
        </w:r>
        <w:r>
          <w:rPr>
            <w:noProof/>
          </w:rPr>
          <w:fldChar w:fldCharType="end"/>
        </w:r>
      </w:ins>
    </w:p>
    <w:p w14:paraId="39FE36D7" w14:textId="0F19DDA0" w:rsidR="00EA61B9" w:rsidRDefault="00EA61B9">
      <w:pPr>
        <w:pStyle w:val="Tabladeilustraciones"/>
        <w:tabs>
          <w:tab w:val="right" w:leader="dot" w:pos="8494"/>
        </w:tabs>
        <w:rPr>
          <w:ins w:id="418" w:author="Jose Eduardo VIU" w:date="2023-04-08T19:29:00Z"/>
          <w:rFonts w:asciiTheme="minorHAnsi" w:eastAsiaTheme="minorEastAsia" w:hAnsiTheme="minorHAnsi" w:cstheme="minorBidi"/>
          <w:noProof/>
          <w:lang w:eastAsia="es-ES"/>
        </w:rPr>
      </w:pPr>
      <w:ins w:id="419" w:author="Jose Eduardo VIU" w:date="2023-04-08T19:29:00Z">
        <w:r>
          <w:rPr>
            <w:noProof/>
          </w:rPr>
          <w:t>Ilustración 18. Eliminar outliers de DiasMedios. Elaboración propia.</w:t>
        </w:r>
        <w:r>
          <w:rPr>
            <w:noProof/>
          </w:rPr>
          <w:tab/>
        </w:r>
        <w:r>
          <w:rPr>
            <w:noProof/>
          </w:rPr>
          <w:fldChar w:fldCharType="begin"/>
        </w:r>
        <w:r>
          <w:rPr>
            <w:noProof/>
          </w:rPr>
          <w:instrText xml:space="preserve"> PAGEREF _Toc131874608 \h </w:instrText>
        </w:r>
        <w:r>
          <w:rPr>
            <w:noProof/>
          </w:rPr>
        </w:r>
      </w:ins>
      <w:r>
        <w:rPr>
          <w:noProof/>
        </w:rPr>
        <w:fldChar w:fldCharType="separate"/>
      </w:r>
      <w:ins w:id="420" w:author="Jose Eduardo VIU" w:date="2023-04-08T19:29:00Z">
        <w:r>
          <w:rPr>
            <w:noProof/>
          </w:rPr>
          <w:t>37</w:t>
        </w:r>
        <w:r>
          <w:rPr>
            <w:noProof/>
          </w:rPr>
          <w:fldChar w:fldCharType="end"/>
        </w:r>
      </w:ins>
    </w:p>
    <w:p w14:paraId="688AB423" w14:textId="76695472" w:rsidR="00EA61B9" w:rsidRDefault="00EA61B9">
      <w:pPr>
        <w:pStyle w:val="Tabladeilustraciones"/>
        <w:tabs>
          <w:tab w:val="right" w:leader="dot" w:pos="8494"/>
        </w:tabs>
        <w:rPr>
          <w:ins w:id="421" w:author="Jose Eduardo VIU" w:date="2023-04-08T19:29:00Z"/>
          <w:rFonts w:asciiTheme="minorHAnsi" w:eastAsiaTheme="minorEastAsia" w:hAnsiTheme="minorHAnsi" w:cstheme="minorBidi"/>
          <w:noProof/>
          <w:lang w:eastAsia="es-ES"/>
        </w:rPr>
      </w:pPr>
      <w:ins w:id="422" w:author="Jose Eduardo VIU" w:date="2023-04-08T19:29:00Z">
        <w:r>
          <w:rPr>
            <w:noProof/>
          </w:rPr>
          <w:t>Ilustración 19. Rellenar valores perdidos de localización GPS de granjas. Elaboración propia.</w:t>
        </w:r>
        <w:r>
          <w:rPr>
            <w:noProof/>
          </w:rPr>
          <w:tab/>
        </w:r>
        <w:r>
          <w:rPr>
            <w:noProof/>
          </w:rPr>
          <w:fldChar w:fldCharType="begin"/>
        </w:r>
        <w:r>
          <w:rPr>
            <w:noProof/>
          </w:rPr>
          <w:instrText xml:space="preserve"> PAGEREF _Toc131874609 \h </w:instrText>
        </w:r>
        <w:r>
          <w:rPr>
            <w:noProof/>
          </w:rPr>
        </w:r>
      </w:ins>
      <w:r>
        <w:rPr>
          <w:noProof/>
        </w:rPr>
        <w:fldChar w:fldCharType="separate"/>
      </w:r>
      <w:ins w:id="423" w:author="Jose Eduardo VIU" w:date="2023-04-08T19:29:00Z">
        <w:r>
          <w:rPr>
            <w:noProof/>
          </w:rPr>
          <w:t>37</w:t>
        </w:r>
        <w:r>
          <w:rPr>
            <w:noProof/>
          </w:rPr>
          <w:fldChar w:fldCharType="end"/>
        </w:r>
      </w:ins>
    </w:p>
    <w:p w14:paraId="2C2DA158" w14:textId="5551FBE7" w:rsidR="00EA61B9" w:rsidRDefault="00EA61B9">
      <w:pPr>
        <w:pStyle w:val="Tabladeilustraciones"/>
        <w:tabs>
          <w:tab w:val="right" w:leader="dot" w:pos="8494"/>
        </w:tabs>
        <w:rPr>
          <w:ins w:id="424" w:author="Jose Eduardo VIU" w:date="2023-04-08T19:29:00Z"/>
          <w:rFonts w:asciiTheme="minorHAnsi" w:eastAsiaTheme="minorEastAsia" w:hAnsiTheme="minorHAnsi" w:cstheme="minorBidi"/>
          <w:noProof/>
          <w:lang w:eastAsia="es-ES"/>
        </w:rPr>
      </w:pPr>
      <w:ins w:id="425" w:author="Jose Eduardo VIU" w:date="2023-04-08T19:29:00Z">
        <w:r>
          <w:rPr>
            <w:noProof/>
          </w:rPr>
          <w:t>Ilustración 20. Rellenar valores perdidos de código postal. Elaboración propia.</w:t>
        </w:r>
        <w:r>
          <w:rPr>
            <w:noProof/>
          </w:rPr>
          <w:tab/>
        </w:r>
        <w:r>
          <w:rPr>
            <w:noProof/>
          </w:rPr>
          <w:fldChar w:fldCharType="begin"/>
        </w:r>
        <w:r>
          <w:rPr>
            <w:noProof/>
          </w:rPr>
          <w:instrText xml:space="preserve"> PAGEREF _Toc131874610 \h </w:instrText>
        </w:r>
        <w:r>
          <w:rPr>
            <w:noProof/>
          </w:rPr>
        </w:r>
      </w:ins>
      <w:r>
        <w:rPr>
          <w:noProof/>
        </w:rPr>
        <w:fldChar w:fldCharType="separate"/>
      </w:r>
      <w:ins w:id="426" w:author="Jose Eduardo VIU" w:date="2023-04-08T19:29:00Z">
        <w:r>
          <w:rPr>
            <w:noProof/>
          </w:rPr>
          <w:t>38</w:t>
        </w:r>
        <w:r>
          <w:rPr>
            <w:noProof/>
          </w:rPr>
          <w:fldChar w:fldCharType="end"/>
        </w:r>
      </w:ins>
    </w:p>
    <w:p w14:paraId="6D9385C2" w14:textId="167FFD5A" w:rsidR="00EA61B9" w:rsidRDefault="00EA61B9">
      <w:pPr>
        <w:pStyle w:val="Tabladeilustraciones"/>
        <w:tabs>
          <w:tab w:val="right" w:leader="dot" w:pos="8494"/>
        </w:tabs>
        <w:rPr>
          <w:ins w:id="427" w:author="Jose Eduardo VIU" w:date="2023-04-08T19:29:00Z"/>
          <w:rFonts w:asciiTheme="minorHAnsi" w:eastAsiaTheme="minorEastAsia" w:hAnsiTheme="minorHAnsi" w:cstheme="minorBidi"/>
          <w:noProof/>
          <w:lang w:eastAsia="es-ES"/>
        </w:rPr>
      </w:pPr>
      <w:ins w:id="428" w:author="Jose Eduardo VIU" w:date="2023-04-08T19:29:00Z">
        <w:r>
          <w:rPr>
            <w:noProof/>
          </w:rPr>
          <w:t>Ilustración 21. Función para simplificar nombres de granjas. Elaboración propia.</w:t>
        </w:r>
        <w:r>
          <w:rPr>
            <w:noProof/>
          </w:rPr>
          <w:tab/>
        </w:r>
        <w:r>
          <w:rPr>
            <w:noProof/>
          </w:rPr>
          <w:fldChar w:fldCharType="begin"/>
        </w:r>
        <w:r>
          <w:rPr>
            <w:noProof/>
          </w:rPr>
          <w:instrText xml:space="preserve"> PAGEREF _Toc131874611 \h </w:instrText>
        </w:r>
        <w:r>
          <w:rPr>
            <w:noProof/>
          </w:rPr>
        </w:r>
      </w:ins>
      <w:r>
        <w:rPr>
          <w:noProof/>
        </w:rPr>
        <w:fldChar w:fldCharType="separate"/>
      </w:r>
      <w:ins w:id="429" w:author="Jose Eduardo VIU" w:date="2023-04-08T19:29:00Z">
        <w:r>
          <w:rPr>
            <w:noProof/>
          </w:rPr>
          <w:t>38</w:t>
        </w:r>
        <w:r>
          <w:rPr>
            <w:noProof/>
          </w:rPr>
          <w:fldChar w:fldCharType="end"/>
        </w:r>
      </w:ins>
    </w:p>
    <w:p w14:paraId="4F7F46AE" w14:textId="24DFE02A" w:rsidR="00EA61B9" w:rsidRDefault="00EA61B9">
      <w:pPr>
        <w:pStyle w:val="Tabladeilustraciones"/>
        <w:tabs>
          <w:tab w:val="right" w:leader="dot" w:pos="8494"/>
        </w:tabs>
        <w:rPr>
          <w:ins w:id="430" w:author="Jose Eduardo VIU" w:date="2023-04-08T19:29:00Z"/>
          <w:rFonts w:asciiTheme="minorHAnsi" w:eastAsiaTheme="minorEastAsia" w:hAnsiTheme="minorHAnsi" w:cstheme="minorBidi"/>
          <w:noProof/>
          <w:lang w:eastAsia="es-ES"/>
        </w:rPr>
      </w:pPr>
      <w:ins w:id="431" w:author="Jose Eduardo VIU" w:date="2023-04-08T19:29:00Z">
        <w:r>
          <w:rPr>
            <w:noProof/>
          </w:rPr>
          <w:t>Ilustración 22. Corregir nombre de granjas. Elaboración propia.</w:t>
        </w:r>
        <w:r>
          <w:rPr>
            <w:noProof/>
          </w:rPr>
          <w:tab/>
        </w:r>
        <w:r>
          <w:rPr>
            <w:noProof/>
          </w:rPr>
          <w:fldChar w:fldCharType="begin"/>
        </w:r>
        <w:r>
          <w:rPr>
            <w:noProof/>
          </w:rPr>
          <w:instrText xml:space="preserve"> PAGEREF _Toc131874612 \h </w:instrText>
        </w:r>
        <w:r>
          <w:rPr>
            <w:noProof/>
          </w:rPr>
        </w:r>
      </w:ins>
      <w:r>
        <w:rPr>
          <w:noProof/>
        </w:rPr>
        <w:fldChar w:fldCharType="separate"/>
      </w:r>
      <w:ins w:id="432" w:author="Jose Eduardo VIU" w:date="2023-04-08T19:29:00Z">
        <w:r>
          <w:rPr>
            <w:noProof/>
          </w:rPr>
          <w:t>38</w:t>
        </w:r>
        <w:r>
          <w:rPr>
            <w:noProof/>
          </w:rPr>
          <w:fldChar w:fldCharType="end"/>
        </w:r>
      </w:ins>
    </w:p>
    <w:p w14:paraId="60C76DEE" w14:textId="75A8381D" w:rsidR="00EA61B9" w:rsidRDefault="00EA61B9">
      <w:pPr>
        <w:pStyle w:val="Tabladeilustraciones"/>
        <w:tabs>
          <w:tab w:val="right" w:leader="dot" w:pos="8494"/>
        </w:tabs>
        <w:rPr>
          <w:ins w:id="433" w:author="Jose Eduardo VIU" w:date="2023-04-08T19:29:00Z"/>
          <w:rFonts w:asciiTheme="minorHAnsi" w:eastAsiaTheme="minorEastAsia" w:hAnsiTheme="minorHAnsi" w:cstheme="minorBidi"/>
          <w:noProof/>
          <w:lang w:eastAsia="es-ES"/>
        </w:rPr>
      </w:pPr>
      <w:ins w:id="434" w:author="Jose Eduardo VIU" w:date="2023-04-08T19:29:00Z">
        <w:r>
          <w:rPr>
            <w:noProof/>
          </w:rPr>
          <w:t>Ilustración 23. Mostrar reducción de ocurrencias duplicadas de granjas. Elaboración propia.</w:t>
        </w:r>
        <w:r>
          <w:rPr>
            <w:noProof/>
          </w:rPr>
          <w:tab/>
        </w:r>
        <w:r>
          <w:rPr>
            <w:noProof/>
          </w:rPr>
          <w:fldChar w:fldCharType="begin"/>
        </w:r>
        <w:r>
          <w:rPr>
            <w:noProof/>
          </w:rPr>
          <w:instrText xml:space="preserve"> PAGEREF _Toc131874613 \h </w:instrText>
        </w:r>
        <w:r>
          <w:rPr>
            <w:noProof/>
          </w:rPr>
        </w:r>
      </w:ins>
      <w:r>
        <w:rPr>
          <w:noProof/>
        </w:rPr>
        <w:fldChar w:fldCharType="separate"/>
      </w:r>
      <w:ins w:id="435" w:author="Jose Eduardo VIU" w:date="2023-04-08T19:29:00Z">
        <w:r>
          <w:rPr>
            <w:noProof/>
          </w:rPr>
          <w:t>38</w:t>
        </w:r>
        <w:r>
          <w:rPr>
            <w:noProof/>
          </w:rPr>
          <w:fldChar w:fldCharType="end"/>
        </w:r>
      </w:ins>
    </w:p>
    <w:p w14:paraId="5DD132CE" w14:textId="23C4A156" w:rsidR="00EA61B9" w:rsidRDefault="00EA61B9">
      <w:pPr>
        <w:pStyle w:val="Tabladeilustraciones"/>
        <w:tabs>
          <w:tab w:val="right" w:leader="dot" w:pos="8494"/>
        </w:tabs>
        <w:rPr>
          <w:ins w:id="436" w:author="Jose Eduardo VIU" w:date="2023-04-08T19:29:00Z"/>
          <w:rFonts w:asciiTheme="minorHAnsi" w:eastAsiaTheme="minorEastAsia" w:hAnsiTheme="minorHAnsi" w:cstheme="minorBidi"/>
          <w:noProof/>
          <w:lang w:eastAsia="es-ES"/>
        </w:rPr>
      </w:pPr>
      <w:ins w:id="437" w:author="Jose Eduardo VIU" w:date="2023-04-08T19:29:00Z">
        <w:r>
          <w:rPr>
            <w:noProof/>
          </w:rPr>
          <w:t>Ilustración 24. Eliminar columna de nombre de granja no corregida. Elaboración propia.</w:t>
        </w:r>
        <w:r>
          <w:rPr>
            <w:noProof/>
          </w:rPr>
          <w:tab/>
        </w:r>
        <w:r>
          <w:rPr>
            <w:noProof/>
          </w:rPr>
          <w:fldChar w:fldCharType="begin"/>
        </w:r>
        <w:r>
          <w:rPr>
            <w:noProof/>
          </w:rPr>
          <w:instrText xml:space="preserve"> PAGEREF _Toc131874614 \h </w:instrText>
        </w:r>
        <w:r>
          <w:rPr>
            <w:noProof/>
          </w:rPr>
        </w:r>
      </w:ins>
      <w:r>
        <w:rPr>
          <w:noProof/>
        </w:rPr>
        <w:fldChar w:fldCharType="separate"/>
      </w:r>
      <w:ins w:id="438" w:author="Jose Eduardo VIU" w:date="2023-04-08T19:29:00Z">
        <w:r>
          <w:rPr>
            <w:noProof/>
          </w:rPr>
          <w:t>39</w:t>
        </w:r>
        <w:r>
          <w:rPr>
            <w:noProof/>
          </w:rPr>
          <w:fldChar w:fldCharType="end"/>
        </w:r>
      </w:ins>
    </w:p>
    <w:p w14:paraId="3D96DF87" w14:textId="5A8EC6B1" w:rsidR="00EA61B9" w:rsidRDefault="00EA61B9">
      <w:pPr>
        <w:pStyle w:val="Tabladeilustraciones"/>
        <w:tabs>
          <w:tab w:val="right" w:leader="dot" w:pos="8494"/>
        </w:tabs>
        <w:rPr>
          <w:ins w:id="439" w:author="Jose Eduardo VIU" w:date="2023-04-08T19:29:00Z"/>
          <w:rFonts w:asciiTheme="minorHAnsi" w:eastAsiaTheme="minorEastAsia" w:hAnsiTheme="minorHAnsi" w:cstheme="minorBidi"/>
          <w:noProof/>
          <w:lang w:eastAsia="es-ES"/>
        </w:rPr>
      </w:pPr>
      <w:ins w:id="440" w:author="Jose Eduardo VIU" w:date="2023-04-08T19:29:00Z">
        <w:r>
          <w:rPr>
            <w:noProof/>
          </w:rPr>
          <w:t>Ilustración 25. Calcular porcentaje de cada sexo en contratos. Elaboración propia.</w:t>
        </w:r>
        <w:r>
          <w:rPr>
            <w:noProof/>
          </w:rPr>
          <w:tab/>
        </w:r>
        <w:r>
          <w:rPr>
            <w:noProof/>
          </w:rPr>
          <w:fldChar w:fldCharType="begin"/>
        </w:r>
        <w:r>
          <w:rPr>
            <w:noProof/>
          </w:rPr>
          <w:instrText xml:space="preserve"> PAGEREF _Toc131874615 \h </w:instrText>
        </w:r>
        <w:r>
          <w:rPr>
            <w:noProof/>
          </w:rPr>
        </w:r>
      </w:ins>
      <w:r>
        <w:rPr>
          <w:noProof/>
        </w:rPr>
        <w:fldChar w:fldCharType="separate"/>
      </w:r>
      <w:ins w:id="441" w:author="Jose Eduardo VIU" w:date="2023-04-08T19:29:00Z">
        <w:r>
          <w:rPr>
            <w:noProof/>
          </w:rPr>
          <w:t>39</w:t>
        </w:r>
        <w:r>
          <w:rPr>
            <w:noProof/>
          </w:rPr>
          <w:fldChar w:fldCharType="end"/>
        </w:r>
      </w:ins>
    </w:p>
    <w:p w14:paraId="600A1DF3" w14:textId="4CE715D3" w:rsidR="00EA61B9" w:rsidRDefault="00EA61B9">
      <w:pPr>
        <w:pStyle w:val="Tabladeilustraciones"/>
        <w:tabs>
          <w:tab w:val="right" w:leader="dot" w:pos="8494"/>
        </w:tabs>
        <w:rPr>
          <w:ins w:id="442" w:author="Jose Eduardo VIU" w:date="2023-04-08T19:29:00Z"/>
          <w:rFonts w:asciiTheme="minorHAnsi" w:eastAsiaTheme="minorEastAsia" w:hAnsiTheme="minorHAnsi" w:cstheme="minorBidi"/>
          <w:noProof/>
          <w:lang w:eastAsia="es-ES"/>
        </w:rPr>
      </w:pPr>
      <w:ins w:id="443" w:author="Jose Eduardo VIU" w:date="2023-04-08T19:29:00Z">
        <w:r>
          <w:rPr>
            <w:noProof/>
          </w:rPr>
          <w:t>Ilustración 26. Añadir campos de semana y año de entrada en contrato. Elaboración propia.</w:t>
        </w:r>
        <w:r>
          <w:rPr>
            <w:noProof/>
          </w:rPr>
          <w:tab/>
        </w:r>
        <w:r>
          <w:rPr>
            <w:noProof/>
          </w:rPr>
          <w:fldChar w:fldCharType="begin"/>
        </w:r>
        <w:r>
          <w:rPr>
            <w:noProof/>
          </w:rPr>
          <w:instrText xml:space="preserve"> PAGEREF _Toc131874616 \h </w:instrText>
        </w:r>
        <w:r>
          <w:rPr>
            <w:noProof/>
          </w:rPr>
        </w:r>
      </w:ins>
      <w:r>
        <w:rPr>
          <w:noProof/>
        </w:rPr>
        <w:fldChar w:fldCharType="separate"/>
      </w:r>
      <w:ins w:id="444" w:author="Jose Eduardo VIU" w:date="2023-04-08T19:29:00Z">
        <w:r>
          <w:rPr>
            <w:noProof/>
          </w:rPr>
          <w:t>40</w:t>
        </w:r>
        <w:r>
          <w:rPr>
            <w:noProof/>
          </w:rPr>
          <w:fldChar w:fldCharType="end"/>
        </w:r>
      </w:ins>
    </w:p>
    <w:p w14:paraId="7F2BE04B" w14:textId="77BA271C" w:rsidR="00EA61B9" w:rsidRDefault="00EA61B9">
      <w:pPr>
        <w:pStyle w:val="Tabladeilustraciones"/>
        <w:tabs>
          <w:tab w:val="right" w:leader="dot" w:pos="8494"/>
        </w:tabs>
        <w:rPr>
          <w:ins w:id="445" w:author="Jose Eduardo VIU" w:date="2023-04-08T19:29:00Z"/>
          <w:rFonts w:asciiTheme="minorHAnsi" w:eastAsiaTheme="minorEastAsia" w:hAnsiTheme="minorHAnsi" w:cstheme="minorBidi"/>
          <w:noProof/>
          <w:lang w:eastAsia="es-ES"/>
        </w:rPr>
      </w:pPr>
      <w:ins w:id="446" w:author="Jose Eduardo VIU" w:date="2023-04-08T19:29:00Z">
        <w:r>
          <w:rPr>
            <w:noProof/>
          </w:rPr>
          <w:t>Ilustración 27. Calcular consumo de pienso por cerda y día. Elaboración propia.</w:t>
        </w:r>
        <w:r>
          <w:rPr>
            <w:noProof/>
          </w:rPr>
          <w:tab/>
        </w:r>
        <w:r>
          <w:rPr>
            <w:noProof/>
          </w:rPr>
          <w:fldChar w:fldCharType="begin"/>
        </w:r>
        <w:r>
          <w:rPr>
            <w:noProof/>
          </w:rPr>
          <w:instrText xml:space="preserve"> PAGEREF _Toc131874617 \h </w:instrText>
        </w:r>
        <w:r>
          <w:rPr>
            <w:noProof/>
          </w:rPr>
        </w:r>
      </w:ins>
      <w:r>
        <w:rPr>
          <w:noProof/>
        </w:rPr>
        <w:fldChar w:fldCharType="separate"/>
      </w:r>
      <w:ins w:id="447" w:author="Jose Eduardo VIU" w:date="2023-04-08T19:29:00Z">
        <w:r>
          <w:rPr>
            <w:noProof/>
          </w:rPr>
          <w:t>40</w:t>
        </w:r>
        <w:r>
          <w:rPr>
            <w:noProof/>
          </w:rPr>
          <w:fldChar w:fldCharType="end"/>
        </w:r>
      </w:ins>
    </w:p>
    <w:p w14:paraId="5148A876" w14:textId="3FED39C4" w:rsidR="00EA61B9" w:rsidRDefault="00EA61B9">
      <w:pPr>
        <w:pStyle w:val="Tabladeilustraciones"/>
        <w:tabs>
          <w:tab w:val="right" w:leader="dot" w:pos="8494"/>
        </w:tabs>
        <w:rPr>
          <w:ins w:id="448" w:author="Jose Eduardo VIU" w:date="2023-04-08T19:29:00Z"/>
          <w:rFonts w:asciiTheme="minorHAnsi" w:eastAsiaTheme="minorEastAsia" w:hAnsiTheme="minorHAnsi" w:cstheme="minorBidi"/>
          <w:noProof/>
          <w:lang w:eastAsia="es-ES"/>
        </w:rPr>
      </w:pPr>
      <w:ins w:id="449" w:author="Jose Eduardo VIU" w:date="2023-04-08T19:29:00Z">
        <w:r>
          <w:rPr>
            <w:noProof/>
          </w:rPr>
          <w:t>Ilustración 28. Función para Graficar diferencias del modelo y la realidad. Elaboración propia.</w:t>
        </w:r>
        <w:r>
          <w:rPr>
            <w:noProof/>
          </w:rPr>
          <w:tab/>
        </w:r>
        <w:r>
          <w:rPr>
            <w:noProof/>
          </w:rPr>
          <w:fldChar w:fldCharType="begin"/>
        </w:r>
        <w:r>
          <w:rPr>
            <w:noProof/>
          </w:rPr>
          <w:instrText xml:space="preserve"> PAGEREF _Toc131874618 \h </w:instrText>
        </w:r>
        <w:r>
          <w:rPr>
            <w:noProof/>
          </w:rPr>
        </w:r>
      </w:ins>
      <w:r>
        <w:rPr>
          <w:noProof/>
        </w:rPr>
        <w:fldChar w:fldCharType="separate"/>
      </w:r>
      <w:ins w:id="450" w:author="Jose Eduardo VIU" w:date="2023-04-08T19:29:00Z">
        <w:r>
          <w:rPr>
            <w:noProof/>
          </w:rPr>
          <w:t>43</w:t>
        </w:r>
        <w:r>
          <w:rPr>
            <w:noProof/>
          </w:rPr>
          <w:fldChar w:fldCharType="end"/>
        </w:r>
      </w:ins>
    </w:p>
    <w:p w14:paraId="6B73A396" w14:textId="5D33E408" w:rsidR="00EA61B9" w:rsidRDefault="00EA61B9">
      <w:pPr>
        <w:pStyle w:val="Tabladeilustraciones"/>
        <w:tabs>
          <w:tab w:val="right" w:leader="dot" w:pos="8494"/>
        </w:tabs>
        <w:rPr>
          <w:ins w:id="451" w:author="Jose Eduardo VIU" w:date="2023-04-08T19:29:00Z"/>
          <w:rFonts w:asciiTheme="minorHAnsi" w:eastAsiaTheme="minorEastAsia" w:hAnsiTheme="minorHAnsi" w:cstheme="minorBidi"/>
          <w:noProof/>
          <w:lang w:eastAsia="es-ES"/>
        </w:rPr>
      </w:pPr>
      <w:ins w:id="452" w:author="Jose Eduardo VIU" w:date="2023-04-08T19:29:00Z">
        <w:r>
          <w:rPr>
            <w:noProof/>
          </w:rPr>
          <w:t>Ilustración 29. Comvet¡rtir en One Hot Encodig. Elaboración propia.</w:t>
        </w:r>
        <w:r>
          <w:rPr>
            <w:noProof/>
          </w:rPr>
          <w:tab/>
        </w:r>
        <w:r>
          <w:rPr>
            <w:noProof/>
          </w:rPr>
          <w:fldChar w:fldCharType="begin"/>
        </w:r>
        <w:r>
          <w:rPr>
            <w:noProof/>
          </w:rPr>
          <w:instrText xml:space="preserve"> PAGEREF _Toc131874619 \h </w:instrText>
        </w:r>
        <w:r>
          <w:rPr>
            <w:noProof/>
          </w:rPr>
        </w:r>
      </w:ins>
      <w:r>
        <w:rPr>
          <w:noProof/>
        </w:rPr>
        <w:fldChar w:fldCharType="separate"/>
      </w:r>
      <w:ins w:id="453" w:author="Jose Eduardo VIU" w:date="2023-04-08T19:29:00Z">
        <w:r>
          <w:rPr>
            <w:noProof/>
          </w:rPr>
          <w:t>44</w:t>
        </w:r>
        <w:r>
          <w:rPr>
            <w:noProof/>
          </w:rPr>
          <w:fldChar w:fldCharType="end"/>
        </w:r>
      </w:ins>
    </w:p>
    <w:p w14:paraId="4E57A0D6" w14:textId="5370D873" w:rsidR="00EA61B9" w:rsidRDefault="00EA61B9">
      <w:pPr>
        <w:pStyle w:val="Tabladeilustraciones"/>
        <w:tabs>
          <w:tab w:val="right" w:leader="dot" w:pos="8494"/>
        </w:tabs>
        <w:rPr>
          <w:ins w:id="454" w:author="Jose Eduardo VIU" w:date="2023-04-08T19:29:00Z"/>
          <w:rFonts w:asciiTheme="minorHAnsi" w:eastAsiaTheme="minorEastAsia" w:hAnsiTheme="minorHAnsi" w:cstheme="minorBidi"/>
          <w:noProof/>
          <w:lang w:eastAsia="es-ES"/>
        </w:rPr>
      </w:pPr>
      <w:ins w:id="455" w:author="Jose Eduardo VIU" w:date="2023-04-08T19:29:00Z">
        <w:r>
          <w:rPr>
            <w:noProof/>
          </w:rPr>
          <w:t>Ilustración 30. Agrupar razas en 8 categorías. Elaboración propia.</w:t>
        </w:r>
        <w:r>
          <w:rPr>
            <w:noProof/>
          </w:rPr>
          <w:tab/>
        </w:r>
        <w:r>
          <w:rPr>
            <w:noProof/>
          </w:rPr>
          <w:fldChar w:fldCharType="begin"/>
        </w:r>
        <w:r>
          <w:rPr>
            <w:noProof/>
          </w:rPr>
          <w:instrText xml:space="preserve"> PAGEREF _Toc131874620 \h </w:instrText>
        </w:r>
        <w:r>
          <w:rPr>
            <w:noProof/>
          </w:rPr>
        </w:r>
      </w:ins>
      <w:r>
        <w:rPr>
          <w:noProof/>
        </w:rPr>
        <w:fldChar w:fldCharType="separate"/>
      </w:r>
      <w:ins w:id="456" w:author="Jose Eduardo VIU" w:date="2023-04-08T19:29:00Z">
        <w:r>
          <w:rPr>
            <w:noProof/>
          </w:rPr>
          <w:t>44</w:t>
        </w:r>
        <w:r>
          <w:rPr>
            <w:noProof/>
          </w:rPr>
          <w:fldChar w:fldCharType="end"/>
        </w:r>
      </w:ins>
    </w:p>
    <w:p w14:paraId="12C20896" w14:textId="5F3F63ED" w:rsidR="00EA61B9" w:rsidRDefault="00EA61B9">
      <w:pPr>
        <w:pStyle w:val="Tabladeilustraciones"/>
        <w:tabs>
          <w:tab w:val="right" w:leader="dot" w:pos="8494"/>
        </w:tabs>
        <w:rPr>
          <w:ins w:id="457" w:author="Jose Eduardo VIU" w:date="2023-04-08T19:29:00Z"/>
          <w:rFonts w:asciiTheme="minorHAnsi" w:eastAsiaTheme="minorEastAsia" w:hAnsiTheme="minorHAnsi" w:cstheme="minorBidi"/>
          <w:noProof/>
          <w:lang w:eastAsia="es-ES"/>
        </w:rPr>
      </w:pPr>
      <w:ins w:id="458" w:author="Jose Eduardo VIU" w:date="2023-04-08T19:29:00Z">
        <w:r>
          <w:rPr>
            <w:noProof/>
          </w:rPr>
          <w:t>Ilustración 31. Selección de variables para regresión. Elaboración propia.</w:t>
        </w:r>
        <w:r>
          <w:rPr>
            <w:noProof/>
          </w:rPr>
          <w:tab/>
        </w:r>
        <w:r>
          <w:rPr>
            <w:noProof/>
          </w:rPr>
          <w:fldChar w:fldCharType="begin"/>
        </w:r>
        <w:r>
          <w:rPr>
            <w:noProof/>
          </w:rPr>
          <w:instrText xml:space="preserve"> PAGEREF _Toc131874621 \h </w:instrText>
        </w:r>
        <w:r>
          <w:rPr>
            <w:noProof/>
          </w:rPr>
        </w:r>
      </w:ins>
      <w:r>
        <w:rPr>
          <w:noProof/>
        </w:rPr>
        <w:fldChar w:fldCharType="separate"/>
      </w:r>
      <w:ins w:id="459" w:author="Jose Eduardo VIU" w:date="2023-04-08T19:29:00Z">
        <w:r>
          <w:rPr>
            <w:noProof/>
          </w:rPr>
          <w:t>45</w:t>
        </w:r>
        <w:r>
          <w:rPr>
            <w:noProof/>
          </w:rPr>
          <w:fldChar w:fldCharType="end"/>
        </w:r>
      </w:ins>
    </w:p>
    <w:p w14:paraId="38D029F9" w14:textId="6CFF1847" w:rsidR="00EA61B9" w:rsidRDefault="00EA61B9">
      <w:pPr>
        <w:pStyle w:val="Tabladeilustraciones"/>
        <w:tabs>
          <w:tab w:val="right" w:leader="dot" w:pos="8494"/>
        </w:tabs>
        <w:rPr>
          <w:ins w:id="460" w:author="Jose Eduardo VIU" w:date="2023-04-08T19:29:00Z"/>
          <w:rFonts w:asciiTheme="minorHAnsi" w:eastAsiaTheme="minorEastAsia" w:hAnsiTheme="minorHAnsi" w:cstheme="minorBidi"/>
          <w:noProof/>
          <w:lang w:eastAsia="es-ES"/>
        </w:rPr>
      </w:pPr>
      <w:ins w:id="461" w:author="Jose Eduardo VIU" w:date="2023-04-08T19:29:00Z">
        <w:r>
          <w:rPr>
            <w:noProof/>
          </w:rPr>
          <w:t>Ilustración 32. Matriz de dispersión de las variables seleccionadas para regresión. Elaboración propia.</w:t>
        </w:r>
        <w:r>
          <w:rPr>
            <w:noProof/>
          </w:rPr>
          <w:tab/>
        </w:r>
        <w:r>
          <w:rPr>
            <w:noProof/>
          </w:rPr>
          <w:fldChar w:fldCharType="begin"/>
        </w:r>
        <w:r>
          <w:rPr>
            <w:noProof/>
          </w:rPr>
          <w:instrText xml:space="preserve"> PAGEREF _Toc131874622 \h </w:instrText>
        </w:r>
        <w:r>
          <w:rPr>
            <w:noProof/>
          </w:rPr>
        </w:r>
      </w:ins>
      <w:r>
        <w:rPr>
          <w:noProof/>
        </w:rPr>
        <w:fldChar w:fldCharType="separate"/>
      </w:r>
      <w:ins w:id="462" w:author="Jose Eduardo VIU" w:date="2023-04-08T19:29:00Z">
        <w:r>
          <w:rPr>
            <w:noProof/>
          </w:rPr>
          <w:t>46</w:t>
        </w:r>
        <w:r>
          <w:rPr>
            <w:noProof/>
          </w:rPr>
          <w:fldChar w:fldCharType="end"/>
        </w:r>
      </w:ins>
    </w:p>
    <w:p w14:paraId="24E71A3D" w14:textId="0A7E04AA" w:rsidR="00EA61B9" w:rsidRDefault="00EA61B9">
      <w:pPr>
        <w:pStyle w:val="Tabladeilustraciones"/>
        <w:tabs>
          <w:tab w:val="right" w:leader="dot" w:pos="8494"/>
        </w:tabs>
        <w:rPr>
          <w:ins w:id="463" w:author="Jose Eduardo VIU" w:date="2023-04-08T19:29:00Z"/>
          <w:rFonts w:asciiTheme="minorHAnsi" w:eastAsiaTheme="minorEastAsia" w:hAnsiTheme="minorHAnsi" w:cstheme="minorBidi"/>
          <w:noProof/>
          <w:lang w:eastAsia="es-ES"/>
        </w:rPr>
      </w:pPr>
      <w:ins w:id="464" w:author="Jose Eduardo VIU" w:date="2023-04-08T19:29:00Z">
        <w:r>
          <w:rPr>
            <w:noProof/>
          </w:rPr>
          <w:t>Ilustración 33. Matriz de correlaciones. Elaboración propia.</w:t>
        </w:r>
        <w:r>
          <w:rPr>
            <w:noProof/>
          </w:rPr>
          <w:tab/>
        </w:r>
        <w:r>
          <w:rPr>
            <w:noProof/>
          </w:rPr>
          <w:fldChar w:fldCharType="begin"/>
        </w:r>
        <w:r>
          <w:rPr>
            <w:noProof/>
          </w:rPr>
          <w:instrText xml:space="preserve"> PAGEREF _Toc131874623 \h </w:instrText>
        </w:r>
        <w:r>
          <w:rPr>
            <w:noProof/>
          </w:rPr>
        </w:r>
      </w:ins>
      <w:r>
        <w:rPr>
          <w:noProof/>
        </w:rPr>
        <w:fldChar w:fldCharType="separate"/>
      </w:r>
      <w:ins w:id="465" w:author="Jose Eduardo VIU" w:date="2023-04-08T19:29:00Z">
        <w:r>
          <w:rPr>
            <w:noProof/>
          </w:rPr>
          <w:t>47</w:t>
        </w:r>
        <w:r>
          <w:rPr>
            <w:noProof/>
          </w:rPr>
          <w:fldChar w:fldCharType="end"/>
        </w:r>
      </w:ins>
    </w:p>
    <w:p w14:paraId="50E65566" w14:textId="3510FC8E" w:rsidR="00EA61B9" w:rsidRDefault="00EA61B9">
      <w:pPr>
        <w:pStyle w:val="Tabladeilustraciones"/>
        <w:tabs>
          <w:tab w:val="right" w:leader="dot" w:pos="8494"/>
        </w:tabs>
        <w:rPr>
          <w:ins w:id="466" w:author="Jose Eduardo VIU" w:date="2023-04-08T19:29:00Z"/>
          <w:rFonts w:asciiTheme="minorHAnsi" w:eastAsiaTheme="minorEastAsia" w:hAnsiTheme="minorHAnsi" w:cstheme="minorBidi"/>
          <w:noProof/>
          <w:lang w:eastAsia="es-ES"/>
        </w:rPr>
      </w:pPr>
      <w:ins w:id="467" w:author="Jose Eduardo VIU" w:date="2023-04-08T19:29:00Z">
        <w:r>
          <w:rPr>
            <w:noProof/>
          </w:rPr>
          <w:lastRenderedPageBreak/>
          <w:t>Ilustración 34. Correlación de atributos con GMD. Elaboración propia.</w:t>
        </w:r>
        <w:r>
          <w:rPr>
            <w:noProof/>
          </w:rPr>
          <w:tab/>
        </w:r>
        <w:r>
          <w:rPr>
            <w:noProof/>
          </w:rPr>
          <w:fldChar w:fldCharType="begin"/>
        </w:r>
        <w:r>
          <w:rPr>
            <w:noProof/>
          </w:rPr>
          <w:instrText xml:space="preserve"> PAGEREF _Toc131874624 \h </w:instrText>
        </w:r>
        <w:r>
          <w:rPr>
            <w:noProof/>
          </w:rPr>
        </w:r>
      </w:ins>
      <w:r>
        <w:rPr>
          <w:noProof/>
        </w:rPr>
        <w:fldChar w:fldCharType="separate"/>
      </w:r>
      <w:ins w:id="468" w:author="Jose Eduardo VIU" w:date="2023-04-08T19:29:00Z">
        <w:r>
          <w:rPr>
            <w:noProof/>
          </w:rPr>
          <w:t>47</w:t>
        </w:r>
        <w:r>
          <w:rPr>
            <w:noProof/>
          </w:rPr>
          <w:fldChar w:fldCharType="end"/>
        </w:r>
      </w:ins>
    </w:p>
    <w:p w14:paraId="2F670F95" w14:textId="091E3D3B" w:rsidR="00EA61B9" w:rsidRDefault="00EA61B9">
      <w:pPr>
        <w:pStyle w:val="Tabladeilustraciones"/>
        <w:tabs>
          <w:tab w:val="right" w:leader="dot" w:pos="8494"/>
        </w:tabs>
        <w:rPr>
          <w:ins w:id="469" w:author="Jose Eduardo VIU" w:date="2023-04-08T19:29:00Z"/>
          <w:rFonts w:asciiTheme="minorHAnsi" w:eastAsiaTheme="minorEastAsia" w:hAnsiTheme="minorHAnsi" w:cstheme="minorBidi"/>
          <w:noProof/>
          <w:lang w:eastAsia="es-ES"/>
        </w:rPr>
      </w:pPr>
      <w:ins w:id="470" w:author="Jose Eduardo VIU" w:date="2023-04-08T19:29:00Z">
        <w:r>
          <w:rPr>
            <w:noProof/>
          </w:rPr>
          <w:t>Ilustración 35. Diferencias RandomForest v1. Elaboración propia.</w:t>
        </w:r>
        <w:r>
          <w:rPr>
            <w:noProof/>
          </w:rPr>
          <w:tab/>
        </w:r>
        <w:r>
          <w:rPr>
            <w:noProof/>
          </w:rPr>
          <w:fldChar w:fldCharType="begin"/>
        </w:r>
        <w:r>
          <w:rPr>
            <w:noProof/>
          </w:rPr>
          <w:instrText xml:space="preserve"> PAGEREF _Toc131874625 \h </w:instrText>
        </w:r>
        <w:r>
          <w:rPr>
            <w:noProof/>
          </w:rPr>
        </w:r>
      </w:ins>
      <w:r>
        <w:rPr>
          <w:noProof/>
        </w:rPr>
        <w:fldChar w:fldCharType="separate"/>
      </w:r>
      <w:ins w:id="471" w:author="Jose Eduardo VIU" w:date="2023-04-08T19:29:00Z">
        <w:r>
          <w:rPr>
            <w:noProof/>
          </w:rPr>
          <w:t>49</w:t>
        </w:r>
        <w:r>
          <w:rPr>
            <w:noProof/>
          </w:rPr>
          <w:fldChar w:fldCharType="end"/>
        </w:r>
      </w:ins>
    </w:p>
    <w:p w14:paraId="1FCDA5B1" w14:textId="11552E99" w:rsidR="00EA61B9" w:rsidRDefault="00EA61B9">
      <w:pPr>
        <w:pStyle w:val="Tabladeilustraciones"/>
        <w:tabs>
          <w:tab w:val="right" w:leader="dot" w:pos="8494"/>
        </w:tabs>
        <w:rPr>
          <w:ins w:id="472" w:author="Jose Eduardo VIU" w:date="2023-04-08T19:29:00Z"/>
          <w:rFonts w:asciiTheme="minorHAnsi" w:eastAsiaTheme="minorEastAsia" w:hAnsiTheme="minorHAnsi" w:cstheme="minorBidi"/>
          <w:noProof/>
          <w:lang w:eastAsia="es-ES"/>
        </w:rPr>
      </w:pPr>
      <w:ins w:id="473" w:author="Jose Eduardo VIU" w:date="2023-04-08T19:29:00Z">
        <w:r>
          <w:rPr>
            <w:noProof/>
          </w:rPr>
          <w:t>Ilustración 36. Hiperparámetros a optimizar en RandomForest. Elaboración propia.</w:t>
        </w:r>
        <w:r>
          <w:rPr>
            <w:noProof/>
          </w:rPr>
          <w:tab/>
        </w:r>
        <w:r>
          <w:rPr>
            <w:noProof/>
          </w:rPr>
          <w:fldChar w:fldCharType="begin"/>
        </w:r>
        <w:r>
          <w:rPr>
            <w:noProof/>
          </w:rPr>
          <w:instrText xml:space="preserve"> PAGEREF _Toc131874626 \h </w:instrText>
        </w:r>
        <w:r>
          <w:rPr>
            <w:noProof/>
          </w:rPr>
        </w:r>
      </w:ins>
      <w:r>
        <w:rPr>
          <w:noProof/>
        </w:rPr>
        <w:fldChar w:fldCharType="separate"/>
      </w:r>
      <w:ins w:id="474" w:author="Jose Eduardo VIU" w:date="2023-04-08T19:29:00Z">
        <w:r>
          <w:rPr>
            <w:noProof/>
          </w:rPr>
          <w:t>50</w:t>
        </w:r>
        <w:r>
          <w:rPr>
            <w:noProof/>
          </w:rPr>
          <w:fldChar w:fldCharType="end"/>
        </w:r>
      </w:ins>
    </w:p>
    <w:p w14:paraId="2F5A339F" w14:textId="736E6B82" w:rsidR="00EA61B9" w:rsidRDefault="00EA61B9">
      <w:pPr>
        <w:pStyle w:val="Tabladeilustraciones"/>
        <w:tabs>
          <w:tab w:val="right" w:leader="dot" w:pos="8494"/>
        </w:tabs>
        <w:rPr>
          <w:ins w:id="475" w:author="Jose Eduardo VIU" w:date="2023-04-08T19:29:00Z"/>
          <w:rFonts w:asciiTheme="minorHAnsi" w:eastAsiaTheme="minorEastAsia" w:hAnsiTheme="minorHAnsi" w:cstheme="minorBidi"/>
          <w:noProof/>
          <w:lang w:eastAsia="es-ES"/>
        </w:rPr>
      </w:pPr>
      <w:ins w:id="476" w:author="Jose Eduardo VIU" w:date="2023-04-08T19:29:00Z">
        <w:r>
          <w:rPr>
            <w:noProof/>
          </w:rPr>
          <w:t>Ilustración 37. Búsqueda de hiperparámetros RandomForest. Elaboración propia.</w:t>
        </w:r>
        <w:r>
          <w:rPr>
            <w:noProof/>
          </w:rPr>
          <w:tab/>
        </w:r>
        <w:r>
          <w:rPr>
            <w:noProof/>
          </w:rPr>
          <w:fldChar w:fldCharType="begin"/>
        </w:r>
        <w:r>
          <w:rPr>
            <w:noProof/>
          </w:rPr>
          <w:instrText xml:space="preserve"> PAGEREF _Toc131874627 \h </w:instrText>
        </w:r>
        <w:r>
          <w:rPr>
            <w:noProof/>
          </w:rPr>
        </w:r>
      </w:ins>
      <w:r>
        <w:rPr>
          <w:noProof/>
        </w:rPr>
        <w:fldChar w:fldCharType="separate"/>
      </w:r>
      <w:ins w:id="477" w:author="Jose Eduardo VIU" w:date="2023-04-08T19:29:00Z">
        <w:r>
          <w:rPr>
            <w:noProof/>
          </w:rPr>
          <w:t>51</w:t>
        </w:r>
        <w:r>
          <w:rPr>
            <w:noProof/>
          </w:rPr>
          <w:fldChar w:fldCharType="end"/>
        </w:r>
      </w:ins>
    </w:p>
    <w:p w14:paraId="327B16B5" w14:textId="064BBA72" w:rsidR="00EA61B9" w:rsidRDefault="00EA61B9">
      <w:pPr>
        <w:pStyle w:val="Tabladeilustraciones"/>
        <w:tabs>
          <w:tab w:val="right" w:leader="dot" w:pos="8494"/>
        </w:tabs>
        <w:rPr>
          <w:ins w:id="478" w:author="Jose Eduardo VIU" w:date="2023-04-08T19:29:00Z"/>
          <w:rFonts w:asciiTheme="minorHAnsi" w:eastAsiaTheme="minorEastAsia" w:hAnsiTheme="minorHAnsi" w:cstheme="minorBidi"/>
          <w:noProof/>
          <w:lang w:eastAsia="es-ES"/>
        </w:rPr>
      </w:pPr>
      <w:ins w:id="479" w:author="Jose Eduardo VIU" w:date="2023-04-08T19:29:00Z">
        <w:r>
          <w:rPr>
            <w:noProof/>
          </w:rPr>
          <w:t>Ilustración 38. Errores RandomForest con mejores parámetros. Elaboración propia.</w:t>
        </w:r>
        <w:r>
          <w:rPr>
            <w:noProof/>
          </w:rPr>
          <w:tab/>
        </w:r>
        <w:r>
          <w:rPr>
            <w:noProof/>
          </w:rPr>
          <w:fldChar w:fldCharType="begin"/>
        </w:r>
        <w:r>
          <w:rPr>
            <w:noProof/>
          </w:rPr>
          <w:instrText xml:space="preserve"> PAGEREF _Toc131874628 \h </w:instrText>
        </w:r>
        <w:r>
          <w:rPr>
            <w:noProof/>
          </w:rPr>
        </w:r>
      </w:ins>
      <w:r>
        <w:rPr>
          <w:noProof/>
        </w:rPr>
        <w:fldChar w:fldCharType="separate"/>
      </w:r>
      <w:ins w:id="480" w:author="Jose Eduardo VIU" w:date="2023-04-08T19:29:00Z">
        <w:r>
          <w:rPr>
            <w:noProof/>
          </w:rPr>
          <w:t>52</w:t>
        </w:r>
        <w:r>
          <w:rPr>
            <w:noProof/>
          </w:rPr>
          <w:fldChar w:fldCharType="end"/>
        </w:r>
      </w:ins>
    </w:p>
    <w:p w14:paraId="3722DD38" w14:textId="657184ED" w:rsidR="00EA61B9" w:rsidRDefault="00EA61B9">
      <w:pPr>
        <w:pStyle w:val="Tabladeilustraciones"/>
        <w:tabs>
          <w:tab w:val="right" w:leader="dot" w:pos="8494"/>
        </w:tabs>
        <w:rPr>
          <w:ins w:id="481" w:author="Jose Eduardo VIU" w:date="2023-04-08T19:29:00Z"/>
          <w:rFonts w:asciiTheme="minorHAnsi" w:eastAsiaTheme="minorEastAsia" w:hAnsiTheme="minorHAnsi" w:cstheme="minorBidi"/>
          <w:noProof/>
          <w:lang w:eastAsia="es-ES"/>
        </w:rPr>
      </w:pPr>
      <w:ins w:id="482" w:author="Jose Eduardo VIU" w:date="2023-04-08T19:29:00Z">
        <w:r>
          <w:rPr>
            <w:noProof/>
          </w:rPr>
          <w:t>Ilustración 39. Resultado de HistGradientBoostingRegressor en dataset del prproyecto. Elaboración propia.</w:t>
        </w:r>
        <w:r>
          <w:rPr>
            <w:noProof/>
          </w:rPr>
          <w:tab/>
        </w:r>
        <w:r>
          <w:rPr>
            <w:noProof/>
          </w:rPr>
          <w:fldChar w:fldCharType="begin"/>
        </w:r>
        <w:r>
          <w:rPr>
            <w:noProof/>
          </w:rPr>
          <w:instrText xml:space="preserve"> PAGEREF _Toc131874629 \h </w:instrText>
        </w:r>
        <w:r>
          <w:rPr>
            <w:noProof/>
          </w:rPr>
        </w:r>
      </w:ins>
      <w:r>
        <w:rPr>
          <w:noProof/>
        </w:rPr>
        <w:fldChar w:fldCharType="separate"/>
      </w:r>
      <w:ins w:id="483" w:author="Jose Eduardo VIU" w:date="2023-04-08T19:29:00Z">
        <w:r>
          <w:rPr>
            <w:noProof/>
          </w:rPr>
          <w:t>54</w:t>
        </w:r>
        <w:r>
          <w:rPr>
            <w:noProof/>
          </w:rPr>
          <w:fldChar w:fldCharType="end"/>
        </w:r>
      </w:ins>
    </w:p>
    <w:p w14:paraId="4F8D816A" w14:textId="4979B082" w:rsidR="00EA61B9" w:rsidRDefault="00EA61B9">
      <w:pPr>
        <w:pStyle w:val="Tabladeilustraciones"/>
        <w:tabs>
          <w:tab w:val="right" w:leader="dot" w:pos="8494"/>
        </w:tabs>
        <w:rPr>
          <w:ins w:id="484" w:author="Jose Eduardo VIU" w:date="2023-04-08T19:29:00Z"/>
          <w:rFonts w:asciiTheme="minorHAnsi" w:eastAsiaTheme="minorEastAsia" w:hAnsiTheme="minorHAnsi" w:cstheme="minorBidi"/>
          <w:noProof/>
          <w:lang w:eastAsia="es-ES"/>
        </w:rPr>
      </w:pPr>
      <w:ins w:id="485" w:author="Jose Eduardo VIU" w:date="2023-04-08T19:29:00Z">
        <w:r>
          <w:rPr>
            <w:noProof/>
          </w:rPr>
          <w:t>Ilustración 40. Rangos de parámetros para la búsqueda aleatoria de la mejor combinación. Elaboración propia.</w:t>
        </w:r>
        <w:r>
          <w:rPr>
            <w:noProof/>
          </w:rPr>
          <w:tab/>
        </w:r>
        <w:r>
          <w:rPr>
            <w:noProof/>
          </w:rPr>
          <w:fldChar w:fldCharType="begin"/>
        </w:r>
        <w:r>
          <w:rPr>
            <w:noProof/>
          </w:rPr>
          <w:instrText xml:space="preserve"> PAGEREF _Toc131874630 \h </w:instrText>
        </w:r>
        <w:r>
          <w:rPr>
            <w:noProof/>
          </w:rPr>
        </w:r>
      </w:ins>
      <w:r>
        <w:rPr>
          <w:noProof/>
        </w:rPr>
        <w:fldChar w:fldCharType="separate"/>
      </w:r>
      <w:ins w:id="486" w:author="Jose Eduardo VIU" w:date="2023-04-08T19:29:00Z">
        <w:r>
          <w:rPr>
            <w:noProof/>
          </w:rPr>
          <w:t>55</w:t>
        </w:r>
        <w:r>
          <w:rPr>
            <w:noProof/>
          </w:rPr>
          <w:fldChar w:fldCharType="end"/>
        </w:r>
      </w:ins>
    </w:p>
    <w:p w14:paraId="02AA91B5" w14:textId="4CDABE1D" w:rsidR="00EA61B9" w:rsidRDefault="00EA61B9">
      <w:pPr>
        <w:pStyle w:val="Tabladeilustraciones"/>
        <w:tabs>
          <w:tab w:val="right" w:leader="dot" w:pos="8494"/>
        </w:tabs>
        <w:rPr>
          <w:ins w:id="487" w:author="Jose Eduardo VIU" w:date="2023-04-08T19:29:00Z"/>
          <w:rFonts w:asciiTheme="minorHAnsi" w:eastAsiaTheme="minorEastAsia" w:hAnsiTheme="minorHAnsi" w:cstheme="minorBidi"/>
          <w:noProof/>
          <w:lang w:eastAsia="es-ES"/>
        </w:rPr>
      </w:pPr>
      <w:ins w:id="488" w:author="Jose Eduardo VIU" w:date="2023-04-08T19:29:00Z">
        <w:r>
          <w:rPr>
            <w:noProof/>
          </w:rPr>
          <w:t>Ilustración 41. HistGradientBoostingRegressor mediante earlysttoping tras búsqueda  de parámetros. Elaboración propia.</w:t>
        </w:r>
        <w:r>
          <w:rPr>
            <w:noProof/>
          </w:rPr>
          <w:tab/>
        </w:r>
        <w:r>
          <w:rPr>
            <w:noProof/>
          </w:rPr>
          <w:fldChar w:fldCharType="begin"/>
        </w:r>
        <w:r>
          <w:rPr>
            <w:noProof/>
          </w:rPr>
          <w:instrText xml:space="preserve"> PAGEREF _Toc131874631 \h </w:instrText>
        </w:r>
        <w:r>
          <w:rPr>
            <w:noProof/>
          </w:rPr>
        </w:r>
      </w:ins>
      <w:r>
        <w:rPr>
          <w:noProof/>
        </w:rPr>
        <w:fldChar w:fldCharType="separate"/>
      </w:r>
      <w:ins w:id="489" w:author="Jose Eduardo VIU" w:date="2023-04-08T19:29:00Z">
        <w:r>
          <w:rPr>
            <w:noProof/>
          </w:rPr>
          <w:t>56</w:t>
        </w:r>
        <w:r>
          <w:rPr>
            <w:noProof/>
          </w:rPr>
          <w:fldChar w:fldCharType="end"/>
        </w:r>
      </w:ins>
    </w:p>
    <w:p w14:paraId="64A48A31" w14:textId="1F99A4A7" w:rsidR="00EA61B9" w:rsidRDefault="00EA61B9">
      <w:pPr>
        <w:pStyle w:val="Tabladeilustraciones"/>
        <w:tabs>
          <w:tab w:val="right" w:leader="dot" w:pos="8494"/>
        </w:tabs>
        <w:rPr>
          <w:ins w:id="490" w:author="Jose Eduardo VIU" w:date="2023-04-08T19:29:00Z"/>
          <w:rFonts w:asciiTheme="minorHAnsi" w:eastAsiaTheme="minorEastAsia" w:hAnsiTheme="minorHAnsi" w:cstheme="minorBidi"/>
          <w:noProof/>
          <w:lang w:eastAsia="es-ES"/>
        </w:rPr>
      </w:pPr>
      <w:ins w:id="491" w:author="Jose Eduardo VIU" w:date="2023-04-08T19:29:00Z">
        <w:r>
          <w:rPr>
            <w:noProof/>
          </w:rPr>
          <w:t>Ilustración 42. Optimización de hiperparámetros LightGBM. Elaboración propia.</w:t>
        </w:r>
        <w:r>
          <w:rPr>
            <w:noProof/>
          </w:rPr>
          <w:tab/>
        </w:r>
        <w:r>
          <w:rPr>
            <w:noProof/>
          </w:rPr>
          <w:fldChar w:fldCharType="begin"/>
        </w:r>
        <w:r>
          <w:rPr>
            <w:noProof/>
          </w:rPr>
          <w:instrText xml:space="preserve"> PAGEREF _Toc131874632 \h </w:instrText>
        </w:r>
        <w:r>
          <w:rPr>
            <w:noProof/>
          </w:rPr>
        </w:r>
      </w:ins>
      <w:r>
        <w:rPr>
          <w:noProof/>
        </w:rPr>
        <w:fldChar w:fldCharType="separate"/>
      </w:r>
      <w:ins w:id="492" w:author="Jose Eduardo VIU" w:date="2023-04-08T19:29:00Z">
        <w:r>
          <w:rPr>
            <w:noProof/>
          </w:rPr>
          <w:t>57</w:t>
        </w:r>
        <w:r>
          <w:rPr>
            <w:noProof/>
          </w:rPr>
          <w:fldChar w:fldCharType="end"/>
        </w:r>
      </w:ins>
    </w:p>
    <w:p w14:paraId="175677E9" w14:textId="305771EA" w:rsidR="00EA61B9" w:rsidRDefault="00EA61B9">
      <w:pPr>
        <w:pStyle w:val="Tabladeilustraciones"/>
        <w:tabs>
          <w:tab w:val="right" w:leader="dot" w:pos="8494"/>
        </w:tabs>
        <w:rPr>
          <w:ins w:id="493" w:author="Jose Eduardo VIU" w:date="2023-04-08T19:29:00Z"/>
          <w:rFonts w:asciiTheme="minorHAnsi" w:eastAsiaTheme="minorEastAsia" w:hAnsiTheme="minorHAnsi" w:cstheme="minorBidi"/>
          <w:noProof/>
          <w:lang w:eastAsia="es-ES"/>
        </w:rPr>
      </w:pPr>
      <w:ins w:id="494" w:author="Jose Eduardo VIU" w:date="2023-04-08T19:29:00Z">
        <w:r>
          <w:rPr>
            <w:noProof/>
          </w:rPr>
          <w:t>Ilustración 43. Importancia de los atributos según LightGBM. Elaboración propia.</w:t>
        </w:r>
        <w:r>
          <w:rPr>
            <w:noProof/>
          </w:rPr>
          <w:tab/>
        </w:r>
        <w:r>
          <w:rPr>
            <w:noProof/>
          </w:rPr>
          <w:fldChar w:fldCharType="begin"/>
        </w:r>
        <w:r>
          <w:rPr>
            <w:noProof/>
          </w:rPr>
          <w:instrText xml:space="preserve"> PAGEREF _Toc131874633 \h </w:instrText>
        </w:r>
        <w:r>
          <w:rPr>
            <w:noProof/>
          </w:rPr>
        </w:r>
      </w:ins>
      <w:r>
        <w:rPr>
          <w:noProof/>
        </w:rPr>
        <w:fldChar w:fldCharType="separate"/>
      </w:r>
      <w:ins w:id="495" w:author="Jose Eduardo VIU" w:date="2023-04-08T19:29:00Z">
        <w:r>
          <w:rPr>
            <w:noProof/>
          </w:rPr>
          <w:t>57</w:t>
        </w:r>
        <w:r>
          <w:rPr>
            <w:noProof/>
          </w:rPr>
          <w:fldChar w:fldCharType="end"/>
        </w:r>
      </w:ins>
    </w:p>
    <w:p w14:paraId="6B42E4A8" w14:textId="64EC9320" w:rsidR="00EA61B9" w:rsidRDefault="00EA61B9">
      <w:pPr>
        <w:pStyle w:val="Tabladeilustraciones"/>
        <w:tabs>
          <w:tab w:val="right" w:leader="dot" w:pos="8494"/>
        </w:tabs>
        <w:rPr>
          <w:ins w:id="496" w:author="Jose Eduardo VIU" w:date="2023-04-08T19:29:00Z"/>
          <w:rFonts w:asciiTheme="minorHAnsi" w:eastAsiaTheme="minorEastAsia" w:hAnsiTheme="minorHAnsi" w:cstheme="minorBidi"/>
          <w:noProof/>
          <w:lang w:eastAsia="es-ES"/>
        </w:rPr>
      </w:pPr>
      <w:ins w:id="497" w:author="Jose Eduardo VIU" w:date="2023-04-08T19:29:00Z">
        <w:r>
          <w:rPr>
            <w:noProof/>
          </w:rPr>
          <w:t>Ilustración 44. Errores de KNeightborsRegressor. Elaboración propia.</w:t>
        </w:r>
        <w:r>
          <w:rPr>
            <w:noProof/>
          </w:rPr>
          <w:tab/>
        </w:r>
        <w:r>
          <w:rPr>
            <w:noProof/>
          </w:rPr>
          <w:fldChar w:fldCharType="begin"/>
        </w:r>
        <w:r>
          <w:rPr>
            <w:noProof/>
          </w:rPr>
          <w:instrText xml:space="preserve"> PAGEREF _Toc131874634 \h </w:instrText>
        </w:r>
        <w:r>
          <w:rPr>
            <w:noProof/>
          </w:rPr>
        </w:r>
      </w:ins>
      <w:r>
        <w:rPr>
          <w:noProof/>
        </w:rPr>
        <w:fldChar w:fldCharType="separate"/>
      </w:r>
      <w:ins w:id="498" w:author="Jose Eduardo VIU" w:date="2023-04-08T19:29:00Z">
        <w:r>
          <w:rPr>
            <w:noProof/>
          </w:rPr>
          <w:t>59</w:t>
        </w:r>
        <w:r>
          <w:rPr>
            <w:noProof/>
          </w:rPr>
          <w:fldChar w:fldCharType="end"/>
        </w:r>
      </w:ins>
    </w:p>
    <w:p w14:paraId="004AF806" w14:textId="0E44F3A4" w:rsidR="00EA61B9" w:rsidRDefault="00EA61B9">
      <w:pPr>
        <w:pStyle w:val="Tabladeilustraciones"/>
        <w:tabs>
          <w:tab w:val="right" w:leader="dot" w:pos="8494"/>
        </w:tabs>
        <w:rPr>
          <w:ins w:id="499" w:author="Jose Eduardo VIU" w:date="2023-04-08T19:29:00Z"/>
          <w:rFonts w:asciiTheme="minorHAnsi" w:eastAsiaTheme="minorEastAsia" w:hAnsiTheme="minorHAnsi" w:cstheme="minorBidi"/>
          <w:noProof/>
          <w:lang w:eastAsia="es-ES"/>
        </w:rPr>
      </w:pPr>
      <w:ins w:id="500" w:author="Jose Eduardo VIU" w:date="2023-04-08T19:29:00Z">
        <w:r>
          <w:rPr>
            <w:noProof/>
          </w:rPr>
          <w:t>Ilustración 45. Comparativa de valor de R2 para KNN según nº vecinos. Elaboración propia.</w:t>
        </w:r>
        <w:r>
          <w:rPr>
            <w:noProof/>
          </w:rPr>
          <w:tab/>
        </w:r>
        <w:r>
          <w:rPr>
            <w:noProof/>
          </w:rPr>
          <w:fldChar w:fldCharType="begin"/>
        </w:r>
        <w:r>
          <w:rPr>
            <w:noProof/>
          </w:rPr>
          <w:instrText xml:space="preserve"> PAGEREF _Toc131874635 \h </w:instrText>
        </w:r>
        <w:r>
          <w:rPr>
            <w:noProof/>
          </w:rPr>
        </w:r>
      </w:ins>
      <w:r>
        <w:rPr>
          <w:noProof/>
        </w:rPr>
        <w:fldChar w:fldCharType="separate"/>
      </w:r>
      <w:ins w:id="501" w:author="Jose Eduardo VIU" w:date="2023-04-08T19:29:00Z">
        <w:r>
          <w:rPr>
            <w:noProof/>
          </w:rPr>
          <w:t>59</w:t>
        </w:r>
        <w:r>
          <w:rPr>
            <w:noProof/>
          </w:rPr>
          <w:fldChar w:fldCharType="end"/>
        </w:r>
      </w:ins>
    </w:p>
    <w:p w14:paraId="57199C60" w14:textId="286F1A74" w:rsidR="00EA61B9" w:rsidRDefault="00EA61B9">
      <w:pPr>
        <w:pStyle w:val="Tabladeilustraciones"/>
        <w:tabs>
          <w:tab w:val="right" w:leader="dot" w:pos="8494"/>
        </w:tabs>
        <w:rPr>
          <w:ins w:id="502" w:author="Jose Eduardo VIU" w:date="2023-04-08T19:29:00Z"/>
          <w:rFonts w:asciiTheme="minorHAnsi" w:eastAsiaTheme="minorEastAsia" w:hAnsiTheme="minorHAnsi" w:cstheme="minorBidi"/>
          <w:noProof/>
          <w:lang w:eastAsia="es-ES"/>
        </w:rPr>
      </w:pPr>
      <w:ins w:id="503" w:author="Jose Eduardo VIU" w:date="2023-04-08T19:29:00Z">
        <w:r>
          <w:rPr>
            <w:noProof/>
          </w:rPr>
          <w:t>Ilustración 46. Comparativa de R2 para KNN según número de variables usadas. Elaboración propia.</w:t>
        </w:r>
        <w:r>
          <w:rPr>
            <w:noProof/>
          </w:rPr>
          <w:tab/>
        </w:r>
        <w:r>
          <w:rPr>
            <w:noProof/>
          </w:rPr>
          <w:fldChar w:fldCharType="begin"/>
        </w:r>
        <w:r>
          <w:rPr>
            <w:noProof/>
          </w:rPr>
          <w:instrText xml:space="preserve"> PAGEREF _Toc131874636 \h </w:instrText>
        </w:r>
        <w:r>
          <w:rPr>
            <w:noProof/>
          </w:rPr>
        </w:r>
      </w:ins>
      <w:r>
        <w:rPr>
          <w:noProof/>
        </w:rPr>
        <w:fldChar w:fldCharType="separate"/>
      </w:r>
      <w:ins w:id="504" w:author="Jose Eduardo VIU" w:date="2023-04-08T19:29:00Z">
        <w:r>
          <w:rPr>
            <w:noProof/>
          </w:rPr>
          <w:t>60</w:t>
        </w:r>
        <w:r>
          <w:rPr>
            <w:noProof/>
          </w:rPr>
          <w:fldChar w:fldCharType="end"/>
        </w:r>
      </w:ins>
    </w:p>
    <w:p w14:paraId="0C90F070" w14:textId="4DD451DF" w:rsidR="00EA61B9" w:rsidRDefault="00EA61B9">
      <w:pPr>
        <w:pStyle w:val="Tabladeilustraciones"/>
        <w:tabs>
          <w:tab w:val="right" w:leader="dot" w:pos="8494"/>
        </w:tabs>
        <w:rPr>
          <w:ins w:id="505" w:author="Jose Eduardo VIU" w:date="2023-04-08T19:29:00Z"/>
          <w:rFonts w:asciiTheme="minorHAnsi" w:eastAsiaTheme="minorEastAsia" w:hAnsiTheme="minorHAnsi" w:cstheme="minorBidi"/>
          <w:noProof/>
          <w:lang w:eastAsia="es-ES"/>
        </w:rPr>
      </w:pPr>
      <w:ins w:id="506" w:author="Jose Eduardo VIU" w:date="2023-04-08T19:29:00Z">
        <w:r>
          <w:rPr>
            <w:noProof/>
          </w:rPr>
          <w:t>Ilustración 47. Resultados de modelo AutoML. Elaboración propia.</w:t>
        </w:r>
        <w:r>
          <w:rPr>
            <w:noProof/>
          </w:rPr>
          <w:tab/>
        </w:r>
        <w:r>
          <w:rPr>
            <w:noProof/>
          </w:rPr>
          <w:fldChar w:fldCharType="begin"/>
        </w:r>
        <w:r>
          <w:rPr>
            <w:noProof/>
          </w:rPr>
          <w:instrText xml:space="preserve"> PAGEREF _Toc131874637 \h </w:instrText>
        </w:r>
        <w:r>
          <w:rPr>
            <w:noProof/>
          </w:rPr>
        </w:r>
      </w:ins>
      <w:r>
        <w:rPr>
          <w:noProof/>
        </w:rPr>
        <w:fldChar w:fldCharType="separate"/>
      </w:r>
      <w:ins w:id="507" w:author="Jose Eduardo VIU" w:date="2023-04-08T19:29:00Z">
        <w:r>
          <w:rPr>
            <w:noProof/>
          </w:rPr>
          <w:t>61</w:t>
        </w:r>
        <w:r>
          <w:rPr>
            <w:noProof/>
          </w:rPr>
          <w:fldChar w:fldCharType="end"/>
        </w:r>
      </w:ins>
    </w:p>
    <w:p w14:paraId="2F64A738" w14:textId="45905199" w:rsidR="00EA61B9" w:rsidRDefault="00EA61B9">
      <w:pPr>
        <w:pStyle w:val="Tabladeilustraciones"/>
        <w:tabs>
          <w:tab w:val="right" w:leader="dot" w:pos="8494"/>
        </w:tabs>
        <w:rPr>
          <w:ins w:id="508" w:author="Jose Eduardo VIU" w:date="2023-04-08T19:29:00Z"/>
          <w:rFonts w:asciiTheme="minorHAnsi" w:eastAsiaTheme="minorEastAsia" w:hAnsiTheme="minorHAnsi" w:cstheme="minorBidi"/>
          <w:noProof/>
          <w:lang w:eastAsia="es-ES"/>
        </w:rPr>
      </w:pPr>
      <w:ins w:id="509" w:author="Jose Eduardo VIU" w:date="2023-04-08T19:29:00Z">
        <w:r>
          <w:rPr>
            <w:noProof/>
          </w:rPr>
          <w:t>Ilustración 48. Valores estimados GMD según estimación inicial. Elaboración propia.</w:t>
        </w:r>
        <w:r>
          <w:rPr>
            <w:noProof/>
          </w:rPr>
          <w:tab/>
        </w:r>
        <w:r>
          <w:rPr>
            <w:noProof/>
          </w:rPr>
          <w:fldChar w:fldCharType="begin"/>
        </w:r>
        <w:r>
          <w:rPr>
            <w:noProof/>
          </w:rPr>
          <w:instrText xml:space="preserve"> PAGEREF _Toc131874638 \h </w:instrText>
        </w:r>
        <w:r>
          <w:rPr>
            <w:noProof/>
          </w:rPr>
        </w:r>
      </w:ins>
      <w:r>
        <w:rPr>
          <w:noProof/>
        </w:rPr>
        <w:fldChar w:fldCharType="separate"/>
      </w:r>
      <w:ins w:id="510" w:author="Jose Eduardo VIU" w:date="2023-04-08T19:29:00Z">
        <w:r>
          <w:rPr>
            <w:noProof/>
          </w:rPr>
          <w:t>62</w:t>
        </w:r>
        <w:r>
          <w:rPr>
            <w:noProof/>
          </w:rPr>
          <w:fldChar w:fldCharType="end"/>
        </w:r>
      </w:ins>
    </w:p>
    <w:p w14:paraId="436FE177" w14:textId="60820570" w:rsidR="00EA61B9" w:rsidRDefault="00EA61B9">
      <w:pPr>
        <w:pStyle w:val="Tabladeilustraciones"/>
        <w:tabs>
          <w:tab w:val="right" w:leader="dot" w:pos="8494"/>
        </w:tabs>
        <w:rPr>
          <w:ins w:id="511" w:author="Jose Eduardo VIU" w:date="2023-04-08T19:29:00Z"/>
          <w:rFonts w:asciiTheme="minorHAnsi" w:eastAsiaTheme="minorEastAsia" w:hAnsiTheme="minorHAnsi" w:cstheme="minorBidi"/>
          <w:noProof/>
          <w:lang w:eastAsia="es-ES"/>
        </w:rPr>
      </w:pPr>
      <w:ins w:id="512" w:author="Jose Eduardo VIU" w:date="2023-04-08T19:29:00Z">
        <w:r>
          <w:rPr>
            <w:noProof/>
          </w:rPr>
          <w:t>Ilustración 49. Comparativa de errores de estimación de modelo inicial y final. Elaboración propia.</w:t>
        </w:r>
        <w:r>
          <w:rPr>
            <w:noProof/>
          </w:rPr>
          <w:tab/>
        </w:r>
        <w:r>
          <w:rPr>
            <w:noProof/>
          </w:rPr>
          <w:fldChar w:fldCharType="begin"/>
        </w:r>
        <w:r>
          <w:rPr>
            <w:noProof/>
          </w:rPr>
          <w:instrText xml:space="preserve"> PAGEREF _Toc131874639 \h </w:instrText>
        </w:r>
        <w:r>
          <w:rPr>
            <w:noProof/>
          </w:rPr>
        </w:r>
      </w:ins>
      <w:r>
        <w:rPr>
          <w:noProof/>
        </w:rPr>
        <w:fldChar w:fldCharType="separate"/>
      </w:r>
      <w:ins w:id="513" w:author="Jose Eduardo VIU" w:date="2023-04-08T19:29:00Z">
        <w:r>
          <w:rPr>
            <w:noProof/>
          </w:rPr>
          <w:t>63</w:t>
        </w:r>
        <w:r>
          <w:rPr>
            <w:noProof/>
          </w:rPr>
          <w:fldChar w:fldCharType="end"/>
        </w:r>
      </w:ins>
    </w:p>
    <w:p w14:paraId="36296F11" w14:textId="7C03B2A7" w:rsidR="00EA61B9" w:rsidRDefault="00EA61B9">
      <w:pPr>
        <w:pStyle w:val="Tabladeilustraciones"/>
        <w:tabs>
          <w:tab w:val="right" w:leader="dot" w:pos="8494"/>
        </w:tabs>
        <w:rPr>
          <w:ins w:id="514" w:author="Jose Eduardo VIU" w:date="2023-04-08T19:29:00Z"/>
          <w:rFonts w:asciiTheme="minorHAnsi" w:eastAsiaTheme="minorEastAsia" w:hAnsiTheme="minorHAnsi" w:cstheme="minorBidi"/>
          <w:noProof/>
          <w:lang w:eastAsia="es-ES"/>
        </w:rPr>
      </w:pPr>
      <w:ins w:id="515" w:author="Jose Eduardo VIU" w:date="2023-04-08T19:29:00Z">
        <w:r>
          <w:rPr>
            <w:noProof/>
          </w:rPr>
          <w:t>Ilustración 50. Errores superiores al 10% en GMD. Elaboración propia.</w:t>
        </w:r>
        <w:r>
          <w:rPr>
            <w:noProof/>
          </w:rPr>
          <w:tab/>
        </w:r>
        <w:r>
          <w:rPr>
            <w:noProof/>
          </w:rPr>
          <w:fldChar w:fldCharType="begin"/>
        </w:r>
        <w:r>
          <w:rPr>
            <w:noProof/>
          </w:rPr>
          <w:instrText xml:space="preserve"> PAGEREF _Toc131874640 \h </w:instrText>
        </w:r>
        <w:r>
          <w:rPr>
            <w:noProof/>
          </w:rPr>
        </w:r>
      </w:ins>
      <w:r>
        <w:rPr>
          <w:noProof/>
        </w:rPr>
        <w:fldChar w:fldCharType="separate"/>
      </w:r>
      <w:ins w:id="516" w:author="Jose Eduardo VIU" w:date="2023-04-08T19:29:00Z">
        <w:r>
          <w:rPr>
            <w:noProof/>
          </w:rPr>
          <w:t>64</w:t>
        </w:r>
        <w:r>
          <w:rPr>
            <w:noProof/>
          </w:rPr>
          <w:fldChar w:fldCharType="end"/>
        </w:r>
      </w:ins>
    </w:p>
    <w:p w14:paraId="6E96BB09" w14:textId="679EC690" w:rsidR="00EA61B9" w:rsidRDefault="00EA61B9">
      <w:pPr>
        <w:pStyle w:val="Tabladeilustraciones"/>
        <w:tabs>
          <w:tab w:val="right" w:leader="dot" w:pos="8494"/>
        </w:tabs>
        <w:rPr>
          <w:ins w:id="517" w:author="Jose Eduardo VIU" w:date="2023-04-08T19:29:00Z"/>
          <w:rFonts w:asciiTheme="minorHAnsi" w:eastAsiaTheme="minorEastAsia" w:hAnsiTheme="minorHAnsi" w:cstheme="minorBidi"/>
          <w:noProof/>
          <w:lang w:eastAsia="es-ES"/>
        </w:rPr>
      </w:pPr>
      <w:ins w:id="518" w:author="Jose Eduardo VIU" w:date="2023-04-08T19:29:00Z">
        <w:r>
          <w:rPr>
            <w:noProof/>
          </w:rPr>
          <w:t>Ilustración 51. Nº animales por semana reales vs predichos. Elaboración propia.</w:t>
        </w:r>
        <w:r>
          <w:rPr>
            <w:noProof/>
          </w:rPr>
          <w:tab/>
        </w:r>
        <w:r>
          <w:rPr>
            <w:noProof/>
          </w:rPr>
          <w:fldChar w:fldCharType="begin"/>
        </w:r>
        <w:r>
          <w:rPr>
            <w:noProof/>
          </w:rPr>
          <w:instrText xml:space="preserve"> PAGEREF _Toc131874641 \h </w:instrText>
        </w:r>
        <w:r>
          <w:rPr>
            <w:noProof/>
          </w:rPr>
        </w:r>
      </w:ins>
      <w:r>
        <w:rPr>
          <w:noProof/>
        </w:rPr>
        <w:fldChar w:fldCharType="separate"/>
      </w:r>
      <w:ins w:id="519" w:author="Jose Eduardo VIU" w:date="2023-04-08T19:29:00Z">
        <w:r>
          <w:rPr>
            <w:noProof/>
          </w:rPr>
          <w:t>65</w:t>
        </w:r>
        <w:r>
          <w:rPr>
            <w:noProof/>
          </w:rPr>
          <w:fldChar w:fldCharType="end"/>
        </w:r>
      </w:ins>
    </w:p>
    <w:p w14:paraId="27923CA3" w14:textId="0CA1B4C9" w:rsidR="00EA61B9" w:rsidRDefault="00EA61B9">
      <w:pPr>
        <w:pStyle w:val="Tabladeilustraciones"/>
        <w:tabs>
          <w:tab w:val="right" w:leader="dot" w:pos="8494"/>
        </w:tabs>
        <w:rPr>
          <w:ins w:id="520" w:author="Jose Eduardo VIU" w:date="2023-04-08T19:29:00Z"/>
          <w:rFonts w:asciiTheme="minorHAnsi" w:eastAsiaTheme="minorEastAsia" w:hAnsiTheme="minorHAnsi" w:cstheme="minorBidi"/>
          <w:noProof/>
          <w:lang w:eastAsia="es-ES"/>
        </w:rPr>
      </w:pPr>
      <w:ins w:id="521" w:author="Jose Eduardo VIU" w:date="2023-04-08T19:29:00Z">
        <w:r>
          <w:rPr>
            <w:noProof/>
          </w:rPr>
          <w:t>Ilustración 52. Porcentaje diferencia entre número de animales predichos y reales. Elaboración propia.</w:t>
        </w:r>
        <w:r>
          <w:rPr>
            <w:noProof/>
          </w:rPr>
          <w:tab/>
        </w:r>
        <w:r>
          <w:rPr>
            <w:noProof/>
          </w:rPr>
          <w:fldChar w:fldCharType="begin"/>
        </w:r>
        <w:r>
          <w:rPr>
            <w:noProof/>
          </w:rPr>
          <w:instrText xml:space="preserve"> PAGEREF _Toc131874642 \h </w:instrText>
        </w:r>
        <w:r>
          <w:rPr>
            <w:noProof/>
          </w:rPr>
        </w:r>
      </w:ins>
      <w:r>
        <w:rPr>
          <w:noProof/>
        </w:rPr>
        <w:fldChar w:fldCharType="separate"/>
      </w:r>
      <w:ins w:id="522" w:author="Jose Eduardo VIU" w:date="2023-04-08T19:29:00Z">
        <w:r>
          <w:rPr>
            <w:noProof/>
          </w:rPr>
          <w:t>65</w:t>
        </w:r>
        <w:r>
          <w:rPr>
            <w:noProof/>
          </w:rPr>
          <w:fldChar w:fldCharType="end"/>
        </w:r>
      </w:ins>
    </w:p>
    <w:p w14:paraId="4594F6A0" w14:textId="302CF023" w:rsidR="00E16EB1" w:rsidDel="00EA61B9" w:rsidRDefault="00E16EB1">
      <w:pPr>
        <w:pStyle w:val="Tabladeilustraciones"/>
        <w:tabs>
          <w:tab w:val="right" w:leader="dot" w:pos="8494"/>
        </w:tabs>
        <w:rPr>
          <w:ins w:id="523" w:author="CAMARA GOMEZ, JOSE EDUARDO" w:date="2023-04-03T11:10:00Z"/>
          <w:del w:id="524" w:author="Jose Eduardo VIU" w:date="2023-04-08T19:27:00Z"/>
          <w:rFonts w:asciiTheme="minorHAnsi" w:eastAsiaTheme="minorEastAsia" w:hAnsiTheme="minorHAnsi" w:cstheme="minorBidi"/>
          <w:noProof/>
          <w:lang w:eastAsia="es-ES"/>
        </w:rPr>
      </w:pPr>
      <w:ins w:id="525" w:author="CAMARA GOMEZ, JOSE EDUARDO" w:date="2023-04-03T11:10:00Z">
        <w:del w:id="526" w:author="Jose Eduardo VIU" w:date="2023-04-08T19:27:00Z">
          <w:r w:rsidDel="00EA61B9">
            <w:rPr>
              <w:noProof/>
            </w:rPr>
            <w:delText>Ilustración 1. Esquema de modelo CRISP-DM. Tomada de: (Ncr &amp; Clinton, 1999)</w:delText>
          </w:r>
          <w:r w:rsidDel="00EA61B9">
            <w:rPr>
              <w:noProof/>
            </w:rPr>
            <w:tab/>
          </w:r>
        </w:del>
      </w:ins>
      <w:ins w:id="527" w:author="CAMARA GOMEZ, JOSE EDUARDO" w:date="2023-04-03T11:25:00Z">
        <w:del w:id="528" w:author="Jose Eduardo VIU" w:date="2023-04-08T19:27:00Z">
          <w:r w:rsidR="00E21698" w:rsidDel="00EA61B9">
            <w:rPr>
              <w:noProof/>
            </w:rPr>
            <w:delText>11</w:delText>
          </w:r>
        </w:del>
      </w:ins>
    </w:p>
    <w:p w14:paraId="7EC62E84" w14:textId="37B1A89D" w:rsidR="00E16EB1" w:rsidDel="00EA61B9" w:rsidRDefault="00E16EB1">
      <w:pPr>
        <w:pStyle w:val="Tabladeilustraciones"/>
        <w:tabs>
          <w:tab w:val="right" w:leader="dot" w:pos="8494"/>
        </w:tabs>
        <w:rPr>
          <w:ins w:id="529" w:author="CAMARA GOMEZ, JOSE EDUARDO" w:date="2023-04-03T11:10:00Z"/>
          <w:del w:id="530" w:author="Jose Eduardo VIU" w:date="2023-04-08T19:27:00Z"/>
          <w:rFonts w:asciiTheme="minorHAnsi" w:eastAsiaTheme="minorEastAsia" w:hAnsiTheme="minorHAnsi" w:cstheme="minorBidi"/>
          <w:noProof/>
          <w:lang w:eastAsia="es-ES"/>
        </w:rPr>
      </w:pPr>
      <w:ins w:id="531" w:author="CAMARA GOMEZ, JOSE EDUARDO" w:date="2023-04-03T11:10:00Z">
        <w:del w:id="532" w:author="Jose Eduardo VIU" w:date="2023-04-08T19:27:00Z">
          <w:r w:rsidDel="00EA61B9">
            <w:rPr>
              <w:noProof/>
            </w:rPr>
            <w:delText>Ilustración 2. Puntos principales de CRISP-DM. Tomada de (Ncr &amp; Clinton, 1999)</w:delText>
          </w:r>
          <w:r w:rsidDel="00EA61B9">
            <w:rPr>
              <w:noProof/>
            </w:rPr>
            <w:tab/>
          </w:r>
        </w:del>
      </w:ins>
      <w:ins w:id="533" w:author="CAMARA GOMEZ, JOSE EDUARDO" w:date="2023-04-03T11:25:00Z">
        <w:del w:id="534" w:author="Jose Eduardo VIU" w:date="2023-04-08T19:27:00Z">
          <w:r w:rsidR="00E21698" w:rsidDel="00EA61B9">
            <w:rPr>
              <w:noProof/>
            </w:rPr>
            <w:delText>12</w:delText>
          </w:r>
        </w:del>
      </w:ins>
    </w:p>
    <w:p w14:paraId="13F3685B" w14:textId="7B70EADE" w:rsidR="00E16EB1" w:rsidDel="00EA61B9" w:rsidRDefault="00E16EB1">
      <w:pPr>
        <w:pStyle w:val="Tabladeilustraciones"/>
        <w:tabs>
          <w:tab w:val="right" w:leader="dot" w:pos="8494"/>
        </w:tabs>
        <w:rPr>
          <w:ins w:id="535" w:author="CAMARA GOMEZ, JOSE EDUARDO" w:date="2023-04-03T11:10:00Z"/>
          <w:del w:id="536" w:author="Jose Eduardo VIU" w:date="2023-04-08T19:27:00Z"/>
          <w:rFonts w:asciiTheme="minorHAnsi" w:eastAsiaTheme="minorEastAsia" w:hAnsiTheme="minorHAnsi" w:cstheme="minorBidi"/>
          <w:noProof/>
          <w:lang w:eastAsia="es-ES"/>
        </w:rPr>
      </w:pPr>
      <w:ins w:id="537" w:author="CAMARA GOMEZ, JOSE EDUARDO" w:date="2023-04-03T11:10:00Z">
        <w:del w:id="538" w:author="Jose Eduardo VIU" w:date="2023-04-08T19:27:00Z">
          <w:r w:rsidDel="00EA61B9">
            <w:rPr>
              <w:noProof/>
            </w:rPr>
            <w:delText xml:space="preserve">Ilustración </w:delText>
          </w:r>
          <w:r w:rsidRPr="008C3526" w:rsidDel="00EA61B9">
            <w:rPr>
              <w:noProof/>
            </w:rPr>
            <w:delText>3</w:delText>
          </w:r>
          <w:r w:rsidDel="00EA61B9">
            <w:rPr>
              <w:noProof/>
            </w:rPr>
            <w:delText>. Cronograma de desarrollo del TFM. Elaboración propia</w:delText>
          </w:r>
          <w:r w:rsidDel="00EA61B9">
            <w:rPr>
              <w:noProof/>
            </w:rPr>
            <w:tab/>
          </w:r>
        </w:del>
      </w:ins>
      <w:ins w:id="539" w:author="CAMARA GOMEZ, JOSE EDUARDO" w:date="2023-04-03T11:25:00Z">
        <w:del w:id="540" w:author="Jose Eduardo VIU" w:date="2023-04-08T19:27:00Z">
          <w:r w:rsidR="00E21698" w:rsidDel="00EA61B9">
            <w:rPr>
              <w:noProof/>
            </w:rPr>
            <w:delText>13</w:delText>
          </w:r>
        </w:del>
      </w:ins>
    </w:p>
    <w:p w14:paraId="7BF71BD5" w14:textId="2DBC1A6E" w:rsidR="00E16EB1" w:rsidDel="00EA61B9" w:rsidRDefault="00E16EB1">
      <w:pPr>
        <w:pStyle w:val="Tabladeilustraciones"/>
        <w:tabs>
          <w:tab w:val="right" w:leader="dot" w:pos="8494"/>
        </w:tabs>
        <w:rPr>
          <w:ins w:id="541" w:author="CAMARA GOMEZ, JOSE EDUARDO" w:date="2023-04-03T11:10:00Z"/>
          <w:del w:id="542" w:author="Jose Eduardo VIU" w:date="2023-04-08T19:27:00Z"/>
          <w:rFonts w:asciiTheme="minorHAnsi" w:eastAsiaTheme="minorEastAsia" w:hAnsiTheme="minorHAnsi" w:cstheme="minorBidi"/>
          <w:noProof/>
          <w:lang w:eastAsia="es-ES"/>
        </w:rPr>
      </w:pPr>
      <w:ins w:id="543" w:author="CAMARA GOMEZ, JOSE EDUARDO" w:date="2023-04-03T11:10:00Z">
        <w:del w:id="544" w:author="Jose Eduardo VIU" w:date="2023-04-08T19:27:00Z">
          <w:r w:rsidDel="00EA61B9">
            <w:rPr>
              <w:noProof/>
            </w:rPr>
            <w:delText>Ilustración 4. Curva de Crecimiento del Cerdo. Tomada de (www.3tres3.com, 2010)</w:delText>
          </w:r>
          <w:r w:rsidDel="00EA61B9">
            <w:rPr>
              <w:noProof/>
            </w:rPr>
            <w:tab/>
          </w:r>
        </w:del>
      </w:ins>
      <w:ins w:id="545" w:author="CAMARA GOMEZ, JOSE EDUARDO" w:date="2023-04-03T11:25:00Z">
        <w:del w:id="546" w:author="Jose Eduardo VIU" w:date="2023-04-08T19:27:00Z">
          <w:r w:rsidR="00E21698" w:rsidDel="00EA61B9">
            <w:rPr>
              <w:noProof/>
            </w:rPr>
            <w:delText>15</w:delText>
          </w:r>
        </w:del>
      </w:ins>
    </w:p>
    <w:p w14:paraId="51F3C419" w14:textId="084EA11E" w:rsidR="00E16EB1" w:rsidDel="00EA61B9" w:rsidRDefault="00E16EB1">
      <w:pPr>
        <w:pStyle w:val="Tabladeilustraciones"/>
        <w:tabs>
          <w:tab w:val="right" w:leader="dot" w:pos="8494"/>
        </w:tabs>
        <w:rPr>
          <w:ins w:id="547" w:author="CAMARA GOMEZ, JOSE EDUARDO" w:date="2023-04-03T11:10:00Z"/>
          <w:del w:id="548" w:author="Jose Eduardo VIU" w:date="2023-04-08T19:27:00Z"/>
          <w:rFonts w:asciiTheme="minorHAnsi" w:eastAsiaTheme="minorEastAsia" w:hAnsiTheme="minorHAnsi" w:cstheme="minorBidi"/>
          <w:noProof/>
          <w:lang w:eastAsia="es-ES"/>
        </w:rPr>
      </w:pPr>
      <w:ins w:id="549" w:author="CAMARA GOMEZ, JOSE EDUARDO" w:date="2023-04-03T11:10:00Z">
        <w:del w:id="550" w:author="Jose Eduardo VIU" w:date="2023-04-08T19:27:00Z">
          <w:r w:rsidDel="00EA61B9">
            <w:rPr>
              <w:noProof/>
            </w:rPr>
            <w:delText>Ilustración 5. Estadísticas generales de dataset inicial. Generado con ydata-profiling.</w:delText>
          </w:r>
          <w:r w:rsidDel="00EA61B9">
            <w:rPr>
              <w:noProof/>
            </w:rPr>
            <w:tab/>
          </w:r>
        </w:del>
      </w:ins>
      <w:ins w:id="551" w:author="CAMARA GOMEZ, JOSE EDUARDO" w:date="2023-04-03T11:25:00Z">
        <w:del w:id="552" w:author="Jose Eduardo VIU" w:date="2023-04-08T19:27:00Z">
          <w:r w:rsidR="00E21698" w:rsidDel="00EA61B9">
            <w:rPr>
              <w:noProof/>
            </w:rPr>
            <w:delText>24</w:delText>
          </w:r>
        </w:del>
      </w:ins>
    </w:p>
    <w:p w14:paraId="0FB6C788" w14:textId="7F804797" w:rsidR="00E16EB1" w:rsidDel="00EA61B9" w:rsidRDefault="00E16EB1">
      <w:pPr>
        <w:pStyle w:val="Tabladeilustraciones"/>
        <w:tabs>
          <w:tab w:val="right" w:leader="dot" w:pos="8494"/>
        </w:tabs>
        <w:rPr>
          <w:ins w:id="553" w:author="CAMARA GOMEZ, JOSE EDUARDO" w:date="2023-04-03T11:10:00Z"/>
          <w:del w:id="554" w:author="Jose Eduardo VIU" w:date="2023-04-08T19:27:00Z"/>
          <w:rFonts w:asciiTheme="minorHAnsi" w:eastAsiaTheme="minorEastAsia" w:hAnsiTheme="minorHAnsi" w:cstheme="minorBidi"/>
          <w:noProof/>
          <w:lang w:eastAsia="es-ES"/>
        </w:rPr>
      </w:pPr>
      <w:ins w:id="555" w:author="CAMARA GOMEZ, JOSE EDUARDO" w:date="2023-04-03T11:10:00Z">
        <w:del w:id="556" w:author="Jose Eduardo VIU" w:date="2023-04-08T19:27:00Z">
          <w:r w:rsidDel="00EA61B9">
            <w:rPr>
              <w:noProof/>
            </w:rPr>
            <w:delText>Ilustración 6. Análisis preliminar de variable GMD. Generado con ydata-profiling.</w:delText>
          </w:r>
          <w:r w:rsidDel="00EA61B9">
            <w:rPr>
              <w:noProof/>
            </w:rPr>
            <w:tab/>
          </w:r>
        </w:del>
      </w:ins>
      <w:ins w:id="557" w:author="CAMARA GOMEZ, JOSE EDUARDO" w:date="2023-04-03T11:25:00Z">
        <w:del w:id="558" w:author="Jose Eduardo VIU" w:date="2023-04-08T19:27:00Z">
          <w:r w:rsidR="00E21698" w:rsidDel="00EA61B9">
            <w:rPr>
              <w:noProof/>
            </w:rPr>
            <w:delText>24</w:delText>
          </w:r>
        </w:del>
      </w:ins>
    </w:p>
    <w:p w14:paraId="721154B7" w14:textId="19606E6F" w:rsidR="00E16EB1" w:rsidDel="00EA61B9" w:rsidRDefault="00E16EB1">
      <w:pPr>
        <w:pStyle w:val="Tabladeilustraciones"/>
        <w:tabs>
          <w:tab w:val="right" w:leader="dot" w:pos="8494"/>
        </w:tabs>
        <w:rPr>
          <w:ins w:id="559" w:author="CAMARA GOMEZ, JOSE EDUARDO" w:date="2023-04-03T11:10:00Z"/>
          <w:del w:id="560" w:author="Jose Eduardo VIU" w:date="2023-04-08T19:27:00Z"/>
          <w:rFonts w:asciiTheme="minorHAnsi" w:eastAsiaTheme="minorEastAsia" w:hAnsiTheme="minorHAnsi" w:cstheme="minorBidi"/>
          <w:noProof/>
          <w:lang w:eastAsia="es-ES"/>
        </w:rPr>
      </w:pPr>
      <w:ins w:id="561" w:author="CAMARA GOMEZ, JOSE EDUARDO" w:date="2023-04-03T11:10:00Z">
        <w:del w:id="562" w:author="Jose Eduardo VIU" w:date="2023-04-08T19:27:00Z">
          <w:r w:rsidDel="00EA61B9">
            <w:rPr>
              <w:noProof/>
            </w:rPr>
            <w:delText>Ilustración 7. Diagrama “boxplot-wiskers” de GMD por tipo ganado. Elaboración propia.</w:delText>
          </w:r>
          <w:r w:rsidDel="00EA61B9">
            <w:rPr>
              <w:noProof/>
            </w:rPr>
            <w:tab/>
          </w:r>
        </w:del>
      </w:ins>
      <w:ins w:id="563" w:author="CAMARA GOMEZ, JOSE EDUARDO" w:date="2023-04-03T11:25:00Z">
        <w:del w:id="564" w:author="Jose Eduardo VIU" w:date="2023-04-08T19:27:00Z">
          <w:r w:rsidR="00E21698" w:rsidDel="00EA61B9">
            <w:rPr>
              <w:noProof/>
            </w:rPr>
            <w:delText>25</w:delText>
          </w:r>
        </w:del>
      </w:ins>
    </w:p>
    <w:p w14:paraId="1DEBE60C" w14:textId="00EA4096" w:rsidR="00E16EB1" w:rsidDel="00EA61B9" w:rsidRDefault="00E16EB1">
      <w:pPr>
        <w:pStyle w:val="Tabladeilustraciones"/>
        <w:tabs>
          <w:tab w:val="right" w:leader="dot" w:pos="8494"/>
        </w:tabs>
        <w:rPr>
          <w:ins w:id="565" w:author="CAMARA GOMEZ, JOSE EDUARDO" w:date="2023-04-03T11:10:00Z"/>
          <w:del w:id="566" w:author="Jose Eduardo VIU" w:date="2023-04-08T19:27:00Z"/>
          <w:rFonts w:asciiTheme="minorHAnsi" w:eastAsiaTheme="minorEastAsia" w:hAnsiTheme="minorHAnsi" w:cstheme="minorBidi"/>
          <w:noProof/>
          <w:lang w:eastAsia="es-ES"/>
        </w:rPr>
      </w:pPr>
      <w:ins w:id="567" w:author="CAMARA GOMEZ, JOSE EDUARDO" w:date="2023-04-03T11:10:00Z">
        <w:del w:id="568" w:author="Jose Eduardo VIU" w:date="2023-04-08T19:27:00Z">
          <w:r w:rsidDel="00EA61B9">
            <w:rPr>
              <w:noProof/>
            </w:rPr>
            <w:delText>Ilustración 8. Boxplot para comportamiento de cttos por meses. Elaboración propia</w:delText>
          </w:r>
          <w:r w:rsidDel="00EA61B9">
            <w:rPr>
              <w:noProof/>
            </w:rPr>
            <w:tab/>
          </w:r>
        </w:del>
      </w:ins>
      <w:ins w:id="569" w:author="CAMARA GOMEZ, JOSE EDUARDO" w:date="2023-04-03T11:25:00Z">
        <w:del w:id="570" w:author="Jose Eduardo VIU" w:date="2023-04-08T19:27:00Z">
          <w:r w:rsidR="00E21698" w:rsidDel="00EA61B9">
            <w:rPr>
              <w:noProof/>
            </w:rPr>
            <w:delText>27</w:delText>
          </w:r>
        </w:del>
      </w:ins>
    </w:p>
    <w:p w14:paraId="7DE50DAF" w14:textId="0240E1FB" w:rsidR="00E16EB1" w:rsidDel="00EA61B9" w:rsidRDefault="00E16EB1">
      <w:pPr>
        <w:pStyle w:val="Tabladeilustraciones"/>
        <w:tabs>
          <w:tab w:val="right" w:leader="dot" w:pos="8494"/>
        </w:tabs>
        <w:rPr>
          <w:ins w:id="571" w:author="CAMARA GOMEZ, JOSE EDUARDO" w:date="2023-04-03T11:10:00Z"/>
          <w:del w:id="572" w:author="Jose Eduardo VIU" w:date="2023-04-08T19:27:00Z"/>
          <w:rFonts w:asciiTheme="minorHAnsi" w:eastAsiaTheme="minorEastAsia" w:hAnsiTheme="minorHAnsi" w:cstheme="minorBidi"/>
          <w:noProof/>
          <w:lang w:eastAsia="es-ES"/>
        </w:rPr>
      </w:pPr>
      <w:ins w:id="573" w:author="CAMARA GOMEZ, JOSE EDUARDO" w:date="2023-04-03T11:10:00Z">
        <w:del w:id="574" w:author="Jose Eduardo VIU" w:date="2023-04-08T19:27:00Z">
          <w:r w:rsidDel="00EA61B9">
            <w:rPr>
              <w:noProof/>
            </w:rPr>
            <w:delText>Ilustración 9. Boxplot para cttos agrupado por años. Elaboracion propia.</w:delText>
          </w:r>
          <w:r w:rsidDel="00EA61B9">
            <w:rPr>
              <w:noProof/>
            </w:rPr>
            <w:tab/>
          </w:r>
        </w:del>
      </w:ins>
      <w:ins w:id="575" w:author="CAMARA GOMEZ, JOSE EDUARDO" w:date="2023-04-03T11:25:00Z">
        <w:del w:id="576" w:author="Jose Eduardo VIU" w:date="2023-04-08T19:27:00Z">
          <w:r w:rsidR="00E21698" w:rsidDel="00EA61B9">
            <w:rPr>
              <w:noProof/>
            </w:rPr>
            <w:delText>27</w:delText>
          </w:r>
        </w:del>
      </w:ins>
    </w:p>
    <w:p w14:paraId="574ADCAC" w14:textId="353CD52F" w:rsidR="00E16EB1" w:rsidDel="00EA61B9" w:rsidRDefault="00E16EB1">
      <w:pPr>
        <w:pStyle w:val="Tabladeilustraciones"/>
        <w:tabs>
          <w:tab w:val="right" w:leader="dot" w:pos="8494"/>
        </w:tabs>
        <w:rPr>
          <w:ins w:id="577" w:author="CAMARA GOMEZ, JOSE EDUARDO" w:date="2023-04-03T11:10:00Z"/>
          <w:del w:id="578" w:author="Jose Eduardo VIU" w:date="2023-04-08T19:27:00Z"/>
          <w:rFonts w:asciiTheme="minorHAnsi" w:eastAsiaTheme="minorEastAsia" w:hAnsiTheme="minorHAnsi" w:cstheme="minorBidi"/>
          <w:noProof/>
          <w:lang w:eastAsia="es-ES"/>
        </w:rPr>
      </w:pPr>
      <w:ins w:id="579" w:author="CAMARA GOMEZ, JOSE EDUARDO" w:date="2023-04-03T11:10:00Z">
        <w:del w:id="580" w:author="Jose Eduardo VIU" w:date="2023-04-08T19:27:00Z">
          <w:r w:rsidDel="00EA61B9">
            <w:rPr>
              <w:noProof/>
            </w:rPr>
            <w:delText>Ilustración 10. Evolución de GMD por meses para los últimos años. Elaboración propia.</w:delText>
          </w:r>
          <w:r w:rsidDel="00EA61B9">
            <w:rPr>
              <w:noProof/>
            </w:rPr>
            <w:tab/>
          </w:r>
        </w:del>
      </w:ins>
      <w:ins w:id="581" w:author="CAMARA GOMEZ, JOSE EDUARDO" w:date="2023-04-03T11:25:00Z">
        <w:del w:id="582" w:author="Jose Eduardo VIU" w:date="2023-04-08T19:27:00Z">
          <w:r w:rsidR="00E21698" w:rsidDel="00EA61B9">
            <w:rPr>
              <w:noProof/>
            </w:rPr>
            <w:delText>28</w:delText>
          </w:r>
        </w:del>
      </w:ins>
    </w:p>
    <w:p w14:paraId="6E00941D" w14:textId="2507D495" w:rsidR="00E16EB1" w:rsidDel="00EA61B9" w:rsidRDefault="00E16EB1">
      <w:pPr>
        <w:pStyle w:val="Tabladeilustraciones"/>
        <w:tabs>
          <w:tab w:val="right" w:leader="dot" w:pos="8494"/>
        </w:tabs>
        <w:rPr>
          <w:ins w:id="583" w:author="CAMARA GOMEZ, JOSE EDUARDO" w:date="2023-04-03T11:10:00Z"/>
          <w:del w:id="584" w:author="Jose Eduardo VIU" w:date="2023-04-08T19:27:00Z"/>
          <w:rFonts w:asciiTheme="minorHAnsi" w:eastAsiaTheme="minorEastAsia" w:hAnsiTheme="minorHAnsi" w:cstheme="minorBidi"/>
          <w:noProof/>
          <w:lang w:eastAsia="es-ES"/>
        </w:rPr>
      </w:pPr>
      <w:ins w:id="585" w:author="CAMARA GOMEZ, JOSE EDUARDO" w:date="2023-04-03T11:10:00Z">
        <w:del w:id="586" w:author="Jose Eduardo VIU" w:date="2023-04-08T19:27:00Z">
          <w:r w:rsidDel="00EA61B9">
            <w:rPr>
              <w:noProof/>
            </w:rPr>
            <w:delText>Ilustración 11. Descomposición de la serie temporal. Elaboración propia.</w:delText>
          </w:r>
          <w:r w:rsidDel="00EA61B9">
            <w:rPr>
              <w:noProof/>
            </w:rPr>
            <w:tab/>
          </w:r>
        </w:del>
      </w:ins>
      <w:ins w:id="587" w:author="CAMARA GOMEZ, JOSE EDUARDO" w:date="2023-04-03T11:25:00Z">
        <w:del w:id="588" w:author="Jose Eduardo VIU" w:date="2023-04-08T19:27:00Z">
          <w:r w:rsidR="00E21698" w:rsidDel="00EA61B9">
            <w:rPr>
              <w:noProof/>
            </w:rPr>
            <w:delText>28</w:delText>
          </w:r>
        </w:del>
      </w:ins>
    </w:p>
    <w:p w14:paraId="273F1060" w14:textId="4FAB5ACD" w:rsidR="00E16EB1" w:rsidDel="00EA61B9" w:rsidRDefault="00E16EB1">
      <w:pPr>
        <w:pStyle w:val="Tabladeilustraciones"/>
        <w:tabs>
          <w:tab w:val="right" w:leader="dot" w:pos="8494"/>
        </w:tabs>
        <w:rPr>
          <w:ins w:id="589" w:author="CAMARA GOMEZ, JOSE EDUARDO" w:date="2023-04-03T11:10:00Z"/>
          <w:del w:id="590" w:author="Jose Eduardo VIU" w:date="2023-04-08T19:27:00Z"/>
          <w:rFonts w:asciiTheme="minorHAnsi" w:eastAsiaTheme="minorEastAsia" w:hAnsiTheme="minorHAnsi" w:cstheme="minorBidi"/>
          <w:noProof/>
          <w:lang w:eastAsia="es-ES"/>
        </w:rPr>
      </w:pPr>
      <w:ins w:id="591" w:author="CAMARA GOMEZ, JOSE EDUARDO" w:date="2023-04-03T11:10:00Z">
        <w:del w:id="592" w:author="Jose Eduardo VIU" w:date="2023-04-08T19:27:00Z">
          <w:r w:rsidDel="00EA61B9">
            <w:rPr>
              <w:noProof/>
            </w:rPr>
            <w:delText>Ilustración 12. Boxplot con Outliers de GMD. Elaboración propia.</w:delText>
          </w:r>
          <w:r w:rsidDel="00EA61B9">
            <w:rPr>
              <w:noProof/>
            </w:rPr>
            <w:tab/>
          </w:r>
        </w:del>
      </w:ins>
      <w:ins w:id="593" w:author="CAMARA GOMEZ, JOSE EDUARDO" w:date="2023-04-03T11:25:00Z">
        <w:del w:id="594" w:author="Jose Eduardo VIU" w:date="2023-04-08T19:27:00Z">
          <w:r w:rsidR="00E21698" w:rsidDel="00EA61B9">
            <w:rPr>
              <w:noProof/>
            </w:rPr>
            <w:delText>31</w:delText>
          </w:r>
        </w:del>
      </w:ins>
    </w:p>
    <w:p w14:paraId="396405D2" w14:textId="600C35DE" w:rsidR="00E16EB1" w:rsidDel="00EA61B9" w:rsidRDefault="00E16EB1">
      <w:pPr>
        <w:pStyle w:val="Tabladeilustraciones"/>
        <w:tabs>
          <w:tab w:val="right" w:leader="dot" w:pos="8494"/>
        </w:tabs>
        <w:rPr>
          <w:ins w:id="595" w:author="CAMARA GOMEZ, JOSE EDUARDO" w:date="2023-04-03T11:10:00Z"/>
          <w:del w:id="596" w:author="Jose Eduardo VIU" w:date="2023-04-08T19:27:00Z"/>
          <w:rFonts w:asciiTheme="minorHAnsi" w:eastAsiaTheme="minorEastAsia" w:hAnsiTheme="minorHAnsi" w:cstheme="minorBidi"/>
          <w:noProof/>
          <w:lang w:eastAsia="es-ES"/>
        </w:rPr>
      </w:pPr>
      <w:ins w:id="597" w:author="CAMARA GOMEZ, JOSE EDUARDO" w:date="2023-04-03T11:10:00Z">
        <w:del w:id="598" w:author="Jose Eduardo VIU" w:date="2023-04-08T19:27:00Z">
          <w:r w:rsidDel="00EA61B9">
            <w:rPr>
              <w:noProof/>
            </w:rPr>
            <w:delText>Ilustración 13. Estadísticas generales de dataset inicial. Generado con ydata-profiling.</w:delText>
          </w:r>
          <w:r w:rsidDel="00EA61B9">
            <w:rPr>
              <w:noProof/>
            </w:rPr>
            <w:tab/>
          </w:r>
        </w:del>
      </w:ins>
      <w:ins w:id="599" w:author="CAMARA GOMEZ, JOSE EDUARDO" w:date="2023-04-03T11:25:00Z">
        <w:del w:id="600" w:author="Jose Eduardo VIU" w:date="2023-04-08T19:27:00Z">
          <w:r w:rsidR="00E21698" w:rsidDel="00EA61B9">
            <w:rPr>
              <w:noProof/>
            </w:rPr>
            <w:delText>31</w:delText>
          </w:r>
        </w:del>
      </w:ins>
    </w:p>
    <w:p w14:paraId="4D40260D" w14:textId="446358EE" w:rsidR="00E16EB1" w:rsidDel="00EA61B9" w:rsidRDefault="00E16EB1">
      <w:pPr>
        <w:pStyle w:val="Tabladeilustraciones"/>
        <w:tabs>
          <w:tab w:val="right" w:leader="dot" w:pos="8494"/>
        </w:tabs>
        <w:rPr>
          <w:ins w:id="601" w:author="CAMARA GOMEZ, JOSE EDUARDO" w:date="2023-04-03T11:10:00Z"/>
          <w:del w:id="602" w:author="Jose Eduardo VIU" w:date="2023-04-08T19:27:00Z"/>
          <w:rFonts w:asciiTheme="minorHAnsi" w:eastAsiaTheme="minorEastAsia" w:hAnsiTheme="minorHAnsi" w:cstheme="minorBidi"/>
          <w:noProof/>
          <w:lang w:eastAsia="es-ES"/>
        </w:rPr>
      </w:pPr>
      <w:ins w:id="603" w:author="CAMARA GOMEZ, JOSE EDUARDO" w:date="2023-04-03T11:10:00Z">
        <w:del w:id="604" w:author="Jose Eduardo VIU" w:date="2023-04-08T19:27:00Z">
          <w:r w:rsidDel="00EA61B9">
            <w:rPr>
              <w:noProof/>
            </w:rPr>
            <w:delText>Ilustración 14 - Quitar atributos innecesarios del Dataset Inicial. Elaboración propia.</w:delText>
          </w:r>
          <w:r w:rsidDel="00EA61B9">
            <w:rPr>
              <w:noProof/>
            </w:rPr>
            <w:tab/>
          </w:r>
        </w:del>
      </w:ins>
      <w:ins w:id="605" w:author="CAMARA GOMEZ, JOSE EDUARDO" w:date="2023-04-03T11:25:00Z">
        <w:del w:id="606" w:author="Jose Eduardo VIU" w:date="2023-04-08T19:27:00Z">
          <w:r w:rsidR="00E21698" w:rsidDel="00EA61B9">
            <w:rPr>
              <w:noProof/>
            </w:rPr>
            <w:delText>33</w:delText>
          </w:r>
        </w:del>
      </w:ins>
    </w:p>
    <w:p w14:paraId="3100959E" w14:textId="4A873866" w:rsidR="00E16EB1" w:rsidDel="00EA61B9" w:rsidRDefault="00E16EB1">
      <w:pPr>
        <w:pStyle w:val="Tabladeilustraciones"/>
        <w:tabs>
          <w:tab w:val="right" w:leader="dot" w:pos="8494"/>
        </w:tabs>
        <w:rPr>
          <w:ins w:id="607" w:author="CAMARA GOMEZ, JOSE EDUARDO" w:date="2023-04-03T11:10:00Z"/>
          <w:del w:id="608" w:author="Jose Eduardo VIU" w:date="2023-04-08T19:27:00Z"/>
          <w:rFonts w:asciiTheme="minorHAnsi" w:eastAsiaTheme="minorEastAsia" w:hAnsiTheme="minorHAnsi" w:cstheme="minorBidi"/>
          <w:noProof/>
          <w:lang w:eastAsia="es-ES"/>
        </w:rPr>
      </w:pPr>
      <w:ins w:id="609" w:author="CAMARA GOMEZ, JOSE EDUARDO" w:date="2023-04-03T11:10:00Z">
        <w:del w:id="610" w:author="Jose Eduardo VIU" w:date="2023-04-08T19:27:00Z">
          <w:r w:rsidDel="00EA61B9">
            <w:rPr>
              <w:noProof/>
            </w:rPr>
            <w:delText>Ilustración 15. Distribución de valores de GMD. Elaboración propia.</w:delText>
          </w:r>
          <w:r w:rsidDel="00EA61B9">
            <w:rPr>
              <w:noProof/>
            </w:rPr>
            <w:tab/>
          </w:r>
        </w:del>
      </w:ins>
      <w:ins w:id="611" w:author="CAMARA GOMEZ, JOSE EDUARDO" w:date="2023-04-03T11:25:00Z">
        <w:del w:id="612" w:author="Jose Eduardo VIU" w:date="2023-04-08T19:27:00Z">
          <w:r w:rsidR="00E21698" w:rsidDel="00EA61B9">
            <w:rPr>
              <w:noProof/>
            </w:rPr>
            <w:delText>34</w:delText>
          </w:r>
        </w:del>
      </w:ins>
    </w:p>
    <w:p w14:paraId="7E78A084" w14:textId="4C749CAF" w:rsidR="00E16EB1" w:rsidDel="00EA61B9" w:rsidRDefault="00E16EB1">
      <w:pPr>
        <w:pStyle w:val="Tabladeilustraciones"/>
        <w:tabs>
          <w:tab w:val="right" w:leader="dot" w:pos="8494"/>
        </w:tabs>
        <w:rPr>
          <w:ins w:id="613" w:author="CAMARA GOMEZ, JOSE EDUARDO" w:date="2023-04-03T11:10:00Z"/>
          <w:del w:id="614" w:author="Jose Eduardo VIU" w:date="2023-04-08T19:27:00Z"/>
          <w:rFonts w:asciiTheme="minorHAnsi" w:eastAsiaTheme="minorEastAsia" w:hAnsiTheme="minorHAnsi" w:cstheme="minorBidi"/>
          <w:noProof/>
          <w:lang w:eastAsia="es-ES"/>
        </w:rPr>
      </w:pPr>
      <w:ins w:id="615" w:author="CAMARA GOMEZ, JOSE EDUARDO" w:date="2023-04-03T11:10:00Z">
        <w:del w:id="616" w:author="Jose Eduardo VIU" w:date="2023-04-08T19:27:00Z">
          <w:r w:rsidDel="00EA61B9">
            <w:rPr>
              <w:noProof/>
            </w:rPr>
            <w:delText>Ilustración 16. Eliminar outliers de GMD. Elaboración propia.</w:delText>
          </w:r>
          <w:r w:rsidDel="00EA61B9">
            <w:rPr>
              <w:noProof/>
            </w:rPr>
            <w:tab/>
          </w:r>
        </w:del>
      </w:ins>
      <w:ins w:id="617" w:author="CAMARA GOMEZ, JOSE EDUARDO" w:date="2023-04-03T11:25:00Z">
        <w:del w:id="618" w:author="Jose Eduardo VIU" w:date="2023-04-08T19:27:00Z">
          <w:r w:rsidR="00E21698" w:rsidDel="00EA61B9">
            <w:rPr>
              <w:noProof/>
            </w:rPr>
            <w:delText>35</w:delText>
          </w:r>
        </w:del>
      </w:ins>
    </w:p>
    <w:p w14:paraId="74B2EB26" w14:textId="1514775A" w:rsidR="00E16EB1" w:rsidDel="00EA61B9" w:rsidRDefault="00E16EB1">
      <w:pPr>
        <w:pStyle w:val="Tabladeilustraciones"/>
        <w:tabs>
          <w:tab w:val="right" w:leader="dot" w:pos="8494"/>
        </w:tabs>
        <w:rPr>
          <w:ins w:id="619" w:author="CAMARA GOMEZ, JOSE EDUARDO" w:date="2023-04-03T11:10:00Z"/>
          <w:del w:id="620" w:author="Jose Eduardo VIU" w:date="2023-04-08T19:27:00Z"/>
          <w:rFonts w:asciiTheme="minorHAnsi" w:eastAsiaTheme="minorEastAsia" w:hAnsiTheme="minorHAnsi" w:cstheme="minorBidi"/>
          <w:noProof/>
          <w:lang w:eastAsia="es-ES"/>
        </w:rPr>
      </w:pPr>
      <w:ins w:id="621" w:author="CAMARA GOMEZ, JOSE EDUARDO" w:date="2023-04-03T11:10:00Z">
        <w:del w:id="622" w:author="Jose Eduardo VIU" w:date="2023-04-08T19:27:00Z">
          <w:r w:rsidDel="00EA61B9">
            <w:rPr>
              <w:noProof/>
            </w:rPr>
            <w:delText>Ilustración 17. Outliers de DiasMedios en Dataframe inicial. Elaboración propia.</w:delText>
          </w:r>
          <w:r w:rsidDel="00EA61B9">
            <w:rPr>
              <w:noProof/>
            </w:rPr>
            <w:tab/>
          </w:r>
        </w:del>
      </w:ins>
      <w:ins w:id="623" w:author="CAMARA GOMEZ, JOSE EDUARDO" w:date="2023-04-03T11:25:00Z">
        <w:del w:id="624" w:author="Jose Eduardo VIU" w:date="2023-04-08T19:27:00Z">
          <w:r w:rsidR="00E21698" w:rsidDel="00EA61B9">
            <w:rPr>
              <w:noProof/>
            </w:rPr>
            <w:delText>35</w:delText>
          </w:r>
        </w:del>
      </w:ins>
    </w:p>
    <w:p w14:paraId="0EF4131C" w14:textId="7A6E777B" w:rsidR="00E16EB1" w:rsidDel="00EA61B9" w:rsidRDefault="00E16EB1">
      <w:pPr>
        <w:pStyle w:val="Tabladeilustraciones"/>
        <w:tabs>
          <w:tab w:val="right" w:leader="dot" w:pos="8494"/>
        </w:tabs>
        <w:rPr>
          <w:ins w:id="625" w:author="CAMARA GOMEZ, JOSE EDUARDO" w:date="2023-04-03T11:10:00Z"/>
          <w:del w:id="626" w:author="Jose Eduardo VIU" w:date="2023-04-08T19:27:00Z"/>
          <w:rFonts w:asciiTheme="minorHAnsi" w:eastAsiaTheme="minorEastAsia" w:hAnsiTheme="minorHAnsi" w:cstheme="minorBidi"/>
          <w:noProof/>
          <w:lang w:eastAsia="es-ES"/>
        </w:rPr>
      </w:pPr>
      <w:ins w:id="627" w:author="CAMARA GOMEZ, JOSE EDUARDO" w:date="2023-04-03T11:10:00Z">
        <w:del w:id="628" w:author="Jose Eduardo VIU" w:date="2023-04-08T19:27:00Z">
          <w:r w:rsidDel="00EA61B9">
            <w:rPr>
              <w:noProof/>
            </w:rPr>
            <w:delText>Ilustración 18. Eliminar outliers de DiasMedios. Elaboración propia.</w:delText>
          </w:r>
          <w:r w:rsidDel="00EA61B9">
            <w:rPr>
              <w:noProof/>
            </w:rPr>
            <w:tab/>
          </w:r>
        </w:del>
      </w:ins>
      <w:ins w:id="629" w:author="CAMARA GOMEZ, JOSE EDUARDO" w:date="2023-04-03T11:25:00Z">
        <w:del w:id="630" w:author="Jose Eduardo VIU" w:date="2023-04-08T19:27:00Z">
          <w:r w:rsidR="00E21698" w:rsidDel="00EA61B9">
            <w:rPr>
              <w:noProof/>
            </w:rPr>
            <w:delText>36</w:delText>
          </w:r>
        </w:del>
      </w:ins>
    </w:p>
    <w:p w14:paraId="448DC7DA" w14:textId="60C37119" w:rsidR="00E16EB1" w:rsidDel="00EA61B9" w:rsidRDefault="00E16EB1">
      <w:pPr>
        <w:pStyle w:val="Tabladeilustraciones"/>
        <w:tabs>
          <w:tab w:val="right" w:leader="dot" w:pos="8494"/>
        </w:tabs>
        <w:rPr>
          <w:ins w:id="631" w:author="CAMARA GOMEZ, JOSE EDUARDO" w:date="2023-04-03T11:10:00Z"/>
          <w:del w:id="632" w:author="Jose Eduardo VIU" w:date="2023-04-08T19:27:00Z"/>
          <w:rFonts w:asciiTheme="minorHAnsi" w:eastAsiaTheme="minorEastAsia" w:hAnsiTheme="minorHAnsi" w:cstheme="minorBidi"/>
          <w:noProof/>
          <w:lang w:eastAsia="es-ES"/>
        </w:rPr>
      </w:pPr>
      <w:ins w:id="633" w:author="CAMARA GOMEZ, JOSE EDUARDO" w:date="2023-04-03T11:10:00Z">
        <w:del w:id="634" w:author="Jose Eduardo VIU" w:date="2023-04-08T19:27:00Z">
          <w:r w:rsidDel="00EA61B9">
            <w:rPr>
              <w:noProof/>
            </w:rPr>
            <w:delText>Ilustración 19. Rellenar valores perdidos de localización GPS de granjas. Elaboración propia.</w:delText>
          </w:r>
          <w:r w:rsidDel="00EA61B9">
            <w:rPr>
              <w:noProof/>
            </w:rPr>
            <w:tab/>
          </w:r>
        </w:del>
      </w:ins>
      <w:ins w:id="635" w:author="CAMARA GOMEZ, JOSE EDUARDO" w:date="2023-04-03T11:25:00Z">
        <w:del w:id="636" w:author="Jose Eduardo VIU" w:date="2023-04-08T19:27:00Z">
          <w:r w:rsidR="00E21698" w:rsidDel="00EA61B9">
            <w:rPr>
              <w:noProof/>
            </w:rPr>
            <w:delText>36</w:delText>
          </w:r>
        </w:del>
      </w:ins>
    </w:p>
    <w:p w14:paraId="0E38D642" w14:textId="39343266" w:rsidR="00E16EB1" w:rsidDel="00EA61B9" w:rsidRDefault="00E16EB1">
      <w:pPr>
        <w:pStyle w:val="Tabladeilustraciones"/>
        <w:tabs>
          <w:tab w:val="right" w:leader="dot" w:pos="8494"/>
        </w:tabs>
        <w:rPr>
          <w:ins w:id="637" w:author="CAMARA GOMEZ, JOSE EDUARDO" w:date="2023-04-03T11:10:00Z"/>
          <w:del w:id="638" w:author="Jose Eduardo VIU" w:date="2023-04-08T19:27:00Z"/>
          <w:rFonts w:asciiTheme="minorHAnsi" w:eastAsiaTheme="minorEastAsia" w:hAnsiTheme="minorHAnsi" w:cstheme="minorBidi"/>
          <w:noProof/>
          <w:lang w:eastAsia="es-ES"/>
        </w:rPr>
      </w:pPr>
      <w:ins w:id="639" w:author="CAMARA GOMEZ, JOSE EDUARDO" w:date="2023-04-03T11:10:00Z">
        <w:del w:id="640" w:author="Jose Eduardo VIU" w:date="2023-04-08T19:27:00Z">
          <w:r w:rsidDel="00EA61B9">
            <w:rPr>
              <w:noProof/>
            </w:rPr>
            <w:delText>Ilustración 20. Rellenar valores perdidos de código postal. Elaboración propia.</w:delText>
          </w:r>
          <w:r w:rsidDel="00EA61B9">
            <w:rPr>
              <w:noProof/>
            </w:rPr>
            <w:tab/>
          </w:r>
        </w:del>
      </w:ins>
      <w:ins w:id="641" w:author="CAMARA GOMEZ, JOSE EDUARDO" w:date="2023-04-03T11:25:00Z">
        <w:del w:id="642" w:author="Jose Eduardo VIU" w:date="2023-04-08T19:27:00Z">
          <w:r w:rsidR="00E21698" w:rsidDel="00EA61B9">
            <w:rPr>
              <w:noProof/>
            </w:rPr>
            <w:delText>37</w:delText>
          </w:r>
        </w:del>
      </w:ins>
    </w:p>
    <w:p w14:paraId="35805035" w14:textId="73DA80CC" w:rsidR="00E16EB1" w:rsidDel="00EA61B9" w:rsidRDefault="00E16EB1">
      <w:pPr>
        <w:pStyle w:val="Tabladeilustraciones"/>
        <w:tabs>
          <w:tab w:val="right" w:leader="dot" w:pos="8494"/>
        </w:tabs>
        <w:rPr>
          <w:ins w:id="643" w:author="CAMARA GOMEZ, JOSE EDUARDO" w:date="2023-04-03T11:10:00Z"/>
          <w:del w:id="644" w:author="Jose Eduardo VIU" w:date="2023-04-08T19:27:00Z"/>
          <w:rFonts w:asciiTheme="minorHAnsi" w:eastAsiaTheme="minorEastAsia" w:hAnsiTheme="minorHAnsi" w:cstheme="minorBidi"/>
          <w:noProof/>
          <w:lang w:eastAsia="es-ES"/>
        </w:rPr>
      </w:pPr>
      <w:ins w:id="645" w:author="CAMARA GOMEZ, JOSE EDUARDO" w:date="2023-04-03T11:10:00Z">
        <w:del w:id="646" w:author="Jose Eduardo VIU" w:date="2023-04-08T19:27:00Z">
          <w:r w:rsidDel="00EA61B9">
            <w:rPr>
              <w:noProof/>
            </w:rPr>
            <w:delText>Ilustración 21. Función para simplificar nombres de granjas. Elaboración propia.</w:delText>
          </w:r>
          <w:r w:rsidDel="00EA61B9">
            <w:rPr>
              <w:noProof/>
            </w:rPr>
            <w:tab/>
          </w:r>
        </w:del>
      </w:ins>
      <w:ins w:id="647" w:author="CAMARA GOMEZ, JOSE EDUARDO" w:date="2023-04-03T11:25:00Z">
        <w:del w:id="648" w:author="Jose Eduardo VIU" w:date="2023-04-08T19:27:00Z">
          <w:r w:rsidR="00E21698" w:rsidDel="00EA61B9">
            <w:rPr>
              <w:noProof/>
            </w:rPr>
            <w:delText>37</w:delText>
          </w:r>
        </w:del>
      </w:ins>
    </w:p>
    <w:p w14:paraId="1691DDDE" w14:textId="1E15813E" w:rsidR="00E16EB1" w:rsidDel="00EA61B9" w:rsidRDefault="00E16EB1">
      <w:pPr>
        <w:pStyle w:val="Tabladeilustraciones"/>
        <w:tabs>
          <w:tab w:val="right" w:leader="dot" w:pos="8494"/>
        </w:tabs>
        <w:rPr>
          <w:ins w:id="649" w:author="CAMARA GOMEZ, JOSE EDUARDO" w:date="2023-04-03T11:10:00Z"/>
          <w:del w:id="650" w:author="Jose Eduardo VIU" w:date="2023-04-08T19:27:00Z"/>
          <w:rFonts w:asciiTheme="minorHAnsi" w:eastAsiaTheme="minorEastAsia" w:hAnsiTheme="minorHAnsi" w:cstheme="minorBidi"/>
          <w:noProof/>
          <w:lang w:eastAsia="es-ES"/>
        </w:rPr>
      </w:pPr>
      <w:ins w:id="651" w:author="CAMARA GOMEZ, JOSE EDUARDO" w:date="2023-04-03T11:10:00Z">
        <w:del w:id="652" w:author="Jose Eduardo VIU" w:date="2023-04-08T19:27:00Z">
          <w:r w:rsidDel="00EA61B9">
            <w:rPr>
              <w:noProof/>
            </w:rPr>
            <w:delText>Ilustración 22. Corregir nombre de granjas. Elaboración propia.</w:delText>
          </w:r>
          <w:r w:rsidDel="00EA61B9">
            <w:rPr>
              <w:noProof/>
            </w:rPr>
            <w:tab/>
          </w:r>
        </w:del>
      </w:ins>
      <w:ins w:id="653" w:author="CAMARA GOMEZ, JOSE EDUARDO" w:date="2023-04-03T11:25:00Z">
        <w:del w:id="654" w:author="Jose Eduardo VIU" w:date="2023-04-08T19:27:00Z">
          <w:r w:rsidR="00E21698" w:rsidDel="00EA61B9">
            <w:rPr>
              <w:noProof/>
            </w:rPr>
            <w:delText>37</w:delText>
          </w:r>
        </w:del>
      </w:ins>
    </w:p>
    <w:p w14:paraId="74F9549A" w14:textId="504E5515" w:rsidR="00E16EB1" w:rsidDel="00EA61B9" w:rsidRDefault="00E16EB1">
      <w:pPr>
        <w:pStyle w:val="Tabladeilustraciones"/>
        <w:tabs>
          <w:tab w:val="right" w:leader="dot" w:pos="8494"/>
        </w:tabs>
        <w:rPr>
          <w:ins w:id="655" w:author="CAMARA GOMEZ, JOSE EDUARDO" w:date="2023-04-03T11:10:00Z"/>
          <w:del w:id="656" w:author="Jose Eduardo VIU" w:date="2023-04-08T19:27:00Z"/>
          <w:rFonts w:asciiTheme="minorHAnsi" w:eastAsiaTheme="minorEastAsia" w:hAnsiTheme="minorHAnsi" w:cstheme="minorBidi"/>
          <w:noProof/>
          <w:lang w:eastAsia="es-ES"/>
        </w:rPr>
      </w:pPr>
      <w:ins w:id="657" w:author="CAMARA GOMEZ, JOSE EDUARDO" w:date="2023-04-03T11:10:00Z">
        <w:del w:id="658" w:author="Jose Eduardo VIU" w:date="2023-04-08T19:27:00Z">
          <w:r w:rsidDel="00EA61B9">
            <w:rPr>
              <w:noProof/>
            </w:rPr>
            <w:delText>Ilustración 23. Mostrar reducción de ocurrencias duplicadas de granjas. Elaboración propia.</w:delText>
          </w:r>
          <w:r w:rsidDel="00EA61B9">
            <w:rPr>
              <w:noProof/>
            </w:rPr>
            <w:tab/>
          </w:r>
        </w:del>
      </w:ins>
      <w:ins w:id="659" w:author="CAMARA GOMEZ, JOSE EDUARDO" w:date="2023-04-03T11:25:00Z">
        <w:del w:id="660" w:author="Jose Eduardo VIU" w:date="2023-04-08T19:27:00Z">
          <w:r w:rsidR="00E21698" w:rsidDel="00EA61B9">
            <w:rPr>
              <w:noProof/>
            </w:rPr>
            <w:delText>37</w:delText>
          </w:r>
        </w:del>
      </w:ins>
    </w:p>
    <w:p w14:paraId="1C2F98AD" w14:textId="50F38797" w:rsidR="00E16EB1" w:rsidDel="00EA61B9" w:rsidRDefault="00E16EB1">
      <w:pPr>
        <w:pStyle w:val="Tabladeilustraciones"/>
        <w:tabs>
          <w:tab w:val="right" w:leader="dot" w:pos="8494"/>
        </w:tabs>
        <w:rPr>
          <w:ins w:id="661" w:author="CAMARA GOMEZ, JOSE EDUARDO" w:date="2023-04-03T11:10:00Z"/>
          <w:del w:id="662" w:author="Jose Eduardo VIU" w:date="2023-04-08T19:27:00Z"/>
          <w:rFonts w:asciiTheme="minorHAnsi" w:eastAsiaTheme="minorEastAsia" w:hAnsiTheme="minorHAnsi" w:cstheme="minorBidi"/>
          <w:noProof/>
          <w:lang w:eastAsia="es-ES"/>
        </w:rPr>
      </w:pPr>
      <w:ins w:id="663" w:author="CAMARA GOMEZ, JOSE EDUARDO" w:date="2023-04-03T11:10:00Z">
        <w:del w:id="664" w:author="Jose Eduardo VIU" w:date="2023-04-08T19:27:00Z">
          <w:r w:rsidDel="00EA61B9">
            <w:rPr>
              <w:noProof/>
            </w:rPr>
            <w:delText>Ilustración 24. Eliminar columna de nombre de granja no corregida. Elaboración propia.</w:delText>
          </w:r>
          <w:r w:rsidDel="00EA61B9">
            <w:rPr>
              <w:noProof/>
            </w:rPr>
            <w:tab/>
          </w:r>
        </w:del>
      </w:ins>
      <w:ins w:id="665" w:author="CAMARA GOMEZ, JOSE EDUARDO" w:date="2023-04-03T11:25:00Z">
        <w:del w:id="666" w:author="Jose Eduardo VIU" w:date="2023-04-08T19:27:00Z">
          <w:r w:rsidR="00E21698" w:rsidDel="00EA61B9">
            <w:rPr>
              <w:noProof/>
            </w:rPr>
            <w:delText>38</w:delText>
          </w:r>
        </w:del>
      </w:ins>
    </w:p>
    <w:p w14:paraId="6900DAB8" w14:textId="706916E8" w:rsidR="00E16EB1" w:rsidDel="00EA61B9" w:rsidRDefault="00E16EB1">
      <w:pPr>
        <w:pStyle w:val="Tabladeilustraciones"/>
        <w:tabs>
          <w:tab w:val="right" w:leader="dot" w:pos="8494"/>
        </w:tabs>
        <w:rPr>
          <w:ins w:id="667" w:author="CAMARA GOMEZ, JOSE EDUARDO" w:date="2023-04-03T11:10:00Z"/>
          <w:del w:id="668" w:author="Jose Eduardo VIU" w:date="2023-04-08T19:27:00Z"/>
          <w:rFonts w:asciiTheme="minorHAnsi" w:eastAsiaTheme="minorEastAsia" w:hAnsiTheme="minorHAnsi" w:cstheme="minorBidi"/>
          <w:noProof/>
          <w:lang w:eastAsia="es-ES"/>
        </w:rPr>
      </w:pPr>
      <w:ins w:id="669" w:author="CAMARA GOMEZ, JOSE EDUARDO" w:date="2023-04-03T11:10:00Z">
        <w:del w:id="670" w:author="Jose Eduardo VIU" w:date="2023-04-08T19:27:00Z">
          <w:r w:rsidDel="00EA61B9">
            <w:rPr>
              <w:noProof/>
            </w:rPr>
            <w:delText>Ilustración 25. Calcular porcentaje de cada sexo en contratos. Elaboración propia.</w:delText>
          </w:r>
          <w:r w:rsidDel="00EA61B9">
            <w:rPr>
              <w:noProof/>
            </w:rPr>
            <w:tab/>
          </w:r>
        </w:del>
      </w:ins>
      <w:ins w:id="671" w:author="CAMARA GOMEZ, JOSE EDUARDO" w:date="2023-04-03T11:25:00Z">
        <w:del w:id="672" w:author="Jose Eduardo VIU" w:date="2023-04-08T19:27:00Z">
          <w:r w:rsidR="00E21698" w:rsidDel="00EA61B9">
            <w:rPr>
              <w:noProof/>
            </w:rPr>
            <w:delText>38</w:delText>
          </w:r>
        </w:del>
      </w:ins>
    </w:p>
    <w:p w14:paraId="60D3B5AF" w14:textId="776EEBE3" w:rsidR="00E16EB1" w:rsidDel="00EA61B9" w:rsidRDefault="00E16EB1">
      <w:pPr>
        <w:pStyle w:val="Tabladeilustraciones"/>
        <w:tabs>
          <w:tab w:val="right" w:leader="dot" w:pos="8494"/>
        </w:tabs>
        <w:rPr>
          <w:ins w:id="673" w:author="CAMARA GOMEZ, JOSE EDUARDO" w:date="2023-04-03T11:10:00Z"/>
          <w:del w:id="674" w:author="Jose Eduardo VIU" w:date="2023-04-08T19:27:00Z"/>
          <w:rFonts w:asciiTheme="minorHAnsi" w:eastAsiaTheme="minorEastAsia" w:hAnsiTheme="minorHAnsi" w:cstheme="minorBidi"/>
          <w:noProof/>
          <w:lang w:eastAsia="es-ES"/>
        </w:rPr>
      </w:pPr>
      <w:ins w:id="675" w:author="CAMARA GOMEZ, JOSE EDUARDO" w:date="2023-04-03T11:10:00Z">
        <w:del w:id="676" w:author="Jose Eduardo VIU" w:date="2023-04-08T19:27:00Z">
          <w:r w:rsidDel="00EA61B9">
            <w:rPr>
              <w:noProof/>
            </w:rPr>
            <w:delText>Ilustración 26. Añadir campos de semana y año de entrada en contrato. Elaboración propia.</w:delText>
          </w:r>
          <w:r w:rsidDel="00EA61B9">
            <w:rPr>
              <w:noProof/>
            </w:rPr>
            <w:tab/>
          </w:r>
        </w:del>
      </w:ins>
      <w:ins w:id="677" w:author="CAMARA GOMEZ, JOSE EDUARDO" w:date="2023-04-03T11:25:00Z">
        <w:del w:id="678" w:author="Jose Eduardo VIU" w:date="2023-04-08T19:27:00Z">
          <w:r w:rsidR="00E21698" w:rsidDel="00EA61B9">
            <w:rPr>
              <w:noProof/>
            </w:rPr>
            <w:delText>39</w:delText>
          </w:r>
        </w:del>
      </w:ins>
    </w:p>
    <w:p w14:paraId="34EDE98B" w14:textId="1D056C22" w:rsidR="00E16EB1" w:rsidDel="00EA61B9" w:rsidRDefault="00E16EB1">
      <w:pPr>
        <w:pStyle w:val="Tabladeilustraciones"/>
        <w:tabs>
          <w:tab w:val="right" w:leader="dot" w:pos="8494"/>
        </w:tabs>
        <w:rPr>
          <w:ins w:id="679" w:author="CAMARA GOMEZ, JOSE EDUARDO" w:date="2023-04-03T11:10:00Z"/>
          <w:del w:id="680" w:author="Jose Eduardo VIU" w:date="2023-04-08T19:27:00Z"/>
          <w:rFonts w:asciiTheme="minorHAnsi" w:eastAsiaTheme="minorEastAsia" w:hAnsiTheme="minorHAnsi" w:cstheme="minorBidi"/>
          <w:noProof/>
          <w:lang w:eastAsia="es-ES"/>
        </w:rPr>
      </w:pPr>
      <w:ins w:id="681" w:author="CAMARA GOMEZ, JOSE EDUARDO" w:date="2023-04-03T11:10:00Z">
        <w:del w:id="682" w:author="Jose Eduardo VIU" w:date="2023-04-08T19:27:00Z">
          <w:r w:rsidDel="00EA61B9">
            <w:rPr>
              <w:noProof/>
            </w:rPr>
            <w:delText>Ilustración 27. Calcular consumo de pienso por cerda y día. Elaboración propia.</w:delText>
          </w:r>
          <w:r w:rsidDel="00EA61B9">
            <w:rPr>
              <w:noProof/>
            </w:rPr>
            <w:tab/>
          </w:r>
        </w:del>
      </w:ins>
      <w:ins w:id="683" w:author="CAMARA GOMEZ, JOSE EDUARDO" w:date="2023-04-03T11:25:00Z">
        <w:del w:id="684" w:author="Jose Eduardo VIU" w:date="2023-04-08T19:27:00Z">
          <w:r w:rsidR="00E21698" w:rsidDel="00EA61B9">
            <w:rPr>
              <w:noProof/>
            </w:rPr>
            <w:delText>39</w:delText>
          </w:r>
        </w:del>
      </w:ins>
    </w:p>
    <w:p w14:paraId="262553B6" w14:textId="4D8FF872" w:rsidR="00E16EB1" w:rsidDel="00EA61B9" w:rsidRDefault="00E16EB1">
      <w:pPr>
        <w:pStyle w:val="Tabladeilustraciones"/>
        <w:tabs>
          <w:tab w:val="right" w:leader="dot" w:pos="8494"/>
        </w:tabs>
        <w:rPr>
          <w:ins w:id="685" w:author="CAMARA GOMEZ, JOSE EDUARDO" w:date="2023-04-03T11:10:00Z"/>
          <w:del w:id="686" w:author="Jose Eduardo VIU" w:date="2023-04-08T19:27:00Z"/>
          <w:rFonts w:asciiTheme="minorHAnsi" w:eastAsiaTheme="minorEastAsia" w:hAnsiTheme="minorHAnsi" w:cstheme="minorBidi"/>
          <w:noProof/>
          <w:lang w:eastAsia="es-ES"/>
        </w:rPr>
      </w:pPr>
      <w:ins w:id="687" w:author="CAMARA GOMEZ, JOSE EDUARDO" w:date="2023-04-03T11:10:00Z">
        <w:del w:id="688" w:author="Jose Eduardo VIU" w:date="2023-04-08T19:27:00Z">
          <w:r w:rsidDel="00EA61B9">
            <w:rPr>
              <w:noProof/>
            </w:rPr>
            <w:delText>Ilustración 28. Función para Graficar diferencias del modelo y la realidad. Elaboración propia.</w:delText>
          </w:r>
          <w:r w:rsidDel="00EA61B9">
            <w:rPr>
              <w:noProof/>
            </w:rPr>
            <w:tab/>
          </w:r>
        </w:del>
      </w:ins>
      <w:ins w:id="689" w:author="CAMARA GOMEZ, JOSE EDUARDO" w:date="2023-04-03T11:25:00Z">
        <w:del w:id="690" w:author="Jose Eduardo VIU" w:date="2023-04-08T19:27:00Z">
          <w:r w:rsidR="00E21698" w:rsidDel="00EA61B9">
            <w:rPr>
              <w:noProof/>
            </w:rPr>
            <w:delText>42</w:delText>
          </w:r>
        </w:del>
      </w:ins>
    </w:p>
    <w:p w14:paraId="01093B46" w14:textId="6830D4DB" w:rsidR="00E16EB1" w:rsidDel="00EA61B9" w:rsidRDefault="00E16EB1">
      <w:pPr>
        <w:pStyle w:val="Tabladeilustraciones"/>
        <w:tabs>
          <w:tab w:val="right" w:leader="dot" w:pos="8494"/>
        </w:tabs>
        <w:rPr>
          <w:ins w:id="691" w:author="CAMARA GOMEZ, JOSE EDUARDO" w:date="2023-04-03T11:10:00Z"/>
          <w:del w:id="692" w:author="Jose Eduardo VIU" w:date="2023-04-08T19:27:00Z"/>
          <w:rFonts w:asciiTheme="minorHAnsi" w:eastAsiaTheme="minorEastAsia" w:hAnsiTheme="minorHAnsi" w:cstheme="minorBidi"/>
          <w:noProof/>
          <w:lang w:eastAsia="es-ES"/>
        </w:rPr>
      </w:pPr>
      <w:ins w:id="693" w:author="CAMARA GOMEZ, JOSE EDUARDO" w:date="2023-04-03T11:10:00Z">
        <w:del w:id="694" w:author="Jose Eduardo VIU" w:date="2023-04-08T19:27:00Z">
          <w:r w:rsidDel="00EA61B9">
            <w:rPr>
              <w:noProof/>
            </w:rPr>
            <w:delText>Ilustración 29. Comvet¡rtir en One Hot Encodig. Elaboración propia.</w:delText>
          </w:r>
          <w:r w:rsidDel="00EA61B9">
            <w:rPr>
              <w:noProof/>
            </w:rPr>
            <w:tab/>
          </w:r>
        </w:del>
      </w:ins>
      <w:ins w:id="695" w:author="CAMARA GOMEZ, JOSE EDUARDO" w:date="2023-04-03T11:25:00Z">
        <w:del w:id="696" w:author="Jose Eduardo VIU" w:date="2023-04-08T19:27:00Z">
          <w:r w:rsidR="00E21698" w:rsidDel="00EA61B9">
            <w:rPr>
              <w:noProof/>
            </w:rPr>
            <w:delText>43</w:delText>
          </w:r>
        </w:del>
      </w:ins>
    </w:p>
    <w:p w14:paraId="5A338AD9" w14:textId="30F5BA83" w:rsidR="00E16EB1" w:rsidDel="00EA61B9" w:rsidRDefault="00E16EB1">
      <w:pPr>
        <w:pStyle w:val="Tabladeilustraciones"/>
        <w:tabs>
          <w:tab w:val="right" w:leader="dot" w:pos="8494"/>
        </w:tabs>
        <w:rPr>
          <w:ins w:id="697" w:author="CAMARA GOMEZ, JOSE EDUARDO" w:date="2023-04-03T11:10:00Z"/>
          <w:del w:id="698" w:author="Jose Eduardo VIU" w:date="2023-04-08T19:27:00Z"/>
          <w:rFonts w:asciiTheme="minorHAnsi" w:eastAsiaTheme="minorEastAsia" w:hAnsiTheme="minorHAnsi" w:cstheme="minorBidi"/>
          <w:noProof/>
          <w:lang w:eastAsia="es-ES"/>
        </w:rPr>
      </w:pPr>
      <w:ins w:id="699" w:author="CAMARA GOMEZ, JOSE EDUARDO" w:date="2023-04-03T11:10:00Z">
        <w:del w:id="700" w:author="Jose Eduardo VIU" w:date="2023-04-08T19:27:00Z">
          <w:r w:rsidDel="00EA61B9">
            <w:rPr>
              <w:noProof/>
            </w:rPr>
            <w:delText>Ilustración 30. Agrupar razas en 8 categorías. Elaboración propia.</w:delText>
          </w:r>
          <w:r w:rsidDel="00EA61B9">
            <w:rPr>
              <w:noProof/>
            </w:rPr>
            <w:tab/>
          </w:r>
        </w:del>
      </w:ins>
      <w:ins w:id="701" w:author="CAMARA GOMEZ, JOSE EDUARDO" w:date="2023-04-03T11:25:00Z">
        <w:del w:id="702" w:author="Jose Eduardo VIU" w:date="2023-04-08T19:27:00Z">
          <w:r w:rsidR="00E21698" w:rsidDel="00EA61B9">
            <w:rPr>
              <w:noProof/>
            </w:rPr>
            <w:delText>43</w:delText>
          </w:r>
        </w:del>
      </w:ins>
    </w:p>
    <w:p w14:paraId="06629D4C" w14:textId="316B265D" w:rsidR="00E16EB1" w:rsidDel="00EA61B9" w:rsidRDefault="00E16EB1">
      <w:pPr>
        <w:pStyle w:val="Tabladeilustraciones"/>
        <w:tabs>
          <w:tab w:val="right" w:leader="dot" w:pos="8494"/>
        </w:tabs>
        <w:rPr>
          <w:ins w:id="703" w:author="CAMARA GOMEZ, JOSE EDUARDO" w:date="2023-04-03T11:10:00Z"/>
          <w:del w:id="704" w:author="Jose Eduardo VIU" w:date="2023-04-08T19:27:00Z"/>
          <w:rFonts w:asciiTheme="minorHAnsi" w:eastAsiaTheme="minorEastAsia" w:hAnsiTheme="minorHAnsi" w:cstheme="minorBidi"/>
          <w:noProof/>
          <w:lang w:eastAsia="es-ES"/>
        </w:rPr>
      </w:pPr>
      <w:ins w:id="705" w:author="CAMARA GOMEZ, JOSE EDUARDO" w:date="2023-04-03T11:10:00Z">
        <w:del w:id="706" w:author="Jose Eduardo VIU" w:date="2023-04-08T19:27:00Z">
          <w:r w:rsidDel="00EA61B9">
            <w:rPr>
              <w:noProof/>
            </w:rPr>
            <w:delText>Ilustración 31. Selección de variables para regresión. Elaboración propia.</w:delText>
          </w:r>
          <w:r w:rsidDel="00EA61B9">
            <w:rPr>
              <w:noProof/>
            </w:rPr>
            <w:tab/>
          </w:r>
        </w:del>
      </w:ins>
      <w:ins w:id="707" w:author="CAMARA GOMEZ, JOSE EDUARDO" w:date="2023-04-03T11:25:00Z">
        <w:del w:id="708" w:author="Jose Eduardo VIU" w:date="2023-04-08T19:27:00Z">
          <w:r w:rsidR="00E21698" w:rsidDel="00EA61B9">
            <w:rPr>
              <w:noProof/>
            </w:rPr>
            <w:delText>44</w:delText>
          </w:r>
        </w:del>
      </w:ins>
    </w:p>
    <w:p w14:paraId="10393239" w14:textId="3297ED8C" w:rsidR="00E16EB1" w:rsidDel="00EA61B9" w:rsidRDefault="00E16EB1">
      <w:pPr>
        <w:pStyle w:val="Tabladeilustraciones"/>
        <w:tabs>
          <w:tab w:val="right" w:leader="dot" w:pos="8494"/>
        </w:tabs>
        <w:rPr>
          <w:ins w:id="709" w:author="CAMARA GOMEZ, JOSE EDUARDO" w:date="2023-04-03T11:10:00Z"/>
          <w:del w:id="710" w:author="Jose Eduardo VIU" w:date="2023-04-08T19:27:00Z"/>
          <w:rFonts w:asciiTheme="minorHAnsi" w:eastAsiaTheme="minorEastAsia" w:hAnsiTheme="minorHAnsi" w:cstheme="minorBidi"/>
          <w:noProof/>
          <w:lang w:eastAsia="es-ES"/>
        </w:rPr>
      </w:pPr>
      <w:ins w:id="711" w:author="CAMARA GOMEZ, JOSE EDUARDO" w:date="2023-04-03T11:10:00Z">
        <w:del w:id="712" w:author="Jose Eduardo VIU" w:date="2023-04-08T19:27:00Z">
          <w:r w:rsidDel="00EA61B9">
            <w:rPr>
              <w:noProof/>
            </w:rPr>
            <w:delText>Ilustración 32. Matriz de dispersión de las variables seleccionadas para regresión. Elaboración propia.</w:delText>
          </w:r>
          <w:r w:rsidDel="00EA61B9">
            <w:rPr>
              <w:noProof/>
            </w:rPr>
            <w:tab/>
          </w:r>
        </w:del>
      </w:ins>
      <w:ins w:id="713" w:author="CAMARA GOMEZ, JOSE EDUARDO" w:date="2023-04-03T11:25:00Z">
        <w:del w:id="714" w:author="Jose Eduardo VIU" w:date="2023-04-08T19:27:00Z">
          <w:r w:rsidR="00E21698" w:rsidDel="00EA61B9">
            <w:rPr>
              <w:noProof/>
            </w:rPr>
            <w:delText>45</w:delText>
          </w:r>
        </w:del>
      </w:ins>
    </w:p>
    <w:p w14:paraId="7D485E5D" w14:textId="5D27E1F0" w:rsidR="00E16EB1" w:rsidDel="00EA61B9" w:rsidRDefault="00E16EB1">
      <w:pPr>
        <w:pStyle w:val="Tabladeilustraciones"/>
        <w:tabs>
          <w:tab w:val="right" w:leader="dot" w:pos="8494"/>
        </w:tabs>
        <w:rPr>
          <w:ins w:id="715" w:author="CAMARA GOMEZ, JOSE EDUARDO" w:date="2023-04-03T11:10:00Z"/>
          <w:del w:id="716" w:author="Jose Eduardo VIU" w:date="2023-04-08T19:27:00Z"/>
          <w:rFonts w:asciiTheme="minorHAnsi" w:eastAsiaTheme="minorEastAsia" w:hAnsiTheme="minorHAnsi" w:cstheme="minorBidi"/>
          <w:noProof/>
          <w:lang w:eastAsia="es-ES"/>
        </w:rPr>
      </w:pPr>
      <w:ins w:id="717" w:author="CAMARA GOMEZ, JOSE EDUARDO" w:date="2023-04-03T11:10:00Z">
        <w:del w:id="718" w:author="Jose Eduardo VIU" w:date="2023-04-08T19:27:00Z">
          <w:r w:rsidDel="00EA61B9">
            <w:rPr>
              <w:noProof/>
            </w:rPr>
            <w:delText>Ilustración 33. Matriz de correlaciones. Elaboración propia.</w:delText>
          </w:r>
          <w:r w:rsidDel="00EA61B9">
            <w:rPr>
              <w:noProof/>
            </w:rPr>
            <w:tab/>
          </w:r>
        </w:del>
      </w:ins>
      <w:ins w:id="719" w:author="CAMARA GOMEZ, JOSE EDUARDO" w:date="2023-04-03T11:25:00Z">
        <w:del w:id="720" w:author="Jose Eduardo VIU" w:date="2023-04-08T19:27:00Z">
          <w:r w:rsidR="00E21698" w:rsidDel="00EA61B9">
            <w:rPr>
              <w:noProof/>
            </w:rPr>
            <w:delText>46</w:delText>
          </w:r>
        </w:del>
      </w:ins>
    </w:p>
    <w:p w14:paraId="5C5915B0" w14:textId="79D0E34F" w:rsidR="00E16EB1" w:rsidDel="00EA61B9" w:rsidRDefault="00E16EB1">
      <w:pPr>
        <w:pStyle w:val="Tabladeilustraciones"/>
        <w:tabs>
          <w:tab w:val="right" w:leader="dot" w:pos="8494"/>
        </w:tabs>
        <w:rPr>
          <w:ins w:id="721" w:author="CAMARA GOMEZ, JOSE EDUARDO" w:date="2023-04-03T11:10:00Z"/>
          <w:del w:id="722" w:author="Jose Eduardo VIU" w:date="2023-04-08T19:27:00Z"/>
          <w:rFonts w:asciiTheme="minorHAnsi" w:eastAsiaTheme="minorEastAsia" w:hAnsiTheme="minorHAnsi" w:cstheme="minorBidi"/>
          <w:noProof/>
          <w:lang w:eastAsia="es-ES"/>
        </w:rPr>
      </w:pPr>
      <w:ins w:id="723" w:author="CAMARA GOMEZ, JOSE EDUARDO" w:date="2023-04-03T11:10:00Z">
        <w:del w:id="724" w:author="Jose Eduardo VIU" w:date="2023-04-08T19:27:00Z">
          <w:r w:rsidDel="00EA61B9">
            <w:rPr>
              <w:noProof/>
            </w:rPr>
            <w:delText>Ilustración 34. Correlación de atributos con GMD. Elaboración propia.</w:delText>
          </w:r>
          <w:r w:rsidDel="00EA61B9">
            <w:rPr>
              <w:noProof/>
            </w:rPr>
            <w:tab/>
          </w:r>
        </w:del>
      </w:ins>
      <w:ins w:id="725" w:author="CAMARA GOMEZ, JOSE EDUARDO" w:date="2023-04-03T11:25:00Z">
        <w:del w:id="726" w:author="Jose Eduardo VIU" w:date="2023-04-08T19:27:00Z">
          <w:r w:rsidR="00E21698" w:rsidDel="00EA61B9">
            <w:rPr>
              <w:noProof/>
            </w:rPr>
            <w:delText>46</w:delText>
          </w:r>
        </w:del>
      </w:ins>
    </w:p>
    <w:p w14:paraId="60A1DD2C" w14:textId="31D37D8B" w:rsidR="00E16EB1" w:rsidDel="00EA61B9" w:rsidRDefault="00E16EB1">
      <w:pPr>
        <w:pStyle w:val="Tabladeilustraciones"/>
        <w:tabs>
          <w:tab w:val="right" w:leader="dot" w:pos="8494"/>
        </w:tabs>
        <w:rPr>
          <w:ins w:id="727" w:author="CAMARA GOMEZ, JOSE EDUARDO" w:date="2023-04-03T11:10:00Z"/>
          <w:del w:id="728" w:author="Jose Eduardo VIU" w:date="2023-04-08T19:27:00Z"/>
          <w:rFonts w:asciiTheme="minorHAnsi" w:eastAsiaTheme="minorEastAsia" w:hAnsiTheme="minorHAnsi" w:cstheme="minorBidi"/>
          <w:noProof/>
          <w:lang w:eastAsia="es-ES"/>
        </w:rPr>
      </w:pPr>
      <w:ins w:id="729" w:author="CAMARA GOMEZ, JOSE EDUARDO" w:date="2023-04-03T11:10:00Z">
        <w:del w:id="730" w:author="Jose Eduardo VIU" w:date="2023-04-08T19:27:00Z">
          <w:r w:rsidDel="00EA61B9">
            <w:rPr>
              <w:noProof/>
            </w:rPr>
            <w:delText>Ilustración 35. Diferencias RandomForest v1. Elaboración propia.</w:delText>
          </w:r>
          <w:r w:rsidDel="00EA61B9">
            <w:rPr>
              <w:noProof/>
            </w:rPr>
            <w:tab/>
          </w:r>
        </w:del>
      </w:ins>
      <w:ins w:id="731" w:author="CAMARA GOMEZ, JOSE EDUARDO" w:date="2023-04-03T11:25:00Z">
        <w:del w:id="732" w:author="Jose Eduardo VIU" w:date="2023-04-08T19:27:00Z">
          <w:r w:rsidR="00E21698" w:rsidDel="00EA61B9">
            <w:rPr>
              <w:noProof/>
            </w:rPr>
            <w:delText>48</w:delText>
          </w:r>
        </w:del>
      </w:ins>
    </w:p>
    <w:p w14:paraId="3CAED1D4" w14:textId="59AD2822" w:rsidR="00E16EB1" w:rsidDel="00EA61B9" w:rsidRDefault="00E16EB1">
      <w:pPr>
        <w:pStyle w:val="Tabladeilustraciones"/>
        <w:tabs>
          <w:tab w:val="right" w:leader="dot" w:pos="8494"/>
        </w:tabs>
        <w:rPr>
          <w:ins w:id="733" w:author="CAMARA GOMEZ, JOSE EDUARDO" w:date="2023-04-03T11:10:00Z"/>
          <w:del w:id="734" w:author="Jose Eduardo VIU" w:date="2023-04-08T19:27:00Z"/>
          <w:rFonts w:asciiTheme="minorHAnsi" w:eastAsiaTheme="minorEastAsia" w:hAnsiTheme="minorHAnsi" w:cstheme="minorBidi"/>
          <w:noProof/>
          <w:lang w:eastAsia="es-ES"/>
        </w:rPr>
      </w:pPr>
      <w:ins w:id="735" w:author="CAMARA GOMEZ, JOSE EDUARDO" w:date="2023-04-03T11:10:00Z">
        <w:del w:id="736" w:author="Jose Eduardo VIU" w:date="2023-04-08T19:27:00Z">
          <w:r w:rsidDel="00EA61B9">
            <w:rPr>
              <w:noProof/>
            </w:rPr>
            <w:delText>Ilustración 36. Hiperparámetros a optimizar en RandomForest. Elaboración propia.</w:delText>
          </w:r>
          <w:r w:rsidDel="00EA61B9">
            <w:rPr>
              <w:noProof/>
            </w:rPr>
            <w:tab/>
          </w:r>
        </w:del>
      </w:ins>
      <w:ins w:id="737" w:author="CAMARA GOMEZ, JOSE EDUARDO" w:date="2023-04-03T11:25:00Z">
        <w:del w:id="738" w:author="Jose Eduardo VIU" w:date="2023-04-08T19:27:00Z">
          <w:r w:rsidR="00E21698" w:rsidDel="00EA61B9">
            <w:rPr>
              <w:noProof/>
            </w:rPr>
            <w:delText>49</w:delText>
          </w:r>
        </w:del>
      </w:ins>
    </w:p>
    <w:p w14:paraId="19B47AA0" w14:textId="207CEE79" w:rsidR="00E16EB1" w:rsidDel="00EA61B9" w:rsidRDefault="00E16EB1">
      <w:pPr>
        <w:pStyle w:val="Tabladeilustraciones"/>
        <w:tabs>
          <w:tab w:val="right" w:leader="dot" w:pos="8494"/>
        </w:tabs>
        <w:rPr>
          <w:ins w:id="739" w:author="CAMARA GOMEZ, JOSE EDUARDO" w:date="2023-04-03T11:10:00Z"/>
          <w:del w:id="740" w:author="Jose Eduardo VIU" w:date="2023-04-08T19:27:00Z"/>
          <w:rFonts w:asciiTheme="minorHAnsi" w:eastAsiaTheme="minorEastAsia" w:hAnsiTheme="minorHAnsi" w:cstheme="minorBidi"/>
          <w:noProof/>
          <w:lang w:eastAsia="es-ES"/>
        </w:rPr>
      </w:pPr>
      <w:ins w:id="741" w:author="CAMARA GOMEZ, JOSE EDUARDO" w:date="2023-04-03T11:10:00Z">
        <w:del w:id="742" w:author="Jose Eduardo VIU" w:date="2023-04-08T19:27:00Z">
          <w:r w:rsidDel="00EA61B9">
            <w:rPr>
              <w:noProof/>
            </w:rPr>
            <w:delText>Ilustración 37. Búsqueda de hiperparámetros RandomForest. Elaboración propia.</w:delText>
          </w:r>
          <w:r w:rsidDel="00EA61B9">
            <w:rPr>
              <w:noProof/>
            </w:rPr>
            <w:tab/>
          </w:r>
        </w:del>
      </w:ins>
      <w:ins w:id="743" w:author="CAMARA GOMEZ, JOSE EDUARDO" w:date="2023-04-03T11:25:00Z">
        <w:del w:id="744" w:author="Jose Eduardo VIU" w:date="2023-04-08T19:27:00Z">
          <w:r w:rsidR="00E21698" w:rsidDel="00EA61B9">
            <w:rPr>
              <w:noProof/>
            </w:rPr>
            <w:delText>50</w:delText>
          </w:r>
        </w:del>
      </w:ins>
    </w:p>
    <w:p w14:paraId="3BD0FFFA" w14:textId="59EF523A" w:rsidR="00E16EB1" w:rsidDel="00EA61B9" w:rsidRDefault="00E16EB1">
      <w:pPr>
        <w:pStyle w:val="Tabladeilustraciones"/>
        <w:tabs>
          <w:tab w:val="right" w:leader="dot" w:pos="8494"/>
        </w:tabs>
        <w:rPr>
          <w:ins w:id="745" w:author="CAMARA GOMEZ, JOSE EDUARDO" w:date="2023-04-03T11:10:00Z"/>
          <w:del w:id="746" w:author="Jose Eduardo VIU" w:date="2023-04-08T19:27:00Z"/>
          <w:rFonts w:asciiTheme="minorHAnsi" w:eastAsiaTheme="minorEastAsia" w:hAnsiTheme="minorHAnsi" w:cstheme="minorBidi"/>
          <w:noProof/>
          <w:lang w:eastAsia="es-ES"/>
        </w:rPr>
      </w:pPr>
      <w:ins w:id="747" w:author="CAMARA GOMEZ, JOSE EDUARDO" w:date="2023-04-03T11:10:00Z">
        <w:del w:id="748" w:author="Jose Eduardo VIU" w:date="2023-04-08T19:27:00Z">
          <w:r w:rsidDel="00EA61B9">
            <w:rPr>
              <w:noProof/>
            </w:rPr>
            <w:delText>Ilustración 38. Errores RandomForest con mejores parámetros. Elaboración propia.</w:delText>
          </w:r>
          <w:r w:rsidDel="00EA61B9">
            <w:rPr>
              <w:noProof/>
            </w:rPr>
            <w:tab/>
          </w:r>
        </w:del>
      </w:ins>
      <w:ins w:id="749" w:author="CAMARA GOMEZ, JOSE EDUARDO" w:date="2023-04-03T11:25:00Z">
        <w:del w:id="750" w:author="Jose Eduardo VIU" w:date="2023-04-08T19:27:00Z">
          <w:r w:rsidR="00E21698" w:rsidDel="00EA61B9">
            <w:rPr>
              <w:noProof/>
            </w:rPr>
            <w:delText>51</w:delText>
          </w:r>
        </w:del>
      </w:ins>
    </w:p>
    <w:p w14:paraId="5BF8E7F8" w14:textId="09AB27DE" w:rsidR="00E16EB1" w:rsidDel="00EA61B9" w:rsidRDefault="00E16EB1">
      <w:pPr>
        <w:pStyle w:val="Tabladeilustraciones"/>
        <w:tabs>
          <w:tab w:val="right" w:leader="dot" w:pos="8494"/>
        </w:tabs>
        <w:rPr>
          <w:ins w:id="751" w:author="CAMARA GOMEZ, JOSE EDUARDO" w:date="2023-04-03T11:10:00Z"/>
          <w:del w:id="752" w:author="Jose Eduardo VIU" w:date="2023-04-08T19:27:00Z"/>
          <w:rFonts w:asciiTheme="minorHAnsi" w:eastAsiaTheme="minorEastAsia" w:hAnsiTheme="minorHAnsi" w:cstheme="minorBidi"/>
          <w:noProof/>
          <w:lang w:eastAsia="es-ES"/>
        </w:rPr>
      </w:pPr>
      <w:ins w:id="753" w:author="CAMARA GOMEZ, JOSE EDUARDO" w:date="2023-04-03T11:10:00Z">
        <w:del w:id="754" w:author="Jose Eduardo VIU" w:date="2023-04-08T19:27:00Z">
          <w:r w:rsidDel="00EA61B9">
            <w:rPr>
              <w:noProof/>
            </w:rPr>
            <w:delText>Ilustración 39. Resultado de HistGradientBoostingRegressor en dataset del prproyecto. Elaboración propia.</w:delText>
          </w:r>
          <w:r w:rsidDel="00EA61B9">
            <w:rPr>
              <w:noProof/>
            </w:rPr>
            <w:tab/>
          </w:r>
        </w:del>
      </w:ins>
      <w:ins w:id="755" w:author="CAMARA GOMEZ, JOSE EDUARDO" w:date="2023-04-03T11:25:00Z">
        <w:del w:id="756" w:author="Jose Eduardo VIU" w:date="2023-04-08T19:27:00Z">
          <w:r w:rsidR="00E21698" w:rsidDel="00EA61B9">
            <w:rPr>
              <w:noProof/>
            </w:rPr>
            <w:delText>53</w:delText>
          </w:r>
        </w:del>
      </w:ins>
    </w:p>
    <w:p w14:paraId="76E8003D" w14:textId="59BAE0A2" w:rsidR="00E16EB1" w:rsidDel="00EA61B9" w:rsidRDefault="00E16EB1">
      <w:pPr>
        <w:pStyle w:val="Tabladeilustraciones"/>
        <w:tabs>
          <w:tab w:val="right" w:leader="dot" w:pos="8494"/>
        </w:tabs>
        <w:rPr>
          <w:ins w:id="757" w:author="CAMARA GOMEZ, JOSE EDUARDO" w:date="2023-04-03T11:10:00Z"/>
          <w:del w:id="758" w:author="Jose Eduardo VIU" w:date="2023-04-08T19:27:00Z"/>
          <w:rFonts w:asciiTheme="minorHAnsi" w:eastAsiaTheme="minorEastAsia" w:hAnsiTheme="minorHAnsi" w:cstheme="minorBidi"/>
          <w:noProof/>
          <w:lang w:eastAsia="es-ES"/>
        </w:rPr>
      </w:pPr>
      <w:ins w:id="759" w:author="CAMARA GOMEZ, JOSE EDUARDO" w:date="2023-04-03T11:10:00Z">
        <w:del w:id="760" w:author="Jose Eduardo VIU" w:date="2023-04-08T19:27:00Z">
          <w:r w:rsidDel="00EA61B9">
            <w:rPr>
              <w:noProof/>
            </w:rPr>
            <w:delText>Ilustración 40. Rangos de parámetros para la búsqueda aleatoria de la mejor combinación. Elaboración propia.</w:delText>
          </w:r>
          <w:r w:rsidDel="00EA61B9">
            <w:rPr>
              <w:noProof/>
            </w:rPr>
            <w:tab/>
          </w:r>
        </w:del>
      </w:ins>
      <w:ins w:id="761" w:author="CAMARA GOMEZ, JOSE EDUARDO" w:date="2023-04-03T11:25:00Z">
        <w:del w:id="762" w:author="Jose Eduardo VIU" w:date="2023-04-08T19:27:00Z">
          <w:r w:rsidR="00E21698" w:rsidDel="00EA61B9">
            <w:rPr>
              <w:noProof/>
            </w:rPr>
            <w:delText>54</w:delText>
          </w:r>
        </w:del>
      </w:ins>
    </w:p>
    <w:p w14:paraId="3D5E1A9F" w14:textId="195517A3" w:rsidR="00E16EB1" w:rsidDel="00EA61B9" w:rsidRDefault="00E16EB1">
      <w:pPr>
        <w:pStyle w:val="Tabladeilustraciones"/>
        <w:tabs>
          <w:tab w:val="right" w:leader="dot" w:pos="8494"/>
        </w:tabs>
        <w:rPr>
          <w:ins w:id="763" w:author="CAMARA GOMEZ, JOSE EDUARDO" w:date="2023-04-03T11:10:00Z"/>
          <w:del w:id="764" w:author="Jose Eduardo VIU" w:date="2023-04-08T19:27:00Z"/>
          <w:rFonts w:asciiTheme="minorHAnsi" w:eastAsiaTheme="minorEastAsia" w:hAnsiTheme="minorHAnsi" w:cstheme="minorBidi"/>
          <w:noProof/>
          <w:lang w:eastAsia="es-ES"/>
        </w:rPr>
      </w:pPr>
      <w:ins w:id="765" w:author="CAMARA GOMEZ, JOSE EDUARDO" w:date="2023-04-03T11:10:00Z">
        <w:del w:id="766" w:author="Jose Eduardo VIU" w:date="2023-04-08T19:27:00Z">
          <w:r w:rsidDel="00EA61B9">
            <w:rPr>
              <w:noProof/>
            </w:rPr>
            <w:delText>Ilustración 41. HistGradientBoostingRegressor mediante earlysttoping tras búsqueda  de parámetros. Elaboración propia.</w:delText>
          </w:r>
          <w:r w:rsidDel="00EA61B9">
            <w:rPr>
              <w:noProof/>
            </w:rPr>
            <w:tab/>
          </w:r>
        </w:del>
      </w:ins>
      <w:ins w:id="767" w:author="CAMARA GOMEZ, JOSE EDUARDO" w:date="2023-04-03T11:25:00Z">
        <w:del w:id="768" w:author="Jose Eduardo VIU" w:date="2023-04-08T19:27:00Z">
          <w:r w:rsidR="00E21698" w:rsidDel="00EA61B9">
            <w:rPr>
              <w:noProof/>
            </w:rPr>
            <w:delText>55</w:delText>
          </w:r>
        </w:del>
      </w:ins>
    </w:p>
    <w:p w14:paraId="5E302658" w14:textId="3CB527EA" w:rsidR="00E16EB1" w:rsidDel="00EA61B9" w:rsidRDefault="00E16EB1">
      <w:pPr>
        <w:pStyle w:val="Tabladeilustraciones"/>
        <w:tabs>
          <w:tab w:val="right" w:leader="dot" w:pos="8494"/>
        </w:tabs>
        <w:rPr>
          <w:ins w:id="769" w:author="CAMARA GOMEZ, JOSE EDUARDO" w:date="2023-04-03T11:10:00Z"/>
          <w:del w:id="770" w:author="Jose Eduardo VIU" w:date="2023-04-08T19:27:00Z"/>
          <w:rFonts w:asciiTheme="minorHAnsi" w:eastAsiaTheme="minorEastAsia" w:hAnsiTheme="minorHAnsi" w:cstheme="minorBidi"/>
          <w:noProof/>
          <w:lang w:eastAsia="es-ES"/>
        </w:rPr>
      </w:pPr>
      <w:ins w:id="771" w:author="CAMARA GOMEZ, JOSE EDUARDO" w:date="2023-04-03T11:10:00Z">
        <w:del w:id="772" w:author="Jose Eduardo VIU" w:date="2023-04-08T19:27:00Z">
          <w:r w:rsidDel="00EA61B9">
            <w:rPr>
              <w:noProof/>
            </w:rPr>
            <w:delText>Ilustración 42. Errores de KNeightborsRegressor. Elaboración propia.</w:delText>
          </w:r>
          <w:r w:rsidDel="00EA61B9">
            <w:rPr>
              <w:noProof/>
            </w:rPr>
            <w:tab/>
          </w:r>
        </w:del>
      </w:ins>
      <w:ins w:id="773" w:author="CAMARA GOMEZ, JOSE EDUARDO" w:date="2023-04-03T11:25:00Z">
        <w:del w:id="774" w:author="Jose Eduardo VIU" w:date="2023-04-08T19:27:00Z">
          <w:r w:rsidR="00E21698" w:rsidDel="00EA61B9">
            <w:rPr>
              <w:noProof/>
            </w:rPr>
            <w:delText>56</w:delText>
          </w:r>
        </w:del>
      </w:ins>
    </w:p>
    <w:p w14:paraId="783BDCFA" w14:textId="5FFD98DA" w:rsidR="00E16EB1" w:rsidDel="00EA61B9" w:rsidRDefault="00E16EB1">
      <w:pPr>
        <w:pStyle w:val="Tabladeilustraciones"/>
        <w:tabs>
          <w:tab w:val="right" w:leader="dot" w:pos="8494"/>
        </w:tabs>
        <w:rPr>
          <w:ins w:id="775" w:author="CAMARA GOMEZ, JOSE EDUARDO" w:date="2023-04-03T11:10:00Z"/>
          <w:del w:id="776" w:author="Jose Eduardo VIU" w:date="2023-04-08T19:27:00Z"/>
          <w:rFonts w:asciiTheme="minorHAnsi" w:eastAsiaTheme="minorEastAsia" w:hAnsiTheme="minorHAnsi" w:cstheme="minorBidi"/>
          <w:noProof/>
          <w:lang w:eastAsia="es-ES"/>
        </w:rPr>
      </w:pPr>
      <w:ins w:id="777" w:author="CAMARA GOMEZ, JOSE EDUARDO" w:date="2023-04-03T11:10:00Z">
        <w:del w:id="778" w:author="Jose Eduardo VIU" w:date="2023-04-08T19:27:00Z">
          <w:r w:rsidDel="00EA61B9">
            <w:rPr>
              <w:noProof/>
            </w:rPr>
            <w:delText>Ilustración 43. Comparativa de valor de R2 para KNN según nº vecinos. Elaboración propia.</w:delText>
          </w:r>
          <w:r w:rsidDel="00EA61B9">
            <w:rPr>
              <w:noProof/>
            </w:rPr>
            <w:tab/>
          </w:r>
        </w:del>
      </w:ins>
      <w:ins w:id="779" w:author="CAMARA GOMEZ, JOSE EDUARDO" w:date="2023-04-03T11:25:00Z">
        <w:del w:id="780" w:author="Jose Eduardo VIU" w:date="2023-04-08T19:27:00Z">
          <w:r w:rsidR="00E21698" w:rsidDel="00EA61B9">
            <w:rPr>
              <w:noProof/>
            </w:rPr>
            <w:delText>56</w:delText>
          </w:r>
        </w:del>
      </w:ins>
    </w:p>
    <w:p w14:paraId="2B9948F3" w14:textId="52462BB4" w:rsidR="00E16EB1" w:rsidDel="00EA61B9" w:rsidRDefault="00E16EB1">
      <w:pPr>
        <w:pStyle w:val="Tabladeilustraciones"/>
        <w:tabs>
          <w:tab w:val="right" w:leader="dot" w:pos="8494"/>
        </w:tabs>
        <w:rPr>
          <w:ins w:id="781" w:author="CAMARA GOMEZ, JOSE EDUARDO" w:date="2023-04-03T11:10:00Z"/>
          <w:del w:id="782" w:author="Jose Eduardo VIU" w:date="2023-04-08T19:27:00Z"/>
          <w:rFonts w:asciiTheme="minorHAnsi" w:eastAsiaTheme="minorEastAsia" w:hAnsiTheme="minorHAnsi" w:cstheme="minorBidi"/>
          <w:noProof/>
          <w:lang w:eastAsia="es-ES"/>
        </w:rPr>
      </w:pPr>
      <w:ins w:id="783" w:author="CAMARA GOMEZ, JOSE EDUARDO" w:date="2023-04-03T11:10:00Z">
        <w:del w:id="784" w:author="Jose Eduardo VIU" w:date="2023-04-08T19:27:00Z">
          <w:r w:rsidDel="00EA61B9">
            <w:rPr>
              <w:noProof/>
            </w:rPr>
            <w:delText>Ilustración 44. Comparativa de R2 para KNN según número de variables usadas. Elaboración propia.</w:delText>
          </w:r>
          <w:r w:rsidDel="00EA61B9">
            <w:rPr>
              <w:noProof/>
            </w:rPr>
            <w:tab/>
          </w:r>
        </w:del>
      </w:ins>
      <w:ins w:id="785" w:author="CAMARA GOMEZ, JOSE EDUARDO" w:date="2023-04-03T11:25:00Z">
        <w:del w:id="786" w:author="Jose Eduardo VIU" w:date="2023-04-08T19:27:00Z">
          <w:r w:rsidR="00E21698" w:rsidDel="00EA61B9">
            <w:rPr>
              <w:noProof/>
            </w:rPr>
            <w:delText>57</w:delText>
          </w:r>
        </w:del>
      </w:ins>
    </w:p>
    <w:p w14:paraId="7E6668AD" w14:textId="2062D2DF" w:rsidR="00CB7E31" w:rsidDel="00EA61B9" w:rsidRDefault="00000000">
      <w:pPr>
        <w:pStyle w:val="Tabladeilustraciones"/>
        <w:tabs>
          <w:tab w:val="right" w:leader="dot" w:pos="8494"/>
        </w:tabs>
        <w:rPr>
          <w:del w:id="787" w:author="Jose Eduardo VIU" w:date="2023-04-08T19:27:00Z"/>
          <w:rFonts w:asciiTheme="minorHAnsi" w:eastAsiaTheme="minorEastAsia" w:hAnsiTheme="minorHAnsi" w:cstheme="minorBidi"/>
          <w:noProof/>
          <w:lang w:eastAsia="es-ES"/>
        </w:rPr>
      </w:pPr>
      <w:del w:id="788" w:author="Jose Eduardo VIU" w:date="2023-04-08T19:27:00Z">
        <w:r w:rsidDel="00EA61B9">
          <w:rPr>
            <w:noProof/>
          </w:rPr>
          <w:delText>Ilustración 1. Esquema de modelo CRISP-DM (Ncr &amp; Clinton, 1999)</w:delText>
        </w:r>
        <w:r w:rsidDel="00EA61B9">
          <w:rPr>
            <w:noProof/>
          </w:rPr>
          <w:tab/>
          <w:delText>12</w:delText>
        </w:r>
      </w:del>
    </w:p>
    <w:p w14:paraId="39CAC0E4" w14:textId="77777777" w:rsidR="00CB7E31" w:rsidDel="00EA61B9" w:rsidRDefault="00000000">
      <w:pPr>
        <w:pStyle w:val="Tabladeilustraciones"/>
        <w:tabs>
          <w:tab w:val="right" w:leader="dot" w:pos="8494"/>
        </w:tabs>
        <w:rPr>
          <w:del w:id="789" w:author="Jose Eduardo VIU" w:date="2023-04-08T19:27:00Z"/>
          <w:rFonts w:asciiTheme="minorHAnsi" w:eastAsiaTheme="minorEastAsia" w:hAnsiTheme="minorHAnsi" w:cstheme="minorBidi"/>
          <w:noProof/>
          <w:lang w:eastAsia="es-ES"/>
        </w:rPr>
      </w:pPr>
      <w:del w:id="790" w:author="Jose Eduardo VIU" w:date="2023-04-08T19:27:00Z">
        <w:r w:rsidDel="00EA61B9">
          <w:rPr>
            <w:noProof/>
          </w:rPr>
          <w:delText>Ilustración 2. Puntos principales de CRISP-DM (Ncr &amp; Clinton, 1999)</w:delText>
        </w:r>
        <w:r w:rsidDel="00EA61B9">
          <w:rPr>
            <w:noProof/>
          </w:rPr>
          <w:tab/>
          <w:delText>13</w:delText>
        </w:r>
      </w:del>
    </w:p>
    <w:p w14:paraId="3256B109" w14:textId="77777777" w:rsidR="00CB7E31" w:rsidDel="00EA61B9" w:rsidRDefault="00000000">
      <w:pPr>
        <w:pStyle w:val="Tabladeilustraciones"/>
        <w:tabs>
          <w:tab w:val="right" w:leader="dot" w:pos="8494"/>
        </w:tabs>
        <w:rPr>
          <w:del w:id="791" w:author="Jose Eduardo VIU" w:date="2023-04-08T19:27:00Z"/>
          <w:rFonts w:asciiTheme="minorHAnsi" w:eastAsiaTheme="minorEastAsia" w:hAnsiTheme="minorHAnsi" w:cstheme="minorBidi"/>
          <w:noProof/>
          <w:lang w:eastAsia="es-ES"/>
        </w:rPr>
      </w:pPr>
      <w:del w:id="792" w:author="Jose Eduardo VIU" w:date="2023-04-08T19:27:00Z">
        <w:r w:rsidDel="00EA61B9">
          <w:rPr>
            <w:noProof/>
          </w:rPr>
          <w:delText>Ilustración 3. Cronograma de desarrollo del TFM. Elaboración propia</w:delText>
        </w:r>
        <w:r w:rsidDel="00EA61B9">
          <w:rPr>
            <w:noProof/>
          </w:rPr>
          <w:tab/>
          <w:delText>14</w:delText>
        </w:r>
      </w:del>
    </w:p>
    <w:p w14:paraId="42D287AD" w14:textId="77777777" w:rsidR="00CB7E31" w:rsidDel="00EA61B9" w:rsidRDefault="00000000">
      <w:pPr>
        <w:pStyle w:val="Tabladeilustraciones"/>
        <w:tabs>
          <w:tab w:val="right" w:leader="dot" w:pos="8494"/>
        </w:tabs>
        <w:rPr>
          <w:del w:id="793" w:author="Jose Eduardo VIU" w:date="2023-04-08T19:27:00Z"/>
          <w:rFonts w:asciiTheme="minorHAnsi" w:eastAsiaTheme="minorEastAsia" w:hAnsiTheme="minorHAnsi" w:cstheme="minorBidi"/>
          <w:noProof/>
          <w:lang w:eastAsia="es-ES"/>
        </w:rPr>
      </w:pPr>
      <w:del w:id="794" w:author="Jose Eduardo VIU" w:date="2023-04-08T19:27:00Z">
        <w:r w:rsidDel="00EA61B9">
          <w:rPr>
            <w:noProof/>
          </w:rPr>
          <w:delText>Ilustración 4. Curva de Crecimiento del Cerdo.(www.3tres3.com, 2010)</w:delText>
        </w:r>
        <w:r w:rsidDel="00EA61B9">
          <w:rPr>
            <w:noProof/>
          </w:rPr>
          <w:tab/>
          <w:delText>16</w:delText>
        </w:r>
      </w:del>
    </w:p>
    <w:p w14:paraId="21ABD6C9" w14:textId="77777777" w:rsidR="00CB7E31" w:rsidDel="00EA61B9" w:rsidRDefault="00000000">
      <w:pPr>
        <w:pStyle w:val="Tabladeilustraciones"/>
        <w:tabs>
          <w:tab w:val="right" w:leader="dot" w:pos="8494"/>
        </w:tabs>
        <w:rPr>
          <w:del w:id="795" w:author="Jose Eduardo VIU" w:date="2023-04-08T19:27:00Z"/>
          <w:rFonts w:asciiTheme="minorHAnsi" w:eastAsiaTheme="minorEastAsia" w:hAnsiTheme="minorHAnsi" w:cstheme="minorBidi"/>
          <w:noProof/>
          <w:lang w:eastAsia="es-ES"/>
        </w:rPr>
      </w:pPr>
      <w:del w:id="796" w:author="Jose Eduardo VIU" w:date="2023-04-08T19:27:00Z">
        <w:r w:rsidDel="00EA61B9">
          <w:rPr>
            <w:noProof/>
          </w:rPr>
          <w:delText>Ilustración 5. Estadísticas generales de dataset inicial. Generado con ydata-profiling.</w:delText>
        </w:r>
        <w:r w:rsidDel="00EA61B9">
          <w:rPr>
            <w:noProof/>
          </w:rPr>
          <w:tab/>
          <w:delText>24</w:delText>
        </w:r>
      </w:del>
    </w:p>
    <w:p w14:paraId="585B95D0" w14:textId="77777777" w:rsidR="00CB7E31" w:rsidDel="00EA61B9" w:rsidRDefault="00000000">
      <w:pPr>
        <w:pStyle w:val="Tabladeilustraciones"/>
        <w:tabs>
          <w:tab w:val="right" w:leader="dot" w:pos="8494"/>
        </w:tabs>
        <w:rPr>
          <w:del w:id="797" w:author="Jose Eduardo VIU" w:date="2023-04-08T19:27:00Z"/>
          <w:rFonts w:asciiTheme="minorHAnsi" w:eastAsiaTheme="minorEastAsia" w:hAnsiTheme="minorHAnsi" w:cstheme="minorBidi"/>
          <w:noProof/>
          <w:lang w:eastAsia="es-ES"/>
        </w:rPr>
      </w:pPr>
      <w:del w:id="798" w:author="Jose Eduardo VIU" w:date="2023-04-08T19:27:00Z">
        <w:r w:rsidDel="00EA61B9">
          <w:rPr>
            <w:noProof/>
          </w:rPr>
          <w:delText>Ilustración 6. Análisis preliminar de variable GMD. Generado con ydata-profiling.</w:delText>
        </w:r>
        <w:r w:rsidDel="00EA61B9">
          <w:rPr>
            <w:noProof/>
          </w:rPr>
          <w:tab/>
          <w:delText>25</w:delText>
        </w:r>
      </w:del>
    </w:p>
    <w:p w14:paraId="4C8F40A0" w14:textId="77777777" w:rsidR="00CB7E31" w:rsidDel="00EA61B9" w:rsidRDefault="00000000">
      <w:pPr>
        <w:pStyle w:val="Tabladeilustraciones"/>
        <w:tabs>
          <w:tab w:val="right" w:leader="dot" w:pos="8494"/>
        </w:tabs>
        <w:rPr>
          <w:del w:id="799" w:author="Jose Eduardo VIU" w:date="2023-04-08T19:27:00Z"/>
          <w:rFonts w:asciiTheme="minorHAnsi" w:eastAsiaTheme="minorEastAsia" w:hAnsiTheme="minorHAnsi" w:cstheme="minorBidi"/>
          <w:noProof/>
          <w:lang w:eastAsia="es-ES"/>
        </w:rPr>
      </w:pPr>
      <w:del w:id="800" w:author="Jose Eduardo VIU" w:date="2023-04-08T19:27:00Z">
        <w:r w:rsidDel="00EA61B9">
          <w:rPr>
            <w:noProof/>
          </w:rPr>
          <w:delText>Ilustración 7. Diagrama “boxplot-wiskers” de GMD por tipo ganado. Elaboración propia.</w:delText>
        </w:r>
        <w:r w:rsidDel="00EA61B9">
          <w:rPr>
            <w:noProof/>
          </w:rPr>
          <w:tab/>
          <w:delText>26</w:delText>
        </w:r>
      </w:del>
    </w:p>
    <w:p w14:paraId="2EAF21D4" w14:textId="77777777" w:rsidR="00CB7E31" w:rsidDel="00EA61B9" w:rsidRDefault="00000000">
      <w:pPr>
        <w:pStyle w:val="Tabladeilustraciones"/>
        <w:tabs>
          <w:tab w:val="right" w:leader="dot" w:pos="8494"/>
        </w:tabs>
        <w:rPr>
          <w:del w:id="801" w:author="Jose Eduardo VIU" w:date="2023-04-08T19:27:00Z"/>
          <w:rFonts w:asciiTheme="minorHAnsi" w:eastAsiaTheme="minorEastAsia" w:hAnsiTheme="minorHAnsi" w:cstheme="minorBidi"/>
          <w:noProof/>
          <w:lang w:eastAsia="es-ES"/>
        </w:rPr>
      </w:pPr>
      <w:del w:id="802" w:author="Jose Eduardo VIU" w:date="2023-04-08T19:27:00Z">
        <w:r w:rsidDel="00EA61B9">
          <w:rPr>
            <w:noProof/>
          </w:rPr>
          <w:delText>Ilustración 8. Boxplot con Outliers de GMD. Elaboración propia.</w:delText>
        </w:r>
        <w:r w:rsidDel="00EA61B9">
          <w:rPr>
            <w:noProof/>
          </w:rPr>
          <w:tab/>
          <w:delText>29</w:delText>
        </w:r>
      </w:del>
    </w:p>
    <w:p w14:paraId="0FB1847B" w14:textId="77777777" w:rsidR="00CB7E31" w:rsidDel="00EA61B9" w:rsidRDefault="00000000">
      <w:pPr>
        <w:pStyle w:val="Tabladeilustraciones"/>
        <w:tabs>
          <w:tab w:val="right" w:leader="dot" w:pos="8494"/>
        </w:tabs>
        <w:rPr>
          <w:del w:id="803" w:author="Jose Eduardo VIU" w:date="2023-04-08T19:27:00Z"/>
          <w:rFonts w:asciiTheme="minorHAnsi" w:eastAsiaTheme="minorEastAsia" w:hAnsiTheme="minorHAnsi" w:cstheme="minorBidi"/>
          <w:noProof/>
          <w:lang w:eastAsia="es-ES"/>
        </w:rPr>
      </w:pPr>
      <w:del w:id="804" w:author="Jose Eduardo VIU" w:date="2023-04-08T19:27:00Z">
        <w:r w:rsidDel="00EA61B9">
          <w:rPr>
            <w:noProof/>
          </w:rPr>
          <w:delText>Ilustración 9. Estadísticas generales de dataset inicial. Generado con ydata-profiling.</w:delText>
        </w:r>
        <w:r w:rsidDel="00EA61B9">
          <w:rPr>
            <w:noProof/>
          </w:rPr>
          <w:tab/>
          <w:delText>30</w:delText>
        </w:r>
      </w:del>
    </w:p>
    <w:p w14:paraId="28341A95" w14:textId="77777777" w:rsidR="00CB7E31" w:rsidDel="00EA61B9" w:rsidRDefault="00000000">
      <w:pPr>
        <w:pStyle w:val="Tabladeilustraciones"/>
        <w:tabs>
          <w:tab w:val="right" w:leader="dot" w:pos="8494"/>
        </w:tabs>
        <w:rPr>
          <w:del w:id="805" w:author="Jose Eduardo VIU" w:date="2023-04-08T19:27:00Z"/>
          <w:rFonts w:asciiTheme="minorHAnsi" w:eastAsiaTheme="minorEastAsia" w:hAnsiTheme="minorHAnsi" w:cstheme="minorBidi"/>
          <w:noProof/>
          <w:lang w:eastAsia="es-ES"/>
        </w:rPr>
      </w:pPr>
      <w:del w:id="806" w:author="Jose Eduardo VIU" w:date="2023-04-08T19:27:00Z">
        <w:r w:rsidDel="00EA61B9">
          <w:rPr>
            <w:noProof/>
          </w:rPr>
          <w:delText>Ilustración 10 - Quitar atributos innecesarios del Dataset Inicial. Elaboración propia.</w:delText>
        </w:r>
        <w:r w:rsidDel="00EA61B9">
          <w:rPr>
            <w:noProof/>
          </w:rPr>
          <w:tab/>
          <w:delText>32</w:delText>
        </w:r>
      </w:del>
    </w:p>
    <w:p w14:paraId="71EC8CEF" w14:textId="77777777" w:rsidR="00CB7E31" w:rsidDel="00EA61B9" w:rsidRDefault="00000000">
      <w:pPr>
        <w:pStyle w:val="Tabladeilustraciones"/>
        <w:tabs>
          <w:tab w:val="right" w:leader="dot" w:pos="8494"/>
        </w:tabs>
        <w:rPr>
          <w:del w:id="807" w:author="Jose Eduardo VIU" w:date="2023-04-08T19:27:00Z"/>
          <w:rFonts w:asciiTheme="minorHAnsi" w:eastAsiaTheme="minorEastAsia" w:hAnsiTheme="minorHAnsi" w:cstheme="minorBidi"/>
          <w:noProof/>
          <w:lang w:eastAsia="es-ES"/>
        </w:rPr>
      </w:pPr>
      <w:del w:id="808" w:author="Jose Eduardo VIU" w:date="2023-04-08T19:27:00Z">
        <w:r w:rsidDel="00EA61B9">
          <w:rPr>
            <w:noProof/>
          </w:rPr>
          <w:delText>Ilustración 11. Distribución de valores de GMD. Elaboración propia.</w:delText>
        </w:r>
        <w:r w:rsidDel="00EA61B9">
          <w:rPr>
            <w:noProof/>
          </w:rPr>
          <w:tab/>
          <w:delText>33</w:delText>
        </w:r>
      </w:del>
    </w:p>
    <w:p w14:paraId="1AE79F9E" w14:textId="77777777" w:rsidR="00CB7E31" w:rsidDel="00EA61B9" w:rsidRDefault="00000000">
      <w:pPr>
        <w:pStyle w:val="Tabladeilustraciones"/>
        <w:tabs>
          <w:tab w:val="right" w:leader="dot" w:pos="8494"/>
        </w:tabs>
        <w:rPr>
          <w:del w:id="809" w:author="Jose Eduardo VIU" w:date="2023-04-08T19:27:00Z"/>
          <w:rFonts w:asciiTheme="minorHAnsi" w:eastAsiaTheme="minorEastAsia" w:hAnsiTheme="minorHAnsi" w:cstheme="minorBidi"/>
          <w:noProof/>
          <w:lang w:eastAsia="es-ES"/>
        </w:rPr>
      </w:pPr>
      <w:del w:id="810" w:author="Jose Eduardo VIU" w:date="2023-04-08T19:27:00Z">
        <w:r w:rsidDel="00EA61B9">
          <w:rPr>
            <w:noProof/>
          </w:rPr>
          <w:delText>Ilustración 12. Eliminar outliers de GMD. Elaboración propia.</w:delText>
        </w:r>
        <w:r w:rsidDel="00EA61B9">
          <w:rPr>
            <w:noProof/>
          </w:rPr>
          <w:tab/>
          <w:delText>34</w:delText>
        </w:r>
      </w:del>
    </w:p>
    <w:p w14:paraId="42E32E5D" w14:textId="77777777" w:rsidR="00CB7E31" w:rsidDel="00EA61B9" w:rsidRDefault="00000000">
      <w:pPr>
        <w:pStyle w:val="Tabladeilustraciones"/>
        <w:tabs>
          <w:tab w:val="right" w:leader="dot" w:pos="8494"/>
        </w:tabs>
        <w:rPr>
          <w:del w:id="811" w:author="Jose Eduardo VIU" w:date="2023-04-08T19:27:00Z"/>
          <w:rFonts w:asciiTheme="minorHAnsi" w:eastAsiaTheme="minorEastAsia" w:hAnsiTheme="minorHAnsi" w:cstheme="minorBidi"/>
          <w:noProof/>
          <w:lang w:eastAsia="es-ES"/>
        </w:rPr>
      </w:pPr>
      <w:del w:id="812" w:author="Jose Eduardo VIU" w:date="2023-04-08T19:27:00Z">
        <w:r w:rsidDel="00EA61B9">
          <w:rPr>
            <w:noProof/>
          </w:rPr>
          <w:delText>Ilustración 13. Outliers de DiasMedios en Dataframe inicial. Elaboración propia.</w:delText>
        </w:r>
        <w:r w:rsidDel="00EA61B9">
          <w:rPr>
            <w:noProof/>
          </w:rPr>
          <w:tab/>
          <w:delText>34</w:delText>
        </w:r>
      </w:del>
    </w:p>
    <w:p w14:paraId="207687F2" w14:textId="77777777" w:rsidR="00CB7E31" w:rsidDel="00EA61B9" w:rsidRDefault="00000000">
      <w:pPr>
        <w:pStyle w:val="Tabladeilustraciones"/>
        <w:tabs>
          <w:tab w:val="right" w:leader="dot" w:pos="8494"/>
        </w:tabs>
        <w:rPr>
          <w:del w:id="813" w:author="Jose Eduardo VIU" w:date="2023-04-08T19:27:00Z"/>
          <w:rFonts w:asciiTheme="minorHAnsi" w:eastAsiaTheme="minorEastAsia" w:hAnsiTheme="minorHAnsi" w:cstheme="minorBidi"/>
          <w:noProof/>
          <w:lang w:eastAsia="es-ES"/>
        </w:rPr>
      </w:pPr>
      <w:del w:id="814" w:author="Jose Eduardo VIU" w:date="2023-04-08T19:27:00Z">
        <w:r w:rsidDel="00EA61B9">
          <w:rPr>
            <w:noProof/>
          </w:rPr>
          <w:delText>Ilustración 14. Eliminar outliers de DiasMedios. Elaboración propia.</w:delText>
        </w:r>
        <w:r w:rsidDel="00EA61B9">
          <w:rPr>
            <w:noProof/>
          </w:rPr>
          <w:tab/>
          <w:delText>35</w:delText>
        </w:r>
      </w:del>
    </w:p>
    <w:p w14:paraId="7E4A0070" w14:textId="77777777" w:rsidR="00CB7E31" w:rsidDel="00EA61B9" w:rsidRDefault="00000000">
      <w:pPr>
        <w:pStyle w:val="Tabladeilustraciones"/>
        <w:tabs>
          <w:tab w:val="right" w:leader="dot" w:pos="8494"/>
        </w:tabs>
        <w:rPr>
          <w:del w:id="815" w:author="Jose Eduardo VIU" w:date="2023-04-08T19:27:00Z"/>
          <w:rFonts w:asciiTheme="minorHAnsi" w:eastAsiaTheme="minorEastAsia" w:hAnsiTheme="minorHAnsi" w:cstheme="minorBidi"/>
          <w:noProof/>
          <w:lang w:eastAsia="es-ES"/>
        </w:rPr>
      </w:pPr>
      <w:del w:id="816" w:author="Jose Eduardo VIU" w:date="2023-04-08T19:27:00Z">
        <w:r w:rsidDel="00EA61B9">
          <w:rPr>
            <w:noProof/>
          </w:rPr>
          <w:delText>Ilustración 15. Rellenar valores perdidos de nº de bajas. Elaboración propia.</w:delText>
        </w:r>
        <w:r w:rsidDel="00EA61B9">
          <w:rPr>
            <w:noProof/>
          </w:rPr>
          <w:tab/>
          <w:delText>35</w:delText>
        </w:r>
      </w:del>
    </w:p>
    <w:p w14:paraId="77FFCB5C" w14:textId="77777777" w:rsidR="00CB7E31" w:rsidDel="00EA61B9" w:rsidRDefault="00000000">
      <w:pPr>
        <w:pStyle w:val="Tabladeilustraciones"/>
        <w:tabs>
          <w:tab w:val="right" w:leader="dot" w:pos="8494"/>
        </w:tabs>
        <w:rPr>
          <w:del w:id="817" w:author="Jose Eduardo VIU" w:date="2023-04-08T19:27:00Z"/>
          <w:rFonts w:asciiTheme="minorHAnsi" w:eastAsiaTheme="minorEastAsia" w:hAnsiTheme="minorHAnsi" w:cstheme="minorBidi"/>
          <w:noProof/>
          <w:lang w:eastAsia="es-ES"/>
        </w:rPr>
      </w:pPr>
      <w:del w:id="818" w:author="Jose Eduardo VIU" w:date="2023-04-08T19:27:00Z">
        <w:r w:rsidDel="00EA61B9">
          <w:rPr>
            <w:noProof/>
          </w:rPr>
          <w:delText>Ilustración 16. Rellenar valores perdidos de localización GPS de granjas. Elaboración propia.</w:delText>
        </w:r>
        <w:r w:rsidDel="00EA61B9">
          <w:rPr>
            <w:noProof/>
          </w:rPr>
          <w:tab/>
          <w:delText>36</w:delText>
        </w:r>
      </w:del>
    </w:p>
    <w:p w14:paraId="2B29803C" w14:textId="77777777" w:rsidR="00CB7E31" w:rsidDel="00EA61B9" w:rsidRDefault="00000000">
      <w:pPr>
        <w:pStyle w:val="Tabladeilustraciones"/>
        <w:tabs>
          <w:tab w:val="right" w:leader="dot" w:pos="8494"/>
        </w:tabs>
        <w:rPr>
          <w:del w:id="819" w:author="Jose Eduardo VIU" w:date="2023-04-08T19:27:00Z"/>
          <w:rFonts w:asciiTheme="minorHAnsi" w:eastAsiaTheme="minorEastAsia" w:hAnsiTheme="minorHAnsi" w:cstheme="minorBidi"/>
          <w:noProof/>
          <w:lang w:eastAsia="es-ES"/>
        </w:rPr>
      </w:pPr>
      <w:del w:id="820" w:author="Jose Eduardo VIU" w:date="2023-04-08T19:27:00Z">
        <w:r w:rsidDel="00EA61B9">
          <w:rPr>
            <w:noProof/>
          </w:rPr>
          <w:delText>Ilustración 17. Rellenar valores perdidos de código postal. Elaboración propia.</w:delText>
        </w:r>
        <w:r w:rsidDel="00EA61B9">
          <w:rPr>
            <w:noProof/>
          </w:rPr>
          <w:tab/>
          <w:delText>36</w:delText>
        </w:r>
      </w:del>
    </w:p>
    <w:p w14:paraId="7229425B" w14:textId="77777777" w:rsidR="00CB7E31" w:rsidDel="00EA61B9" w:rsidRDefault="00000000">
      <w:pPr>
        <w:pStyle w:val="Tabladeilustraciones"/>
        <w:tabs>
          <w:tab w:val="right" w:leader="dot" w:pos="8494"/>
        </w:tabs>
        <w:rPr>
          <w:del w:id="821" w:author="Jose Eduardo VIU" w:date="2023-04-08T19:27:00Z"/>
          <w:rFonts w:asciiTheme="minorHAnsi" w:eastAsiaTheme="minorEastAsia" w:hAnsiTheme="minorHAnsi" w:cstheme="minorBidi"/>
          <w:noProof/>
          <w:lang w:eastAsia="es-ES"/>
        </w:rPr>
      </w:pPr>
      <w:del w:id="822" w:author="Jose Eduardo VIU" w:date="2023-04-08T19:27:00Z">
        <w:r w:rsidDel="00EA61B9">
          <w:rPr>
            <w:noProof/>
          </w:rPr>
          <w:delText>Ilustración 18. Función para simplificar nombres de granjas. Elaboración propia.</w:delText>
        </w:r>
        <w:r w:rsidDel="00EA61B9">
          <w:rPr>
            <w:noProof/>
          </w:rPr>
          <w:tab/>
          <w:delText>37</w:delText>
        </w:r>
      </w:del>
    </w:p>
    <w:p w14:paraId="33E37E9E" w14:textId="77777777" w:rsidR="00CB7E31" w:rsidDel="00EA61B9" w:rsidRDefault="00000000">
      <w:pPr>
        <w:pStyle w:val="Tabladeilustraciones"/>
        <w:tabs>
          <w:tab w:val="right" w:leader="dot" w:pos="8494"/>
        </w:tabs>
        <w:rPr>
          <w:del w:id="823" w:author="Jose Eduardo VIU" w:date="2023-04-08T19:27:00Z"/>
          <w:rFonts w:asciiTheme="minorHAnsi" w:eastAsiaTheme="minorEastAsia" w:hAnsiTheme="minorHAnsi" w:cstheme="minorBidi"/>
          <w:noProof/>
          <w:lang w:eastAsia="es-ES"/>
        </w:rPr>
      </w:pPr>
      <w:del w:id="824" w:author="Jose Eduardo VIU" w:date="2023-04-08T19:27:00Z">
        <w:r w:rsidDel="00EA61B9">
          <w:rPr>
            <w:noProof/>
          </w:rPr>
          <w:delText>Ilustración 19. Corregir nombre de granjas. Elaboración propia.</w:delText>
        </w:r>
        <w:r w:rsidDel="00EA61B9">
          <w:rPr>
            <w:noProof/>
          </w:rPr>
          <w:tab/>
          <w:delText>37</w:delText>
        </w:r>
      </w:del>
    </w:p>
    <w:p w14:paraId="397D3A0E" w14:textId="77777777" w:rsidR="00CB7E31" w:rsidDel="00EA61B9" w:rsidRDefault="00000000">
      <w:pPr>
        <w:pStyle w:val="Tabladeilustraciones"/>
        <w:tabs>
          <w:tab w:val="right" w:leader="dot" w:pos="8494"/>
        </w:tabs>
        <w:rPr>
          <w:del w:id="825" w:author="Jose Eduardo VIU" w:date="2023-04-08T19:27:00Z"/>
          <w:rFonts w:asciiTheme="minorHAnsi" w:eastAsiaTheme="minorEastAsia" w:hAnsiTheme="minorHAnsi" w:cstheme="minorBidi"/>
          <w:noProof/>
          <w:lang w:eastAsia="es-ES"/>
        </w:rPr>
      </w:pPr>
      <w:del w:id="826" w:author="Jose Eduardo VIU" w:date="2023-04-08T19:27:00Z">
        <w:r w:rsidDel="00EA61B9">
          <w:rPr>
            <w:noProof/>
          </w:rPr>
          <w:delText>Ilustración 20. Mostrar reducción de ocurrencias duplicadas de granjas. Elaboración propia.</w:delText>
        </w:r>
        <w:r w:rsidDel="00EA61B9">
          <w:rPr>
            <w:noProof/>
          </w:rPr>
          <w:tab/>
          <w:delText>37</w:delText>
        </w:r>
      </w:del>
    </w:p>
    <w:p w14:paraId="14290FF1" w14:textId="77777777" w:rsidR="00CB7E31" w:rsidDel="00EA61B9" w:rsidRDefault="00000000">
      <w:pPr>
        <w:pStyle w:val="Tabladeilustraciones"/>
        <w:tabs>
          <w:tab w:val="right" w:leader="dot" w:pos="8494"/>
        </w:tabs>
        <w:rPr>
          <w:del w:id="827" w:author="Jose Eduardo VIU" w:date="2023-04-08T19:27:00Z"/>
          <w:rFonts w:asciiTheme="minorHAnsi" w:eastAsiaTheme="minorEastAsia" w:hAnsiTheme="minorHAnsi" w:cstheme="minorBidi"/>
          <w:noProof/>
          <w:lang w:eastAsia="es-ES"/>
        </w:rPr>
      </w:pPr>
      <w:del w:id="828" w:author="Jose Eduardo VIU" w:date="2023-04-08T19:27:00Z">
        <w:r w:rsidDel="00EA61B9">
          <w:rPr>
            <w:noProof/>
          </w:rPr>
          <w:delText>Ilustración 21. Eliminar columna de nombre de granja no corregida. Elaboración propia.</w:delText>
        </w:r>
        <w:r w:rsidDel="00EA61B9">
          <w:rPr>
            <w:noProof/>
          </w:rPr>
          <w:tab/>
          <w:delText>37</w:delText>
        </w:r>
      </w:del>
    </w:p>
    <w:p w14:paraId="065556C3" w14:textId="77777777" w:rsidR="00CB7E31" w:rsidDel="00EA61B9" w:rsidRDefault="00000000">
      <w:pPr>
        <w:pStyle w:val="Tabladeilustraciones"/>
        <w:tabs>
          <w:tab w:val="right" w:leader="dot" w:pos="8494"/>
        </w:tabs>
        <w:rPr>
          <w:del w:id="829" w:author="Jose Eduardo VIU" w:date="2023-04-08T19:27:00Z"/>
          <w:rFonts w:asciiTheme="minorHAnsi" w:eastAsiaTheme="minorEastAsia" w:hAnsiTheme="minorHAnsi" w:cstheme="minorBidi"/>
          <w:noProof/>
          <w:lang w:eastAsia="es-ES"/>
        </w:rPr>
      </w:pPr>
      <w:del w:id="830" w:author="Jose Eduardo VIU" w:date="2023-04-08T19:27:00Z">
        <w:r w:rsidDel="00EA61B9">
          <w:rPr>
            <w:noProof/>
          </w:rPr>
          <w:delText>Ilustración 22. Calcular porcentaje de cada sexo en contratos. Elaboración propia.</w:delText>
        </w:r>
        <w:r w:rsidDel="00EA61B9">
          <w:rPr>
            <w:noProof/>
          </w:rPr>
          <w:tab/>
          <w:delText>38</w:delText>
        </w:r>
      </w:del>
    </w:p>
    <w:p w14:paraId="12EE31E3" w14:textId="77777777" w:rsidR="00CB7E31" w:rsidDel="00EA61B9" w:rsidRDefault="00000000">
      <w:pPr>
        <w:pStyle w:val="Tabladeilustraciones"/>
        <w:tabs>
          <w:tab w:val="right" w:leader="dot" w:pos="8494"/>
        </w:tabs>
        <w:rPr>
          <w:del w:id="831" w:author="Jose Eduardo VIU" w:date="2023-04-08T19:27:00Z"/>
          <w:rFonts w:asciiTheme="minorHAnsi" w:eastAsiaTheme="minorEastAsia" w:hAnsiTheme="minorHAnsi" w:cstheme="minorBidi"/>
          <w:noProof/>
          <w:lang w:eastAsia="es-ES"/>
        </w:rPr>
      </w:pPr>
      <w:del w:id="832" w:author="Jose Eduardo VIU" w:date="2023-04-08T19:27:00Z">
        <w:r w:rsidDel="00EA61B9">
          <w:rPr>
            <w:noProof/>
          </w:rPr>
          <w:delText>Ilustración 23. Añadir campos de semana y año de entrada en contrato. Elaboración propia.</w:delText>
        </w:r>
        <w:r w:rsidDel="00EA61B9">
          <w:rPr>
            <w:noProof/>
          </w:rPr>
          <w:tab/>
          <w:delText>39</w:delText>
        </w:r>
      </w:del>
    </w:p>
    <w:p w14:paraId="56FC8A09" w14:textId="77777777" w:rsidR="00CB7E31" w:rsidDel="00EA61B9" w:rsidRDefault="00000000">
      <w:pPr>
        <w:pStyle w:val="Tabladeilustraciones"/>
        <w:tabs>
          <w:tab w:val="right" w:leader="dot" w:pos="8494"/>
        </w:tabs>
        <w:rPr>
          <w:del w:id="833" w:author="Jose Eduardo VIU" w:date="2023-04-08T19:27:00Z"/>
          <w:rFonts w:asciiTheme="minorHAnsi" w:eastAsiaTheme="minorEastAsia" w:hAnsiTheme="minorHAnsi" w:cstheme="minorBidi"/>
          <w:noProof/>
          <w:lang w:eastAsia="es-ES"/>
        </w:rPr>
      </w:pPr>
      <w:del w:id="834" w:author="Jose Eduardo VIU" w:date="2023-04-08T19:27:00Z">
        <w:r w:rsidDel="00EA61B9">
          <w:rPr>
            <w:noProof/>
          </w:rPr>
          <w:delText>Ilustración 24. Calcular consumo de pienso por cerda y día. Elaboración propia.</w:delText>
        </w:r>
        <w:r w:rsidDel="00EA61B9">
          <w:rPr>
            <w:noProof/>
          </w:rPr>
          <w:tab/>
          <w:delText>39</w:delText>
        </w:r>
      </w:del>
    </w:p>
    <w:p w14:paraId="31485A6E" w14:textId="77777777" w:rsidR="00CB7E31" w:rsidDel="00EA61B9" w:rsidRDefault="00000000">
      <w:pPr>
        <w:pStyle w:val="Tabladeilustraciones"/>
        <w:tabs>
          <w:tab w:val="right" w:leader="dot" w:pos="8494"/>
        </w:tabs>
        <w:rPr>
          <w:del w:id="835" w:author="Jose Eduardo VIU" w:date="2023-04-08T19:27:00Z"/>
          <w:rFonts w:asciiTheme="minorHAnsi" w:eastAsiaTheme="minorEastAsia" w:hAnsiTheme="minorHAnsi" w:cstheme="minorBidi"/>
          <w:noProof/>
          <w:lang w:eastAsia="es-ES"/>
        </w:rPr>
      </w:pPr>
      <w:del w:id="836" w:author="Jose Eduardo VIU" w:date="2023-04-08T19:27:00Z">
        <w:r w:rsidDel="00EA61B9">
          <w:rPr>
            <w:noProof/>
          </w:rPr>
          <w:delText>Ilustración 25. Función para Graficar diferencias del modelo y la realidad. Elaboración propia.</w:delText>
        </w:r>
        <w:r w:rsidDel="00EA61B9">
          <w:rPr>
            <w:noProof/>
          </w:rPr>
          <w:tab/>
          <w:delText>42</w:delText>
        </w:r>
      </w:del>
    </w:p>
    <w:p w14:paraId="3FC1FBA9" w14:textId="77777777" w:rsidR="00CB7E31" w:rsidDel="00EA61B9" w:rsidRDefault="00000000">
      <w:pPr>
        <w:pStyle w:val="Tabladeilustraciones"/>
        <w:tabs>
          <w:tab w:val="right" w:leader="dot" w:pos="8494"/>
        </w:tabs>
        <w:rPr>
          <w:del w:id="837" w:author="Jose Eduardo VIU" w:date="2023-04-08T19:27:00Z"/>
          <w:rFonts w:asciiTheme="minorHAnsi" w:eastAsiaTheme="minorEastAsia" w:hAnsiTheme="minorHAnsi" w:cstheme="minorBidi"/>
          <w:noProof/>
          <w:lang w:eastAsia="es-ES"/>
        </w:rPr>
      </w:pPr>
      <w:del w:id="838" w:author="Jose Eduardo VIU" w:date="2023-04-08T19:27:00Z">
        <w:r w:rsidDel="00EA61B9">
          <w:rPr>
            <w:noProof/>
          </w:rPr>
          <w:delText>Ilustración 26. Comvet¡rtir en One Hot Encodig. Elaboración propia.</w:delText>
        </w:r>
        <w:r w:rsidDel="00EA61B9">
          <w:rPr>
            <w:noProof/>
          </w:rPr>
          <w:tab/>
          <w:delText>44</w:delText>
        </w:r>
      </w:del>
    </w:p>
    <w:p w14:paraId="0FE06A19" w14:textId="77777777" w:rsidR="00CB7E31" w:rsidDel="00EA61B9" w:rsidRDefault="00000000">
      <w:pPr>
        <w:pStyle w:val="Tabladeilustraciones"/>
        <w:tabs>
          <w:tab w:val="right" w:leader="dot" w:pos="8494"/>
        </w:tabs>
        <w:rPr>
          <w:del w:id="839" w:author="Jose Eduardo VIU" w:date="2023-04-08T19:27:00Z"/>
          <w:rFonts w:asciiTheme="minorHAnsi" w:eastAsiaTheme="minorEastAsia" w:hAnsiTheme="minorHAnsi" w:cstheme="minorBidi"/>
          <w:noProof/>
          <w:lang w:eastAsia="es-ES"/>
        </w:rPr>
      </w:pPr>
      <w:del w:id="840" w:author="Jose Eduardo VIU" w:date="2023-04-08T19:27:00Z">
        <w:r w:rsidDel="00EA61B9">
          <w:rPr>
            <w:noProof/>
          </w:rPr>
          <w:delText>Ilustración 27. Agrupar razas en 8 categorías. Elaboración propia.</w:delText>
        </w:r>
        <w:r w:rsidDel="00EA61B9">
          <w:rPr>
            <w:noProof/>
          </w:rPr>
          <w:tab/>
          <w:delText>44</w:delText>
        </w:r>
      </w:del>
    </w:p>
    <w:p w14:paraId="2F53038B" w14:textId="77777777" w:rsidR="00CB7E31" w:rsidDel="00EA61B9" w:rsidRDefault="00000000">
      <w:pPr>
        <w:pStyle w:val="Tabladeilustraciones"/>
        <w:tabs>
          <w:tab w:val="right" w:leader="dot" w:pos="8494"/>
        </w:tabs>
        <w:rPr>
          <w:del w:id="841" w:author="Jose Eduardo VIU" w:date="2023-04-08T19:27:00Z"/>
          <w:rFonts w:asciiTheme="minorHAnsi" w:eastAsiaTheme="minorEastAsia" w:hAnsiTheme="minorHAnsi" w:cstheme="minorBidi"/>
          <w:noProof/>
          <w:lang w:eastAsia="es-ES"/>
        </w:rPr>
      </w:pPr>
      <w:del w:id="842" w:author="Jose Eduardo VIU" w:date="2023-04-08T19:27:00Z">
        <w:r w:rsidDel="00EA61B9">
          <w:rPr>
            <w:noProof/>
          </w:rPr>
          <w:delText>Ilustración 28. Selección de variables para regresión. Elaboración propia.</w:delText>
        </w:r>
        <w:r w:rsidDel="00EA61B9">
          <w:rPr>
            <w:noProof/>
          </w:rPr>
          <w:tab/>
          <w:delText>44</w:delText>
        </w:r>
      </w:del>
    </w:p>
    <w:p w14:paraId="1EBBC9C2" w14:textId="77777777" w:rsidR="00CB7E31" w:rsidDel="00EA61B9" w:rsidRDefault="00000000">
      <w:pPr>
        <w:pStyle w:val="Tabladeilustraciones"/>
        <w:tabs>
          <w:tab w:val="right" w:leader="dot" w:pos="8494"/>
        </w:tabs>
        <w:rPr>
          <w:del w:id="843" w:author="Jose Eduardo VIU" w:date="2023-04-08T19:27:00Z"/>
          <w:rFonts w:asciiTheme="minorHAnsi" w:eastAsiaTheme="minorEastAsia" w:hAnsiTheme="minorHAnsi" w:cstheme="minorBidi"/>
          <w:noProof/>
          <w:lang w:eastAsia="es-ES"/>
        </w:rPr>
      </w:pPr>
      <w:del w:id="844" w:author="Jose Eduardo VIU" w:date="2023-04-08T19:27:00Z">
        <w:r w:rsidDel="00EA61B9">
          <w:rPr>
            <w:noProof/>
          </w:rPr>
          <w:delText>Ilustración 29. Matriz de dispersión de las variables seleccionadas para regresión. Elaboración propia.</w:delText>
        </w:r>
        <w:r w:rsidDel="00EA61B9">
          <w:rPr>
            <w:noProof/>
          </w:rPr>
          <w:tab/>
          <w:delText>45</w:delText>
        </w:r>
      </w:del>
    </w:p>
    <w:p w14:paraId="2537DE49" w14:textId="77777777" w:rsidR="00CB7E31" w:rsidDel="00EA61B9" w:rsidRDefault="00000000">
      <w:pPr>
        <w:pStyle w:val="Tabladeilustraciones"/>
        <w:tabs>
          <w:tab w:val="right" w:leader="dot" w:pos="8494"/>
        </w:tabs>
        <w:rPr>
          <w:del w:id="845" w:author="Jose Eduardo VIU" w:date="2023-04-08T19:27:00Z"/>
          <w:rFonts w:asciiTheme="minorHAnsi" w:eastAsiaTheme="minorEastAsia" w:hAnsiTheme="minorHAnsi" w:cstheme="minorBidi"/>
          <w:noProof/>
          <w:lang w:eastAsia="es-ES"/>
        </w:rPr>
      </w:pPr>
      <w:del w:id="846" w:author="Jose Eduardo VIU" w:date="2023-04-08T19:27:00Z">
        <w:r w:rsidDel="00EA61B9">
          <w:rPr>
            <w:noProof/>
          </w:rPr>
          <w:delText>Ilustración 30. Matriz de correlaciones. Elaboración propia.</w:delText>
        </w:r>
        <w:r w:rsidDel="00EA61B9">
          <w:rPr>
            <w:noProof/>
          </w:rPr>
          <w:tab/>
          <w:delText>46</w:delText>
        </w:r>
      </w:del>
    </w:p>
    <w:p w14:paraId="6B5762F2" w14:textId="77777777" w:rsidR="00CB7E31" w:rsidDel="00EA61B9" w:rsidRDefault="00000000">
      <w:pPr>
        <w:pStyle w:val="Tabladeilustraciones"/>
        <w:tabs>
          <w:tab w:val="right" w:leader="dot" w:pos="8494"/>
        </w:tabs>
        <w:rPr>
          <w:del w:id="847" w:author="Jose Eduardo VIU" w:date="2023-04-08T19:27:00Z"/>
          <w:rFonts w:asciiTheme="minorHAnsi" w:eastAsiaTheme="minorEastAsia" w:hAnsiTheme="minorHAnsi" w:cstheme="minorBidi"/>
          <w:noProof/>
          <w:lang w:eastAsia="es-ES"/>
        </w:rPr>
      </w:pPr>
      <w:del w:id="848" w:author="Jose Eduardo VIU" w:date="2023-04-08T19:27:00Z">
        <w:r w:rsidDel="00EA61B9">
          <w:rPr>
            <w:noProof/>
          </w:rPr>
          <w:delText>Ilustración 31. Correlación de atributos con GMD. Elaboración propia.</w:delText>
        </w:r>
        <w:r w:rsidDel="00EA61B9">
          <w:rPr>
            <w:noProof/>
          </w:rPr>
          <w:tab/>
          <w:delText>46</w:delText>
        </w:r>
      </w:del>
    </w:p>
    <w:p w14:paraId="127BC23F" w14:textId="77777777" w:rsidR="00CB7E31" w:rsidDel="00EA61B9" w:rsidRDefault="00000000">
      <w:pPr>
        <w:pStyle w:val="Tabladeilustraciones"/>
        <w:tabs>
          <w:tab w:val="right" w:leader="dot" w:pos="8494"/>
        </w:tabs>
        <w:rPr>
          <w:del w:id="849" w:author="Jose Eduardo VIU" w:date="2023-04-08T19:27:00Z"/>
          <w:rFonts w:asciiTheme="minorHAnsi" w:eastAsiaTheme="minorEastAsia" w:hAnsiTheme="minorHAnsi" w:cstheme="minorBidi"/>
          <w:noProof/>
          <w:lang w:eastAsia="es-ES"/>
        </w:rPr>
      </w:pPr>
      <w:del w:id="850" w:author="Jose Eduardo VIU" w:date="2023-04-08T19:27:00Z">
        <w:r w:rsidDel="00EA61B9">
          <w:rPr>
            <w:noProof/>
          </w:rPr>
          <w:delText>Ilustración 32. Diferencias RandomForest v1. Elaboración propia.</w:delText>
        </w:r>
        <w:r w:rsidDel="00EA61B9">
          <w:rPr>
            <w:noProof/>
          </w:rPr>
          <w:tab/>
          <w:delText>48</w:delText>
        </w:r>
      </w:del>
    </w:p>
    <w:p w14:paraId="30D7A6C1" w14:textId="77777777" w:rsidR="00CB7E31" w:rsidDel="00EA61B9" w:rsidRDefault="00000000">
      <w:pPr>
        <w:pStyle w:val="Tabladeilustraciones"/>
        <w:tabs>
          <w:tab w:val="right" w:leader="dot" w:pos="8494"/>
        </w:tabs>
        <w:rPr>
          <w:del w:id="851" w:author="Jose Eduardo VIU" w:date="2023-04-08T19:27:00Z"/>
          <w:rFonts w:asciiTheme="minorHAnsi" w:eastAsiaTheme="minorEastAsia" w:hAnsiTheme="minorHAnsi" w:cstheme="minorBidi"/>
          <w:noProof/>
          <w:lang w:eastAsia="es-ES"/>
        </w:rPr>
      </w:pPr>
      <w:del w:id="852" w:author="Jose Eduardo VIU" w:date="2023-04-08T19:27:00Z">
        <w:r w:rsidDel="00EA61B9">
          <w:rPr>
            <w:noProof/>
          </w:rPr>
          <w:delText>Ilustración 33. Hiperparámetros a optimizar en RandomForest. Elaboración propia.</w:delText>
        </w:r>
        <w:r w:rsidDel="00EA61B9">
          <w:rPr>
            <w:noProof/>
          </w:rPr>
          <w:tab/>
          <w:delText>49</w:delText>
        </w:r>
      </w:del>
    </w:p>
    <w:p w14:paraId="5C2518F9" w14:textId="77777777" w:rsidR="00CB7E31" w:rsidDel="00EA61B9" w:rsidRDefault="00000000">
      <w:pPr>
        <w:pStyle w:val="Tabladeilustraciones"/>
        <w:tabs>
          <w:tab w:val="right" w:leader="dot" w:pos="8494"/>
        </w:tabs>
        <w:rPr>
          <w:del w:id="853" w:author="Jose Eduardo VIU" w:date="2023-04-08T19:27:00Z"/>
          <w:rFonts w:asciiTheme="minorHAnsi" w:eastAsiaTheme="minorEastAsia" w:hAnsiTheme="minorHAnsi" w:cstheme="minorBidi"/>
          <w:noProof/>
          <w:lang w:eastAsia="es-ES"/>
        </w:rPr>
      </w:pPr>
      <w:del w:id="854" w:author="Jose Eduardo VIU" w:date="2023-04-08T19:27:00Z">
        <w:r w:rsidDel="00EA61B9">
          <w:rPr>
            <w:noProof/>
          </w:rPr>
          <w:delText>Ilustración 34. Búsqueda de hiperparámetros RandomForest. Elaboración propia.</w:delText>
        </w:r>
        <w:r w:rsidDel="00EA61B9">
          <w:rPr>
            <w:noProof/>
          </w:rPr>
          <w:tab/>
          <w:delText>50</w:delText>
        </w:r>
      </w:del>
    </w:p>
    <w:p w14:paraId="163BE0A7" w14:textId="708128E4" w:rsidR="00CB7E31" w:rsidDel="00FE7368" w:rsidRDefault="00000000">
      <w:pPr>
        <w:pStyle w:val="Tabladeilustraciones"/>
        <w:tabs>
          <w:tab w:val="right" w:leader="dot" w:pos="8494"/>
        </w:tabs>
        <w:rPr>
          <w:del w:id="855" w:author="Jose Eduardo VIU" w:date="2023-04-02T11:29:00Z"/>
          <w:rFonts w:asciiTheme="minorHAnsi" w:eastAsiaTheme="minorEastAsia" w:hAnsiTheme="minorHAnsi" w:cstheme="minorBidi"/>
          <w:lang w:eastAsia="es-ES"/>
        </w:rPr>
      </w:pPr>
      <w:del w:id="856" w:author="Jose Eduardo VIU" w:date="2023-04-08T19:27:00Z">
        <w:r w:rsidDel="00EA61B9">
          <w:rPr>
            <w:noProof/>
          </w:rPr>
          <w:delText>Ilustración 35. Errores RandomForest con mejores parámetros. Elaboración propia.</w:delText>
        </w:r>
        <w:r w:rsidDel="00EA61B9">
          <w:rPr>
            <w:noProof/>
          </w:rPr>
          <w:tab/>
          <w:delText>51</w:delText>
        </w:r>
      </w:del>
      <w:r>
        <w:fldChar w:fldCharType="end"/>
      </w:r>
    </w:p>
    <w:p w14:paraId="12261221" w14:textId="4DB9FAFB" w:rsidR="00CB7E31" w:rsidDel="00FE7368" w:rsidRDefault="00CB7E31" w:rsidP="00107105">
      <w:pPr>
        <w:pStyle w:val="Tabladeilustraciones"/>
        <w:tabs>
          <w:tab w:val="right" w:leader="dot" w:pos="8494"/>
        </w:tabs>
        <w:rPr>
          <w:del w:id="857" w:author="Jose Eduardo VIU" w:date="2023-04-02T11:29:00Z"/>
          <w:rFonts w:asciiTheme="minorHAnsi" w:eastAsiaTheme="minorEastAsia" w:hAnsiTheme="minorHAnsi" w:cstheme="minorBidi"/>
          <w:lang w:eastAsia="es-ES"/>
        </w:rPr>
      </w:pPr>
    </w:p>
    <w:p w14:paraId="59923CF3" w14:textId="77557DCD" w:rsidR="00CB7E31" w:rsidDel="00FE7368" w:rsidRDefault="00CB7E31">
      <w:pPr>
        <w:pStyle w:val="Tabladeilustraciones"/>
        <w:rPr>
          <w:del w:id="858" w:author="Jose Eduardo VIU" w:date="2023-04-02T11:29:00Z"/>
        </w:rPr>
        <w:pPrChange w:id="859" w:author="Jose Eduardo VIU" w:date="2023-04-02T11:29:00Z">
          <w:pPr/>
        </w:pPrChange>
      </w:pPr>
    </w:p>
    <w:p w14:paraId="5A39229F" w14:textId="09310210" w:rsidR="00CB7E31" w:rsidDel="00FE7368" w:rsidRDefault="00000000">
      <w:pPr>
        <w:pStyle w:val="Tabladeilustraciones"/>
        <w:rPr>
          <w:del w:id="860" w:author="Jose Eduardo VIU" w:date="2023-04-02T11:29:00Z"/>
          <w:i/>
        </w:rPr>
        <w:pPrChange w:id="861" w:author="Jose Eduardo VIU" w:date="2023-04-02T11:29:00Z">
          <w:pPr>
            <w:shd w:val="clear" w:color="auto" w:fill="E5B8B7" w:themeFill="accent2" w:themeFillTint="66"/>
          </w:pPr>
        </w:pPrChange>
      </w:pPr>
      <w:del w:id="862" w:author="Jose Eduardo VIU" w:date="2023-04-02T11:29:00Z">
        <w:r w:rsidDel="00FE7368">
          <w:rPr>
            <w:i/>
          </w:rPr>
          <w:delText>¡¡¡INFORMATIVO!!! (quitar)</w:delText>
        </w:r>
      </w:del>
    </w:p>
    <w:p w14:paraId="5CF220A0" w14:textId="145ACBBC" w:rsidR="00CB7E31" w:rsidDel="00FE7368" w:rsidRDefault="00000000">
      <w:pPr>
        <w:pStyle w:val="Tabladeilustraciones"/>
        <w:rPr>
          <w:del w:id="863" w:author="Jose Eduardo VIU" w:date="2023-04-02T11:29:00Z"/>
          <w:i/>
        </w:rPr>
        <w:pPrChange w:id="864" w:author="Jose Eduardo VIU" w:date="2023-04-02T11:29:00Z">
          <w:pPr>
            <w:shd w:val="clear" w:color="auto" w:fill="E5B8B7" w:themeFill="accent2" w:themeFillTint="66"/>
          </w:pPr>
        </w:pPrChange>
      </w:pPr>
      <w:del w:id="865" w:author="Jose Eduardo VIU" w:date="2023-04-02T11:29:00Z">
        <w:r w:rsidDel="00FE7368">
          <w:rPr>
            <w:i/>
          </w:rPr>
          <w:delText>*Actualizar índice de tablas (Referencias / Insertar tabla de ilustraciones)</w:delText>
        </w:r>
      </w:del>
    </w:p>
    <w:p w14:paraId="4FDA856C" w14:textId="7A46A7B0" w:rsidR="00CB7E31" w:rsidDel="00FE7368" w:rsidRDefault="00CB7E31">
      <w:pPr>
        <w:pStyle w:val="Tabladeilustraciones"/>
        <w:rPr>
          <w:del w:id="866" w:author="Jose Eduardo VIU" w:date="2023-04-02T11:29:00Z"/>
        </w:rPr>
        <w:pPrChange w:id="867" w:author="Jose Eduardo VIU" w:date="2023-04-02T11:29:00Z">
          <w:pPr/>
        </w:pPrChange>
      </w:pPr>
    </w:p>
    <w:p w14:paraId="0D3D5E46" w14:textId="77777777" w:rsidR="00CB7E31" w:rsidRDefault="00000000">
      <w:pPr>
        <w:pStyle w:val="Tabladeilustraciones"/>
        <w:rPr>
          <w:rFonts w:asciiTheme="majorHAnsi" w:eastAsiaTheme="majorEastAsia" w:hAnsiTheme="majorHAnsi" w:cstheme="majorBidi"/>
          <w:spacing w:val="-10"/>
          <w:sz w:val="56"/>
          <w:szCs w:val="56"/>
        </w:rPr>
        <w:pPrChange w:id="868" w:author="Jose Eduardo VIU" w:date="2023-04-02T11:29:00Z">
          <w:pPr>
            <w:jc w:val="left"/>
          </w:pPr>
        </w:pPrChange>
      </w:pPr>
      <w:r>
        <w:br w:type="page"/>
      </w:r>
    </w:p>
    <w:p w14:paraId="06565556" w14:textId="77777777" w:rsidR="00CB7E31" w:rsidRDefault="00000000">
      <w:pPr>
        <w:pStyle w:val="Ttulo"/>
      </w:pPr>
      <w:r>
        <w:lastRenderedPageBreak/>
        <w:t>Índice de tablas</w:t>
      </w:r>
    </w:p>
    <w:p w14:paraId="2A88AC23" w14:textId="7B2A2585" w:rsidR="00EA61B9" w:rsidRDefault="00000000">
      <w:pPr>
        <w:pStyle w:val="Tabladeilustraciones"/>
        <w:tabs>
          <w:tab w:val="right" w:leader="dot" w:pos="8494"/>
        </w:tabs>
        <w:rPr>
          <w:ins w:id="869" w:author="Jose Eduardo VIU" w:date="2023-04-08T19:29:00Z"/>
          <w:rFonts w:asciiTheme="minorHAnsi" w:eastAsiaTheme="minorEastAsia" w:hAnsiTheme="minorHAnsi" w:cstheme="minorBidi"/>
          <w:noProof/>
          <w:lang w:eastAsia="es-ES"/>
        </w:rPr>
      </w:pPr>
      <w:r>
        <w:fldChar w:fldCharType="begin"/>
      </w:r>
      <w:r>
        <w:instrText xml:space="preserve"> TOC \c "Tabla" </w:instrText>
      </w:r>
      <w:r>
        <w:fldChar w:fldCharType="separate"/>
      </w:r>
      <w:ins w:id="870" w:author="Jose Eduardo VIU" w:date="2023-04-08T19:29:00Z">
        <w:r w:rsidR="00EA61B9">
          <w:rPr>
            <w:noProof/>
          </w:rPr>
          <w:t>Tabla 1. Columnas con datos faltantes. Elaboración propia</w:t>
        </w:r>
        <w:r w:rsidR="00EA61B9">
          <w:rPr>
            <w:noProof/>
          </w:rPr>
          <w:tab/>
        </w:r>
        <w:r w:rsidR="00EA61B9">
          <w:rPr>
            <w:noProof/>
          </w:rPr>
          <w:fldChar w:fldCharType="begin"/>
        </w:r>
        <w:r w:rsidR="00EA61B9">
          <w:rPr>
            <w:noProof/>
          </w:rPr>
          <w:instrText xml:space="preserve"> PAGEREF _Toc131874580 \h </w:instrText>
        </w:r>
        <w:r w:rsidR="00EA61B9">
          <w:rPr>
            <w:noProof/>
          </w:rPr>
        </w:r>
      </w:ins>
      <w:r w:rsidR="00EA61B9">
        <w:rPr>
          <w:noProof/>
        </w:rPr>
        <w:fldChar w:fldCharType="separate"/>
      </w:r>
      <w:ins w:id="871" w:author="Jose Eduardo VIU" w:date="2023-04-08T19:29:00Z">
        <w:r w:rsidR="00EA61B9">
          <w:rPr>
            <w:noProof/>
          </w:rPr>
          <w:t>30</w:t>
        </w:r>
        <w:r w:rsidR="00EA61B9">
          <w:rPr>
            <w:noProof/>
          </w:rPr>
          <w:fldChar w:fldCharType="end"/>
        </w:r>
      </w:ins>
    </w:p>
    <w:p w14:paraId="58408232" w14:textId="142D6255" w:rsidR="00EA61B9" w:rsidRDefault="00EA61B9">
      <w:pPr>
        <w:pStyle w:val="Tabladeilustraciones"/>
        <w:tabs>
          <w:tab w:val="right" w:leader="dot" w:pos="8494"/>
        </w:tabs>
        <w:rPr>
          <w:ins w:id="872" w:author="Jose Eduardo VIU" w:date="2023-04-08T19:29:00Z"/>
          <w:rFonts w:asciiTheme="minorHAnsi" w:eastAsiaTheme="minorEastAsia" w:hAnsiTheme="minorHAnsi" w:cstheme="minorBidi"/>
          <w:noProof/>
          <w:lang w:eastAsia="es-ES"/>
        </w:rPr>
      </w:pPr>
      <w:ins w:id="873" w:author="Jose Eduardo VIU" w:date="2023-04-08T19:29:00Z">
        <w:r>
          <w:rPr>
            <w:noProof/>
          </w:rPr>
          <w:t>Tabla 2. Columnas del Dataset tras quitar atributos no necesarios. Elaboración propia.</w:t>
        </w:r>
        <w:r>
          <w:rPr>
            <w:noProof/>
          </w:rPr>
          <w:tab/>
        </w:r>
        <w:r>
          <w:rPr>
            <w:noProof/>
          </w:rPr>
          <w:fldChar w:fldCharType="begin"/>
        </w:r>
        <w:r>
          <w:rPr>
            <w:noProof/>
          </w:rPr>
          <w:instrText xml:space="preserve"> PAGEREF _Toc131874581 \h </w:instrText>
        </w:r>
        <w:r>
          <w:rPr>
            <w:noProof/>
          </w:rPr>
        </w:r>
      </w:ins>
      <w:r>
        <w:rPr>
          <w:noProof/>
        </w:rPr>
        <w:fldChar w:fldCharType="separate"/>
      </w:r>
      <w:ins w:id="874" w:author="Jose Eduardo VIU" w:date="2023-04-08T19:29:00Z">
        <w:r>
          <w:rPr>
            <w:noProof/>
          </w:rPr>
          <w:t>34</w:t>
        </w:r>
        <w:r>
          <w:rPr>
            <w:noProof/>
          </w:rPr>
          <w:fldChar w:fldCharType="end"/>
        </w:r>
      </w:ins>
    </w:p>
    <w:p w14:paraId="3DCFA872" w14:textId="5BC212CC" w:rsidR="00EA61B9" w:rsidRDefault="00EA61B9">
      <w:pPr>
        <w:pStyle w:val="Tabladeilustraciones"/>
        <w:tabs>
          <w:tab w:val="right" w:leader="dot" w:pos="8494"/>
        </w:tabs>
        <w:rPr>
          <w:ins w:id="875" w:author="Jose Eduardo VIU" w:date="2023-04-08T19:29:00Z"/>
          <w:rFonts w:asciiTheme="minorHAnsi" w:eastAsiaTheme="minorEastAsia" w:hAnsiTheme="minorHAnsi" w:cstheme="minorBidi"/>
          <w:noProof/>
          <w:lang w:eastAsia="es-ES"/>
        </w:rPr>
      </w:pPr>
      <w:ins w:id="876" w:author="Jose Eduardo VIU" w:date="2023-04-08T19:29:00Z">
        <w:r>
          <w:rPr>
            <w:noProof/>
          </w:rPr>
          <w:t>Tabla 3. Columnas Seleccionadas para regresión. Elaboración propia.</w:t>
        </w:r>
        <w:r>
          <w:rPr>
            <w:noProof/>
          </w:rPr>
          <w:tab/>
        </w:r>
        <w:r>
          <w:rPr>
            <w:noProof/>
          </w:rPr>
          <w:fldChar w:fldCharType="begin"/>
        </w:r>
        <w:r>
          <w:rPr>
            <w:noProof/>
          </w:rPr>
          <w:instrText xml:space="preserve"> PAGEREF _Toc131874582 \h </w:instrText>
        </w:r>
        <w:r>
          <w:rPr>
            <w:noProof/>
          </w:rPr>
        </w:r>
      </w:ins>
      <w:r>
        <w:rPr>
          <w:noProof/>
        </w:rPr>
        <w:fldChar w:fldCharType="separate"/>
      </w:r>
      <w:ins w:id="877" w:author="Jose Eduardo VIU" w:date="2023-04-08T19:29:00Z">
        <w:r>
          <w:rPr>
            <w:noProof/>
          </w:rPr>
          <w:t>45</w:t>
        </w:r>
        <w:r>
          <w:rPr>
            <w:noProof/>
          </w:rPr>
          <w:fldChar w:fldCharType="end"/>
        </w:r>
      </w:ins>
    </w:p>
    <w:p w14:paraId="627DEB56" w14:textId="1F9E35FB" w:rsidR="00EA61B9" w:rsidRDefault="00EA61B9">
      <w:pPr>
        <w:pStyle w:val="Tabladeilustraciones"/>
        <w:tabs>
          <w:tab w:val="right" w:leader="dot" w:pos="8494"/>
        </w:tabs>
        <w:rPr>
          <w:ins w:id="878" w:author="Jose Eduardo VIU" w:date="2023-04-08T19:29:00Z"/>
          <w:rFonts w:asciiTheme="minorHAnsi" w:eastAsiaTheme="minorEastAsia" w:hAnsiTheme="minorHAnsi" w:cstheme="minorBidi"/>
          <w:noProof/>
          <w:lang w:eastAsia="es-ES"/>
        </w:rPr>
      </w:pPr>
      <w:ins w:id="879" w:author="Jose Eduardo VIU" w:date="2023-04-08T19:29:00Z">
        <w:r>
          <w:rPr>
            <w:noProof/>
          </w:rPr>
          <w:t>Tabla 4. Errores de estimación para RandomForest v1. Elaboración propia.</w:t>
        </w:r>
        <w:r>
          <w:rPr>
            <w:noProof/>
          </w:rPr>
          <w:tab/>
        </w:r>
        <w:r>
          <w:rPr>
            <w:noProof/>
          </w:rPr>
          <w:fldChar w:fldCharType="begin"/>
        </w:r>
        <w:r>
          <w:rPr>
            <w:noProof/>
          </w:rPr>
          <w:instrText xml:space="preserve"> PAGEREF _Toc131874583 \h </w:instrText>
        </w:r>
        <w:r>
          <w:rPr>
            <w:noProof/>
          </w:rPr>
        </w:r>
      </w:ins>
      <w:r>
        <w:rPr>
          <w:noProof/>
        </w:rPr>
        <w:fldChar w:fldCharType="separate"/>
      </w:r>
      <w:ins w:id="880" w:author="Jose Eduardo VIU" w:date="2023-04-08T19:29:00Z">
        <w:r>
          <w:rPr>
            <w:noProof/>
          </w:rPr>
          <w:t>49</w:t>
        </w:r>
        <w:r>
          <w:rPr>
            <w:noProof/>
          </w:rPr>
          <w:fldChar w:fldCharType="end"/>
        </w:r>
      </w:ins>
    </w:p>
    <w:p w14:paraId="13BA3EDA" w14:textId="2193FA02" w:rsidR="00EA61B9" w:rsidRDefault="00EA61B9">
      <w:pPr>
        <w:pStyle w:val="Tabladeilustraciones"/>
        <w:tabs>
          <w:tab w:val="right" w:leader="dot" w:pos="8494"/>
        </w:tabs>
        <w:rPr>
          <w:ins w:id="881" w:author="Jose Eduardo VIU" w:date="2023-04-08T19:29:00Z"/>
          <w:rFonts w:asciiTheme="minorHAnsi" w:eastAsiaTheme="minorEastAsia" w:hAnsiTheme="minorHAnsi" w:cstheme="minorBidi"/>
          <w:noProof/>
          <w:lang w:eastAsia="es-ES"/>
        </w:rPr>
      </w:pPr>
      <w:ins w:id="882" w:author="Jose Eduardo VIU" w:date="2023-04-08T19:29:00Z">
        <w:r>
          <w:rPr>
            <w:noProof/>
          </w:rPr>
          <w:t>Tabla 5. Características más relevantes según RandomForest. Elaboración propia.</w:t>
        </w:r>
        <w:r>
          <w:rPr>
            <w:noProof/>
          </w:rPr>
          <w:tab/>
        </w:r>
        <w:r>
          <w:rPr>
            <w:noProof/>
          </w:rPr>
          <w:fldChar w:fldCharType="begin"/>
        </w:r>
        <w:r>
          <w:rPr>
            <w:noProof/>
          </w:rPr>
          <w:instrText xml:space="preserve"> PAGEREF _Toc131874584 \h </w:instrText>
        </w:r>
        <w:r>
          <w:rPr>
            <w:noProof/>
          </w:rPr>
        </w:r>
      </w:ins>
      <w:r>
        <w:rPr>
          <w:noProof/>
        </w:rPr>
        <w:fldChar w:fldCharType="separate"/>
      </w:r>
      <w:ins w:id="883" w:author="Jose Eduardo VIU" w:date="2023-04-08T19:29:00Z">
        <w:r>
          <w:rPr>
            <w:noProof/>
          </w:rPr>
          <w:t>49</w:t>
        </w:r>
        <w:r>
          <w:rPr>
            <w:noProof/>
          </w:rPr>
          <w:fldChar w:fldCharType="end"/>
        </w:r>
      </w:ins>
    </w:p>
    <w:p w14:paraId="6B09E74B" w14:textId="761652DB" w:rsidR="00EA61B9" w:rsidRDefault="00EA61B9">
      <w:pPr>
        <w:pStyle w:val="Tabladeilustraciones"/>
        <w:tabs>
          <w:tab w:val="right" w:leader="dot" w:pos="8494"/>
        </w:tabs>
        <w:rPr>
          <w:ins w:id="884" w:author="Jose Eduardo VIU" w:date="2023-04-08T19:29:00Z"/>
          <w:rFonts w:asciiTheme="minorHAnsi" w:eastAsiaTheme="minorEastAsia" w:hAnsiTheme="minorHAnsi" w:cstheme="minorBidi"/>
          <w:noProof/>
          <w:lang w:eastAsia="es-ES"/>
        </w:rPr>
      </w:pPr>
      <w:ins w:id="885" w:author="Jose Eduardo VIU" w:date="2023-04-08T19:29:00Z">
        <w:r>
          <w:rPr>
            <w:noProof/>
          </w:rPr>
          <w:t>Tabla 6. Mejores parámetros para RandomForest. Elaboración propia.</w:t>
        </w:r>
        <w:r>
          <w:rPr>
            <w:noProof/>
          </w:rPr>
          <w:tab/>
        </w:r>
        <w:r>
          <w:rPr>
            <w:noProof/>
          </w:rPr>
          <w:fldChar w:fldCharType="begin"/>
        </w:r>
        <w:r>
          <w:rPr>
            <w:noProof/>
          </w:rPr>
          <w:instrText xml:space="preserve"> PAGEREF _Toc131874585 \h </w:instrText>
        </w:r>
        <w:r>
          <w:rPr>
            <w:noProof/>
          </w:rPr>
        </w:r>
      </w:ins>
      <w:r>
        <w:rPr>
          <w:noProof/>
        </w:rPr>
        <w:fldChar w:fldCharType="separate"/>
      </w:r>
      <w:ins w:id="886" w:author="Jose Eduardo VIU" w:date="2023-04-08T19:29:00Z">
        <w:r>
          <w:rPr>
            <w:noProof/>
          </w:rPr>
          <w:t>51</w:t>
        </w:r>
        <w:r>
          <w:rPr>
            <w:noProof/>
          </w:rPr>
          <w:fldChar w:fldCharType="end"/>
        </w:r>
      </w:ins>
    </w:p>
    <w:p w14:paraId="75FB07A0" w14:textId="32392683" w:rsidR="00EA61B9" w:rsidRDefault="00EA61B9">
      <w:pPr>
        <w:pStyle w:val="Tabladeilustraciones"/>
        <w:tabs>
          <w:tab w:val="right" w:leader="dot" w:pos="8494"/>
        </w:tabs>
        <w:rPr>
          <w:ins w:id="887" w:author="Jose Eduardo VIU" w:date="2023-04-08T19:29:00Z"/>
          <w:rFonts w:asciiTheme="minorHAnsi" w:eastAsiaTheme="minorEastAsia" w:hAnsiTheme="minorHAnsi" w:cstheme="minorBidi"/>
          <w:noProof/>
          <w:lang w:eastAsia="es-ES"/>
        </w:rPr>
      </w:pPr>
      <w:ins w:id="888" w:author="Jose Eduardo VIU" w:date="2023-04-08T19:29:00Z">
        <w:r>
          <w:rPr>
            <w:noProof/>
          </w:rPr>
          <w:t>Tabla 7. Errores de mejores parámetros para RandomForest. Elaboración propia.</w:t>
        </w:r>
        <w:r>
          <w:rPr>
            <w:noProof/>
          </w:rPr>
          <w:tab/>
        </w:r>
        <w:r>
          <w:rPr>
            <w:noProof/>
          </w:rPr>
          <w:fldChar w:fldCharType="begin"/>
        </w:r>
        <w:r>
          <w:rPr>
            <w:noProof/>
          </w:rPr>
          <w:instrText xml:space="preserve"> PAGEREF _Toc131874586 \h </w:instrText>
        </w:r>
        <w:r>
          <w:rPr>
            <w:noProof/>
          </w:rPr>
        </w:r>
      </w:ins>
      <w:r>
        <w:rPr>
          <w:noProof/>
        </w:rPr>
        <w:fldChar w:fldCharType="separate"/>
      </w:r>
      <w:ins w:id="889" w:author="Jose Eduardo VIU" w:date="2023-04-08T19:29:00Z">
        <w:r>
          <w:rPr>
            <w:noProof/>
          </w:rPr>
          <w:t>51</w:t>
        </w:r>
        <w:r>
          <w:rPr>
            <w:noProof/>
          </w:rPr>
          <w:fldChar w:fldCharType="end"/>
        </w:r>
      </w:ins>
    </w:p>
    <w:p w14:paraId="3A608E2B" w14:textId="0E87167D" w:rsidR="00EA61B9" w:rsidRDefault="00EA61B9">
      <w:pPr>
        <w:pStyle w:val="Tabladeilustraciones"/>
        <w:tabs>
          <w:tab w:val="right" w:leader="dot" w:pos="8494"/>
        </w:tabs>
        <w:rPr>
          <w:ins w:id="890" w:author="Jose Eduardo VIU" w:date="2023-04-08T19:29:00Z"/>
          <w:rFonts w:asciiTheme="minorHAnsi" w:eastAsiaTheme="minorEastAsia" w:hAnsiTheme="minorHAnsi" w:cstheme="minorBidi"/>
          <w:noProof/>
          <w:lang w:eastAsia="es-ES"/>
        </w:rPr>
      </w:pPr>
      <w:ins w:id="891" w:author="Jose Eduardo VIU" w:date="2023-04-08T19:29:00Z">
        <w:r>
          <w:rPr>
            <w:noProof/>
          </w:rPr>
          <w:t>Tabla 8. Ranking de modelos segun LazyPredict. Elaboración propia.</w:t>
        </w:r>
        <w:r>
          <w:rPr>
            <w:noProof/>
          </w:rPr>
          <w:tab/>
        </w:r>
        <w:r>
          <w:rPr>
            <w:noProof/>
          </w:rPr>
          <w:fldChar w:fldCharType="begin"/>
        </w:r>
        <w:r>
          <w:rPr>
            <w:noProof/>
          </w:rPr>
          <w:instrText xml:space="preserve"> PAGEREF _Toc131874587 \h </w:instrText>
        </w:r>
        <w:r>
          <w:rPr>
            <w:noProof/>
          </w:rPr>
        </w:r>
      </w:ins>
      <w:r>
        <w:rPr>
          <w:noProof/>
        </w:rPr>
        <w:fldChar w:fldCharType="separate"/>
      </w:r>
      <w:ins w:id="892" w:author="Jose Eduardo VIU" w:date="2023-04-08T19:29:00Z">
        <w:r>
          <w:rPr>
            <w:noProof/>
          </w:rPr>
          <w:t>53</w:t>
        </w:r>
        <w:r>
          <w:rPr>
            <w:noProof/>
          </w:rPr>
          <w:fldChar w:fldCharType="end"/>
        </w:r>
      </w:ins>
    </w:p>
    <w:p w14:paraId="253AEA01" w14:textId="0F8E7266" w:rsidR="00EA61B9" w:rsidRDefault="00EA61B9">
      <w:pPr>
        <w:pStyle w:val="Tabladeilustraciones"/>
        <w:tabs>
          <w:tab w:val="right" w:leader="dot" w:pos="8494"/>
        </w:tabs>
        <w:rPr>
          <w:ins w:id="893" w:author="Jose Eduardo VIU" w:date="2023-04-08T19:29:00Z"/>
          <w:rFonts w:asciiTheme="minorHAnsi" w:eastAsiaTheme="minorEastAsia" w:hAnsiTheme="minorHAnsi" w:cstheme="minorBidi"/>
          <w:noProof/>
          <w:lang w:eastAsia="es-ES"/>
        </w:rPr>
      </w:pPr>
      <w:ins w:id="894" w:author="Jose Eduardo VIU" w:date="2023-04-08T19:29:00Z">
        <w:r>
          <w:rPr>
            <w:noProof/>
          </w:rPr>
          <w:t>Tabla 9. Errores de HistGradientBoostingRegressor tras optimizar parámetros. Elaboración propia.</w:t>
        </w:r>
        <w:r>
          <w:rPr>
            <w:noProof/>
          </w:rPr>
          <w:tab/>
        </w:r>
        <w:r>
          <w:rPr>
            <w:noProof/>
          </w:rPr>
          <w:fldChar w:fldCharType="begin"/>
        </w:r>
        <w:r>
          <w:rPr>
            <w:noProof/>
          </w:rPr>
          <w:instrText xml:space="preserve"> PAGEREF _Toc131874588 \h </w:instrText>
        </w:r>
        <w:r>
          <w:rPr>
            <w:noProof/>
          </w:rPr>
        </w:r>
      </w:ins>
      <w:r>
        <w:rPr>
          <w:noProof/>
        </w:rPr>
        <w:fldChar w:fldCharType="separate"/>
      </w:r>
      <w:ins w:id="895" w:author="Jose Eduardo VIU" w:date="2023-04-08T19:29:00Z">
        <w:r>
          <w:rPr>
            <w:noProof/>
          </w:rPr>
          <w:t>55</w:t>
        </w:r>
        <w:r>
          <w:rPr>
            <w:noProof/>
          </w:rPr>
          <w:fldChar w:fldCharType="end"/>
        </w:r>
      </w:ins>
    </w:p>
    <w:p w14:paraId="602FEECB" w14:textId="11FA8974" w:rsidR="00EA61B9" w:rsidRDefault="00EA61B9">
      <w:pPr>
        <w:pStyle w:val="Tabladeilustraciones"/>
        <w:tabs>
          <w:tab w:val="right" w:leader="dot" w:pos="8494"/>
        </w:tabs>
        <w:rPr>
          <w:ins w:id="896" w:author="Jose Eduardo VIU" w:date="2023-04-08T19:29:00Z"/>
          <w:rFonts w:asciiTheme="minorHAnsi" w:eastAsiaTheme="minorEastAsia" w:hAnsiTheme="minorHAnsi" w:cstheme="minorBidi"/>
          <w:noProof/>
          <w:lang w:eastAsia="es-ES"/>
        </w:rPr>
      </w:pPr>
      <w:ins w:id="897" w:author="Jose Eduardo VIU" w:date="2023-04-08T19:29:00Z">
        <w:r>
          <w:rPr>
            <w:noProof/>
          </w:rPr>
          <w:t>Tabla 10. Estimadores para LightGBM. Elaboración propia.</w:t>
        </w:r>
        <w:r>
          <w:rPr>
            <w:noProof/>
          </w:rPr>
          <w:tab/>
        </w:r>
        <w:r>
          <w:rPr>
            <w:noProof/>
          </w:rPr>
          <w:fldChar w:fldCharType="begin"/>
        </w:r>
        <w:r>
          <w:rPr>
            <w:noProof/>
          </w:rPr>
          <w:instrText xml:space="preserve"> PAGEREF _Toc131874589 \h </w:instrText>
        </w:r>
        <w:r>
          <w:rPr>
            <w:noProof/>
          </w:rPr>
        </w:r>
      </w:ins>
      <w:r>
        <w:rPr>
          <w:noProof/>
        </w:rPr>
        <w:fldChar w:fldCharType="separate"/>
      </w:r>
      <w:ins w:id="898" w:author="Jose Eduardo VIU" w:date="2023-04-08T19:29:00Z">
        <w:r>
          <w:rPr>
            <w:noProof/>
          </w:rPr>
          <w:t>57</w:t>
        </w:r>
        <w:r>
          <w:rPr>
            <w:noProof/>
          </w:rPr>
          <w:fldChar w:fldCharType="end"/>
        </w:r>
      </w:ins>
    </w:p>
    <w:p w14:paraId="29E8D80F" w14:textId="2E85E6DF" w:rsidR="00EA61B9" w:rsidRDefault="00EA61B9">
      <w:pPr>
        <w:pStyle w:val="Tabladeilustraciones"/>
        <w:tabs>
          <w:tab w:val="right" w:leader="dot" w:pos="8494"/>
        </w:tabs>
        <w:rPr>
          <w:ins w:id="899" w:author="Jose Eduardo VIU" w:date="2023-04-08T19:29:00Z"/>
          <w:rFonts w:asciiTheme="minorHAnsi" w:eastAsiaTheme="minorEastAsia" w:hAnsiTheme="minorHAnsi" w:cstheme="minorBidi"/>
          <w:noProof/>
          <w:lang w:eastAsia="es-ES"/>
        </w:rPr>
      </w:pPr>
      <w:ins w:id="900" w:author="Jose Eduardo VIU" w:date="2023-04-08T19:29:00Z">
        <w:r>
          <w:rPr>
            <w:noProof/>
          </w:rPr>
          <w:t>Tabla 11. Comparar estimadores de mejor modelo y anterior. Elaboración propia.</w:t>
        </w:r>
        <w:r>
          <w:rPr>
            <w:noProof/>
          </w:rPr>
          <w:tab/>
        </w:r>
        <w:r>
          <w:rPr>
            <w:noProof/>
          </w:rPr>
          <w:fldChar w:fldCharType="begin"/>
        </w:r>
        <w:r>
          <w:rPr>
            <w:noProof/>
          </w:rPr>
          <w:instrText xml:space="preserve"> PAGEREF _Toc131874590 \h </w:instrText>
        </w:r>
        <w:r>
          <w:rPr>
            <w:noProof/>
          </w:rPr>
        </w:r>
      </w:ins>
      <w:r>
        <w:rPr>
          <w:noProof/>
        </w:rPr>
        <w:fldChar w:fldCharType="separate"/>
      </w:r>
      <w:ins w:id="901" w:author="Jose Eduardo VIU" w:date="2023-04-08T19:29:00Z">
        <w:r>
          <w:rPr>
            <w:noProof/>
          </w:rPr>
          <w:t>63</w:t>
        </w:r>
        <w:r>
          <w:rPr>
            <w:noProof/>
          </w:rPr>
          <w:fldChar w:fldCharType="end"/>
        </w:r>
      </w:ins>
    </w:p>
    <w:p w14:paraId="4F5F2D71" w14:textId="64B58A05" w:rsidR="00E16EB1" w:rsidDel="00EA61B9" w:rsidRDefault="00E16EB1">
      <w:pPr>
        <w:pStyle w:val="Tabladeilustraciones"/>
        <w:tabs>
          <w:tab w:val="right" w:leader="dot" w:pos="8494"/>
        </w:tabs>
        <w:rPr>
          <w:ins w:id="902" w:author="CAMARA GOMEZ, JOSE EDUARDO" w:date="2023-04-03T11:10:00Z"/>
          <w:del w:id="903" w:author="Jose Eduardo VIU" w:date="2023-04-08T19:27:00Z"/>
          <w:rFonts w:asciiTheme="minorHAnsi" w:eastAsiaTheme="minorEastAsia" w:hAnsiTheme="minorHAnsi" w:cstheme="minorBidi"/>
          <w:noProof/>
          <w:lang w:eastAsia="es-ES"/>
        </w:rPr>
      </w:pPr>
      <w:ins w:id="904" w:author="CAMARA GOMEZ, JOSE EDUARDO" w:date="2023-04-03T11:10:00Z">
        <w:del w:id="905" w:author="Jose Eduardo VIU" w:date="2023-04-08T19:27:00Z">
          <w:r w:rsidDel="00EA61B9">
            <w:rPr>
              <w:noProof/>
            </w:rPr>
            <w:delText>Tabla 1. Columnas con datos faltantes. Elaboración propia</w:delText>
          </w:r>
          <w:r w:rsidDel="00EA61B9">
            <w:rPr>
              <w:noProof/>
            </w:rPr>
            <w:tab/>
          </w:r>
        </w:del>
      </w:ins>
      <w:ins w:id="906" w:author="CAMARA GOMEZ, JOSE EDUARDO" w:date="2023-04-03T11:25:00Z">
        <w:del w:id="907" w:author="Jose Eduardo VIU" w:date="2023-04-08T19:27:00Z">
          <w:r w:rsidR="00E21698" w:rsidDel="00EA61B9">
            <w:rPr>
              <w:noProof/>
            </w:rPr>
            <w:delText>29</w:delText>
          </w:r>
        </w:del>
      </w:ins>
    </w:p>
    <w:p w14:paraId="115F171A" w14:textId="27AEC23D" w:rsidR="00E16EB1" w:rsidDel="00EA61B9" w:rsidRDefault="00E16EB1">
      <w:pPr>
        <w:pStyle w:val="Tabladeilustraciones"/>
        <w:tabs>
          <w:tab w:val="right" w:leader="dot" w:pos="8494"/>
        </w:tabs>
        <w:rPr>
          <w:ins w:id="908" w:author="CAMARA GOMEZ, JOSE EDUARDO" w:date="2023-04-03T11:10:00Z"/>
          <w:del w:id="909" w:author="Jose Eduardo VIU" w:date="2023-04-08T19:27:00Z"/>
          <w:rFonts w:asciiTheme="minorHAnsi" w:eastAsiaTheme="minorEastAsia" w:hAnsiTheme="minorHAnsi" w:cstheme="minorBidi"/>
          <w:noProof/>
          <w:lang w:eastAsia="es-ES"/>
        </w:rPr>
      </w:pPr>
      <w:ins w:id="910" w:author="CAMARA GOMEZ, JOSE EDUARDO" w:date="2023-04-03T11:10:00Z">
        <w:del w:id="911" w:author="Jose Eduardo VIU" w:date="2023-04-08T19:27:00Z">
          <w:r w:rsidDel="00EA61B9">
            <w:rPr>
              <w:noProof/>
            </w:rPr>
            <w:delText>Tabla 2. Columnas del Dataset tras quitar atributos no necesarios. Elaboración propia.</w:delText>
          </w:r>
          <w:r w:rsidDel="00EA61B9">
            <w:rPr>
              <w:noProof/>
            </w:rPr>
            <w:tab/>
          </w:r>
        </w:del>
      </w:ins>
      <w:ins w:id="912" w:author="CAMARA GOMEZ, JOSE EDUARDO" w:date="2023-04-03T11:25:00Z">
        <w:del w:id="913" w:author="Jose Eduardo VIU" w:date="2023-04-08T19:27:00Z">
          <w:r w:rsidR="00E21698" w:rsidDel="00EA61B9">
            <w:rPr>
              <w:noProof/>
            </w:rPr>
            <w:delText>33</w:delText>
          </w:r>
        </w:del>
      </w:ins>
    </w:p>
    <w:p w14:paraId="08060C20" w14:textId="510EBAF6" w:rsidR="00E16EB1" w:rsidDel="00EA61B9" w:rsidRDefault="00E16EB1">
      <w:pPr>
        <w:pStyle w:val="Tabladeilustraciones"/>
        <w:tabs>
          <w:tab w:val="right" w:leader="dot" w:pos="8494"/>
        </w:tabs>
        <w:rPr>
          <w:ins w:id="914" w:author="CAMARA GOMEZ, JOSE EDUARDO" w:date="2023-04-03T11:10:00Z"/>
          <w:del w:id="915" w:author="Jose Eduardo VIU" w:date="2023-04-08T19:27:00Z"/>
          <w:rFonts w:asciiTheme="minorHAnsi" w:eastAsiaTheme="minorEastAsia" w:hAnsiTheme="minorHAnsi" w:cstheme="minorBidi"/>
          <w:noProof/>
          <w:lang w:eastAsia="es-ES"/>
        </w:rPr>
      </w:pPr>
      <w:ins w:id="916" w:author="CAMARA GOMEZ, JOSE EDUARDO" w:date="2023-04-03T11:10:00Z">
        <w:del w:id="917" w:author="Jose Eduardo VIU" w:date="2023-04-08T19:27:00Z">
          <w:r w:rsidDel="00EA61B9">
            <w:rPr>
              <w:noProof/>
            </w:rPr>
            <w:delText>Tabla 3. Columnas Seleccionadas para regresión. Elaboración propia.</w:delText>
          </w:r>
          <w:r w:rsidDel="00EA61B9">
            <w:rPr>
              <w:noProof/>
            </w:rPr>
            <w:tab/>
          </w:r>
        </w:del>
      </w:ins>
      <w:ins w:id="918" w:author="CAMARA GOMEZ, JOSE EDUARDO" w:date="2023-04-03T11:25:00Z">
        <w:del w:id="919" w:author="Jose Eduardo VIU" w:date="2023-04-08T19:27:00Z">
          <w:r w:rsidR="00E21698" w:rsidDel="00EA61B9">
            <w:rPr>
              <w:noProof/>
            </w:rPr>
            <w:delText>44</w:delText>
          </w:r>
        </w:del>
      </w:ins>
    </w:p>
    <w:p w14:paraId="6B0BECA2" w14:textId="1E9B074F" w:rsidR="00E16EB1" w:rsidDel="00EA61B9" w:rsidRDefault="00E16EB1">
      <w:pPr>
        <w:pStyle w:val="Tabladeilustraciones"/>
        <w:tabs>
          <w:tab w:val="right" w:leader="dot" w:pos="8494"/>
        </w:tabs>
        <w:rPr>
          <w:ins w:id="920" w:author="CAMARA GOMEZ, JOSE EDUARDO" w:date="2023-04-03T11:10:00Z"/>
          <w:del w:id="921" w:author="Jose Eduardo VIU" w:date="2023-04-08T19:27:00Z"/>
          <w:rFonts w:asciiTheme="minorHAnsi" w:eastAsiaTheme="minorEastAsia" w:hAnsiTheme="minorHAnsi" w:cstheme="minorBidi"/>
          <w:noProof/>
          <w:lang w:eastAsia="es-ES"/>
        </w:rPr>
      </w:pPr>
      <w:ins w:id="922" w:author="CAMARA GOMEZ, JOSE EDUARDO" w:date="2023-04-03T11:10:00Z">
        <w:del w:id="923" w:author="Jose Eduardo VIU" w:date="2023-04-08T19:27:00Z">
          <w:r w:rsidDel="00EA61B9">
            <w:rPr>
              <w:noProof/>
            </w:rPr>
            <w:delText>Tabla 4. Errores de estimación para RandomForest v1. Elaboración propia.</w:delText>
          </w:r>
          <w:r w:rsidDel="00EA61B9">
            <w:rPr>
              <w:noProof/>
            </w:rPr>
            <w:tab/>
          </w:r>
        </w:del>
      </w:ins>
      <w:ins w:id="924" w:author="CAMARA GOMEZ, JOSE EDUARDO" w:date="2023-04-03T11:25:00Z">
        <w:del w:id="925" w:author="Jose Eduardo VIU" w:date="2023-04-08T19:27:00Z">
          <w:r w:rsidR="00E21698" w:rsidDel="00EA61B9">
            <w:rPr>
              <w:noProof/>
            </w:rPr>
            <w:delText>48</w:delText>
          </w:r>
        </w:del>
      </w:ins>
    </w:p>
    <w:p w14:paraId="4381E7DB" w14:textId="66ACE7A3" w:rsidR="00E16EB1" w:rsidDel="00EA61B9" w:rsidRDefault="00E16EB1">
      <w:pPr>
        <w:pStyle w:val="Tabladeilustraciones"/>
        <w:tabs>
          <w:tab w:val="right" w:leader="dot" w:pos="8494"/>
        </w:tabs>
        <w:rPr>
          <w:ins w:id="926" w:author="CAMARA GOMEZ, JOSE EDUARDO" w:date="2023-04-03T11:10:00Z"/>
          <w:del w:id="927" w:author="Jose Eduardo VIU" w:date="2023-04-08T19:27:00Z"/>
          <w:rFonts w:asciiTheme="minorHAnsi" w:eastAsiaTheme="minorEastAsia" w:hAnsiTheme="minorHAnsi" w:cstheme="minorBidi"/>
          <w:noProof/>
          <w:lang w:eastAsia="es-ES"/>
        </w:rPr>
      </w:pPr>
      <w:ins w:id="928" w:author="CAMARA GOMEZ, JOSE EDUARDO" w:date="2023-04-03T11:10:00Z">
        <w:del w:id="929" w:author="Jose Eduardo VIU" w:date="2023-04-08T19:27:00Z">
          <w:r w:rsidDel="00EA61B9">
            <w:rPr>
              <w:noProof/>
            </w:rPr>
            <w:delText>Tabla 5. Características más relevantes según RandomForest. Elaboración propia.</w:delText>
          </w:r>
          <w:r w:rsidDel="00EA61B9">
            <w:rPr>
              <w:noProof/>
            </w:rPr>
            <w:tab/>
          </w:r>
        </w:del>
      </w:ins>
      <w:ins w:id="930" w:author="CAMARA GOMEZ, JOSE EDUARDO" w:date="2023-04-03T11:25:00Z">
        <w:del w:id="931" w:author="Jose Eduardo VIU" w:date="2023-04-08T19:27:00Z">
          <w:r w:rsidR="00E21698" w:rsidDel="00EA61B9">
            <w:rPr>
              <w:noProof/>
            </w:rPr>
            <w:delText>48</w:delText>
          </w:r>
        </w:del>
      </w:ins>
    </w:p>
    <w:p w14:paraId="69A890B3" w14:textId="4B113B54" w:rsidR="00E16EB1" w:rsidDel="00EA61B9" w:rsidRDefault="00E16EB1">
      <w:pPr>
        <w:pStyle w:val="Tabladeilustraciones"/>
        <w:tabs>
          <w:tab w:val="right" w:leader="dot" w:pos="8494"/>
        </w:tabs>
        <w:rPr>
          <w:ins w:id="932" w:author="CAMARA GOMEZ, JOSE EDUARDO" w:date="2023-04-03T11:10:00Z"/>
          <w:del w:id="933" w:author="Jose Eduardo VIU" w:date="2023-04-08T19:27:00Z"/>
          <w:rFonts w:asciiTheme="minorHAnsi" w:eastAsiaTheme="minorEastAsia" w:hAnsiTheme="minorHAnsi" w:cstheme="minorBidi"/>
          <w:noProof/>
          <w:lang w:eastAsia="es-ES"/>
        </w:rPr>
      </w:pPr>
      <w:ins w:id="934" w:author="CAMARA GOMEZ, JOSE EDUARDO" w:date="2023-04-03T11:10:00Z">
        <w:del w:id="935" w:author="Jose Eduardo VIU" w:date="2023-04-08T19:27:00Z">
          <w:r w:rsidDel="00EA61B9">
            <w:rPr>
              <w:noProof/>
            </w:rPr>
            <w:delText>Tabla 6. Mejores parámetros para RandomForest. Elaboración propia.</w:delText>
          </w:r>
          <w:r w:rsidDel="00EA61B9">
            <w:rPr>
              <w:noProof/>
            </w:rPr>
            <w:tab/>
          </w:r>
        </w:del>
      </w:ins>
      <w:ins w:id="936" w:author="CAMARA GOMEZ, JOSE EDUARDO" w:date="2023-04-03T11:25:00Z">
        <w:del w:id="937" w:author="Jose Eduardo VIU" w:date="2023-04-08T19:27:00Z">
          <w:r w:rsidR="00E21698" w:rsidDel="00EA61B9">
            <w:rPr>
              <w:noProof/>
            </w:rPr>
            <w:delText>50</w:delText>
          </w:r>
        </w:del>
      </w:ins>
    </w:p>
    <w:p w14:paraId="02C4228F" w14:textId="4ABB139B" w:rsidR="00E16EB1" w:rsidDel="00EA61B9" w:rsidRDefault="00E16EB1">
      <w:pPr>
        <w:pStyle w:val="Tabladeilustraciones"/>
        <w:tabs>
          <w:tab w:val="right" w:leader="dot" w:pos="8494"/>
        </w:tabs>
        <w:rPr>
          <w:ins w:id="938" w:author="CAMARA GOMEZ, JOSE EDUARDO" w:date="2023-04-03T11:10:00Z"/>
          <w:del w:id="939" w:author="Jose Eduardo VIU" w:date="2023-04-08T19:27:00Z"/>
          <w:rFonts w:asciiTheme="minorHAnsi" w:eastAsiaTheme="minorEastAsia" w:hAnsiTheme="minorHAnsi" w:cstheme="minorBidi"/>
          <w:noProof/>
          <w:lang w:eastAsia="es-ES"/>
        </w:rPr>
      </w:pPr>
      <w:ins w:id="940" w:author="CAMARA GOMEZ, JOSE EDUARDO" w:date="2023-04-03T11:10:00Z">
        <w:del w:id="941" w:author="Jose Eduardo VIU" w:date="2023-04-08T19:27:00Z">
          <w:r w:rsidDel="00EA61B9">
            <w:rPr>
              <w:noProof/>
            </w:rPr>
            <w:delText>Tabla 7. Errores de mejores parámetros para RandomForest. Elaboración propia.</w:delText>
          </w:r>
          <w:r w:rsidDel="00EA61B9">
            <w:rPr>
              <w:noProof/>
            </w:rPr>
            <w:tab/>
          </w:r>
        </w:del>
      </w:ins>
      <w:ins w:id="942" w:author="CAMARA GOMEZ, JOSE EDUARDO" w:date="2023-04-03T11:25:00Z">
        <w:del w:id="943" w:author="Jose Eduardo VIU" w:date="2023-04-08T19:27:00Z">
          <w:r w:rsidR="00E21698" w:rsidDel="00EA61B9">
            <w:rPr>
              <w:noProof/>
            </w:rPr>
            <w:delText>50</w:delText>
          </w:r>
        </w:del>
      </w:ins>
    </w:p>
    <w:p w14:paraId="396E8145" w14:textId="7FE0B1B6" w:rsidR="00E16EB1" w:rsidDel="00EA61B9" w:rsidRDefault="00E16EB1">
      <w:pPr>
        <w:pStyle w:val="Tabladeilustraciones"/>
        <w:tabs>
          <w:tab w:val="right" w:leader="dot" w:pos="8494"/>
        </w:tabs>
        <w:rPr>
          <w:ins w:id="944" w:author="CAMARA GOMEZ, JOSE EDUARDO" w:date="2023-04-03T11:10:00Z"/>
          <w:del w:id="945" w:author="Jose Eduardo VIU" w:date="2023-04-08T19:27:00Z"/>
          <w:rFonts w:asciiTheme="minorHAnsi" w:eastAsiaTheme="minorEastAsia" w:hAnsiTheme="minorHAnsi" w:cstheme="minorBidi"/>
          <w:noProof/>
          <w:lang w:eastAsia="es-ES"/>
        </w:rPr>
      </w:pPr>
      <w:ins w:id="946" w:author="CAMARA GOMEZ, JOSE EDUARDO" w:date="2023-04-03T11:10:00Z">
        <w:del w:id="947" w:author="Jose Eduardo VIU" w:date="2023-04-08T19:27:00Z">
          <w:r w:rsidDel="00EA61B9">
            <w:rPr>
              <w:noProof/>
            </w:rPr>
            <w:delText>Tabla 8. Ranking de modelos segun LazyPredict. Elaboración propia.</w:delText>
          </w:r>
          <w:r w:rsidDel="00EA61B9">
            <w:rPr>
              <w:noProof/>
            </w:rPr>
            <w:tab/>
          </w:r>
        </w:del>
      </w:ins>
      <w:ins w:id="948" w:author="CAMARA GOMEZ, JOSE EDUARDO" w:date="2023-04-03T11:25:00Z">
        <w:del w:id="949" w:author="Jose Eduardo VIU" w:date="2023-04-08T19:27:00Z">
          <w:r w:rsidR="00E21698" w:rsidDel="00EA61B9">
            <w:rPr>
              <w:noProof/>
            </w:rPr>
            <w:delText>52</w:delText>
          </w:r>
        </w:del>
      </w:ins>
    </w:p>
    <w:p w14:paraId="5F620C2F" w14:textId="217B533F" w:rsidR="00E16EB1" w:rsidDel="00EA61B9" w:rsidRDefault="00E16EB1">
      <w:pPr>
        <w:pStyle w:val="Tabladeilustraciones"/>
        <w:tabs>
          <w:tab w:val="right" w:leader="dot" w:pos="8494"/>
        </w:tabs>
        <w:rPr>
          <w:ins w:id="950" w:author="CAMARA GOMEZ, JOSE EDUARDO" w:date="2023-04-03T11:10:00Z"/>
          <w:del w:id="951" w:author="Jose Eduardo VIU" w:date="2023-04-08T19:27:00Z"/>
          <w:rFonts w:asciiTheme="minorHAnsi" w:eastAsiaTheme="minorEastAsia" w:hAnsiTheme="minorHAnsi" w:cstheme="minorBidi"/>
          <w:noProof/>
          <w:lang w:eastAsia="es-ES"/>
        </w:rPr>
      </w:pPr>
      <w:ins w:id="952" w:author="CAMARA GOMEZ, JOSE EDUARDO" w:date="2023-04-03T11:10:00Z">
        <w:del w:id="953" w:author="Jose Eduardo VIU" w:date="2023-04-08T19:27:00Z">
          <w:r w:rsidDel="00EA61B9">
            <w:rPr>
              <w:noProof/>
            </w:rPr>
            <w:delText>Tabla 9. Errores de HistGradientBoostingRegressor tras optimizar parámetros. Elaboración propia.</w:delText>
          </w:r>
          <w:r w:rsidDel="00EA61B9">
            <w:rPr>
              <w:noProof/>
            </w:rPr>
            <w:tab/>
          </w:r>
        </w:del>
      </w:ins>
      <w:ins w:id="954" w:author="CAMARA GOMEZ, JOSE EDUARDO" w:date="2023-04-03T11:25:00Z">
        <w:del w:id="955" w:author="Jose Eduardo VIU" w:date="2023-04-08T19:27:00Z">
          <w:r w:rsidR="00E21698" w:rsidDel="00EA61B9">
            <w:rPr>
              <w:noProof/>
            </w:rPr>
            <w:delText>54</w:delText>
          </w:r>
        </w:del>
      </w:ins>
    </w:p>
    <w:p w14:paraId="391476AB" w14:textId="03D27BFF" w:rsidR="00CB7E31" w:rsidDel="00EA61B9" w:rsidRDefault="00000000">
      <w:pPr>
        <w:pStyle w:val="Tabladeilustraciones"/>
        <w:tabs>
          <w:tab w:val="right" w:leader="dot" w:pos="8494"/>
        </w:tabs>
        <w:rPr>
          <w:del w:id="956" w:author="Jose Eduardo VIU" w:date="2023-04-08T19:27:00Z"/>
          <w:rFonts w:asciiTheme="minorHAnsi" w:eastAsiaTheme="minorEastAsia" w:hAnsiTheme="minorHAnsi" w:cstheme="minorBidi"/>
          <w:noProof/>
          <w:lang w:eastAsia="es-ES"/>
        </w:rPr>
      </w:pPr>
      <w:del w:id="957" w:author="Jose Eduardo VIU" w:date="2023-04-08T19:27:00Z">
        <w:r w:rsidDel="00EA61B9">
          <w:rPr>
            <w:noProof/>
          </w:rPr>
          <w:delText>Tabla 1. Columnas con datos faltantes. Elaboración propia</w:delText>
        </w:r>
        <w:r w:rsidDel="00EA61B9">
          <w:rPr>
            <w:noProof/>
          </w:rPr>
          <w:tab/>
          <w:delText>28</w:delText>
        </w:r>
      </w:del>
    </w:p>
    <w:p w14:paraId="61196153" w14:textId="77777777" w:rsidR="00CB7E31" w:rsidDel="00EA61B9" w:rsidRDefault="00000000">
      <w:pPr>
        <w:pStyle w:val="Tabladeilustraciones"/>
        <w:tabs>
          <w:tab w:val="right" w:leader="dot" w:pos="8494"/>
        </w:tabs>
        <w:rPr>
          <w:del w:id="958" w:author="Jose Eduardo VIU" w:date="2023-04-08T19:27:00Z"/>
          <w:rFonts w:asciiTheme="minorHAnsi" w:eastAsiaTheme="minorEastAsia" w:hAnsiTheme="minorHAnsi" w:cstheme="minorBidi"/>
          <w:noProof/>
          <w:lang w:eastAsia="es-ES"/>
        </w:rPr>
      </w:pPr>
      <w:del w:id="959" w:author="Jose Eduardo VIU" w:date="2023-04-08T19:27:00Z">
        <w:r w:rsidDel="00EA61B9">
          <w:rPr>
            <w:noProof/>
          </w:rPr>
          <w:delText>Tabla 2. Columnas del Dataset tras quitar atributos no necesarios. Elaboración propia.</w:delText>
        </w:r>
        <w:r w:rsidDel="00EA61B9">
          <w:rPr>
            <w:noProof/>
          </w:rPr>
          <w:tab/>
          <w:delText>32</w:delText>
        </w:r>
      </w:del>
    </w:p>
    <w:p w14:paraId="25B799E0" w14:textId="77777777" w:rsidR="00CB7E31" w:rsidDel="00EA61B9" w:rsidRDefault="00000000">
      <w:pPr>
        <w:pStyle w:val="Tabladeilustraciones"/>
        <w:tabs>
          <w:tab w:val="right" w:leader="dot" w:pos="8494"/>
        </w:tabs>
        <w:rPr>
          <w:del w:id="960" w:author="Jose Eduardo VIU" w:date="2023-04-08T19:27:00Z"/>
          <w:rFonts w:asciiTheme="minorHAnsi" w:eastAsiaTheme="minorEastAsia" w:hAnsiTheme="minorHAnsi" w:cstheme="minorBidi"/>
          <w:noProof/>
          <w:lang w:eastAsia="es-ES"/>
        </w:rPr>
      </w:pPr>
      <w:del w:id="961" w:author="Jose Eduardo VIU" w:date="2023-04-08T19:27:00Z">
        <w:r w:rsidDel="00EA61B9">
          <w:rPr>
            <w:noProof/>
          </w:rPr>
          <w:delText>Tabla 3. Columnas Seleccionadas para regresión. Elaboración propia.</w:delText>
        </w:r>
        <w:r w:rsidDel="00EA61B9">
          <w:rPr>
            <w:noProof/>
          </w:rPr>
          <w:tab/>
          <w:delText>44</w:delText>
        </w:r>
      </w:del>
    </w:p>
    <w:p w14:paraId="0F96EF5C" w14:textId="77777777" w:rsidR="00CB7E31" w:rsidDel="00EA61B9" w:rsidRDefault="00000000">
      <w:pPr>
        <w:pStyle w:val="Tabladeilustraciones"/>
        <w:tabs>
          <w:tab w:val="right" w:leader="dot" w:pos="8494"/>
        </w:tabs>
        <w:rPr>
          <w:del w:id="962" w:author="Jose Eduardo VIU" w:date="2023-04-08T19:27:00Z"/>
          <w:rFonts w:asciiTheme="minorHAnsi" w:eastAsiaTheme="minorEastAsia" w:hAnsiTheme="minorHAnsi" w:cstheme="minorBidi"/>
          <w:noProof/>
          <w:lang w:eastAsia="es-ES"/>
        </w:rPr>
      </w:pPr>
      <w:del w:id="963" w:author="Jose Eduardo VIU" w:date="2023-04-08T19:27:00Z">
        <w:r w:rsidDel="00EA61B9">
          <w:rPr>
            <w:noProof/>
          </w:rPr>
          <w:delText>Tabla 4. Errores de estimación para RandomForest v1. Elaboración propia.</w:delText>
        </w:r>
        <w:r w:rsidDel="00EA61B9">
          <w:rPr>
            <w:noProof/>
          </w:rPr>
          <w:tab/>
          <w:delText>48</w:delText>
        </w:r>
      </w:del>
    </w:p>
    <w:p w14:paraId="2C694CC1" w14:textId="77777777" w:rsidR="00CB7E31" w:rsidDel="00EA61B9" w:rsidRDefault="00000000">
      <w:pPr>
        <w:pStyle w:val="Tabladeilustraciones"/>
        <w:tabs>
          <w:tab w:val="right" w:leader="dot" w:pos="8494"/>
        </w:tabs>
        <w:rPr>
          <w:del w:id="964" w:author="Jose Eduardo VIU" w:date="2023-04-08T19:27:00Z"/>
          <w:rFonts w:asciiTheme="minorHAnsi" w:eastAsiaTheme="minorEastAsia" w:hAnsiTheme="minorHAnsi" w:cstheme="minorBidi"/>
          <w:noProof/>
          <w:lang w:eastAsia="es-ES"/>
        </w:rPr>
      </w:pPr>
      <w:del w:id="965" w:author="Jose Eduardo VIU" w:date="2023-04-08T19:27:00Z">
        <w:r w:rsidDel="00EA61B9">
          <w:rPr>
            <w:noProof/>
          </w:rPr>
          <w:delText>Tabla 5. Características más relevantes según RandomForest. Elaboración propia.</w:delText>
        </w:r>
        <w:r w:rsidDel="00EA61B9">
          <w:rPr>
            <w:noProof/>
          </w:rPr>
          <w:tab/>
          <w:delText>49</w:delText>
        </w:r>
      </w:del>
    </w:p>
    <w:p w14:paraId="5EB241A8" w14:textId="77777777" w:rsidR="00CB7E31" w:rsidDel="00EA61B9" w:rsidRDefault="00000000">
      <w:pPr>
        <w:pStyle w:val="Tabladeilustraciones"/>
        <w:tabs>
          <w:tab w:val="right" w:leader="dot" w:pos="8494"/>
        </w:tabs>
        <w:rPr>
          <w:del w:id="966" w:author="Jose Eduardo VIU" w:date="2023-04-08T19:27:00Z"/>
          <w:rFonts w:asciiTheme="minorHAnsi" w:eastAsiaTheme="minorEastAsia" w:hAnsiTheme="minorHAnsi" w:cstheme="minorBidi"/>
          <w:noProof/>
          <w:lang w:eastAsia="es-ES"/>
        </w:rPr>
      </w:pPr>
      <w:del w:id="967" w:author="Jose Eduardo VIU" w:date="2023-04-08T19:27:00Z">
        <w:r w:rsidDel="00EA61B9">
          <w:rPr>
            <w:noProof/>
          </w:rPr>
          <w:delText>Tabla 6. Mejores parámetros para RandomForest. Elaboración propia.</w:delText>
        </w:r>
        <w:r w:rsidDel="00EA61B9">
          <w:rPr>
            <w:noProof/>
          </w:rPr>
          <w:tab/>
          <w:delText>50</w:delText>
        </w:r>
      </w:del>
    </w:p>
    <w:p w14:paraId="778DB70D" w14:textId="77777777" w:rsidR="00CB7E31" w:rsidRDefault="00000000">
      <w:pPr>
        <w:pStyle w:val="Tabladeilustraciones"/>
        <w:tabs>
          <w:tab w:val="right" w:leader="dot" w:pos="8494"/>
        </w:tabs>
        <w:rPr>
          <w:rFonts w:asciiTheme="minorHAnsi" w:eastAsiaTheme="minorEastAsia" w:hAnsiTheme="minorHAnsi" w:cstheme="minorBidi"/>
          <w:lang w:eastAsia="es-ES"/>
        </w:rPr>
      </w:pPr>
      <w:del w:id="968" w:author="Jose Eduardo VIU" w:date="2023-04-08T19:27:00Z">
        <w:r w:rsidDel="00EA61B9">
          <w:rPr>
            <w:noProof/>
          </w:rPr>
          <w:delText>Tabla 7. Errores de mejores parámetros para RandomForest. Elaboración propia.</w:delText>
        </w:r>
        <w:r w:rsidDel="00EA61B9">
          <w:rPr>
            <w:noProof/>
          </w:rPr>
          <w:tab/>
          <w:delText>50</w:delText>
        </w:r>
      </w:del>
      <w:r>
        <w:fldChar w:fldCharType="end"/>
      </w:r>
    </w:p>
    <w:p w14:paraId="12B45294" w14:textId="2F4FEFB7" w:rsidR="00CB7E31" w:rsidDel="00FE7368" w:rsidRDefault="00CB7E31">
      <w:pPr>
        <w:pStyle w:val="Tabladeilustraciones"/>
        <w:tabs>
          <w:tab w:val="right" w:leader="dot" w:pos="8494"/>
        </w:tabs>
        <w:rPr>
          <w:del w:id="969" w:author="Jose Eduardo VIU" w:date="2023-04-02T11:29:00Z"/>
        </w:rPr>
      </w:pPr>
    </w:p>
    <w:p w14:paraId="2AD0BE20" w14:textId="0092452F" w:rsidR="00CB7E31" w:rsidDel="00FE7368" w:rsidRDefault="00CB7E31">
      <w:pPr>
        <w:rPr>
          <w:del w:id="970" w:author="Jose Eduardo VIU" w:date="2023-04-02T11:28:00Z"/>
        </w:rPr>
      </w:pPr>
    </w:p>
    <w:p w14:paraId="251A9A9B" w14:textId="4BDD93CA" w:rsidR="00CB7E31" w:rsidDel="00FE7368" w:rsidRDefault="00000000">
      <w:pPr>
        <w:shd w:val="clear" w:color="auto" w:fill="E5B8B7" w:themeFill="accent2" w:themeFillTint="66"/>
        <w:rPr>
          <w:del w:id="971" w:author="Jose Eduardo VIU" w:date="2023-04-02T11:28:00Z"/>
          <w:i/>
        </w:rPr>
      </w:pPr>
      <w:del w:id="972" w:author="Jose Eduardo VIU" w:date="2023-04-02T11:28:00Z">
        <w:r w:rsidDel="00FE7368">
          <w:rPr>
            <w:i/>
          </w:rPr>
          <w:delText>¡¡¡INFORMATIVO!!! (quitar)</w:delText>
        </w:r>
      </w:del>
    </w:p>
    <w:p w14:paraId="08AA0301" w14:textId="28ABF940" w:rsidR="00CB7E31" w:rsidDel="00FE7368" w:rsidRDefault="00000000">
      <w:pPr>
        <w:shd w:val="clear" w:color="auto" w:fill="E5B8B7" w:themeFill="accent2" w:themeFillTint="66"/>
        <w:rPr>
          <w:del w:id="973" w:author="Jose Eduardo VIU" w:date="2023-04-02T11:29:00Z"/>
          <w:i/>
        </w:rPr>
      </w:pPr>
      <w:del w:id="974" w:author="Jose Eduardo VIU" w:date="2023-04-02T11:28:00Z">
        <w:r w:rsidDel="00FE7368">
          <w:rPr>
            <w:i/>
          </w:rPr>
          <w:delText>*Actualizar índice de tablas (Referencias / Insertar tabla de ilustraciones)</w:delText>
        </w:r>
      </w:del>
    </w:p>
    <w:p w14:paraId="7D41F6E8" w14:textId="77777777" w:rsidR="00CB7E31" w:rsidRDefault="00CB7E31">
      <w:bookmarkStart w:id="975" w:name="_Hlk126932969"/>
      <w:bookmarkEnd w:id="975"/>
    </w:p>
    <w:p w14:paraId="66AA0F4D" w14:textId="77777777" w:rsidR="00CB7E31" w:rsidRDefault="00000000">
      <w:r>
        <w:br w:type="page"/>
      </w:r>
    </w:p>
    <w:p w14:paraId="2519E1E7" w14:textId="568CD7A7" w:rsidR="00CB7E31" w:rsidRDefault="00000000">
      <w:pPr>
        <w:pStyle w:val="Ttulo1"/>
        <w:numPr>
          <w:ilvl w:val="0"/>
          <w:numId w:val="0"/>
        </w:numPr>
        <w:ind w:left="360"/>
        <w:rPr>
          <w:ins w:id="976" w:author="Jose Eduardo VIU" w:date="2023-04-02T10:11:00Z"/>
        </w:rPr>
      </w:pPr>
      <w:bookmarkStart w:id="977" w:name="_Toc10030870"/>
      <w:bookmarkStart w:id="978" w:name="_Toc131874774"/>
      <w:bookmarkEnd w:id="977"/>
      <w:r>
        <w:lastRenderedPageBreak/>
        <w:t>Resumen</w:t>
      </w:r>
      <w:bookmarkEnd w:id="978"/>
    </w:p>
    <w:p w14:paraId="5D697AC2" w14:textId="79686BBE" w:rsidR="00402C62" w:rsidRPr="00402C62" w:rsidRDefault="00402C62">
      <w:pPr>
        <w:rPr>
          <w:ins w:id="979" w:author="Jose Eduardo VIU" w:date="2023-04-02T11:23:00Z"/>
        </w:rPr>
        <w:pPrChange w:id="980" w:author="Jose Eduardo VIU" w:date="2023-04-02T11:23:00Z">
          <w:pPr>
            <w:pStyle w:val="Ttulo1"/>
          </w:pPr>
        </w:pPrChange>
      </w:pPr>
      <w:bookmarkStart w:id="981" w:name="_Hlk131323161"/>
      <w:ins w:id="982" w:author="Jose Eduardo VIU" w:date="2023-04-02T11:23:00Z">
        <w:r w:rsidRPr="00402C62">
          <w:t xml:space="preserve">El objetivo del presente trabajo busca mostrar la aplicabilidad de las técnicas de la ciencia de datos sobre el proceso de engorde porcino.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w:t>
        </w:r>
        <w:del w:id="983" w:author="CAMARA GOMEZ, JOSE EDUARDO" w:date="2023-04-03T10:50:00Z">
          <w:r w:rsidRPr="00402C62" w:rsidDel="00AA10FB">
            <w:delText>como</w:delText>
          </w:r>
        </w:del>
      </w:ins>
      <w:ins w:id="984" w:author="CAMARA GOMEZ, JOSE EDUARDO" w:date="2023-04-03T10:50:00Z">
        <w:r w:rsidR="00AA10FB" w:rsidRPr="00402C62">
          <w:t>cómo</w:t>
        </w:r>
      </w:ins>
      <w:ins w:id="985" w:author="Jose Eduardo VIU" w:date="2023-04-02T11:23:00Z">
        <w:r w:rsidRPr="00402C62">
          <w:t xml:space="preserve"> se calcula actualmente, se analizan los atributos disponibles, s</w:t>
        </w:r>
      </w:ins>
      <w:ins w:id="986" w:author="Jose Eduardo VIU" w:date="2023-04-08T18:37:00Z">
        <w:r w:rsidR="00C2701C">
          <w:t>e</w:t>
        </w:r>
      </w:ins>
      <w:ins w:id="987" w:author="Jose Eduardo VIU" w:date="2023-04-02T11:23:00Z">
        <w:r w:rsidRPr="00402C62">
          <w:t xml:space="preserve">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KPIs para la toma de decisiones por parte de la empresa. 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ins>
    </w:p>
    <w:p w14:paraId="32975146" w14:textId="77777777" w:rsidR="00402C62" w:rsidRPr="00402C62" w:rsidRDefault="00402C62">
      <w:pPr>
        <w:rPr>
          <w:ins w:id="988" w:author="Jose Eduardo VIU" w:date="2023-04-02T11:23:00Z"/>
        </w:rPr>
        <w:pPrChange w:id="989" w:author="Jose Eduardo VIU" w:date="2023-04-02T11:23:00Z">
          <w:pPr>
            <w:pStyle w:val="Ttulo1"/>
          </w:pPr>
        </w:pPrChange>
      </w:pPr>
    </w:p>
    <w:p w14:paraId="7215BA60" w14:textId="77777777" w:rsidR="00402C62" w:rsidRPr="00402C62" w:rsidRDefault="00402C62">
      <w:pPr>
        <w:rPr>
          <w:ins w:id="990" w:author="Jose Eduardo VIU" w:date="2023-04-02T11:23:00Z"/>
          <w:b/>
          <w:bCs/>
          <w:lang w:val="en-GB"/>
          <w:rPrChange w:id="991" w:author="Jose Eduardo VIU" w:date="2023-04-02T11:24:00Z">
            <w:rPr>
              <w:ins w:id="992" w:author="Jose Eduardo VIU" w:date="2023-04-02T11:23:00Z"/>
            </w:rPr>
          </w:rPrChange>
        </w:rPr>
        <w:pPrChange w:id="993" w:author="Jose Eduardo VIU" w:date="2023-04-02T11:23:00Z">
          <w:pPr>
            <w:pStyle w:val="Ttulo1"/>
          </w:pPr>
        </w:pPrChange>
      </w:pPr>
      <w:ins w:id="994" w:author="Jose Eduardo VIU" w:date="2023-04-02T11:23:00Z">
        <w:r w:rsidRPr="00402C62">
          <w:rPr>
            <w:b/>
            <w:bCs/>
            <w:lang w:val="en-GB"/>
            <w:rPrChange w:id="995" w:author="Jose Eduardo VIU" w:date="2023-04-02T11:24:00Z">
              <w:rPr/>
            </w:rPrChange>
          </w:rPr>
          <w:t>Abstract</w:t>
        </w:r>
      </w:ins>
    </w:p>
    <w:p w14:paraId="743A0A0A" w14:textId="55A36A37" w:rsidR="00720926" w:rsidRPr="00402C62" w:rsidDel="00402C62" w:rsidRDefault="00402C62">
      <w:pPr>
        <w:rPr>
          <w:del w:id="996" w:author="Jose Eduardo VIU" w:date="2023-04-02T11:22:00Z"/>
          <w:lang w:val="en-GB"/>
          <w:rPrChange w:id="997" w:author="Jose Eduardo VIU" w:date="2023-04-02T11:24:00Z">
            <w:rPr>
              <w:del w:id="998" w:author="Jose Eduardo VIU" w:date="2023-04-02T11:22:00Z"/>
            </w:rPr>
          </w:rPrChange>
        </w:rPr>
        <w:pPrChange w:id="999" w:author="Jose Eduardo VIU" w:date="2023-04-02T11:23:00Z">
          <w:pPr>
            <w:pStyle w:val="Ttulo1"/>
            <w:numPr>
              <w:numId w:val="0"/>
            </w:numPr>
            <w:tabs>
              <w:tab w:val="clear" w:pos="0"/>
            </w:tabs>
            <w:ind w:left="0" w:firstLine="0"/>
          </w:pPr>
        </w:pPrChange>
      </w:pPr>
      <w:ins w:id="1000" w:author="Jose Eduardo VIU" w:date="2023-04-02T11:23:00Z">
        <w:r w:rsidRPr="00402C62">
          <w:rPr>
            <w:lang w:val="en-GB"/>
            <w:rPrChange w:id="1001" w:author="Jose Eduardo VIU" w:date="2023-04-02T11:24:00Z">
              <w:rPr/>
            </w:rPrChange>
          </w:rPr>
          <w:t xml:space="preserve">The objective of this paper is to show the applicability of data science techniques on the pig fattening proces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analyzed, their selection, cleaning, definition of new calculated fields that can help in the problem, their adaptation to be used in regression models, the selection and optimization of the models, with the best parameters to estimate the value to be modeled. Finally, the best model obtained will be compared with the previously estimated values, the selected model will be implemented, and it will be shown how to use this forecast in the modeling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w:t>
        </w:r>
      </w:ins>
      <w:ins w:id="1002" w:author="Jose Eduardo VIU" w:date="2023-04-02T11:28:00Z">
        <w:r w:rsidR="0016492A" w:rsidRPr="0016492A">
          <w:rPr>
            <w:lang w:val="en-GB"/>
          </w:rPr>
          <w:t>relevance and</w:t>
        </w:r>
      </w:ins>
      <w:ins w:id="1003" w:author="Jose Eduardo VIU" w:date="2023-04-02T11:23:00Z">
        <w:r w:rsidRPr="00402C62">
          <w:rPr>
            <w:lang w:val="en-GB"/>
            <w:rPrChange w:id="1004" w:author="Jose Eduardo VIU" w:date="2023-04-02T11:24:00Z">
              <w:rPr/>
            </w:rPrChange>
          </w:rPr>
          <w:t xml:space="preserve"> serve to integrate it into more and more processes and help a data-based strategy that allows to avoid from the arbitrariness of business decisions.</w:t>
        </w:r>
      </w:ins>
    </w:p>
    <w:bookmarkEnd w:id="981"/>
    <w:p w14:paraId="6CFC2817" w14:textId="302B6765" w:rsidR="00CB7E31" w:rsidRPr="00402C62" w:rsidDel="00402C62" w:rsidRDefault="00000000">
      <w:pPr>
        <w:rPr>
          <w:del w:id="1005" w:author="Jose Eduardo VIU" w:date="2023-04-02T11:22:00Z"/>
          <w:i/>
          <w:lang w:val="en-GB"/>
          <w:rPrChange w:id="1006" w:author="Jose Eduardo VIU" w:date="2023-04-02T11:24:00Z">
            <w:rPr>
              <w:del w:id="1007" w:author="Jose Eduardo VIU" w:date="2023-04-02T11:22:00Z"/>
              <w:i/>
            </w:rPr>
          </w:rPrChange>
        </w:rPr>
        <w:pPrChange w:id="1008" w:author="Jose Eduardo VIU" w:date="2023-04-02T11:23:00Z">
          <w:pPr>
            <w:shd w:val="clear" w:color="auto" w:fill="E5B8B7" w:themeFill="accent2" w:themeFillTint="66"/>
          </w:pPr>
        </w:pPrChange>
      </w:pPr>
      <w:commentRangeStart w:id="1009"/>
      <w:del w:id="1010" w:author="Jose Eduardo VIU" w:date="2023-04-02T11:22:00Z">
        <w:r w:rsidRPr="00402C62" w:rsidDel="00402C62">
          <w:rPr>
            <w:i/>
            <w:lang w:val="en-GB"/>
            <w:rPrChange w:id="1011" w:author="Jose Eduardo VIU" w:date="2023-04-02T11:24:00Z">
              <w:rPr>
                <w:i/>
              </w:rPr>
            </w:rPrChange>
          </w:rPr>
          <w:delText>¡¡¡Por implementar!!! (quitar)</w:delText>
        </w:r>
      </w:del>
    </w:p>
    <w:p w14:paraId="209AFE02" w14:textId="2E694E2E" w:rsidR="00CB7E31" w:rsidRPr="00402C62" w:rsidDel="00402C62" w:rsidRDefault="00000000" w:rsidP="00107105">
      <w:pPr>
        <w:rPr>
          <w:del w:id="1012" w:author="Jose Eduardo VIU" w:date="2023-04-02T11:22:00Z"/>
          <w:lang w:val="en-GB"/>
          <w:rPrChange w:id="1013" w:author="Jose Eduardo VIU" w:date="2023-04-02T11:24:00Z">
            <w:rPr>
              <w:del w:id="1014" w:author="Jose Eduardo VIU" w:date="2023-04-02T11:22:00Z"/>
            </w:rPr>
          </w:rPrChange>
        </w:rPr>
      </w:pPr>
      <w:del w:id="1015" w:author="Jose Eduardo VIU" w:date="2023-04-02T11:22:00Z">
        <w:r w:rsidRPr="00402C62" w:rsidDel="00402C62">
          <w:rPr>
            <w:lang w:val="en-GB"/>
            <w:rPrChange w:id="1016" w:author="Jose Eduardo VIU" w:date="2023-04-02T11:24:00Z">
              <w:rPr/>
            </w:rPrChange>
          </w:rPr>
          <w:delText>Consistente en una breve descripción (menos de una página, generalmente de 200 a 300 palabras) del trabajo a realizar, con sus requisitos y especificaciones, mencionando explícitamente si se basa en trabajos previos realizados por el tutor del alumno, un proyecto anterior o similar.</w:delText>
        </w:r>
      </w:del>
    </w:p>
    <w:p w14:paraId="750F4BBE" w14:textId="3DFA7719" w:rsidR="00CB7E31" w:rsidRPr="00402C62" w:rsidDel="00402C62" w:rsidRDefault="00000000" w:rsidP="00107105">
      <w:pPr>
        <w:rPr>
          <w:del w:id="1017" w:author="Jose Eduardo VIU" w:date="2023-04-02T11:22:00Z"/>
          <w:lang w:val="en-GB"/>
          <w:rPrChange w:id="1018" w:author="Jose Eduardo VIU" w:date="2023-04-02T11:24:00Z">
            <w:rPr>
              <w:del w:id="1019" w:author="Jose Eduardo VIU" w:date="2023-04-02T11:22:00Z"/>
            </w:rPr>
          </w:rPrChange>
        </w:rPr>
      </w:pPr>
      <w:del w:id="1020" w:author="Jose Eduardo VIU" w:date="2023-04-02T11:22:00Z">
        <w:r w:rsidRPr="00402C62" w:rsidDel="00402C62">
          <w:rPr>
            <w:lang w:val="en-GB"/>
            <w:rPrChange w:id="1021" w:author="Jose Eduardo VIU" w:date="2023-04-02T11:24:00Z">
              <w:rPr/>
            </w:rPrChange>
          </w:rPr>
          <w:delText>Las faltas de ortografía no son admisibles en un trabajo académico como un TFM asociado a Estudios Superiores.</w:delText>
        </w:r>
      </w:del>
    </w:p>
    <w:p w14:paraId="66D9C0FE" w14:textId="47A12571" w:rsidR="00CB7E31" w:rsidRPr="00402C62" w:rsidDel="00402C62" w:rsidRDefault="00000000" w:rsidP="00107105">
      <w:pPr>
        <w:rPr>
          <w:del w:id="1022" w:author="Jose Eduardo VIU" w:date="2023-04-02T11:22:00Z"/>
          <w:lang w:val="en-GB"/>
          <w:rPrChange w:id="1023" w:author="Jose Eduardo VIU" w:date="2023-04-02T11:24:00Z">
            <w:rPr>
              <w:del w:id="1024" w:author="Jose Eduardo VIU" w:date="2023-04-02T11:22:00Z"/>
            </w:rPr>
          </w:rPrChange>
        </w:rPr>
      </w:pPr>
      <w:del w:id="1025" w:author="Jose Eduardo VIU" w:date="2023-04-02T11:22:00Z">
        <w:r w:rsidRPr="00402C62" w:rsidDel="00402C62">
          <w:rPr>
            <w:lang w:val="en-GB"/>
            <w:rPrChange w:id="1026" w:author="Jose Eduardo VIU" w:date="2023-04-02T11:24:00Z">
              <w:rPr/>
            </w:rPrChange>
          </w:rPr>
          <w:delText>Un TFM no es un diario personal. Trata de evitar la primera persona. Por ejemplo, en lugar de, “</w:delText>
        </w:r>
        <w:r w:rsidRPr="00402C62" w:rsidDel="00402C62">
          <w:rPr>
            <w:strike/>
            <w:lang w:val="en-GB"/>
            <w:rPrChange w:id="1027" w:author="Jose Eduardo VIU" w:date="2023-04-02T11:24:00Z">
              <w:rPr>
                <w:strike/>
              </w:rPr>
            </w:rPrChange>
          </w:rPr>
          <w:delText>En mi opinión el mod</w:delText>
        </w:r>
        <w:commentRangeEnd w:id="1009"/>
        <w:r w:rsidRPr="00402C62" w:rsidDel="00402C62">
          <w:rPr>
            <w:lang w:val="en-GB"/>
            <w:rPrChange w:id="1028" w:author="Jose Eduardo VIU" w:date="2023-04-02T11:24:00Z">
              <w:rPr/>
            </w:rPrChange>
          </w:rPr>
          <w:commentReference w:id="1009"/>
        </w:r>
        <w:r w:rsidRPr="00402C62" w:rsidDel="00402C62">
          <w:rPr>
            <w:strike/>
            <w:lang w:val="en-GB"/>
            <w:rPrChange w:id="1029" w:author="Jose Eduardo VIU" w:date="2023-04-02T11:24:00Z">
              <w:rPr>
                <w:strike/>
              </w:rPr>
            </w:rPrChange>
          </w:rPr>
          <w:delText>elo xxxxxx es muy bueno...</w:delText>
        </w:r>
        <w:r w:rsidRPr="00402C62" w:rsidDel="00402C62">
          <w:rPr>
            <w:lang w:val="en-GB"/>
            <w:rPrChange w:id="1030" w:author="Jose Eduardo VIU" w:date="2023-04-02T11:24:00Z">
              <w:rPr/>
            </w:rPrChange>
          </w:rPr>
          <w:delText>” cambiar a “A la vista de los datos analizados o fuentes consultadas el modelo está obteniendo buenos resultados…”. Está permitido dar tu opinión siempre que lo precise y esté argumentada.</w:delText>
        </w:r>
      </w:del>
    </w:p>
    <w:p w14:paraId="4ACDAB9C" w14:textId="78F01ABA" w:rsidR="00CB7E31" w:rsidRPr="00402C62" w:rsidDel="00402C62" w:rsidRDefault="00000000" w:rsidP="00107105">
      <w:pPr>
        <w:rPr>
          <w:del w:id="1031" w:author="Jose Eduardo VIU" w:date="2023-04-02T11:22:00Z"/>
          <w:lang w:val="en-GB"/>
          <w:rPrChange w:id="1032" w:author="Jose Eduardo VIU" w:date="2023-04-02T11:24:00Z">
            <w:rPr>
              <w:del w:id="1033" w:author="Jose Eduardo VIU" w:date="2023-04-02T11:22:00Z"/>
            </w:rPr>
          </w:rPrChange>
        </w:rPr>
      </w:pPr>
      <w:del w:id="1034" w:author="Jose Eduardo VIU" w:date="2023-04-02T11:22:00Z">
        <w:r w:rsidRPr="00402C62" w:rsidDel="00402C62">
          <w:rPr>
            <w:lang w:val="en-GB"/>
            <w:rPrChange w:id="1035" w:author="Jose Eduardo VIU" w:date="2023-04-02T11:24:00Z">
              <w:rPr/>
            </w:rPrChange>
          </w:rPr>
          <w:delText>La claridad en la redacción del texto para la compresión del mismo es fundamental. Trata descomponer oraciones excesivamente compuestas en simples. Evita en la medida de lo posible oraciones subordinadas.</w:delText>
        </w:r>
      </w:del>
    </w:p>
    <w:p w14:paraId="4F3D699F" w14:textId="3E061E83" w:rsidR="00CB7E31" w:rsidRPr="00402C62" w:rsidDel="00402C62" w:rsidRDefault="00000000" w:rsidP="00107105">
      <w:pPr>
        <w:rPr>
          <w:del w:id="1036" w:author="Jose Eduardo VIU" w:date="2023-04-02T11:22:00Z"/>
          <w:lang w:val="en-GB"/>
          <w:rPrChange w:id="1037" w:author="Jose Eduardo VIU" w:date="2023-04-02T11:24:00Z">
            <w:rPr>
              <w:del w:id="1038" w:author="Jose Eduardo VIU" w:date="2023-04-02T11:22:00Z"/>
            </w:rPr>
          </w:rPrChange>
        </w:rPr>
      </w:pPr>
      <w:del w:id="1039" w:author="Jose Eduardo VIU" w:date="2023-04-02T11:22:00Z">
        <w:r w:rsidRPr="00402C62" w:rsidDel="00402C62">
          <w:rPr>
            <w:lang w:val="en-GB"/>
            <w:rPrChange w:id="1040" w:author="Jose Eduardo VIU" w:date="2023-04-02T11:24:00Z">
              <w:rPr/>
            </w:rPrChange>
          </w:rPr>
          <w:delText>Evita usar estructuras generales o estereotipos del tipo “</w:delText>
        </w:r>
        <w:r w:rsidRPr="00402C62" w:rsidDel="00402C62">
          <w:rPr>
            <w:strike/>
            <w:lang w:val="en-GB"/>
            <w:rPrChange w:id="1041" w:author="Jose Eduardo VIU" w:date="2023-04-02T11:24:00Z">
              <w:rPr>
                <w:strike/>
              </w:rPr>
            </w:rPrChange>
          </w:rPr>
          <w:delText>Como afirman numerosos expertos…</w:delText>
        </w:r>
        <w:r w:rsidRPr="00402C62" w:rsidDel="00402C62">
          <w:rPr>
            <w:lang w:val="en-GB"/>
            <w:rPrChange w:id="1042" w:author="Jose Eduardo VIU" w:date="2023-04-02T11:24:00Z">
              <w:rPr/>
            </w:rPrChange>
          </w:rPr>
          <w:delText>” y sustitúyelos por “De acuerdo a los datos o información obtenidos …”</w:delText>
        </w:r>
      </w:del>
    </w:p>
    <w:p w14:paraId="0209CC76" w14:textId="5EC105EB" w:rsidR="00CB7E31" w:rsidRPr="00402C62" w:rsidDel="00402C62" w:rsidRDefault="00000000" w:rsidP="00107105">
      <w:pPr>
        <w:rPr>
          <w:del w:id="1043" w:author="Jose Eduardo VIU" w:date="2023-04-02T11:22:00Z"/>
          <w:lang w:val="en-GB"/>
          <w:rPrChange w:id="1044" w:author="Jose Eduardo VIU" w:date="2023-04-02T11:24:00Z">
            <w:rPr>
              <w:del w:id="1045" w:author="Jose Eduardo VIU" w:date="2023-04-02T11:22:00Z"/>
            </w:rPr>
          </w:rPrChange>
        </w:rPr>
      </w:pPr>
      <w:del w:id="1046" w:author="Jose Eduardo VIU" w:date="2023-04-02T11:22:00Z">
        <w:r w:rsidRPr="00402C62" w:rsidDel="00402C62">
          <w:rPr>
            <w:lang w:val="en-GB"/>
            <w:rPrChange w:id="1047" w:author="Jose Eduardo VIU" w:date="2023-04-02T11:24:00Z">
              <w:rPr/>
            </w:rPrChange>
          </w:rPr>
          <w:delText>Evita usar las expresiones demasiado coloquiales, el humor o la ironía.</w:delText>
        </w:r>
      </w:del>
    </w:p>
    <w:p w14:paraId="4CF57A39" w14:textId="236298A6" w:rsidR="00CB7E31" w:rsidRPr="00402C62" w:rsidDel="00402C62" w:rsidRDefault="00000000" w:rsidP="00107105">
      <w:pPr>
        <w:rPr>
          <w:del w:id="1048" w:author="Jose Eduardo VIU" w:date="2023-04-02T11:22:00Z"/>
          <w:lang w:val="en-GB"/>
          <w:rPrChange w:id="1049" w:author="Jose Eduardo VIU" w:date="2023-04-02T11:24:00Z">
            <w:rPr>
              <w:del w:id="1050" w:author="Jose Eduardo VIU" w:date="2023-04-02T11:22:00Z"/>
            </w:rPr>
          </w:rPrChange>
        </w:rPr>
      </w:pPr>
      <w:del w:id="1051" w:author="Jose Eduardo VIU" w:date="2023-04-02T11:22:00Z">
        <w:r w:rsidRPr="00402C62" w:rsidDel="00402C62">
          <w:rPr>
            <w:lang w:val="en-GB"/>
            <w:rPrChange w:id="1052" w:author="Jose Eduardo VIU" w:date="2023-04-02T11:24:00Z">
              <w:rPr/>
            </w:rPrChange>
          </w:rPr>
          <w:delText>Usa sinónimos para evitar repetir el mismo término varias veces. Lee continuamente el texto para evitar contenido repetido o inconsistente.</w:delText>
        </w:r>
      </w:del>
    </w:p>
    <w:p w14:paraId="005EAEC3" w14:textId="03B609C5" w:rsidR="00CB7E31" w:rsidRPr="00402C62" w:rsidDel="0016492A" w:rsidRDefault="00000000" w:rsidP="00402C62">
      <w:pPr>
        <w:rPr>
          <w:del w:id="1053" w:author="Jose Eduardo VIU" w:date="2023-04-02T11:25:00Z"/>
          <w:lang w:val="en-GB"/>
          <w:rPrChange w:id="1054" w:author="Jose Eduardo VIU" w:date="2023-04-02T11:24:00Z">
            <w:rPr>
              <w:del w:id="1055" w:author="Jose Eduardo VIU" w:date="2023-04-02T11:25:00Z"/>
            </w:rPr>
          </w:rPrChange>
        </w:rPr>
      </w:pPr>
      <w:del w:id="1056" w:author="Jose Eduardo VIU" w:date="2023-04-02T11:22:00Z">
        <w:r w:rsidRPr="00402C62" w:rsidDel="00402C62">
          <w:rPr>
            <w:lang w:val="en-GB"/>
            <w:rPrChange w:id="1057" w:author="Jose Eduardo VIU" w:date="2023-04-02T11:24:00Z">
              <w:rPr/>
            </w:rPrChange>
          </w:rPr>
          <w:delText>Se recomienda incluir una versión en inglés(Abstract) al final del resumen</w:delText>
        </w:r>
      </w:del>
      <w:del w:id="1058" w:author="Jose Eduardo VIU" w:date="2023-04-02T11:23:00Z">
        <w:r w:rsidRPr="00402C62" w:rsidDel="00402C62">
          <w:rPr>
            <w:lang w:val="en-GB"/>
            <w:rPrChange w:id="1059" w:author="Jose Eduardo VIU" w:date="2023-04-02T11:24:00Z">
              <w:rPr/>
            </w:rPrChange>
          </w:rPr>
          <w:delText>.</w:delText>
        </w:r>
      </w:del>
      <w:r w:rsidRPr="00402C62">
        <w:rPr>
          <w:lang w:val="en-GB"/>
          <w:rPrChange w:id="1060" w:author="Jose Eduardo VIU" w:date="2023-04-02T11:24:00Z">
            <w:rPr/>
          </w:rPrChange>
        </w:rPr>
        <w:t xml:space="preserve"> </w:t>
      </w:r>
    </w:p>
    <w:p w14:paraId="4B630EFC" w14:textId="77777777" w:rsidR="00CB7E31" w:rsidRPr="00CB491E" w:rsidRDefault="00CB7E31">
      <w:pPr>
        <w:rPr>
          <w:lang w:val="en-GB"/>
          <w:rPrChange w:id="1061" w:author="Jose Eduardo VIU" w:date="2023-04-07T11:15:00Z">
            <w:rPr/>
          </w:rPrChange>
        </w:rPr>
      </w:pPr>
    </w:p>
    <w:p w14:paraId="3242B077" w14:textId="00EAF632" w:rsidR="00CB7E31" w:rsidDel="0016492A" w:rsidRDefault="00000000">
      <w:pPr>
        <w:rPr>
          <w:del w:id="1062" w:author="Jose Eduardo VIU" w:date="2023-04-02T11:25:00Z"/>
        </w:rPr>
      </w:pPr>
      <w:r>
        <w:rPr>
          <w:b/>
          <w:bCs/>
          <w:sz w:val="24"/>
          <w:szCs w:val="24"/>
        </w:rPr>
        <w:t>Palabras clave:</w:t>
      </w:r>
      <w:r>
        <w:t xml:space="preserve"> </w:t>
      </w:r>
      <w:ins w:id="1063" w:author="Jose Eduardo VIU" w:date="2023-04-02T11:24:00Z">
        <w:r w:rsidR="00402C62">
          <w:t xml:space="preserve">CRISP-DM, </w:t>
        </w:r>
      </w:ins>
      <w:ins w:id="1064" w:author="Jose Eduardo VIU" w:date="2023-04-02T11:25:00Z">
        <w:r w:rsidR="00402C62">
          <w:t xml:space="preserve">engorde porcino, </w:t>
        </w:r>
      </w:ins>
      <w:del w:id="1065" w:author="Jose Eduardo VIU" w:date="2023-04-02T11:24:00Z">
        <w:r w:rsidDel="00402C62">
          <w:delText>Entre 4 y 8 palabras clave (</w:delText>
        </w:r>
        <w:r w:rsidDel="00402C62">
          <w:rPr>
            <w:i/>
            <w:iCs/>
          </w:rPr>
          <w:delText>keywords</w:delText>
        </w:r>
        <w:r w:rsidDel="00402C62">
          <w:delText>)</w:delText>
        </w:r>
      </w:del>
      <w:ins w:id="1066" w:author="Jose Eduardo VIU" w:date="2023-04-02T11:24:00Z">
        <w:r w:rsidR="00402C62">
          <w:t>GMD</w:t>
        </w:r>
      </w:ins>
      <w:ins w:id="1067" w:author="Jose Eduardo VIU" w:date="2023-04-02T11:25:00Z">
        <w:r w:rsidR="00402C62">
          <w:t xml:space="preserve">, </w:t>
        </w:r>
        <w:r w:rsidR="0016492A">
          <w:t>regresión</w:t>
        </w:r>
      </w:ins>
      <w:r>
        <w:t>.</w:t>
      </w:r>
    </w:p>
    <w:p w14:paraId="4378A211" w14:textId="77777777" w:rsidR="00CB7E31" w:rsidRDefault="00000000">
      <w:r>
        <w:br w:type="page"/>
      </w:r>
    </w:p>
    <w:p w14:paraId="05EE420B" w14:textId="77777777" w:rsidR="00CB7E31" w:rsidRDefault="00000000">
      <w:pPr>
        <w:pStyle w:val="Ttulo1"/>
        <w:numPr>
          <w:ilvl w:val="0"/>
          <w:numId w:val="2"/>
        </w:numPr>
      </w:pPr>
      <w:bookmarkStart w:id="1068" w:name="_Toc10030871"/>
      <w:bookmarkStart w:id="1069" w:name="_Toc131874775"/>
      <w:bookmarkEnd w:id="1068"/>
      <w:r>
        <w:lastRenderedPageBreak/>
        <w:t>Introducción</w:t>
      </w:r>
      <w:bookmarkEnd w:id="1069"/>
    </w:p>
    <w:p w14:paraId="206847A3" w14:textId="6212FFF2" w:rsidR="00CB7E31" w:rsidDel="00FE7368" w:rsidRDefault="00000000">
      <w:pPr>
        <w:rPr>
          <w:del w:id="1070" w:author="Jose Eduardo VIU" w:date="2023-04-02T11:32:00Z"/>
        </w:rPr>
      </w:pPr>
      <w:del w:id="1071" w:author="Unknown Author" w:date="2023-03-31T09:28:00Z">
        <w:r>
          <w:delText>El actual TFM trata sobre una empresa de porcino con Razón Social Cefu S.A., perteneciente al Grupo Fuertes y con sede en Alhama de Murcia.</w:delText>
        </w:r>
      </w:del>
    </w:p>
    <w:p w14:paraId="5B90EF10" w14:textId="04D8080B" w:rsidR="00CB7E31" w:rsidRDefault="00000000">
      <w:ins w:id="1072" w:author="Unknown Author" w:date="2023-03-31T09:28:00Z">
        <w:r>
          <w:t>Este trabajo trata sobre la mejora en la predicción de</w:t>
        </w:r>
      </w:ins>
      <w:ins w:id="1073" w:author="Jose Eduardo VIU" w:date="2023-04-01T18:32:00Z">
        <w:r w:rsidR="001F3694">
          <w:t>l número de animales disponibles a un peso objetivo</w:t>
        </w:r>
      </w:ins>
      <w:ins w:id="1074" w:author="Unknown Author" w:date="2023-03-31T09:28:00Z">
        <w:del w:id="1075" w:author="Jose Eduardo VIU" w:date="2023-04-01T18:32:00Z">
          <w:r w:rsidDel="001F3694">
            <w:delText xml:space="preserve"> … </w:delText>
          </w:r>
        </w:del>
      </w:ins>
      <w:ins w:id="1076" w:author="Jose Eduardo VIU" w:date="2023-04-01T18:32:00Z">
        <w:r w:rsidR="001F3694">
          <w:t xml:space="preserve"> </w:t>
        </w:r>
      </w:ins>
      <w:ins w:id="1077" w:author="Unknown Author" w:date="2023-03-31T09:28:00Z">
        <w:r>
          <w:t xml:space="preserve">en el marco de </w:t>
        </w:r>
      </w:ins>
      <w:r>
        <w:t>La empresa</w:t>
      </w:r>
      <w:del w:id="1078" w:author="Jose Eduardo VIU" w:date="2023-04-01T18:32:00Z">
        <w:r w:rsidDel="001F3694">
          <w:delText xml:space="preserve"> </w:delText>
        </w:r>
      </w:del>
      <w:ins w:id="1079" w:author="Unknown Author" w:date="2023-03-31T09:28:00Z">
        <w:del w:id="1080" w:author="Jose Eduardo VIU" w:date="2023-04-01T18:32:00Z">
          <w:r w:rsidDel="001F3694">
            <w:delText xml:space="preserve"> XX </w:delText>
          </w:r>
        </w:del>
      </w:ins>
      <w:ins w:id="1081" w:author="Jose Eduardo VIU" w:date="2023-04-01T18:32:00Z">
        <w:r w:rsidR="001F3694">
          <w:t xml:space="preserve"> Cefu S.A., </w:t>
        </w:r>
      </w:ins>
      <w:ins w:id="1082" w:author="Unknown Author" w:date="2023-03-31T09:28:00Z">
        <w:r>
          <w:t xml:space="preserve">que </w:t>
        </w:r>
      </w:ins>
      <w:r>
        <w:t>se dedica a la cría y engorde de Ganado Porcino y Vacuno</w:t>
      </w:r>
      <w:ins w:id="1083" w:author="Jose Eduardo VIU" w:date="2023-04-01T18:33:00Z">
        <w:r w:rsidR="001F3694">
          <w:t>.</w:t>
        </w:r>
      </w:ins>
      <w:del w:id="1084" w:author="Jose Eduardo VIU" w:date="2023-04-01T18:33:00Z">
        <w:r w:rsidDel="001F3694">
          <w:delText>, y</w:delText>
        </w:r>
      </w:del>
      <w:r>
        <w:t xml:space="preserve"> </w:t>
      </w:r>
      <w:ins w:id="1085" w:author="Jose Eduardo VIU" w:date="2023-04-01T18:33:00Z">
        <w:r w:rsidR="001F3694">
          <w:t>T</w:t>
        </w:r>
      </w:ins>
      <w:del w:id="1086" w:author="Jose Eduardo VIU" w:date="2023-04-01T18:33:00Z">
        <w:r w:rsidDel="001F3694">
          <w:delText>t</w:delText>
        </w:r>
      </w:del>
      <w:r>
        <w: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62301127" w14:textId="117BEA89" w:rsidR="00CB7E31" w:rsidRDefault="00000000">
      <w:pPr>
        <w:rPr>
          <w:del w:id="1087" w:author="Unknown Author" w:date="2023-03-31T09:29:00Z"/>
        </w:rPr>
      </w:pPr>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w:t>
      </w:r>
      <w:ins w:id="1088" w:author="Jose Eduardo VIU" w:date="2023-04-01T18:33:00Z">
        <w:r w:rsidR="001F3694">
          <w:t xml:space="preserve"> </w:t>
        </w:r>
      </w:ins>
    </w:p>
    <w:p w14:paraId="690EE4ED" w14:textId="77777777" w:rsidR="00CB7E31" w:rsidRDefault="00000000">
      <w:r>
        <w:t>La empresa dispone de tres tipos principales de granjas:</w:t>
      </w:r>
    </w:p>
    <w:p w14:paraId="7B71372E" w14:textId="77777777" w:rsidR="00CB7E31" w:rsidRDefault="00000000">
      <w:pPr>
        <w:pStyle w:val="Prrafodelista"/>
        <w:numPr>
          <w:ilvl w:val="0"/>
          <w:numId w:val="3"/>
        </w:numPr>
        <w:suppressAutoHyphens w:val="0"/>
        <w:spacing w:after="160" w:line="259" w:lineRule="auto"/>
        <w:pPrChange w:id="1089" w:author="Jose Eduardo VIU" w:date="2023-03-31T15:11:00Z">
          <w:pPr>
            <w:pStyle w:val="Prrafodelista"/>
            <w:numPr>
              <w:numId w:val="3"/>
            </w:numPr>
            <w:tabs>
              <w:tab w:val="num" w:pos="0"/>
            </w:tabs>
            <w:suppressAutoHyphens w:val="0"/>
            <w:spacing w:after="160" w:line="259" w:lineRule="auto"/>
            <w:ind w:hanging="360"/>
            <w:jc w:val="left"/>
          </w:pPr>
        </w:pPrChange>
      </w:pPr>
      <w:r>
        <w:t>Granjas de Madres: Son granjas de cerdas reproductoras y de sus lechones hasta el destete. La mayor parte de estas son granjas propias (39), aunque también hay granjas integradas (11), siendo las de mayor tamaño las propias.</w:t>
      </w:r>
    </w:p>
    <w:p w14:paraId="415ECCCF" w14:textId="77777777" w:rsidR="00CB7E31" w:rsidRDefault="00000000">
      <w:pPr>
        <w:pStyle w:val="Prrafodelista"/>
        <w:numPr>
          <w:ilvl w:val="0"/>
          <w:numId w:val="3"/>
        </w:numPr>
        <w:suppressAutoHyphens w:val="0"/>
        <w:spacing w:after="160" w:line="259" w:lineRule="auto"/>
        <w:pPrChange w:id="1090" w:author="Jose Eduardo VIU" w:date="2023-03-31T15:11:00Z">
          <w:pPr>
            <w:pStyle w:val="Prrafodelista"/>
            <w:numPr>
              <w:numId w:val="3"/>
            </w:numPr>
            <w:tabs>
              <w:tab w:val="num" w:pos="0"/>
            </w:tabs>
            <w:suppressAutoHyphens w:val="0"/>
            <w:spacing w:after="160" w:line="259" w:lineRule="auto"/>
            <w:ind w:hanging="360"/>
            <w:jc w:val="left"/>
          </w:pPr>
        </w:pPrChange>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6CE3E6A8" w14:textId="77777777" w:rsidR="00CB7E31" w:rsidRDefault="00000000">
      <w:pPr>
        <w:pStyle w:val="Prrafodelista"/>
        <w:numPr>
          <w:ilvl w:val="0"/>
          <w:numId w:val="3"/>
        </w:numPr>
        <w:suppressAutoHyphens w:val="0"/>
        <w:spacing w:after="160" w:line="259" w:lineRule="auto"/>
        <w:pPrChange w:id="1091" w:author="Jose Eduardo VIU" w:date="2023-03-31T15:11:00Z">
          <w:pPr>
            <w:pStyle w:val="Prrafodelista"/>
            <w:numPr>
              <w:numId w:val="3"/>
            </w:numPr>
            <w:tabs>
              <w:tab w:val="num" w:pos="0"/>
            </w:tabs>
            <w:suppressAutoHyphens w:val="0"/>
            <w:spacing w:after="160" w:line="259" w:lineRule="auto"/>
            <w:ind w:hanging="360"/>
            <w:jc w:val="left"/>
          </w:pPr>
        </w:pPrChange>
      </w:pPr>
      <w:r>
        <w:t>Granjas de Engorde: Estas granjas son las que reciben los animales hasta alcanzar su peso objetivo y trasladarlas a su destino de procesamiento. Son mayoritariamente granjas integradas. Se entiende por granja integrada la que la granja y el personal de esta no es propiedad 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7E14A37A" w14:textId="77777777" w:rsidR="00CB7E31"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78D0879D" w14:textId="77777777" w:rsidR="00CB7E31" w:rsidRDefault="00000000">
      <w:r>
        <w:t>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datos.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2EF7B75" w14:textId="002C0FAE" w:rsidR="00CB7E31" w:rsidDel="00C65552" w:rsidRDefault="00000000" w:rsidP="00107105">
      <w:pPr>
        <w:rPr>
          <w:del w:id="1092" w:author="Jose Eduardo VIU" w:date="2023-04-02T11:35:00Z"/>
        </w:rPr>
      </w:pPr>
      <w:commentRangeStart w:id="1093"/>
      <w:commentRangeEnd w:id="1093"/>
      <w:r>
        <w:commentReference w:id="1093"/>
      </w:r>
      <w:ins w:id="1094" w:author="Jose Eduardo VIU" w:date="2023-04-02T11:32:00Z">
        <w:r w:rsidR="00C65552">
          <w:t>En este documento se sigue la siguiente estructura, primero se muestra</w:t>
        </w:r>
      </w:ins>
      <w:ins w:id="1095" w:author="Jose Eduardo VIU" w:date="2023-04-02T11:33:00Z">
        <w:r w:rsidR="00C65552">
          <w:t xml:space="preserve">n los objetivos a conseguir, el estado del arte del problema y tras este se aplica la metodología CRIP-DM para </w:t>
        </w:r>
      </w:ins>
      <w:ins w:id="1096" w:author="Jose Eduardo VIU" w:date="2023-04-02T11:34:00Z">
        <w:r w:rsidR="00C65552">
          <w:t xml:space="preserve">ir desarrollando los distintos puntos que nos lleven desde la recopilación de los datos disponibles hasta su modelado y entrenamiento de un método de regresión que permita </w:t>
        </w:r>
      </w:ins>
      <w:ins w:id="1097" w:author="Jose Eduardo VIU" w:date="2023-04-02T11:35:00Z">
        <w:r w:rsidR="00C65552">
          <w:t>obtener los objetivos marcados, y con este modelizar informes y KPIs para que sean de utilidad en la toma de decisiones estratégicas a nivel de negocio.</w:t>
        </w:r>
      </w:ins>
    </w:p>
    <w:p w14:paraId="68602738" w14:textId="3562253B" w:rsidR="00CB7E31" w:rsidRDefault="00000000">
      <w:pPr>
        <w:rPr>
          <w:i/>
        </w:rPr>
        <w:pPrChange w:id="1098" w:author="Jose Eduardo VIU" w:date="2023-04-02T11:35:00Z">
          <w:pPr>
            <w:pStyle w:val="Prrafodelista"/>
            <w:numPr>
              <w:numId w:val="2"/>
            </w:numPr>
            <w:shd w:val="clear" w:color="auto" w:fill="E5B8B7" w:themeFill="accent2" w:themeFillTint="66"/>
            <w:ind w:left="360" w:hanging="360"/>
          </w:pPr>
        </w:pPrChange>
      </w:pPr>
      <w:del w:id="1099" w:author="Jose Eduardo VIU" w:date="2023-04-02T11:35:00Z">
        <w:r w:rsidDel="00C65552">
          <w:rPr>
            <w:i/>
          </w:rPr>
          <w:delText>¡¡¡Por implementar!!! Describe la estructura general del documento</w:delText>
        </w:r>
      </w:del>
    </w:p>
    <w:p w14:paraId="4BCD88F4" w14:textId="77777777" w:rsidR="00CB7E31" w:rsidRDefault="00000000">
      <w:pPr>
        <w:pStyle w:val="Descripcin"/>
      </w:pPr>
      <w:r>
        <w:br w:type="page"/>
      </w:r>
    </w:p>
    <w:p w14:paraId="270BCAEA" w14:textId="77777777" w:rsidR="00CB7E31" w:rsidRDefault="00000000">
      <w:pPr>
        <w:pStyle w:val="Ttulo1"/>
        <w:numPr>
          <w:ilvl w:val="0"/>
          <w:numId w:val="2"/>
        </w:numPr>
      </w:pPr>
      <w:bookmarkStart w:id="1100" w:name="_Toc10030872"/>
      <w:bookmarkStart w:id="1101" w:name="_Toc131874776"/>
      <w:bookmarkEnd w:id="1100"/>
      <w:r>
        <w:lastRenderedPageBreak/>
        <w:t>Objetivos</w:t>
      </w:r>
      <w:bookmarkEnd w:id="1101"/>
    </w:p>
    <w:p w14:paraId="0A74376C" w14:textId="0C87DB58" w:rsidR="00CB7E31" w:rsidRDefault="00000000">
      <w:pPr>
        <w:rPr>
          <w:lang w:eastAsia="es-ES"/>
        </w:rPr>
      </w:pPr>
      <w:commentRangeStart w:id="1102"/>
      <w:r>
        <w:rPr>
          <w:lang w:eastAsia="es-ES"/>
        </w:rPr>
        <w:t xml:space="preserve">El objetivo principal de este proyecto consiste en </w:t>
      </w:r>
      <w:ins w:id="1103" w:author="Jose Eduardo VIU" w:date="2023-04-01T18:35:00Z">
        <w:r w:rsidR="001F3694">
          <w:rPr>
            <w:lang w:eastAsia="es-ES"/>
          </w:rPr>
          <w:t>mejorar la estimaci</w:t>
        </w:r>
      </w:ins>
      <w:ins w:id="1104" w:author="Jose Eduardo VIU" w:date="2023-04-01T18:37:00Z">
        <w:r w:rsidR="001F3694">
          <w:rPr>
            <w:lang w:eastAsia="es-ES"/>
          </w:rPr>
          <w:t>ó</w:t>
        </w:r>
      </w:ins>
      <w:ins w:id="1105" w:author="Jose Eduardo VIU" w:date="2023-04-01T18:35:00Z">
        <w:r w:rsidR="001F3694">
          <w:rPr>
            <w:lang w:eastAsia="es-ES"/>
          </w:rPr>
          <w:t>n del crecimiento de los animales en granjas de por</w:t>
        </w:r>
      </w:ins>
      <w:ins w:id="1106" w:author="Jose Eduardo VIU" w:date="2023-04-01T18:38:00Z">
        <w:r w:rsidR="001F3694">
          <w:rPr>
            <w:lang w:eastAsia="es-ES"/>
          </w:rPr>
          <w:t>c</w:t>
        </w:r>
      </w:ins>
      <w:ins w:id="1107" w:author="Jose Eduardo VIU" w:date="2023-04-01T18:35:00Z">
        <w:r w:rsidR="001F3694">
          <w:rPr>
            <w:lang w:eastAsia="es-ES"/>
          </w:rPr>
          <w:t xml:space="preserve">ino, con el fin de </w:t>
        </w:r>
      </w:ins>
      <w:ins w:id="1108" w:author="Jose Eduardo VIU" w:date="2023-04-01T18:36:00Z">
        <w:r w:rsidR="001F3694">
          <w:rPr>
            <w:lang w:eastAsia="es-ES"/>
          </w:rPr>
          <w:t>mejorar la log</w:t>
        </w:r>
      </w:ins>
      <w:ins w:id="1109" w:author="Jose Eduardo VIU" w:date="2023-04-01T18:37:00Z">
        <w:r w:rsidR="001F3694">
          <w:rPr>
            <w:lang w:eastAsia="es-ES"/>
          </w:rPr>
          <w:t>í</w:t>
        </w:r>
      </w:ins>
      <w:ins w:id="1110" w:author="Jose Eduardo VIU" w:date="2023-04-01T18:36:00Z">
        <w:r w:rsidR="001F3694">
          <w:rPr>
            <w:lang w:eastAsia="es-ES"/>
          </w:rPr>
          <w:t>stica y poder planificar a medio  plazo los animales disponibles en un peso objetivo.</w:t>
        </w:r>
      </w:ins>
      <w:del w:id="1111" w:author="Jose Eduardo VIU" w:date="2023-04-01T18:37:00Z">
        <w:r w:rsidDel="001F3694">
          <w:rPr>
            <w:lang w:eastAsia="es-ES"/>
          </w:rPr>
          <w:delText>implantar un modelo de regresión que permita modelizar la Ganancia Media Diaria de peso en contratos de ganado porcino de la empresa Cefu S.A</w:delText>
        </w:r>
        <w:commentRangeEnd w:id="1102"/>
        <w:r w:rsidDel="001F3694">
          <w:commentReference w:id="1102"/>
        </w:r>
        <w:r w:rsidDel="001F3694">
          <w:rPr>
            <w:lang w:eastAsia="es-ES"/>
          </w:rPr>
          <w:delText>.</w:delText>
        </w:r>
      </w:del>
    </w:p>
    <w:p w14:paraId="277ED77E" w14:textId="21E8D728" w:rsidR="00CB7E31" w:rsidRDefault="00000000">
      <w:pPr>
        <w:rPr>
          <w:lang w:eastAsia="es-ES"/>
        </w:rPr>
      </w:pPr>
      <w:r>
        <w:rPr>
          <w:lang w:eastAsia="es-ES"/>
        </w:rPr>
        <w:t>Se espera que el desarrollo del proyecto también ayude a mejorar la comprensión del negocio, identificando las variables más relevantes, las que producen mayores desviaciones y problemas, etc</w:t>
      </w:r>
      <w:del w:id="1112" w:author="Jose Eduardo VIU" w:date="2023-04-01T18:39:00Z">
        <w:r w:rsidDel="001F3694">
          <w:rPr>
            <w:lang w:eastAsia="es-ES"/>
          </w:rPr>
          <w:delText xml:space="preserve">. Por tanto, no es únicamente relevante la creación del modelo final </w:delText>
        </w:r>
      </w:del>
      <w:del w:id="1113" w:author="Jose Eduardo VIU" w:date="2023-04-01T18:38:00Z">
        <w:r w:rsidDel="001F3694">
          <w:rPr>
            <w:lang w:eastAsia="es-ES"/>
          </w:rPr>
          <w:delText>de regresión</w:delText>
        </w:r>
      </w:del>
      <w:del w:id="1114" w:author="Jose Eduardo VIU" w:date="2023-04-01T18:39:00Z">
        <w:r w:rsidDel="001F3694">
          <w:rPr>
            <w:lang w:eastAsia="es-ES"/>
          </w:rPr>
          <w:delText>, se espera muy productiva la experimentación con los modelos finalmente descartados, todo el proceso de recopilación y preparación de los datos, y el análisis de los resultados</w:delText>
        </w:r>
      </w:del>
      <w:r>
        <w:rPr>
          <w:lang w:eastAsia="es-ES"/>
        </w:rPr>
        <w:t>.</w:t>
      </w:r>
    </w:p>
    <w:p w14:paraId="481DCB86" w14:textId="77777777" w:rsidR="00CB7E31" w:rsidRDefault="00000000">
      <w:pPr>
        <w:rPr>
          <w:lang w:eastAsia="es-ES"/>
        </w:rPr>
      </w:pPr>
      <w:r>
        <w:rPr>
          <w:lang w:eastAsia="es-ES"/>
        </w:rPr>
        <w:t>Como objetivos secundarios esperados del proyecto podríamos citar:</w:t>
      </w:r>
    </w:p>
    <w:p w14:paraId="3A15A9D9" w14:textId="77777777" w:rsidR="00CB7E31" w:rsidRDefault="00000000">
      <w:pPr>
        <w:pStyle w:val="Prrafodelista"/>
        <w:numPr>
          <w:ilvl w:val="0"/>
          <w:numId w:val="3"/>
        </w:numPr>
        <w:rPr>
          <w:lang w:eastAsia="es-ES"/>
        </w:rPr>
      </w:pPr>
      <w:r>
        <w:rPr>
          <w:lang w:eastAsia="es-ES"/>
        </w:rPr>
        <w:t>Previsión a medio plazo de las existencias de ganado por semanas.</w:t>
      </w:r>
    </w:p>
    <w:p w14:paraId="6C21BF53" w14:textId="77777777" w:rsidR="00CB7E31" w:rsidRDefault="00000000">
      <w:pPr>
        <w:pStyle w:val="Prrafodelista"/>
        <w:numPr>
          <w:ilvl w:val="0"/>
          <w:numId w:val="3"/>
        </w:numPr>
        <w:rPr>
          <w:lang w:eastAsia="es-ES"/>
        </w:rPr>
      </w:pPr>
      <w:r>
        <w:rPr>
          <w:lang w:eastAsia="es-ES"/>
        </w:rPr>
        <w:t>Previsión de localización del ganado con el peso objetivo deseado en las semanas siguientes.</w:t>
      </w:r>
    </w:p>
    <w:p w14:paraId="65B5B6A8" w14:textId="77777777" w:rsidR="00CB7E31"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2D2D44" w14:textId="16FFFA42" w:rsidR="00CB7E31" w:rsidRDefault="00000000">
      <w:pPr>
        <w:pStyle w:val="Prrafodelista"/>
        <w:numPr>
          <w:ilvl w:val="0"/>
          <w:numId w:val="3"/>
        </w:numPr>
        <w:rPr>
          <w:ins w:id="1115" w:author="Jose Eduardo VIU" w:date="2023-04-01T18:40:00Z"/>
          <w:lang w:eastAsia="es-ES"/>
        </w:rPr>
      </w:pPr>
      <w:r>
        <w:rPr>
          <w:lang w:eastAsia="es-ES"/>
        </w:rPr>
        <w:t>Presentación de resultados empresariales de los engordes alineados con la misión y visión empresarial.</w:t>
      </w:r>
    </w:p>
    <w:p w14:paraId="75306913" w14:textId="409C3880" w:rsidR="008A26DD" w:rsidRDefault="008A26DD">
      <w:pPr>
        <w:pStyle w:val="Prrafodelista"/>
        <w:numPr>
          <w:ilvl w:val="0"/>
          <w:numId w:val="3"/>
        </w:numPr>
        <w:rPr>
          <w:lang w:eastAsia="es-ES"/>
        </w:rPr>
      </w:pPr>
      <w:ins w:id="1116" w:author="Jose Eduardo VIU" w:date="2023-04-01T18:40:00Z">
        <w:r>
          <w:rPr>
            <w:lang w:eastAsia="es-ES"/>
          </w:rPr>
          <w:t>Poder estimar la curva de Ganancia Media Diaria de peso corporal de los animales según las características a priori del contrato.</w:t>
        </w:r>
      </w:ins>
    </w:p>
    <w:p w14:paraId="6B2E4232" w14:textId="77777777" w:rsidR="00CB7E31" w:rsidRDefault="00CB7E31">
      <w:pPr>
        <w:rPr>
          <w:lang w:eastAsia="es-ES"/>
        </w:rPr>
      </w:pPr>
    </w:p>
    <w:p w14:paraId="68AE76B7" w14:textId="77777777" w:rsidR="00CB7E31" w:rsidRDefault="00CB7E31">
      <w:pPr>
        <w:rPr>
          <w:lang w:eastAsia="es-ES"/>
        </w:rPr>
      </w:pPr>
    </w:p>
    <w:p w14:paraId="080D42BE" w14:textId="77777777" w:rsidR="00CB7E31" w:rsidRDefault="00CB7E31">
      <w:pPr>
        <w:rPr>
          <w:lang w:eastAsia="es-ES"/>
        </w:rPr>
      </w:pPr>
    </w:p>
    <w:p w14:paraId="7FC63AF3" w14:textId="77777777" w:rsidR="00CB7E31" w:rsidRDefault="00000000">
      <w:pPr>
        <w:rPr>
          <w:lang w:eastAsia="es-ES"/>
        </w:rPr>
      </w:pPr>
      <w:r>
        <w:br w:type="page"/>
      </w:r>
    </w:p>
    <w:p w14:paraId="72D08ADD" w14:textId="77777777" w:rsidR="00CB7E31" w:rsidRDefault="00000000">
      <w:pPr>
        <w:pStyle w:val="Ttulo1"/>
        <w:numPr>
          <w:ilvl w:val="0"/>
          <w:numId w:val="2"/>
        </w:numPr>
        <w:rPr>
          <w:lang w:eastAsia="es-ES"/>
        </w:rPr>
      </w:pPr>
      <w:bookmarkStart w:id="1117" w:name="_Toc131874777"/>
      <w:r>
        <w:rPr>
          <w:lang w:eastAsia="es-ES"/>
        </w:rPr>
        <w:lastRenderedPageBreak/>
        <w:t>Estado del Arte y Marco teórico</w:t>
      </w:r>
      <w:bookmarkEnd w:id="1117"/>
    </w:p>
    <w:p w14:paraId="1CA6C940" w14:textId="76BB9D6E" w:rsidR="007A5085" w:rsidRDefault="007A5085">
      <w:pPr>
        <w:rPr>
          <w:ins w:id="1118" w:author="Jose Eduardo VIU" w:date="2023-04-01T18:48:00Z"/>
          <w:lang w:eastAsia="es-ES"/>
        </w:rPr>
      </w:pPr>
      <w:ins w:id="1119" w:author="Jose Eduardo VIU" w:date="2023-04-01T18:46:00Z">
        <w:r>
          <w:rPr>
            <w:lang w:eastAsia="es-ES"/>
          </w:rPr>
          <w:t>Para la estimación de los animales en peso objetivo a futuro, nece</w:t>
        </w:r>
      </w:ins>
      <w:ins w:id="1120" w:author="Jose Eduardo VIU" w:date="2023-04-01T18:47:00Z">
        <w:r>
          <w:rPr>
            <w:lang w:eastAsia="es-ES"/>
          </w:rPr>
          <w:t xml:space="preserve">sitamos poder estimar la Ganancia Media Diaria de estos animales, de forma que podamos proyectar la progresión de su peso corporal y finalmente establecer la fecha en la que alcanzarén el peso objetivo. </w:t>
        </w:r>
      </w:ins>
      <w:ins w:id="1121" w:author="Jose Eduardo VIU" w:date="2023-04-01T18:48:00Z">
        <w:r>
          <w:rPr>
            <w:lang w:eastAsia="es-ES"/>
          </w:rPr>
          <w:t>Con este dato sería muy sencillo poder estimar para cada grupo de animales estimar su fecha objetivo y finalmente agruparlos y totalizarlos como se pretendía.</w:t>
        </w:r>
      </w:ins>
    </w:p>
    <w:p w14:paraId="456C339A" w14:textId="031A2269" w:rsidR="00CB7E31"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se han desarrollado varias técnicas de regresión para estimar la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63046366" w14:textId="40F0644E" w:rsidR="00CB7E31" w:rsidDel="007341E8" w:rsidRDefault="00CB7E31">
      <w:pPr>
        <w:rPr>
          <w:del w:id="1122" w:author="Jose Eduardo VIU" w:date="2023-03-31T15:12:00Z"/>
          <w:lang w:eastAsia="es-ES"/>
        </w:rPr>
      </w:pPr>
    </w:p>
    <w:p w14:paraId="3A6632B2" w14:textId="6194F326" w:rsidR="00CB7E31" w:rsidRDefault="00000000">
      <w:pPr>
        <w:rPr>
          <w:lang w:eastAsia="es-ES"/>
        </w:rPr>
      </w:pPr>
      <w:commentRangeStart w:id="1123"/>
      <w:r>
        <w:rPr>
          <w:lang w:eastAsia="es-ES"/>
        </w:rPr>
        <w:t>Para realizar es</w:t>
      </w:r>
      <w:commentRangeEnd w:id="1123"/>
      <w:r>
        <w:commentReference w:id="1123"/>
      </w:r>
      <w:r>
        <w:rPr>
          <w:lang w:eastAsia="es-ES"/>
        </w:rPr>
        <w:t>ta regresión hay numerosos trabajos que han probado a estimarla haciendo uso de Regresión lineal, polinómica, con árboles de decisión</w:t>
      </w:r>
      <w:ins w:id="1124" w:author="Jose Eduardo VIU" w:date="2023-04-10T14:18:00Z">
        <w:r w:rsidR="00171263">
          <w:rPr>
            <w:lang w:eastAsia="es-ES"/>
          </w:rPr>
          <w:t xml:space="preserve"> </w:t>
        </w:r>
      </w:ins>
      <w:r w:rsidR="00171263">
        <w:rPr>
          <w:lang w:eastAsia="es-ES"/>
        </w:rPr>
        <w:fldChar w:fldCharType="begin"/>
      </w:r>
      <w:r w:rsidR="00171263">
        <w:rPr>
          <w:lang w:eastAsia="es-ES"/>
        </w:rPr>
        <w:instrText xml:space="preserve"> ADDIN ZOTERO_ITEM CSL_CITATION {"citationID":"GarKom6Q","properties":{"formattedCitation":"(He et\\uc0\\u160{}al., 2021)","plainCitation":"(He et al., 2021)","noteIndex":0},"citationItems":[{"id":65,"uris":["http://zotero.org/users/local/8BTRjEQT/items/KPBINI4K"],"itemData":{"id":65,"type":"article-journal","abstract":"A timely and accurate estimation of body weight in finishing pigs is critical in determining profits by allowing pork producers to make informed marketing decisions on group-housed pigs while reducing labor and feed costs. This study investigated the usefulness of feeding behavior data in predicting the body weight of pigs at the finishing stage. We obtained data on 655 pigs of three breeds (Duroc, Landrace, and Large White) from 75 to 166 days of age. Feeding behavior, feed intake, and body weight information were recorded when a pig visited the Feed Intake Recording Equipment in each pen. Data collected from 75 to 158 days of age were split into six slices of 14 days each and used to calibrate predictive models. LASSO regression and two machine learning algorithms (Random Forest and Long Short-term Memory network) were selected to forecast the body weight of pigs aged from 159 to 166 days using four scenarios: individual-informed predictive scenario, individual- and group-informed predictive scenario, breed-specific individual- and group-informed predictive scenario, and group-informed predictive scenario. We developed four models for each scenario: Model_Age included only age, Model_FB included only feeding behavior variables, Model_Age_FB and Model_Age_FB_FI added feeding behavior and feed intake measures on the basis of Model_Age as predictors. Pearson's correlation, root mean squared error, and binary diagnostic tests were used to assess predictive performance. The greatest correlation was 0.87, and the highest accuracy was 0.89 for the individual-informed prediction, while they were 0.84 and 0.85 for the individual- and group-informed predictions, respectively. The least root mean squared error of both scenarios was about 10 kg. The best prediction performed by Model_FB had a correlation of 0.83, an accuracy of 0.74, and a root mean squared error of 14.3 kg in the individual-informed prediction. The effect of the addition of feeding behavior and feed intake data varied across algorithms and scenarios from a small to moderate improvement in predictive performance. We also found differences in predictive performance associated with the time slices or pigs used in the training set, the algorithm employed, and the breed group considered. Overall, this study's findings connect the dynamics of feeding behavior to body growth and provide a promising picture of the involvement of feeding behavior data in predicting the body weight of group-housed pigs.","container-title":"Computers and Electronics in Agriculture","DOI":"10.1016/J.COMPAG.2021.106085","ISSN":"0168-1699","note":"publisher: Elsevier","page":"106085","title":"Predicting body weight in growing pigs from feeding behavior data using machine learning algorithms","volume":"184","author":[{"family":"He","given":"Yuqing"},{"family":"Tiezzi","given":"Francesco"},{"family":"Howard","given":"Jeremy"},{"family":"Maltecca","given":"Christian"}],"issued":{"date-parts":[["2021",5,1]]}},"label":"page"}],"schema":"https://github.com/citation-style-language/schema/raw/master/csl-citation.json"} </w:instrText>
      </w:r>
      <w:r w:rsidR="00171263">
        <w:rPr>
          <w:lang w:eastAsia="es-ES"/>
        </w:rPr>
        <w:fldChar w:fldCharType="separate"/>
      </w:r>
      <w:r w:rsidR="00171263" w:rsidRPr="00171263">
        <w:rPr>
          <w:szCs w:val="24"/>
        </w:rPr>
        <w:t>(He et al., 2021)</w:t>
      </w:r>
      <w:r w:rsidR="00171263">
        <w:rPr>
          <w:lang w:eastAsia="es-ES"/>
        </w:rPr>
        <w:fldChar w:fldCharType="end"/>
      </w:r>
      <w:r>
        <w:rPr>
          <w:lang w:eastAsia="es-ES"/>
        </w:rPr>
        <w:t xml:space="preserve">,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7DB3AD0E" w14:textId="6FAC68A3" w:rsidR="00CB7E31" w:rsidDel="007341E8" w:rsidRDefault="00CB7E31">
      <w:pPr>
        <w:rPr>
          <w:del w:id="1125" w:author="Jose Eduardo VIU" w:date="2023-03-31T15:12:00Z"/>
          <w:lang w:eastAsia="es-ES"/>
        </w:rPr>
      </w:pPr>
    </w:p>
    <w:p w14:paraId="7102DC7B" w14:textId="5AC7030A" w:rsidR="00CB7E31"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Moughan &amp; Verstegen,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Campos Benvenga et al., 2022)</w:t>
      </w:r>
      <w:r>
        <w:rPr>
          <w:lang w:eastAsia="es-ES"/>
        </w:rPr>
        <w:fldChar w:fldCharType="end"/>
      </w:r>
      <w:r>
        <w:rPr>
          <w:lang w:eastAsia="es-ES"/>
        </w:rPr>
        <w:t>, aunque en el ámbito de este proyecto no es el principal problema, como se detallará más adelante, ya que no se necesita saber el crecimiento de los animales en cada momento de su desarrollo, si</w:t>
      </w:r>
      <w:del w:id="1126" w:author="Unknown Author" w:date="2023-03-31T09:36:00Z">
        <w:r>
          <w:rPr>
            <w:lang w:eastAsia="es-ES"/>
          </w:rPr>
          <w:delText xml:space="preserve"> </w:delText>
        </w:r>
      </w:del>
      <w:r>
        <w:rPr>
          <w:lang w:eastAsia="es-ES"/>
        </w:rPr>
        <w:t xml:space="preserve">no </w:t>
      </w:r>
      <w:del w:id="1127" w:author="Unknown Author" w:date="2023-03-31T09:36:00Z">
        <w:r>
          <w:rPr>
            <w:lang w:eastAsia="es-ES"/>
          </w:rPr>
          <w:delText>para el punto</w:delText>
        </w:r>
      </w:del>
      <w:commentRangeStart w:id="1128"/>
      <w:ins w:id="1129" w:author="Unknown Author" w:date="2023-03-31T09:36:00Z">
        <w:r>
          <w:rPr>
            <w:lang w:eastAsia="es-ES"/>
          </w:rPr>
          <w:t>el</w:t>
        </w:r>
      </w:ins>
      <w:ins w:id="1130" w:author="Unknown Author" w:date="2023-03-31T09:37:00Z">
        <w:r>
          <w:rPr>
            <w:lang w:eastAsia="es-ES"/>
          </w:rPr>
          <w:t xml:space="preserve"> momento</w:t>
        </w:r>
      </w:ins>
      <w:r>
        <w:rPr>
          <w:lang w:eastAsia="es-ES"/>
        </w:rPr>
        <w:t xml:space="preserve"> en el que alcanzarán el peso objetivo</w:t>
      </w:r>
      <w:commentRangeEnd w:id="1128"/>
      <w:r>
        <w:commentReference w:id="1128"/>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1131"/>
      <w:r>
        <w:rPr>
          <w:lang w:eastAsia="es-ES"/>
        </w:rPr>
        <w:t>r los valores esperados</w:t>
      </w:r>
      <w:ins w:id="1132" w:author="Jose Eduardo VIU" w:date="2023-04-10T14:19:00Z">
        <w:r w:rsidR="00171263">
          <w:rPr>
            <w:lang w:eastAsia="es-ES"/>
          </w:rPr>
          <w:t xml:space="preserve"> del indicador de GMD</w:t>
        </w:r>
      </w:ins>
      <w:r>
        <w:rPr>
          <w:lang w:eastAsia="es-ES"/>
        </w:rPr>
        <w:t>, y con qué intervalo de confianza</w:t>
      </w:r>
      <w:ins w:id="1133" w:author="Jose Eduardo VIU" w:date="2023-04-10T14:20:00Z">
        <w:r w:rsidR="00171263">
          <w:rPr>
            <w:lang w:eastAsia="es-ES"/>
          </w:rPr>
          <w:t xml:space="preserve"> para este estimador</w:t>
        </w:r>
      </w:ins>
      <w:r>
        <w:rPr>
          <w:lang w:eastAsia="es-ES"/>
        </w:rPr>
        <w:t>.</w:t>
      </w:r>
      <w:commentRangeEnd w:id="1131"/>
      <w:ins w:id="1134" w:author="Jose Eduardo VIU" w:date="2023-04-10T14:20:00Z">
        <w:r w:rsidR="00171263">
          <w:rPr>
            <w:lang w:eastAsia="es-ES"/>
          </w:rPr>
          <w:t xml:space="preserve"> El dato de la Ganancia Media Diaria nos permitirá proyectar la fecha de cada contrato e</w:t>
        </w:r>
      </w:ins>
      <w:ins w:id="1135" w:author="Jose Eduardo VIU" w:date="2023-04-10T14:21:00Z">
        <w:r w:rsidR="00171263">
          <w:rPr>
            <w:lang w:eastAsia="es-ES"/>
          </w:rPr>
          <w:t>n la que estará aun peso objetivo deseado, y prever el peso de cada contrato a una fecha para</w:t>
        </w:r>
      </w:ins>
      <w:ins w:id="1136" w:author="Jose Eduardo VIU" w:date="2023-04-10T14:23:00Z">
        <w:r w:rsidR="00171263">
          <w:rPr>
            <w:lang w:eastAsia="es-ES"/>
          </w:rPr>
          <w:t>,</w:t>
        </w:r>
      </w:ins>
      <w:ins w:id="1137" w:author="Jose Eduardo VIU" w:date="2023-04-10T14:21:00Z">
        <w:r w:rsidR="00171263">
          <w:rPr>
            <w:lang w:eastAsia="es-ES"/>
          </w:rPr>
          <w:t xml:space="preserve"> por ejemplo</w:t>
        </w:r>
      </w:ins>
      <w:ins w:id="1138" w:author="Jose Eduardo VIU" w:date="2023-04-10T14:23:00Z">
        <w:r w:rsidR="00171263">
          <w:rPr>
            <w:lang w:eastAsia="es-ES"/>
          </w:rPr>
          <w:t>,</w:t>
        </w:r>
      </w:ins>
      <w:ins w:id="1139" w:author="Jose Eduardo VIU" w:date="2023-04-10T14:21:00Z">
        <w:r w:rsidR="00171263">
          <w:rPr>
            <w:lang w:eastAsia="es-ES"/>
          </w:rPr>
          <w:t xml:space="preserve"> ver</w:t>
        </w:r>
      </w:ins>
      <w:ins w:id="1140" w:author="Jose Eduardo VIU" w:date="2023-04-10T14:22:00Z">
        <w:r w:rsidR="00171263">
          <w:rPr>
            <w:lang w:eastAsia="es-ES"/>
          </w:rPr>
          <w:t xml:space="preserve"> </w:t>
        </w:r>
      </w:ins>
      <w:ins w:id="1141" w:author="Jose Eduardo VIU" w:date="2023-04-10T14:21:00Z">
        <w:r w:rsidR="00171263">
          <w:rPr>
            <w:lang w:eastAsia="es-ES"/>
          </w:rPr>
          <w:t>en qué orden cargar los contratos o cuáles serían los más</w:t>
        </w:r>
      </w:ins>
      <w:ins w:id="1142" w:author="Jose Eduardo VIU" w:date="2023-04-10T14:22:00Z">
        <w:r w:rsidR="00171263">
          <w:rPr>
            <w:lang w:eastAsia="es-ES"/>
          </w:rPr>
          <w:t xml:space="preserve"> apropiados si debemos adelantar o atrasar alguno por cuestiones logísticas.</w:t>
        </w:r>
      </w:ins>
      <w:r>
        <w:commentReference w:id="1131"/>
      </w:r>
    </w:p>
    <w:p w14:paraId="15D15831" w14:textId="77777777" w:rsidR="00CB7E31" w:rsidRDefault="00000000">
      <w:pPr>
        <w:rPr>
          <w:lang w:eastAsia="es-ES"/>
        </w:rPr>
      </w:pPr>
      <w:r>
        <w:br w:type="page"/>
      </w:r>
    </w:p>
    <w:p w14:paraId="1B310CDF" w14:textId="77777777" w:rsidR="00CB7E31" w:rsidRDefault="00000000">
      <w:pPr>
        <w:pStyle w:val="Ttulo1"/>
        <w:numPr>
          <w:ilvl w:val="0"/>
          <w:numId w:val="2"/>
        </w:numPr>
        <w:rPr>
          <w:lang w:eastAsia="es-ES"/>
        </w:rPr>
      </w:pPr>
      <w:bookmarkStart w:id="1143" w:name="_Toc10030874"/>
      <w:bookmarkStart w:id="1144" w:name="_Toc131874778"/>
      <w:bookmarkEnd w:id="1143"/>
      <w:r>
        <w:rPr>
          <w:lang w:eastAsia="es-ES"/>
        </w:rPr>
        <w:lastRenderedPageBreak/>
        <w:t>Desarrollo del proyecto y resultados</w:t>
      </w:r>
      <w:bookmarkEnd w:id="1144"/>
    </w:p>
    <w:p w14:paraId="43C77BE9" w14:textId="6DEAFB83" w:rsidR="00CB7E31"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Ncr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Wirth &amp; Hipp,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Ayele, 2020)</w:t>
      </w:r>
      <w:r>
        <w:rPr>
          <w:lang w:eastAsia="es-ES"/>
        </w:rPr>
        <w:fldChar w:fldCharType="end"/>
      </w:r>
      <w:r>
        <w:rPr>
          <w:lang w:eastAsia="es-ES"/>
        </w:rPr>
        <w:t>, de forma que usaremos la plantilla general del método para asegurarnos avanzar sin perder en ningún momento los objetivos tanto del proyecto como</w:t>
      </w:r>
      <w:del w:id="1145" w:author="Jose Eduardo VIU" w:date="2023-03-31T15:16:00Z">
        <w:r w:rsidDel="00121031">
          <w:rPr>
            <w:lang w:eastAsia="es-ES"/>
          </w:rPr>
          <w:delText xml:space="preserve"> los objetivos</w:delText>
        </w:r>
      </w:del>
      <w:r>
        <w:rPr>
          <w:lang w:eastAsia="es-ES"/>
        </w:rPr>
        <w:t xml:space="preserve"> empresariales fijados, y armonizar correctamente con la aplicación de métodos de ciencia de datos, a fin de no perdernos, y avanzar de forma predecible, siempre focalizados en los objetivos a conseguir.</w:t>
      </w:r>
      <w:ins w:id="1146" w:author="Jose Eduardo VIU" w:date="2023-03-31T15:16:00Z">
        <w:r w:rsidR="00121031">
          <w:rPr>
            <w:lang w:eastAsia="es-ES"/>
          </w:rPr>
          <w:t xml:space="preserve"> En la </w:t>
        </w:r>
        <w:r w:rsidR="00121031">
          <w:rPr>
            <w:lang w:eastAsia="es-ES"/>
          </w:rPr>
          <w:fldChar w:fldCharType="begin"/>
        </w:r>
        <w:r w:rsidR="00121031">
          <w:rPr>
            <w:lang w:eastAsia="es-ES"/>
          </w:rPr>
          <w:instrText xml:space="preserve"> REF _Ref131168228 \h </w:instrText>
        </w:r>
      </w:ins>
      <w:r w:rsidR="00121031">
        <w:rPr>
          <w:lang w:eastAsia="es-ES"/>
        </w:rPr>
      </w:r>
      <w:r w:rsidR="00121031">
        <w:rPr>
          <w:lang w:eastAsia="es-ES"/>
        </w:rPr>
        <w:fldChar w:fldCharType="separate"/>
      </w:r>
      <w:ins w:id="1147" w:author="Jose Eduardo VIU" w:date="2023-04-08T19:27:00Z">
        <w:r w:rsidR="00EA61B9">
          <w:t xml:space="preserve">Ilustración </w:t>
        </w:r>
        <w:r w:rsidR="00EA61B9">
          <w:rPr>
            <w:noProof/>
          </w:rPr>
          <w:t>1</w:t>
        </w:r>
      </w:ins>
      <w:ins w:id="1148" w:author="Jose Eduardo VIU" w:date="2023-03-31T15:16:00Z">
        <w:r w:rsidR="00121031">
          <w:rPr>
            <w:lang w:eastAsia="es-ES"/>
          </w:rPr>
          <w:fldChar w:fldCharType="end"/>
        </w:r>
        <w:r w:rsidR="00121031">
          <w:rPr>
            <w:lang w:eastAsia="es-ES"/>
          </w:rPr>
          <w:t xml:space="preserve"> se muestra </w:t>
        </w:r>
      </w:ins>
      <w:ins w:id="1149" w:author="Jose Eduardo VIU" w:date="2023-03-31T15:17:00Z">
        <w:r w:rsidR="00121031">
          <w:rPr>
            <w:lang w:eastAsia="es-ES"/>
          </w:rPr>
          <w:t>el esquema del funcionamiento general del método y cuáles son sus principales fases</w:t>
        </w:r>
      </w:ins>
      <w:ins w:id="1150" w:author="Jose Eduardo VIU" w:date="2023-03-31T15:18:00Z">
        <w:r w:rsidR="00121031">
          <w:rPr>
            <w:lang w:eastAsia="es-ES"/>
          </w:rPr>
          <w:t>, habiendo como se puede apreciar la posibilidad de que al desarrollar una fase descubramos un nuevo requerimiento que no habíamos tenido en cuenta o desarrollado</w:t>
        </w:r>
      </w:ins>
      <w:ins w:id="1151" w:author="Jose Eduardo VIU" w:date="2023-03-31T15:19:00Z">
        <w:r w:rsidR="00121031">
          <w:rPr>
            <w:lang w:eastAsia="es-ES"/>
          </w:rPr>
          <w:t xml:space="preserve"> suficientemente y tengamos que volver a una fase anterior que retroalimentaremos y completaremos. De hecho</w:t>
        </w:r>
      </w:ins>
      <w:ins w:id="1152" w:author="Jose Eduardo VIU" w:date="2023-04-02T11:40:00Z">
        <w:r w:rsidR="00107105">
          <w:rPr>
            <w:lang w:eastAsia="es-ES"/>
          </w:rPr>
          <w:t>,</w:t>
        </w:r>
      </w:ins>
      <w:ins w:id="1153" w:author="Jose Eduardo VIU" w:date="2023-03-31T15:19:00Z">
        <w:r w:rsidR="00121031">
          <w:rPr>
            <w:lang w:eastAsia="es-ES"/>
          </w:rPr>
          <w:t xml:space="preserve"> el método no es un método lineal</w:t>
        </w:r>
      </w:ins>
      <w:ins w:id="1154" w:author="Jose Eduardo VIU" w:date="2023-03-31T15:20:00Z">
        <w:r w:rsidR="00121031">
          <w:rPr>
            <w:lang w:eastAsia="es-ES"/>
          </w:rPr>
          <w:t xml:space="preserve"> y que se complete en una única pasada, en la propia vida del proyecto es normal que iterativamente se mejore y se necesite volver u</w:t>
        </w:r>
      </w:ins>
      <w:ins w:id="1155" w:author="Jose Eduardo VIU" w:date="2023-03-31T15:21:00Z">
        <w:r w:rsidR="00121031">
          <w:rPr>
            <w:lang w:eastAsia="es-ES"/>
          </w:rPr>
          <w:t>na y otra vez a plantear nuevas mejoras y ampliaciones, de forma que permite evolucionar durante la vida del proyecto.</w:t>
        </w:r>
      </w:ins>
    </w:p>
    <w:p w14:paraId="56E97CA0" w14:textId="77777777" w:rsidR="00CB7E31" w:rsidRDefault="00000000">
      <w:pPr>
        <w:keepNext/>
        <w:jc w:val="center"/>
      </w:pPr>
      <w:r>
        <w:rPr>
          <w:noProof/>
        </w:rPr>
        <w:drawing>
          <wp:inline distT="0" distB="0" distL="0" distR="0" wp14:anchorId="1C4A8303" wp14:editId="7190C4C2">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2"/>
                    <a:stretch>
                      <a:fillRect/>
                    </a:stretch>
                  </pic:blipFill>
                  <pic:spPr bwMode="auto">
                    <a:xfrm>
                      <a:off x="0" y="0"/>
                      <a:ext cx="4399280" cy="3020695"/>
                    </a:xfrm>
                    <a:prstGeom prst="rect">
                      <a:avLst/>
                    </a:prstGeom>
                  </pic:spPr>
                </pic:pic>
              </a:graphicData>
            </a:graphic>
          </wp:inline>
        </w:drawing>
      </w:r>
    </w:p>
    <w:p w14:paraId="565EDDF1" w14:textId="20D98616" w:rsidR="00CB7E31" w:rsidRDefault="00000000">
      <w:pPr>
        <w:pStyle w:val="Descripcin"/>
        <w:rPr>
          <w:lang w:eastAsia="es-ES"/>
        </w:rPr>
      </w:pPr>
      <w:bookmarkStart w:id="1156" w:name="_Ref131168228"/>
      <w:bookmarkStart w:id="1157" w:name="_Toc131091261"/>
      <w:bookmarkStart w:id="1158" w:name="_Toc131874591"/>
      <w:r>
        <w:t xml:space="preserve">Ilustración </w:t>
      </w:r>
      <w:fldSimple w:instr=" SEQ Ilustración \* ARABIC ">
        <w:r w:rsidR="00DE5735">
          <w:rPr>
            <w:noProof/>
          </w:rPr>
          <w:t>1</w:t>
        </w:r>
      </w:fldSimple>
      <w:bookmarkEnd w:id="1156"/>
      <w:r>
        <w:t>. Esquema de modelo CRISP-D</w:t>
      </w:r>
      <w:commentRangeStart w:id="1159"/>
      <w:r>
        <w:t>M</w:t>
      </w:r>
      <w:ins w:id="1160" w:author="Unknown Author" w:date="2023-03-31T09:43:00Z">
        <w:r>
          <w:t xml:space="preserve">. </w:t>
        </w:r>
        <w:del w:id="1161" w:author="Jose Eduardo VIU" w:date="2023-03-31T15:15:00Z">
          <w:r w:rsidDel="00121031">
            <w:delText>Fuente</w:delText>
          </w:r>
        </w:del>
      </w:ins>
      <w:ins w:id="1162" w:author="Jose Eduardo VIU" w:date="2023-03-31T15:15:00Z">
        <w:r w:rsidR="00121031">
          <w:t>Tomada de</w:t>
        </w:r>
      </w:ins>
      <w:ins w:id="1163" w:author="Unknown Author" w:date="2023-03-31T09:43:00Z">
        <w:r>
          <w:t>:</w:t>
        </w:r>
      </w:ins>
      <w:commentRangeEnd w:id="1159"/>
      <w:r>
        <w:commentReference w:id="1159"/>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1158"/>
      <w:r>
        <w:fldChar w:fldCharType="end"/>
      </w:r>
      <w:bookmarkEnd w:id="1157"/>
    </w:p>
    <w:p w14:paraId="10753BE6" w14:textId="77777777" w:rsidR="00CB7E31" w:rsidRDefault="00CB7E31">
      <w:pPr>
        <w:rPr>
          <w:lang w:eastAsia="es-ES"/>
        </w:rPr>
      </w:pPr>
    </w:p>
    <w:p w14:paraId="7C8795C2" w14:textId="6076C9D8" w:rsidR="00CB7E31" w:rsidRDefault="00000000">
      <w:pPr>
        <w:rPr>
          <w:lang w:eastAsia="es-ES"/>
        </w:rPr>
      </w:pPr>
      <w:commentRangeStart w:id="1164"/>
      <w:r>
        <w:rPr>
          <w:lang w:eastAsia="es-ES"/>
        </w:rPr>
        <w:t>Para este proyecto seguiremos los puntos citados en el artículo</w:t>
      </w:r>
      <w:del w:id="1165" w:author="Jose Eduardo VIU" w:date="2023-03-31T15:21:00Z">
        <w:r w:rsidDel="00121031">
          <w:rPr>
            <w:lang w:eastAsia="es-ES"/>
          </w:rPr>
          <w:delText xml:space="preserve"> </w:delText>
        </w:r>
      </w:del>
      <w:r w:rsidR="00121031">
        <w:rPr>
          <w:lang w:eastAsia="es-ES"/>
        </w:rPr>
        <w:fldChar w:fldCharType="begin"/>
      </w:r>
      <w:r w:rsidR="00121031">
        <w:rPr>
          <w:lang w:eastAsia="es-ES"/>
        </w:rPr>
        <w:instrText xml:space="preserve"> 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 </w:instrText>
      </w:r>
      <w:r w:rsidR="00121031">
        <w:rPr>
          <w:lang w:eastAsia="es-ES"/>
        </w:rPr>
        <w:fldChar w:fldCharType="separate"/>
      </w:r>
      <w:r w:rsidR="00121031" w:rsidRPr="00121031">
        <w:rPr>
          <w:lang w:eastAsia="es-ES"/>
        </w:rPr>
        <w:t>(Ncr &amp; Clinton, 1999)</w:t>
      </w:r>
      <w:r w:rsidR="00121031">
        <w:rPr>
          <w:lang w:eastAsia="es-ES"/>
        </w:rPr>
        <w:fldChar w:fldCharType="end"/>
      </w:r>
      <w:del w:id="1166" w:author="Jose Eduardo VIU" w:date="2023-03-31T15:21:00Z">
        <w:r w:rsidDel="00121031">
          <w:rPr>
            <w:lang w:eastAsia="es-ES"/>
          </w:rPr>
          <w:delText>citado</w:delText>
        </w:r>
      </w:del>
      <w:r>
        <w:rPr>
          <w:lang w:eastAsia="es-ES"/>
        </w:rPr>
        <w:t>, y cuyo resumen</w:t>
      </w:r>
      <w:ins w:id="1167" w:author="Jose Eduardo VIU" w:date="2023-03-31T15:23:00Z">
        <w:r w:rsidR="00121031">
          <w:rPr>
            <w:lang w:eastAsia="es-ES"/>
          </w:rPr>
          <w:t xml:space="preserve"> esquemático de principales fases y tareas</w:t>
        </w:r>
      </w:ins>
      <w:r>
        <w:rPr>
          <w:lang w:eastAsia="es-ES"/>
        </w:rPr>
        <w:t xml:space="preserve"> se muestra en la</w:t>
      </w:r>
      <w:ins w:id="1168" w:author="Jose Eduardo VIU" w:date="2023-03-31T15:13:00Z">
        <w:r w:rsidR="00121031">
          <w:rPr>
            <w:lang w:eastAsia="es-ES"/>
          </w:rPr>
          <w:t xml:space="preserve"> </w:t>
        </w:r>
      </w:ins>
      <w:ins w:id="1169" w:author="Jose Eduardo VIU" w:date="2023-03-31T15:14:00Z">
        <w:r w:rsidR="00121031">
          <w:rPr>
            <w:lang w:eastAsia="es-ES"/>
          </w:rPr>
          <w:fldChar w:fldCharType="begin"/>
        </w:r>
        <w:r w:rsidR="00121031">
          <w:rPr>
            <w:lang w:eastAsia="es-ES"/>
          </w:rPr>
          <w:instrText xml:space="preserve"> REF _Ref131168082 \h </w:instrText>
        </w:r>
      </w:ins>
      <w:r w:rsidR="00121031">
        <w:rPr>
          <w:lang w:eastAsia="es-ES"/>
        </w:rPr>
      </w:r>
      <w:r w:rsidR="00121031">
        <w:rPr>
          <w:lang w:eastAsia="es-ES"/>
        </w:rPr>
        <w:fldChar w:fldCharType="separate"/>
      </w:r>
      <w:ins w:id="1170" w:author="Jose Eduardo VIU" w:date="2023-04-08T19:27:00Z">
        <w:r w:rsidR="00EA61B9">
          <w:t xml:space="preserve">Ilustración </w:t>
        </w:r>
        <w:r w:rsidR="00EA61B9">
          <w:rPr>
            <w:noProof/>
          </w:rPr>
          <w:t>2</w:t>
        </w:r>
      </w:ins>
      <w:ins w:id="1171" w:author="Jose Eduardo VIU" w:date="2023-03-31T15:14:00Z">
        <w:r w:rsidR="00121031">
          <w:rPr>
            <w:lang w:eastAsia="es-ES"/>
          </w:rPr>
          <w:fldChar w:fldCharType="end"/>
        </w:r>
      </w:ins>
      <w:ins w:id="1172" w:author="Jose Eduardo VIU" w:date="2023-03-31T15:24:00Z">
        <w:r w:rsidR="007A6023">
          <w:rPr>
            <w:lang w:eastAsia="es-ES"/>
          </w:rPr>
          <w:t>, del mismo artículo.</w:t>
        </w:r>
      </w:ins>
      <w:del w:id="1173" w:author="Jose Eduardo VIU" w:date="2023-03-31T15:13:00Z">
        <w:r w:rsidDel="00121031">
          <w:rPr>
            <w:lang w:eastAsia="es-ES"/>
          </w:rPr>
          <w:delText xml:space="preserve"> imagen siguiente</w:delText>
        </w:r>
      </w:del>
      <w:r>
        <w:rPr>
          <w:lang w:eastAsia="es-ES"/>
        </w:rPr>
        <w:t>:</w:t>
      </w:r>
      <w:commentRangeEnd w:id="1164"/>
      <w:r>
        <w:commentReference w:id="1164"/>
      </w:r>
    </w:p>
    <w:p w14:paraId="78891DF2" w14:textId="77777777" w:rsidR="00CB7E31" w:rsidRDefault="00000000">
      <w:pPr>
        <w:keepNext/>
        <w:jc w:val="center"/>
      </w:pPr>
      <w:r>
        <w:rPr>
          <w:noProof/>
        </w:rPr>
        <w:lastRenderedPageBreak/>
        <w:drawing>
          <wp:inline distT="0" distB="0" distL="0" distR="0" wp14:anchorId="59D928EE" wp14:editId="7B04265F">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3"/>
                    <a:stretch>
                      <a:fillRect/>
                    </a:stretch>
                  </pic:blipFill>
                  <pic:spPr bwMode="auto">
                    <a:xfrm>
                      <a:off x="0" y="0"/>
                      <a:ext cx="4496435" cy="2984500"/>
                    </a:xfrm>
                    <a:prstGeom prst="rect">
                      <a:avLst/>
                    </a:prstGeom>
                  </pic:spPr>
                </pic:pic>
              </a:graphicData>
            </a:graphic>
          </wp:inline>
        </w:drawing>
      </w:r>
    </w:p>
    <w:p w14:paraId="3F4ED176" w14:textId="3358B80D" w:rsidR="00CB7E31" w:rsidRDefault="00000000">
      <w:pPr>
        <w:pStyle w:val="Descripcin"/>
        <w:rPr>
          <w:lang w:eastAsia="es-ES"/>
        </w:rPr>
      </w:pPr>
      <w:bookmarkStart w:id="1174" w:name="_Ref131168082"/>
      <w:bookmarkStart w:id="1175" w:name="_Toc131091262"/>
      <w:bookmarkStart w:id="1176" w:name="_Toc131874592"/>
      <w:r>
        <w:t xml:space="preserve">Ilustración </w:t>
      </w:r>
      <w:fldSimple w:instr=" SEQ Ilustración \* ARABIC ">
        <w:r w:rsidR="00DE5735">
          <w:rPr>
            <w:noProof/>
          </w:rPr>
          <w:t>2</w:t>
        </w:r>
      </w:fldSimple>
      <w:bookmarkEnd w:id="1174"/>
      <w:r>
        <w:t>. Puntos principales de CRISP-DM</w:t>
      </w:r>
      <w:ins w:id="1177" w:author="Jose Eduardo VIU" w:date="2023-03-31T15:14:00Z">
        <w:r w:rsidR="00121031">
          <w:t xml:space="preserve">. </w:t>
        </w:r>
      </w:ins>
      <w:ins w:id="1178" w:author="Jose Eduardo VIU" w:date="2023-03-31T15:15:00Z">
        <w:r w:rsidR="00121031">
          <w:t>Tomada de</w:t>
        </w:r>
      </w:ins>
      <w:r>
        <w:t xml:space="preserv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Ncr &amp; Clinton, 1999)</w:t>
      </w:r>
      <w:bookmarkEnd w:id="1176"/>
      <w:r>
        <w:fldChar w:fldCharType="end"/>
      </w:r>
      <w:bookmarkEnd w:id="1175"/>
    </w:p>
    <w:p w14:paraId="4DC68225" w14:textId="02FEA91B" w:rsidR="00CB7E31" w:rsidRDefault="00000000">
      <w:pPr>
        <w:rPr>
          <w:lang w:eastAsia="es-ES"/>
        </w:rPr>
      </w:pPr>
      <w:r>
        <w:rPr>
          <w:lang w:eastAsia="es-ES"/>
        </w:rPr>
        <w:t xml:space="preserve">En los siguientes apartados </w:t>
      </w:r>
      <w:ins w:id="1179" w:author="Jose Eduardo VIU" w:date="2023-03-31T15:24:00Z">
        <w:r w:rsidR="000362C6">
          <w:rPr>
            <w:lang w:eastAsia="es-ES"/>
          </w:rPr>
          <w:t xml:space="preserve">del proyecto </w:t>
        </w:r>
      </w:ins>
      <w:r>
        <w:rPr>
          <w:lang w:eastAsia="es-ES"/>
        </w:rPr>
        <w:t>desarrollaremos cada uno de estos puntos</w:t>
      </w:r>
      <w:ins w:id="1180" w:author="Jose Eduardo VIU" w:date="2023-03-31T15:24:00Z">
        <w:r w:rsidR="000362C6">
          <w:rPr>
            <w:lang w:eastAsia="es-ES"/>
          </w:rPr>
          <w:t xml:space="preserve"> de acuerdo a la idea de negocio</w:t>
        </w:r>
      </w:ins>
      <w:ins w:id="1181" w:author="Jose Eduardo VIU" w:date="2023-03-31T15:25:00Z">
        <w:r w:rsidR="000362C6">
          <w:rPr>
            <w:lang w:eastAsia="es-ES"/>
          </w:rPr>
          <w:t xml:space="preserve"> y objetivos planteados en el marco del Trabajo Fin de Master.</w:t>
        </w:r>
      </w:ins>
      <w:r>
        <w:rPr>
          <w:lang w:eastAsia="es-ES"/>
        </w:rPr>
        <w:t>.</w:t>
      </w:r>
    </w:p>
    <w:p w14:paraId="537B9CF5" w14:textId="75CBA547" w:rsidR="00CB7E31" w:rsidDel="005E208F" w:rsidRDefault="00000000">
      <w:pPr>
        <w:rPr>
          <w:del w:id="1182" w:author="Jose Eduardo VIU" w:date="2023-04-01T18:51:00Z"/>
          <w:lang w:eastAsia="es-ES"/>
        </w:rPr>
      </w:pPr>
      <w:del w:id="1183" w:author="Jose Eduardo VIU" w:date="2023-04-01T18:51:00Z">
        <w:r w:rsidDel="005E208F">
          <w:rPr>
            <w:lang w:eastAsia="es-ES"/>
          </w:rPr>
          <w:delText xml:space="preserve">  </w:delText>
        </w:r>
      </w:del>
    </w:p>
    <w:p w14:paraId="484142D6" w14:textId="77777777" w:rsidR="00CB7E31" w:rsidRDefault="00CB7E31"/>
    <w:p w14:paraId="0AADF1CC" w14:textId="77777777" w:rsidR="00CB7E31" w:rsidRDefault="00000000">
      <w:pPr>
        <w:pStyle w:val="Ttulo2"/>
        <w:numPr>
          <w:ilvl w:val="1"/>
          <w:numId w:val="2"/>
        </w:numPr>
      </w:pPr>
      <w:bookmarkStart w:id="1184" w:name="_Toc10030875"/>
      <w:bookmarkStart w:id="1185" w:name="_Toc131874779"/>
      <w:bookmarkEnd w:id="1184"/>
      <w:r>
        <w:t>Metodología</w:t>
      </w:r>
      <w:bookmarkEnd w:id="1185"/>
    </w:p>
    <w:p w14:paraId="4E21E1B8" w14:textId="6278B551" w:rsidR="00CB7E31" w:rsidRDefault="00000000">
      <w:r>
        <w:t xml:space="preserve">El desarrollo del Trabajo de Fin de Máster (en adelante TFM) se compone de varias fases, como se muestran en el cronograma de la </w:t>
      </w:r>
      <w:r>
        <w:fldChar w:fldCharType="begin"/>
      </w:r>
      <w:r>
        <w:instrText xml:space="preserve"> REF _Ref131061010 \h </w:instrText>
      </w:r>
      <w:r>
        <w:fldChar w:fldCharType="separate"/>
      </w:r>
      <w:ins w:id="1186" w:author="Jose Eduardo VIU" w:date="2023-04-08T19:27:00Z">
        <w:r w:rsidR="00EA61B9">
          <w:t xml:space="preserve">Ilustración </w:t>
        </w:r>
        <w:r w:rsidR="00EA61B9">
          <w:rPr>
            <w:i/>
            <w:iCs/>
            <w:noProof/>
          </w:rPr>
          <w:t>3</w:t>
        </w:r>
      </w:ins>
      <w:ins w:id="1187" w:author="CAMARA GOMEZ, JOSE EDUARDO" w:date="2023-04-03T11:25:00Z">
        <w:del w:id="1188" w:author="Jose Eduardo VIU" w:date="2023-04-08T19:27:00Z">
          <w:r w:rsidR="00E21698" w:rsidDel="00EA61B9">
            <w:delText xml:space="preserve">Ilustración </w:delText>
          </w:r>
          <w:r w:rsidR="00E21698" w:rsidDel="00EA61B9">
            <w:rPr>
              <w:i/>
              <w:iCs/>
              <w:noProof/>
            </w:rPr>
            <w:delText>3</w:delText>
          </w:r>
        </w:del>
      </w:ins>
      <w:del w:id="1189" w:author="Jose Eduardo VIU" w:date="2023-04-08T19:27:00Z">
        <w:r w:rsidR="006D77E0" w:rsidDel="00EA61B9">
          <w:delText xml:space="preserve">Ilustración </w:delText>
        </w:r>
        <w:r w:rsidR="006D77E0" w:rsidDel="00EA61B9">
          <w:rPr>
            <w:noProof/>
          </w:rPr>
          <w:delText>3</w:delText>
        </w:r>
      </w:del>
      <w:r>
        <w:fldChar w:fldCharType="end"/>
      </w:r>
      <w:r>
        <w:t>. Serían:</w:t>
      </w:r>
    </w:p>
    <w:p w14:paraId="04DD3C0B" w14:textId="77777777" w:rsidR="00CB7E31"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36553090" w14:textId="77777777" w:rsidR="00CB7E31" w:rsidRDefault="00000000">
      <w:pPr>
        <w:pStyle w:val="Prrafodelista"/>
        <w:numPr>
          <w:ilvl w:val="0"/>
          <w:numId w:val="3"/>
        </w:numPr>
      </w:pPr>
      <w:r>
        <w:t>La siguiente fase buscará terminar de definir el proyecto definiendo de forma consensuada con el Tutor el Título del proyecto y haciéndolo oficial, al subirlo en el Campus de la asignatura.</w:t>
      </w:r>
    </w:p>
    <w:p w14:paraId="7D34D17C" w14:textId="77777777" w:rsidR="00CB7E31" w:rsidRDefault="00000000">
      <w:pPr>
        <w:pStyle w:val="Prrafodelista"/>
        <w:numPr>
          <w:ilvl w:val="0"/>
          <w:numId w:val="3"/>
        </w:numPr>
      </w:pPr>
      <w:r>
        <w:t>La tercera fase, que en realidad comienza antes de terminar la anterior, comienza el desarrollo progresivo de la memoria del TFM, junto con la implementación de toda la recopilación de datos, fuentes y pruebas realizadas.</w:t>
      </w:r>
    </w:p>
    <w:p w14:paraId="6E5585B2" w14:textId="77777777" w:rsidR="00CB7E31" w:rsidRDefault="00000000">
      <w:pPr>
        <w:pStyle w:val="Prrafodelista"/>
        <w:numPr>
          <w:ilvl w:val="0"/>
          <w:numId w:val="3"/>
        </w:numPr>
      </w:pPr>
      <w:r>
        <w:t>Las cuarta y última fase recoge los plazos para presentar el proyecto y finalmente proceder a su defensa pública.</w:t>
      </w:r>
    </w:p>
    <w:p w14:paraId="61F6DD0C" w14:textId="578A7DC7" w:rsidR="00CB7E31" w:rsidDel="005E208F" w:rsidRDefault="00CB7E31">
      <w:pPr>
        <w:rPr>
          <w:del w:id="1190" w:author="Jose Eduardo VIU" w:date="2023-04-01T18:51:00Z"/>
        </w:rPr>
      </w:pPr>
    </w:p>
    <w:p w14:paraId="568AF80A" w14:textId="77777777" w:rsidR="00CB7E31" w:rsidRDefault="00000000">
      <w:pPr>
        <w:keepNext/>
        <w:jc w:val="center"/>
      </w:pPr>
      <w:r>
        <w:rPr>
          <w:noProof/>
        </w:rPr>
        <w:drawing>
          <wp:inline distT="0" distB="0" distL="0" distR="0" wp14:anchorId="69410AA3" wp14:editId="7F42006E">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4"/>
                    <a:stretch>
                      <a:fillRect/>
                    </a:stretch>
                  </pic:blipFill>
                  <pic:spPr bwMode="auto">
                    <a:xfrm>
                      <a:off x="0" y="0"/>
                      <a:ext cx="5385435" cy="1852295"/>
                    </a:xfrm>
                    <a:prstGeom prst="rect">
                      <a:avLst/>
                    </a:prstGeom>
                  </pic:spPr>
                </pic:pic>
              </a:graphicData>
            </a:graphic>
          </wp:inline>
        </w:drawing>
      </w:r>
    </w:p>
    <w:p w14:paraId="2C5A79F1" w14:textId="45DE78DD" w:rsidR="00CB7E31" w:rsidRDefault="00000000">
      <w:pPr>
        <w:pStyle w:val="Descripcin"/>
        <w:rPr>
          <w:del w:id="1191" w:author="Unknown Author" w:date="2023-03-31T09:45:00Z"/>
        </w:rPr>
      </w:pPr>
      <w:bookmarkStart w:id="1192" w:name="_Ref131061010"/>
      <w:bookmarkStart w:id="1193" w:name="_Toc131091263"/>
      <w:bookmarkStart w:id="1194" w:name="_Toc131874593"/>
      <w:r>
        <w:t xml:space="preserve">Ilustración </w:t>
      </w:r>
      <w:r>
        <w:rPr>
          <w:i w:val="0"/>
          <w:iCs w:val="0"/>
        </w:rPr>
        <w:fldChar w:fldCharType="begin"/>
      </w:r>
      <w:r>
        <w:rPr>
          <w:i w:val="0"/>
          <w:iCs w:val="0"/>
        </w:rPr>
        <w:instrText xml:space="preserve"> SEQ Ilustración \* ARABIC </w:instrText>
      </w:r>
      <w:r>
        <w:rPr>
          <w:i w:val="0"/>
          <w:iCs w:val="0"/>
        </w:rPr>
        <w:fldChar w:fldCharType="separate"/>
      </w:r>
      <w:ins w:id="1195" w:author="Jose Eduardo VIU" w:date="2023-04-09T09:09:00Z">
        <w:r w:rsidR="00DE5735">
          <w:rPr>
            <w:i w:val="0"/>
            <w:iCs w:val="0"/>
            <w:noProof/>
          </w:rPr>
          <w:t>3</w:t>
        </w:r>
      </w:ins>
      <w:ins w:id="1196" w:author="CAMARA GOMEZ, JOSE EDUARDO" w:date="2023-04-03T11:25:00Z">
        <w:del w:id="1197" w:author="Jose Eduardo VIU" w:date="2023-04-07T11:34:00Z">
          <w:r w:rsidR="00E21698" w:rsidDel="000A3640">
            <w:rPr>
              <w:i w:val="0"/>
              <w:iCs w:val="0"/>
              <w:noProof/>
            </w:rPr>
            <w:delText>3</w:delText>
          </w:r>
        </w:del>
      </w:ins>
      <w:del w:id="1198" w:author="Jose Eduardo VIU" w:date="2023-04-07T11:34:00Z">
        <w:r w:rsidR="00891C49" w:rsidDel="000A3640">
          <w:rPr>
            <w:noProof/>
          </w:rPr>
          <w:delText>3</w:delText>
        </w:r>
      </w:del>
      <w:r>
        <w:rPr>
          <w:i w:val="0"/>
          <w:iCs w:val="0"/>
          <w:noProof/>
        </w:rPr>
        <w:fldChar w:fldCharType="end"/>
      </w:r>
      <w:bookmarkEnd w:id="1192"/>
      <w:r>
        <w:t>. Cronograma de desarrollo del TFM. Elaboración propia</w:t>
      </w:r>
      <w:bookmarkEnd w:id="1193"/>
      <w:bookmarkEnd w:id="1194"/>
    </w:p>
    <w:p w14:paraId="2604D204" w14:textId="77777777" w:rsidR="00CB7E31" w:rsidRDefault="00CB7E31">
      <w:pPr>
        <w:pStyle w:val="Descripcin"/>
        <w:rPr>
          <w:del w:id="1199" w:author="Unknown Author" w:date="2023-03-31T09:45:00Z"/>
        </w:rPr>
      </w:pPr>
    </w:p>
    <w:p w14:paraId="21F9B786" w14:textId="77777777" w:rsidR="00CB7E31" w:rsidRDefault="00CB7E31">
      <w:pPr>
        <w:pStyle w:val="Descripcin"/>
      </w:pPr>
    </w:p>
    <w:p w14:paraId="0CD3138C" w14:textId="77777777" w:rsidR="00953744" w:rsidRDefault="00953744">
      <w:pPr>
        <w:rPr>
          <w:ins w:id="1200" w:author="Jose Eduardo VIU" w:date="2023-03-31T15:32:00Z"/>
        </w:rPr>
        <w:pPrChange w:id="1201" w:author="Jose Eduardo VIU" w:date="2023-03-31T15:33:00Z">
          <w:pPr>
            <w:pStyle w:val="Ttulo2"/>
            <w:numPr>
              <w:numId w:val="2"/>
            </w:numPr>
            <w:tabs>
              <w:tab w:val="clear" w:pos="0"/>
            </w:tabs>
          </w:pPr>
        </w:pPrChange>
      </w:pPr>
    </w:p>
    <w:p w14:paraId="040261E1" w14:textId="796E056D" w:rsidR="00CB7E31" w:rsidRDefault="00000000">
      <w:pPr>
        <w:pStyle w:val="Ttulo2"/>
        <w:numPr>
          <w:ilvl w:val="1"/>
          <w:numId w:val="2"/>
        </w:numPr>
      </w:pPr>
      <w:bookmarkStart w:id="1202" w:name="_Toc131874780"/>
      <w:r>
        <w:t>Planteamiento del problema</w:t>
      </w:r>
      <w:bookmarkEnd w:id="1202"/>
    </w:p>
    <w:p w14:paraId="6A71B22D" w14:textId="5B7B6929" w:rsidR="00CB7E31" w:rsidDel="00953744" w:rsidRDefault="00000000">
      <w:pPr>
        <w:rPr>
          <w:del w:id="1203" w:author="Jose Eduardo VIU" w:date="2023-03-31T15:26:00Z"/>
        </w:rPr>
      </w:pPr>
      <w:del w:id="1204" w:author="Unknown Author" w:date="2023-03-31T09:45:00Z">
        <w:r>
          <w:delText>El problema que se pretende resolver en este proyecto</w:delText>
        </w:r>
      </w:del>
      <w:ins w:id="1205" w:author="Unknown Author" w:date="2023-03-31T09:45:00Z">
        <w:r>
          <w:t>En bas</w:t>
        </w:r>
      </w:ins>
      <w:ins w:id="1206" w:author="Unknown Author" w:date="2023-03-31T09:46:00Z">
        <w:r>
          <w:t>e al objetivo definido para este proyecto, se establecen otros más específicos como</w:t>
        </w:r>
      </w:ins>
      <w:r>
        <w:t xml:space="preserve"> es el de obtener un estimador del valor de la Ganancia Media Diaria de peso en ganado porcino en contratos de la empresa Cefu S.A., mediante el uso de los datos históricos de contratos anteriores y de técnicas de ciencia de datos.</w:t>
      </w:r>
    </w:p>
    <w:p w14:paraId="26CD6674" w14:textId="77777777" w:rsidR="00CB7E31" w:rsidRDefault="00CB7E31"/>
    <w:p w14:paraId="30E03E84" w14:textId="0A8DE065" w:rsidR="00CB7E31" w:rsidRDefault="00000000">
      <w:pPr>
        <w:rPr>
          <w:del w:id="1207" w:author="Unknown Author" w:date="2023-03-31T09:48:00Z"/>
        </w:rPr>
      </w:pPr>
      <w:r>
        <w:t xml:space="preserve">Actualmente en la empresa ya se intenta estimar los valores de GMD en función de los datos históricos, pero se hace de una forma muy básica, con uso de una hoja de Excel que </w:t>
      </w:r>
      <w:commentRangeStart w:id="1208"/>
      <w:commentRangeStart w:id="1209"/>
      <w:r>
        <w:t>simplemente busca en el valor medio de engordes de los dos últimos años agrupados por raza.</w:t>
      </w:r>
      <w:commentRangeEnd w:id="1208"/>
      <w:r>
        <w:commentReference w:id="1208"/>
      </w:r>
      <w:commentRangeEnd w:id="1209"/>
      <w:r w:rsidR="00A91467">
        <w:rPr>
          <w:rStyle w:val="Refdecomentario"/>
        </w:rPr>
        <w:commentReference w:id="1209"/>
      </w:r>
      <w:r>
        <w:t xml:space="preserve"> Se obtiene un valor </w:t>
      </w:r>
      <w:del w:id="1210" w:author="Jose Eduardo VIU" w:date="2023-03-31T15:29:00Z">
        <w:r w:rsidDel="00953744">
          <w:delText xml:space="preserve">aproximado </w:delText>
        </w:r>
      </w:del>
      <w:ins w:id="1211" w:author="Jose Eduardo VIU" w:date="2023-03-31T15:29:00Z">
        <w:r w:rsidR="00953744">
          <w:t xml:space="preserve">predicho </w:t>
        </w:r>
      </w:ins>
      <w:r>
        <w:t>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25CB27A5" w14:textId="77777777" w:rsidR="00CB7E31" w:rsidRDefault="00CB7E31"/>
    <w:p w14:paraId="7DBCA8AC" w14:textId="77777777" w:rsidR="00CB7E31"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499FD67B" w14:textId="04770DB1" w:rsidR="00CB7E31" w:rsidDel="00953744" w:rsidRDefault="00CB7E31">
      <w:pPr>
        <w:rPr>
          <w:del w:id="1212" w:author="Jose Eduardo VIU" w:date="2023-03-31T15:31:00Z"/>
        </w:rPr>
      </w:pPr>
    </w:p>
    <w:p w14:paraId="13F3FA3D" w14:textId="77777777" w:rsidR="00CB7E31"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11D3A990" w14:textId="457D491A" w:rsidR="00CB7E31" w:rsidDel="00953744" w:rsidRDefault="00CB7E31">
      <w:pPr>
        <w:rPr>
          <w:del w:id="1213" w:author="Jose Eduardo VIU" w:date="2023-03-31T15:32:00Z"/>
        </w:rPr>
      </w:pPr>
    </w:p>
    <w:p w14:paraId="001CC405" w14:textId="77777777" w:rsidR="00CB7E31" w:rsidRDefault="00000000">
      <w:r>
        <w:t xml:space="preserve">La propuesta del proyecto consiste en abordar todo el proceso desde la recopilación de los datos, su comprensión, idoneidad y preparación, hasta la modelización del </w:t>
      </w:r>
      <w:r>
        <w:lastRenderedPageBreak/>
        <w:t>problema y sus resultados. Finalmente, la implementación del modelo y la generación de informes que lo aprovechen.</w:t>
      </w:r>
    </w:p>
    <w:p w14:paraId="6A98AAF6" w14:textId="57FDE5C1" w:rsidR="00CB7E31" w:rsidDel="00953744" w:rsidRDefault="00CB7E31">
      <w:pPr>
        <w:rPr>
          <w:del w:id="1214" w:author="Jose Eduardo VIU" w:date="2023-03-31T15:33:00Z"/>
        </w:rPr>
      </w:pPr>
    </w:p>
    <w:p w14:paraId="7DE39394" w14:textId="6BC98F70" w:rsidR="00CB7E31" w:rsidRDefault="005E208F">
      <w:ins w:id="1215" w:author="Jose Eduardo VIU" w:date="2023-04-01T18:54:00Z">
        <w:r>
          <w:t>U</w:t>
        </w:r>
      </w:ins>
      <w:del w:id="1216" w:author="Jose Eduardo VIU" w:date="2023-04-01T18:54:00Z">
        <w:r w:rsidDel="005E208F">
          <w:delText xml:space="preserve">Los </w:delText>
        </w:r>
      </w:del>
      <w:ins w:id="1217" w:author="Unknown Author" w:date="2023-03-31T09:49:00Z">
        <w:del w:id="1218" w:author="Jose Eduardo VIU" w:date="2023-04-01T18:54:00Z">
          <w:r w:rsidDel="005E208F">
            <w:delText>u</w:delText>
          </w:r>
        </w:del>
        <w:r>
          <w:t xml:space="preserve">no </w:t>
        </w:r>
        <w:commentRangeStart w:id="1219"/>
        <w:r>
          <w:t>d</w:t>
        </w:r>
      </w:ins>
      <w:ins w:id="1220" w:author="Unknown Author" w:date="2023-03-31T09:50:00Z">
        <w:r>
          <w:t xml:space="preserve">e los </w:t>
        </w:r>
      </w:ins>
      <w:r>
        <w:t xml:space="preserve">objetivos que se persiguen serían los de aprovechar la gran cantidad de datos históricos para optimizar los parámetros productivos de la granja, de forma que se tenga un mejor conocimiento de los factores que afectan a la crianza de los </w:t>
      </w:r>
      <w:del w:id="1221" w:author="Jose Eduardo VIU" w:date="2023-04-01T18:57:00Z">
        <w:r w:rsidDel="005E208F">
          <w:delText>mismos</w:delText>
        </w:r>
      </w:del>
      <w:ins w:id="1222" w:author="Jose Eduardo VIU" w:date="2023-04-01T18:57:00Z">
        <w:r>
          <w:t>animales</w:t>
        </w:r>
      </w:ins>
      <w:r>
        <w:t>, a su crecimiento, a posibles problemas, etc.</w:t>
      </w:r>
      <w:commentRangeEnd w:id="1219"/>
      <w:r>
        <w:commentReference w:id="1219"/>
      </w:r>
      <w:ins w:id="1223" w:author="Jose Eduardo VIU" w:date="2023-04-01T18:56:00Z">
        <w:r>
          <w:t xml:space="preserve"> Es </w:t>
        </w:r>
      </w:ins>
      <w:ins w:id="1224" w:author="Jose Eduardo VIU" w:date="2023-04-01T18:57:00Z">
        <w:r>
          <w:t xml:space="preserve">por este punto por el que se pensó la aplicación de ciencia de datos, se </w:t>
        </w:r>
      </w:ins>
      <w:ins w:id="1225" w:author="Jose Eduardo VIU" w:date="2023-04-01T18:58:00Z">
        <w:r>
          <w:t xml:space="preserve">planteó a la dirección de la empresa, como un objetivo sencillo que puede mostrar la potencialidad </w:t>
        </w:r>
      </w:ins>
      <w:ins w:id="1226" w:author="Jose Eduardo VIU" w:date="2023-04-01T18:59:00Z">
        <w:r>
          <w:t xml:space="preserve">del uso de este tipo de métodos para solucionar problemas, mejorar el conocimiento del negocio y las decisiones tomadas de acuerdo a datos </w:t>
        </w:r>
        <w:r w:rsidR="00725DAA">
          <w:t>objetivos y medibles</w:t>
        </w:r>
      </w:ins>
      <w:ins w:id="1227" w:author="Jose Eduardo VIU" w:date="2023-04-01T19:00:00Z">
        <w:r w:rsidR="00725DAA">
          <w:t xml:space="preserve">. Se pretende que este proyecto sea el primero de otros muchos que ayuden a que las decisiones estratégicas cada vez estén más focalizadas en el uso de la información y </w:t>
        </w:r>
      </w:ins>
      <w:ins w:id="1228" w:author="Jose Eduardo VIU" w:date="2023-04-01T19:01:00Z">
        <w:r w:rsidR="00725DAA">
          <w:t xml:space="preserve">permitan anticipar tendencias, </w:t>
        </w:r>
      </w:ins>
      <w:ins w:id="1229" w:author="Jose Eduardo VIU" w:date="2023-04-01T19:02:00Z">
        <w:r w:rsidR="00725DAA">
          <w:t>crear productos innovadores basados en lo que nos revelan los datos que realmente está funcionando</w:t>
        </w:r>
      </w:ins>
      <w:ins w:id="1230" w:author="Jose Eduardo VIU" w:date="2023-04-01T19:03:00Z">
        <w:r w:rsidR="00725DAA">
          <w:t>, reaccionar más rápido a los cambios y detectar</w:t>
        </w:r>
      </w:ins>
      <w:ins w:id="1231" w:author="Jose Eduardo VIU" w:date="2023-04-01T19:04:00Z">
        <w:r w:rsidR="00725DAA">
          <w:t xml:space="preserve"> oportunidades y problemas antes que estos terminen de hacerse evidentes.</w:t>
        </w:r>
      </w:ins>
      <w:ins w:id="1232" w:author="Jose Eduardo VIU" w:date="2023-04-01T19:00:00Z">
        <w:r w:rsidR="00725DAA">
          <w:t xml:space="preserve"> </w:t>
        </w:r>
      </w:ins>
    </w:p>
    <w:p w14:paraId="1EA198CB" w14:textId="66AFB2CA" w:rsidR="00CB7E31" w:rsidDel="005E208F" w:rsidRDefault="00CB7E31">
      <w:pPr>
        <w:rPr>
          <w:del w:id="1233" w:author="Jose Eduardo VIU" w:date="2023-04-01T18:51:00Z"/>
        </w:rPr>
      </w:pPr>
    </w:p>
    <w:p w14:paraId="386F5952" w14:textId="4B09198F" w:rsidR="00CB7E31" w:rsidRDefault="00000000">
      <w:pPr>
        <w:spacing w:after="0" w:line="240" w:lineRule="auto"/>
        <w:jc w:val="left"/>
        <w:rPr>
          <w:rFonts w:eastAsiaTheme="majorEastAsia"/>
          <w:color w:val="000000" w:themeColor="text1"/>
          <w:sz w:val="32"/>
          <w:szCs w:val="32"/>
          <w:lang w:eastAsia="es-ES"/>
        </w:rPr>
      </w:pPr>
      <w:del w:id="1234" w:author="Jose Eduardo VIU" w:date="2023-04-01T18:52:00Z">
        <w:r w:rsidDel="005E208F">
          <w:br w:type="page"/>
        </w:r>
      </w:del>
    </w:p>
    <w:p w14:paraId="22C273C3" w14:textId="77777777" w:rsidR="00CB7E31" w:rsidRDefault="00000000" w:rsidP="00EA61B9">
      <w:pPr>
        <w:pStyle w:val="Ttulo2"/>
        <w:numPr>
          <w:ilvl w:val="1"/>
          <w:numId w:val="2"/>
        </w:numPr>
      </w:pPr>
      <w:bookmarkStart w:id="1235" w:name="_Toc131874781"/>
      <w:r>
        <w:t>Desarrollo del proyecto</w:t>
      </w:r>
      <w:bookmarkEnd w:id="1235"/>
    </w:p>
    <w:p w14:paraId="0732A63C" w14:textId="77777777" w:rsidR="00B20784" w:rsidRPr="00B20784" w:rsidRDefault="00B20784" w:rsidP="00B20784">
      <w:pPr>
        <w:pStyle w:val="Prrafodelista"/>
        <w:keepNext/>
        <w:keepLines/>
        <w:numPr>
          <w:ilvl w:val="0"/>
          <w:numId w:val="1"/>
        </w:numPr>
        <w:spacing w:before="240" w:after="240"/>
        <w:contextualSpacing w:val="0"/>
        <w:outlineLvl w:val="0"/>
        <w:rPr>
          <w:ins w:id="1236" w:author="CAMARA GOMEZ, JOSE EDUARDO" w:date="2023-04-03T10:45:00Z"/>
          <w:rFonts w:eastAsiaTheme="majorEastAsia"/>
          <w:vanish/>
          <w:color w:val="000000" w:themeColor="text1"/>
          <w:sz w:val="44"/>
          <w:szCs w:val="36"/>
        </w:rPr>
      </w:pPr>
      <w:bookmarkStart w:id="1237" w:name="_Toc131411461"/>
      <w:bookmarkStart w:id="1238" w:name="_Toc131411764"/>
      <w:bookmarkStart w:id="1239" w:name="_Toc131412098"/>
      <w:bookmarkStart w:id="1240" w:name="_Toc131412189"/>
      <w:bookmarkStart w:id="1241" w:name="_Toc131412237"/>
      <w:bookmarkStart w:id="1242" w:name="_Toc131412286"/>
      <w:bookmarkStart w:id="1243" w:name="_Toc131412333"/>
      <w:bookmarkStart w:id="1244" w:name="_Toc131412380"/>
      <w:bookmarkStart w:id="1245" w:name="_Toc131412422"/>
      <w:bookmarkStart w:id="1246" w:name="_Toc131412469"/>
      <w:bookmarkStart w:id="1247" w:name="_Toc131412516"/>
      <w:bookmarkStart w:id="1248" w:name="_Toc131412592"/>
      <w:bookmarkStart w:id="1249" w:name="_Toc131412805"/>
      <w:bookmarkStart w:id="1250" w:name="_Toc131413241"/>
      <w:bookmarkStart w:id="1251" w:name="_Toc131413352"/>
      <w:bookmarkStart w:id="1252" w:name="_Toc131413435"/>
      <w:bookmarkStart w:id="1253" w:name="_Toc131413486"/>
      <w:bookmarkStart w:id="1254" w:name="_Toc131504347"/>
      <w:bookmarkStart w:id="1255" w:name="_Toc131504388"/>
      <w:bookmarkStart w:id="1256" w:name="_Toc131504430"/>
      <w:bookmarkStart w:id="1257" w:name="_Toc131874454"/>
      <w:bookmarkStart w:id="1258" w:name="_Toc131874651"/>
      <w:bookmarkStart w:id="1259" w:name="_Toc131874739"/>
      <w:bookmarkStart w:id="1260" w:name="_Toc131874782"/>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p>
    <w:p w14:paraId="11A4BA2E" w14:textId="77777777" w:rsidR="00B20784" w:rsidRPr="00B20784" w:rsidRDefault="00B20784" w:rsidP="00B20784">
      <w:pPr>
        <w:pStyle w:val="Prrafodelista"/>
        <w:keepNext/>
        <w:keepLines/>
        <w:numPr>
          <w:ilvl w:val="0"/>
          <w:numId w:val="1"/>
        </w:numPr>
        <w:spacing w:before="240" w:after="240"/>
        <w:contextualSpacing w:val="0"/>
        <w:outlineLvl w:val="0"/>
        <w:rPr>
          <w:ins w:id="1261" w:author="CAMARA GOMEZ, JOSE EDUARDO" w:date="2023-04-03T10:45:00Z"/>
          <w:rFonts w:eastAsiaTheme="majorEastAsia"/>
          <w:vanish/>
          <w:color w:val="000000" w:themeColor="text1"/>
          <w:sz w:val="44"/>
          <w:szCs w:val="36"/>
        </w:rPr>
      </w:pPr>
      <w:bookmarkStart w:id="1262" w:name="_Toc131411462"/>
      <w:bookmarkStart w:id="1263" w:name="_Toc131411765"/>
      <w:bookmarkStart w:id="1264" w:name="_Toc131412099"/>
      <w:bookmarkStart w:id="1265" w:name="_Toc131412190"/>
      <w:bookmarkStart w:id="1266" w:name="_Toc131412238"/>
      <w:bookmarkStart w:id="1267" w:name="_Toc131412287"/>
      <w:bookmarkStart w:id="1268" w:name="_Toc131412334"/>
      <w:bookmarkStart w:id="1269" w:name="_Toc131412381"/>
      <w:bookmarkStart w:id="1270" w:name="_Toc131412423"/>
      <w:bookmarkStart w:id="1271" w:name="_Toc131412470"/>
      <w:bookmarkStart w:id="1272" w:name="_Toc131412517"/>
      <w:bookmarkStart w:id="1273" w:name="_Toc131412593"/>
      <w:bookmarkStart w:id="1274" w:name="_Toc131412806"/>
      <w:bookmarkStart w:id="1275" w:name="_Toc131413242"/>
      <w:bookmarkStart w:id="1276" w:name="_Toc131413353"/>
      <w:bookmarkStart w:id="1277" w:name="_Toc131413436"/>
      <w:bookmarkStart w:id="1278" w:name="_Toc131413487"/>
      <w:bookmarkStart w:id="1279" w:name="_Toc131504348"/>
      <w:bookmarkStart w:id="1280" w:name="_Toc131504389"/>
      <w:bookmarkStart w:id="1281" w:name="_Toc131504431"/>
      <w:bookmarkStart w:id="1282" w:name="_Toc131874455"/>
      <w:bookmarkStart w:id="1283" w:name="_Toc131874652"/>
      <w:bookmarkStart w:id="1284" w:name="_Toc131874740"/>
      <w:bookmarkStart w:id="1285" w:name="_Toc131874783"/>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p>
    <w:p w14:paraId="1813DD7B" w14:textId="77777777" w:rsidR="00B20784" w:rsidRPr="00B20784" w:rsidRDefault="00B20784" w:rsidP="00B20784">
      <w:pPr>
        <w:pStyle w:val="Prrafodelista"/>
        <w:keepNext/>
        <w:keepLines/>
        <w:numPr>
          <w:ilvl w:val="0"/>
          <w:numId w:val="1"/>
        </w:numPr>
        <w:spacing w:before="240" w:after="240"/>
        <w:contextualSpacing w:val="0"/>
        <w:outlineLvl w:val="0"/>
        <w:rPr>
          <w:ins w:id="1286" w:author="CAMARA GOMEZ, JOSE EDUARDO" w:date="2023-04-03T10:45:00Z"/>
          <w:rFonts w:eastAsiaTheme="majorEastAsia"/>
          <w:vanish/>
          <w:color w:val="000000" w:themeColor="text1"/>
          <w:sz w:val="44"/>
          <w:szCs w:val="36"/>
        </w:rPr>
      </w:pPr>
      <w:bookmarkStart w:id="1287" w:name="_Toc131411463"/>
      <w:bookmarkStart w:id="1288" w:name="_Toc131411766"/>
      <w:bookmarkStart w:id="1289" w:name="_Toc131412100"/>
      <w:bookmarkStart w:id="1290" w:name="_Toc131412191"/>
      <w:bookmarkStart w:id="1291" w:name="_Toc131412239"/>
      <w:bookmarkStart w:id="1292" w:name="_Toc131412288"/>
      <w:bookmarkStart w:id="1293" w:name="_Toc131412335"/>
      <w:bookmarkStart w:id="1294" w:name="_Toc131412382"/>
      <w:bookmarkStart w:id="1295" w:name="_Toc131412424"/>
      <w:bookmarkStart w:id="1296" w:name="_Toc131412471"/>
      <w:bookmarkStart w:id="1297" w:name="_Toc131412518"/>
      <w:bookmarkStart w:id="1298" w:name="_Toc131412594"/>
      <w:bookmarkStart w:id="1299" w:name="_Toc131412807"/>
      <w:bookmarkStart w:id="1300" w:name="_Toc131413243"/>
      <w:bookmarkStart w:id="1301" w:name="_Toc131413354"/>
      <w:bookmarkStart w:id="1302" w:name="_Toc131413437"/>
      <w:bookmarkStart w:id="1303" w:name="_Toc131413488"/>
      <w:bookmarkStart w:id="1304" w:name="_Toc131504349"/>
      <w:bookmarkStart w:id="1305" w:name="_Toc131504390"/>
      <w:bookmarkStart w:id="1306" w:name="_Toc131504432"/>
      <w:bookmarkStart w:id="1307" w:name="_Toc131874456"/>
      <w:bookmarkStart w:id="1308" w:name="_Toc131874653"/>
      <w:bookmarkStart w:id="1309" w:name="_Toc131874741"/>
      <w:bookmarkStart w:id="1310" w:name="_Toc131874784"/>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p>
    <w:p w14:paraId="0CEFEA60" w14:textId="77777777" w:rsidR="00B20784" w:rsidRPr="00B20784" w:rsidRDefault="00B20784" w:rsidP="00B20784">
      <w:pPr>
        <w:pStyle w:val="Prrafodelista"/>
        <w:keepNext/>
        <w:keepLines/>
        <w:numPr>
          <w:ilvl w:val="0"/>
          <w:numId w:val="1"/>
        </w:numPr>
        <w:spacing w:before="240" w:after="240"/>
        <w:contextualSpacing w:val="0"/>
        <w:outlineLvl w:val="0"/>
        <w:rPr>
          <w:ins w:id="1311" w:author="CAMARA GOMEZ, JOSE EDUARDO" w:date="2023-04-03T10:45:00Z"/>
          <w:rFonts w:eastAsiaTheme="majorEastAsia"/>
          <w:vanish/>
          <w:color w:val="000000" w:themeColor="text1"/>
          <w:sz w:val="44"/>
          <w:szCs w:val="36"/>
        </w:rPr>
      </w:pPr>
      <w:bookmarkStart w:id="1312" w:name="_Toc131411464"/>
      <w:bookmarkStart w:id="1313" w:name="_Toc131411767"/>
      <w:bookmarkStart w:id="1314" w:name="_Toc131412101"/>
      <w:bookmarkStart w:id="1315" w:name="_Toc131412192"/>
      <w:bookmarkStart w:id="1316" w:name="_Toc131412240"/>
      <w:bookmarkStart w:id="1317" w:name="_Toc131412289"/>
      <w:bookmarkStart w:id="1318" w:name="_Toc131412336"/>
      <w:bookmarkStart w:id="1319" w:name="_Toc131412383"/>
      <w:bookmarkStart w:id="1320" w:name="_Toc131412425"/>
      <w:bookmarkStart w:id="1321" w:name="_Toc131412472"/>
      <w:bookmarkStart w:id="1322" w:name="_Toc131412519"/>
      <w:bookmarkStart w:id="1323" w:name="_Toc131412595"/>
      <w:bookmarkStart w:id="1324" w:name="_Toc131412808"/>
      <w:bookmarkStart w:id="1325" w:name="_Toc131413244"/>
      <w:bookmarkStart w:id="1326" w:name="_Toc131413355"/>
      <w:bookmarkStart w:id="1327" w:name="_Toc131413438"/>
      <w:bookmarkStart w:id="1328" w:name="_Toc131413489"/>
      <w:bookmarkStart w:id="1329" w:name="_Toc131504350"/>
      <w:bookmarkStart w:id="1330" w:name="_Toc131504391"/>
      <w:bookmarkStart w:id="1331" w:name="_Toc131504433"/>
      <w:bookmarkStart w:id="1332" w:name="_Toc131874457"/>
      <w:bookmarkStart w:id="1333" w:name="_Toc131874654"/>
      <w:bookmarkStart w:id="1334" w:name="_Toc131874742"/>
      <w:bookmarkStart w:id="1335" w:name="_Toc131874785"/>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p>
    <w:p w14:paraId="3B13406C" w14:textId="77777777" w:rsidR="00B20784" w:rsidRPr="00B20784" w:rsidRDefault="00B20784" w:rsidP="00B20784">
      <w:pPr>
        <w:pStyle w:val="Prrafodelista"/>
        <w:keepNext/>
        <w:keepLines/>
        <w:numPr>
          <w:ilvl w:val="1"/>
          <w:numId w:val="1"/>
        </w:numPr>
        <w:spacing w:before="240" w:after="240"/>
        <w:contextualSpacing w:val="0"/>
        <w:outlineLvl w:val="1"/>
        <w:rPr>
          <w:ins w:id="1336" w:author="CAMARA GOMEZ, JOSE EDUARDO" w:date="2023-04-03T10:45:00Z"/>
          <w:rFonts w:eastAsiaTheme="majorEastAsia"/>
          <w:vanish/>
          <w:color w:val="000000" w:themeColor="text1"/>
          <w:sz w:val="32"/>
          <w:szCs w:val="32"/>
          <w:lang w:eastAsia="es-ES"/>
        </w:rPr>
      </w:pPr>
      <w:bookmarkStart w:id="1337" w:name="_Toc131411465"/>
      <w:bookmarkStart w:id="1338" w:name="_Toc131411768"/>
      <w:bookmarkStart w:id="1339" w:name="_Toc131412102"/>
      <w:bookmarkStart w:id="1340" w:name="_Toc131412193"/>
      <w:bookmarkStart w:id="1341" w:name="_Toc131412241"/>
      <w:bookmarkStart w:id="1342" w:name="_Toc131412290"/>
      <w:bookmarkStart w:id="1343" w:name="_Toc131412337"/>
      <w:bookmarkStart w:id="1344" w:name="_Toc131412384"/>
      <w:bookmarkStart w:id="1345" w:name="_Toc131412426"/>
      <w:bookmarkStart w:id="1346" w:name="_Toc131412473"/>
      <w:bookmarkStart w:id="1347" w:name="_Toc131412520"/>
      <w:bookmarkStart w:id="1348" w:name="_Toc131412596"/>
      <w:bookmarkStart w:id="1349" w:name="_Toc131412809"/>
      <w:bookmarkStart w:id="1350" w:name="_Toc131413245"/>
      <w:bookmarkStart w:id="1351" w:name="_Toc131413356"/>
      <w:bookmarkStart w:id="1352" w:name="_Toc131413439"/>
      <w:bookmarkStart w:id="1353" w:name="_Toc131413490"/>
      <w:bookmarkStart w:id="1354" w:name="_Toc131504351"/>
      <w:bookmarkStart w:id="1355" w:name="_Toc131504392"/>
      <w:bookmarkStart w:id="1356" w:name="_Toc131504434"/>
      <w:bookmarkStart w:id="1357" w:name="_Toc131874458"/>
      <w:bookmarkStart w:id="1358" w:name="_Toc131874655"/>
      <w:bookmarkStart w:id="1359" w:name="_Toc131874743"/>
      <w:bookmarkStart w:id="1360" w:name="_Toc13187478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p>
    <w:p w14:paraId="1CCACA04" w14:textId="77777777" w:rsidR="00B20784" w:rsidRPr="00B20784" w:rsidRDefault="00B20784" w:rsidP="00B20784">
      <w:pPr>
        <w:pStyle w:val="Prrafodelista"/>
        <w:keepNext/>
        <w:keepLines/>
        <w:numPr>
          <w:ilvl w:val="1"/>
          <w:numId w:val="1"/>
        </w:numPr>
        <w:spacing w:before="240" w:after="240"/>
        <w:contextualSpacing w:val="0"/>
        <w:outlineLvl w:val="1"/>
        <w:rPr>
          <w:ins w:id="1361" w:author="CAMARA GOMEZ, JOSE EDUARDO" w:date="2023-04-03T10:45:00Z"/>
          <w:rFonts w:eastAsiaTheme="majorEastAsia"/>
          <w:vanish/>
          <w:color w:val="000000" w:themeColor="text1"/>
          <w:sz w:val="32"/>
          <w:szCs w:val="32"/>
          <w:lang w:eastAsia="es-ES"/>
        </w:rPr>
      </w:pPr>
      <w:bookmarkStart w:id="1362" w:name="_Toc131411466"/>
      <w:bookmarkStart w:id="1363" w:name="_Toc131411769"/>
      <w:bookmarkStart w:id="1364" w:name="_Toc131412103"/>
      <w:bookmarkStart w:id="1365" w:name="_Toc131412194"/>
      <w:bookmarkStart w:id="1366" w:name="_Toc131412242"/>
      <w:bookmarkStart w:id="1367" w:name="_Toc131412291"/>
      <w:bookmarkStart w:id="1368" w:name="_Toc131412338"/>
      <w:bookmarkStart w:id="1369" w:name="_Toc131412385"/>
      <w:bookmarkStart w:id="1370" w:name="_Toc131412427"/>
      <w:bookmarkStart w:id="1371" w:name="_Toc131412474"/>
      <w:bookmarkStart w:id="1372" w:name="_Toc131412521"/>
      <w:bookmarkStart w:id="1373" w:name="_Toc131412597"/>
      <w:bookmarkStart w:id="1374" w:name="_Toc131412810"/>
      <w:bookmarkStart w:id="1375" w:name="_Toc131413246"/>
      <w:bookmarkStart w:id="1376" w:name="_Toc131413357"/>
      <w:bookmarkStart w:id="1377" w:name="_Toc131413440"/>
      <w:bookmarkStart w:id="1378" w:name="_Toc131413491"/>
      <w:bookmarkStart w:id="1379" w:name="_Toc131504352"/>
      <w:bookmarkStart w:id="1380" w:name="_Toc131504393"/>
      <w:bookmarkStart w:id="1381" w:name="_Toc131504435"/>
      <w:bookmarkStart w:id="1382" w:name="_Toc131874459"/>
      <w:bookmarkStart w:id="1383" w:name="_Toc131874656"/>
      <w:bookmarkStart w:id="1384" w:name="_Toc131874744"/>
      <w:bookmarkStart w:id="1385" w:name="_Toc131874787"/>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p>
    <w:p w14:paraId="72C9D98F" w14:textId="77777777" w:rsidR="00B20784" w:rsidRPr="00B20784" w:rsidRDefault="00B20784" w:rsidP="00B20784">
      <w:pPr>
        <w:pStyle w:val="Prrafodelista"/>
        <w:keepNext/>
        <w:keepLines/>
        <w:numPr>
          <w:ilvl w:val="1"/>
          <w:numId w:val="1"/>
        </w:numPr>
        <w:spacing w:before="240" w:after="240"/>
        <w:contextualSpacing w:val="0"/>
        <w:outlineLvl w:val="1"/>
        <w:rPr>
          <w:ins w:id="1386" w:author="CAMARA GOMEZ, JOSE EDUARDO" w:date="2023-04-03T10:45:00Z"/>
          <w:rFonts w:eastAsiaTheme="majorEastAsia"/>
          <w:vanish/>
          <w:color w:val="000000" w:themeColor="text1"/>
          <w:sz w:val="32"/>
          <w:szCs w:val="32"/>
          <w:lang w:eastAsia="es-ES"/>
        </w:rPr>
      </w:pPr>
      <w:bookmarkStart w:id="1387" w:name="_Toc131411467"/>
      <w:bookmarkStart w:id="1388" w:name="_Toc131411770"/>
      <w:bookmarkStart w:id="1389" w:name="_Toc131412104"/>
      <w:bookmarkStart w:id="1390" w:name="_Toc131412195"/>
      <w:bookmarkStart w:id="1391" w:name="_Toc131412243"/>
      <w:bookmarkStart w:id="1392" w:name="_Toc131412292"/>
      <w:bookmarkStart w:id="1393" w:name="_Toc131412339"/>
      <w:bookmarkStart w:id="1394" w:name="_Toc131412386"/>
      <w:bookmarkStart w:id="1395" w:name="_Toc131412428"/>
      <w:bookmarkStart w:id="1396" w:name="_Toc131412475"/>
      <w:bookmarkStart w:id="1397" w:name="_Toc131412522"/>
      <w:bookmarkStart w:id="1398" w:name="_Toc131412598"/>
      <w:bookmarkStart w:id="1399" w:name="_Toc131412811"/>
      <w:bookmarkStart w:id="1400" w:name="_Toc131413247"/>
      <w:bookmarkStart w:id="1401" w:name="_Toc131413358"/>
      <w:bookmarkStart w:id="1402" w:name="_Toc131413441"/>
      <w:bookmarkStart w:id="1403" w:name="_Toc131413492"/>
      <w:bookmarkStart w:id="1404" w:name="_Toc131504353"/>
      <w:bookmarkStart w:id="1405" w:name="_Toc131504394"/>
      <w:bookmarkStart w:id="1406" w:name="_Toc131504436"/>
      <w:bookmarkStart w:id="1407" w:name="_Toc131874460"/>
      <w:bookmarkStart w:id="1408" w:name="_Toc131874657"/>
      <w:bookmarkStart w:id="1409" w:name="_Toc131874745"/>
      <w:bookmarkStart w:id="1410" w:name="_Toc131874788"/>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p>
    <w:p w14:paraId="18DFB292" w14:textId="2AB4BD2B" w:rsidR="00CB7E31" w:rsidRDefault="00000000" w:rsidP="00B20784">
      <w:pPr>
        <w:pStyle w:val="Ttulo3"/>
      </w:pPr>
      <w:bookmarkStart w:id="1411" w:name="_Ref131868758"/>
      <w:bookmarkStart w:id="1412" w:name="_Toc131874789"/>
      <w:r>
        <w:t>Resumen del proceso para cada modelo</w:t>
      </w:r>
      <w:bookmarkEnd w:id="1411"/>
      <w:bookmarkEnd w:id="1412"/>
    </w:p>
    <w:p w14:paraId="58D23D64" w14:textId="77777777" w:rsidR="00CB7E31" w:rsidRDefault="00000000">
      <w:pPr>
        <w:pStyle w:val="Ttulo4"/>
      </w:pPr>
      <w:r>
        <w:t>Conocimiento del negocio</w:t>
      </w:r>
    </w:p>
    <w:p w14:paraId="148A0191" w14:textId="77777777" w:rsidR="00CB7E31" w:rsidRDefault="00000000">
      <w:pPr>
        <w:rPr>
          <w:b/>
          <w:bCs/>
        </w:rPr>
      </w:pPr>
      <w:r>
        <w:rPr>
          <w:b/>
          <w:bCs/>
        </w:rPr>
        <w:t>Objetivos de Negocio</w:t>
      </w:r>
    </w:p>
    <w:p w14:paraId="0D6AE228" w14:textId="77777777" w:rsidR="00CB7E31"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872E123" w14:textId="6151DA01" w:rsidR="00CB7E31" w:rsidDel="00E63DC6" w:rsidRDefault="00CB7E31">
      <w:pPr>
        <w:rPr>
          <w:del w:id="1413" w:author="Jose Eduardo VIU" w:date="2023-03-31T15:35:00Z"/>
        </w:rPr>
      </w:pPr>
    </w:p>
    <w:p w14:paraId="4A33D5EE" w14:textId="163E78FE" w:rsidR="00CB7E31"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fldChar w:fldCharType="begin"/>
      </w:r>
      <w:r>
        <w:instrText xml:space="preserve"> REF _Ref131063480 \h </w:instrText>
      </w:r>
      <w:r>
        <w:fldChar w:fldCharType="separate"/>
      </w:r>
      <w:r w:rsidR="00EA61B9">
        <w:t xml:space="preserve">Ilustración </w:t>
      </w:r>
      <w:r w:rsidR="00EA61B9">
        <w:rPr>
          <w:noProof/>
        </w:rPr>
        <w:t>4</w:t>
      </w:r>
      <w:r>
        <w:fldChar w:fldCharType="end"/>
      </w:r>
      <w:r>
        <w:t xml:space="preserve">, no obstante, y dado que no estamos en realidad interesados en saber </w:t>
      </w:r>
      <w:r>
        <w:lastRenderedPageBreak/>
        <w:t>exactamente el peso de los animales en cualquier momento de su crianza, si no del peso a la salida y siempre por los mismos rangos de peso (dependiendo del tipo de ganado), no habría problema en reducirlo a un valor lineal para el total del engorde que nos daría una muy buena aproximación.</w:t>
      </w:r>
    </w:p>
    <w:p w14:paraId="41A2D99D" w14:textId="77777777" w:rsidR="00CB7E31" w:rsidRDefault="00000000">
      <w:pPr>
        <w:keepNext/>
        <w:jc w:val="center"/>
      </w:pPr>
      <w:r>
        <w:rPr>
          <w:noProof/>
        </w:rPr>
        <w:drawing>
          <wp:inline distT="0" distB="0" distL="0" distR="0" wp14:anchorId="22176769" wp14:editId="76E6ECE6">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6"/>
                    <a:stretch>
                      <a:fillRect/>
                    </a:stretch>
                  </pic:blipFill>
                  <pic:spPr bwMode="auto">
                    <a:xfrm>
                      <a:off x="0" y="0"/>
                      <a:ext cx="2764790" cy="2016125"/>
                    </a:xfrm>
                    <a:prstGeom prst="rect">
                      <a:avLst/>
                    </a:prstGeom>
                  </pic:spPr>
                </pic:pic>
              </a:graphicData>
            </a:graphic>
          </wp:inline>
        </w:drawing>
      </w:r>
    </w:p>
    <w:p w14:paraId="1F8320D2" w14:textId="279C17EA" w:rsidR="00CB7E31" w:rsidRDefault="00000000">
      <w:pPr>
        <w:pStyle w:val="Descripcin"/>
      </w:pPr>
      <w:bookmarkStart w:id="1414" w:name="_Ref131063480"/>
      <w:bookmarkStart w:id="1415" w:name="_Toc131091264"/>
      <w:bookmarkStart w:id="1416" w:name="_Toc131874594"/>
      <w:r>
        <w:t xml:space="preserve">Ilustración </w:t>
      </w:r>
      <w:fldSimple w:instr=" SEQ Ilustración \* ARABIC ">
        <w:r w:rsidR="00DE5735">
          <w:rPr>
            <w:noProof/>
          </w:rPr>
          <w:t>4</w:t>
        </w:r>
      </w:fldSimple>
      <w:bookmarkEnd w:id="1414"/>
      <w:r>
        <w:t xml:space="preserve">. Curva de Crecimiento del </w:t>
      </w:r>
      <w:del w:id="1417" w:author="Jose Eduardo VIU" w:date="2023-04-02T11:31:00Z">
        <w:r w:rsidDel="00FE7368">
          <w:delText>Cerdo.</w:delText>
        </w:r>
      </w:del>
      <w:ins w:id="1418" w:author="Jose Eduardo VIU" w:date="2023-04-02T11:31:00Z">
        <w:r w:rsidR="00FE7368">
          <w:t xml:space="preserve">Cerdo. Tomada de </w:t>
        </w:r>
      </w:ins>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bookmarkEnd w:id="1416"/>
      <w:r>
        <w:fldChar w:fldCharType="end"/>
      </w:r>
      <w:bookmarkEnd w:id="1415"/>
      <w:r>
        <w:t xml:space="preserve"> </w:t>
      </w:r>
    </w:p>
    <w:p w14:paraId="048EE864" w14:textId="77777777" w:rsidR="00CB7E31"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975FE78" w14:textId="748DE964" w:rsidR="00CB7E31" w:rsidDel="00E63DC6" w:rsidRDefault="00CB7E31">
      <w:pPr>
        <w:rPr>
          <w:del w:id="1419" w:author="Jose Eduardo VIU" w:date="2023-03-31T15:35:00Z"/>
        </w:rPr>
      </w:pPr>
    </w:p>
    <w:p w14:paraId="3EB04000" w14:textId="77777777" w:rsidR="00CB7E31" w:rsidRDefault="00000000">
      <w:r>
        <w:t>Para valorar si son correctos los animales predichos por contrato, previo a la carga, unos 15 días antes se enviará a personal de la empresa a supervisar a los animales y corroborar que se encuentran en el peso objetivo indicado, así mismo entre 1 o 2 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0A9403F7" w14:textId="77777777" w:rsidR="00CB7E31" w:rsidRDefault="00CB7E31"/>
    <w:p w14:paraId="6B68C48A" w14:textId="77777777" w:rsidR="00CB7E31" w:rsidRDefault="00000000">
      <w:pPr>
        <w:rPr>
          <w:b/>
          <w:bCs/>
        </w:rPr>
      </w:pPr>
      <w:r>
        <w:rPr>
          <w:b/>
          <w:bCs/>
        </w:rPr>
        <w:t>Criterios de éxito</w:t>
      </w:r>
    </w:p>
    <w:p w14:paraId="2D48C99C" w14:textId="6943DEC2" w:rsidR="00CB7E31" w:rsidDel="00AE0D27" w:rsidRDefault="00000000">
      <w:pPr>
        <w:rPr>
          <w:del w:id="1420" w:author="Jose Eduardo VIU" w:date="2023-04-01T19:05:00Z"/>
          <w:color w:val="FF0000"/>
        </w:rPr>
      </w:pPr>
      <w:del w:id="1421" w:author="Jose Eduardo VIU" w:date="2023-04-01T19:05:00Z">
        <w:r w:rsidDel="00AE0D27">
          <w:rPr>
            <w:color w:val="FF0000"/>
          </w:rPr>
          <w:delText>Revisar esta parte</w:delText>
        </w:r>
      </w:del>
    </w:p>
    <w:p w14:paraId="5C6B39AA" w14:textId="72C84B53" w:rsidR="00CB7E31" w:rsidRDefault="00000000">
      <w:r>
        <w:t xml:space="preserve">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w:t>
      </w:r>
      <w:ins w:id="1422" w:author="Jose Eduardo VIU" w:date="2023-04-07T13:11:00Z">
        <w:r w:rsidR="009B384C">
          <w:t>85</w:t>
        </w:r>
      </w:ins>
      <w:del w:id="1423" w:author="Jose Eduardo VIU" w:date="2023-04-07T13:11:00Z">
        <w:r w:rsidDel="009B384C">
          <w:delText>2</w:delText>
        </w:r>
      </w:del>
      <w:r>
        <w:t xml:space="preserve"> </w:t>
      </w:r>
      <w:del w:id="1424" w:author="Jose Eduardo VIU" w:date="2023-04-07T13:11:00Z">
        <w:r w:rsidDel="009B384C">
          <w:delText xml:space="preserve">centésimas </w:delText>
        </w:r>
      </w:del>
      <w:ins w:id="1425" w:author="Jose Eduardo VIU" w:date="2023-04-07T13:11:00Z">
        <w:r w:rsidR="009B384C">
          <w:t>mil</w:t>
        </w:r>
      </w:ins>
      <w:ins w:id="1426" w:author="Jose Eduardo VIU" w:date="2023-04-07T13:12:00Z">
        <w:r w:rsidR="009B384C">
          <w:t>ésimas</w:t>
        </w:r>
      </w:ins>
      <w:ins w:id="1427" w:author="Jose Eduardo VIU" w:date="2023-04-07T13:11:00Z">
        <w:r w:rsidR="009B384C">
          <w:t xml:space="preserve"> </w:t>
        </w:r>
      </w:ins>
      <w:r>
        <w:t xml:space="preserve">en el valor de GMD para un valor promedio de 0.85 equivale a un error del </w:t>
      </w:r>
      <w:ins w:id="1428" w:author="Jose Eduardo VIU" w:date="2023-04-07T13:12:00Z">
        <w:r w:rsidR="009B384C">
          <w:t>10</w:t>
        </w:r>
      </w:ins>
      <w:del w:id="1429" w:author="Jose Eduardo VIU" w:date="2023-04-07T13:11:00Z">
        <w:r w:rsidDel="009B384C">
          <w:delText>2</w:delText>
        </w:r>
      </w:del>
      <w:del w:id="1430" w:author="Jose Eduardo VIU" w:date="2023-04-07T13:12:00Z">
        <w:r w:rsidDel="008F63A1">
          <w:delText>,</w:delText>
        </w:r>
      </w:del>
      <w:del w:id="1431" w:author="Jose Eduardo VIU" w:date="2023-04-07T13:11:00Z">
        <w:r w:rsidDel="009B384C">
          <w:delText>35</w:delText>
        </w:r>
      </w:del>
      <w:r>
        <w:t>%.</w:t>
      </w:r>
    </w:p>
    <w:p w14:paraId="1890205A" w14:textId="6915EBE9" w:rsidR="00CB7E31" w:rsidDel="00E63DC6" w:rsidRDefault="00CB7E31">
      <w:pPr>
        <w:rPr>
          <w:del w:id="1432" w:author="Jose Eduardo VIU" w:date="2023-03-31T15:35:00Z"/>
        </w:rPr>
      </w:pPr>
    </w:p>
    <w:p w14:paraId="6C35DE41" w14:textId="77777777" w:rsidR="00CB7E31" w:rsidRDefault="00000000">
      <w:r>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99C6157" w14:textId="4ACCDAAA" w:rsidR="00CB7E31" w:rsidDel="009F4E07" w:rsidRDefault="00CB7E31">
      <w:pPr>
        <w:rPr>
          <w:del w:id="1433" w:author="Jose Eduardo VIU" w:date="2023-04-07T12:51:00Z"/>
        </w:rPr>
      </w:pPr>
    </w:p>
    <w:p w14:paraId="2F4F3F04" w14:textId="72DF5112" w:rsidR="00CB7E31" w:rsidDel="009F4E07" w:rsidRDefault="00000000">
      <w:pPr>
        <w:rPr>
          <w:del w:id="1434" w:author="Unknown Author" w:date="2023-03-31T09:51:00Z"/>
        </w:rPr>
      </w:pPr>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7C361D1E" w14:textId="77777777" w:rsidR="009F4E07" w:rsidRDefault="009F4E07">
      <w:pPr>
        <w:rPr>
          <w:ins w:id="1435" w:author="Jose Eduardo VIU" w:date="2023-04-07T12:52:00Z"/>
        </w:rPr>
      </w:pPr>
    </w:p>
    <w:p w14:paraId="0E315253" w14:textId="77777777" w:rsidR="00CB7E31" w:rsidRDefault="00CB7E31">
      <w:pPr>
        <w:rPr>
          <w:del w:id="1436" w:author="Unknown Author" w:date="2023-03-31T09:51:00Z"/>
        </w:rPr>
      </w:pPr>
    </w:p>
    <w:p w14:paraId="152FF3C6" w14:textId="77777777" w:rsidR="00CB7E31" w:rsidRDefault="00CB7E31"/>
    <w:p w14:paraId="6BA7C08E" w14:textId="77777777" w:rsidR="00CB7E31" w:rsidRDefault="00000000">
      <w:pPr>
        <w:rPr>
          <w:b/>
          <w:bCs/>
        </w:rPr>
      </w:pPr>
      <w:r>
        <w:rPr>
          <w:b/>
          <w:bCs/>
        </w:rPr>
        <w:t>Objetivos de Minería de Datos</w:t>
      </w:r>
    </w:p>
    <w:p w14:paraId="1D92E852" w14:textId="77777777" w:rsidR="00CB7E31"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buscará usar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27E75873" w14:textId="0430261A" w:rsidR="00CB7E31" w:rsidDel="00E63DC6" w:rsidRDefault="00CB7E31">
      <w:pPr>
        <w:rPr>
          <w:del w:id="1437" w:author="Jose Eduardo VIU" w:date="2023-03-31T15:35:00Z"/>
        </w:rPr>
      </w:pPr>
    </w:p>
    <w:p w14:paraId="7138F244" w14:textId="77777777" w:rsidR="00CB7E31" w:rsidRDefault="00000000">
      <w:r>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30B30747" w14:textId="17B298DD" w:rsidR="00CB7E31" w:rsidRDefault="00CB7E31">
      <w:pPr>
        <w:rPr>
          <w:ins w:id="1438" w:author="Jose Eduardo VIU" w:date="2023-04-01T19:05:00Z"/>
        </w:rPr>
      </w:pPr>
    </w:p>
    <w:p w14:paraId="279B50E1" w14:textId="77777777" w:rsidR="009F4E07" w:rsidRDefault="009F4E07">
      <w:pPr>
        <w:rPr>
          <w:ins w:id="1439" w:author="Jose Eduardo VIU" w:date="2023-04-01T19:05:00Z"/>
        </w:rPr>
      </w:pPr>
    </w:p>
    <w:p w14:paraId="7E0B70E0" w14:textId="77777777" w:rsidR="00AE0D27" w:rsidRDefault="00AE0D27"/>
    <w:p w14:paraId="5F2AE9E9" w14:textId="77777777" w:rsidR="00CB7E31" w:rsidRDefault="00CB7E31"/>
    <w:p w14:paraId="0C5C758D" w14:textId="77777777" w:rsidR="00CB7E31" w:rsidRDefault="00000000">
      <w:pPr>
        <w:rPr>
          <w:b/>
          <w:bCs/>
        </w:rPr>
      </w:pPr>
      <w:r>
        <w:rPr>
          <w:b/>
          <w:bCs/>
        </w:rPr>
        <w:lastRenderedPageBreak/>
        <w:t>Planes de Proyecto</w:t>
      </w:r>
    </w:p>
    <w:p w14:paraId="521656E5" w14:textId="77777777" w:rsidR="00CB7E31" w:rsidRDefault="00000000">
      <w:r>
        <w:t>Para conseguir los objetivos marcados se seguirá la metodología CRISP-DM, se utilizarán principalmente los datos del ERP de la empresa, se hará un proceso ETL de los mismos,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3E1083A1" w14:textId="77777777" w:rsidR="00CB7E31" w:rsidRDefault="00CB7E31"/>
    <w:p w14:paraId="1A969BAC" w14:textId="77777777" w:rsidR="00CB7E31" w:rsidRDefault="00000000">
      <w:pPr>
        <w:pStyle w:val="Ttulo4"/>
      </w:pPr>
      <w:r>
        <w:t>Comprensión de los Datos</w:t>
      </w:r>
    </w:p>
    <w:p w14:paraId="1EDEC358" w14:textId="571FD509" w:rsidR="00CB7E31" w:rsidDel="00AE0D27" w:rsidRDefault="00CB7E31">
      <w:pPr>
        <w:rPr>
          <w:del w:id="1440" w:author="Jose Eduardo VIU" w:date="2023-04-01T19:05:00Z"/>
          <w:b/>
          <w:bCs/>
        </w:rPr>
      </w:pPr>
    </w:p>
    <w:p w14:paraId="62F8C0BD" w14:textId="77777777" w:rsidR="00CB7E31" w:rsidRDefault="00000000">
      <w:pPr>
        <w:rPr>
          <w:b/>
          <w:bCs/>
        </w:rPr>
      </w:pPr>
      <w:r>
        <w:rPr>
          <w:b/>
          <w:bCs/>
        </w:rPr>
        <w:t>Recolección inicial de datos</w:t>
      </w:r>
    </w:p>
    <w:p w14:paraId="7C06EE38" w14:textId="77777777" w:rsidR="00CB7E31"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30EDD933" w14:textId="77777777" w:rsidR="00CB7E31" w:rsidRDefault="00000000">
      <w:r>
        <w:t>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KPIs que nos deberían acercar a los objetivos estratégicos marcados.</w:t>
      </w:r>
    </w:p>
    <w:p w14:paraId="2FB240EF" w14:textId="5F6B8478" w:rsidR="00CB7E31" w:rsidRDefault="00CB7E31">
      <w:pPr>
        <w:rPr>
          <w:ins w:id="1441" w:author="Jose Eduardo VIU" w:date="2023-04-01T19:05:00Z"/>
        </w:rPr>
      </w:pPr>
    </w:p>
    <w:p w14:paraId="3AC5CB62" w14:textId="42FF3C3C" w:rsidR="00AE0D27" w:rsidRDefault="00AE0D27">
      <w:pPr>
        <w:rPr>
          <w:ins w:id="1442" w:author="Jose Eduardo VIU" w:date="2023-04-01T19:05:00Z"/>
        </w:rPr>
      </w:pPr>
    </w:p>
    <w:p w14:paraId="54B6A61C" w14:textId="77777777" w:rsidR="00AE0D27" w:rsidRDefault="00AE0D27"/>
    <w:p w14:paraId="6471EEA2" w14:textId="77777777" w:rsidR="00CB7E31" w:rsidRDefault="00000000">
      <w:r>
        <w:lastRenderedPageBreak/>
        <w:t>Los datos disponibles son:</w:t>
      </w:r>
    </w:p>
    <w:p w14:paraId="01DCA694" w14:textId="77777777" w:rsidR="00CB7E31"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08EF3A8F" w14:textId="77777777" w:rsidR="00CB7E31"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CA63BAB" w14:textId="77777777" w:rsidR="00CB7E31"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704BF709" w14:textId="77777777" w:rsidR="00CB7E31"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2D5102B7" w14:textId="77777777" w:rsidR="00CB7E31" w:rsidRDefault="00000000">
      <w:pPr>
        <w:pStyle w:val="Prrafodelista"/>
        <w:numPr>
          <w:ilvl w:val="0"/>
          <w:numId w:val="3"/>
        </w:numPr>
        <w:suppressAutoHyphens w:val="0"/>
        <w:spacing w:after="160" w:line="259" w:lineRule="auto"/>
      </w:pPr>
      <w:r>
        <w:t>Alimentación de los animales: Se lleva un registro de todos los piensos enviados a cada contrato. El pienso es fabricado en las fábricas de la propia empresa y se tiene una trazabilidad total de su composición, fabricación, reparto y consumo del mismo. En algunas granjas se dispone de alimentación inteligente que permite incluso controlar y llevar detalle de la cantidad consumida diariamente por cada animal (identificado por un chip único alojado en un crotal).</w:t>
      </w:r>
    </w:p>
    <w:p w14:paraId="17E1F66F" w14:textId="77777777" w:rsidR="00CB7E31"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52B7AC88" w14:textId="77777777" w:rsidR="00CB7E31"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6B62BDB0" w14:textId="77777777" w:rsidR="00CB7E31" w:rsidRDefault="00000000">
      <w:pPr>
        <w:pStyle w:val="Prrafodelista"/>
        <w:numPr>
          <w:ilvl w:val="0"/>
          <w:numId w:val="3"/>
        </w:numPr>
        <w:suppressAutoHyphens w:val="0"/>
        <w:spacing w:after="160" w:line="259" w:lineRule="auto"/>
      </w:pPr>
      <w:r>
        <w:t>Envíos de Materiales Varios: Se registra también los materiales usados en la granja ya sean para los trabajadores de las mismas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4613F270" w14:textId="77777777" w:rsidR="00CB7E31"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064882F1" w14:textId="01AA17E4" w:rsidR="00CB7E31" w:rsidDel="00AE0D27" w:rsidRDefault="00CB7E31">
      <w:pPr>
        <w:rPr>
          <w:del w:id="1443" w:author="Jose Eduardo VIU" w:date="2023-04-01T19:05:00Z"/>
        </w:rPr>
        <w:pPrChange w:id="1444" w:author="Jose Eduardo VIU" w:date="2023-04-01T19:06:00Z">
          <w:pPr>
            <w:ind w:left="360"/>
          </w:pPr>
        </w:pPrChange>
      </w:pPr>
    </w:p>
    <w:p w14:paraId="26D3F945" w14:textId="77777777" w:rsidR="00CB7E31" w:rsidDel="00AE0D27" w:rsidRDefault="00CB7E31">
      <w:pPr>
        <w:rPr>
          <w:del w:id="1445" w:author="Jose Eduardo VIU" w:date="2023-04-01T19:06:00Z"/>
        </w:rPr>
        <w:pPrChange w:id="1446" w:author="Jose Eduardo VIU" w:date="2023-04-01T19:06:00Z">
          <w:pPr>
            <w:ind w:left="360"/>
          </w:pPr>
        </w:pPrChange>
      </w:pPr>
    </w:p>
    <w:p w14:paraId="2D0E9BDE" w14:textId="77777777" w:rsidR="00CB7E31" w:rsidRDefault="00CB7E31">
      <w:pPr>
        <w:pPrChange w:id="1447" w:author="Jose Eduardo VIU" w:date="2023-04-01T19:06:00Z">
          <w:pPr>
            <w:ind w:left="360"/>
          </w:pPr>
        </w:pPrChange>
      </w:pPr>
    </w:p>
    <w:p w14:paraId="247E5849" w14:textId="77777777" w:rsidR="00CB7E31" w:rsidRDefault="00000000">
      <w:pPr>
        <w:rPr>
          <w:b/>
          <w:bCs/>
        </w:rPr>
      </w:pPr>
      <w:r>
        <w:rPr>
          <w:b/>
          <w:bCs/>
        </w:rPr>
        <w:t>Descripción de los Datos</w:t>
      </w:r>
    </w:p>
    <w:p w14:paraId="1E0DAAAF" w14:textId="77777777" w:rsidR="00CB7E31" w:rsidRDefault="00000000" w:rsidP="00E63DC6">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1448"/>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0D59BDF7" w14:textId="6FBA78E2" w:rsidR="00CB7E31" w:rsidDel="00E63DC6" w:rsidRDefault="00CB7E31" w:rsidP="00E63DC6">
      <w:pPr>
        <w:rPr>
          <w:del w:id="1449" w:author="Jose Eduardo VIU" w:date="2023-03-31T15:36:00Z"/>
        </w:rPr>
      </w:pPr>
    </w:p>
    <w:p w14:paraId="46D95DA9" w14:textId="77777777" w:rsidR="00CB7E31" w:rsidRDefault="00000000">
      <w:pPr>
        <w:pPrChange w:id="1450" w:author="Jose Eduardo VIU" w:date="2023-03-31T15:36:00Z">
          <w:pPr>
            <w:pStyle w:val="Default"/>
          </w:pPr>
        </w:pPrChange>
      </w:pPr>
      <w:r>
        <w:t>Los datos con los que contaremos son:</w:t>
      </w:r>
    </w:p>
    <w:p w14:paraId="1BEAE753" w14:textId="40039A05" w:rsidR="00CB7E31" w:rsidDel="007C6D7A" w:rsidRDefault="00000000">
      <w:pPr>
        <w:pStyle w:val="Prrafodelista"/>
        <w:numPr>
          <w:ilvl w:val="0"/>
          <w:numId w:val="4"/>
        </w:numPr>
        <w:rPr>
          <w:del w:id="1451" w:author="Jose Eduardo VIU" w:date="2023-04-01T11:04:00Z"/>
        </w:rPr>
        <w:pPrChange w:id="1452" w:author="Jose Eduardo VIU" w:date="2023-04-01T11:03:00Z">
          <w:pPr>
            <w:pStyle w:val="Default"/>
            <w:numPr>
              <w:numId w:val="4"/>
            </w:numPr>
            <w:tabs>
              <w:tab w:val="num" w:pos="0"/>
            </w:tabs>
            <w:ind w:left="720" w:hanging="360"/>
            <w:jc w:val="both"/>
          </w:pPr>
        </w:pPrChange>
      </w:pPr>
      <w:r w:rsidRPr="007C6D7A">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1448"/>
      <w:r>
        <w:commentReference w:id="1448"/>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37B4F52B" w14:textId="77777777" w:rsidR="007C6D7A" w:rsidRDefault="007C6D7A" w:rsidP="007C6D7A">
      <w:pPr>
        <w:pStyle w:val="Prrafodelista"/>
        <w:numPr>
          <w:ilvl w:val="0"/>
          <w:numId w:val="4"/>
        </w:numPr>
        <w:rPr>
          <w:ins w:id="1453" w:author="Jose Eduardo VIU" w:date="2023-04-01T11:04:00Z"/>
        </w:rPr>
      </w:pPr>
    </w:p>
    <w:p w14:paraId="1DB92735" w14:textId="2969A243" w:rsidR="00CB7E31" w:rsidDel="007C6D7A" w:rsidRDefault="00000000">
      <w:pPr>
        <w:pStyle w:val="Prrafodelista"/>
        <w:numPr>
          <w:ilvl w:val="1"/>
          <w:numId w:val="4"/>
        </w:numPr>
        <w:rPr>
          <w:del w:id="1454" w:author="Jose Eduardo VIU" w:date="2023-04-01T11:04:00Z"/>
        </w:rPr>
        <w:pPrChange w:id="1455" w:author="Jose Eduardo VIU" w:date="2023-04-01T11:03:00Z">
          <w:pPr>
            <w:pStyle w:val="Default"/>
            <w:numPr>
              <w:ilvl w:val="1"/>
              <w:numId w:val="4"/>
            </w:numPr>
            <w:tabs>
              <w:tab w:val="num" w:pos="0"/>
            </w:tabs>
            <w:ind w:left="1440" w:hanging="360"/>
            <w:jc w:val="both"/>
          </w:pPr>
        </w:pPrChange>
      </w:pPr>
      <w:r>
        <w:t>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dataset dispondremos de una fila para cada contrato, agrupando los datos en virtud de este.</w:t>
      </w:r>
    </w:p>
    <w:p w14:paraId="5B9A8B43" w14:textId="77777777" w:rsidR="007C6D7A" w:rsidRDefault="007C6D7A" w:rsidP="007C6D7A">
      <w:pPr>
        <w:pStyle w:val="Prrafodelista"/>
        <w:numPr>
          <w:ilvl w:val="1"/>
          <w:numId w:val="4"/>
        </w:numPr>
        <w:rPr>
          <w:ins w:id="1456" w:author="Jose Eduardo VIU" w:date="2023-04-01T11:04:00Z"/>
        </w:rPr>
      </w:pPr>
    </w:p>
    <w:p w14:paraId="6321DDBD" w14:textId="41AE88A8" w:rsidR="00CB7E31" w:rsidDel="007C6D7A" w:rsidRDefault="00000000">
      <w:pPr>
        <w:pStyle w:val="Prrafodelista"/>
        <w:numPr>
          <w:ilvl w:val="1"/>
          <w:numId w:val="4"/>
        </w:numPr>
        <w:rPr>
          <w:del w:id="1457" w:author="Jose Eduardo VIU" w:date="2023-04-01T11:05:00Z"/>
        </w:rPr>
        <w:pPrChange w:id="1458" w:author="Jose Eduardo VIU" w:date="2023-04-01T11:03:00Z">
          <w:pPr>
            <w:pStyle w:val="Default"/>
            <w:numPr>
              <w:ilvl w:val="1"/>
              <w:numId w:val="4"/>
            </w:numPr>
            <w:tabs>
              <w:tab w:val="num" w:pos="0"/>
            </w:tabs>
            <w:ind w:left="1440" w:hanging="360"/>
            <w:jc w:val="both"/>
          </w:pPr>
        </w:pPrChange>
      </w:pPr>
      <w:r>
        <w:lastRenderedPageBreak/>
        <w:t>Fecha de entrada de los primeros animales. Es la fecha en la que entran los primeros animales, de tipo fecha.</w:t>
      </w:r>
    </w:p>
    <w:p w14:paraId="069AED42" w14:textId="77777777" w:rsidR="007C6D7A" w:rsidRDefault="007C6D7A" w:rsidP="007C6D7A">
      <w:pPr>
        <w:pStyle w:val="Prrafodelista"/>
        <w:numPr>
          <w:ilvl w:val="1"/>
          <w:numId w:val="4"/>
        </w:numPr>
        <w:rPr>
          <w:ins w:id="1459" w:author="Jose Eduardo VIU" w:date="2023-04-01T11:05:00Z"/>
        </w:rPr>
      </w:pPr>
    </w:p>
    <w:p w14:paraId="2544926C" w14:textId="43171220" w:rsidR="00CB7E31" w:rsidDel="007C6D7A" w:rsidRDefault="00000000">
      <w:pPr>
        <w:pStyle w:val="Prrafodelista"/>
        <w:numPr>
          <w:ilvl w:val="1"/>
          <w:numId w:val="4"/>
        </w:numPr>
        <w:rPr>
          <w:del w:id="1460" w:author="Jose Eduardo VIU" w:date="2023-04-01T11:05:00Z"/>
        </w:rPr>
        <w:pPrChange w:id="1461" w:author="Jose Eduardo VIU" w:date="2023-04-01T11:03:00Z">
          <w:pPr>
            <w:pStyle w:val="Default"/>
            <w:numPr>
              <w:ilvl w:val="1"/>
              <w:numId w:val="4"/>
            </w:numPr>
            <w:tabs>
              <w:tab w:val="num" w:pos="0"/>
            </w:tabs>
            <w:ind w:left="1440" w:hanging="360"/>
            <w:jc w:val="both"/>
          </w:pPr>
        </w:pPrChange>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425580CC" w14:textId="77777777" w:rsidR="007C6D7A" w:rsidRDefault="007C6D7A" w:rsidP="007C6D7A">
      <w:pPr>
        <w:pStyle w:val="Prrafodelista"/>
        <w:numPr>
          <w:ilvl w:val="1"/>
          <w:numId w:val="4"/>
        </w:numPr>
        <w:rPr>
          <w:ins w:id="1462" w:author="Jose Eduardo VIU" w:date="2023-04-01T11:05:00Z"/>
        </w:rPr>
      </w:pPr>
    </w:p>
    <w:p w14:paraId="52B20F40" w14:textId="56EF3AE5" w:rsidR="00CB7E31" w:rsidDel="007C6D7A" w:rsidRDefault="00000000">
      <w:pPr>
        <w:pStyle w:val="Prrafodelista"/>
        <w:numPr>
          <w:ilvl w:val="1"/>
          <w:numId w:val="4"/>
        </w:numPr>
        <w:rPr>
          <w:del w:id="1463" w:author="Jose Eduardo VIU" w:date="2023-04-01T11:05:00Z"/>
        </w:rPr>
        <w:pPrChange w:id="1464" w:author="Jose Eduardo VIU" w:date="2023-04-01T11:03:00Z">
          <w:pPr>
            <w:pStyle w:val="Default"/>
            <w:numPr>
              <w:ilvl w:val="1"/>
              <w:numId w:val="4"/>
            </w:numPr>
            <w:tabs>
              <w:tab w:val="num" w:pos="0"/>
            </w:tabs>
            <w:ind w:left="1440" w:hanging="360"/>
            <w:jc w:val="both"/>
          </w:pPr>
        </w:pPrChange>
      </w:pPr>
      <w:r>
        <w:t>Número de animales del contrato. Por si los datos reflejan diferencias por el tamaño de del contrato, o que las granjas de mayor capacidad difieran de las más pequeñas.</w:t>
      </w:r>
    </w:p>
    <w:p w14:paraId="5787CED3" w14:textId="77777777" w:rsidR="007C6D7A" w:rsidRDefault="007C6D7A" w:rsidP="007C6D7A">
      <w:pPr>
        <w:pStyle w:val="Prrafodelista"/>
        <w:numPr>
          <w:ilvl w:val="1"/>
          <w:numId w:val="4"/>
        </w:numPr>
        <w:rPr>
          <w:ins w:id="1465" w:author="Jose Eduardo VIU" w:date="2023-04-01T11:05:00Z"/>
        </w:rPr>
      </w:pPr>
    </w:p>
    <w:p w14:paraId="13FFF82C" w14:textId="56280B19" w:rsidR="00CB7E31" w:rsidDel="007C6D7A" w:rsidRDefault="00000000">
      <w:pPr>
        <w:pStyle w:val="Prrafodelista"/>
        <w:numPr>
          <w:ilvl w:val="1"/>
          <w:numId w:val="4"/>
        </w:numPr>
        <w:rPr>
          <w:del w:id="1466" w:author="Jose Eduardo VIU" w:date="2023-04-01T11:05:00Z"/>
        </w:rPr>
        <w:pPrChange w:id="1467" w:author="Jose Eduardo VIU" w:date="2023-04-01T11:03:00Z">
          <w:pPr>
            <w:pStyle w:val="Default"/>
            <w:numPr>
              <w:ilvl w:val="1"/>
              <w:numId w:val="4"/>
            </w:numPr>
            <w:tabs>
              <w:tab w:val="num" w:pos="0"/>
            </w:tabs>
            <w:ind w:left="1440" w:hanging="360"/>
            <w:jc w:val="both"/>
          </w:pPr>
        </w:pPrChange>
      </w:pPr>
      <w:r>
        <w:t>Integrador. Identificador del encargado de llevar la granja, por si los datos pudieran identificar diferencias entre distintos encargados y el manejo que hacen de los animales.</w:t>
      </w:r>
    </w:p>
    <w:p w14:paraId="6E9E59A0" w14:textId="77777777" w:rsidR="007C6D7A" w:rsidRDefault="007C6D7A" w:rsidP="007C6D7A">
      <w:pPr>
        <w:pStyle w:val="Prrafodelista"/>
        <w:numPr>
          <w:ilvl w:val="1"/>
          <w:numId w:val="4"/>
        </w:numPr>
        <w:rPr>
          <w:ins w:id="1468" w:author="Jose Eduardo VIU" w:date="2023-04-01T11:05:00Z"/>
        </w:rPr>
      </w:pPr>
    </w:p>
    <w:p w14:paraId="5DE0755E" w14:textId="41942E5D" w:rsidR="00CB7E31" w:rsidDel="007C6D7A" w:rsidRDefault="00000000">
      <w:pPr>
        <w:pStyle w:val="Prrafodelista"/>
        <w:numPr>
          <w:ilvl w:val="1"/>
          <w:numId w:val="4"/>
        </w:numPr>
        <w:rPr>
          <w:del w:id="1469" w:author="Jose Eduardo VIU" w:date="2023-04-01T11:05:00Z"/>
        </w:rPr>
        <w:pPrChange w:id="1470" w:author="Jose Eduardo VIU" w:date="2023-04-01T11:03:00Z">
          <w:pPr>
            <w:pStyle w:val="Default"/>
            <w:numPr>
              <w:ilvl w:val="1"/>
              <w:numId w:val="4"/>
            </w:numPr>
            <w:tabs>
              <w:tab w:val="num" w:pos="0"/>
            </w:tabs>
            <w:ind w:left="1440" w:hanging="360"/>
            <w:jc w:val="both"/>
          </w:pPr>
        </w:pPrChange>
      </w:pPr>
      <w:r>
        <w:t>Granja. Identificador de la granja, para poder agrupar y valorar más los datos de otros contratos en la misma granja, frente a otras con distinta climatología, por ejemplo, o con distinto tamaño, condiciones, etc.</w:t>
      </w:r>
    </w:p>
    <w:p w14:paraId="1FD210C2" w14:textId="77777777" w:rsidR="007C6D7A" w:rsidRDefault="007C6D7A" w:rsidP="007C6D7A">
      <w:pPr>
        <w:pStyle w:val="Prrafodelista"/>
        <w:numPr>
          <w:ilvl w:val="1"/>
          <w:numId w:val="4"/>
        </w:numPr>
        <w:rPr>
          <w:ins w:id="1471" w:author="Jose Eduardo VIU" w:date="2023-04-01T11:05:00Z"/>
        </w:rPr>
      </w:pPr>
    </w:p>
    <w:p w14:paraId="070378A2" w14:textId="3AE7199B" w:rsidR="00CB7E31" w:rsidDel="007C6D7A" w:rsidRDefault="00000000">
      <w:pPr>
        <w:pStyle w:val="Prrafodelista"/>
        <w:numPr>
          <w:ilvl w:val="1"/>
          <w:numId w:val="4"/>
        </w:numPr>
        <w:rPr>
          <w:del w:id="1472" w:author="Jose Eduardo VIU" w:date="2023-04-01T11:05:00Z"/>
        </w:rPr>
        <w:pPrChange w:id="1473" w:author="Jose Eduardo VIU" w:date="2023-04-01T11:03:00Z">
          <w:pPr>
            <w:pStyle w:val="Default"/>
            <w:numPr>
              <w:ilvl w:val="1"/>
              <w:numId w:val="4"/>
            </w:numPr>
            <w:tabs>
              <w:tab w:val="num" w:pos="0"/>
            </w:tabs>
            <w:ind w:left="1440" w:hanging="360"/>
            <w:jc w:val="both"/>
          </w:pPr>
        </w:pPrChange>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32B8BB34" w14:textId="77777777" w:rsidR="007C6D7A" w:rsidRDefault="007C6D7A" w:rsidP="007C6D7A">
      <w:pPr>
        <w:pStyle w:val="Prrafodelista"/>
        <w:numPr>
          <w:ilvl w:val="1"/>
          <w:numId w:val="4"/>
        </w:numPr>
        <w:rPr>
          <w:ins w:id="1474" w:author="Jose Eduardo VIU" w:date="2023-04-01T11:05:00Z"/>
        </w:rPr>
      </w:pPr>
    </w:p>
    <w:p w14:paraId="2B379E64" w14:textId="6D171BA0" w:rsidR="00CB7E31" w:rsidDel="007C6D7A" w:rsidRDefault="00000000">
      <w:pPr>
        <w:pStyle w:val="Prrafodelista"/>
        <w:numPr>
          <w:ilvl w:val="1"/>
          <w:numId w:val="4"/>
        </w:numPr>
        <w:rPr>
          <w:del w:id="1475" w:author="Jose Eduardo VIU" w:date="2023-04-01T11:05:00Z"/>
        </w:rPr>
        <w:pPrChange w:id="1476" w:author="Jose Eduardo VIU" w:date="2023-04-01T11:03:00Z">
          <w:pPr>
            <w:pStyle w:val="Default"/>
            <w:numPr>
              <w:ilvl w:val="1"/>
              <w:numId w:val="4"/>
            </w:numPr>
            <w:tabs>
              <w:tab w:val="num" w:pos="0"/>
            </w:tabs>
            <w:ind w:left="1440" w:hanging="360"/>
            <w:jc w:val="both"/>
          </w:pPr>
        </w:pPrChange>
      </w:pPr>
      <w:r>
        <w:t>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dataset. El GMD de los distintos sexos difiere y por eso es relevante indicarlo.</w:t>
      </w:r>
    </w:p>
    <w:p w14:paraId="699A67A9" w14:textId="77777777" w:rsidR="007C6D7A" w:rsidRDefault="007C6D7A" w:rsidP="007C6D7A">
      <w:pPr>
        <w:pStyle w:val="Prrafodelista"/>
        <w:numPr>
          <w:ilvl w:val="1"/>
          <w:numId w:val="4"/>
        </w:numPr>
        <w:rPr>
          <w:ins w:id="1477" w:author="Jose Eduardo VIU" w:date="2023-04-01T11:05:00Z"/>
        </w:rPr>
      </w:pPr>
    </w:p>
    <w:p w14:paraId="0FC43D5F" w14:textId="5426A525" w:rsidR="00CB7E31" w:rsidRDefault="00000000">
      <w:pPr>
        <w:pStyle w:val="Prrafodelista"/>
        <w:numPr>
          <w:ilvl w:val="1"/>
          <w:numId w:val="4"/>
        </w:numPr>
        <w:pPrChange w:id="1478" w:author="Jose Eduardo VIU" w:date="2023-04-01T11:03:00Z">
          <w:pPr>
            <w:pStyle w:val="Default"/>
            <w:numPr>
              <w:ilvl w:val="1"/>
              <w:numId w:val="4"/>
            </w:numPr>
            <w:tabs>
              <w:tab w:val="num" w:pos="0"/>
            </w:tabs>
            <w:ind w:left="1440" w:hanging="360"/>
            <w:jc w:val="both"/>
          </w:pPr>
        </w:pPrChange>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30326E12" w14:textId="77777777" w:rsidR="00AE0D27" w:rsidRDefault="00AE0D27" w:rsidP="007C6D7A">
      <w:pPr>
        <w:rPr>
          <w:ins w:id="1479" w:author="Jose Eduardo VIU" w:date="2023-04-01T19:06:00Z"/>
        </w:rPr>
      </w:pPr>
    </w:p>
    <w:p w14:paraId="76730D39" w14:textId="346F62EA" w:rsidR="00CB7E31" w:rsidDel="007C6D7A" w:rsidRDefault="00000000">
      <w:pPr>
        <w:rPr>
          <w:del w:id="1480" w:author="Jose Eduardo VIU" w:date="2023-04-01T11:05:00Z"/>
        </w:rPr>
        <w:pPrChange w:id="1481" w:author="Jose Eduardo VIU" w:date="2023-04-01T11:03:00Z">
          <w:pPr>
            <w:pStyle w:val="Default"/>
            <w:numPr>
              <w:ilvl w:val="1"/>
              <w:numId w:val="4"/>
            </w:numPr>
            <w:tabs>
              <w:tab w:val="num" w:pos="0"/>
            </w:tabs>
            <w:ind w:left="1440" w:hanging="360"/>
            <w:jc w:val="both"/>
          </w:pPr>
        </w:pPrChange>
      </w:pPr>
      <w:r>
        <w:lastRenderedPageBreak/>
        <w:t>Tipo de alimentación. Hay 2 tipos principales de alimentación, la alimentación líquida y la normal.</w:t>
      </w:r>
    </w:p>
    <w:p w14:paraId="36CF27E3" w14:textId="77777777" w:rsidR="00CB7E31" w:rsidRDefault="00CB7E31">
      <w:pPr>
        <w:pPrChange w:id="1482" w:author="Jose Eduardo VIU" w:date="2023-04-01T11:05:00Z">
          <w:pPr>
            <w:pStyle w:val="Default"/>
            <w:ind w:left="720"/>
          </w:pPr>
        </w:pPrChange>
      </w:pPr>
    </w:p>
    <w:p w14:paraId="443A03C2" w14:textId="4FFA55F6" w:rsidR="00CB7E31" w:rsidDel="007C6D7A" w:rsidRDefault="00000000">
      <w:pPr>
        <w:pStyle w:val="Prrafodelista"/>
        <w:numPr>
          <w:ilvl w:val="0"/>
          <w:numId w:val="4"/>
        </w:numPr>
        <w:rPr>
          <w:del w:id="1483" w:author="Jose Eduardo VIU" w:date="2023-04-01T11:07:00Z"/>
        </w:rPr>
        <w:pPrChange w:id="1484" w:author="Jose Eduardo VIU" w:date="2023-04-01T11:07:00Z">
          <w:pPr>
            <w:pStyle w:val="Default"/>
            <w:numPr>
              <w:numId w:val="4"/>
            </w:numPr>
            <w:tabs>
              <w:tab w:val="num" w:pos="0"/>
            </w:tabs>
            <w:ind w:left="720" w:hanging="360"/>
            <w:jc w:val="both"/>
          </w:pPr>
        </w:pPrChange>
      </w:pPr>
      <w:r w:rsidRPr="007C6D7A">
        <w:rPr>
          <w:rPrChange w:id="1485" w:author="Jose Eduardo VIU" w:date="2023-04-01T11:06:00Z">
            <w:rPr>
              <w:b/>
              <w:bCs/>
            </w:rPr>
          </w:rPrChange>
        </w:rPr>
        <w:t>Relativos a la marcha del contrato</w:t>
      </w:r>
      <w:r w:rsidRPr="007C6D7A">
        <w:t>.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los mismos.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r>
        <w:t>.</w:t>
      </w:r>
    </w:p>
    <w:p w14:paraId="7DE12B7F" w14:textId="77777777" w:rsidR="007C6D7A" w:rsidRDefault="007C6D7A" w:rsidP="007C6D7A">
      <w:pPr>
        <w:pStyle w:val="Prrafodelista"/>
        <w:numPr>
          <w:ilvl w:val="0"/>
          <w:numId w:val="4"/>
        </w:numPr>
        <w:rPr>
          <w:ins w:id="1486" w:author="Jose Eduardo VIU" w:date="2023-04-01T11:07:00Z"/>
        </w:rPr>
      </w:pPr>
    </w:p>
    <w:p w14:paraId="00AF1095" w14:textId="072B7539" w:rsidR="00CB7E31" w:rsidDel="007C6D7A" w:rsidRDefault="00000000">
      <w:pPr>
        <w:pStyle w:val="Prrafodelista"/>
        <w:numPr>
          <w:ilvl w:val="1"/>
          <w:numId w:val="4"/>
        </w:numPr>
        <w:rPr>
          <w:del w:id="1487" w:author="Jose Eduardo VIU" w:date="2023-04-01T11:07:00Z"/>
        </w:rPr>
        <w:pPrChange w:id="1488" w:author="Jose Eduardo VIU" w:date="2023-04-01T11:07:00Z">
          <w:pPr>
            <w:pStyle w:val="Default"/>
            <w:numPr>
              <w:ilvl w:val="1"/>
              <w:numId w:val="4"/>
            </w:numPr>
            <w:tabs>
              <w:tab w:val="num" w:pos="0"/>
            </w:tabs>
            <w:ind w:left="1440" w:hanging="360"/>
            <w:jc w:val="both"/>
          </w:pPr>
        </w:pPrChange>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3971214F" w14:textId="77777777" w:rsidR="007C6D7A" w:rsidRDefault="007C6D7A" w:rsidP="007C6D7A">
      <w:pPr>
        <w:pStyle w:val="Prrafodelista"/>
        <w:numPr>
          <w:ilvl w:val="1"/>
          <w:numId w:val="4"/>
        </w:numPr>
        <w:rPr>
          <w:ins w:id="1489" w:author="Jose Eduardo VIU" w:date="2023-04-01T11:07:00Z"/>
        </w:rPr>
      </w:pPr>
    </w:p>
    <w:p w14:paraId="571BD535" w14:textId="7D28B092" w:rsidR="00CB7E31" w:rsidDel="007C6D7A" w:rsidRDefault="00000000">
      <w:pPr>
        <w:pStyle w:val="Prrafodelista"/>
        <w:numPr>
          <w:ilvl w:val="1"/>
          <w:numId w:val="4"/>
        </w:numPr>
        <w:rPr>
          <w:del w:id="1490" w:author="Jose Eduardo VIU" w:date="2023-04-01T11:07:00Z"/>
        </w:rPr>
        <w:pPrChange w:id="1491" w:author="Jose Eduardo VIU" w:date="2023-04-01T11:07:00Z">
          <w:pPr>
            <w:pStyle w:val="Default"/>
            <w:numPr>
              <w:ilvl w:val="1"/>
              <w:numId w:val="4"/>
            </w:numPr>
            <w:tabs>
              <w:tab w:val="num" w:pos="0"/>
            </w:tabs>
            <w:ind w:left="1440" w:hanging="360"/>
            <w:jc w:val="both"/>
          </w:pPr>
        </w:pPrChange>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3A94CB27" w14:textId="77777777" w:rsidR="007C6D7A" w:rsidRDefault="007C6D7A" w:rsidP="007C6D7A">
      <w:pPr>
        <w:pStyle w:val="Prrafodelista"/>
        <w:numPr>
          <w:ilvl w:val="1"/>
          <w:numId w:val="4"/>
        </w:numPr>
        <w:rPr>
          <w:ins w:id="1492" w:author="Jose Eduardo VIU" w:date="2023-04-01T11:07:00Z"/>
        </w:rPr>
      </w:pPr>
    </w:p>
    <w:p w14:paraId="61CF2B1E" w14:textId="62EE90D0" w:rsidR="00CB7E31" w:rsidRPr="007C6D7A" w:rsidDel="007C6D7A" w:rsidRDefault="00000000">
      <w:pPr>
        <w:pStyle w:val="Prrafodelista"/>
        <w:numPr>
          <w:ilvl w:val="1"/>
          <w:numId w:val="4"/>
        </w:numPr>
        <w:rPr>
          <w:del w:id="1493" w:author="Jose Eduardo VIU" w:date="2023-04-01T11:07:00Z"/>
        </w:rPr>
        <w:pPrChange w:id="1494" w:author="Jose Eduardo VIU" w:date="2023-04-01T11:07:00Z">
          <w:pPr>
            <w:pStyle w:val="Default"/>
            <w:numPr>
              <w:ilvl w:val="1"/>
              <w:numId w:val="4"/>
            </w:numPr>
            <w:tabs>
              <w:tab w:val="num" w:pos="0"/>
            </w:tabs>
            <w:ind w:left="1440" w:hanging="360"/>
            <w:jc w:val="both"/>
          </w:pPr>
        </w:pPrChange>
      </w:pPr>
      <w:r w:rsidRPr="007C6D7A">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3ADE4C83" w14:textId="77777777" w:rsidR="007C6D7A" w:rsidRDefault="007C6D7A" w:rsidP="007C6D7A">
      <w:pPr>
        <w:pStyle w:val="Prrafodelista"/>
        <w:numPr>
          <w:ilvl w:val="1"/>
          <w:numId w:val="4"/>
        </w:numPr>
        <w:rPr>
          <w:ins w:id="1495" w:author="Jose Eduardo VIU" w:date="2023-04-01T11:07:00Z"/>
        </w:rPr>
      </w:pPr>
    </w:p>
    <w:p w14:paraId="63B61389" w14:textId="0F4FA2FD" w:rsidR="00CB7E31" w:rsidRPr="007C6D7A" w:rsidDel="007C6D7A" w:rsidRDefault="00000000">
      <w:pPr>
        <w:pStyle w:val="Prrafodelista"/>
        <w:numPr>
          <w:ilvl w:val="1"/>
          <w:numId w:val="4"/>
        </w:numPr>
        <w:rPr>
          <w:del w:id="1496" w:author="Jose Eduardo VIU" w:date="2023-04-01T11:07:00Z"/>
        </w:rPr>
        <w:pPrChange w:id="1497" w:author="Jose Eduardo VIU" w:date="2023-04-01T11:07:00Z">
          <w:pPr>
            <w:pStyle w:val="Default"/>
            <w:numPr>
              <w:ilvl w:val="1"/>
              <w:numId w:val="4"/>
            </w:numPr>
            <w:tabs>
              <w:tab w:val="num" w:pos="0"/>
            </w:tabs>
            <w:ind w:left="1440" w:hanging="360"/>
            <w:jc w:val="both"/>
          </w:pPr>
        </w:pPrChange>
      </w:pPr>
      <w:r w:rsidRPr="007C6D7A">
        <w:t>Bajas. Número de bajas producidas en el contrato. Puede ser más conveniente transformar estas para que sean en porcentaje sobre los animales del contrato, para poder compararlas de forma más sencilla.</w:t>
      </w:r>
    </w:p>
    <w:p w14:paraId="377058C8" w14:textId="77777777" w:rsidR="007C6D7A" w:rsidRDefault="007C6D7A" w:rsidP="007C6D7A">
      <w:pPr>
        <w:pStyle w:val="Prrafodelista"/>
        <w:numPr>
          <w:ilvl w:val="1"/>
          <w:numId w:val="4"/>
        </w:numPr>
        <w:rPr>
          <w:ins w:id="1498" w:author="Jose Eduardo VIU" w:date="2023-04-01T11:07:00Z"/>
        </w:rPr>
      </w:pPr>
    </w:p>
    <w:p w14:paraId="5B184F5A" w14:textId="02DD82E9" w:rsidR="00CB7E31" w:rsidRPr="007C6D7A" w:rsidDel="007C6D7A" w:rsidRDefault="00000000">
      <w:pPr>
        <w:pStyle w:val="Prrafodelista"/>
        <w:numPr>
          <w:ilvl w:val="1"/>
          <w:numId w:val="4"/>
        </w:numPr>
        <w:rPr>
          <w:del w:id="1499" w:author="Jose Eduardo VIU" w:date="2023-04-01T11:07:00Z"/>
        </w:rPr>
        <w:pPrChange w:id="1500" w:author="Jose Eduardo VIU" w:date="2023-04-01T11:07:00Z">
          <w:pPr>
            <w:pStyle w:val="Default"/>
            <w:numPr>
              <w:ilvl w:val="1"/>
              <w:numId w:val="4"/>
            </w:numPr>
            <w:tabs>
              <w:tab w:val="num" w:pos="0"/>
            </w:tabs>
            <w:ind w:left="1440" w:hanging="360"/>
            <w:jc w:val="both"/>
          </w:pPr>
        </w:pPrChange>
      </w:pPr>
      <w:r w:rsidRPr="007C6D7A">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6B321E14" w14:textId="77777777" w:rsidR="007C6D7A" w:rsidRDefault="007C6D7A" w:rsidP="007C6D7A">
      <w:pPr>
        <w:pStyle w:val="Prrafodelista"/>
        <w:numPr>
          <w:ilvl w:val="1"/>
          <w:numId w:val="4"/>
        </w:numPr>
        <w:rPr>
          <w:ins w:id="1501" w:author="Jose Eduardo VIU" w:date="2023-04-01T11:07:00Z"/>
        </w:rPr>
      </w:pPr>
    </w:p>
    <w:p w14:paraId="4EA90EB4" w14:textId="0C5F54BA" w:rsidR="00CB7E31" w:rsidRPr="007C6D7A" w:rsidDel="007C6D7A" w:rsidRDefault="00000000">
      <w:pPr>
        <w:pStyle w:val="Prrafodelista"/>
        <w:numPr>
          <w:ilvl w:val="1"/>
          <w:numId w:val="4"/>
        </w:numPr>
        <w:rPr>
          <w:del w:id="1502" w:author="Jose Eduardo VIU" w:date="2023-04-01T11:07:00Z"/>
        </w:rPr>
        <w:pPrChange w:id="1503" w:author="Jose Eduardo VIU" w:date="2023-04-01T11:07:00Z">
          <w:pPr>
            <w:pStyle w:val="Default"/>
            <w:numPr>
              <w:ilvl w:val="1"/>
              <w:numId w:val="4"/>
            </w:numPr>
            <w:tabs>
              <w:tab w:val="num" w:pos="0"/>
            </w:tabs>
            <w:ind w:left="1440" w:hanging="360"/>
            <w:jc w:val="both"/>
          </w:pPr>
        </w:pPrChange>
      </w:pPr>
      <w:r w:rsidRPr="007C6D7A">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0DB95DC4" w14:textId="77777777" w:rsidR="007C6D7A" w:rsidRDefault="007C6D7A" w:rsidP="007C6D7A">
      <w:pPr>
        <w:pStyle w:val="Prrafodelista"/>
        <w:numPr>
          <w:ilvl w:val="1"/>
          <w:numId w:val="4"/>
        </w:numPr>
        <w:rPr>
          <w:ins w:id="1504" w:author="Jose Eduardo VIU" w:date="2023-04-01T11:07:00Z"/>
        </w:rPr>
      </w:pPr>
    </w:p>
    <w:p w14:paraId="46A5F585" w14:textId="1EE336C8" w:rsidR="00CB7E31" w:rsidRPr="007C6D7A" w:rsidRDefault="00000000">
      <w:pPr>
        <w:pStyle w:val="Prrafodelista"/>
        <w:numPr>
          <w:ilvl w:val="1"/>
          <w:numId w:val="4"/>
        </w:numPr>
        <w:pPrChange w:id="1505" w:author="Jose Eduardo VIU" w:date="2023-04-01T11:07:00Z">
          <w:pPr>
            <w:pStyle w:val="Default"/>
            <w:numPr>
              <w:ilvl w:val="1"/>
              <w:numId w:val="4"/>
            </w:numPr>
            <w:tabs>
              <w:tab w:val="num" w:pos="0"/>
            </w:tabs>
            <w:ind w:left="1440" w:hanging="360"/>
            <w:jc w:val="both"/>
          </w:pPr>
        </w:pPrChange>
      </w:pPr>
      <w:r w:rsidRPr="007C6D7A">
        <w:t>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dataset.</w:t>
      </w:r>
    </w:p>
    <w:p w14:paraId="67C8B8E5" w14:textId="599C4A1B" w:rsidR="00CB7E31" w:rsidDel="007C6D7A" w:rsidRDefault="00000000">
      <w:pPr>
        <w:pStyle w:val="Prrafodelista"/>
        <w:numPr>
          <w:ilvl w:val="0"/>
          <w:numId w:val="4"/>
        </w:numPr>
        <w:rPr>
          <w:del w:id="1506" w:author="Jose Eduardo VIU" w:date="2023-04-01T11:08:00Z"/>
        </w:rPr>
        <w:pPrChange w:id="1507" w:author="Jose Eduardo VIU" w:date="2023-04-01T11:08:00Z">
          <w:pPr>
            <w:pStyle w:val="Default"/>
            <w:numPr>
              <w:numId w:val="4"/>
            </w:numPr>
            <w:tabs>
              <w:tab w:val="num" w:pos="0"/>
            </w:tabs>
            <w:ind w:left="720" w:hanging="360"/>
            <w:jc w:val="both"/>
          </w:pPr>
        </w:pPrChange>
      </w:pPr>
      <w:r w:rsidRPr="007C6D7A">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EE3E58B" w14:textId="77777777" w:rsidR="007C6D7A" w:rsidRDefault="007C6D7A" w:rsidP="007C6D7A">
      <w:pPr>
        <w:pStyle w:val="Prrafodelista"/>
        <w:numPr>
          <w:ilvl w:val="0"/>
          <w:numId w:val="4"/>
        </w:numPr>
        <w:rPr>
          <w:ins w:id="1508" w:author="Jose Eduardo VIU" w:date="2023-04-01T11:08:00Z"/>
        </w:rPr>
      </w:pPr>
    </w:p>
    <w:p w14:paraId="1A6A1145" w14:textId="6B3B35BB" w:rsidR="00CB7E31" w:rsidDel="007C6D7A" w:rsidRDefault="00000000">
      <w:pPr>
        <w:pStyle w:val="Prrafodelista"/>
        <w:numPr>
          <w:ilvl w:val="1"/>
          <w:numId w:val="4"/>
        </w:numPr>
        <w:rPr>
          <w:del w:id="1509" w:author="Jose Eduardo VIU" w:date="2023-04-01T11:08:00Z"/>
        </w:rPr>
        <w:pPrChange w:id="1510" w:author="Jose Eduardo VIU" w:date="2023-04-01T11:08:00Z">
          <w:pPr>
            <w:pStyle w:val="Default"/>
            <w:numPr>
              <w:ilvl w:val="1"/>
              <w:numId w:val="4"/>
            </w:numPr>
            <w:tabs>
              <w:tab w:val="num" w:pos="0"/>
            </w:tabs>
            <w:ind w:left="1440" w:hanging="360"/>
            <w:jc w:val="both"/>
          </w:pPr>
        </w:pPrChange>
      </w:pPr>
      <w:r>
        <w:t>Kg Pienso/animal_semana_1</w:t>
      </w:r>
    </w:p>
    <w:p w14:paraId="3E42A808" w14:textId="77777777" w:rsidR="007C6D7A" w:rsidRDefault="007C6D7A" w:rsidP="007C6D7A">
      <w:pPr>
        <w:pStyle w:val="Prrafodelista"/>
        <w:numPr>
          <w:ilvl w:val="1"/>
          <w:numId w:val="4"/>
        </w:numPr>
        <w:rPr>
          <w:ins w:id="1511" w:author="Jose Eduardo VIU" w:date="2023-04-01T11:08:00Z"/>
        </w:rPr>
      </w:pPr>
    </w:p>
    <w:p w14:paraId="72254301" w14:textId="38AFCED4" w:rsidR="00CB7E31" w:rsidDel="007C6D7A" w:rsidRDefault="00000000">
      <w:pPr>
        <w:pStyle w:val="Prrafodelista"/>
        <w:numPr>
          <w:ilvl w:val="1"/>
          <w:numId w:val="4"/>
        </w:numPr>
        <w:rPr>
          <w:del w:id="1512" w:author="Jose Eduardo VIU" w:date="2023-04-01T11:08:00Z"/>
        </w:rPr>
        <w:pPrChange w:id="1513" w:author="Jose Eduardo VIU" w:date="2023-04-01T11:08:00Z">
          <w:pPr>
            <w:pStyle w:val="Default"/>
            <w:numPr>
              <w:ilvl w:val="1"/>
              <w:numId w:val="4"/>
            </w:numPr>
            <w:tabs>
              <w:tab w:val="num" w:pos="0"/>
            </w:tabs>
            <w:ind w:left="1440" w:hanging="360"/>
            <w:jc w:val="both"/>
          </w:pPr>
        </w:pPrChange>
      </w:pPr>
      <w:r>
        <w:t>Kg Pienso/animal_semana_2</w:t>
      </w:r>
    </w:p>
    <w:p w14:paraId="758BB25F" w14:textId="77777777" w:rsidR="007C6D7A" w:rsidRDefault="007C6D7A" w:rsidP="007C6D7A">
      <w:pPr>
        <w:pStyle w:val="Prrafodelista"/>
        <w:numPr>
          <w:ilvl w:val="1"/>
          <w:numId w:val="4"/>
        </w:numPr>
        <w:rPr>
          <w:ins w:id="1514" w:author="Jose Eduardo VIU" w:date="2023-04-01T11:08:00Z"/>
        </w:rPr>
      </w:pPr>
    </w:p>
    <w:p w14:paraId="1A886D62" w14:textId="60D0B5AA" w:rsidR="00CB7E31" w:rsidDel="007C6D7A" w:rsidRDefault="00000000">
      <w:pPr>
        <w:pStyle w:val="Prrafodelista"/>
        <w:numPr>
          <w:ilvl w:val="1"/>
          <w:numId w:val="4"/>
        </w:numPr>
        <w:rPr>
          <w:del w:id="1515" w:author="Jose Eduardo VIU" w:date="2023-04-01T11:08:00Z"/>
        </w:rPr>
        <w:pPrChange w:id="1516" w:author="Jose Eduardo VIU" w:date="2023-04-01T11:08:00Z">
          <w:pPr>
            <w:pStyle w:val="Default"/>
            <w:numPr>
              <w:ilvl w:val="1"/>
              <w:numId w:val="4"/>
            </w:numPr>
            <w:tabs>
              <w:tab w:val="num" w:pos="0"/>
            </w:tabs>
            <w:ind w:left="1440" w:hanging="360"/>
            <w:jc w:val="both"/>
          </w:pPr>
        </w:pPrChange>
      </w:pPr>
      <w:r>
        <w:t>Kg Pienso/animal_semana_3</w:t>
      </w:r>
    </w:p>
    <w:p w14:paraId="21C39711" w14:textId="77777777" w:rsidR="007C6D7A" w:rsidRDefault="007C6D7A" w:rsidP="007C6D7A">
      <w:pPr>
        <w:pStyle w:val="Prrafodelista"/>
        <w:numPr>
          <w:ilvl w:val="1"/>
          <w:numId w:val="4"/>
        </w:numPr>
        <w:rPr>
          <w:ins w:id="1517" w:author="Jose Eduardo VIU" w:date="2023-04-01T11:08:00Z"/>
        </w:rPr>
      </w:pPr>
    </w:p>
    <w:p w14:paraId="7ED9115A" w14:textId="690A87FD" w:rsidR="00CB7E31" w:rsidDel="007C6D7A" w:rsidRDefault="00000000">
      <w:pPr>
        <w:pStyle w:val="Prrafodelista"/>
        <w:numPr>
          <w:ilvl w:val="1"/>
          <w:numId w:val="4"/>
        </w:numPr>
        <w:rPr>
          <w:del w:id="1518" w:author="Jose Eduardo VIU" w:date="2023-04-01T11:08:00Z"/>
        </w:rPr>
        <w:pPrChange w:id="1519" w:author="Jose Eduardo VIU" w:date="2023-04-01T11:08:00Z">
          <w:pPr>
            <w:pStyle w:val="Default"/>
            <w:numPr>
              <w:ilvl w:val="1"/>
              <w:numId w:val="4"/>
            </w:numPr>
            <w:tabs>
              <w:tab w:val="num" w:pos="0"/>
            </w:tabs>
            <w:ind w:left="1440" w:hanging="360"/>
            <w:jc w:val="both"/>
          </w:pPr>
        </w:pPrChange>
      </w:pPr>
      <w:r>
        <w:t>Kg Pienso/animal_semana_...</w:t>
      </w:r>
    </w:p>
    <w:p w14:paraId="52F50B68" w14:textId="77777777" w:rsidR="007C6D7A" w:rsidRDefault="007C6D7A" w:rsidP="007C6D7A">
      <w:pPr>
        <w:pStyle w:val="Prrafodelista"/>
        <w:numPr>
          <w:ilvl w:val="1"/>
          <w:numId w:val="4"/>
        </w:numPr>
        <w:rPr>
          <w:ins w:id="1520" w:author="Jose Eduardo VIU" w:date="2023-04-01T11:09:00Z"/>
        </w:rPr>
      </w:pPr>
    </w:p>
    <w:p w14:paraId="687BB835" w14:textId="114D063D" w:rsidR="00CB7E31" w:rsidRDefault="00000000">
      <w:pPr>
        <w:pStyle w:val="Prrafodelista"/>
        <w:numPr>
          <w:ilvl w:val="1"/>
          <w:numId w:val="4"/>
        </w:numPr>
        <w:pPrChange w:id="1521" w:author="Jose Eduardo VIU" w:date="2023-04-01T11:08:00Z">
          <w:pPr>
            <w:pStyle w:val="Default"/>
            <w:numPr>
              <w:ilvl w:val="1"/>
              <w:numId w:val="4"/>
            </w:numPr>
            <w:tabs>
              <w:tab w:val="num" w:pos="0"/>
            </w:tabs>
            <w:ind w:left="1440" w:hanging="360"/>
            <w:jc w:val="both"/>
          </w:pPr>
        </w:pPrChange>
      </w:pPr>
      <w:r>
        <w:t>Kg Pienso/animal_semana_n</w:t>
      </w:r>
    </w:p>
    <w:p w14:paraId="6D56B5AC" w14:textId="05B5CD78" w:rsidR="00CB7E31" w:rsidRPr="007C6D7A" w:rsidDel="007C6D7A" w:rsidRDefault="00CB7E31">
      <w:pPr>
        <w:pStyle w:val="Prrafodelista"/>
        <w:numPr>
          <w:ilvl w:val="0"/>
          <w:numId w:val="4"/>
        </w:numPr>
        <w:rPr>
          <w:del w:id="1522" w:author="Jose Eduardo VIU" w:date="2023-04-01T11:09:00Z"/>
          <w:rFonts w:ascii="Calibri" w:hAnsi="Calibri" w:cs="Calibri"/>
          <w:b/>
          <w:bCs/>
          <w:color w:val="000000"/>
          <w:sz w:val="24"/>
          <w:szCs w:val="24"/>
          <w:rPrChange w:id="1523" w:author="Jose Eduardo VIU" w:date="2023-04-01T11:09:00Z">
            <w:rPr>
              <w:del w:id="1524" w:author="Jose Eduardo VIU" w:date="2023-04-01T11:09:00Z"/>
            </w:rPr>
          </w:rPrChange>
        </w:rPr>
        <w:pPrChange w:id="1525" w:author="Jose Eduardo VIU" w:date="2023-04-01T11:09:00Z">
          <w:pPr/>
        </w:pPrChange>
      </w:pPr>
    </w:p>
    <w:p w14:paraId="32848152" w14:textId="74072C8B" w:rsidR="00CB7E31" w:rsidDel="007C6D7A" w:rsidRDefault="00000000">
      <w:pPr>
        <w:pStyle w:val="Prrafodelista"/>
        <w:numPr>
          <w:ilvl w:val="0"/>
          <w:numId w:val="4"/>
        </w:numPr>
        <w:rPr>
          <w:del w:id="1526" w:author="Jose Eduardo VIU" w:date="2023-04-01T11:10:00Z"/>
        </w:rPr>
        <w:pPrChange w:id="1527" w:author="Jose Eduardo VIU" w:date="2023-04-01T11:10:00Z">
          <w:pPr>
            <w:pStyle w:val="Default"/>
            <w:numPr>
              <w:numId w:val="4"/>
            </w:numPr>
            <w:tabs>
              <w:tab w:val="num" w:pos="0"/>
            </w:tabs>
            <w:ind w:left="720" w:hanging="360"/>
            <w:jc w:val="both"/>
          </w:pPr>
        </w:pPrChange>
      </w:pPr>
      <w:r>
        <w:t xml:space="preserve">Relativos a la granja del contrato. Disponemos de datos relativos a la granja, tales como el tamaño, la localización GPS de la misma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20486BC" w14:textId="77777777" w:rsidR="007C6D7A" w:rsidRDefault="007C6D7A" w:rsidP="007C6D7A">
      <w:pPr>
        <w:pStyle w:val="Prrafodelista"/>
        <w:numPr>
          <w:ilvl w:val="0"/>
          <w:numId w:val="4"/>
        </w:numPr>
        <w:rPr>
          <w:ins w:id="1528" w:author="Jose Eduardo VIU" w:date="2023-04-01T11:10:00Z"/>
        </w:rPr>
      </w:pPr>
    </w:p>
    <w:p w14:paraId="2061E7C1" w14:textId="0EE06DDA" w:rsidR="00CB7E31" w:rsidDel="007C6D7A" w:rsidRDefault="00000000">
      <w:pPr>
        <w:pStyle w:val="Prrafodelista"/>
        <w:numPr>
          <w:ilvl w:val="1"/>
          <w:numId w:val="4"/>
        </w:numPr>
        <w:rPr>
          <w:del w:id="1529" w:author="Jose Eduardo VIU" w:date="2023-04-01T11:10:00Z"/>
        </w:rPr>
        <w:pPrChange w:id="1530" w:author="Jose Eduardo VIU" w:date="2023-04-01T11:10:00Z">
          <w:pPr>
            <w:pStyle w:val="Default"/>
            <w:numPr>
              <w:ilvl w:val="1"/>
              <w:numId w:val="4"/>
            </w:numPr>
            <w:tabs>
              <w:tab w:val="num" w:pos="0"/>
            </w:tabs>
            <w:ind w:left="1440" w:hanging="360"/>
            <w:jc w:val="both"/>
          </w:pPr>
        </w:pPrChange>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73B44F0C" w14:textId="77777777" w:rsidR="007C6D7A" w:rsidRDefault="007C6D7A" w:rsidP="007C6D7A">
      <w:pPr>
        <w:pStyle w:val="Prrafodelista"/>
        <w:numPr>
          <w:ilvl w:val="1"/>
          <w:numId w:val="4"/>
        </w:numPr>
        <w:rPr>
          <w:ins w:id="1531" w:author="Jose Eduardo VIU" w:date="2023-04-01T11:10:00Z"/>
        </w:rPr>
      </w:pPr>
    </w:p>
    <w:p w14:paraId="67049D18" w14:textId="5F21F884" w:rsidR="00CB7E31" w:rsidDel="007C6D7A" w:rsidRDefault="00000000">
      <w:pPr>
        <w:pStyle w:val="Prrafodelista"/>
        <w:numPr>
          <w:ilvl w:val="1"/>
          <w:numId w:val="4"/>
        </w:numPr>
        <w:rPr>
          <w:del w:id="1532" w:author="Jose Eduardo VIU" w:date="2023-04-01T11:10:00Z"/>
        </w:rPr>
        <w:pPrChange w:id="1533" w:author="Jose Eduardo VIU" w:date="2023-04-01T11:10:00Z">
          <w:pPr>
            <w:pStyle w:val="Default"/>
            <w:numPr>
              <w:ilvl w:val="1"/>
              <w:numId w:val="4"/>
            </w:numPr>
            <w:tabs>
              <w:tab w:val="num" w:pos="0"/>
            </w:tabs>
            <w:ind w:left="1440" w:hanging="360"/>
            <w:jc w:val="both"/>
          </w:pPr>
        </w:pPrChange>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41607C90" w14:textId="77777777" w:rsidR="007C6D7A" w:rsidRDefault="007C6D7A" w:rsidP="007C6D7A">
      <w:pPr>
        <w:pStyle w:val="Prrafodelista"/>
        <w:numPr>
          <w:ilvl w:val="1"/>
          <w:numId w:val="4"/>
        </w:numPr>
        <w:rPr>
          <w:ins w:id="1534" w:author="Jose Eduardo VIU" w:date="2023-04-01T11:10:00Z"/>
        </w:rPr>
      </w:pPr>
    </w:p>
    <w:p w14:paraId="370B9496" w14:textId="6C00FD1E" w:rsidR="00CB7E31" w:rsidDel="007C6D7A" w:rsidRDefault="00000000">
      <w:pPr>
        <w:pStyle w:val="Prrafodelista"/>
        <w:numPr>
          <w:ilvl w:val="1"/>
          <w:numId w:val="4"/>
        </w:numPr>
        <w:rPr>
          <w:del w:id="1535" w:author="Jose Eduardo VIU" w:date="2023-04-01T11:10:00Z"/>
        </w:rPr>
        <w:pPrChange w:id="1536" w:author="Jose Eduardo VIU" w:date="2023-04-01T11:10:00Z">
          <w:pPr>
            <w:pStyle w:val="Default"/>
            <w:numPr>
              <w:ilvl w:val="1"/>
              <w:numId w:val="4"/>
            </w:numPr>
            <w:tabs>
              <w:tab w:val="num" w:pos="0"/>
            </w:tabs>
            <w:ind w:left="1440" w:hanging="360"/>
            <w:jc w:val="both"/>
          </w:pPr>
        </w:pPrChange>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195A7CA8" w14:textId="77777777" w:rsidR="007C6D7A" w:rsidRDefault="007C6D7A" w:rsidP="007C6D7A">
      <w:pPr>
        <w:pStyle w:val="Prrafodelista"/>
        <w:numPr>
          <w:ilvl w:val="1"/>
          <w:numId w:val="4"/>
        </w:numPr>
        <w:rPr>
          <w:ins w:id="1537" w:author="Jose Eduardo VIU" w:date="2023-04-01T11:10:00Z"/>
        </w:rPr>
      </w:pPr>
    </w:p>
    <w:p w14:paraId="5250036D" w14:textId="1B3BC57C" w:rsidR="00CB7E31" w:rsidDel="009D3303" w:rsidRDefault="00000000" w:rsidP="007C6D7A">
      <w:pPr>
        <w:pStyle w:val="Prrafodelista"/>
        <w:numPr>
          <w:ilvl w:val="1"/>
          <w:numId w:val="4"/>
        </w:numPr>
        <w:rPr>
          <w:del w:id="1538" w:author="Jose Eduardo VIU" w:date="2023-04-01T11:10:00Z"/>
        </w:rPr>
      </w:pPr>
      <w:r>
        <w:t>Población y código postal. Quizá sea más sencillo trabajar con estos datos para agrupar las granjas cercanas y de climatología similar, que con la localización GPS.</w:t>
      </w:r>
    </w:p>
    <w:p w14:paraId="5F13E6B5" w14:textId="77777777" w:rsidR="009D3303" w:rsidRDefault="009D3303" w:rsidP="007C6D7A">
      <w:pPr>
        <w:pStyle w:val="Prrafodelista"/>
        <w:numPr>
          <w:ilvl w:val="1"/>
          <w:numId w:val="4"/>
        </w:numPr>
        <w:rPr>
          <w:ins w:id="1539" w:author="Jose Eduardo VIU" w:date="2023-04-01T11:13:00Z"/>
        </w:rPr>
      </w:pPr>
    </w:p>
    <w:p w14:paraId="69617F55" w14:textId="5544B79A" w:rsidR="009D3303" w:rsidRDefault="009D3303">
      <w:pPr>
        <w:pStyle w:val="Prrafodelista"/>
        <w:numPr>
          <w:ilvl w:val="1"/>
          <w:numId w:val="4"/>
        </w:numPr>
        <w:rPr>
          <w:ins w:id="1540" w:author="Jose Eduardo VIU" w:date="2023-04-01T11:13:00Z"/>
        </w:rPr>
        <w:pPrChange w:id="1541" w:author="Jose Eduardo VIU" w:date="2023-04-01T11:10:00Z">
          <w:pPr>
            <w:pStyle w:val="Default"/>
            <w:numPr>
              <w:ilvl w:val="1"/>
              <w:numId w:val="4"/>
            </w:numPr>
            <w:tabs>
              <w:tab w:val="num" w:pos="0"/>
            </w:tabs>
            <w:ind w:left="1440" w:hanging="360"/>
            <w:jc w:val="both"/>
          </w:pPr>
        </w:pPrChange>
      </w:pPr>
      <w:ins w:id="1542" w:author="Jose Eduardo VIU" w:date="2023-04-01T11:13:00Z">
        <w:r>
          <w:t>Provincia: No todas las provincias tienen las mismas exigencias a nivel de documentación y requisitos de funcionamiento.</w:t>
        </w:r>
      </w:ins>
    </w:p>
    <w:p w14:paraId="44519B66" w14:textId="51FC7F29" w:rsidR="007C6D7A" w:rsidRDefault="009D3303" w:rsidP="007C6D7A">
      <w:pPr>
        <w:pStyle w:val="Prrafodelista"/>
        <w:numPr>
          <w:ilvl w:val="1"/>
          <w:numId w:val="4"/>
        </w:numPr>
        <w:rPr>
          <w:ins w:id="1543" w:author="Jose Eduardo VIU" w:date="2023-04-01T11:10:00Z"/>
        </w:rPr>
      </w:pPr>
      <w:ins w:id="1544" w:author="Jose Eduardo VIU" w:date="2023-04-01T11:13:00Z">
        <w:r>
          <w:t>Animales autorizados</w:t>
        </w:r>
      </w:ins>
      <w:ins w:id="1545" w:author="Jose Eduardo VIU" w:date="2023-04-01T11:14:00Z">
        <w:r>
          <w:t>: Define el tamaño de la granja.</w:t>
        </w:r>
      </w:ins>
    </w:p>
    <w:p w14:paraId="62A04AA2" w14:textId="19C459EC" w:rsidR="00CB7E31" w:rsidDel="007C6D7A" w:rsidRDefault="00000000">
      <w:pPr>
        <w:rPr>
          <w:del w:id="1546" w:author="Jose Eduardo VIU" w:date="2023-04-01T11:10:00Z"/>
        </w:rPr>
        <w:pPrChange w:id="1547" w:author="Jose Eduardo VIU" w:date="2023-04-01T11:14:00Z">
          <w:pPr>
            <w:pStyle w:val="Default"/>
            <w:numPr>
              <w:ilvl w:val="1"/>
              <w:numId w:val="4"/>
            </w:numPr>
            <w:tabs>
              <w:tab w:val="num" w:pos="0"/>
            </w:tabs>
            <w:ind w:left="1440" w:hanging="360"/>
            <w:jc w:val="both"/>
          </w:pPr>
        </w:pPrChange>
      </w:pPr>
      <w:del w:id="1548" w:author="Jose Eduardo VIU" w:date="2023-04-01T11:14:00Z">
        <w:r w:rsidDel="009D3303">
          <w:delText>Provincia. No todas las provincias tienen las mismas exigencias a nivel de documentación y requisitos de funcionamiento.</w:delText>
        </w:r>
      </w:del>
    </w:p>
    <w:p w14:paraId="3A5C011E" w14:textId="1CBA83A6" w:rsidR="00CB7E31" w:rsidDel="007C6D7A" w:rsidRDefault="00000000">
      <w:pPr>
        <w:rPr>
          <w:del w:id="1549" w:author="Jose Eduardo VIU" w:date="2023-04-01T11:11:00Z"/>
        </w:rPr>
        <w:pPrChange w:id="1550" w:author="Jose Eduardo VIU" w:date="2023-04-01T11:14:00Z">
          <w:pPr>
            <w:pStyle w:val="Default"/>
            <w:numPr>
              <w:ilvl w:val="1"/>
              <w:numId w:val="4"/>
            </w:numPr>
            <w:tabs>
              <w:tab w:val="num" w:pos="0"/>
            </w:tabs>
            <w:ind w:left="1440" w:hanging="360"/>
            <w:jc w:val="both"/>
          </w:pPr>
        </w:pPrChange>
      </w:pPr>
      <w:del w:id="1551" w:author="Jose Eduardo VIU" w:date="2023-04-01T11:14:00Z">
        <w:r w:rsidDel="009D3303">
          <w:delText>Animales autorizados. Define el tamaño de la granja.</w:delText>
        </w:r>
      </w:del>
    </w:p>
    <w:p w14:paraId="76A3B4AF" w14:textId="5B238D30" w:rsidR="00CB7E31" w:rsidDel="007C6D7A" w:rsidRDefault="00CB7E31">
      <w:pPr>
        <w:rPr>
          <w:del w:id="1552" w:author="Jose Eduardo VIU" w:date="2023-04-01T11:10:00Z"/>
        </w:rPr>
        <w:pPrChange w:id="1553" w:author="Jose Eduardo VIU" w:date="2023-04-01T11:14:00Z">
          <w:pPr>
            <w:pStyle w:val="Default"/>
            <w:jc w:val="both"/>
          </w:pPr>
        </w:pPrChange>
      </w:pPr>
    </w:p>
    <w:p w14:paraId="0157A726" w14:textId="7DEC4BB1" w:rsidR="00CB7E31" w:rsidDel="007C6D7A" w:rsidRDefault="00CB7E31">
      <w:pPr>
        <w:rPr>
          <w:del w:id="1554" w:author="Jose Eduardo VIU" w:date="2023-04-01T11:10:00Z"/>
        </w:rPr>
        <w:pPrChange w:id="1555" w:author="Jose Eduardo VIU" w:date="2023-04-01T11:14:00Z">
          <w:pPr>
            <w:pStyle w:val="Default"/>
          </w:pPr>
        </w:pPrChange>
      </w:pPr>
    </w:p>
    <w:p w14:paraId="1AB3FCCD" w14:textId="6D20BCA9" w:rsidR="00CB7E31" w:rsidDel="007C6D7A" w:rsidRDefault="00CB7E31">
      <w:pPr>
        <w:rPr>
          <w:del w:id="1556" w:author="Jose Eduardo VIU" w:date="2023-04-01T11:10:00Z"/>
        </w:rPr>
        <w:pPrChange w:id="1557" w:author="Jose Eduardo VIU" w:date="2023-04-01T11:14:00Z">
          <w:pPr>
            <w:pStyle w:val="Default"/>
          </w:pPr>
        </w:pPrChange>
      </w:pPr>
    </w:p>
    <w:p w14:paraId="05F60D75" w14:textId="1BF286DF" w:rsidR="00CB7E31" w:rsidDel="007C6D7A" w:rsidRDefault="00CB7E31">
      <w:pPr>
        <w:rPr>
          <w:del w:id="1558" w:author="Jose Eduardo VIU" w:date="2023-04-01T11:10:00Z"/>
        </w:rPr>
        <w:pPrChange w:id="1559" w:author="Jose Eduardo VIU" w:date="2023-04-01T11:14:00Z">
          <w:pPr>
            <w:pStyle w:val="Default"/>
          </w:pPr>
        </w:pPrChange>
      </w:pPr>
    </w:p>
    <w:p w14:paraId="4B6EFD55" w14:textId="0E822211" w:rsidR="00CB7E31" w:rsidDel="007C6D7A" w:rsidRDefault="00CB7E31">
      <w:pPr>
        <w:rPr>
          <w:del w:id="1560" w:author="Jose Eduardo VIU" w:date="2023-04-01T11:11:00Z"/>
        </w:rPr>
        <w:pPrChange w:id="1561" w:author="Jose Eduardo VIU" w:date="2023-04-01T11:14:00Z">
          <w:pPr>
            <w:pStyle w:val="Default"/>
          </w:pPr>
        </w:pPrChange>
      </w:pPr>
    </w:p>
    <w:p w14:paraId="07084B05" w14:textId="12007669" w:rsidR="009D3303" w:rsidDel="00AE0D27" w:rsidRDefault="009D3303">
      <w:pPr>
        <w:rPr>
          <w:del w:id="1562" w:author="Jose Eduardo VIU" w:date="2023-04-01T19:06:00Z"/>
        </w:rPr>
        <w:pPrChange w:id="1563" w:author="Jose Eduardo VIU" w:date="2023-04-01T11:11:00Z">
          <w:pPr>
            <w:pStyle w:val="Default"/>
          </w:pPr>
        </w:pPrChange>
      </w:pPr>
    </w:p>
    <w:p w14:paraId="30C053B9" w14:textId="77777777" w:rsidR="00CB7E31" w:rsidRDefault="00000000">
      <w:pPr>
        <w:rPr>
          <w:b/>
          <w:bCs/>
        </w:rPr>
      </w:pPr>
      <w:r>
        <w:rPr>
          <w:b/>
          <w:bCs/>
        </w:rPr>
        <w:t>Exploración de los Datos</w:t>
      </w:r>
    </w:p>
    <w:p w14:paraId="5D589B2D" w14:textId="77777777" w:rsidR="00CB7E31" w:rsidRDefault="00000000" w:rsidP="008B6FE9">
      <w:r>
        <w:t>Partimos de la carga de un Dataset inicial, como ya se comentó resumiendo los datos seleccionados a nivel de contrato. Las columnas que usaremos serán: ct_codigo, ct_integra, ct_granja, ct_nave, ct_tipo, ct_raza, ct_fase, ct_sexo, ct_ali_liquida, ct_tipo_ali, IncPeso, DiasMedios, GMD, EntradaInicial, EntradaFinal, NumAnimales, na_nombre, na_rega, se_nombre, PesoEntMedio, PesoRecMedio, NumBajas, GPS_Longitud, GPS_Latitud, gr_direccion, gr_codpos, gr_poblacion, kgTotalPienso.</w:t>
      </w:r>
    </w:p>
    <w:p w14:paraId="2B45E551" w14:textId="31339181" w:rsidR="00CB7E31" w:rsidDel="00AE0D27" w:rsidRDefault="00CB7E31" w:rsidP="00C40FF8">
      <w:pPr>
        <w:rPr>
          <w:del w:id="1564" w:author="Jose Eduardo VIU" w:date="2023-04-01T19:06:00Z"/>
        </w:rPr>
      </w:pPr>
      <w:bookmarkStart w:id="1565" w:name="_Toc131412197"/>
      <w:bookmarkStart w:id="1566" w:name="_Toc131412245"/>
      <w:bookmarkStart w:id="1567" w:name="_Toc131412813"/>
      <w:bookmarkStart w:id="1568" w:name="_Toc131504355"/>
      <w:bookmarkStart w:id="1569" w:name="_Toc131504396"/>
      <w:bookmarkStart w:id="1570" w:name="_Toc131874659"/>
      <w:bookmarkEnd w:id="1565"/>
      <w:bookmarkEnd w:id="1566"/>
      <w:bookmarkEnd w:id="1567"/>
      <w:bookmarkEnd w:id="1568"/>
      <w:bookmarkEnd w:id="1569"/>
      <w:bookmarkEnd w:id="1570"/>
    </w:p>
    <w:p w14:paraId="1C7893AB" w14:textId="77777777" w:rsidR="00EA61B9" w:rsidRPr="00B20784" w:rsidRDefault="00000000" w:rsidP="00EA61B9">
      <w:pPr>
        <w:rPr>
          <w:ins w:id="1571" w:author="Jose Eduardo VIU" w:date="2023-04-08T19:27:00Z"/>
          <w:rFonts w:eastAsiaTheme="majorEastAsia"/>
          <w:vanish/>
          <w:color w:val="000000" w:themeColor="text1"/>
          <w:sz w:val="44"/>
          <w:szCs w:val="36"/>
        </w:rPr>
        <w:pPrChange w:id="1572" w:author="Jose Eduardo VIU" w:date="2023-04-08T19:30:00Z">
          <w:pPr>
            <w:pStyle w:val="Prrafodelista"/>
            <w:keepNext/>
            <w:keepLines/>
            <w:numPr>
              <w:numId w:val="12"/>
            </w:numPr>
            <w:tabs>
              <w:tab w:val="num" w:pos="0"/>
            </w:tabs>
            <w:spacing w:before="240" w:after="240"/>
            <w:ind w:left="360" w:hanging="360"/>
            <w:contextualSpacing w:val="0"/>
            <w:outlineLvl w:val="0"/>
          </w:pPr>
        </w:pPrChange>
      </w:pPr>
      <w:r>
        <w:t>Para iniciar el análisis exploratorio de los datos comienzo lanzando sobre el dataset inicial cargado en pandas la utilidad “ydata-profiling”, que automatiza una generación inicial de gráficos y estadísticos sobre el dataset para ayudar a iniciar el análisis exploratorio de los mismos. El reporte generado se puede exportar a HTML, adjunto el reporte completo obtenido como anexo (</w:t>
      </w:r>
      <w:r w:rsidR="00E21698">
        <w:fldChar w:fldCharType="begin"/>
      </w:r>
      <w:r>
        <w:instrText xml:space="preserve"> REF _Ref130987623 \h </w:instrText>
      </w:r>
      <w:r w:rsidR="00E21698">
        <w:fldChar w:fldCharType="separate"/>
      </w:r>
    </w:p>
    <w:p w14:paraId="58C5C8E8" w14:textId="77777777" w:rsidR="00EA61B9" w:rsidRPr="00B20784" w:rsidRDefault="00EA61B9" w:rsidP="00EA61B9">
      <w:pPr>
        <w:rPr>
          <w:ins w:id="1573" w:author="Jose Eduardo VIU" w:date="2023-04-08T19:27:00Z"/>
          <w:rFonts w:eastAsiaTheme="majorEastAsia"/>
          <w:vanish/>
          <w:color w:val="000000" w:themeColor="text1"/>
          <w:sz w:val="44"/>
          <w:szCs w:val="36"/>
        </w:rPr>
        <w:pPrChange w:id="1574"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75" w:name="_Toc131874661"/>
      <w:bookmarkEnd w:id="1575"/>
    </w:p>
    <w:p w14:paraId="36B9588E" w14:textId="77777777" w:rsidR="00EA61B9" w:rsidRPr="00B20784" w:rsidRDefault="00EA61B9" w:rsidP="00EA61B9">
      <w:pPr>
        <w:rPr>
          <w:ins w:id="1576" w:author="Jose Eduardo VIU" w:date="2023-04-08T19:27:00Z"/>
          <w:rFonts w:eastAsiaTheme="majorEastAsia"/>
          <w:vanish/>
          <w:color w:val="000000" w:themeColor="text1"/>
          <w:sz w:val="44"/>
          <w:szCs w:val="36"/>
        </w:rPr>
        <w:pPrChange w:id="1577"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78" w:name="_Toc131874662"/>
      <w:bookmarkEnd w:id="1578"/>
    </w:p>
    <w:p w14:paraId="7F87051E" w14:textId="77777777" w:rsidR="00EA61B9" w:rsidRPr="00B20784" w:rsidRDefault="00EA61B9" w:rsidP="00EA61B9">
      <w:pPr>
        <w:rPr>
          <w:ins w:id="1579" w:author="Jose Eduardo VIU" w:date="2023-04-08T19:27:00Z"/>
          <w:rFonts w:eastAsiaTheme="majorEastAsia"/>
          <w:vanish/>
          <w:color w:val="000000" w:themeColor="text1"/>
          <w:sz w:val="44"/>
          <w:szCs w:val="36"/>
        </w:rPr>
        <w:pPrChange w:id="1580"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81" w:name="_Toc131874663"/>
      <w:bookmarkEnd w:id="1581"/>
    </w:p>
    <w:p w14:paraId="11B9B333" w14:textId="79DC3F50" w:rsidR="00E21698" w:rsidRPr="00B20784" w:rsidDel="00EA61B9" w:rsidRDefault="00EA61B9" w:rsidP="00EA61B9">
      <w:pPr>
        <w:rPr>
          <w:ins w:id="1582" w:author="CAMARA GOMEZ, JOSE EDUARDO" w:date="2023-04-03T11:25:00Z"/>
          <w:del w:id="1583" w:author="Jose Eduardo VIU" w:date="2023-04-08T19:27:00Z"/>
          <w:rFonts w:eastAsiaTheme="majorEastAsia"/>
          <w:vanish/>
          <w:color w:val="000000" w:themeColor="text1"/>
          <w:sz w:val="44"/>
          <w:szCs w:val="36"/>
        </w:rPr>
        <w:pPrChange w:id="1584" w:author="Jose Eduardo VIU" w:date="2023-04-08T19:30:00Z">
          <w:pPr>
            <w:pStyle w:val="Prrafodelista"/>
            <w:keepNext/>
            <w:keepLines/>
            <w:numPr>
              <w:numId w:val="12"/>
            </w:numPr>
            <w:tabs>
              <w:tab w:val="num" w:pos="0"/>
            </w:tabs>
            <w:spacing w:before="240" w:after="240"/>
            <w:ind w:left="360" w:hanging="360"/>
            <w:contextualSpacing w:val="0"/>
            <w:outlineLvl w:val="0"/>
          </w:pPr>
        </w:pPrChange>
      </w:pPr>
      <w:ins w:id="1585" w:author="Jose Eduardo VIU" w:date="2023-04-08T19:27:00Z">
        <w:r>
          <w:t>GMD profiling Dataset 01</w:t>
        </w:r>
      </w:ins>
    </w:p>
    <w:p w14:paraId="1C1C6899" w14:textId="77777777" w:rsidR="00E21698" w:rsidRPr="00B20784" w:rsidDel="00EA61B9" w:rsidRDefault="00E21698" w:rsidP="00EA61B9">
      <w:pPr>
        <w:rPr>
          <w:ins w:id="1586" w:author="CAMARA GOMEZ, JOSE EDUARDO" w:date="2023-04-03T11:25:00Z"/>
          <w:del w:id="1587" w:author="Jose Eduardo VIU" w:date="2023-04-08T19:27:00Z"/>
          <w:rFonts w:eastAsiaTheme="majorEastAsia"/>
          <w:vanish/>
          <w:color w:val="000000" w:themeColor="text1"/>
          <w:sz w:val="44"/>
          <w:szCs w:val="36"/>
        </w:rPr>
        <w:pPrChange w:id="1588"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89" w:name="_Toc131504357"/>
      <w:bookmarkStart w:id="1590" w:name="_Toc131504398"/>
      <w:bookmarkEnd w:id="1589"/>
      <w:bookmarkEnd w:id="1590"/>
    </w:p>
    <w:p w14:paraId="08E56A7C" w14:textId="77777777" w:rsidR="00E21698" w:rsidRPr="00B20784" w:rsidDel="00EA61B9" w:rsidRDefault="00E21698" w:rsidP="00EA61B9">
      <w:pPr>
        <w:rPr>
          <w:ins w:id="1591" w:author="CAMARA GOMEZ, JOSE EDUARDO" w:date="2023-04-03T11:25:00Z"/>
          <w:del w:id="1592" w:author="Jose Eduardo VIU" w:date="2023-04-08T19:27:00Z"/>
          <w:rFonts w:eastAsiaTheme="majorEastAsia"/>
          <w:vanish/>
          <w:color w:val="000000" w:themeColor="text1"/>
          <w:sz w:val="44"/>
          <w:szCs w:val="36"/>
        </w:rPr>
        <w:pPrChange w:id="1593"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94" w:name="_Toc131504358"/>
      <w:bookmarkStart w:id="1595" w:name="_Toc131504399"/>
      <w:bookmarkEnd w:id="1594"/>
      <w:bookmarkEnd w:id="1595"/>
    </w:p>
    <w:p w14:paraId="6432D3A9" w14:textId="77777777" w:rsidR="00E21698" w:rsidRPr="00B20784" w:rsidDel="00EA61B9" w:rsidRDefault="00E21698" w:rsidP="00EA61B9">
      <w:pPr>
        <w:rPr>
          <w:ins w:id="1596" w:author="CAMARA GOMEZ, JOSE EDUARDO" w:date="2023-04-03T11:25:00Z"/>
          <w:del w:id="1597" w:author="Jose Eduardo VIU" w:date="2023-04-08T19:27:00Z"/>
          <w:rFonts w:eastAsiaTheme="majorEastAsia"/>
          <w:vanish/>
          <w:color w:val="000000" w:themeColor="text1"/>
          <w:sz w:val="44"/>
          <w:szCs w:val="36"/>
        </w:rPr>
        <w:pPrChange w:id="1598" w:author="Jose Eduardo VIU" w:date="2023-04-08T19:30:00Z">
          <w:pPr>
            <w:pStyle w:val="Prrafodelista"/>
            <w:keepNext/>
            <w:keepLines/>
            <w:numPr>
              <w:numId w:val="12"/>
            </w:numPr>
            <w:tabs>
              <w:tab w:val="num" w:pos="0"/>
            </w:tabs>
            <w:spacing w:before="240" w:after="240"/>
            <w:ind w:left="360" w:hanging="360"/>
            <w:contextualSpacing w:val="0"/>
            <w:outlineLvl w:val="0"/>
          </w:pPr>
        </w:pPrChange>
      </w:pPr>
      <w:bookmarkStart w:id="1599" w:name="_Toc131504359"/>
      <w:bookmarkStart w:id="1600" w:name="_Toc131504400"/>
      <w:bookmarkEnd w:id="1599"/>
      <w:bookmarkEnd w:id="1600"/>
    </w:p>
    <w:p w14:paraId="337B1158" w14:textId="02ED24DC" w:rsidR="00CB7E31" w:rsidDel="00F856CE" w:rsidRDefault="00E21698" w:rsidP="00C40FF8">
      <w:pPr>
        <w:rPr>
          <w:del w:id="1601" w:author="Jose Eduardo VIU" w:date="2023-04-01T11:16:00Z"/>
        </w:rPr>
      </w:pPr>
      <w:ins w:id="1602" w:author="CAMARA GOMEZ, JOSE EDUARDO" w:date="2023-04-03T11:25:00Z">
        <w:del w:id="1603" w:author="Jose Eduardo VIU" w:date="2023-04-08T19:27:00Z">
          <w:r w:rsidDel="00EA61B9">
            <w:delText>GMD profiling Dataset 01</w:delText>
          </w:r>
        </w:del>
      </w:ins>
      <w:bookmarkStart w:id="1604" w:name="_Toc131412815"/>
      <w:bookmarkStart w:id="1605" w:name="_Toc131412816"/>
      <w:bookmarkStart w:id="1606" w:name="_Toc131412817"/>
      <w:bookmarkStart w:id="1607" w:name="_Toc131412199"/>
      <w:bookmarkStart w:id="1608" w:name="_Toc131412247"/>
      <w:bookmarkStart w:id="1609" w:name="_Toc131412294"/>
      <w:bookmarkStart w:id="1610" w:name="_Toc131412341"/>
      <w:bookmarkStart w:id="1611" w:name="_Toc131412388"/>
      <w:bookmarkStart w:id="1612" w:name="_Toc131412430"/>
      <w:bookmarkStart w:id="1613" w:name="_Toc131412477"/>
      <w:bookmarkStart w:id="1614" w:name="_Toc131412524"/>
      <w:bookmarkStart w:id="1615" w:name="_Toc131412600"/>
      <w:bookmarkStart w:id="1616" w:name="_Toc131412200"/>
      <w:bookmarkStart w:id="1617" w:name="_Toc131412248"/>
      <w:bookmarkStart w:id="1618" w:name="_Toc131412295"/>
      <w:bookmarkStart w:id="1619" w:name="_Toc131412342"/>
      <w:bookmarkStart w:id="1620" w:name="_Toc131412389"/>
      <w:bookmarkStart w:id="1621" w:name="_Toc131412431"/>
      <w:bookmarkStart w:id="1622" w:name="_Toc131412478"/>
      <w:bookmarkStart w:id="1623" w:name="_Toc131412525"/>
      <w:bookmarkStart w:id="1624" w:name="_Toc131412601"/>
      <w:bookmarkStart w:id="1625" w:name="_Toc131412201"/>
      <w:bookmarkStart w:id="1626" w:name="_Toc131412249"/>
      <w:bookmarkStart w:id="1627" w:name="_Toc131412296"/>
      <w:bookmarkStart w:id="1628" w:name="_Toc131412343"/>
      <w:bookmarkStart w:id="1629" w:name="_Toc131412390"/>
      <w:bookmarkStart w:id="1630" w:name="_Toc131412432"/>
      <w:bookmarkStart w:id="1631" w:name="_Toc131412479"/>
      <w:bookmarkStart w:id="1632" w:name="_Toc131412526"/>
      <w:bookmarkStart w:id="1633" w:name="_Toc131412602"/>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del w:id="1634" w:author="Jose Eduardo VIU" w:date="2023-04-08T19:27:00Z">
        <w:r w:rsidR="001A1752" w:rsidDel="00EA61B9">
          <w:delText>GMD profiling Dataset 01</w:delText>
        </w:r>
      </w:del>
      <w:r>
        <w:fldChar w:fldCharType="end"/>
      </w:r>
      <w:r>
        <w:t>) al proyecto. Y paso a analizar lo más relevante de este análisis (</w:t>
      </w:r>
      <w:r>
        <w:fldChar w:fldCharType="begin"/>
      </w:r>
      <w:r>
        <w:instrText xml:space="preserve"> REF _Ref130987723 \h </w:instrText>
      </w:r>
      <w:r>
        <w:fldChar w:fldCharType="separate"/>
      </w:r>
      <w:r w:rsidR="00EA61B9">
        <w:t xml:space="preserve">Ilustración </w:t>
      </w:r>
      <w:r w:rsidR="00EA61B9">
        <w:rPr>
          <w:noProof/>
        </w:rPr>
        <w:t>5</w:t>
      </w:r>
      <w:r>
        <w:fldChar w:fldCharType="end"/>
      </w:r>
      <w:r>
        <w:t>).</w:t>
      </w:r>
    </w:p>
    <w:p w14:paraId="13552A4C" w14:textId="77777777" w:rsidR="00CB7E31" w:rsidRDefault="00CB7E31">
      <w:pPr>
        <w:pPrChange w:id="1635" w:author="Jose Eduardo VIU" w:date="2023-04-01T11:16:00Z">
          <w:pPr>
            <w:pStyle w:val="Default"/>
          </w:pPr>
        </w:pPrChange>
      </w:pPr>
    </w:p>
    <w:p w14:paraId="11372941" w14:textId="77777777" w:rsidR="00857DCA" w:rsidRDefault="00857DCA" w:rsidP="006D77E0">
      <w:pPr>
        <w:rPr>
          <w:ins w:id="1636" w:author="CAMARA GOMEZ, JOSE EDUARDO" w:date="2023-04-03T11:02:00Z"/>
        </w:rPr>
      </w:pPr>
    </w:p>
    <w:p w14:paraId="45446A78" w14:textId="44237A74" w:rsidR="00CB7E31" w:rsidRDefault="00000000" w:rsidP="006D77E0">
      <w:r>
        <w:lastRenderedPageBreak/>
        <w:t xml:space="preserve">El primer vistazo general se muestra en la </w:t>
      </w:r>
      <w:r>
        <w:fldChar w:fldCharType="begin"/>
      </w:r>
      <w:r>
        <w:instrText xml:space="preserve"> REF _Ref130987723 \h </w:instrText>
      </w:r>
      <w:r>
        <w:fldChar w:fldCharType="separate"/>
      </w:r>
      <w:r w:rsidR="00EA61B9">
        <w:t xml:space="preserve">Ilustración </w:t>
      </w:r>
      <w:r w:rsidR="00EA61B9">
        <w:rPr>
          <w:noProof/>
        </w:rPr>
        <w:t>5</w:t>
      </w:r>
      <w:r>
        <w:fldChar w:fldCharType="end"/>
      </w:r>
      <w:r>
        <w:t>:</w:t>
      </w:r>
    </w:p>
    <w:p w14:paraId="6CB554A8" w14:textId="17C287BA" w:rsidR="00CB7E31" w:rsidRDefault="00000000" w:rsidP="00F856CE">
      <w:pPr>
        <w:pStyle w:val="Default"/>
        <w:keepNext/>
        <w:jc w:val="center"/>
      </w:pPr>
      <w:r>
        <w:rPr>
          <w:noProof/>
        </w:rPr>
        <w:drawing>
          <wp:inline distT="0" distB="0" distL="0" distR="0" wp14:anchorId="141B37E2" wp14:editId="6C1DBAA3">
            <wp:extent cx="4977441" cy="1129030"/>
            <wp:effectExtent l="19050" t="19050" r="0" b="0"/>
            <wp:docPr id="6"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 descr="Interfaz de usuario gráfica, Aplicación&#10;&#10;Descripción generada automáticamente"/>
                    <pic:cNvPicPr>
                      <a:picLocks noChangeAspect="1" noChangeArrowheads="1"/>
                    </pic:cNvPicPr>
                  </pic:nvPicPr>
                  <pic:blipFill rotWithShape="1">
                    <a:blip r:embed="rId17"/>
                    <a:srcRect r="7826"/>
                    <a:stretch/>
                  </pic:blipFill>
                  <pic:spPr bwMode="auto">
                    <a:xfrm>
                      <a:off x="0" y="0"/>
                      <a:ext cx="4977441" cy="1129030"/>
                    </a:xfrm>
                    <a:prstGeom prst="rect">
                      <a:avLst/>
                    </a:prstGeom>
                    <a:ln w="127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037DB3C9" w14:textId="2D920C78" w:rsidR="00CB7E31" w:rsidRDefault="00000000">
      <w:pPr>
        <w:pStyle w:val="Descripcin"/>
      </w:pPr>
      <w:bookmarkStart w:id="1637" w:name="_Ref130987723"/>
      <w:bookmarkStart w:id="1638" w:name="_Toc131091265"/>
      <w:bookmarkStart w:id="1639" w:name="_Toc131874595"/>
      <w:r>
        <w:t xml:space="preserve">Ilustración </w:t>
      </w:r>
      <w:fldSimple w:instr=" SEQ Ilustración \* ARABIC ">
        <w:r w:rsidR="00DE5735">
          <w:rPr>
            <w:noProof/>
          </w:rPr>
          <w:t>5</w:t>
        </w:r>
      </w:fldSimple>
      <w:bookmarkEnd w:id="1637"/>
      <w:r>
        <w:t>. Estadísticas generales de dataset inicial. Generado con ydata-profiling.</w:t>
      </w:r>
      <w:bookmarkEnd w:id="1638"/>
      <w:bookmarkEnd w:id="1639"/>
    </w:p>
    <w:p w14:paraId="0866D826" w14:textId="089F65E1" w:rsidR="00CB7E31" w:rsidDel="00F856CE" w:rsidRDefault="00CB7E31">
      <w:pPr>
        <w:rPr>
          <w:del w:id="1640" w:author="Jose Eduardo VIU" w:date="2023-04-01T11:17:00Z"/>
        </w:rPr>
        <w:pPrChange w:id="1641" w:author="CAMARA GOMEZ, JOSE EDUARDO" w:date="2023-04-03T11:22:00Z">
          <w:pPr>
            <w:pStyle w:val="Default"/>
          </w:pPr>
        </w:pPrChange>
      </w:pPr>
    </w:p>
    <w:p w14:paraId="6C7EF122" w14:textId="65CDABE6" w:rsidR="00CB7E31" w:rsidRDefault="00000000" w:rsidP="008B6FE9">
      <w:r>
        <w:t xml:space="preserve">Como se aprecia en la </w:t>
      </w:r>
      <w:r>
        <w:fldChar w:fldCharType="begin"/>
      </w:r>
      <w:r>
        <w:instrText xml:space="preserve"> REF _Ref130987723 \h </w:instrText>
      </w:r>
      <w:r w:rsidR="008B6FE9">
        <w:instrText xml:space="preserve"> \* MERGEFORMAT </w:instrText>
      </w:r>
      <w:r>
        <w:fldChar w:fldCharType="separate"/>
      </w:r>
      <w:r w:rsidR="00EA61B9">
        <w:t xml:space="preserve">Ilustración </w:t>
      </w:r>
      <w:r w:rsidR="00EA61B9">
        <w:rPr>
          <w:noProof/>
        </w:rPr>
        <w:t>5</w:t>
      </w:r>
      <w:r>
        <w:fldChar w:fldCharType="end"/>
      </w:r>
      <w:r>
        <w:t xml:space="preserve"> el dataset inicial contiene 5332 filas, correspondientes ese mismo número de contratos distintos, para un total de 27 variables, y 996 valores perdidos (que corresponden a 0.7%), no hay filas duplicadas.</w:t>
      </w:r>
    </w:p>
    <w:p w14:paraId="5CF5A28E" w14:textId="185A01D2" w:rsidR="00CB7E31" w:rsidDel="00AE0D27" w:rsidRDefault="00CB7E31">
      <w:pPr>
        <w:rPr>
          <w:del w:id="1642" w:author="Jose Eduardo VIU" w:date="2023-04-01T19:07:00Z"/>
        </w:rPr>
      </w:pPr>
      <w:bookmarkStart w:id="1643" w:name="_Toc131412202"/>
      <w:bookmarkStart w:id="1644" w:name="_Toc131412250"/>
      <w:bookmarkStart w:id="1645" w:name="_Toc131412297"/>
      <w:bookmarkStart w:id="1646" w:name="_Toc131412344"/>
      <w:bookmarkStart w:id="1647" w:name="_Toc131412818"/>
      <w:bookmarkStart w:id="1648" w:name="_Toc131413249"/>
      <w:bookmarkStart w:id="1649" w:name="_Toc131413360"/>
      <w:bookmarkEnd w:id="1643"/>
      <w:bookmarkEnd w:id="1644"/>
      <w:bookmarkEnd w:id="1645"/>
      <w:bookmarkEnd w:id="1646"/>
      <w:bookmarkEnd w:id="1647"/>
      <w:bookmarkEnd w:id="1648"/>
      <w:bookmarkEnd w:id="1649"/>
    </w:p>
    <w:p w14:paraId="7383CBAB" w14:textId="77777777" w:rsidR="00EA61B9" w:rsidRPr="00B20784" w:rsidRDefault="00000000" w:rsidP="00EA61B9">
      <w:pPr>
        <w:rPr>
          <w:ins w:id="1650" w:author="Jose Eduardo VIU" w:date="2023-04-08T19:27:00Z"/>
          <w:rFonts w:eastAsiaTheme="majorEastAsia"/>
          <w:vanish/>
          <w:color w:val="000000" w:themeColor="text1"/>
          <w:sz w:val="44"/>
          <w:szCs w:val="36"/>
        </w:rPr>
        <w:pPrChange w:id="1651" w:author="Jose Eduardo VIU" w:date="2023-04-08T19:27:00Z">
          <w:pPr>
            <w:pStyle w:val="Prrafodelista"/>
            <w:keepNext/>
            <w:keepLines/>
            <w:numPr>
              <w:numId w:val="12"/>
            </w:numPr>
            <w:tabs>
              <w:tab w:val="num" w:pos="0"/>
            </w:tabs>
            <w:spacing w:before="240" w:after="240"/>
            <w:ind w:left="360" w:hanging="360"/>
            <w:contextualSpacing w:val="0"/>
            <w:outlineLvl w:val="0"/>
          </w:pPr>
        </w:pPrChange>
      </w:pPr>
      <w:r>
        <w:t xml:space="preserve">La variable que se corresponde con el resultado que queremos prever es GMD, cuyo resumen mostramos en la </w:t>
      </w:r>
      <w:r>
        <w:fldChar w:fldCharType="begin"/>
      </w:r>
      <w:r>
        <w:instrText xml:space="preserve"> REF _Ref130987798 \h </w:instrText>
      </w:r>
      <w:r w:rsidR="008B6FE9">
        <w:instrText xml:space="preserve"> \* MERGEFORMAT </w:instrText>
      </w:r>
      <w:r>
        <w:fldChar w:fldCharType="separate"/>
      </w:r>
      <w:r w:rsidR="00EA61B9">
        <w:t xml:space="preserve">Ilustración </w:t>
      </w:r>
      <w:r w:rsidR="00EA61B9">
        <w:rPr>
          <w:noProof/>
        </w:rPr>
        <w:t>6</w:t>
      </w:r>
      <w:r>
        <w:fldChar w:fldCharType="end"/>
      </w:r>
      <w:r>
        <w:t xml:space="preserve">, extraída del documento generado en el anexo </w:t>
      </w:r>
      <w:r w:rsidR="00E21698">
        <w:fldChar w:fldCharType="begin"/>
      </w:r>
      <w:r>
        <w:instrText xml:space="preserve"> REF _Ref130987841 \h </w:instrText>
      </w:r>
      <w:r w:rsidR="008B6FE9">
        <w:instrText xml:space="preserve"> \* MERGEFORMAT </w:instrText>
      </w:r>
      <w:r w:rsidR="00E21698">
        <w:fldChar w:fldCharType="separate"/>
      </w:r>
    </w:p>
    <w:p w14:paraId="22294FE4" w14:textId="77777777" w:rsidR="00EA61B9" w:rsidRPr="00B20784" w:rsidRDefault="00EA61B9" w:rsidP="00EA61B9">
      <w:pPr>
        <w:rPr>
          <w:ins w:id="1652" w:author="Jose Eduardo VIU" w:date="2023-04-08T19:27:00Z"/>
          <w:rFonts w:eastAsiaTheme="majorEastAsia"/>
          <w:vanish/>
          <w:color w:val="000000" w:themeColor="text1"/>
          <w:sz w:val="44"/>
          <w:szCs w:val="36"/>
        </w:rPr>
        <w:pPrChange w:id="1653" w:author="Jose Eduardo VIU" w:date="2023-04-08T19:27:00Z">
          <w:pPr>
            <w:pStyle w:val="Prrafodelista"/>
            <w:keepNext/>
            <w:keepLines/>
            <w:numPr>
              <w:numId w:val="12"/>
            </w:numPr>
            <w:tabs>
              <w:tab w:val="num" w:pos="0"/>
            </w:tabs>
            <w:spacing w:before="240" w:after="240"/>
            <w:ind w:left="360" w:hanging="360"/>
            <w:contextualSpacing w:val="0"/>
            <w:outlineLvl w:val="0"/>
          </w:pPr>
        </w:pPrChange>
      </w:pPr>
    </w:p>
    <w:p w14:paraId="25EA9F8B" w14:textId="77777777" w:rsidR="00EA61B9" w:rsidRPr="00B20784" w:rsidRDefault="00EA61B9" w:rsidP="00EA61B9">
      <w:pPr>
        <w:rPr>
          <w:ins w:id="1654" w:author="Jose Eduardo VIU" w:date="2023-04-08T19:27:00Z"/>
          <w:rFonts w:eastAsiaTheme="majorEastAsia"/>
          <w:vanish/>
          <w:color w:val="000000" w:themeColor="text1"/>
          <w:sz w:val="44"/>
          <w:szCs w:val="36"/>
        </w:rPr>
        <w:pPrChange w:id="1655" w:author="Jose Eduardo VIU" w:date="2023-04-08T19:27:00Z">
          <w:pPr>
            <w:pStyle w:val="Prrafodelista"/>
            <w:keepNext/>
            <w:keepLines/>
            <w:numPr>
              <w:numId w:val="12"/>
            </w:numPr>
            <w:tabs>
              <w:tab w:val="num" w:pos="0"/>
            </w:tabs>
            <w:spacing w:before="240" w:after="240"/>
            <w:ind w:left="360" w:hanging="360"/>
            <w:contextualSpacing w:val="0"/>
            <w:outlineLvl w:val="0"/>
          </w:pPr>
        </w:pPrChange>
      </w:pPr>
    </w:p>
    <w:p w14:paraId="34F75670" w14:textId="77777777" w:rsidR="00EA61B9" w:rsidRPr="00B20784" w:rsidRDefault="00EA61B9" w:rsidP="00EA61B9">
      <w:pPr>
        <w:rPr>
          <w:ins w:id="1656" w:author="Jose Eduardo VIU" w:date="2023-04-08T19:27:00Z"/>
          <w:rFonts w:eastAsiaTheme="majorEastAsia"/>
          <w:vanish/>
          <w:color w:val="000000" w:themeColor="text1"/>
          <w:sz w:val="44"/>
          <w:szCs w:val="36"/>
        </w:rPr>
        <w:pPrChange w:id="1657" w:author="Jose Eduardo VIU" w:date="2023-04-08T19:27:00Z">
          <w:pPr>
            <w:pStyle w:val="Prrafodelista"/>
            <w:keepNext/>
            <w:keepLines/>
            <w:numPr>
              <w:numId w:val="12"/>
            </w:numPr>
            <w:tabs>
              <w:tab w:val="num" w:pos="0"/>
            </w:tabs>
            <w:spacing w:before="240" w:after="240"/>
            <w:ind w:left="360" w:hanging="360"/>
            <w:contextualSpacing w:val="0"/>
            <w:outlineLvl w:val="0"/>
          </w:pPr>
        </w:pPrChange>
      </w:pPr>
    </w:p>
    <w:p w14:paraId="30F05F1D" w14:textId="0FBBD058" w:rsidR="00E21698" w:rsidRPr="00B20784" w:rsidDel="00EA61B9" w:rsidRDefault="00EA61B9" w:rsidP="00EA61B9">
      <w:pPr>
        <w:rPr>
          <w:ins w:id="1658" w:author="CAMARA GOMEZ, JOSE EDUARDO" w:date="2023-04-03T11:25:00Z"/>
          <w:del w:id="1659" w:author="Jose Eduardo VIU" w:date="2023-04-08T19:27:00Z"/>
          <w:rFonts w:eastAsiaTheme="majorEastAsia"/>
          <w:vanish/>
          <w:color w:val="000000" w:themeColor="text1"/>
          <w:sz w:val="44"/>
          <w:szCs w:val="36"/>
        </w:rPr>
      </w:pPr>
      <w:ins w:id="1660" w:author="Jose Eduardo VIU" w:date="2023-04-08T19:27:00Z">
        <w:r>
          <w:t>GMD profiling Dataset 01</w:t>
        </w:r>
      </w:ins>
    </w:p>
    <w:p w14:paraId="107D9E00" w14:textId="77777777" w:rsidR="00E21698" w:rsidRPr="00B20784" w:rsidDel="00EA61B9" w:rsidRDefault="00E21698">
      <w:pPr>
        <w:rPr>
          <w:ins w:id="1661" w:author="CAMARA GOMEZ, JOSE EDUARDO" w:date="2023-04-03T11:25:00Z"/>
          <w:del w:id="1662" w:author="Jose Eduardo VIU" w:date="2023-04-08T19:27:00Z"/>
          <w:rFonts w:eastAsiaTheme="majorEastAsia"/>
          <w:vanish/>
          <w:color w:val="000000" w:themeColor="text1"/>
          <w:sz w:val="44"/>
          <w:szCs w:val="36"/>
        </w:rPr>
        <w:pPrChange w:id="1663" w:author="CAMARA GOMEZ, JOSE EDUARDO" w:date="2023-04-03T11:25:00Z">
          <w:pPr>
            <w:pStyle w:val="Prrafodelista"/>
            <w:keepNext/>
            <w:keepLines/>
            <w:numPr>
              <w:numId w:val="12"/>
            </w:numPr>
            <w:tabs>
              <w:tab w:val="num" w:pos="0"/>
            </w:tabs>
            <w:spacing w:before="240" w:after="240"/>
            <w:ind w:left="360" w:hanging="360"/>
            <w:contextualSpacing w:val="0"/>
            <w:outlineLvl w:val="0"/>
          </w:pPr>
        </w:pPrChange>
      </w:pPr>
    </w:p>
    <w:p w14:paraId="3E231DE6" w14:textId="77777777" w:rsidR="00E21698" w:rsidRPr="00B20784" w:rsidDel="00EA61B9" w:rsidRDefault="00E21698">
      <w:pPr>
        <w:rPr>
          <w:ins w:id="1664" w:author="CAMARA GOMEZ, JOSE EDUARDO" w:date="2023-04-03T11:25:00Z"/>
          <w:del w:id="1665" w:author="Jose Eduardo VIU" w:date="2023-04-08T19:27:00Z"/>
          <w:rFonts w:eastAsiaTheme="majorEastAsia"/>
          <w:vanish/>
          <w:color w:val="000000" w:themeColor="text1"/>
          <w:sz w:val="44"/>
          <w:szCs w:val="36"/>
        </w:rPr>
        <w:pPrChange w:id="1666" w:author="CAMARA GOMEZ, JOSE EDUARDO" w:date="2023-04-03T11:25:00Z">
          <w:pPr>
            <w:pStyle w:val="Prrafodelista"/>
            <w:keepNext/>
            <w:keepLines/>
            <w:numPr>
              <w:numId w:val="12"/>
            </w:numPr>
            <w:tabs>
              <w:tab w:val="num" w:pos="0"/>
            </w:tabs>
            <w:spacing w:before="240" w:after="240"/>
            <w:ind w:left="360" w:hanging="360"/>
            <w:contextualSpacing w:val="0"/>
            <w:outlineLvl w:val="0"/>
          </w:pPr>
        </w:pPrChange>
      </w:pPr>
    </w:p>
    <w:p w14:paraId="643EC75C" w14:textId="77777777" w:rsidR="00E21698" w:rsidRPr="00B20784" w:rsidDel="00EA61B9" w:rsidRDefault="00E21698">
      <w:pPr>
        <w:rPr>
          <w:ins w:id="1667" w:author="CAMARA GOMEZ, JOSE EDUARDO" w:date="2023-04-03T11:25:00Z"/>
          <w:del w:id="1668" w:author="Jose Eduardo VIU" w:date="2023-04-08T19:27:00Z"/>
          <w:rFonts w:eastAsiaTheme="majorEastAsia"/>
          <w:vanish/>
          <w:color w:val="000000" w:themeColor="text1"/>
          <w:sz w:val="44"/>
          <w:szCs w:val="36"/>
        </w:rPr>
        <w:pPrChange w:id="1669" w:author="CAMARA GOMEZ, JOSE EDUARDO" w:date="2023-04-03T11:25:00Z">
          <w:pPr>
            <w:pStyle w:val="Prrafodelista"/>
            <w:keepNext/>
            <w:keepLines/>
            <w:numPr>
              <w:numId w:val="12"/>
            </w:numPr>
            <w:tabs>
              <w:tab w:val="num" w:pos="0"/>
            </w:tabs>
            <w:spacing w:before="240" w:after="240"/>
            <w:ind w:left="360" w:hanging="360"/>
            <w:contextualSpacing w:val="0"/>
            <w:outlineLvl w:val="0"/>
          </w:pPr>
        </w:pPrChange>
      </w:pPr>
    </w:p>
    <w:p w14:paraId="566A0F81" w14:textId="37D798A9" w:rsidR="00CB7E31" w:rsidDel="00F856CE" w:rsidRDefault="00E21698">
      <w:pPr>
        <w:rPr>
          <w:del w:id="1670" w:author="Jose Eduardo VIU" w:date="2023-04-01T11:17:00Z"/>
        </w:rPr>
      </w:pPr>
      <w:ins w:id="1671" w:author="CAMARA GOMEZ, JOSE EDUARDO" w:date="2023-04-03T11:25:00Z">
        <w:del w:id="1672" w:author="Jose Eduardo VIU" w:date="2023-04-08T19:27:00Z">
          <w:r w:rsidDel="00EA61B9">
            <w:delText>GMD profiling Dataset 01</w:delText>
          </w:r>
        </w:del>
      </w:ins>
      <w:bookmarkStart w:id="1673" w:name="_Toc131412820"/>
      <w:bookmarkStart w:id="1674" w:name="_Toc131413251"/>
      <w:bookmarkStart w:id="1675" w:name="_Toc131413362"/>
      <w:bookmarkStart w:id="1676" w:name="_Toc131412821"/>
      <w:bookmarkStart w:id="1677" w:name="_Toc131413252"/>
      <w:bookmarkStart w:id="1678" w:name="_Toc131413363"/>
      <w:bookmarkStart w:id="1679" w:name="_Toc131412822"/>
      <w:bookmarkStart w:id="1680" w:name="_Toc131413253"/>
      <w:bookmarkStart w:id="1681" w:name="_Toc131413364"/>
      <w:bookmarkStart w:id="1682" w:name="_Toc131412204"/>
      <w:bookmarkStart w:id="1683" w:name="_Toc131412252"/>
      <w:bookmarkStart w:id="1684" w:name="_Toc131412299"/>
      <w:bookmarkStart w:id="1685" w:name="_Toc131412346"/>
      <w:bookmarkStart w:id="1686" w:name="_Toc131412205"/>
      <w:bookmarkStart w:id="1687" w:name="_Toc131412253"/>
      <w:bookmarkStart w:id="1688" w:name="_Toc131412300"/>
      <w:bookmarkStart w:id="1689" w:name="_Toc131412347"/>
      <w:bookmarkStart w:id="1690" w:name="_Toc131412206"/>
      <w:bookmarkStart w:id="1691" w:name="_Toc131412254"/>
      <w:bookmarkStart w:id="1692" w:name="_Toc131412301"/>
      <w:bookmarkStart w:id="1693" w:name="_Toc131412348"/>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del w:id="1694" w:author="Jose Eduardo VIU" w:date="2023-04-08T19:27:00Z">
        <w:r w:rsidR="001A1752" w:rsidDel="00EA61B9">
          <w:delText>GMD profiling Dataset 01</w:delText>
        </w:r>
      </w:del>
      <w:r>
        <w:fldChar w:fldCharType="end"/>
      </w:r>
      <w:r>
        <w:t>.</w:t>
      </w:r>
    </w:p>
    <w:p w14:paraId="3DE1B39C" w14:textId="77777777" w:rsidR="00CB7E31" w:rsidRDefault="00CB7E31">
      <w:pPr>
        <w:pPrChange w:id="1695" w:author="CAMARA GOMEZ, JOSE EDUARDO" w:date="2023-04-03T11:22:00Z">
          <w:pPr>
            <w:pStyle w:val="Default"/>
          </w:pPr>
        </w:pPrChange>
      </w:pPr>
    </w:p>
    <w:p w14:paraId="16B44928" w14:textId="77777777" w:rsidR="00CB7E31" w:rsidRDefault="00000000">
      <w:pPr>
        <w:jc w:val="center"/>
        <w:pPrChange w:id="1696" w:author="Jose Eduardo VIU" w:date="2023-04-01T11:18:00Z">
          <w:pPr>
            <w:pStyle w:val="Default"/>
            <w:keepNext/>
          </w:pPr>
        </w:pPrChange>
      </w:pPr>
      <w:r>
        <w:rPr>
          <w:noProof/>
        </w:rPr>
        <w:drawing>
          <wp:inline distT="0" distB="0" distL="0" distR="0" wp14:anchorId="4D4AE9EC" wp14:editId="4DFCDD79">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8"/>
                    <a:stretch>
                      <a:fillRect/>
                    </a:stretch>
                  </pic:blipFill>
                  <pic:spPr bwMode="auto">
                    <a:xfrm>
                      <a:off x="0" y="0"/>
                      <a:ext cx="5400040" cy="3598545"/>
                    </a:xfrm>
                    <a:prstGeom prst="rect">
                      <a:avLst/>
                    </a:prstGeom>
                  </pic:spPr>
                </pic:pic>
              </a:graphicData>
            </a:graphic>
          </wp:inline>
        </w:drawing>
      </w:r>
    </w:p>
    <w:p w14:paraId="1D674313" w14:textId="0766D27A" w:rsidR="00CB7E31" w:rsidRDefault="00000000">
      <w:pPr>
        <w:pStyle w:val="Descripcin"/>
      </w:pPr>
      <w:bookmarkStart w:id="1697" w:name="_Ref130987798"/>
      <w:bookmarkStart w:id="1698" w:name="_Toc131091266"/>
      <w:bookmarkStart w:id="1699" w:name="_Toc131874596"/>
      <w:r>
        <w:t xml:space="preserve">Ilustración </w:t>
      </w:r>
      <w:fldSimple w:instr=" SEQ Ilustración \* ARABIC ">
        <w:r w:rsidR="00DE5735">
          <w:rPr>
            <w:noProof/>
          </w:rPr>
          <w:t>6</w:t>
        </w:r>
      </w:fldSimple>
      <w:bookmarkEnd w:id="1697"/>
      <w:r>
        <w:t>. Análisis preliminar de variable GMD. Generado con ydata-profiling.</w:t>
      </w:r>
      <w:bookmarkEnd w:id="1698"/>
      <w:bookmarkEnd w:id="1699"/>
    </w:p>
    <w:p w14:paraId="1D84E494" w14:textId="77777777" w:rsidR="00CB7E31" w:rsidRDefault="00CB7E31">
      <w:pPr>
        <w:pStyle w:val="Default"/>
      </w:pPr>
    </w:p>
    <w:p w14:paraId="0E41CFD8" w14:textId="5148F7B4" w:rsidR="00CB7E31"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w:t>
      </w:r>
      <w:r>
        <w:lastRenderedPageBreak/>
        <w:t xml:space="preserve">la </w:t>
      </w:r>
      <w:r>
        <w:fldChar w:fldCharType="begin"/>
      </w:r>
      <w:r>
        <w:instrText xml:space="preserve"> REF _Ref130987938 \h </w:instrText>
      </w:r>
      <w:r>
        <w:fldChar w:fldCharType="separate"/>
      </w:r>
      <w:r w:rsidR="00EA61B9">
        <w:t xml:space="preserve">Ilustración </w:t>
      </w:r>
      <w:r w:rsidR="00EA61B9">
        <w:rPr>
          <w:noProof/>
        </w:rPr>
        <w:t>7</w:t>
      </w:r>
      <w:r>
        <w:fldChar w:fldCharType="end"/>
      </w:r>
      <w:r>
        <w:t>,  que muestra un gráfico “Boxplot” (caja con bigotes), se puede apreciar como la distribución del GMD en ambos casos es muy diferente.</w:t>
      </w:r>
    </w:p>
    <w:p w14:paraId="0DCF4F4A" w14:textId="77777777" w:rsidR="00CB7E31" w:rsidRDefault="00000000">
      <w:pPr>
        <w:pStyle w:val="Default"/>
        <w:keepNext/>
        <w:jc w:val="center"/>
      </w:pPr>
      <w:r>
        <w:rPr>
          <w:noProof/>
        </w:rPr>
        <w:drawing>
          <wp:inline distT="0" distB="0" distL="0" distR="0" wp14:anchorId="78C94385" wp14:editId="5C3039FA">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9"/>
                    <a:stretch>
                      <a:fillRect/>
                    </a:stretch>
                  </pic:blipFill>
                  <pic:spPr bwMode="auto">
                    <a:xfrm>
                      <a:off x="0" y="0"/>
                      <a:ext cx="4834890" cy="2663825"/>
                    </a:xfrm>
                    <a:prstGeom prst="rect">
                      <a:avLst/>
                    </a:prstGeom>
                  </pic:spPr>
                </pic:pic>
              </a:graphicData>
            </a:graphic>
          </wp:inline>
        </w:drawing>
      </w:r>
    </w:p>
    <w:p w14:paraId="652177BD" w14:textId="492227AA" w:rsidR="00CB7E31" w:rsidRDefault="00000000">
      <w:pPr>
        <w:pStyle w:val="Descripcin"/>
      </w:pPr>
      <w:bookmarkStart w:id="1700" w:name="_Ref130987938"/>
      <w:bookmarkStart w:id="1701" w:name="_Toc131091267"/>
      <w:bookmarkStart w:id="1702" w:name="_Toc131874597"/>
      <w:r>
        <w:t xml:space="preserve">Ilustración </w:t>
      </w:r>
      <w:fldSimple w:instr=" SEQ Ilustración \* ARABIC ">
        <w:r w:rsidR="00DE5735">
          <w:rPr>
            <w:noProof/>
          </w:rPr>
          <w:t>7</w:t>
        </w:r>
      </w:fldSimple>
      <w:bookmarkEnd w:id="1700"/>
      <w:r>
        <w:t>. Diagrama “boxplot-wiskers” de GMD por tipo ganado. Elaboración propia.</w:t>
      </w:r>
      <w:bookmarkEnd w:id="1701"/>
      <w:bookmarkEnd w:id="1702"/>
    </w:p>
    <w:p w14:paraId="4FFB6DCB" w14:textId="77777777" w:rsidR="00CB7E31" w:rsidRDefault="00CB7E31">
      <w:pPr>
        <w:pStyle w:val="Default"/>
      </w:pPr>
    </w:p>
    <w:p w14:paraId="7BAFE04E" w14:textId="59FFF9A1" w:rsidR="00CB7E31" w:rsidDel="00A21272" w:rsidRDefault="00000000" w:rsidP="00A21272">
      <w:pPr>
        <w:rPr>
          <w:del w:id="1703" w:author="Jose Eduardo VIU" w:date="2023-04-01T11:20:00Z"/>
        </w:rPr>
      </w:pPr>
      <w:r>
        <w:t>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datasets” uno para ganado blanco y otro para ganado ibérico, no hacer nada si los métodos son capaces de tratar correctamente estas diferencias. Se verá con la experimentación si son necesarias estas medidas y cuál de ellas aplicar.</w:t>
      </w:r>
    </w:p>
    <w:p w14:paraId="253D0F31" w14:textId="4956C921" w:rsidR="00CB7E31" w:rsidDel="00A21272" w:rsidRDefault="00CB7E31" w:rsidP="00A21272">
      <w:pPr>
        <w:rPr>
          <w:del w:id="1704" w:author="Jose Eduardo VIU" w:date="2023-04-01T11:20:00Z"/>
        </w:rPr>
      </w:pPr>
      <w:commentRangeStart w:id="1705"/>
    </w:p>
    <w:commentRangeEnd w:id="1705"/>
    <w:p w14:paraId="327C9235" w14:textId="216EDD1E" w:rsidR="00CB7E31" w:rsidRDefault="00000000" w:rsidP="00A21272">
      <w:del w:id="1706" w:author="Jose Eduardo VIU" w:date="2023-04-01T11:20:00Z">
        <w:r w:rsidDel="00A21272">
          <w:commentReference w:id="1705"/>
        </w:r>
      </w:del>
    </w:p>
    <w:p w14:paraId="7001D910" w14:textId="77777777" w:rsidR="00CB7E31" w:rsidRDefault="00000000">
      <w:pPr>
        <w:ind w:left="708" w:hanging="708"/>
        <w:rPr>
          <w:b/>
          <w:bCs/>
        </w:rPr>
      </w:pPr>
      <w:r>
        <w:rPr>
          <w:b/>
          <w:bCs/>
        </w:rPr>
        <w:t>Atributos por eliminar del dataset</w:t>
      </w:r>
    </w:p>
    <w:p w14:paraId="11F1248A" w14:textId="61E05F3D" w:rsidR="00CB7E31" w:rsidDel="00A21272" w:rsidRDefault="00000000">
      <w:pPr>
        <w:rPr>
          <w:del w:id="1707" w:author="Jose Eduardo VIU" w:date="2023-04-01T11:20:00Z"/>
        </w:rPr>
      </w:pPr>
      <w:r>
        <w:t>De cara al análisis que pretendemos realizar hay atributos del dataset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6B1380FF" w14:textId="77777777" w:rsidR="00CB7E31" w:rsidRDefault="00CB7E31"/>
    <w:p w14:paraId="66489FAF" w14:textId="77777777" w:rsidR="00CB7E31" w:rsidRDefault="00000000">
      <w:pPr>
        <w:rPr>
          <w:b/>
          <w:bCs/>
        </w:rPr>
      </w:pPr>
      <w:r>
        <w:rPr>
          <w:b/>
          <w:bCs/>
        </w:rPr>
        <w:t>Añadir nuevos atributos</w:t>
      </w:r>
    </w:p>
    <w:p w14:paraId="0B22EFE4" w14:textId="77777777" w:rsidR="00CB7E31" w:rsidRDefault="00000000">
      <w:r>
        <w:t>De un análisis de los atributos disponibles del dataset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5659C635" w14:textId="77777777" w:rsidR="00CB7E31" w:rsidRDefault="00CB7E31"/>
    <w:p w14:paraId="4D15CAED" w14:textId="77C487D7" w:rsidR="00CB7E31" w:rsidDel="004B521D" w:rsidRDefault="00000000">
      <w:pPr>
        <w:rPr>
          <w:del w:id="1708" w:author="Jose Eduardo VIU" w:date="2023-04-01T11:27:00Z"/>
        </w:rPr>
      </w:pPr>
      <w:r>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816C09C" w14:textId="1BCC8ECA" w:rsidR="00CB7E31" w:rsidDel="00A85D1C" w:rsidRDefault="00CB7E31">
      <w:pPr>
        <w:rPr>
          <w:del w:id="1709" w:author="Jose Eduardo VIU" w:date="2023-04-02T11:56:00Z"/>
        </w:rPr>
      </w:pPr>
    </w:p>
    <w:p w14:paraId="7BE80AB1" w14:textId="0890CE94" w:rsidR="00CB7E31" w:rsidDel="00A85D1C" w:rsidRDefault="00000000">
      <w:pPr>
        <w:rPr>
          <w:del w:id="1710" w:author="Jose Eduardo VIU" w:date="2023-04-02T11:56:00Z"/>
          <w:color w:val="FF0000"/>
        </w:rPr>
      </w:pPr>
      <w:del w:id="1711" w:author="Jose Eduardo VIU" w:date="2023-04-02T11:56:00Z">
        <w:r w:rsidDel="00A85D1C">
          <w:rPr>
            <w:color w:val="FF0000"/>
          </w:rPr>
          <w:delText>Añadir gráficos de serie temporal y ARIMA sobre el citado comportamiento</w:delText>
        </w:r>
      </w:del>
    </w:p>
    <w:p w14:paraId="0FEF2955" w14:textId="4202B3C8" w:rsidR="00CB7E31" w:rsidDel="004B521D" w:rsidRDefault="00CB7E31">
      <w:pPr>
        <w:rPr>
          <w:del w:id="1712" w:author="Jose Eduardo VIU" w:date="2023-04-01T11:27:00Z"/>
        </w:rPr>
      </w:pPr>
    </w:p>
    <w:p w14:paraId="78FDCB09" w14:textId="77777777" w:rsidR="00A85D1C" w:rsidRDefault="00A85D1C">
      <w:pPr>
        <w:rPr>
          <w:ins w:id="1713" w:author="Jose Eduardo VIU" w:date="2023-04-02T11:56:00Z"/>
          <w:color w:val="FF0000"/>
        </w:rPr>
      </w:pPr>
    </w:p>
    <w:p w14:paraId="6E69287E" w14:textId="05612A86" w:rsidR="00A85D1C" w:rsidRDefault="00A85D1C">
      <w:pPr>
        <w:rPr>
          <w:ins w:id="1714" w:author="Jose Eduardo VIU" w:date="2023-04-02T12:00:00Z"/>
        </w:rPr>
      </w:pPr>
      <w:ins w:id="1715" w:author="Jose Eduardo VIU" w:date="2023-04-02T11:56:00Z">
        <w:r>
          <w:t>En el marco del pr</w:t>
        </w:r>
      </w:ins>
      <w:ins w:id="1716" w:author="Jose Eduardo VIU" w:date="2023-04-02T11:57:00Z">
        <w:r>
          <w:t>oyecto se ha hecho un pequeño análisis del comportamiento temporal de los datos de los contratos de engorde para los últimos años</w:t>
        </w:r>
      </w:ins>
      <w:ins w:id="1717" w:author="Jose Eduardo VIU" w:date="2023-04-02T11:59:00Z">
        <w:r>
          <w:t xml:space="preserve">, el código se puede observar en </w:t>
        </w:r>
      </w:ins>
      <w:ins w:id="1718" w:author="Jose Eduardo VIU" w:date="2023-04-02T12:00:00Z">
        <w:r>
          <w:fldChar w:fldCharType="begin"/>
        </w:r>
        <w:r>
          <w:instrText xml:space="preserve"> HYPERLINK "https://github.com/JoseEduardoCG/14MBID_TFM/blob/e0ab1c4f1f1ebf5a6ddc9e3d37a231c739cc54f5/Cuadernos/TFM_serie_temporal.R" </w:instrText>
        </w:r>
      </w:ins>
      <w:ins w:id="1719" w:author="Jose Eduardo VIU" w:date="2023-04-08T19:27:00Z"/>
      <w:ins w:id="1720" w:author="Jose Eduardo VIU" w:date="2023-04-02T12:00:00Z">
        <w:r>
          <w:fldChar w:fldCharType="separate"/>
        </w:r>
        <w:r w:rsidRPr="00A85D1C">
          <w:rPr>
            <w:rStyle w:val="Hipervnculo"/>
          </w:rPr>
          <w:t>TFM_serie_temporal.R</w:t>
        </w:r>
        <w:r>
          <w:fldChar w:fldCharType="end"/>
        </w:r>
        <w:r>
          <w:t>. Aquí mostraré los principales gráficos de este comportamiento.</w:t>
        </w:r>
      </w:ins>
      <w:ins w:id="1721" w:author="Jose Eduardo VIU" w:date="2023-04-02T12:28:00Z">
        <w:r w:rsidR="0041117C">
          <w:t xml:space="preserve"> Como se aprecia en la </w:t>
        </w:r>
        <w:r w:rsidR="0041117C">
          <w:fldChar w:fldCharType="begin"/>
        </w:r>
        <w:r w:rsidR="0041117C">
          <w:instrText xml:space="preserve"> REF _Ref131330945 \h </w:instrText>
        </w:r>
      </w:ins>
      <w:r w:rsidR="0041117C">
        <w:fldChar w:fldCharType="separate"/>
      </w:r>
      <w:ins w:id="1722" w:author="Jose Eduardo VIU" w:date="2023-04-08T19:27:00Z">
        <w:r w:rsidR="00EA61B9">
          <w:t xml:space="preserve">Ilustración </w:t>
        </w:r>
        <w:r w:rsidR="00EA61B9">
          <w:rPr>
            <w:noProof/>
          </w:rPr>
          <w:t>8</w:t>
        </w:r>
      </w:ins>
      <w:ins w:id="1723" w:author="Jose Eduardo VIU" w:date="2023-04-02T12:28:00Z">
        <w:r w:rsidR="0041117C">
          <w:fldChar w:fldCharType="end"/>
        </w:r>
        <w:r w:rsidR="0041117C">
          <w:t xml:space="preserve"> parece qu</w:t>
        </w:r>
      </w:ins>
      <w:ins w:id="1724" w:author="Jose Eduardo VIU" w:date="2023-04-02T12:29:00Z">
        <w:r w:rsidR="0041117C">
          <w:t>e el dataset esconde una clara componente estacional para los distintos meses del año</w:t>
        </w:r>
      </w:ins>
      <w:ins w:id="1725" w:author="Jose Eduardo VIU" w:date="2023-04-02T12:35:00Z">
        <w:r w:rsidR="0041117C">
          <w:t xml:space="preserve">, y en la </w:t>
        </w:r>
        <w:r w:rsidR="0041117C">
          <w:fldChar w:fldCharType="begin"/>
        </w:r>
        <w:r w:rsidR="0041117C">
          <w:instrText xml:space="preserve"> REF _Ref131331329 \h </w:instrText>
        </w:r>
      </w:ins>
      <w:r w:rsidR="0041117C">
        <w:fldChar w:fldCharType="separate"/>
      </w:r>
      <w:ins w:id="1726" w:author="Jose Eduardo VIU" w:date="2023-04-08T19:27:00Z">
        <w:r w:rsidR="00EA61B9">
          <w:t xml:space="preserve">Ilustración </w:t>
        </w:r>
        <w:r w:rsidR="00EA61B9">
          <w:rPr>
            <w:noProof/>
          </w:rPr>
          <w:t>9</w:t>
        </w:r>
      </w:ins>
      <w:ins w:id="1727" w:author="Jose Eduardo VIU" w:date="2023-04-02T12:35:00Z">
        <w:r w:rsidR="0041117C">
          <w:fldChar w:fldCharType="end"/>
        </w:r>
        <w:r w:rsidR="0041117C">
          <w:t xml:space="preserve"> parece apreciarse una tendencia interanual, que comprobaremos </w:t>
        </w:r>
      </w:ins>
      <w:ins w:id="1728" w:author="Jose Eduardo VIU" w:date="2023-04-02T12:36:00Z">
        <w:r w:rsidR="0041117C">
          <w:t>graficando los datos de la serie completa (</w:t>
        </w:r>
        <w:r w:rsidR="0041117C">
          <w:fldChar w:fldCharType="begin"/>
        </w:r>
        <w:r w:rsidR="0041117C">
          <w:instrText xml:space="preserve"> REF _Ref131331390 \h </w:instrText>
        </w:r>
      </w:ins>
      <w:r w:rsidR="0041117C">
        <w:fldChar w:fldCharType="separate"/>
      </w:r>
      <w:ins w:id="1729" w:author="Jose Eduardo VIU" w:date="2023-04-08T19:27:00Z">
        <w:r w:rsidR="00EA61B9">
          <w:t xml:space="preserve">Ilustración </w:t>
        </w:r>
        <w:r w:rsidR="00EA61B9">
          <w:rPr>
            <w:noProof/>
          </w:rPr>
          <w:t>10</w:t>
        </w:r>
      </w:ins>
      <w:ins w:id="1730" w:author="Jose Eduardo VIU" w:date="2023-04-02T12:36:00Z">
        <w:r w:rsidR="0041117C">
          <w:fldChar w:fldCharType="end"/>
        </w:r>
        <w:r w:rsidR="0041117C">
          <w:t>)</w:t>
        </w:r>
      </w:ins>
      <w:ins w:id="1731" w:author="Jose Eduardo VIU" w:date="2023-04-02T12:29:00Z">
        <w:r w:rsidR="0041117C">
          <w:t xml:space="preserve"> y </w:t>
        </w:r>
      </w:ins>
      <w:ins w:id="1732" w:author="Jose Eduardo VIU" w:date="2023-04-02T12:36:00Z">
        <w:r w:rsidR="0041117C">
          <w:t>descomponiendo la serie en sus componentes principales</w:t>
        </w:r>
      </w:ins>
      <w:ins w:id="1733" w:author="Jose Eduardo VIU" w:date="2023-04-02T12:30:00Z">
        <w:r w:rsidR="0041117C">
          <w:t xml:space="preserve"> </w:t>
        </w:r>
      </w:ins>
      <w:ins w:id="1734" w:author="Jose Eduardo VIU" w:date="2023-04-02T12:37:00Z">
        <w:r w:rsidR="0041117C">
          <w:t>(</w:t>
        </w:r>
        <w:r w:rsidR="0041117C">
          <w:fldChar w:fldCharType="begin"/>
        </w:r>
        <w:r w:rsidR="0041117C">
          <w:instrText xml:space="preserve"> REF _Ref131331442 \h </w:instrText>
        </w:r>
      </w:ins>
      <w:r w:rsidR="0041117C">
        <w:fldChar w:fldCharType="separate"/>
      </w:r>
      <w:ins w:id="1735" w:author="Jose Eduardo VIU" w:date="2023-04-08T19:27:00Z">
        <w:r w:rsidR="00EA61B9">
          <w:t xml:space="preserve">Ilustración </w:t>
        </w:r>
        <w:r w:rsidR="00EA61B9">
          <w:rPr>
            <w:noProof/>
          </w:rPr>
          <w:t>11</w:t>
        </w:r>
      </w:ins>
      <w:ins w:id="1736" w:author="Jose Eduardo VIU" w:date="2023-04-02T12:37:00Z">
        <w:r w:rsidR="0041117C">
          <w:fldChar w:fldCharType="end"/>
        </w:r>
        <w:r w:rsidR="0041117C">
          <w:t xml:space="preserve">) para comprobar su tendencia, estacionalidad y resto de componente aleatorio. Se aprecia una clara tendencia interanual, </w:t>
        </w:r>
      </w:ins>
      <w:ins w:id="1737" w:author="Jose Eduardo VIU" w:date="2023-04-02T12:38:00Z">
        <w:r w:rsidR="0041117C">
          <w:t>afectada por la crisis previa a 2018, que en esta empresa presentó un comportamiento anormalmente alto</w:t>
        </w:r>
      </w:ins>
      <w:ins w:id="1738" w:author="Jose Eduardo VIU" w:date="2023-04-02T12:39:00Z">
        <w:r w:rsidR="0041117C">
          <w:t xml:space="preserve"> y se frenó y volvió a sus valores interanuales normales coincidiendo con el estallido de crisis.</w:t>
        </w:r>
      </w:ins>
      <w:ins w:id="1739" w:author="Jose Eduardo VIU" w:date="2023-04-02T12:37:00Z">
        <w:r w:rsidR="0041117C">
          <w:t xml:space="preserve"> </w:t>
        </w:r>
      </w:ins>
    </w:p>
    <w:p w14:paraId="6E739BD3" w14:textId="77777777" w:rsidR="00E43F49" w:rsidRDefault="00E43F49">
      <w:pPr>
        <w:keepNext/>
        <w:jc w:val="center"/>
        <w:rPr>
          <w:ins w:id="1740" w:author="Jose Eduardo VIU" w:date="2023-04-02T12:03:00Z"/>
        </w:rPr>
        <w:pPrChange w:id="1741" w:author="Jose Eduardo VIU" w:date="2023-04-02T12:03:00Z">
          <w:pPr>
            <w:jc w:val="center"/>
          </w:pPr>
        </w:pPrChange>
      </w:pPr>
      <w:ins w:id="1742" w:author="Jose Eduardo VIU" w:date="2023-04-02T12:01:00Z">
        <w:r>
          <w:rPr>
            <w:noProof/>
          </w:rPr>
          <w:lastRenderedPageBreak/>
          <w:drawing>
            <wp:inline distT="0" distB="0" distL="0" distR="0" wp14:anchorId="0859EA80" wp14:editId="5AE2CA3D">
              <wp:extent cx="2808000" cy="3265200"/>
              <wp:effectExtent l="0" t="0" r="0" b="0"/>
              <wp:docPr id="20041192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000" cy="3265200"/>
                      </a:xfrm>
                      <a:prstGeom prst="rect">
                        <a:avLst/>
                      </a:prstGeom>
                      <a:noFill/>
                      <a:ln>
                        <a:noFill/>
                      </a:ln>
                    </pic:spPr>
                  </pic:pic>
                </a:graphicData>
              </a:graphic>
            </wp:inline>
          </w:drawing>
        </w:r>
      </w:ins>
    </w:p>
    <w:p w14:paraId="2F05665F" w14:textId="5931AED1" w:rsidR="00A85D1C" w:rsidRDefault="00E43F49" w:rsidP="00E43F49">
      <w:pPr>
        <w:pStyle w:val="Descripcin"/>
        <w:rPr>
          <w:ins w:id="1743" w:author="Jose Eduardo VIU" w:date="2023-04-02T12:30:00Z"/>
        </w:rPr>
      </w:pPr>
      <w:bookmarkStart w:id="1744" w:name="_Ref131330945"/>
      <w:bookmarkStart w:id="1745" w:name="_Toc131874598"/>
      <w:ins w:id="1746" w:author="Jose Eduardo VIU" w:date="2023-04-02T12:03:00Z">
        <w:r>
          <w:t xml:space="preserve">Ilustración </w:t>
        </w:r>
        <w:r>
          <w:fldChar w:fldCharType="begin"/>
        </w:r>
        <w:r>
          <w:instrText xml:space="preserve"> SEQ Ilustración \* ARABIC </w:instrText>
        </w:r>
      </w:ins>
      <w:r>
        <w:fldChar w:fldCharType="separate"/>
      </w:r>
      <w:ins w:id="1747" w:author="Jose Eduardo VIU" w:date="2023-04-09T09:09:00Z">
        <w:r w:rsidR="00DE5735">
          <w:rPr>
            <w:noProof/>
          </w:rPr>
          <w:t>8</w:t>
        </w:r>
      </w:ins>
      <w:ins w:id="1748" w:author="Jose Eduardo VIU" w:date="2023-04-02T12:03:00Z">
        <w:r>
          <w:fldChar w:fldCharType="end"/>
        </w:r>
        <w:bookmarkEnd w:id="1744"/>
        <w:r>
          <w:t>. Boxplot para comportamiento de cttos por mese</w:t>
        </w:r>
      </w:ins>
      <w:ins w:id="1749" w:author="Jose Eduardo VIU" w:date="2023-04-02T12:28:00Z">
        <w:r w:rsidR="0041117C">
          <w:t>s</w:t>
        </w:r>
      </w:ins>
      <w:ins w:id="1750" w:author="Jose Eduardo VIU" w:date="2023-04-02T12:03:00Z">
        <w:r>
          <w:t>. Elaboración propia</w:t>
        </w:r>
      </w:ins>
      <w:bookmarkEnd w:id="1745"/>
    </w:p>
    <w:p w14:paraId="38A7EDA3" w14:textId="77777777" w:rsidR="0041117C" w:rsidRDefault="0041117C">
      <w:pPr>
        <w:keepNext/>
        <w:jc w:val="center"/>
        <w:rPr>
          <w:ins w:id="1751" w:author="Jose Eduardo VIU" w:date="2023-04-02T12:31:00Z"/>
        </w:rPr>
        <w:pPrChange w:id="1752" w:author="Jose Eduardo VIU" w:date="2023-04-02T12:31:00Z">
          <w:pPr>
            <w:jc w:val="center"/>
          </w:pPr>
        </w:pPrChange>
      </w:pPr>
      <w:ins w:id="1753" w:author="Jose Eduardo VIU" w:date="2023-04-02T12:31:00Z">
        <w:r>
          <w:rPr>
            <w:noProof/>
          </w:rPr>
          <w:drawing>
            <wp:inline distT="0" distB="0" distL="0" distR="0" wp14:anchorId="0EF17F35" wp14:editId="558410F7">
              <wp:extent cx="2804400" cy="3261600"/>
              <wp:effectExtent l="0" t="0" r="0" b="0"/>
              <wp:docPr id="5641833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4E1D485D" w14:textId="4D70351C" w:rsidR="0041117C" w:rsidRDefault="0041117C" w:rsidP="0041117C">
      <w:pPr>
        <w:pStyle w:val="Descripcin"/>
        <w:rPr>
          <w:ins w:id="1754" w:author="Jose Eduardo VIU" w:date="2023-04-02T12:31:00Z"/>
        </w:rPr>
      </w:pPr>
      <w:bookmarkStart w:id="1755" w:name="_Ref131331329"/>
      <w:bookmarkStart w:id="1756" w:name="_Toc131874599"/>
      <w:ins w:id="1757" w:author="Jose Eduardo VIU" w:date="2023-04-02T12:31:00Z">
        <w:r>
          <w:t xml:space="preserve">Ilustración </w:t>
        </w:r>
        <w:r>
          <w:fldChar w:fldCharType="begin"/>
        </w:r>
        <w:r>
          <w:instrText xml:space="preserve"> SEQ Ilustración \* ARABIC </w:instrText>
        </w:r>
      </w:ins>
      <w:r>
        <w:fldChar w:fldCharType="separate"/>
      </w:r>
      <w:ins w:id="1758" w:author="Jose Eduardo VIU" w:date="2023-04-09T09:09:00Z">
        <w:r w:rsidR="00DE5735">
          <w:rPr>
            <w:noProof/>
          </w:rPr>
          <w:t>9</w:t>
        </w:r>
      </w:ins>
      <w:ins w:id="1759" w:author="Jose Eduardo VIU" w:date="2023-04-02T12:31:00Z">
        <w:r>
          <w:fldChar w:fldCharType="end"/>
        </w:r>
        <w:bookmarkEnd w:id="1755"/>
        <w:r>
          <w:t>. Boxplot para cttos agrupado por años. Elaboracion propia.</w:t>
        </w:r>
        <w:bookmarkEnd w:id="1756"/>
      </w:ins>
    </w:p>
    <w:p w14:paraId="1DD5D919" w14:textId="77777777" w:rsidR="0041117C" w:rsidRDefault="0041117C">
      <w:pPr>
        <w:keepNext/>
        <w:jc w:val="center"/>
        <w:rPr>
          <w:ins w:id="1760" w:author="Jose Eduardo VIU" w:date="2023-04-02T12:33:00Z"/>
        </w:rPr>
        <w:pPrChange w:id="1761" w:author="Jose Eduardo VIU" w:date="2023-04-02T12:33:00Z">
          <w:pPr>
            <w:jc w:val="center"/>
          </w:pPr>
        </w:pPrChange>
      </w:pPr>
      <w:ins w:id="1762" w:author="Jose Eduardo VIU" w:date="2023-04-02T12:32:00Z">
        <w:r>
          <w:rPr>
            <w:noProof/>
          </w:rPr>
          <w:lastRenderedPageBreak/>
          <w:drawing>
            <wp:inline distT="0" distB="0" distL="0" distR="0" wp14:anchorId="2E19D98E" wp14:editId="6308E2CC">
              <wp:extent cx="2804400" cy="3261600"/>
              <wp:effectExtent l="0" t="0" r="0" b="0"/>
              <wp:docPr id="5928744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467835FC" w14:textId="05A828F5" w:rsidR="0041117C" w:rsidRDefault="0041117C" w:rsidP="0041117C">
      <w:pPr>
        <w:pStyle w:val="Descripcin"/>
        <w:rPr>
          <w:ins w:id="1763" w:author="Jose Eduardo VIU" w:date="2023-04-02T12:33:00Z"/>
        </w:rPr>
      </w:pPr>
      <w:bookmarkStart w:id="1764" w:name="_Ref131331390"/>
      <w:bookmarkStart w:id="1765" w:name="_Toc131874600"/>
      <w:ins w:id="1766" w:author="Jose Eduardo VIU" w:date="2023-04-02T12:33:00Z">
        <w:r>
          <w:t xml:space="preserve">Ilustración </w:t>
        </w:r>
        <w:r>
          <w:fldChar w:fldCharType="begin"/>
        </w:r>
        <w:r>
          <w:instrText xml:space="preserve"> SEQ Ilustración \* ARABIC </w:instrText>
        </w:r>
      </w:ins>
      <w:r>
        <w:fldChar w:fldCharType="separate"/>
      </w:r>
      <w:ins w:id="1767" w:author="Jose Eduardo VIU" w:date="2023-04-09T09:09:00Z">
        <w:r w:rsidR="00DE5735">
          <w:rPr>
            <w:noProof/>
          </w:rPr>
          <w:t>10</w:t>
        </w:r>
      </w:ins>
      <w:ins w:id="1768" w:author="Jose Eduardo VIU" w:date="2023-04-02T12:33:00Z">
        <w:r>
          <w:fldChar w:fldCharType="end"/>
        </w:r>
        <w:bookmarkEnd w:id="1764"/>
        <w:r>
          <w:t>. Evolución de GMD por meses para los últimos años. Elaboración propia.</w:t>
        </w:r>
        <w:bookmarkEnd w:id="1765"/>
      </w:ins>
    </w:p>
    <w:p w14:paraId="6597FD47" w14:textId="77777777" w:rsidR="0041117C" w:rsidRDefault="0041117C">
      <w:pPr>
        <w:keepNext/>
        <w:jc w:val="center"/>
        <w:rPr>
          <w:ins w:id="1769" w:author="Jose Eduardo VIU" w:date="2023-04-02T12:34:00Z"/>
        </w:rPr>
        <w:pPrChange w:id="1770" w:author="Jose Eduardo VIU" w:date="2023-04-02T12:34:00Z">
          <w:pPr>
            <w:jc w:val="center"/>
          </w:pPr>
        </w:pPrChange>
      </w:pPr>
      <w:ins w:id="1771" w:author="Jose Eduardo VIU" w:date="2023-04-02T12:33:00Z">
        <w:r>
          <w:rPr>
            <w:noProof/>
          </w:rPr>
          <w:drawing>
            <wp:inline distT="0" distB="0" distL="0" distR="0" wp14:anchorId="274D88FB" wp14:editId="63A31F19">
              <wp:extent cx="2804400" cy="3261600"/>
              <wp:effectExtent l="0" t="0" r="0" b="0"/>
              <wp:docPr id="149184093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4400" cy="3261600"/>
                      </a:xfrm>
                      <a:prstGeom prst="rect">
                        <a:avLst/>
                      </a:prstGeom>
                      <a:noFill/>
                      <a:ln>
                        <a:noFill/>
                      </a:ln>
                    </pic:spPr>
                  </pic:pic>
                </a:graphicData>
              </a:graphic>
            </wp:inline>
          </w:drawing>
        </w:r>
      </w:ins>
    </w:p>
    <w:p w14:paraId="03C3C272" w14:textId="1ACA54E4" w:rsidR="0041117C" w:rsidRPr="0041117C" w:rsidRDefault="0041117C">
      <w:pPr>
        <w:pStyle w:val="Descripcin"/>
        <w:rPr>
          <w:ins w:id="1772" w:author="Jose Eduardo VIU" w:date="2023-04-02T11:57:00Z"/>
        </w:rPr>
        <w:pPrChange w:id="1773" w:author="Jose Eduardo VIU" w:date="2023-04-02T12:34:00Z">
          <w:pPr/>
        </w:pPrChange>
      </w:pPr>
      <w:bookmarkStart w:id="1774" w:name="_Ref131331442"/>
      <w:bookmarkStart w:id="1775" w:name="_Toc131874601"/>
      <w:ins w:id="1776" w:author="Jose Eduardo VIU" w:date="2023-04-02T12:34:00Z">
        <w:r>
          <w:t xml:space="preserve">Ilustración </w:t>
        </w:r>
        <w:r>
          <w:fldChar w:fldCharType="begin"/>
        </w:r>
        <w:r>
          <w:instrText xml:space="preserve"> SEQ Ilustración \* ARABIC </w:instrText>
        </w:r>
      </w:ins>
      <w:r>
        <w:fldChar w:fldCharType="separate"/>
      </w:r>
      <w:ins w:id="1777" w:author="Jose Eduardo VIU" w:date="2023-04-09T09:09:00Z">
        <w:r w:rsidR="00DE5735">
          <w:rPr>
            <w:noProof/>
          </w:rPr>
          <w:t>11</w:t>
        </w:r>
      </w:ins>
      <w:ins w:id="1778" w:author="Jose Eduardo VIU" w:date="2023-04-02T12:34:00Z">
        <w:r>
          <w:fldChar w:fldCharType="end"/>
        </w:r>
        <w:bookmarkEnd w:id="1774"/>
        <w:r>
          <w:t>. Descomposición de la serie temporal. Elaboración propia.</w:t>
        </w:r>
      </w:ins>
      <w:bookmarkEnd w:id="1775"/>
    </w:p>
    <w:p w14:paraId="65114D43" w14:textId="0F73F420" w:rsidR="00CB7E31" w:rsidRDefault="00000000">
      <w:r>
        <w:t xml:space="preserve">Otra columna calculada que podría ayudar es la que indica el porcentaje de hembras del contrato. En el dataset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w:t>
      </w:r>
      <w:r>
        <w:lastRenderedPageBreak/>
        <w:t>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63CDE3B2" w14:textId="485F0117" w:rsidR="00CB7E31" w:rsidDel="004B521D" w:rsidRDefault="00CB7E31">
      <w:pPr>
        <w:rPr>
          <w:del w:id="1779" w:author="Jose Eduardo VIU" w:date="2023-04-01T11:27:00Z"/>
        </w:rPr>
      </w:pPr>
    </w:p>
    <w:p w14:paraId="6CA51421" w14:textId="77777777" w:rsidR="00CB7E31" w:rsidRDefault="00000000">
      <w:r>
        <w:t>En la versión inicial del dataset no se ha incorporado el pienso consumido, pero en la segunda versión del dataset para este proyecto se va a incorporar. Se dispondrá de un valor global para todo el contrato y la duración del mismo, esto es difícilmente interpretable entre la gran variedad de contratos con distinto tamaño (de animales) y duración. Por ello añadir al dataset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1402287B" w14:textId="737E9AA9" w:rsidR="00CB7E31" w:rsidDel="00767EED" w:rsidRDefault="00CB7E31">
      <w:pPr>
        <w:rPr>
          <w:del w:id="1780" w:author="Jose Eduardo VIU" w:date="2023-04-01T11:27:00Z"/>
        </w:rPr>
      </w:pPr>
    </w:p>
    <w:p w14:paraId="5B00375C" w14:textId="42324DE0" w:rsidR="00767EED" w:rsidRDefault="00767EED">
      <w:pPr>
        <w:rPr>
          <w:ins w:id="1781" w:author="Jose Eduardo VIU" w:date="2023-04-01T19:07:00Z"/>
        </w:rPr>
      </w:pPr>
    </w:p>
    <w:p w14:paraId="1EE2632B" w14:textId="61FB02AF" w:rsidR="00767EED" w:rsidRDefault="00767EED">
      <w:pPr>
        <w:rPr>
          <w:ins w:id="1782" w:author="Jose Eduardo VIU" w:date="2023-04-01T19:07:00Z"/>
        </w:rPr>
      </w:pPr>
    </w:p>
    <w:p w14:paraId="75A2E024" w14:textId="0E68C81B" w:rsidR="00767EED" w:rsidRDefault="00767EED">
      <w:pPr>
        <w:rPr>
          <w:ins w:id="1783" w:author="Jose Eduardo VIU" w:date="2023-04-01T19:07:00Z"/>
        </w:rPr>
      </w:pPr>
    </w:p>
    <w:p w14:paraId="64D160EA" w14:textId="3AF677A9" w:rsidR="00767EED" w:rsidRDefault="00767EED">
      <w:pPr>
        <w:rPr>
          <w:ins w:id="1784" w:author="Jose Eduardo VIU" w:date="2023-04-01T19:07:00Z"/>
        </w:rPr>
      </w:pPr>
    </w:p>
    <w:p w14:paraId="1C597041" w14:textId="77777777" w:rsidR="00767EED" w:rsidRDefault="00767EED">
      <w:pPr>
        <w:rPr>
          <w:ins w:id="1785" w:author="Jose Eduardo VIU" w:date="2023-04-01T19:07:00Z"/>
        </w:rPr>
      </w:pPr>
    </w:p>
    <w:p w14:paraId="31D7BF24" w14:textId="77777777" w:rsidR="00CB7E31" w:rsidRDefault="00000000">
      <w:pPr>
        <w:rPr>
          <w:b/>
          <w:bCs/>
        </w:rPr>
      </w:pPr>
      <w:r>
        <w:rPr>
          <w:b/>
          <w:bCs/>
        </w:rPr>
        <w:t>Calidad de los Datos</w:t>
      </w:r>
    </w:p>
    <w:p w14:paraId="3CCC945B" w14:textId="77777777" w:rsidR="00CB7E31" w:rsidRDefault="00000000">
      <w:pPr>
        <w:rPr>
          <w:b/>
          <w:bCs/>
        </w:rPr>
      </w:pPr>
      <w:r>
        <w:rPr>
          <w:b/>
          <w:bCs/>
        </w:rPr>
        <w:t>Datos Faltantes</w:t>
      </w:r>
    </w:p>
    <w:p w14:paraId="0F643D74" w14:textId="4B9CDB42" w:rsidR="00CB7E31" w:rsidRDefault="00000000">
      <w:r>
        <w:t xml:space="preserve">De cara a analizar la calidad de los datos, lo primero que nos fijaremos será en lo datos faltantes en el dataset. Se detectan datos faltantes en las columnas: NumBajas, GPS_Longitud, GPS_Latitud, gr_direccion y gr_codpos, como se puede apreciar en la </w:t>
      </w:r>
      <w:r>
        <w:fldChar w:fldCharType="begin"/>
      </w:r>
      <w:r>
        <w:instrText xml:space="preserve"> REF _Ref130978604 \h </w:instrText>
      </w:r>
      <w:r>
        <w:fldChar w:fldCharType="separate"/>
      </w:r>
      <w:r w:rsidR="00EA61B9">
        <w:t xml:space="preserve">Tabla </w:t>
      </w:r>
      <w:r w:rsidR="00EA61B9">
        <w:rPr>
          <w:noProof/>
        </w:rPr>
        <w:t>1</w:t>
      </w:r>
      <w:r>
        <w:fldChar w:fldCharType="end"/>
      </w:r>
      <w:r>
        <w:t>.</w:t>
      </w:r>
    </w:p>
    <w:p w14:paraId="13964F2E" w14:textId="41AB91BC" w:rsidR="00CB7E31" w:rsidRDefault="00000000">
      <w:pPr>
        <w:pStyle w:val="Descripcin"/>
        <w:keepNext/>
      </w:pPr>
      <w:bookmarkStart w:id="1786" w:name="_Ref130978604"/>
      <w:bookmarkStart w:id="1787" w:name="_Toc131091296"/>
      <w:bookmarkStart w:id="1788" w:name="_Toc131874580"/>
      <w:r>
        <w:t xml:space="preserve">Tabla </w:t>
      </w:r>
      <w:fldSimple w:instr=" SEQ Tabla \* ARABIC ">
        <w:r w:rsidR="00EA61B9">
          <w:rPr>
            <w:noProof/>
          </w:rPr>
          <w:t>1</w:t>
        </w:r>
      </w:fldSimple>
      <w:bookmarkEnd w:id="1786"/>
      <w:r>
        <w:t>. Columnas con datos faltantes. Elaboración propia</w:t>
      </w:r>
      <w:bookmarkEnd w:id="1787"/>
      <w:bookmarkEnd w:id="1788"/>
    </w:p>
    <w:tbl>
      <w:tblPr>
        <w:tblW w:w="3590" w:type="dxa"/>
        <w:jc w:val="center"/>
        <w:tblLayout w:type="fixed"/>
        <w:tblCellMar>
          <w:left w:w="70" w:type="dxa"/>
          <w:right w:w="70" w:type="dxa"/>
        </w:tblCellMar>
        <w:tblLook w:val="04A0" w:firstRow="1" w:lastRow="0" w:firstColumn="1" w:lastColumn="0" w:noHBand="0" w:noVBand="1"/>
      </w:tblPr>
      <w:tblGrid>
        <w:gridCol w:w="1452"/>
        <w:gridCol w:w="910"/>
        <w:gridCol w:w="1228"/>
      </w:tblGrid>
      <w:tr w:rsidR="00CB7E31" w14:paraId="3CC8EC3D"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68487E" w14:textId="77777777" w:rsidR="00CB7E31"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10" w:type="dxa"/>
            <w:tcBorders>
              <w:top w:val="single" w:sz="4" w:space="0" w:color="000000"/>
              <w:bottom w:val="single" w:sz="4" w:space="0" w:color="000000"/>
              <w:right w:val="single" w:sz="4" w:space="0" w:color="000000"/>
            </w:tcBorders>
            <w:shd w:val="clear" w:color="auto" w:fill="auto"/>
            <w:vAlign w:val="bottom"/>
          </w:tcPr>
          <w:p w14:paraId="23B1C6C4" w14:textId="77777777" w:rsidR="00CB7E31"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8" w:type="dxa"/>
            <w:tcBorders>
              <w:top w:val="single" w:sz="4" w:space="0" w:color="000000"/>
              <w:bottom w:val="single" w:sz="4" w:space="0" w:color="000000"/>
              <w:right w:val="single" w:sz="4" w:space="0" w:color="000000"/>
            </w:tcBorders>
            <w:shd w:val="clear" w:color="auto" w:fill="auto"/>
            <w:vAlign w:val="bottom"/>
          </w:tcPr>
          <w:p w14:paraId="7623217F" w14:textId="77777777" w:rsidR="00CB7E31"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CB7E31" w14:paraId="737DEE1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31BB79B"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Bajas</w:t>
            </w:r>
          </w:p>
        </w:tc>
        <w:tc>
          <w:tcPr>
            <w:tcW w:w="910" w:type="dxa"/>
            <w:tcBorders>
              <w:bottom w:val="single" w:sz="4" w:space="0" w:color="000000"/>
              <w:right w:val="single" w:sz="4" w:space="0" w:color="000000"/>
            </w:tcBorders>
            <w:shd w:val="clear" w:color="auto" w:fill="auto"/>
            <w:vAlign w:val="bottom"/>
          </w:tcPr>
          <w:p w14:paraId="595F67C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8" w:type="dxa"/>
            <w:tcBorders>
              <w:bottom w:val="single" w:sz="4" w:space="0" w:color="000000"/>
              <w:right w:val="single" w:sz="4" w:space="0" w:color="000000"/>
            </w:tcBorders>
            <w:shd w:val="clear" w:color="auto" w:fill="auto"/>
            <w:vAlign w:val="bottom"/>
          </w:tcPr>
          <w:p w14:paraId="3C1E5A60"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CB7E31" w14:paraId="1715EBEF"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4124B53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ongitud</w:t>
            </w:r>
          </w:p>
        </w:tc>
        <w:tc>
          <w:tcPr>
            <w:tcW w:w="910" w:type="dxa"/>
            <w:tcBorders>
              <w:bottom w:val="single" w:sz="4" w:space="0" w:color="000000"/>
              <w:right w:val="single" w:sz="4" w:space="0" w:color="000000"/>
            </w:tcBorders>
            <w:shd w:val="clear" w:color="auto" w:fill="auto"/>
            <w:vAlign w:val="bottom"/>
          </w:tcPr>
          <w:p w14:paraId="3847C69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8" w:type="dxa"/>
            <w:tcBorders>
              <w:bottom w:val="single" w:sz="4" w:space="0" w:color="000000"/>
              <w:right w:val="single" w:sz="4" w:space="0" w:color="000000"/>
            </w:tcBorders>
            <w:shd w:val="clear" w:color="auto" w:fill="auto"/>
            <w:vAlign w:val="bottom"/>
          </w:tcPr>
          <w:p w14:paraId="349A1B4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CB7E31" w14:paraId="2B899F71"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F08E19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PS_Latitud</w:t>
            </w:r>
          </w:p>
        </w:tc>
        <w:tc>
          <w:tcPr>
            <w:tcW w:w="910" w:type="dxa"/>
            <w:tcBorders>
              <w:bottom w:val="single" w:sz="4" w:space="0" w:color="000000"/>
              <w:right w:val="single" w:sz="4" w:space="0" w:color="000000"/>
            </w:tcBorders>
            <w:shd w:val="clear" w:color="auto" w:fill="auto"/>
            <w:vAlign w:val="bottom"/>
          </w:tcPr>
          <w:p w14:paraId="52C2B59E"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8" w:type="dxa"/>
            <w:tcBorders>
              <w:bottom w:val="single" w:sz="4" w:space="0" w:color="000000"/>
              <w:right w:val="single" w:sz="4" w:space="0" w:color="000000"/>
            </w:tcBorders>
            <w:shd w:val="clear" w:color="auto" w:fill="auto"/>
            <w:vAlign w:val="bottom"/>
          </w:tcPr>
          <w:p w14:paraId="12BE59D9"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CB7E31" w14:paraId="00E70C7F"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9B6821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direccion</w:t>
            </w:r>
          </w:p>
        </w:tc>
        <w:tc>
          <w:tcPr>
            <w:tcW w:w="910" w:type="dxa"/>
            <w:tcBorders>
              <w:bottom w:val="single" w:sz="4" w:space="0" w:color="000000"/>
              <w:right w:val="single" w:sz="4" w:space="0" w:color="000000"/>
            </w:tcBorders>
            <w:shd w:val="clear" w:color="auto" w:fill="auto"/>
            <w:vAlign w:val="bottom"/>
          </w:tcPr>
          <w:p w14:paraId="49A8EC7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8" w:type="dxa"/>
            <w:tcBorders>
              <w:bottom w:val="single" w:sz="4" w:space="0" w:color="000000"/>
              <w:right w:val="single" w:sz="4" w:space="0" w:color="000000"/>
            </w:tcBorders>
            <w:shd w:val="clear" w:color="auto" w:fill="auto"/>
            <w:vAlign w:val="bottom"/>
          </w:tcPr>
          <w:p w14:paraId="70838736"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CB7E31" w14:paraId="1D13A29A"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D70A9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gr_codpos</w:t>
            </w:r>
          </w:p>
        </w:tc>
        <w:tc>
          <w:tcPr>
            <w:tcW w:w="910" w:type="dxa"/>
            <w:tcBorders>
              <w:bottom w:val="single" w:sz="4" w:space="0" w:color="000000"/>
              <w:right w:val="single" w:sz="4" w:space="0" w:color="000000"/>
            </w:tcBorders>
            <w:shd w:val="clear" w:color="auto" w:fill="auto"/>
            <w:vAlign w:val="bottom"/>
          </w:tcPr>
          <w:p w14:paraId="66BD8A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8" w:type="dxa"/>
            <w:tcBorders>
              <w:bottom w:val="single" w:sz="4" w:space="0" w:color="000000"/>
              <w:right w:val="single" w:sz="4" w:space="0" w:color="000000"/>
            </w:tcBorders>
            <w:shd w:val="clear" w:color="auto" w:fill="auto"/>
            <w:vAlign w:val="bottom"/>
          </w:tcPr>
          <w:p w14:paraId="106C12A3"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551A7F1" w14:textId="77777777" w:rsidR="00CB7E31" w:rsidRDefault="00CB7E31"/>
    <w:p w14:paraId="78A492A7" w14:textId="43598727" w:rsidR="00CB7E31" w:rsidRDefault="00000000">
      <w:r>
        <w:t>Todas las correcciones se incluyen en un script que se adjunta como anexo al proyecto (</w:t>
      </w:r>
      <w:r>
        <w:fldChar w:fldCharType="begin"/>
      </w:r>
      <w:r>
        <w:instrText xml:space="preserve"> REF _Ref130988445 \h </w:instrText>
      </w:r>
      <w:del w:id="1789" w:author="Jose Eduardo VIU" w:date="2023-04-08T19:27:00Z">
        <w:r w:rsidDel="00EA61B9">
          <w:fldChar w:fldCharType="separate"/>
        </w:r>
        <w:r w:rsidR="006D77E0" w:rsidDel="00EA61B9">
          <w:delText>TFM_Preparar_Dataset</w:delText>
        </w:r>
      </w:del>
      <w:r>
        <w:fldChar w:fldCharType="end"/>
      </w:r>
      <w:r>
        <w:t>).</w:t>
      </w:r>
    </w:p>
    <w:p w14:paraId="5C9B0328" w14:textId="77777777" w:rsidR="00CB7E31" w:rsidRDefault="00000000">
      <w:r>
        <w:lastRenderedPageBreak/>
        <w:t>Para el número de bajas, si está en blanco parece que se debe a que el contrato no ha tenido ninguna baja y por ello la consulta que recopilaba los datos del dataset lo ha dejado en blanco, procede por tanto sustituir en estos casos el valor por cero.</w:t>
      </w:r>
    </w:p>
    <w:p w14:paraId="41D5045A" w14:textId="77777777" w:rsidR="00CB7E31" w:rsidRDefault="00000000">
      <w:r>
        <w:t>Para las columnas GPS_Latitud y GPS_Longitud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na_nombre)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que buscar son: "PASO DEL PINO" y "SALGADO". Se consiguen corregir los valores de estos (ver script anexo para más detalles).</w:t>
      </w:r>
    </w:p>
    <w:p w14:paraId="2414BCF9" w14:textId="77777777" w:rsidR="00CB7E31" w:rsidRDefault="00000000">
      <w:r>
        <w:t>Para el caso del código postal las filas con problemas tienen en el campo población incluido el código postal por lo que podemos extraerlo de allí, y de esa forma corregirlo.</w:t>
      </w:r>
    </w:p>
    <w:p w14:paraId="4AA272D9" w14:textId="77777777" w:rsidR="00CB7E31" w:rsidRDefault="00000000">
      <w:r>
        <w:t>Ya sólo falta el campo gr_direccion.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551CD93B" w14:textId="544D89B7" w:rsidR="00CB7E31" w:rsidDel="004B521D" w:rsidRDefault="00CB7E31">
      <w:pPr>
        <w:rPr>
          <w:del w:id="1790" w:author="Jose Eduardo VIU" w:date="2023-04-01T11:28:00Z"/>
        </w:rPr>
      </w:pPr>
    </w:p>
    <w:p w14:paraId="4EC68393" w14:textId="77777777" w:rsidR="00CB7E31" w:rsidRDefault="00000000">
      <w:pPr>
        <w:rPr>
          <w:b/>
          <w:bCs/>
        </w:rPr>
      </w:pPr>
      <w:r>
        <w:rPr>
          <w:b/>
          <w:bCs/>
        </w:rPr>
        <w:t>Atributos que precisan limpieza</w:t>
      </w:r>
    </w:p>
    <w:p w14:paraId="30B281C2" w14:textId="77777777" w:rsidR="00CB7E31"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Boukerch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Altman &amp; Krzywinski, 2016)</w:t>
      </w:r>
      <w:r>
        <w:fldChar w:fldCharType="end"/>
      </w:r>
      <w:r>
        <w:t>) que merece la pena eliminar.</w:t>
      </w:r>
    </w:p>
    <w:p w14:paraId="4B28C3C5" w14:textId="7D520A28" w:rsidR="00CB7E31" w:rsidRDefault="00000000">
      <w:pPr>
        <w:rPr>
          <w:ins w:id="1791" w:author="Jose Eduardo VIU" w:date="2023-04-01T20:35:00Z"/>
        </w:rPr>
      </w:pPr>
      <w:r>
        <w:t>La primera columna que comprobar será la de GMD, ya que es la que deseamos estimar, y añadir errores en la misma puede desvirtuar la regresión que pretendemos realizar. Como se apreciaba en el histograma (</w:t>
      </w:r>
      <w:ins w:id="1792" w:author="Jose Eduardo VIU" w:date="2023-04-01T20:36:00Z">
        <w:r w:rsidR="005E17A2">
          <w:fldChar w:fldCharType="begin"/>
        </w:r>
        <w:r w:rsidR="005E17A2">
          <w:instrText xml:space="preserve"> REF _Ref131273810 \h </w:instrText>
        </w:r>
      </w:ins>
      <w:r w:rsidR="005E17A2">
        <w:fldChar w:fldCharType="separate"/>
      </w:r>
      <w:ins w:id="1793" w:author="Jose Eduardo VIU" w:date="2023-04-08T19:27:00Z">
        <w:r w:rsidR="00EA61B9">
          <w:t xml:space="preserve">Ilustración </w:t>
        </w:r>
        <w:r w:rsidR="00EA61B9">
          <w:rPr>
            <w:noProof/>
          </w:rPr>
          <w:t>12</w:t>
        </w:r>
      </w:ins>
      <w:ins w:id="1794" w:author="Jose Eduardo VIU" w:date="2023-04-01T20:36:00Z">
        <w:r w:rsidR="005E17A2">
          <w:fldChar w:fldCharType="end"/>
        </w:r>
      </w:ins>
      <w:r>
        <w:fldChar w:fldCharType="begin"/>
      </w:r>
      <w:r>
        <w:instrText xml:space="preserve"> REF _Ref131017315 \h </w:instrText>
      </w:r>
      <w:del w:id="1795" w:author="Jose Eduardo VIU" w:date="2023-04-08T19:27:00Z">
        <w:r w:rsidDel="00EA61B9">
          <w:fldChar w:fldCharType="separate"/>
        </w:r>
        <w:r w:rsidR="006D77E0" w:rsidDel="00EA61B9">
          <w:delText xml:space="preserve">Ilustración </w:delText>
        </w:r>
        <w:r w:rsidR="006D77E0" w:rsidDel="00EA61B9">
          <w:rPr>
            <w:noProof/>
          </w:rPr>
          <w:delText>8</w:delText>
        </w:r>
      </w:del>
      <w:r>
        <w:fldChar w:fldCharType="end"/>
      </w:r>
      <w:r>
        <w:t xml:space="preserve">)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 </w:t>
      </w:r>
      <w:r>
        <w:fldChar w:fldCharType="begin"/>
      </w:r>
      <w:r>
        <w:instrText xml:space="preserve"> REF _Ref130988445 \h </w:instrText>
      </w:r>
      <w:del w:id="1796" w:author="Jose Eduardo VIU" w:date="2023-04-08T19:27:00Z">
        <w:r w:rsidDel="00EA61B9">
          <w:fldChar w:fldCharType="separate"/>
        </w:r>
        <w:r w:rsidR="006D77E0" w:rsidDel="00EA61B9">
          <w:delText>TFM_Preparar_Dataset</w:delText>
        </w:r>
      </w:del>
      <w:r>
        <w:fldChar w:fldCharType="end"/>
      </w:r>
      <w:r>
        <w:t xml:space="preserve">)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errores de grabación y lo más procedente era </w:t>
      </w:r>
      <w:r>
        <w:lastRenderedPageBreak/>
        <w:t>eliminarlos del dataset, no resultando un problema por su pequeña proporción en el total de datos.</w:t>
      </w:r>
    </w:p>
    <w:p w14:paraId="0019C2AF" w14:textId="77777777" w:rsidR="00891C49" w:rsidRDefault="00891C49">
      <w:pPr>
        <w:keepNext/>
        <w:jc w:val="center"/>
        <w:rPr>
          <w:ins w:id="1797" w:author="Jose Eduardo VIU" w:date="2023-04-01T20:35:00Z"/>
        </w:rPr>
        <w:pPrChange w:id="1798" w:author="Jose Eduardo VIU" w:date="2023-04-01T20:35:00Z">
          <w:pPr>
            <w:jc w:val="center"/>
          </w:pPr>
        </w:pPrChange>
      </w:pPr>
      <w:ins w:id="1799" w:author="Jose Eduardo VIU" w:date="2023-04-01T20:35:00Z">
        <w:r>
          <w:rPr>
            <w:noProof/>
          </w:rPr>
          <w:drawing>
            <wp:inline distT="0" distB="0" distL="0" distR="0" wp14:anchorId="3378AA8F" wp14:editId="05310E50">
              <wp:extent cx="5400040" cy="970915"/>
              <wp:effectExtent l="0" t="0" r="0" b="0"/>
              <wp:docPr id="1001"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 name="Imagen 1001" descr="Gráfico&#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970915"/>
                      </a:xfrm>
                      <a:prstGeom prst="rect">
                        <a:avLst/>
                      </a:prstGeom>
                      <a:noFill/>
                      <a:ln>
                        <a:noFill/>
                      </a:ln>
                    </pic:spPr>
                  </pic:pic>
                </a:graphicData>
              </a:graphic>
            </wp:inline>
          </w:drawing>
        </w:r>
      </w:ins>
    </w:p>
    <w:p w14:paraId="216C1FF8" w14:textId="51299993" w:rsidR="00891C49" w:rsidRDefault="00891C49">
      <w:pPr>
        <w:pStyle w:val="Descripcin"/>
        <w:pPrChange w:id="1800" w:author="Jose Eduardo VIU" w:date="2023-04-01T20:35:00Z">
          <w:pPr/>
        </w:pPrChange>
      </w:pPr>
      <w:bookmarkStart w:id="1801" w:name="_Ref131273810"/>
      <w:bookmarkStart w:id="1802" w:name="_Toc131874602"/>
      <w:ins w:id="1803" w:author="Jose Eduardo VIU" w:date="2023-04-01T20:35:00Z">
        <w:r>
          <w:t xml:space="preserve">Ilustración </w:t>
        </w:r>
        <w:r>
          <w:fldChar w:fldCharType="begin"/>
        </w:r>
        <w:r>
          <w:instrText xml:space="preserve"> SEQ Ilustración \* ARABIC </w:instrText>
        </w:r>
      </w:ins>
      <w:r>
        <w:fldChar w:fldCharType="separate"/>
      </w:r>
      <w:ins w:id="1804" w:author="Jose Eduardo VIU" w:date="2023-04-09T09:09:00Z">
        <w:r w:rsidR="00DE5735">
          <w:rPr>
            <w:noProof/>
          </w:rPr>
          <w:t>12</w:t>
        </w:r>
      </w:ins>
      <w:ins w:id="1805" w:author="Jose Eduardo VIU" w:date="2023-04-01T20:35:00Z">
        <w:r>
          <w:fldChar w:fldCharType="end"/>
        </w:r>
        <w:bookmarkEnd w:id="1801"/>
        <w:r>
          <w:t xml:space="preserve">. </w:t>
        </w:r>
        <w:r w:rsidRPr="006803C2">
          <w:t>Boxplot con Outliers de GMD. Elaboración propia</w:t>
        </w:r>
        <w:r>
          <w:t>.</w:t>
        </w:r>
      </w:ins>
      <w:bookmarkEnd w:id="1802"/>
    </w:p>
    <w:p w14:paraId="75EB43AA" w14:textId="0264CE43" w:rsidR="00CB7E31" w:rsidDel="00891C49" w:rsidRDefault="00000000">
      <w:pPr>
        <w:keepNext/>
        <w:jc w:val="center"/>
        <w:rPr>
          <w:del w:id="1806" w:author="Jose Eduardo VIU" w:date="2023-04-01T20:35:00Z"/>
        </w:rPr>
      </w:pPr>
      <w:del w:id="1807" w:author="Jose Eduardo VIU" w:date="2023-04-01T20:35:00Z">
        <w:r w:rsidDel="00891C49">
          <w:rPr>
            <w:noProof/>
          </w:rPr>
          <w:drawing>
            <wp:inline distT="0" distB="0" distL="0" distR="0" wp14:anchorId="412D24FB" wp14:editId="17753B9A">
              <wp:extent cx="4349115" cy="1572895"/>
              <wp:effectExtent l="0" t="0" r="0" b="0"/>
              <wp:docPr id="9" name="Imagen 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2" descr="Gráfico&#10;&#10;Descripción generada automáticamente"/>
                      <pic:cNvPicPr>
                        <a:picLocks noChangeAspect="1" noChangeArrowheads="1"/>
                      </pic:cNvPicPr>
                    </pic:nvPicPr>
                    <pic:blipFill>
                      <a:blip r:embed="rId25"/>
                      <a:stretch>
                        <a:fillRect/>
                      </a:stretch>
                    </pic:blipFill>
                    <pic:spPr bwMode="auto">
                      <a:xfrm>
                        <a:off x="0" y="0"/>
                        <a:ext cx="4349115" cy="1572895"/>
                      </a:xfrm>
                      <a:prstGeom prst="rect">
                        <a:avLst/>
                      </a:prstGeom>
                    </pic:spPr>
                  </pic:pic>
                </a:graphicData>
              </a:graphic>
            </wp:inline>
          </w:drawing>
        </w:r>
      </w:del>
    </w:p>
    <w:p w14:paraId="5D8FCE90" w14:textId="12EDC6FD" w:rsidR="00CB7E31" w:rsidRDefault="00000000">
      <w:pPr>
        <w:keepNext/>
        <w:jc w:val="center"/>
        <w:pPrChange w:id="1808" w:author="Jose Eduardo VIU" w:date="2023-04-01T20:35:00Z">
          <w:pPr>
            <w:pStyle w:val="Descripcin"/>
          </w:pPr>
        </w:pPrChange>
      </w:pPr>
      <w:bookmarkStart w:id="1809" w:name="_Ref131017315"/>
      <w:bookmarkStart w:id="1810" w:name="_Toc131091268"/>
      <w:bookmarkStart w:id="1811" w:name="_Ref130988508"/>
      <w:del w:id="1812" w:author="Jose Eduardo VIU" w:date="2023-04-01T20:35:00Z">
        <w:r w:rsidDel="00891C49">
          <w:delText xml:space="preserve">Ilustración </w:delText>
        </w:r>
        <w:r w:rsidDel="00891C49">
          <w:fldChar w:fldCharType="begin"/>
        </w:r>
        <w:r w:rsidDel="00891C49">
          <w:delInstrText xml:space="preserve"> SEQ Ilustración \* ARABIC </w:delInstrText>
        </w:r>
        <w:r w:rsidDel="00891C49">
          <w:fldChar w:fldCharType="separate"/>
        </w:r>
        <w:r w:rsidR="006D77E0" w:rsidDel="00891C49">
          <w:rPr>
            <w:noProof/>
          </w:rPr>
          <w:delText>8</w:delText>
        </w:r>
        <w:r w:rsidDel="00891C49">
          <w:fldChar w:fldCharType="end"/>
        </w:r>
        <w:bookmarkEnd w:id="1809"/>
        <w:r w:rsidDel="00891C49">
          <w:delText>. Boxplot con Outliers de GMD. Elaboración propia.</w:delText>
        </w:r>
      </w:del>
      <w:bookmarkEnd w:id="1810"/>
      <w:bookmarkEnd w:id="1811"/>
    </w:p>
    <w:p w14:paraId="70F44340" w14:textId="77777777" w:rsidR="00CB7E31" w:rsidRDefault="00000000">
      <w:r>
        <w:t>Para la columna de DiasMedios, se eliminarán a la vista de los datos los contratos con menos de 50 días o más 210 días. Esto nos arrojará 30 filas de “outliers” para esta variable, tratadas de forma similar a lo comentado en el caso de GMD.</w:t>
      </w:r>
    </w:p>
    <w:p w14:paraId="65C4DF64" w14:textId="64598656" w:rsidR="00CB7E31" w:rsidRDefault="00000000">
      <w:r>
        <w:t xml:space="preserve">Tras eliminar los outliers de ambas columnas aún disponemos de 5.277 filas en nuestro dataset. Se puede consultar con más detalle este estudio y su implementación en el anexo </w:t>
      </w:r>
      <w:r>
        <w:fldChar w:fldCharType="begin"/>
      </w:r>
      <w:r>
        <w:instrText xml:space="preserve"> REF _Ref130988445 \h </w:instrText>
      </w:r>
      <w:del w:id="1813" w:author="Jose Eduardo VIU" w:date="2023-04-08T19:27:00Z">
        <w:r w:rsidDel="00EA61B9">
          <w:fldChar w:fldCharType="separate"/>
        </w:r>
        <w:r w:rsidR="006D77E0" w:rsidDel="00EA61B9">
          <w:delText>TFM_Preparar_Dataset</w:delText>
        </w:r>
      </w:del>
      <w:r>
        <w:fldChar w:fldCharType="end"/>
      </w:r>
      <w:r>
        <w:t>.</w:t>
      </w:r>
    </w:p>
    <w:p w14:paraId="4CBAE3F5" w14:textId="77777777" w:rsidR="00CB7E31" w:rsidRDefault="00CB7E31"/>
    <w:p w14:paraId="38C805AC" w14:textId="77777777" w:rsidR="00CB7E31" w:rsidRDefault="00CB7E31"/>
    <w:p w14:paraId="6C8E5EE3" w14:textId="77777777" w:rsidR="00CB7E31" w:rsidRDefault="00000000">
      <w:pPr>
        <w:pStyle w:val="Ttulo4"/>
      </w:pPr>
      <w:r>
        <w:t>Preparación de los Datos</w:t>
      </w:r>
    </w:p>
    <w:p w14:paraId="2CDB2EA4" w14:textId="77777777" w:rsidR="00CB7E31" w:rsidRDefault="00000000">
      <w:pPr>
        <w:rPr>
          <w:b/>
          <w:bCs/>
        </w:rPr>
      </w:pPr>
      <w:r>
        <w:rPr>
          <w:b/>
          <w:bCs/>
        </w:rPr>
        <w:t>Descripción del Dataset</w:t>
      </w:r>
    </w:p>
    <w:p w14:paraId="6F990CF0" w14:textId="77777777" w:rsidR="00CB7E31" w:rsidRDefault="00000000">
      <w:r>
        <w:t>En esta fase partiremos del dataset ya mencionado en el apartado anterior, y aplicaremos las medidas que detectamos en esos mismos apartados, con el fin de obtener un dataset preparado para la fase de modelado y entrenamiento de los algoritmos. Por tanto, en esta fase terminaremos de seleccionar, limpiar, añadir las columnas calculadas que puedan aportar información al problema, etc.</w:t>
      </w:r>
    </w:p>
    <w:p w14:paraId="5D923857" w14:textId="3688C09F" w:rsidR="00CB7E31" w:rsidDel="00767EED" w:rsidRDefault="00CB7E31">
      <w:pPr>
        <w:rPr>
          <w:del w:id="1814" w:author="Jose Eduardo VIU" w:date="2023-04-01T19:07:00Z"/>
        </w:rPr>
      </w:pPr>
    </w:p>
    <w:p w14:paraId="4D8843D6" w14:textId="0E34FD5D" w:rsidR="00CB7E31" w:rsidDel="00767EED" w:rsidRDefault="00CB7E31">
      <w:pPr>
        <w:rPr>
          <w:del w:id="1815" w:author="Jose Eduardo VIU" w:date="2023-04-01T19:07:00Z"/>
        </w:rPr>
      </w:pPr>
    </w:p>
    <w:p w14:paraId="7F9F4799" w14:textId="3CEBDF4C" w:rsidR="00CB7E31" w:rsidDel="004B521D" w:rsidRDefault="00000000">
      <w:pPr>
        <w:rPr>
          <w:del w:id="1816" w:author="Jose Eduardo VIU" w:date="2023-04-01T11:28:00Z"/>
        </w:rPr>
      </w:pPr>
      <w:r>
        <w:t xml:space="preserve">Partimos por tanto de un dataset con las características generales que se muestran en la </w:t>
      </w:r>
      <w:r>
        <w:fldChar w:fldCharType="begin"/>
      </w:r>
      <w:r>
        <w:instrText xml:space="preserve"> REF _Ref130988565 \h </w:instrText>
      </w:r>
      <w:r>
        <w:fldChar w:fldCharType="separate"/>
      </w:r>
      <w:ins w:id="1817" w:author="Jose Eduardo VIU" w:date="2023-04-08T19:27:00Z">
        <w:r w:rsidR="00EA61B9">
          <w:t xml:space="preserve">Ilustración </w:t>
        </w:r>
        <w:r w:rsidR="00EA61B9">
          <w:rPr>
            <w:noProof/>
          </w:rPr>
          <w:t>13</w:t>
        </w:r>
      </w:ins>
      <w:ins w:id="1818" w:author="CAMARA GOMEZ, JOSE EDUARDO" w:date="2023-04-03T11:25:00Z">
        <w:del w:id="1819" w:author="Jose Eduardo VIU" w:date="2023-04-08T19:27:00Z">
          <w:r w:rsidR="00E21698" w:rsidDel="00EA61B9">
            <w:delText xml:space="preserve">Ilustración </w:delText>
          </w:r>
          <w:r w:rsidR="00E21698" w:rsidDel="00EA61B9">
            <w:rPr>
              <w:noProof/>
            </w:rPr>
            <w:delText>13</w:delText>
          </w:r>
        </w:del>
      </w:ins>
      <w:del w:id="1820" w:author="Jose Eduardo VIU" w:date="2023-04-08T19:27:00Z">
        <w:r w:rsidR="006D77E0" w:rsidDel="00EA61B9">
          <w:delText xml:space="preserve">Ilustración </w:delText>
        </w:r>
        <w:r w:rsidR="006D77E0" w:rsidDel="00EA61B9">
          <w:rPr>
            <w:noProof/>
          </w:rPr>
          <w:delText>9</w:delText>
        </w:r>
      </w:del>
      <w:r>
        <w:fldChar w:fldCharType="end"/>
      </w:r>
      <w:r>
        <w:t>:</w:t>
      </w:r>
    </w:p>
    <w:p w14:paraId="31A0A1B1" w14:textId="77777777" w:rsidR="004B521D" w:rsidRDefault="004B521D">
      <w:pPr>
        <w:rPr>
          <w:ins w:id="1821" w:author="Jose Eduardo VIU" w:date="2023-04-01T11:28:00Z"/>
          <w:noProof/>
        </w:rPr>
        <w:pPrChange w:id="1822" w:author="Jose Eduardo VIU" w:date="2023-04-01T11:28:00Z">
          <w:pPr>
            <w:pStyle w:val="Default"/>
            <w:keepNext/>
          </w:pPr>
        </w:pPrChange>
      </w:pPr>
    </w:p>
    <w:p w14:paraId="1C8AB723" w14:textId="3BB1DE0E" w:rsidR="00CB7E31" w:rsidRDefault="00000000">
      <w:pPr>
        <w:pStyle w:val="Default"/>
        <w:keepNext/>
        <w:jc w:val="center"/>
        <w:pPrChange w:id="1823" w:author="Jose Eduardo VIU" w:date="2023-04-01T11:28:00Z">
          <w:pPr>
            <w:pStyle w:val="Default"/>
            <w:keepNext/>
          </w:pPr>
        </w:pPrChange>
      </w:pPr>
      <w:r>
        <w:rPr>
          <w:noProof/>
        </w:rPr>
        <w:drawing>
          <wp:inline distT="0" distB="0" distL="0" distR="0" wp14:anchorId="546BA9DD" wp14:editId="281CC15A">
            <wp:extent cx="4951562" cy="1129030"/>
            <wp:effectExtent l="0" t="0" r="0" b="0"/>
            <wp:docPr id="10"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3" descr="Interfaz de usuario gráfica, Aplicación&#10;&#10;Descripción generada automáticamente"/>
                    <pic:cNvPicPr>
                      <a:picLocks noChangeAspect="1" noChangeArrowheads="1"/>
                    </pic:cNvPicPr>
                  </pic:nvPicPr>
                  <pic:blipFill rotWithShape="1">
                    <a:blip r:embed="rId17"/>
                    <a:srcRect r="8305"/>
                    <a:stretch/>
                  </pic:blipFill>
                  <pic:spPr bwMode="auto">
                    <a:xfrm>
                      <a:off x="0" y="0"/>
                      <a:ext cx="4951562" cy="1129030"/>
                    </a:xfrm>
                    <a:prstGeom prst="rect">
                      <a:avLst/>
                    </a:prstGeom>
                    <a:ln>
                      <a:noFill/>
                    </a:ln>
                    <a:extLst>
                      <a:ext uri="{53640926-AAD7-44D8-BBD7-CCE9431645EC}">
                        <a14:shadowObscured xmlns:a14="http://schemas.microsoft.com/office/drawing/2010/main"/>
                      </a:ext>
                    </a:extLst>
                  </pic:spPr>
                </pic:pic>
              </a:graphicData>
            </a:graphic>
          </wp:inline>
        </w:drawing>
      </w:r>
    </w:p>
    <w:p w14:paraId="10A08B9D" w14:textId="38F09D6A" w:rsidR="00CB7E31" w:rsidRDefault="00000000">
      <w:pPr>
        <w:pStyle w:val="Descripcin"/>
      </w:pPr>
      <w:bookmarkStart w:id="1824" w:name="_Ref130988565"/>
      <w:bookmarkStart w:id="1825" w:name="_Toc131091269"/>
      <w:bookmarkStart w:id="1826" w:name="_Toc131874603"/>
      <w:r>
        <w:t xml:space="preserve">Ilustración </w:t>
      </w:r>
      <w:fldSimple w:instr=" SEQ Ilustración \* ARABIC ">
        <w:ins w:id="1827" w:author="Jose Eduardo VIU" w:date="2023-04-08T19:27:00Z">
          <w:r w:rsidR="00EA61B9">
            <w:rPr>
              <w:noProof/>
            </w:rPr>
            <w:t>13</w:t>
          </w:r>
        </w:ins>
        <w:ins w:id="1828" w:author="CAMARA GOMEZ, JOSE EDUARDO" w:date="2023-04-03T11:25:00Z">
          <w:del w:id="1829" w:author="Jose Eduardo VIU" w:date="2023-04-08T19:27:00Z">
            <w:r w:rsidR="00E21698" w:rsidDel="00EA61B9">
              <w:rPr>
                <w:noProof/>
              </w:rPr>
              <w:delText>13</w:delText>
            </w:r>
          </w:del>
        </w:ins>
        <w:del w:id="1830" w:author="Jose Eduardo VIU" w:date="2023-04-08T19:27:00Z">
          <w:r w:rsidR="006D77E0" w:rsidDel="00EA61B9">
            <w:rPr>
              <w:noProof/>
            </w:rPr>
            <w:delText>9</w:delText>
          </w:r>
        </w:del>
      </w:fldSimple>
      <w:bookmarkEnd w:id="1824"/>
      <w:r>
        <w:t>. Estadísticas generales de dataset inicial. Generado con ydata-profiling.</w:t>
      </w:r>
      <w:bookmarkEnd w:id="1825"/>
      <w:bookmarkEnd w:id="1826"/>
    </w:p>
    <w:p w14:paraId="7A18CDF7" w14:textId="3480931C" w:rsidR="00CB7E31" w:rsidDel="004B521D" w:rsidRDefault="00CB7E31">
      <w:pPr>
        <w:pStyle w:val="Default"/>
        <w:rPr>
          <w:del w:id="1831" w:author="Jose Eduardo VIU" w:date="2023-04-01T11:29:00Z"/>
        </w:rPr>
      </w:pPr>
    </w:p>
    <w:p w14:paraId="24A264F5" w14:textId="77777777" w:rsidR="00CB7E31" w:rsidRDefault="00000000">
      <w:pPr>
        <w:pPrChange w:id="1832" w:author="Jose Eduardo VIU" w:date="2023-04-01T11:29:00Z">
          <w:pPr>
            <w:pStyle w:val="Default"/>
          </w:pPr>
        </w:pPrChange>
      </w:pPr>
      <w:r>
        <w:t>Como se aprecia el dataset inicial contiene 5332 filas, correspondientes ese mismo número de contratos distintos, para un total de 27 variables, y 996 valores perdidos (que corresponden a 0.7%), no hay filas duplicadas.</w:t>
      </w:r>
    </w:p>
    <w:p w14:paraId="0507D7F6" w14:textId="32C863A9" w:rsidR="00CB7E31" w:rsidDel="004B521D" w:rsidRDefault="00CB7E31">
      <w:pPr>
        <w:rPr>
          <w:del w:id="1833" w:author="Jose Eduardo VIU" w:date="2023-04-01T11:29:00Z"/>
        </w:rPr>
        <w:pPrChange w:id="1834" w:author="Jose Eduardo VIU" w:date="2023-04-01T11:29:00Z">
          <w:pPr>
            <w:pStyle w:val="Default"/>
          </w:pPr>
        </w:pPrChange>
      </w:pPr>
    </w:p>
    <w:p w14:paraId="18F49A63" w14:textId="77777777" w:rsidR="00CB7E31" w:rsidRDefault="00000000">
      <w:pPr>
        <w:pPrChange w:id="1835" w:author="Jose Eduardo VIU" w:date="2023-04-01T11:29:00Z">
          <w:pPr>
            <w:pStyle w:val="Default"/>
          </w:pPr>
        </w:pPrChange>
      </w:pPr>
      <w:r>
        <w:t>Cada una de las variables de este dataset ya han sido comentadas en el apartado anterior, por lo que no se repetirán en este, y únicamente se definirán las nuevas columnas que se creen en este apartado.</w:t>
      </w:r>
    </w:p>
    <w:p w14:paraId="7AD38D45" w14:textId="05C7ECA4" w:rsidR="00CB7E31" w:rsidDel="004B521D" w:rsidRDefault="00CB7E31">
      <w:pPr>
        <w:pStyle w:val="Default"/>
        <w:rPr>
          <w:del w:id="1836" w:author="Jose Eduardo VIU" w:date="2023-04-01T11:29:00Z"/>
        </w:rPr>
      </w:pPr>
    </w:p>
    <w:p w14:paraId="20DF90F2" w14:textId="0C244DD8" w:rsidR="00CB7E31" w:rsidDel="004B521D" w:rsidRDefault="00CB7E31">
      <w:pPr>
        <w:rPr>
          <w:del w:id="1837" w:author="Jose Eduardo VIU" w:date="2023-04-01T11:29:00Z"/>
        </w:rPr>
      </w:pPr>
    </w:p>
    <w:p w14:paraId="3BC85793" w14:textId="77777777" w:rsidR="00CB7E31" w:rsidRDefault="00000000">
      <w:pPr>
        <w:rPr>
          <w:b/>
          <w:bCs/>
        </w:rPr>
      </w:pPr>
      <w:r>
        <w:rPr>
          <w:b/>
          <w:bCs/>
        </w:rPr>
        <w:t>Selección de Datos</w:t>
      </w:r>
    </w:p>
    <w:p w14:paraId="0FD47D12" w14:textId="77777777" w:rsidR="00CB7E31" w:rsidRDefault="00000000" w:rsidP="004B521D">
      <w:r>
        <w:t>Partimos de todas las variables del dataset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65CEC6C5" w14:textId="79A465FE" w:rsidR="00CB7E31" w:rsidDel="004B521D" w:rsidRDefault="00000000">
      <w:pPr>
        <w:pStyle w:val="Prrafodelista"/>
        <w:numPr>
          <w:ilvl w:val="0"/>
          <w:numId w:val="4"/>
        </w:numPr>
        <w:rPr>
          <w:del w:id="1838" w:author="Jose Eduardo VIU" w:date="2023-04-01T11:30:00Z"/>
        </w:rPr>
        <w:pPrChange w:id="1839" w:author="Jose Eduardo VIU" w:date="2023-04-01T11:30:00Z">
          <w:pPr>
            <w:pStyle w:val="Prrafodelista"/>
            <w:numPr>
              <w:numId w:val="4"/>
            </w:numPr>
            <w:tabs>
              <w:tab w:val="num" w:pos="0"/>
            </w:tabs>
            <w:suppressAutoHyphens w:val="0"/>
            <w:spacing w:after="160" w:line="259" w:lineRule="auto"/>
            <w:ind w:hanging="360"/>
          </w:pPr>
        </w:pPrChange>
      </w:pPr>
      <w:r>
        <w:t>ct_codigo: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realidad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dataset por si en algún punto se detectaran “outliers”, registros muy relevantes o necesitáramos ampliar con nuevas variables no consideradas hasta ahora. Este campo nos permitiría traer nuevos datos de los contratos e incorporarlos correctamente al dataset, pues la mayoría de los datos se detallan a nivel de contrato en los datos de la empresa.</w:t>
      </w:r>
    </w:p>
    <w:p w14:paraId="4C2564BE" w14:textId="77777777" w:rsidR="004B521D" w:rsidRDefault="004B521D" w:rsidP="004B521D">
      <w:pPr>
        <w:pStyle w:val="Prrafodelista"/>
        <w:numPr>
          <w:ilvl w:val="0"/>
          <w:numId w:val="4"/>
        </w:numPr>
        <w:rPr>
          <w:ins w:id="1840" w:author="Jose Eduardo VIU" w:date="2023-04-01T11:30:00Z"/>
        </w:rPr>
      </w:pPr>
    </w:p>
    <w:p w14:paraId="48AC6C5A" w14:textId="14ADFB57" w:rsidR="00CB7E31" w:rsidDel="004B521D" w:rsidRDefault="00000000">
      <w:pPr>
        <w:pStyle w:val="Prrafodelista"/>
        <w:numPr>
          <w:ilvl w:val="0"/>
          <w:numId w:val="4"/>
        </w:numPr>
        <w:rPr>
          <w:del w:id="1841" w:author="Jose Eduardo VIU" w:date="2023-04-01T11:30:00Z"/>
        </w:rPr>
        <w:pPrChange w:id="1842" w:author="Jose Eduardo VIU" w:date="2023-04-01T11:30:00Z">
          <w:pPr>
            <w:pStyle w:val="Prrafodelista"/>
            <w:numPr>
              <w:numId w:val="4"/>
            </w:numPr>
            <w:tabs>
              <w:tab w:val="num" w:pos="0"/>
            </w:tabs>
            <w:suppressAutoHyphens w:val="0"/>
            <w:spacing w:after="160" w:line="259" w:lineRule="auto"/>
            <w:ind w:hanging="360"/>
          </w:pPr>
        </w:pPrChange>
      </w:pPr>
      <w:r>
        <w:t>ct_granja: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dataset.</w:t>
      </w:r>
    </w:p>
    <w:p w14:paraId="0EAF048A" w14:textId="77777777" w:rsidR="004B521D" w:rsidRDefault="004B521D" w:rsidP="004B521D">
      <w:pPr>
        <w:pStyle w:val="Prrafodelista"/>
        <w:numPr>
          <w:ilvl w:val="0"/>
          <w:numId w:val="4"/>
        </w:numPr>
        <w:rPr>
          <w:ins w:id="1843" w:author="Jose Eduardo VIU" w:date="2023-04-01T11:30:00Z"/>
        </w:rPr>
      </w:pPr>
    </w:p>
    <w:p w14:paraId="19C58B0B" w14:textId="0A7F7E15" w:rsidR="00CB7E31" w:rsidDel="004B521D" w:rsidRDefault="00000000">
      <w:pPr>
        <w:pStyle w:val="Prrafodelista"/>
        <w:numPr>
          <w:ilvl w:val="0"/>
          <w:numId w:val="4"/>
        </w:numPr>
        <w:rPr>
          <w:del w:id="1844" w:author="Jose Eduardo VIU" w:date="2023-04-01T11:30:00Z"/>
        </w:rPr>
        <w:pPrChange w:id="1845" w:author="Jose Eduardo VIU" w:date="2023-04-01T11:30:00Z">
          <w:pPr>
            <w:pStyle w:val="Prrafodelista"/>
            <w:numPr>
              <w:numId w:val="4"/>
            </w:numPr>
            <w:tabs>
              <w:tab w:val="num" w:pos="0"/>
            </w:tabs>
            <w:suppressAutoHyphens w:val="0"/>
            <w:spacing w:after="160" w:line="259" w:lineRule="auto"/>
            <w:ind w:hanging="360"/>
          </w:pPr>
        </w:pPrChange>
      </w:pPr>
      <w:r>
        <w:t>ct_nave: Número de nave principal del contrato. De nuevo este dato es muy dependiente del integrador y granja y no parece relevante, por lo que procede eliminarlo del dataset para el actual trabajo.</w:t>
      </w:r>
    </w:p>
    <w:p w14:paraId="2957DD6F" w14:textId="77777777" w:rsidR="004B521D" w:rsidRDefault="004B521D" w:rsidP="004B521D">
      <w:pPr>
        <w:pStyle w:val="Prrafodelista"/>
        <w:numPr>
          <w:ilvl w:val="0"/>
          <w:numId w:val="4"/>
        </w:numPr>
        <w:rPr>
          <w:ins w:id="1846" w:author="Jose Eduardo VIU" w:date="2023-04-01T11:30:00Z"/>
        </w:rPr>
      </w:pPr>
    </w:p>
    <w:p w14:paraId="4A73F060" w14:textId="3A9FACF0" w:rsidR="00CB7E31" w:rsidDel="004B521D" w:rsidRDefault="00000000">
      <w:pPr>
        <w:pStyle w:val="Prrafodelista"/>
        <w:numPr>
          <w:ilvl w:val="0"/>
          <w:numId w:val="4"/>
        </w:numPr>
        <w:rPr>
          <w:del w:id="1847" w:author="Jose Eduardo VIU" w:date="2023-04-01T11:30:00Z"/>
        </w:rPr>
        <w:pPrChange w:id="1848" w:author="Jose Eduardo VIU" w:date="2023-04-01T11:30:00Z">
          <w:pPr>
            <w:pStyle w:val="Prrafodelista"/>
            <w:numPr>
              <w:numId w:val="4"/>
            </w:numPr>
            <w:tabs>
              <w:tab w:val="num" w:pos="0"/>
            </w:tabs>
            <w:suppressAutoHyphens w:val="0"/>
            <w:spacing w:after="160" w:line="259" w:lineRule="auto"/>
            <w:ind w:hanging="360"/>
          </w:pPr>
        </w:pPrChange>
      </w:pPr>
      <w:r>
        <w:t>ct_ali_liquida: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30F6512A" w14:textId="77777777" w:rsidR="004B521D" w:rsidRDefault="004B521D" w:rsidP="004B521D">
      <w:pPr>
        <w:pStyle w:val="Prrafodelista"/>
        <w:numPr>
          <w:ilvl w:val="0"/>
          <w:numId w:val="4"/>
        </w:numPr>
        <w:rPr>
          <w:ins w:id="1849" w:author="Jose Eduardo VIU" w:date="2023-04-01T11:30:00Z"/>
        </w:rPr>
      </w:pPr>
    </w:p>
    <w:p w14:paraId="5CD9625F" w14:textId="35A92291" w:rsidR="00CB7E31" w:rsidDel="004B521D" w:rsidRDefault="00000000">
      <w:pPr>
        <w:pStyle w:val="Prrafodelista"/>
        <w:numPr>
          <w:ilvl w:val="0"/>
          <w:numId w:val="4"/>
        </w:numPr>
        <w:rPr>
          <w:del w:id="1850" w:author="Jose Eduardo VIU" w:date="2023-04-01T11:30:00Z"/>
        </w:rPr>
        <w:pPrChange w:id="1851" w:author="Jose Eduardo VIU" w:date="2023-04-01T11:30:00Z">
          <w:pPr>
            <w:pStyle w:val="Prrafodelista"/>
            <w:numPr>
              <w:numId w:val="4"/>
            </w:numPr>
            <w:tabs>
              <w:tab w:val="num" w:pos="0"/>
            </w:tabs>
            <w:suppressAutoHyphens w:val="0"/>
            <w:spacing w:after="160" w:line="259" w:lineRule="auto"/>
            <w:ind w:hanging="360"/>
          </w:pPr>
        </w:pPrChange>
      </w:pPr>
      <w:r>
        <w:t>ct_tipo_ali: La correlación de este campo con el tipo de ganado (ct_tipo) es de 0.996, por lo que no parece acertado conservar ambas, siendo preferible desde mi punto de vista eliminar este campo y conservar el tipo de ganado que comunica mejor su significado.</w:t>
      </w:r>
    </w:p>
    <w:p w14:paraId="42DFD1AD" w14:textId="77777777" w:rsidR="004B521D" w:rsidRDefault="004B521D" w:rsidP="004B521D">
      <w:pPr>
        <w:pStyle w:val="Prrafodelista"/>
        <w:numPr>
          <w:ilvl w:val="0"/>
          <w:numId w:val="4"/>
        </w:numPr>
        <w:rPr>
          <w:ins w:id="1852" w:author="Jose Eduardo VIU" w:date="2023-04-01T11:30:00Z"/>
        </w:rPr>
      </w:pPr>
    </w:p>
    <w:p w14:paraId="1A9FCC00" w14:textId="4095836D" w:rsidR="00CB7E31" w:rsidRDefault="00000000">
      <w:pPr>
        <w:pStyle w:val="Prrafodelista"/>
        <w:numPr>
          <w:ilvl w:val="0"/>
          <w:numId w:val="4"/>
        </w:numPr>
        <w:pPrChange w:id="1853" w:author="Jose Eduardo VIU" w:date="2023-04-01T11:30:00Z">
          <w:pPr>
            <w:pStyle w:val="Prrafodelista"/>
            <w:numPr>
              <w:numId w:val="4"/>
            </w:numPr>
            <w:tabs>
              <w:tab w:val="num" w:pos="0"/>
            </w:tabs>
            <w:suppressAutoHyphens w:val="0"/>
            <w:spacing w:after="160" w:line="259" w:lineRule="auto"/>
            <w:ind w:hanging="360"/>
          </w:pPr>
        </w:pPrChange>
      </w:pPr>
      <w:r>
        <w:lastRenderedPageBreak/>
        <w:t>gr_direccion: Esta columna tiene 979 datos faltantes y para recoger datos de su localización ya disponemos de otros atributos más representativos, fáciles de interpretar, representar y que si resultan completos y fiables. Eliminamos este valor.</w:t>
      </w:r>
    </w:p>
    <w:p w14:paraId="7F61EEA4" w14:textId="142DE330" w:rsidR="00CB7E31" w:rsidRDefault="00000000" w:rsidP="004B521D">
      <w:r>
        <w:t xml:space="preserve">Una vez analizadas las columnas que tras esta fase ya vemos procedente eliminar del dataset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 </w:t>
      </w:r>
      <w:r>
        <w:fldChar w:fldCharType="begin"/>
      </w:r>
      <w:r>
        <w:instrText xml:space="preserve"> REF _Ref130988621 \h </w:instrText>
      </w:r>
      <w:del w:id="1854" w:author="Jose Eduardo VIU" w:date="2023-04-08T19:27:00Z">
        <w:r w:rsidDel="00EA61B9">
          <w:fldChar w:fldCharType="separate"/>
        </w:r>
        <w:r w:rsidR="006D77E0" w:rsidDel="00EA61B9">
          <w:delText>TFM_Preparar_Dataset</w:delText>
        </w:r>
      </w:del>
      <w:r>
        <w:fldChar w:fldCharType="end"/>
      </w:r>
      <w:r>
        <w:t xml:space="preserve">. Aquí únicamente reproduciré el comando usado para realizarlo, en </w:t>
      </w:r>
      <w:r>
        <w:fldChar w:fldCharType="begin"/>
      </w:r>
      <w:r>
        <w:instrText xml:space="preserve"> REF _Ref130978758 \h </w:instrText>
      </w:r>
      <w:r>
        <w:fldChar w:fldCharType="separate"/>
      </w:r>
      <w:ins w:id="1855" w:author="Jose Eduardo VIU" w:date="2023-04-08T19:27:00Z">
        <w:r w:rsidR="00EA61B9">
          <w:t xml:space="preserve">Ilustración </w:t>
        </w:r>
        <w:r w:rsidR="00EA61B9">
          <w:rPr>
            <w:noProof/>
          </w:rPr>
          <w:t>14</w:t>
        </w:r>
      </w:ins>
      <w:ins w:id="1856" w:author="CAMARA GOMEZ, JOSE EDUARDO" w:date="2023-04-03T11:25:00Z">
        <w:del w:id="1857" w:author="Jose Eduardo VIU" w:date="2023-04-08T19:27:00Z">
          <w:r w:rsidR="00E21698" w:rsidDel="00EA61B9">
            <w:delText xml:space="preserve">Ilustración </w:delText>
          </w:r>
          <w:r w:rsidR="00E21698" w:rsidDel="00EA61B9">
            <w:rPr>
              <w:noProof/>
            </w:rPr>
            <w:delText>14</w:delText>
          </w:r>
        </w:del>
      </w:ins>
      <w:del w:id="1858" w:author="Jose Eduardo VIU" w:date="2023-04-08T19:27:00Z">
        <w:r w:rsidR="006D77E0" w:rsidDel="00EA61B9">
          <w:delText xml:space="preserve">Ilustración </w:delText>
        </w:r>
        <w:r w:rsidR="006D77E0" w:rsidDel="00EA61B9">
          <w:rPr>
            <w:noProof/>
          </w:rPr>
          <w:delText>10</w:delText>
        </w:r>
      </w:del>
      <w:r>
        <w:fldChar w:fldCharType="end"/>
      </w:r>
      <w:r>
        <w:t>.</w:t>
      </w:r>
    </w:p>
    <w:p w14:paraId="6B0D1731" w14:textId="77777777" w:rsidR="00CB7E31" w:rsidRDefault="00000000">
      <w:pPr>
        <w:keepNext/>
        <w:jc w:val="center"/>
      </w:pPr>
      <w:r>
        <w:rPr>
          <w:noProof/>
        </w:rPr>
        <w:drawing>
          <wp:inline distT="0" distB="0" distL="0" distR="0" wp14:anchorId="279F74C8" wp14:editId="2B4FF73F">
            <wp:extent cx="5396865" cy="774065"/>
            <wp:effectExtent l="0" t="0" r="0" b="0"/>
            <wp:docPr id="11"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4" descr="Interfaz de usuario gráfica&#10;&#10;Descripción generada automáticamente con confianza media"/>
                    <pic:cNvPicPr>
                      <a:picLocks noChangeAspect="1" noChangeArrowheads="1"/>
                    </pic:cNvPicPr>
                  </pic:nvPicPr>
                  <pic:blipFill>
                    <a:blip r:embed="rId26"/>
                    <a:stretch>
                      <a:fillRect/>
                    </a:stretch>
                  </pic:blipFill>
                  <pic:spPr bwMode="auto">
                    <a:xfrm>
                      <a:off x="0" y="0"/>
                      <a:ext cx="5396865" cy="774065"/>
                    </a:xfrm>
                    <a:prstGeom prst="rect">
                      <a:avLst/>
                    </a:prstGeom>
                  </pic:spPr>
                </pic:pic>
              </a:graphicData>
            </a:graphic>
          </wp:inline>
        </w:drawing>
      </w:r>
    </w:p>
    <w:p w14:paraId="703F9853" w14:textId="5DC85F96" w:rsidR="00CB7E31" w:rsidRDefault="00000000">
      <w:pPr>
        <w:pStyle w:val="Descripcin"/>
      </w:pPr>
      <w:bookmarkStart w:id="1859" w:name="_Ref130978758"/>
      <w:bookmarkStart w:id="1860" w:name="_Toc131091270"/>
      <w:bookmarkStart w:id="1861" w:name="_Toc131874604"/>
      <w:r>
        <w:t xml:space="preserve">Ilustración </w:t>
      </w:r>
      <w:fldSimple w:instr=" SEQ Ilustración \* ARABIC ">
        <w:ins w:id="1862" w:author="Jose Eduardo VIU" w:date="2023-04-08T19:27:00Z">
          <w:r w:rsidR="00EA61B9">
            <w:rPr>
              <w:noProof/>
            </w:rPr>
            <w:t>14</w:t>
          </w:r>
        </w:ins>
        <w:ins w:id="1863" w:author="CAMARA GOMEZ, JOSE EDUARDO" w:date="2023-04-03T11:25:00Z">
          <w:del w:id="1864" w:author="Jose Eduardo VIU" w:date="2023-04-08T19:27:00Z">
            <w:r w:rsidR="00E21698" w:rsidDel="00EA61B9">
              <w:rPr>
                <w:noProof/>
              </w:rPr>
              <w:delText>14</w:delText>
            </w:r>
          </w:del>
        </w:ins>
        <w:del w:id="1865" w:author="Jose Eduardo VIU" w:date="2023-04-08T19:27:00Z">
          <w:r w:rsidR="006D77E0" w:rsidDel="00EA61B9">
            <w:rPr>
              <w:noProof/>
            </w:rPr>
            <w:delText>10</w:delText>
          </w:r>
        </w:del>
      </w:fldSimple>
      <w:bookmarkEnd w:id="1859"/>
      <w:r>
        <w:t xml:space="preserve"> - Quitar atributos innecesarios del Dataset Inicial. Elaboración propia.</w:t>
      </w:r>
      <w:bookmarkEnd w:id="1860"/>
      <w:bookmarkEnd w:id="1861"/>
    </w:p>
    <w:p w14:paraId="52C3AD26" w14:textId="7F80BF40" w:rsidR="00CB7E31" w:rsidDel="00EC154F" w:rsidRDefault="00CB7E31">
      <w:pPr>
        <w:rPr>
          <w:del w:id="1866" w:author="Jose Eduardo VIU" w:date="2023-04-01T18:19:00Z"/>
        </w:rPr>
      </w:pPr>
    </w:p>
    <w:p w14:paraId="37D67488" w14:textId="4D24F10A" w:rsidR="00CB7E31" w:rsidRDefault="00000000">
      <w:pPr>
        <w:rPr>
          <w:ins w:id="1867" w:author="Jose Eduardo VIU" w:date="2023-04-01T18:19:00Z"/>
        </w:rPr>
      </w:pPr>
      <w:r>
        <w:t xml:space="preserve">Hasta este punto dl proyecto las variables que mantenemos son las mostradas en la </w:t>
      </w:r>
      <w:r>
        <w:fldChar w:fldCharType="begin"/>
      </w:r>
      <w:r>
        <w:instrText xml:space="preserve"> REF _Ref131064178 \h </w:instrText>
      </w:r>
      <w:r>
        <w:fldChar w:fldCharType="separate"/>
      </w:r>
      <w:r w:rsidR="00EA61B9">
        <w:t xml:space="preserve">Tabla </w:t>
      </w:r>
      <w:r w:rsidR="00EA61B9">
        <w:rPr>
          <w:noProof/>
        </w:rPr>
        <w:t>2</w:t>
      </w:r>
      <w:r>
        <w:fldChar w:fldCharType="end"/>
      </w:r>
      <w:r>
        <w:t>.</w:t>
      </w:r>
    </w:p>
    <w:p w14:paraId="30BBB6DA" w14:textId="195908CD" w:rsidR="00EC154F" w:rsidRDefault="00EC154F">
      <w:pPr>
        <w:rPr>
          <w:ins w:id="1868" w:author="Jose Eduardo VIU" w:date="2023-04-01T18:19:00Z"/>
        </w:rPr>
      </w:pPr>
    </w:p>
    <w:p w14:paraId="7B1E1141" w14:textId="2642AE43" w:rsidR="00EC154F" w:rsidDel="00767EED" w:rsidRDefault="00EC154F">
      <w:pPr>
        <w:rPr>
          <w:del w:id="1869" w:author="Jose Eduardo VIU" w:date="2023-04-01T19:07:00Z"/>
        </w:rPr>
      </w:pPr>
    </w:p>
    <w:p w14:paraId="39414432" w14:textId="7607B063" w:rsidR="00CB7E31" w:rsidRDefault="00000000">
      <w:pPr>
        <w:pStyle w:val="Descripcin"/>
        <w:keepNext/>
      </w:pPr>
      <w:bookmarkStart w:id="1870" w:name="_Ref131064178"/>
      <w:bookmarkStart w:id="1871" w:name="_Toc131091297"/>
      <w:bookmarkStart w:id="1872" w:name="_Toc131874581"/>
      <w:r>
        <w:t xml:space="preserve">Tabla </w:t>
      </w:r>
      <w:fldSimple w:instr=" SEQ Tabla \* ARABIC ">
        <w:r w:rsidR="00EA61B9">
          <w:rPr>
            <w:noProof/>
          </w:rPr>
          <w:t>2</w:t>
        </w:r>
      </w:fldSimple>
      <w:bookmarkEnd w:id="1870"/>
      <w:r>
        <w:t>. C</w:t>
      </w:r>
      <w:commentRangeStart w:id="1873"/>
      <w:r>
        <w:t>olumnas del Dataset tras quitar atributos no necesarios. Ela</w:t>
      </w:r>
      <w:commentRangeEnd w:id="1873"/>
      <w:r>
        <w:commentReference w:id="1873"/>
      </w:r>
      <w:r>
        <w:t>boración propia.</w:t>
      </w:r>
      <w:bookmarkEnd w:id="1871"/>
      <w:bookmarkEnd w:id="1872"/>
    </w:p>
    <w:tbl>
      <w:tblPr>
        <w:tblW w:w="4198" w:type="dxa"/>
        <w:jc w:val="center"/>
        <w:tblLayout w:type="fixed"/>
        <w:tblCellMar>
          <w:left w:w="70" w:type="dxa"/>
          <w:right w:w="70" w:type="dxa"/>
        </w:tblCellMar>
        <w:tblLook w:val="04A0" w:firstRow="1" w:lastRow="0" w:firstColumn="1" w:lastColumn="0" w:noHBand="0" w:noVBand="1"/>
        <w:tblPrChange w:id="1874" w:author="Jose Eduardo VIU" w:date="2023-04-01T18:19:00Z">
          <w:tblPr>
            <w:tblW w:w="4133" w:type="dxa"/>
            <w:jc w:val="center"/>
            <w:tblLayout w:type="fixed"/>
            <w:tblCellMar>
              <w:left w:w="70" w:type="dxa"/>
              <w:right w:w="70" w:type="dxa"/>
            </w:tblCellMar>
            <w:tblLook w:val="04A0" w:firstRow="1" w:lastRow="0" w:firstColumn="1" w:lastColumn="0" w:noHBand="0" w:noVBand="1"/>
          </w:tblPr>
        </w:tblPrChange>
      </w:tblPr>
      <w:tblGrid>
        <w:gridCol w:w="879"/>
        <w:gridCol w:w="1972"/>
        <w:gridCol w:w="1347"/>
        <w:tblGridChange w:id="1875">
          <w:tblGrid>
            <w:gridCol w:w="866"/>
            <w:gridCol w:w="1941"/>
            <w:gridCol w:w="1326"/>
          </w:tblGrid>
        </w:tblGridChange>
      </w:tblGrid>
      <w:tr w:rsidR="00CB7E31" w14:paraId="4295B5ED" w14:textId="77777777" w:rsidTr="00EC154F">
        <w:trPr>
          <w:trHeight w:val="257"/>
          <w:jc w:val="center"/>
          <w:trPrChange w:id="1876" w:author="Jose Eduardo VIU" w:date="2023-04-01T18:19:00Z">
            <w:trPr>
              <w:trHeight w:val="300"/>
              <w:jc w:val="center"/>
            </w:trPr>
          </w:trPrChange>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1877" w:author="Jose Eduardo VIU" w:date="2023-04-01T18:19:00Z">
              <w:tcPr>
                <w:tcW w:w="866"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17E2143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878" w:author="Unknown Author" w:date="2023-03-31T09:58:00Z">
                  <w:rPr>
                    <w:b/>
                    <w:bCs/>
                  </w:rPr>
                </w:rPrChange>
              </w:rPr>
              <w:t>Índice</w:t>
            </w:r>
          </w:p>
        </w:tc>
        <w:tc>
          <w:tcPr>
            <w:tcW w:w="1972" w:type="dxa"/>
            <w:tcBorders>
              <w:top w:val="single" w:sz="4" w:space="0" w:color="000000"/>
              <w:bottom w:val="single" w:sz="4" w:space="0" w:color="000000"/>
              <w:right w:val="single" w:sz="4" w:space="0" w:color="000000"/>
            </w:tcBorders>
            <w:shd w:val="clear" w:color="000000" w:fill="000000"/>
            <w:vAlign w:val="bottom"/>
            <w:tcPrChange w:id="1879" w:author="Jose Eduardo VIU" w:date="2023-04-01T18:19:00Z">
              <w:tcPr>
                <w:tcW w:w="1941" w:type="dxa"/>
                <w:tcBorders>
                  <w:top w:val="single" w:sz="4" w:space="0" w:color="000000"/>
                  <w:bottom w:val="single" w:sz="4" w:space="0" w:color="000000"/>
                  <w:right w:val="single" w:sz="4" w:space="0" w:color="000000"/>
                </w:tcBorders>
                <w:shd w:val="clear" w:color="000000" w:fill="000000"/>
                <w:vAlign w:val="bottom"/>
              </w:tcPr>
            </w:tcPrChange>
          </w:tcPr>
          <w:p w14:paraId="572F85C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880" w:author="Unknown Author" w:date="2023-03-31T09:58:00Z">
                  <w:rPr>
                    <w:b/>
                    <w:bCs/>
                  </w:rPr>
                </w:rPrChange>
              </w:rPr>
              <w:t>Columna</w:t>
            </w:r>
          </w:p>
        </w:tc>
        <w:tc>
          <w:tcPr>
            <w:tcW w:w="1347" w:type="dxa"/>
            <w:tcBorders>
              <w:top w:val="single" w:sz="4" w:space="0" w:color="000000"/>
              <w:bottom w:val="single" w:sz="4" w:space="0" w:color="000000"/>
              <w:right w:val="single" w:sz="4" w:space="0" w:color="000000"/>
            </w:tcBorders>
            <w:shd w:val="clear" w:color="000000" w:fill="000000"/>
            <w:vAlign w:val="bottom"/>
            <w:tcPrChange w:id="1881" w:author="Jose Eduardo VIU" w:date="2023-04-01T18:19:00Z">
              <w:tcPr>
                <w:tcW w:w="1326" w:type="dxa"/>
                <w:tcBorders>
                  <w:top w:val="single" w:sz="4" w:space="0" w:color="000000"/>
                  <w:bottom w:val="single" w:sz="4" w:space="0" w:color="000000"/>
                  <w:right w:val="single" w:sz="4" w:space="0" w:color="000000"/>
                </w:tcBorders>
                <w:shd w:val="clear" w:color="000000" w:fill="000000"/>
                <w:vAlign w:val="bottom"/>
              </w:tcPr>
            </w:tcPrChange>
          </w:tcPr>
          <w:p w14:paraId="552D36A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b/>
                <w:bCs/>
                <w:color w:val="FFFFFF"/>
                <w:sz w:val="18"/>
                <w:szCs w:val="18"/>
                <w:lang w:eastAsia="es-ES"/>
                <w:rPrChange w:id="1882" w:author="Unknown Author" w:date="2023-03-31T09:58:00Z">
                  <w:rPr>
                    <w:b/>
                    <w:bCs/>
                  </w:rPr>
                </w:rPrChange>
              </w:rPr>
              <w:t>Tipo</w:t>
            </w:r>
          </w:p>
        </w:tc>
      </w:tr>
      <w:tr w:rsidR="00CB7E31" w14:paraId="7B6BC607" w14:textId="77777777" w:rsidTr="00EC154F">
        <w:trPr>
          <w:trHeight w:val="257"/>
          <w:jc w:val="center"/>
          <w:trPrChange w:id="1883"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884"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4710D1C"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885" w:author="Unknown Author" w:date="2023-03-31T09:58:00Z">
                  <w:rPr/>
                </w:rPrChange>
              </w:rPr>
              <w:t>0</w:t>
            </w:r>
          </w:p>
        </w:tc>
        <w:tc>
          <w:tcPr>
            <w:tcW w:w="1972" w:type="dxa"/>
            <w:tcBorders>
              <w:bottom w:val="single" w:sz="4" w:space="0" w:color="000000"/>
              <w:right w:val="single" w:sz="4" w:space="0" w:color="000000"/>
            </w:tcBorders>
            <w:shd w:val="clear" w:color="auto" w:fill="auto"/>
            <w:vAlign w:val="bottom"/>
            <w:tcPrChange w:id="1886" w:author="Jose Eduardo VIU" w:date="2023-04-01T18:19:00Z">
              <w:tcPr>
                <w:tcW w:w="1941" w:type="dxa"/>
                <w:tcBorders>
                  <w:bottom w:val="single" w:sz="4" w:space="0" w:color="000000"/>
                  <w:right w:val="single" w:sz="4" w:space="0" w:color="000000"/>
                </w:tcBorders>
                <w:shd w:val="clear" w:color="auto" w:fill="auto"/>
                <w:vAlign w:val="bottom"/>
              </w:tcPr>
            </w:tcPrChange>
          </w:tcPr>
          <w:p w14:paraId="00108DA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887" w:author="Unknown Author" w:date="2023-03-31T09:58:00Z">
                  <w:rPr/>
                </w:rPrChange>
              </w:rPr>
              <w:t>ct_codigo</w:t>
            </w:r>
          </w:p>
        </w:tc>
        <w:tc>
          <w:tcPr>
            <w:tcW w:w="1347" w:type="dxa"/>
            <w:tcBorders>
              <w:bottom w:val="single" w:sz="4" w:space="0" w:color="000000"/>
              <w:right w:val="single" w:sz="4" w:space="0" w:color="000000"/>
            </w:tcBorders>
            <w:shd w:val="clear" w:color="auto" w:fill="auto"/>
            <w:vAlign w:val="bottom"/>
            <w:tcPrChange w:id="1888" w:author="Jose Eduardo VIU" w:date="2023-04-01T18:19:00Z">
              <w:tcPr>
                <w:tcW w:w="1326" w:type="dxa"/>
                <w:tcBorders>
                  <w:bottom w:val="single" w:sz="4" w:space="0" w:color="000000"/>
                  <w:right w:val="single" w:sz="4" w:space="0" w:color="000000"/>
                </w:tcBorders>
                <w:shd w:val="clear" w:color="auto" w:fill="auto"/>
                <w:vAlign w:val="bottom"/>
              </w:tcPr>
            </w:tcPrChange>
          </w:tcPr>
          <w:p w14:paraId="1616955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889" w:author="Unknown Author" w:date="2023-03-31T09:58:00Z">
                  <w:rPr/>
                </w:rPrChange>
              </w:rPr>
              <w:t>int64</w:t>
            </w:r>
          </w:p>
        </w:tc>
      </w:tr>
      <w:tr w:rsidR="00CB7E31" w14:paraId="79433586" w14:textId="77777777" w:rsidTr="00EC154F">
        <w:trPr>
          <w:trHeight w:val="257"/>
          <w:jc w:val="center"/>
          <w:trPrChange w:id="1890"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891"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7098F47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892" w:author="Unknown Author" w:date="2023-03-31T09:58:00Z">
                  <w:rPr/>
                </w:rPrChange>
              </w:rPr>
              <w:t>1</w:t>
            </w:r>
          </w:p>
        </w:tc>
        <w:tc>
          <w:tcPr>
            <w:tcW w:w="1972" w:type="dxa"/>
            <w:tcBorders>
              <w:bottom w:val="single" w:sz="4" w:space="0" w:color="000000"/>
              <w:right w:val="single" w:sz="4" w:space="0" w:color="000000"/>
            </w:tcBorders>
            <w:shd w:val="clear" w:color="auto" w:fill="auto"/>
            <w:vAlign w:val="bottom"/>
            <w:tcPrChange w:id="1893" w:author="Jose Eduardo VIU" w:date="2023-04-01T18:19:00Z">
              <w:tcPr>
                <w:tcW w:w="1941" w:type="dxa"/>
                <w:tcBorders>
                  <w:bottom w:val="single" w:sz="4" w:space="0" w:color="000000"/>
                  <w:right w:val="single" w:sz="4" w:space="0" w:color="000000"/>
                </w:tcBorders>
                <w:shd w:val="clear" w:color="auto" w:fill="auto"/>
                <w:vAlign w:val="bottom"/>
              </w:tcPr>
            </w:tcPrChange>
          </w:tcPr>
          <w:p w14:paraId="36E7860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894" w:author="Unknown Author" w:date="2023-03-31T09:58:00Z">
                  <w:rPr/>
                </w:rPrChange>
              </w:rPr>
              <w:t>ct_integra</w:t>
            </w:r>
          </w:p>
        </w:tc>
        <w:tc>
          <w:tcPr>
            <w:tcW w:w="1347" w:type="dxa"/>
            <w:tcBorders>
              <w:bottom w:val="single" w:sz="4" w:space="0" w:color="000000"/>
              <w:right w:val="single" w:sz="4" w:space="0" w:color="000000"/>
            </w:tcBorders>
            <w:shd w:val="clear" w:color="auto" w:fill="auto"/>
            <w:vAlign w:val="bottom"/>
            <w:tcPrChange w:id="1895" w:author="Jose Eduardo VIU" w:date="2023-04-01T18:19:00Z">
              <w:tcPr>
                <w:tcW w:w="1326" w:type="dxa"/>
                <w:tcBorders>
                  <w:bottom w:val="single" w:sz="4" w:space="0" w:color="000000"/>
                  <w:right w:val="single" w:sz="4" w:space="0" w:color="000000"/>
                </w:tcBorders>
                <w:shd w:val="clear" w:color="auto" w:fill="auto"/>
                <w:vAlign w:val="bottom"/>
              </w:tcPr>
            </w:tcPrChange>
          </w:tcPr>
          <w:p w14:paraId="6B0D535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896" w:author="Unknown Author" w:date="2023-03-31T09:58:00Z">
                  <w:rPr/>
                </w:rPrChange>
              </w:rPr>
              <w:t>int64</w:t>
            </w:r>
          </w:p>
        </w:tc>
      </w:tr>
      <w:tr w:rsidR="00CB7E31" w14:paraId="28A67B3D" w14:textId="77777777" w:rsidTr="00EC154F">
        <w:trPr>
          <w:trHeight w:val="257"/>
          <w:jc w:val="center"/>
          <w:trPrChange w:id="1897"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898"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2695EE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899" w:author="Unknown Author" w:date="2023-03-31T09:58:00Z">
                  <w:rPr/>
                </w:rPrChange>
              </w:rPr>
              <w:t>2</w:t>
            </w:r>
          </w:p>
        </w:tc>
        <w:tc>
          <w:tcPr>
            <w:tcW w:w="1972" w:type="dxa"/>
            <w:tcBorders>
              <w:bottom w:val="single" w:sz="4" w:space="0" w:color="000000"/>
              <w:right w:val="single" w:sz="4" w:space="0" w:color="000000"/>
            </w:tcBorders>
            <w:shd w:val="clear" w:color="auto" w:fill="auto"/>
            <w:vAlign w:val="bottom"/>
            <w:tcPrChange w:id="1900" w:author="Jose Eduardo VIU" w:date="2023-04-01T18:19:00Z">
              <w:tcPr>
                <w:tcW w:w="1941" w:type="dxa"/>
                <w:tcBorders>
                  <w:bottom w:val="single" w:sz="4" w:space="0" w:color="000000"/>
                  <w:right w:val="single" w:sz="4" w:space="0" w:color="000000"/>
                </w:tcBorders>
                <w:shd w:val="clear" w:color="auto" w:fill="auto"/>
                <w:vAlign w:val="bottom"/>
              </w:tcPr>
            </w:tcPrChange>
          </w:tcPr>
          <w:p w14:paraId="3F69815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01" w:author="Unknown Author" w:date="2023-03-31T09:58:00Z">
                  <w:rPr/>
                </w:rPrChange>
              </w:rPr>
              <w:t>ct_tipo</w:t>
            </w:r>
          </w:p>
        </w:tc>
        <w:tc>
          <w:tcPr>
            <w:tcW w:w="1347" w:type="dxa"/>
            <w:tcBorders>
              <w:bottom w:val="single" w:sz="4" w:space="0" w:color="000000"/>
              <w:right w:val="single" w:sz="4" w:space="0" w:color="000000"/>
            </w:tcBorders>
            <w:shd w:val="clear" w:color="auto" w:fill="auto"/>
            <w:vAlign w:val="bottom"/>
            <w:tcPrChange w:id="1902" w:author="Jose Eduardo VIU" w:date="2023-04-01T18:19:00Z">
              <w:tcPr>
                <w:tcW w:w="1326" w:type="dxa"/>
                <w:tcBorders>
                  <w:bottom w:val="single" w:sz="4" w:space="0" w:color="000000"/>
                  <w:right w:val="single" w:sz="4" w:space="0" w:color="000000"/>
                </w:tcBorders>
                <w:shd w:val="clear" w:color="auto" w:fill="auto"/>
                <w:vAlign w:val="bottom"/>
              </w:tcPr>
            </w:tcPrChange>
          </w:tcPr>
          <w:p w14:paraId="4D93581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03" w:author="Unknown Author" w:date="2023-03-31T09:58:00Z">
                  <w:rPr/>
                </w:rPrChange>
              </w:rPr>
              <w:t>int64</w:t>
            </w:r>
          </w:p>
        </w:tc>
      </w:tr>
      <w:tr w:rsidR="00CB7E31" w14:paraId="7B82C5DE" w14:textId="77777777" w:rsidTr="00EC154F">
        <w:trPr>
          <w:trHeight w:val="257"/>
          <w:jc w:val="center"/>
          <w:trPrChange w:id="1904"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05"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5D29EB1"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06" w:author="Unknown Author" w:date="2023-03-31T09:58:00Z">
                  <w:rPr/>
                </w:rPrChange>
              </w:rPr>
              <w:t>3</w:t>
            </w:r>
          </w:p>
        </w:tc>
        <w:tc>
          <w:tcPr>
            <w:tcW w:w="1972" w:type="dxa"/>
            <w:tcBorders>
              <w:bottom w:val="single" w:sz="4" w:space="0" w:color="000000"/>
              <w:right w:val="single" w:sz="4" w:space="0" w:color="000000"/>
            </w:tcBorders>
            <w:shd w:val="clear" w:color="auto" w:fill="auto"/>
            <w:vAlign w:val="bottom"/>
            <w:tcPrChange w:id="1907" w:author="Jose Eduardo VIU" w:date="2023-04-01T18:19:00Z">
              <w:tcPr>
                <w:tcW w:w="1941" w:type="dxa"/>
                <w:tcBorders>
                  <w:bottom w:val="single" w:sz="4" w:space="0" w:color="000000"/>
                  <w:right w:val="single" w:sz="4" w:space="0" w:color="000000"/>
                </w:tcBorders>
                <w:shd w:val="clear" w:color="auto" w:fill="auto"/>
                <w:vAlign w:val="bottom"/>
              </w:tcPr>
            </w:tcPrChange>
          </w:tcPr>
          <w:p w14:paraId="4C1EA35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08" w:author="Unknown Author" w:date="2023-03-31T09:58:00Z">
                  <w:rPr/>
                </w:rPrChange>
              </w:rPr>
              <w:t>ct_raza</w:t>
            </w:r>
          </w:p>
        </w:tc>
        <w:tc>
          <w:tcPr>
            <w:tcW w:w="1347" w:type="dxa"/>
            <w:tcBorders>
              <w:bottom w:val="single" w:sz="4" w:space="0" w:color="000000"/>
              <w:right w:val="single" w:sz="4" w:space="0" w:color="000000"/>
            </w:tcBorders>
            <w:shd w:val="clear" w:color="auto" w:fill="auto"/>
            <w:vAlign w:val="bottom"/>
            <w:tcPrChange w:id="1909" w:author="Jose Eduardo VIU" w:date="2023-04-01T18:19:00Z">
              <w:tcPr>
                <w:tcW w:w="1326" w:type="dxa"/>
                <w:tcBorders>
                  <w:bottom w:val="single" w:sz="4" w:space="0" w:color="000000"/>
                  <w:right w:val="single" w:sz="4" w:space="0" w:color="000000"/>
                </w:tcBorders>
                <w:shd w:val="clear" w:color="auto" w:fill="auto"/>
                <w:vAlign w:val="bottom"/>
              </w:tcPr>
            </w:tcPrChange>
          </w:tcPr>
          <w:p w14:paraId="4E6E60C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10" w:author="Unknown Author" w:date="2023-03-31T09:58:00Z">
                  <w:rPr/>
                </w:rPrChange>
              </w:rPr>
              <w:t>int64</w:t>
            </w:r>
          </w:p>
        </w:tc>
      </w:tr>
      <w:tr w:rsidR="00CB7E31" w14:paraId="26E95A18" w14:textId="77777777" w:rsidTr="00EC154F">
        <w:trPr>
          <w:trHeight w:val="257"/>
          <w:jc w:val="center"/>
          <w:trPrChange w:id="1911"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12"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2EDDC3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13" w:author="Unknown Author" w:date="2023-03-31T09:58:00Z">
                  <w:rPr/>
                </w:rPrChange>
              </w:rPr>
              <w:t>4</w:t>
            </w:r>
          </w:p>
        </w:tc>
        <w:tc>
          <w:tcPr>
            <w:tcW w:w="1972" w:type="dxa"/>
            <w:tcBorders>
              <w:bottom w:val="single" w:sz="4" w:space="0" w:color="000000"/>
              <w:right w:val="single" w:sz="4" w:space="0" w:color="000000"/>
            </w:tcBorders>
            <w:shd w:val="clear" w:color="auto" w:fill="auto"/>
            <w:vAlign w:val="bottom"/>
            <w:tcPrChange w:id="1914" w:author="Jose Eduardo VIU" w:date="2023-04-01T18:19:00Z">
              <w:tcPr>
                <w:tcW w:w="1941" w:type="dxa"/>
                <w:tcBorders>
                  <w:bottom w:val="single" w:sz="4" w:space="0" w:color="000000"/>
                  <w:right w:val="single" w:sz="4" w:space="0" w:color="000000"/>
                </w:tcBorders>
                <w:shd w:val="clear" w:color="auto" w:fill="auto"/>
                <w:vAlign w:val="bottom"/>
              </w:tcPr>
            </w:tcPrChange>
          </w:tcPr>
          <w:p w14:paraId="5A2632E0"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15" w:author="Unknown Author" w:date="2023-03-31T09:58:00Z">
                  <w:rPr/>
                </w:rPrChange>
              </w:rPr>
              <w:t>ct_fase</w:t>
            </w:r>
          </w:p>
        </w:tc>
        <w:tc>
          <w:tcPr>
            <w:tcW w:w="1347" w:type="dxa"/>
            <w:tcBorders>
              <w:bottom w:val="single" w:sz="4" w:space="0" w:color="000000"/>
              <w:right w:val="single" w:sz="4" w:space="0" w:color="000000"/>
            </w:tcBorders>
            <w:shd w:val="clear" w:color="auto" w:fill="auto"/>
            <w:vAlign w:val="bottom"/>
            <w:tcPrChange w:id="1916" w:author="Jose Eduardo VIU" w:date="2023-04-01T18:19:00Z">
              <w:tcPr>
                <w:tcW w:w="1326" w:type="dxa"/>
                <w:tcBorders>
                  <w:bottom w:val="single" w:sz="4" w:space="0" w:color="000000"/>
                  <w:right w:val="single" w:sz="4" w:space="0" w:color="000000"/>
                </w:tcBorders>
                <w:shd w:val="clear" w:color="auto" w:fill="auto"/>
                <w:vAlign w:val="bottom"/>
              </w:tcPr>
            </w:tcPrChange>
          </w:tcPr>
          <w:p w14:paraId="067A8FC0"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17" w:author="Unknown Author" w:date="2023-03-31T09:58:00Z">
                  <w:rPr/>
                </w:rPrChange>
              </w:rPr>
              <w:t>int64</w:t>
            </w:r>
          </w:p>
        </w:tc>
      </w:tr>
      <w:tr w:rsidR="00CB7E31" w14:paraId="1FA568C1" w14:textId="77777777" w:rsidTr="00EC154F">
        <w:trPr>
          <w:trHeight w:val="257"/>
          <w:jc w:val="center"/>
          <w:trPrChange w:id="1918"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19"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1321E0A"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20" w:author="Unknown Author" w:date="2023-03-31T09:58:00Z">
                  <w:rPr/>
                </w:rPrChange>
              </w:rPr>
              <w:t>5</w:t>
            </w:r>
          </w:p>
        </w:tc>
        <w:tc>
          <w:tcPr>
            <w:tcW w:w="1972" w:type="dxa"/>
            <w:tcBorders>
              <w:bottom w:val="single" w:sz="4" w:space="0" w:color="000000"/>
              <w:right w:val="single" w:sz="4" w:space="0" w:color="000000"/>
            </w:tcBorders>
            <w:shd w:val="clear" w:color="auto" w:fill="auto"/>
            <w:vAlign w:val="bottom"/>
            <w:tcPrChange w:id="1921" w:author="Jose Eduardo VIU" w:date="2023-04-01T18:19:00Z">
              <w:tcPr>
                <w:tcW w:w="1941" w:type="dxa"/>
                <w:tcBorders>
                  <w:bottom w:val="single" w:sz="4" w:space="0" w:color="000000"/>
                  <w:right w:val="single" w:sz="4" w:space="0" w:color="000000"/>
                </w:tcBorders>
                <w:shd w:val="clear" w:color="auto" w:fill="auto"/>
                <w:vAlign w:val="bottom"/>
              </w:tcPr>
            </w:tcPrChange>
          </w:tcPr>
          <w:p w14:paraId="5AB73ED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22" w:author="Unknown Author" w:date="2023-03-31T09:58:00Z">
                  <w:rPr/>
                </w:rPrChange>
              </w:rPr>
              <w:t>ct_sexo</w:t>
            </w:r>
          </w:p>
        </w:tc>
        <w:tc>
          <w:tcPr>
            <w:tcW w:w="1347" w:type="dxa"/>
            <w:tcBorders>
              <w:bottom w:val="single" w:sz="4" w:space="0" w:color="000000"/>
              <w:right w:val="single" w:sz="4" w:space="0" w:color="000000"/>
            </w:tcBorders>
            <w:shd w:val="clear" w:color="auto" w:fill="auto"/>
            <w:vAlign w:val="bottom"/>
            <w:tcPrChange w:id="1923" w:author="Jose Eduardo VIU" w:date="2023-04-01T18:19:00Z">
              <w:tcPr>
                <w:tcW w:w="1326" w:type="dxa"/>
                <w:tcBorders>
                  <w:bottom w:val="single" w:sz="4" w:space="0" w:color="000000"/>
                  <w:right w:val="single" w:sz="4" w:space="0" w:color="000000"/>
                </w:tcBorders>
                <w:shd w:val="clear" w:color="auto" w:fill="auto"/>
                <w:vAlign w:val="bottom"/>
              </w:tcPr>
            </w:tcPrChange>
          </w:tcPr>
          <w:p w14:paraId="42F3D7A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24" w:author="Unknown Author" w:date="2023-03-31T09:58:00Z">
                  <w:rPr/>
                </w:rPrChange>
              </w:rPr>
              <w:t>int64</w:t>
            </w:r>
          </w:p>
        </w:tc>
      </w:tr>
      <w:tr w:rsidR="00CB7E31" w14:paraId="788189D3" w14:textId="77777777" w:rsidTr="00EC154F">
        <w:trPr>
          <w:trHeight w:val="257"/>
          <w:jc w:val="center"/>
          <w:trPrChange w:id="1925"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26"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7B07F58"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27" w:author="Unknown Author" w:date="2023-03-31T09:58:00Z">
                  <w:rPr/>
                </w:rPrChange>
              </w:rPr>
              <w:t>6</w:t>
            </w:r>
          </w:p>
        </w:tc>
        <w:tc>
          <w:tcPr>
            <w:tcW w:w="1972" w:type="dxa"/>
            <w:tcBorders>
              <w:bottom w:val="single" w:sz="4" w:space="0" w:color="000000"/>
              <w:right w:val="single" w:sz="4" w:space="0" w:color="000000"/>
            </w:tcBorders>
            <w:shd w:val="clear" w:color="auto" w:fill="auto"/>
            <w:vAlign w:val="bottom"/>
            <w:tcPrChange w:id="1928" w:author="Jose Eduardo VIU" w:date="2023-04-01T18:19:00Z">
              <w:tcPr>
                <w:tcW w:w="1941" w:type="dxa"/>
                <w:tcBorders>
                  <w:bottom w:val="single" w:sz="4" w:space="0" w:color="000000"/>
                  <w:right w:val="single" w:sz="4" w:space="0" w:color="000000"/>
                </w:tcBorders>
                <w:shd w:val="clear" w:color="auto" w:fill="auto"/>
                <w:vAlign w:val="bottom"/>
              </w:tcPr>
            </w:tcPrChange>
          </w:tcPr>
          <w:p w14:paraId="3912148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29" w:author="Unknown Author" w:date="2023-03-31T09:58:00Z">
                  <w:rPr/>
                </w:rPrChange>
              </w:rPr>
              <w:t>IncPeso</w:t>
            </w:r>
          </w:p>
        </w:tc>
        <w:tc>
          <w:tcPr>
            <w:tcW w:w="1347" w:type="dxa"/>
            <w:tcBorders>
              <w:bottom w:val="single" w:sz="4" w:space="0" w:color="000000"/>
              <w:right w:val="single" w:sz="4" w:space="0" w:color="000000"/>
            </w:tcBorders>
            <w:shd w:val="clear" w:color="auto" w:fill="auto"/>
            <w:vAlign w:val="bottom"/>
            <w:tcPrChange w:id="1930" w:author="Jose Eduardo VIU" w:date="2023-04-01T18:19:00Z">
              <w:tcPr>
                <w:tcW w:w="1326" w:type="dxa"/>
                <w:tcBorders>
                  <w:bottom w:val="single" w:sz="4" w:space="0" w:color="000000"/>
                  <w:right w:val="single" w:sz="4" w:space="0" w:color="000000"/>
                </w:tcBorders>
                <w:shd w:val="clear" w:color="auto" w:fill="auto"/>
                <w:vAlign w:val="bottom"/>
              </w:tcPr>
            </w:tcPrChange>
          </w:tcPr>
          <w:p w14:paraId="05AA7CC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31" w:author="Unknown Author" w:date="2023-03-31T09:58:00Z">
                  <w:rPr/>
                </w:rPrChange>
              </w:rPr>
              <w:t>float64</w:t>
            </w:r>
          </w:p>
        </w:tc>
      </w:tr>
      <w:tr w:rsidR="00CB7E31" w14:paraId="7849666A" w14:textId="77777777" w:rsidTr="00EC154F">
        <w:trPr>
          <w:trHeight w:val="257"/>
          <w:jc w:val="center"/>
          <w:trPrChange w:id="1932"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33"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C9151F3"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34" w:author="Unknown Author" w:date="2023-03-31T09:58:00Z">
                  <w:rPr/>
                </w:rPrChange>
              </w:rPr>
              <w:t>7</w:t>
            </w:r>
          </w:p>
        </w:tc>
        <w:tc>
          <w:tcPr>
            <w:tcW w:w="1972" w:type="dxa"/>
            <w:tcBorders>
              <w:bottom w:val="single" w:sz="4" w:space="0" w:color="000000"/>
              <w:right w:val="single" w:sz="4" w:space="0" w:color="000000"/>
            </w:tcBorders>
            <w:shd w:val="clear" w:color="auto" w:fill="auto"/>
            <w:vAlign w:val="bottom"/>
            <w:tcPrChange w:id="1935" w:author="Jose Eduardo VIU" w:date="2023-04-01T18:19:00Z">
              <w:tcPr>
                <w:tcW w:w="1941" w:type="dxa"/>
                <w:tcBorders>
                  <w:bottom w:val="single" w:sz="4" w:space="0" w:color="000000"/>
                  <w:right w:val="single" w:sz="4" w:space="0" w:color="000000"/>
                </w:tcBorders>
                <w:shd w:val="clear" w:color="auto" w:fill="auto"/>
                <w:vAlign w:val="bottom"/>
              </w:tcPr>
            </w:tcPrChange>
          </w:tcPr>
          <w:p w14:paraId="0E01992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36" w:author="Unknown Author" w:date="2023-03-31T09:58:00Z">
                  <w:rPr/>
                </w:rPrChange>
              </w:rPr>
              <w:t>DiasMedios</w:t>
            </w:r>
          </w:p>
        </w:tc>
        <w:tc>
          <w:tcPr>
            <w:tcW w:w="1347" w:type="dxa"/>
            <w:tcBorders>
              <w:bottom w:val="single" w:sz="4" w:space="0" w:color="000000"/>
              <w:right w:val="single" w:sz="4" w:space="0" w:color="000000"/>
            </w:tcBorders>
            <w:shd w:val="clear" w:color="auto" w:fill="auto"/>
            <w:vAlign w:val="bottom"/>
            <w:tcPrChange w:id="1937" w:author="Jose Eduardo VIU" w:date="2023-04-01T18:19:00Z">
              <w:tcPr>
                <w:tcW w:w="1326" w:type="dxa"/>
                <w:tcBorders>
                  <w:bottom w:val="single" w:sz="4" w:space="0" w:color="000000"/>
                  <w:right w:val="single" w:sz="4" w:space="0" w:color="000000"/>
                </w:tcBorders>
                <w:shd w:val="clear" w:color="auto" w:fill="auto"/>
                <w:vAlign w:val="bottom"/>
              </w:tcPr>
            </w:tcPrChange>
          </w:tcPr>
          <w:p w14:paraId="6E5CC6F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38" w:author="Unknown Author" w:date="2023-03-31T09:58:00Z">
                  <w:rPr/>
                </w:rPrChange>
              </w:rPr>
              <w:t>float64</w:t>
            </w:r>
          </w:p>
        </w:tc>
      </w:tr>
      <w:tr w:rsidR="00CB7E31" w14:paraId="6E1E3CD7" w14:textId="77777777" w:rsidTr="00EC154F">
        <w:trPr>
          <w:trHeight w:val="257"/>
          <w:jc w:val="center"/>
          <w:trPrChange w:id="1939"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40"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2EAE06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41" w:author="Unknown Author" w:date="2023-03-31T09:58:00Z">
                  <w:rPr/>
                </w:rPrChange>
              </w:rPr>
              <w:t>8</w:t>
            </w:r>
          </w:p>
        </w:tc>
        <w:tc>
          <w:tcPr>
            <w:tcW w:w="1972" w:type="dxa"/>
            <w:tcBorders>
              <w:bottom w:val="single" w:sz="4" w:space="0" w:color="000000"/>
              <w:right w:val="single" w:sz="4" w:space="0" w:color="000000"/>
            </w:tcBorders>
            <w:shd w:val="clear" w:color="auto" w:fill="auto"/>
            <w:vAlign w:val="bottom"/>
            <w:tcPrChange w:id="1942" w:author="Jose Eduardo VIU" w:date="2023-04-01T18:19:00Z">
              <w:tcPr>
                <w:tcW w:w="1941" w:type="dxa"/>
                <w:tcBorders>
                  <w:bottom w:val="single" w:sz="4" w:space="0" w:color="000000"/>
                  <w:right w:val="single" w:sz="4" w:space="0" w:color="000000"/>
                </w:tcBorders>
                <w:shd w:val="clear" w:color="auto" w:fill="auto"/>
                <w:vAlign w:val="bottom"/>
              </w:tcPr>
            </w:tcPrChange>
          </w:tcPr>
          <w:p w14:paraId="77AEA40E"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43" w:author="Unknown Author" w:date="2023-03-31T09:58:00Z">
                  <w:rPr/>
                </w:rPrChange>
              </w:rPr>
              <w:t>GMD</w:t>
            </w:r>
          </w:p>
        </w:tc>
        <w:tc>
          <w:tcPr>
            <w:tcW w:w="1347" w:type="dxa"/>
            <w:tcBorders>
              <w:bottom w:val="single" w:sz="4" w:space="0" w:color="000000"/>
              <w:right w:val="single" w:sz="4" w:space="0" w:color="000000"/>
            </w:tcBorders>
            <w:shd w:val="clear" w:color="auto" w:fill="auto"/>
            <w:vAlign w:val="bottom"/>
            <w:tcPrChange w:id="1944" w:author="Jose Eduardo VIU" w:date="2023-04-01T18:19:00Z">
              <w:tcPr>
                <w:tcW w:w="1326" w:type="dxa"/>
                <w:tcBorders>
                  <w:bottom w:val="single" w:sz="4" w:space="0" w:color="000000"/>
                  <w:right w:val="single" w:sz="4" w:space="0" w:color="000000"/>
                </w:tcBorders>
                <w:shd w:val="clear" w:color="auto" w:fill="auto"/>
                <w:vAlign w:val="bottom"/>
              </w:tcPr>
            </w:tcPrChange>
          </w:tcPr>
          <w:p w14:paraId="01D89D7C"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45" w:author="Unknown Author" w:date="2023-03-31T09:58:00Z">
                  <w:rPr/>
                </w:rPrChange>
              </w:rPr>
              <w:t>float64</w:t>
            </w:r>
          </w:p>
        </w:tc>
      </w:tr>
      <w:tr w:rsidR="00CB7E31" w14:paraId="44F0FB94" w14:textId="77777777" w:rsidTr="00EC154F">
        <w:trPr>
          <w:trHeight w:val="257"/>
          <w:jc w:val="center"/>
          <w:trPrChange w:id="1946"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47"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910F70D"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48" w:author="Unknown Author" w:date="2023-03-31T09:58:00Z">
                  <w:rPr/>
                </w:rPrChange>
              </w:rPr>
              <w:t>9</w:t>
            </w:r>
          </w:p>
        </w:tc>
        <w:tc>
          <w:tcPr>
            <w:tcW w:w="1972" w:type="dxa"/>
            <w:tcBorders>
              <w:bottom w:val="single" w:sz="4" w:space="0" w:color="000000"/>
              <w:right w:val="single" w:sz="4" w:space="0" w:color="000000"/>
            </w:tcBorders>
            <w:shd w:val="clear" w:color="auto" w:fill="auto"/>
            <w:vAlign w:val="bottom"/>
            <w:tcPrChange w:id="1949" w:author="Jose Eduardo VIU" w:date="2023-04-01T18:19:00Z">
              <w:tcPr>
                <w:tcW w:w="1941" w:type="dxa"/>
                <w:tcBorders>
                  <w:bottom w:val="single" w:sz="4" w:space="0" w:color="000000"/>
                  <w:right w:val="single" w:sz="4" w:space="0" w:color="000000"/>
                </w:tcBorders>
                <w:shd w:val="clear" w:color="auto" w:fill="auto"/>
                <w:vAlign w:val="bottom"/>
              </w:tcPr>
            </w:tcPrChange>
          </w:tcPr>
          <w:p w14:paraId="3AE26A5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50" w:author="Unknown Author" w:date="2023-03-31T09:58:00Z">
                  <w:rPr/>
                </w:rPrChange>
              </w:rPr>
              <w:t>EntradaInicial</w:t>
            </w:r>
          </w:p>
        </w:tc>
        <w:tc>
          <w:tcPr>
            <w:tcW w:w="1347" w:type="dxa"/>
            <w:tcBorders>
              <w:bottom w:val="single" w:sz="4" w:space="0" w:color="000000"/>
              <w:right w:val="single" w:sz="4" w:space="0" w:color="000000"/>
            </w:tcBorders>
            <w:shd w:val="clear" w:color="auto" w:fill="auto"/>
            <w:vAlign w:val="bottom"/>
            <w:tcPrChange w:id="1951" w:author="Jose Eduardo VIU" w:date="2023-04-01T18:19:00Z">
              <w:tcPr>
                <w:tcW w:w="1326" w:type="dxa"/>
                <w:tcBorders>
                  <w:bottom w:val="single" w:sz="4" w:space="0" w:color="000000"/>
                  <w:right w:val="single" w:sz="4" w:space="0" w:color="000000"/>
                </w:tcBorders>
                <w:shd w:val="clear" w:color="auto" w:fill="auto"/>
                <w:vAlign w:val="bottom"/>
              </w:tcPr>
            </w:tcPrChange>
          </w:tcPr>
          <w:p w14:paraId="1B16636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52" w:author="Unknown Author" w:date="2023-03-31T09:58:00Z">
                  <w:rPr/>
                </w:rPrChange>
              </w:rPr>
              <w:t>object</w:t>
            </w:r>
          </w:p>
        </w:tc>
      </w:tr>
      <w:tr w:rsidR="00CB7E31" w14:paraId="264D6904" w14:textId="77777777" w:rsidTr="00EC154F">
        <w:trPr>
          <w:trHeight w:val="257"/>
          <w:jc w:val="center"/>
          <w:trPrChange w:id="1953"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54"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BF03255"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55" w:author="Unknown Author" w:date="2023-03-31T09:58:00Z">
                  <w:rPr/>
                </w:rPrChange>
              </w:rPr>
              <w:t>10</w:t>
            </w:r>
          </w:p>
        </w:tc>
        <w:tc>
          <w:tcPr>
            <w:tcW w:w="1972" w:type="dxa"/>
            <w:tcBorders>
              <w:bottom w:val="single" w:sz="4" w:space="0" w:color="000000"/>
              <w:right w:val="single" w:sz="4" w:space="0" w:color="000000"/>
            </w:tcBorders>
            <w:shd w:val="clear" w:color="auto" w:fill="auto"/>
            <w:vAlign w:val="bottom"/>
            <w:tcPrChange w:id="1956" w:author="Jose Eduardo VIU" w:date="2023-04-01T18:19:00Z">
              <w:tcPr>
                <w:tcW w:w="1941" w:type="dxa"/>
                <w:tcBorders>
                  <w:bottom w:val="single" w:sz="4" w:space="0" w:color="000000"/>
                  <w:right w:val="single" w:sz="4" w:space="0" w:color="000000"/>
                </w:tcBorders>
                <w:shd w:val="clear" w:color="auto" w:fill="auto"/>
                <w:vAlign w:val="bottom"/>
              </w:tcPr>
            </w:tcPrChange>
          </w:tcPr>
          <w:p w14:paraId="78C7D159"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57" w:author="Unknown Author" w:date="2023-03-31T09:58:00Z">
                  <w:rPr/>
                </w:rPrChange>
              </w:rPr>
              <w:t>EntradaFinal</w:t>
            </w:r>
          </w:p>
        </w:tc>
        <w:tc>
          <w:tcPr>
            <w:tcW w:w="1347" w:type="dxa"/>
            <w:tcBorders>
              <w:bottom w:val="single" w:sz="4" w:space="0" w:color="000000"/>
              <w:right w:val="single" w:sz="4" w:space="0" w:color="000000"/>
            </w:tcBorders>
            <w:shd w:val="clear" w:color="auto" w:fill="auto"/>
            <w:vAlign w:val="bottom"/>
            <w:tcPrChange w:id="1958" w:author="Jose Eduardo VIU" w:date="2023-04-01T18:19:00Z">
              <w:tcPr>
                <w:tcW w:w="1326" w:type="dxa"/>
                <w:tcBorders>
                  <w:bottom w:val="single" w:sz="4" w:space="0" w:color="000000"/>
                  <w:right w:val="single" w:sz="4" w:space="0" w:color="000000"/>
                </w:tcBorders>
                <w:shd w:val="clear" w:color="auto" w:fill="auto"/>
                <w:vAlign w:val="bottom"/>
              </w:tcPr>
            </w:tcPrChange>
          </w:tcPr>
          <w:p w14:paraId="24B747E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59" w:author="Unknown Author" w:date="2023-03-31T09:58:00Z">
                  <w:rPr/>
                </w:rPrChange>
              </w:rPr>
              <w:t>object</w:t>
            </w:r>
          </w:p>
        </w:tc>
      </w:tr>
      <w:tr w:rsidR="00CB7E31" w14:paraId="0E882DDC" w14:textId="77777777" w:rsidTr="00EC154F">
        <w:trPr>
          <w:trHeight w:val="257"/>
          <w:jc w:val="center"/>
          <w:trPrChange w:id="1960"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61"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2C295F9"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62" w:author="Unknown Author" w:date="2023-03-31T09:58:00Z">
                  <w:rPr/>
                </w:rPrChange>
              </w:rPr>
              <w:t>11</w:t>
            </w:r>
          </w:p>
        </w:tc>
        <w:tc>
          <w:tcPr>
            <w:tcW w:w="1972" w:type="dxa"/>
            <w:tcBorders>
              <w:bottom w:val="single" w:sz="4" w:space="0" w:color="000000"/>
              <w:right w:val="single" w:sz="4" w:space="0" w:color="000000"/>
            </w:tcBorders>
            <w:shd w:val="clear" w:color="auto" w:fill="auto"/>
            <w:vAlign w:val="bottom"/>
            <w:tcPrChange w:id="1963" w:author="Jose Eduardo VIU" w:date="2023-04-01T18:19:00Z">
              <w:tcPr>
                <w:tcW w:w="1941" w:type="dxa"/>
                <w:tcBorders>
                  <w:bottom w:val="single" w:sz="4" w:space="0" w:color="000000"/>
                  <w:right w:val="single" w:sz="4" w:space="0" w:color="000000"/>
                </w:tcBorders>
                <w:shd w:val="clear" w:color="auto" w:fill="auto"/>
                <w:vAlign w:val="bottom"/>
              </w:tcPr>
            </w:tcPrChange>
          </w:tcPr>
          <w:p w14:paraId="7E002AEC"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64" w:author="Unknown Author" w:date="2023-03-31T09:58:00Z">
                  <w:rPr/>
                </w:rPrChange>
              </w:rPr>
              <w:t>NumAnimales</w:t>
            </w:r>
          </w:p>
        </w:tc>
        <w:tc>
          <w:tcPr>
            <w:tcW w:w="1347" w:type="dxa"/>
            <w:tcBorders>
              <w:bottom w:val="single" w:sz="4" w:space="0" w:color="000000"/>
              <w:right w:val="single" w:sz="4" w:space="0" w:color="000000"/>
            </w:tcBorders>
            <w:shd w:val="clear" w:color="auto" w:fill="auto"/>
            <w:vAlign w:val="bottom"/>
            <w:tcPrChange w:id="1965" w:author="Jose Eduardo VIU" w:date="2023-04-01T18:19:00Z">
              <w:tcPr>
                <w:tcW w:w="1326" w:type="dxa"/>
                <w:tcBorders>
                  <w:bottom w:val="single" w:sz="4" w:space="0" w:color="000000"/>
                  <w:right w:val="single" w:sz="4" w:space="0" w:color="000000"/>
                </w:tcBorders>
                <w:shd w:val="clear" w:color="auto" w:fill="auto"/>
                <w:vAlign w:val="bottom"/>
              </w:tcPr>
            </w:tcPrChange>
          </w:tcPr>
          <w:p w14:paraId="677BAC2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66" w:author="Unknown Author" w:date="2023-03-31T09:58:00Z">
                  <w:rPr/>
                </w:rPrChange>
              </w:rPr>
              <w:t>int64</w:t>
            </w:r>
          </w:p>
        </w:tc>
      </w:tr>
      <w:tr w:rsidR="00CB7E31" w14:paraId="2C02FD98" w14:textId="77777777" w:rsidTr="00EC154F">
        <w:trPr>
          <w:trHeight w:val="257"/>
          <w:jc w:val="center"/>
          <w:trPrChange w:id="1967"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68"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195414A9"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69" w:author="Unknown Author" w:date="2023-03-31T09:58:00Z">
                  <w:rPr/>
                </w:rPrChange>
              </w:rPr>
              <w:t>12</w:t>
            </w:r>
          </w:p>
        </w:tc>
        <w:tc>
          <w:tcPr>
            <w:tcW w:w="1972" w:type="dxa"/>
            <w:tcBorders>
              <w:bottom w:val="single" w:sz="4" w:space="0" w:color="000000"/>
              <w:right w:val="single" w:sz="4" w:space="0" w:color="000000"/>
            </w:tcBorders>
            <w:shd w:val="clear" w:color="auto" w:fill="auto"/>
            <w:vAlign w:val="bottom"/>
            <w:tcPrChange w:id="1970" w:author="Jose Eduardo VIU" w:date="2023-04-01T18:19:00Z">
              <w:tcPr>
                <w:tcW w:w="1941" w:type="dxa"/>
                <w:tcBorders>
                  <w:bottom w:val="single" w:sz="4" w:space="0" w:color="000000"/>
                  <w:right w:val="single" w:sz="4" w:space="0" w:color="000000"/>
                </w:tcBorders>
                <w:shd w:val="clear" w:color="auto" w:fill="auto"/>
                <w:vAlign w:val="bottom"/>
              </w:tcPr>
            </w:tcPrChange>
          </w:tcPr>
          <w:p w14:paraId="49A952A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71" w:author="Unknown Author" w:date="2023-03-31T09:58:00Z">
                  <w:rPr/>
                </w:rPrChange>
              </w:rPr>
              <w:t>na_nombre</w:t>
            </w:r>
          </w:p>
        </w:tc>
        <w:tc>
          <w:tcPr>
            <w:tcW w:w="1347" w:type="dxa"/>
            <w:tcBorders>
              <w:bottom w:val="single" w:sz="4" w:space="0" w:color="000000"/>
              <w:right w:val="single" w:sz="4" w:space="0" w:color="000000"/>
            </w:tcBorders>
            <w:shd w:val="clear" w:color="auto" w:fill="auto"/>
            <w:vAlign w:val="bottom"/>
            <w:tcPrChange w:id="1972" w:author="Jose Eduardo VIU" w:date="2023-04-01T18:19:00Z">
              <w:tcPr>
                <w:tcW w:w="1326" w:type="dxa"/>
                <w:tcBorders>
                  <w:bottom w:val="single" w:sz="4" w:space="0" w:color="000000"/>
                  <w:right w:val="single" w:sz="4" w:space="0" w:color="000000"/>
                </w:tcBorders>
                <w:shd w:val="clear" w:color="auto" w:fill="auto"/>
                <w:vAlign w:val="bottom"/>
              </w:tcPr>
            </w:tcPrChange>
          </w:tcPr>
          <w:p w14:paraId="7FD5113B"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73" w:author="Unknown Author" w:date="2023-03-31T09:58:00Z">
                  <w:rPr/>
                </w:rPrChange>
              </w:rPr>
              <w:t>object</w:t>
            </w:r>
          </w:p>
        </w:tc>
      </w:tr>
      <w:tr w:rsidR="00CB7E31" w14:paraId="07C5E84B" w14:textId="77777777" w:rsidTr="00EC154F">
        <w:trPr>
          <w:trHeight w:val="257"/>
          <w:jc w:val="center"/>
          <w:trPrChange w:id="1974"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75"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09C77F1F"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76" w:author="Unknown Author" w:date="2023-03-31T09:58:00Z">
                  <w:rPr/>
                </w:rPrChange>
              </w:rPr>
              <w:t>13</w:t>
            </w:r>
          </w:p>
        </w:tc>
        <w:tc>
          <w:tcPr>
            <w:tcW w:w="1972" w:type="dxa"/>
            <w:tcBorders>
              <w:bottom w:val="single" w:sz="4" w:space="0" w:color="000000"/>
              <w:right w:val="single" w:sz="4" w:space="0" w:color="000000"/>
            </w:tcBorders>
            <w:shd w:val="clear" w:color="auto" w:fill="auto"/>
            <w:vAlign w:val="bottom"/>
            <w:tcPrChange w:id="1977" w:author="Jose Eduardo VIU" w:date="2023-04-01T18:19:00Z">
              <w:tcPr>
                <w:tcW w:w="1941" w:type="dxa"/>
                <w:tcBorders>
                  <w:bottom w:val="single" w:sz="4" w:space="0" w:color="000000"/>
                  <w:right w:val="single" w:sz="4" w:space="0" w:color="000000"/>
                </w:tcBorders>
                <w:shd w:val="clear" w:color="auto" w:fill="auto"/>
                <w:vAlign w:val="bottom"/>
              </w:tcPr>
            </w:tcPrChange>
          </w:tcPr>
          <w:p w14:paraId="45648601"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78" w:author="Unknown Author" w:date="2023-03-31T09:58:00Z">
                  <w:rPr/>
                </w:rPrChange>
              </w:rPr>
              <w:t>na_rega</w:t>
            </w:r>
          </w:p>
        </w:tc>
        <w:tc>
          <w:tcPr>
            <w:tcW w:w="1347" w:type="dxa"/>
            <w:tcBorders>
              <w:bottom w:val="single" w:sz="4" w:space="0" w:color="000000"/>
              <w:right w:val="single" w:sz="4" w:space="0" w:color="000000"/>
            </w:tcBorders>
            <w:shd w:val="clear" w:color="auto" w:fill="auto"/>
            <w:vAlign w:val="bottom"/>
            <w:tcPrChange w:id="1979" w:author="Jose Eduardo VIU" w:date="2023-04-01T18:19:00Z">
              <w:tcPr>
                <w:tcW w:w="1326" w:type="dxa"/>
                <w:tcBorders>
                  <w:bottom w:val="single" w:sz="4" w:space="0" w:color="000000"/>
                  <w:right w:val="single" w:sz="4" w:space="0" w:color="000000"/>
                </w:tcBorders>
                <w:shd w:val="clear" w:color="auto" w:fill="auto"/>
                <w:vAlign w:val="bottom"/>
              </w:tcPr>
            </w:tcPrChange>
          </w:tcPr>
          <w:p w14:paraId="3C75A19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80" w:author="Unknown Author" w:date="2023-03-31T09:58:00Z">
                  <w:rPr/>
                </w:rPrChange>
              </w:rPr>
              <w:t>object</w:t>
            </w:r>
          </w:p>
        </w:tc>
      </w:tr>
      <w:tr w:rsidR="00CB7E31" w14:paraId="5A7882DD" w14:textId="77777777" w:rsidTr="00EC154F">
        <w:trPr>
          <w:trHeight w:val="257"/>
          <w:jc w:val="center"/>
          <w:trPrChange w:id="1981"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82"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E6D3A1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83" w:author="Unknown Author" w:date="2023-03-31T09:58:00Z">
                  <w:rPr/>
                </w:rPrChange>
              </w:rPr>
              <w:t>14</w:t>
            </w:r>
          </w:p>
        </w:tc>
        <w:tc>
          <w:tcPr>
            <w:tcW w:w="1972" w:type="dxa"/>
            <w:tcBorders>
              <w:bottom w:val="single" w:sz="4" w:space="0" w:color="000000"/>
              <w:right w:val="single" w:sz="4" w:space="0" w:color="000000"/>
            </w:tcBorders>
            <w:shd w:val="clear" w:color="auto" w:fill="auto"/>
            <w:vAlign w:val="bottom"/>
            <w:tcPrChange w:id="1984" w:author="Jose Eduardo VIU" w:date="2023-04-01T18:19:00Z">
              <w:tcPr>
                <w:tcW w:w="1941" w:type="dxa"/>
                <w:tcBorders>
                  <w:bottom w:val="single" w:sz="4" w:space="0" w:color="000000"/>
                  <w:right w:val="single" w:sz="4" w:space="0" w:color="000000"/>
                </w:tcBorders>
                <w:shd w:val="clear" w:color="auto" w:fill="auto"/>
                <w:vAlign w:val="bottom"/>
              </w:tcPr>
            </w:tcPrChange>
          </w:tcPr>
          <w:p w14:paraId="4F59A08D"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85" w:author="Unknown Author" w:date="2023-03-31T09:58:00Z">
                  <w:rPr/>
                </w:rPrChange>
              </w:rPr>
              <w:t>se_nombre</w:t>
            </w:r>
          </w:p>
        </w:tc>
        <w:tc>
          <w:tcPr>
            <w:tcW w:w="1347" w:type="dxa"/>
            <w:tcBorders>
              <w:bottom w:val="single" w:sz="4" w:space="0" w:color="000000"/>
              <w:right w:val="single" w:sz="4" w:space="0" w:color="000000"/>
            </w:tcBorders>
            <w:shd w:val="clear" w:color="auto" w:fill="auto"/>
            <w:vAlign w:val="bottom"/>
            <w:tcPrChange w:id="1986" w:author="Jose Eduardo VIU" w:date="2023-04-01T18:19:00Z">
              <w:tcPr>
                <w:tcW w:w="1326" w:type="dxa"/>
                <w:tcBorders>
                  <w:bottom w:val="single" w:sz="4" w:space="0" w:color="000000"/>
                  <w:right w:val="single" w:sz="4" w:space="0" w:color="000000"/>
                </w:tcBorders>
                <w:shd w:val="clear" w:color="auto" w:fill="auto"/>
                <w:vAlign w:val="bottom"/>
              </w:tcPr>
            </w:tcPrChange>
          </w:tcPr>
          <w:p w14:paraId="3C711D29"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87" w:author="Unknown Author" w:date="2023-03-31T09:58:00Z">
                  <w:rPr/>
                </w:rPrChange>
              </w:rPr>
              <w:t>object</w:t>
            </w:r>
          </w:p>
        </w:tc>
      </w:tr>
      <w:tr w:rsidR="00CB7E31" w14:paraId="42011433" w14:textId="77777777" w:rsidTr="00EC154F">
        <w:trPr>
          <w:trHeight w:val="257"/>
          <w:jc w:val="center"/>
          <w:trPrChange w:id="1988"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89"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5C413160"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90" w:author="Unknown Author" w:date="2023-03-31T09:58:00Z">
                  <w:rPr/>
                </w:rPrChange>
              </w:rPr>
              <w:t>15</w:t>
            </w:r>
          </w:p>
        </w:tc>
        <w:tc>
          <w:tcPr>
            <w:tcW w:w="1972" w:type="dxa"/>
            <w:tcBorders>
              <w:bottom w:val="single" w:sz="4" w:space="0" w:color="000000"/>
              <w:right w:val="single" w:sz="4" w:space="0" w:color="000000"/>
            </w:tcBorders>
            <w:shd w:val="clear" w:color="auto" w:fill="auto"/>
            <w:vAlign w:val="bottom"/>
            <w:tcPrChange w:id="1991" w:author="Jose Eduardo VIU" w:date="2023-04-01T18:19:00Z">
              <w:tcPr>
                <w:tcW w:w="1941" w:type="dxa"/>
                <w:tcBorders>
                  <w:bottom w:val="single" w:sz="4" w:space="0" w:color="000000"/>
                  <w:right w:val="single" w:sz="4" w:space="0" w:color="000000"/>
                </w:tcBorders>
                <w:shd w:val="clear" w:color="auto" w:fill="auto"/>
                <w:vAlign w:val="bottom"/>
              </w:tcPr>
            </w:tcPrChange>
          </w:tcPr>
          <w:p w14:paraId="4C10089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92" w:author="Unknown Author" w:date="2023-03-31T09:58:00Z">
                  <w:rPr/>
                </w:rPrChange>
              </w:rPr>
              <w:t>PesoEntMedio</w:t>
            </w:r>
          </w:p>
        </w:tc>
        <w:tc>
          <w:tcPr>
            <w:tcW w:w="1347" w:type="dxa"/>
            <w:tcBorders>
              <w:bottom w:val="single" w:sz="4" w:space="0" w:color="000000"/>
              <w:right w:val="single" w:sz="4" w:space="0" w:color="000000"/>
            </w:tcBorders>
            <w:shd w:val="clear" w:color="auto" w:fill="auto"/>
            <w:vAlign w:val="bottom"/>
            <w:tcPrChange w:id="1993" w:author="Jose Eduardo VIU" w:date="2023-04-01T18:19:00Z">
              <w:tcPr>
                <w:tcW w:w="1326" w:type="dxa"/>
                <w:tcBorders>
                  <w:bottom w:val="single" w:sz="4" w:space="0" w:color="000000"/>
                  <w:right w:val="single" w:sz="4" w:space="0" w:color="000000"/>
                </w:tcBorders>
                <w:shd w:val="clear" w:color="auto" w:fill="auto"/>
                <w:vAlign w:val="bottom"/>
              </w:tcPr>
            </w:tcPrChange>
          </w:tcPr>
          <w:p w14:paraId="1E266518"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94" w:author="Unknown Author" w:date="2023-03-31T09:58:00Z">
                  <w:rPr/>
                </w:rPrChange>
              </w:rPr>
              <w:t>float64</w:t>
            </w:r>
          </w:p>
        </w:tc>
      </w:tr>
      <w:tr w:rsidR="00CB7E31" w14:paraId="4B2468CD" w14:textId="77777777" w:rsidTr="00EC154F">
        <w:trPr>
          <w:trHeight w:val="257"/>
          <w:jc w:val="center"/>
          <w:trPrChange w:id="1995"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1996"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E70B12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1997" w:author="Unknown Author" w:date="2023-03-31T09:58:00Z">
                  <w:rPr/>
                </w:rPrChange>
              </w:rPr>
              <w:t>16</w:t>
            </w:r>
          </w:p>
        </w:tc>
        <w:tc>
          <w:tcPr>
            <w:tcW w:w="1972" w:type="dxa"/>
            <w:tcBorders>
              <w:bottom w:val="single" w:sz="4" w:space="0" w:color="000000"/>
              <w:right w:val="single" w:sz="4" w:space="0" w:color="000000"/>
            </w:tcBorders>
            <w:shd w:val="clear" w:color="auto" w:fill="auto"/>
            <w:vAlign w:val="bottom"/>
            <w:tcPrChange w:id="1998" w:author="Jose Eduardo VIU" w:date="2023-04-01T18:19:00Z">
              <w:tcPr>
                <w:tcW w:w="1941" w:type="dxa"/>
                <w:tcBorders>
                  <w:bottom w:val="single" w:sz="4" w:space="0" w:color="000000"/>
                  <w:right w:val="single" w:sz="4" w:space="0" w:color="000000"/>
                </w:tcBorders>
                <w:shd w:val="clear" w:color="auto" w:fill="auto"/>
                <w:vAlign w:val="bottom"/>
              </w:tcPr>
            </w:tcPrChange>
          </w:tcPr>
          <w:p w14:paraId="04483F92"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1999" w:author="Unknown Author" w:date="2023-03-31T09:58:00Z">
                  <w:rPr/>
                </w:rPrChange>
              </w:rPr>
              <w:t>PesoRecMedio</w:t>
            </w:r>
          </w:p>
        </w:tc>
        <w:tc>
          <w:tcPr>
            <w:tcW w:w="1347" w:type="dxa"/>
            <w:tcBorders>
              <w:bottom w:val="single" w:sz="4" w:space="0" w:color="000000"/>
              <w:right w:val="single" w:sz="4" w:space="0" w:color="000000"/>
            </w:tcBorders>
            <w:shd w:val="clear" w:color="auto" w:fill="auto"/>
            <w:vAlign w:val="bottom"/>
            <w:tcPrChange w:id="2000" w:author="Jose Eduardo VIU" w:date="2023-04-01T18:19:00Z">
              <w:tcPr>
                <w:tcW w:w="1326" w:type="dxa"/>
                <w:tcBorders>
                  <w:bottom w:val="single" w:sz="4" w:space="0" w:color="000000"/>
                  <w:right w:val="single" w:sz="4" w:space="0" w:color="000000"/>
                </w:tcBorders>
                <w:shd w:val="clear" w:color="auto" w:fill="auto"/>
                <w:vAlign w:val="bottom"/>
              </w:tcPr>
            </w:tcPrChange>
          </w:tcPr>
          <w:p w14:paraId="62BB6BD3"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01" w:author="Unknown Author" w:date="2023-03-31T09:58:00Z">
                  <w:rPr/>
                </w:rPrChange>
              </w:rPr>
              <w:t>float64</w:t>
            </w:r>
          </w:p>
        </w:tc>
      </w:tr>
      <w:tr w:rsidR="00CB7E31" w14:paraId="1215C4CE" w14:textId="77777777" w:rsidTr="00EC154F">
        <w:trPr>
          <w:trHeight w:val="257"/>
          <w:jc w:val="center"/>
          <w:trPrChange w:id="2002"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03"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ED55092"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04" w:author="Unknown Author" w:date="2023-03-31T09:58:00Z">
                  <w:rPr/>
                </w:rPrChange>
              </w:rPr>
              <w:t>17</w:t>
            </w:r>
          </w:p>
        </w:tc>
        <w:tc>
          <w:tcPr>
            <w:tcW w:w="1972" w:type="dxa"/>
            <w:tcBorders>
              <w:bottom w:val="single" w:sz="4" w:space="0" w:color="000000"/>
              <w:right w:val="single" w:sz="4" w:space="0" w:color="000000"/>
            </w:tcBorders>
            <w:shd w:val="clear" w:color="auto" w:fill="auto"/>
            <w:vAlign w:val="bottom"/>
            <w:tcPrChange w:id="2005" w:author="Jose Eduardo VIU" w:date="2023-04-01T18:19:00Z">
              <w:tcPr>
                <w:tcW w:w="1941" w:type="dxa"/>
                <w:tcBorders>
                  <w:bottom w:val="single" w:sz="4" w:space="0" w:color="000000"/>
                  <w:right w:val="single" w:sz="4" w:space="0" w:color="000000"/>
                </w:tcBorders>
                <w:shd w:val="clear" w:color="auto" w:fill="auto"/>
                <w:vAlign w:val="bottom"/>
              </w:tcPr>
            </w:tcPrChange>
          </w:tcPr>
          <w:p w14:paraId="6880D18B"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06" w:author="Unknown Author" w:date="2023-03-31T09:58:00Z">
                  <w:rPr/>
                </w:rPrChange>
              </w:rPr>
              <w:t>NumBajas</w:t>
            </w:r>
          </w:p>
        </w:tc>
        <w:tc>
          <w:tcPr>
            <w:tcW w:w="1347" w:type="dxa"/>
            <w:tcBorders>
              <w:bottom w:val="single" w:sz="4" w:space="0" w:color="000000"/>
              <w:right w:val="single" w:sz="4" w:space="0" w:color="000000"/>
            </w:tcBorders>
            <w:shd w:val="clear" w:color="auto" w:fill="auto"/>
            <w:vAlign w:val="bottom"/>
            <w:tcPrChange w:id="2007" w:author="Jose Eduardo VIU" w:date="2023-04-01T18:19:00Z">
              <w:tcPr>
                <w:tcW w:w="1326" w:type="dxa"/>
                <w:tcBorders>
                  <w:bottom w:val="single" w:sz="4" w:space="0" w:color="000000"/>
                  <w:right w:val="single" w:sz="4" w:space="0" w:color="000000"/>
                </w:tcBorders>
                <w:shd w:val="clear" w:color="auto" w:fill="auto"/>
                <w:vAlign w:val="bottom"/>
              </w:tcPr>
            </w:tcPrChange>
          </w:tcPr>
          <w:p w14:paraId="30F3BFE7"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08" w:author="Unknown Author" w:date="2023-03-31T09:58:00Z">
                  <w:rPr/>
                </w:rPrChange>
              </w:rPr>
              <w:t>float64</w:t>
            </w:r>
          </w:p>
        </w:tc>
      </w:tr>
      <w:tr w:rsidR="00CB7E31" w14:paraId="0259760B" w14:textId="77777777" w:rsidTr="00EC154F">
        <w:trPr>
          <w:trHeight w:val="257"/>
          <w:jc w:val="center"/>
          <w:trPrChange w:id="2009"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10"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682BDC0A"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11" w:author="Unknown Author" w:date="2023-03-31T09:58:00Z">
                  <w:rPr/>
                </w:rPrChange>
              </w:rPr>
              <w:t>18</w:t>
            </w:r>
          </w:p>
        </w:tc>
        <w:tc>
          <w:tcPr>
            <w:tcW w:w="1972" w:type="dxa"/>
            <w:tcBorders>
              <w:bottom w:val="single" w:sz="4" w:space="0" w:color="000000"/>
              <w:right w:val="single" w:sz="4" w:space="0" w:color="000000"/>
            </w:tcBorders>
            <w:shd w:val="clear" w:color="auto" w:fill="auto"/>
            <w:vAlign w:val="bottom"/>
            <w:tcPrChange w:id="2012" w:author="Jose Eduardo VIU" w:date="2023-04-01T18:19:00Z">
              <w:tcPr>
                <w:tcW w:w="1941" w:type="dxa"/>
                <w:tcBorders>
                  <w:bottom w:val="single" w:sz="4" w:space="0" w:color="000000"/>
                  <w:right w:val="single" w:sz="4" w:space="0" w:color="000000"/>
                </w:tcBorders>
                <w:shd w:val="clear" w:color="auto" w:fill="auto"/>
                <w:vAlign w:val="bottom"/>
              </w:tcPr>
            </w:tcPrChange>
          </w:tcPr>
          <w:p w14:paraId="75A5573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13" w:author="Unknown Author" w:date="2023-03-31T09:58:00Z">
                  <w:rPr/>
                </w:rPrChange>
              </w:rPr>
              <w:t>GPS_Longitud</w:t>
            </w:r>
          </w:p>
        </w:tc>
        <w:tc>
          <w:tcPr>
            <w:tcW w:w="1347" w:type="dxa"/>
            <w:tcBorders>
              <w:bottom w:val="single" w:sz="4" w:space="0" w:color="000000"/>
              <w:right w:val="single" w:sz="4" w:space="0" w:color="000000"/>
            </w:tcBorders>
            <w:shd w:val="clear" w:color="auto" w:fill="auto"/>
            <w:vAlign w:val="bottom"/>
            <w:tcPrChange w:id="2014" w:author="Jose Eduardo VIU" w:date="2023-04-01T18:19:00Z">
              <w:tcPr>
                <w:tcW w:w="1326" w:type="dxa"/>
                <w:tcBorders>
                  <w:bottom w:val="single" w:sz="4" w:space="0" w:color="000000"/>
                  <w:right w:val="single" w:sz="4" w:space="0" w:color="000000"/>
                </w:tcBorders>
                <w:shd w:val="clear" w:color="auto" w:fill="auto"/>
                <w:vAlign w:val="bottom"/>
              </w:tcPr>
            </w:tcPrChange>
          </w:tcPr>
          <w:p w14:paraId="631045FA"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15" w:author="Unknown Author" w:date="2023-03-31T09:58:00Z">
                  <w:rPr/>
                </w:rPrChange>
              </w:rPr>
              <w:t>float64</w:t>
            </w:r>
          </w:p>
        </w:tc>
      </w:tr>
      <w:tr w:rsidR="00CB7E31" w14:paraId="718F5555" w14:textId="77777777" w:rsidTr="00EC154F">
        <w:trPr>
          <w:trHeight w:val="257"/>
          <w:jc w:val="center"/>
          <w:trPrChange w:id="2016"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17"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D123EE4"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18" w:author="Unknown Author" w:date="2023-03-31T09:58:00Z">
                  <w:rPr/>
                </w:rPrChange>
              </w:rPr>
              <w:t>19</w:t>
            </w:r>
          </w:p>
        </w:tc>
        <w:tc>
          <w:tcPr>
            <w:tcW w:w="1972" w:type="dxa"/>
            <w:tcBorders>
              <w:bottom w:val="single" w:sz="4" w:space="0" w:color="000000"/>
              <w:right w:val="single" w:sz="4" w:space="0" w:color="000000"/>
            </w:tcBorders>
            <w:shd w:val="clear" w:color="auto" w:fill="auto"/>
            <w:vAlign w:val="bottom"/>
            <w:tcPrChange w:id="2019" w:author="Jose Eduardo VIU" w:date="2023-04-01T18:19:00Z">
              <w:tcPr>
                <w:tcW w:w="1941" w:type="dxa"/>
                <w:tcBorders>
                  <w:bottom w:val="single" w:sz="4" w:space="0" w:color="000000"/>
                  <w:right w:val="single" w:sz="4" w:space="0" w:color="000000"/>
                </w:tcBorders>
                <w:shd w:val="clear" w:color="auto" w:fill="auto"/>
                <w:vAlign w:val="bottom"/>
              </w:tcPr>
            </w:tcPrChange>
          </w:tcPr>
          <w:p w14:paraId="000381D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20" w:author="Unknown Author" w:date="2023-03-31T09:58:00Z">
                  <w:rPr/>
                </w:rPrChange>
              </w:rPr>
              <w:t>GPS_Latitud</w:t>
            </w:r>
          </w:p>
        </w:tc>
        <w:tc>
          <w:tcPr>
            <w:tcW w:w="1347" w:type="dxa"/>
            <w:tcBorders>
              <w:bottom w:val="single" w:sz="4" w:space="0" w:color="000000"/>
              <w:right w:val="single" w:sz="4" w:space="0" w:color="000000"/>
            </w:tcBorders>
            <w:shd w:val="clear" w:color="auto" w:fill="auto"/>
            <w:vAlign w:val="bottom"/>
            <w:tcPrChange w:id="2021" w:author="Jose Eduardo VIU" w:date="2023-04-01T18:19:00Z">
              <w:tcPr>
                <w:tcW w:w="1326" w:type="dxa"/>
                <w:tcBorders>
                  <w:bottom w:val="single" w:sz="4" w:space="0" w:color="000000"/>
                  <w:right w:val="single" w:sz="4" w:space="0" w:color="000000"/>
                </w:tcBorders>
                <w:shd w:val="clear" w:color="auto" w:fill="auto"/>
                <w:vAlign w:val="bottom"/>
              </w:tcPr>
            </w:tcPrChange>
          </w:tcPr>
          <w:p w14:paraId="21987A0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22" w:author="Unknown Author" w:date="2023-03-31T09:58:00Z">
                  <w:rPr/>
                </w:rPrChange>
              </w:rPr>
              <w:t>float64</w:t>
            </w:r>
          </w:p>
        </w:tc>
      </w:tr>
      <w:tr w:rsidR="00CB7E31" w14:paraId="4A622F5A" w14:textId="77777777" w:rsidTr="00EC154F">
        <w:trPr>
          <w:trHeight w:val="257"/>
          <w:jc w:val="center"/>
          <w:trPrChange w:id="2023"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24"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22C99B46"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25" w:author="Unknown Author" w:date="2023-03-31T09:58:00Z">
                  <w:rPr/>
                </w:rPrChange>
              </w:rPr>
              <w:t>20</w:t>
            </w:r>
          </w:p>
        </w:tc>
        <w:tc>
          <w:tcPr>
            <w:tcW w:w="1972" w:type="dxa"/>
            <w:tcBorders>
              <w:bottom w:val="single" w:sz="4" w:space="0" w:color="000000"/>
              <w:right w:val="single" w:sz="4" w:space="0" w:color="000000"/>
            </w:tcBorders>
            <w:shd w:val="clear" w:color="auto" w:fill="auto"/>
            <w:vAlign w:val="bottom"/>
            <w:tcPrChange w:id="2026" w:author="Jose Eduardo VIU" w:date="2023-04-01T18:19:00Z">
              <w:tcPr>
                <w:tcW w:w="1941" w:type="dxa"/>
                <w:tcBorders>
                  <w:bottom w:val="single" w:sz="4" w:space="0" w:color="000000"/>
                  <w:right w:val="single" w:sz="4" w:space="0" w:color="000000"/>
                </w:tcBorders>
                <w:shd w:val="clear" w:color="auto" w:fill="auto"/>
                <w:vAlign w:val="bottom"/>
              </w:tcPr>
            </w:tcPrChange>
          </w:tcPr>
          <w:p w14:paraId="2B569231"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27" w:author="Unknown Author" w:date="2023-03-31T09:58:00Z">
                  <w:rPr/>
                </w:rPrChange>
              </w:rPr>
              <w:t>gr_codpos</w:t>
            </w:r>
          </w:p>
        </w:tc>
        <w:tc>
          <w:tcPr>
            <w:tcW w:w="1347" w:type="dxa"/>
            <w:tcBorders>
              <w:bottom w:val="single" w:sz="4" w:space="0" w:color="000000"/>
              <w:right w:val="single" w:sz="4" w:space="0" w:color="000000"/>
            </w:tcBorders>
            <w:shd w:val="clear" w:color="auto" w:fill="auto"/>
            <w:vAlign w:val="bottom"/>
            <w:tcPrChange w:id="2028" w:author="Jose Eduardo VIU" w:date="2023-04-01T18:19:00Z">
              <w:tcPr>
                <w:tcW w:w="1326" w:type="dxa"/>
                <w:tcBorders>
                  <w:bottom w:val="single" w:sz="4" w:space="0" w:color="000000"/>
                  <w:right w:val="single" w:sz="4" w:space="0" w:color="000000"/>
                </w:tcBorders>
                <w:shd w:val="clear" w:color="auto" w:fill="auto"/>
                <w:vAlign w:val="bottom"/>
              </w:tcPr>
            </w:tcPrChange>
          </w:tcPr>
          <w:p w14:paraId="33331966"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29" w:author="Unknown Author" w:date="2023-03-31T09:58:00Z">
                  <w:rPr/>
                </w:rPrChange>
              </w:rPr>
              <w:t>float64</w:t>
            </w:r>
          </w:p>
        </w:tc>
      </w:tr>
      <w:tr w:rsidR="00CB7E31" w14:paraId="52812B97" w14:textId="77777777" w:rsidTr="00EC154F">
        <w:trPr>
          <w:trHeight w:val="257"/>
          <w:jc w:val="center"/>
          <w:trPrChange w:id="2030"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31"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33BF6C9C"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32" w:author="Unknown Author" w:date="2023-03-31T09:58:00Z">
                  <w:rPr/>
                </w:rPrChange>
              </w:rPr>
              <w:lastRenderedPageBreak/>
              <w:t>21</w:t>
            </w:r>
          </w:p>
        </w:tc>
        <w:tc>
          <w:tcPr>
            <w:tcW w:w="1972" w:type="dxa"/>
            <w:tcBorders>
              <w:bottom w:val="single" w:sz="4" w:space="0" w:color="000000"/>
              <w:right w:val="single" w:sz="4" w:space="0" w:color="000000"/>
            </w:tcBorders>
            <w:shd w:val="clear" w:color="auto" w:fill="auto"/>
            <w:vAlign w:val="bottom"/>
            <w:tcPrChange w:id="2033" w:author="Jose Eduardo VIU" w:date="2023-04-01T18:19:00Z">
              <w:tcPr>
                <w:tcW w:w="1941" w:type="dxa"/>
                <w:tcBorders>
                  <w:bottom w:val="single" w:sz="4" w:space="0" w:color="000000"/>
                  <w:right w:val="single" w:sz="4" w:space="0" w:color="000000"/>
                </w:tcBorders>
                <w:shd w:val="clear" w:color="auto" w:fill="auto"/>
                <w:vAlign w:val="bottom"/>
              </w:tcPr>
            </w:tcPrChange>
          </w:tcPr>
          <w:p w14:paraId="51B65923"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34" w:author="Unknown Author" w:date="2023-03-31T09:58:00Z">
                  <w:rPr/>
                </w:rPrChange>
              </w:rPr>
              <w:t>gr_poblacion</w:t>
            </w:r>
          </w:p>
        </w:tc>
        <w:tc>
          <w:tcPr>
            <w:tcW w:w="1347" w:type="dxa"/>
            <w:tcBorders>
              <w:bottom w:val="single" w:sz="4" w:space="0" w:color="000000"/>
              <w:right w:val="single" w:sz="4" w:space="0" w:color="000000"/>
            </w:tcBorders>
            <w:shd w:val="clear" w:color="auto" w:fill="auto"/>
            <w:vAlign w:val="bottom"/>
            <w:tcPrChange w:id="2035" w:author="Jose Eduardo VIU" w:date="2023-04-01T18:19:00Z">
              <w:tcPr>
                <w:tcW w:w="1326" w:type="dxa"/>
                <w:tcBorders>
                  <w:bottom w:val="single" w:sz="4" w:space="0" w:color="000000"/>
                  <w:right w:val="single" w:sz="4" w:space="0" w:color="000000"/>
                </w:tcBorders>
                <w:shd w:val="clear" w:color="auto" w:fill="auto"/>
                <w:vAlign w:val="bottom"/>
              </w:tcPr>
            </w:tcPrChange>
          </w:tcPr>
          <w:p w14:paraId="5B8683F5"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36" w:author="Unknown Author" w:date="2023-03-31T09:58:00Z">
                  <w:rPr/>
                </w:rPrChange>
              </w:rPr>
              <w:t>object</w:t>
            </w:r>
          </w:p>
        </w:tc>
      </w:tr>
      <w:tr w:rsidR="00CB7E31" w14:paraId="6537CEA4" w14:textId="77777777" w:rsidTr="00EC154F">
        <w:trPr>
          <w:trHeight w:val="257"/>
          <w:jc w:val="center"/>
          <w:trPrChange w:id="2037" w:author="Jose Eduardo VIU" w:date="2023-04-01T18:19:00Z">
            <w:trPr>
              <w:trHeight w:val="300"/>
              <w:jc w:val="center"/>
            </w:trPr>
          </w:trPrChange>
        </w:trPr>
        <w:tc>
          <w:tcPr>
            <w:tcW w:w="879" w:type="dxa"/>
            <w:tcBorders>
              <w:left w:val="single" w:sz="4" w:space="0" w:color="000000"/>
              <w:bottom w:val="single" w:sz="4" w:space="0" w:color="000000"/>
              <w:right w:val="single" w:sz="4" w:space="0" w:color="000000"/>
            </w:tcBorders>
            <w:shd w:val="clear" w:color="auto" w:fill="auto"/>
            <w:vAlign w:val="bottom"/>
            <w:tcPrChange w:id="2038" w:author="Jose Eduardo VIU" w:date="2023-04-01T18:19:00Z">
              <w:tcPr>
                <w:tcW w:w="866" w:type="dxa"/>
                <w:tcBorders>
                  <w:left w:val="single" w:sz="4" w:space="0" w:color="000000"/>
                  <w:bottom w:val="single" w:sz="4" w:space="0" w:color="000000"/>
                  <w:right w:val="single" w:sz="4" w:space="0" w:color="000000"/>
                </w:tcBorders>
                <w:shd w:val="clear" w:color="auto" w:fill="auto"/>
                <w:vAlign w:val="bottom"/>
              </w:tcPr>
            </w:tcPrChange>
          </w:tcPr>
          <w:p w14:paraId="407214AD" w14:textId="77777777" w:rsidR="00CB7E31" w:rsidRDefault="00000000">
            <w:pPr>
              <w:widowControl w:val="0"/>
              <w:suppressAutoHyphens w:val="0"/>
              <w:spacing w:after="0" w:line="240" w:lineRule="auto"/>
              <w:jc w:val="right"/>
              <w:rPr>
                <w:sz w:val="18"/>
                <w:szCs w:val="18"/>
              </w:rPr>
            </w:pPr>
            <w:r>
              <w:rPr>
                <w:rFonts w:ascii="Calibri" w:eastAsia="Times New Roman" w:hAnsi="Calibri" w:cs="Calibri"/>
                <w:color w:val="000000"/>
                <w:sz w:val="18"/>
                <w:szCs w:val="18"/>
                <w:lang w:eastAsia="es-ES"/>
                <w:rPrChange w:id="2039" w:author="Unknown Author" w:date="2023-03-31T09:58:00Z">
                  <w:rPr/>
                </w:rPrChange>
              </w:rPr>
              <w:t>22</w:t>
            </w:r>
          </w:p>
        </w:tc>
        <w:tc>
          <w:tcPr>
            <w:tcW w:w="1972" w:type="dxa"/>
            <w:tcBorders>
              <w:bottom w:val="single" w:sz="4" w:space="0" w:color="000000"/>
              <w:right w:val="single" w:sz="4" w:space="0" w:color="000000"/>
            </w:tcBorders>
            <w:shd w:val="clear" w:color="auto" w:fill="auto"/>
            <w:vAlign w:val="bottom"/>
            <w:tcPrChange w:id="2040" w:author="Jose Eduardo VIU" w:date="2023-04-01T18:19:00Z">
              <w:tcPr>
                <w:tcW w:w="1941" w:type="dxa"/>
                <w:tcBorders>
                  <w:bottom w:val="single" w:sz="4" w:space="0" w:color="000000"/>
                  <w:right w:val="single" w:sz="4" w:space="0" w:color="000000"/>
                </w:tcBorders>
                <w:shd w:val="clear" w:color="auto" w:fill="auto"/>
                <w:vAlign w:val="bottom"/>
              </w:tcPr>
            </w:tcPrChange>
          </w:tcPr>
          <w:p w14:paraId="738FFBFF"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41" w:author="Unknown Author" w:date="2023-03-31T09:58:00Z">
                  <w:rPr/>
                </w:rPrChange>
              </w:rPr>
              <w:t>KgPiensoTotal</w:t>
            </w:r>
          </w:p>
        </w:tc>
        <w:tc>
          <w:tcPr>
            <w:tcW w:w="1347" w:type="dxa"/>
            <w:tcBorders>
              <w:bottom w:val="single" w:sz="4" w:space="0" w:color="000000"/>
              <w:right w:val="single" w:sz="4" w:space="0" w:color="000000"/>
            </w:tcBorders>
            <w:shd w:val="clear" w:color="auto" w:fill="auto"/>
            <w:vAlign w:val="bottom"/>
            <w:tcPrChange w:id="2042" w:author="Jose Eduardo VIU" w:date="2023-04-01T18:19:00Z">
              <w:tcPr>
                <w:tcW w:w="1326" w:type="dxa"/>
                <w:tcBorders>
                  <w:bottom w:val="single" w:sz="4" w:space="0" w:color="000000"/>
                  <w:right w:val="single" w:sz="4" w:space="0" w:color="000000"/>
                </w:tcBorders>
                <w:shd w:val="clear" w:color="auto" w:fill="auto"/>
                <w:vAlign w:val="bottom"/>
              </w:tcPr>
            </w:tcPrChange>
          </w:tcPr>
          <w:p w14:paraId="75C36CF4" w14:textId="77777777" w:rsidR="00CB7E31" w:rsidRDefault="00000000">
            <w:pPr>
              <w:widowControl w:val="0"/>
              <w:suppressAutoHyphens w:val="0"/>
              <w:spacing w:after="0" w:line="240" w:lineRule="auto"/>
              <w:jc w:val="left"/>
              <w:rPr>
                <w:sz w:val="18"/>
                <w:szCs w:val="18"/>
              </w:rPr>
            </w:pPr>
            <w:r>
              <w:rPr>
                <w:rFonts w:ascii="Calibri" w:eastAsia="Times New Roman" w:hAnsi="Calibri" w:cs="Calibri"/>
                <w:color w:val="000000"/>
                <w:sz w:val="18"/>
                <w:szCs w:val="18"/>
                <w:lang w:eastAsia="es-ES"/>
                <w:rPrChange w:id="2043" w:author="Unknown Author" w:date="2023-03-31T09:58:00Z">
                  <w:rPr/>
                </w:rPrChange>
              </w:rPr>
              <w:t>int64</w:t>
            </w:r>
          </w:p>
        </w:tc>
      </w:tr>
    </w:tbl>
    <w:p w14:paraId="28FF491D" w14:textId="77777777" w:rsidR="00CB7E31" w:rsidRDefault="00CB7E31"/>
    <w:p w14:paraId="64A4A7B6" w14:textId="788E00FA" w:rsidR="00CB7E31" w:rsidDel="00EC154F" w:rsidRDefault="00CB7E31">
      <w:pPr>
        <w:rPr>
          <w:del w:id="2044" w:author="Jose Eduardo VIU" w:date="2023-04-01T18:19:00Z"/>
        </w:rPr>
      </w:pPr>
    </w:p>
    <w:p w14:paraId="1BC2EA94" w14:textId="3CA7F370" w:rsidR="00CB7E31" w:rsidDel="00EC154F" w:rsidRDefault="00CB7E31">
      <w:pPr>
        <w:rPr>
          <w:del w:id="2045" w:author="Jose Eduardo VIU" w:date="2023-04-01T18:19:00Z"/>
        </w:rPr>
      </w:pPr>
    </w:p>
    <w:p w14:paraId="1FADF41A" w14:textId="76E00D2A" w:rsidR="00CB7E31" w:rsidDel="00767EED" w:rsidRDefault="00CB7E31">
      <w:pPr>
        <w:rPr>
          <w:del w:id="2046" w:author="Jose Eduardo VIU" w:date="2023-04-01T19:07:00Z"/>
        </w:rPr>
      </w:pPr>
    </w:p>
    <w:p w14:paraId="6F7A5618" w14:textId="77777777" w:rsidR="00CB7E31" w:rsidRDefault="00000000">
      <w:pPr>
        <w:rPr>
          <w:b/>
          <w:bCs/>
        </w:rPr>
      </w:pPr>
      <w:r>
        <w:rPr>
          <w:b/>
          <w:bCs/>
        </w:rPr>
        <w:t>Limpieza de Datos</w:t>
      </w:r>
    </w:p>
    <w:p w14:paraId="4345CFF4" w14:textId="55964567" w:rsidR="00CB7E31" w:rsidRDefault="00000000">
      <w:r>
        <w:t>De las columnas que aún nos quedan se debe</w:t>
      </w:r>
      <w:ins w:id="2047" w:author="Jose Eduardo VIU" w:date="2023-04-01T18:20:00Z">
        <w:r w:rsidR="00EC154F">
          <w:t>n</w:t>
        </w:r>
      </w:ins>
      <w:r>
        <w:t xml:space="preserve"> </w:t>
      </w:r>
      <w:del w:id="2048" w:author="Jose Eduardo VIU" w:date="2023-04-01T18:20:00Z">
        <w:r w:rsidDel="00EC154F">
          <w:delText>proceder a realizar</w:delText>
        </w:r>
      </w:del>
      <w:ins w:id="2049" w:author="Jose Eduardo VIU" w:date="2023-04-01T18:20:00Z">
        <w:r w:rsidR="00EC154F">
          <w:t>realizar</w:t>
        </w:r>
      </w:ins>
      <w:r>
        <w:t xml:space="preserve">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68479995" w14:textId="4F48077D" w:rsidR="00CB7E31" w:rsidDel="00EC154F" w:rsidRDefault="00CB7E31">
      <w:pPr>
        <w:rPr>
          <w:del w:id="2050" w:author="Jose Eduardo VIU" w:date="2023-04-01T18:20:00Z"/>
        </w:rPr>
      </w:pPr>
    </w:p>
    <w:p w14:paraId="1DDBD015" w14:textId="5D5C3EA6" w:rsidR="00CB7E31"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ins w:id="2051" w:author="Jose Eduardo VIU" w:date="2023-04-08T19:27:00Z">
        <w:r w:rsidR="00EA61B9">
          <w:t xml:space="preserve">Ilustración </w:t>
        </w:r>
        <w:r w:rsidR="00EA61B9">
          <w:rPr>
            <w:noProof/>
          </w:rPr>
          <w:t>15</w:t>
        </w:r>
      </w:ins>
      <w:ins w:id="2052" w:author="CAMARA GOMEZ, JOSE EDUARDO" w:date="2023-04-03T11:25:00Z">
        <w:del w:id="2053" w:author="Jose Eduardo VIU" w:date="2023-04-08T19:27:00Z">
          <w:r w:rsidR="00E21698" w:rsidDel="00EA61B9">
            <w:delText xml:space="preserve">Ilustración </w:delText>
          </w:r>
          <w:r w:rsidR="00E21698" w:rsidDel="00EA61B9">
            <w:rPr>
              <w:noProof/>
            </w:rPr>
            <w:delText>15</w:delText>
          </w:r>
        </w:del>
      </w:ins>
      <w:del w:id="2054" w:author="Jose Eduardo VIU" w:date="2023-04-08T19:27:00Z">
        <w:r w:rsidR="006D77E0" w:rsidDel="00EA61B9">
          <w:delText xml:space="preserve">Ilustración </w:delText>
        </w:r>
        <w:r w:rsidR="006D77E0" w:rsidDel="00EA61B9">
          <w:rPr>
            <w:noProof/>
          </w:rPr>
          <w:delText>11</w:delText>
        </w:r>
      </w:del>
      <w:r>
        <w:fldChar w:fldCharType="end"/>
      </w:r>
      <w:r>
        <w:t xml:space="preserve"> se muestra un gráfico de caja y bigotes y un histograma de la distribución de los valores, marcando el punto que realmente se considera “outlier”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registros y no influenciar de otra manera de forma desproporcionada al normal funcionamiento de este campo.</w:t>
      </w:r>
    </w:p>
    <w:p w14:paraId="14CA7F23" w14:textId="77777777" w:rsidR="00CB7E31" w:rsidRDefault="00000000">
      <w:pPr>
        <w:keepNext/>
      </w:pPr>
      <w:r>
        <w:rPr>
          <w:noProof/>
        </w:rPr>
        <w:drawing>
          <wp:inline distT="0" distB="0" distL="0" distR="0" wp14:anchorId="35CCF684" wp14:editId="1319FC80">
            <wp:extent cx="5394960" cy="3566160"/>
            <wp:effectExtent l="0" t="0" r="0" b="0"/>
            <wp:docPr id="12"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5" descr="Gráfico, Histograma&#10;&#10;Descripción generada automáticamente"/>
                    <pic:cNvPicPr>
                      <a:picLocks noChangeAspect="1" noChangeArrowheads="1"/>
                    </pic:cNvPicPr>
                  </pic:nvPicPr>
                  <pic:blipFill>
                    <a:blip r:embed="rId27"/>
                    <a:stretch>
                      <a:fillRect/>
                    </a:stretch>
                  </pic:blipFill>
                  <pic:spPr bwMode="auto">
                    <a:xfrm>
                      <a:off x="0" y="0"/>
                      <a:ext cx="5394960" cy="3566160"/>
                    </a:xfrm>
                    <a:prstGeom prst="rect">
                      <a:avLst/>
                    </a:prstGeom>
                  </pic:spPr>
                </pic:pic>
              </a:graphicData>
            </a:graphic>
          </wp:inline>
        </w:drawing>
      </w:r>
    </w:p>
    <w:p w14:paraId="377C1C76" w14:textId="4B563154" w:rsidR="00CB7E31" w:rsidRDefault="00000000">
      <w:pPr>
        <w:pStyle w:val="Descripcin"/>
      </w:pPr>
      <w:bookmarkStart w:id="2055" w:name="_Ref130988695"/>
      <w:bookmarkStart w:id="2056" w:name="_Toc131091271"/>
      <w:bookmarkStart w:id="2057" w:name="_Toc131874605"/>
      <w:r>
        <w:t xml:space="preserve">Ilustración </w:t>
      </w:r>
      <w:fldSimple w:instr=" SEQ Ilustración \* ARABIC ">
        <w:ins w:id="2058" w:author="Jose Eduardo VIU" w:date="2023-04-08T19:27:00Z">
          <w:r w:rsidR="00EA61B9">
            <w:rPr>
              <w:noProof/>
            </w:rPr>
            <w:t>15</w:t>
          </w:r>
        </w:ins>
        <w:ins w:id="2059" w:author="CAMARA GOMEZ, JOSE EDUARDO" w:date="2023-04-03T11:25:00Z">
          <w:del w:id="2060" w:author="Jose Eduardo VIU" w:date="2023-04-08T19:27:00Z">
            <w:r w:rsidR="00E21698" w:rsidDel="00EA61B9">
              <w:rPr>
                <w:noProof/>
              </w:rPr>
              <w:delText>15</w:delText>
            </w:r>
          </w:del>
        </w:ins>
        <w:del w:id="2061" w:author="Jose Eduardo VIU" w:date="2023-04-08T19:27:00Z">
          <w:r w:rsidR="006D77E0" w:rsidDel="00EA61B9">
            <w:rPr>
              <w:noProof/>
            </w:rPr>
            <w:delText>11</w:delText>
          </w:r>
        </w:del>
      </w:fldSimple>
      <w:bookmarkEnd w:id="2055"/>
      <w:r>
        <w:t>. Distribución de valores de GMD. Elaboración propia.</w:t>
      </w:r>
      <w:bookmarkEnd w:id="2056"/>
      <w:bookmarkEnd w:id="2057"/>
    </w:p>
    <w:p w14:paraId="2F5C9DEE" w14:textId="050FBC66" w:rsidR="00CB7E31" w:rsidDel="00EC154F" w:rsidRDefault="00CB7E31">
      <w:pPr>
        <w:keepNext/>
        <w:jc w:val="center"/>
        <w:rPr>
          <w:del w:id="2062" w:author="Jose Eduardo VIU" w:date="2023-04-01T18:20:00Z"/>
        </w:rPr>
      </w:pPr>
    </w:p>
    <w:p w14:paraId="0F237CBE" w14:textId="4E93CE4E" w:rsidR="00CB7E31" w:rsidRDefault="00000000">
      <w:pPr>
        <w:keepNext/>
      </w:pPr>
      <w:r>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ins w:id="2063" w:author="Jose Eduardo VIU" w:date="2023-04-08T19:27:00Z">
        <w:r w:rsidR="00EA61B9">
          <w:t xml:space="preserve">Ilustración </w:t>
        </w:r>
        <w:r w:rsidR="00EA61B9">
          <w:rPr>
            <w:noProof/>
          </w:rPr>
          <w:t>16</w:t>
        </w:r>
      </w:ins>
      <w:ins w:id="2064" w:author="CAMARA GOMEZ, JOSE EDUARDO" w:date="2023-04-03T11:25:00Z">
        <w:del w:id="2065" w:author="Jose Eduardo VIU" w:date="2023-04-08T19:27:00Z">
          <w:r w:rsidR="00E21698" w:rsidDel="00EA61B9">
            <w:delText xml:space="preserve">Ilustración </w:delText>
          </w:r>
          <w:r w:rsidR="00E21698" w:rsidDel="00EA61B9">
            <w:rPr>
              <w:noProof/>
            </w:rPr>
            <w:delText>16</w:delText>
          </w:r>
        </w:del>
      </w:ins>
      <w:del w:id="2066" w:author="Jose Eduardo VIU" w:date="2023-04-08T19:27:00Z">
        <w:r w:rsidR="006D77E0" w:rsidDel="00EA61B9">
          <w:delText xml:space="preserve">Ilustración </w:delText>
        </w:r>
        <w:r w:rsidR="006D77E0" w:rsidDel="00EA61B9">
          <w:rPr>
            <w:noProof/>
          </w:rPr>
          <w:delText>12</w:delText>
        </w:r>
      </w:del>
      <w:r>
        <w:fldChar w:fldCharType="end"/>
      </w:r>
      <w:r>
        <w:t>.</w:t>
      </w:r>
    </w:p>
    <w:p w14:paraId="5F755139" w14:textId="77777777" w:rsidR="00CB7E31" w:rsidRDefault="00000000">
      <w:pPr>
        <w:keepNext/>
        <w:jc w:val="center"/>
      </w:pPr>
      <w:r>
        <w:rPr>
          <w:noProof/>
        </w:rPr>
        <w:drawing>
          <wp:inline distT="0" distB="0" distL="0" distR="0" wp14:anchorId="66F8661B" wp14:editId="62720F12">
            <wp:extent cx="5400040" cy="628015"/>
            <wp:effectExtent l="0" t="0" r="0" b="0"/>
            <wp:docPr id="1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6"/>
                    <pic:cNvPicPr>
                      <a:picLocks noChangeAspect="1" noChangeArrowheads="1"/>
                    </pic:cNvPicPr>
                  </pic:nvPicPr>
                  <pic:blipFill>
                    <a:blip r:embed="rId28"/>
                    <a:stretch>
                      <a:fillRect/>
                    </a:stretch>
                  </pic:blipFill>
                  <pic:spPr bwMode="auto">
                    <a:xfrm>
                      <a:off x="0" y="0"/>
                      <a:ext cx="5400040" cy="628015"/>
                    </a:xfrm>
                    <a:prstGeom prst="rect">
                      <a:avLst/>
                    </a:prstGeom>
                  </pic:spPr>
                </pic:pic>
              </a:graphicData>
            </a:graphic>
          </wp:inline>
        </w:drawing>
      </w:r>
    </w:p>
    <w:p w14:paraId="32B9ED7F" w14:textId="55CC3890" w:rsidR="00CB7E31" w:rsidRDefault="00000000">
      <w:pPr>
        <w:pStyle w:val="Descripcin"/>
      </w:pPr>
      <w:bookmarkStart w:id="2067" w:name="_Ref130988725"/>
      <w:bookmarkStart w:id="2068" w:name="_Toc131091272"/>
      <w:bookmarkStart w:id="2069" w:name="_Toc131874606"/>
      <w:r>
        <w:t xml:space="preserve">Ilustración </w:t>
      </w:r>
      <w:fldSimple w:instr=" SEQ Ilustración \* ARABIC ">
        <w:ins w:id="2070" w:author="Jose Eduardo VIU" w:date="2023-04-08T19:27:00Z">
          <w:r w:rsidR="00EA61B9">
            <w:rPr>
              <w:noProof/>
            </w:rPr>
            <w:t>16</w:t>
          </w:r>
        </w:ins>
        <w:ins w:id="2071" w:author="CAMARA GOMEZ, JOSE EDUARDO" w:date="2023-04-03T11:25:00Z">
          <w:del w:id="2072" w:author="Jose Eduardo VIU" w:date="2023-04-08T19:27:00Z">
            <w:r w:rsidR="00E21698" w:rsidDel="00EA61B9">
              <w:rPr>
                <w:noProof/>
              </w:rPr>
              <w:delText>16</w:delText>
            </w:r>
          </w:del>
        </w:ins>
        <w:del w:id="2073" w:author="Jose Eduardo VIU" w:date="2023-04-08T19:27:00Z">
          <w:r w:rsidR="006D77E0" w:rsidDel="00EA61B9">
            <w:rPr>
              <w:noProof/>
            </w:rPr>
            <w:delText>12</w:delText>
          </w:r>
        </w:del>
      </w:fldSimple>
      <w:bookmarkEnd w:id="2067"/>
      <w:r>
        <w:t>. Eliminar outliers de GMD. Elaboración propia.</w:t>
      </w:r>
      <w:bookmarkEnd w:id="2068"/>
      <w:bookmarkEnd w:id="2069"/>
    </w:p>
    <w:p w14:paraId="21D8E94B" w14:textId="02A12E36" w:rsidR="00CB7E31" w:rsidDel="00EC154F" w:rsidRDefault="00CB7E31">
      <w:pPr>
        <w:rPr>
          <w:del w:id="2074" w:author="Jose Eduardo VIU" w:date="2023-04-01T18:21:00Z"/>
        </w:rPr>
      </w:pPr>
    </w:p>
    <w:p w14:paraId="197AB904" w14:textId="1DD5D87B" w:rsidR="00CB7E31" w:rsidRDefault="00000000">
      <w:commentRangeStart w:id="2075"/>
      <w:r>
        <w:t>De la misma forma para la columna del dataset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ins w:id="2076" w:author="Jose Eduardo VIU" w:date="2023-04-08T19:27:00Z">
        <w:r w:rsidR="00EA61B9">
          <w:t xml:space="preserve">Ilustración </w:t>
        </w:r>
        <w:r w:rsidR="00EA61B9">
          <w:rPr>
            <w:noProof/>
          </w:rPr>
          <w:t>17</w:t>
        </w:r>
      </w:ins>
      <w:ins w:id="2077" w:author="CAMARA GOMEZ, JOSE EDUARDO" w:date="2023-04-03T11:25:00Z">
        <w:del w:id="2078" w:author="Jose Eduardo VIU" w:date="2023-04-08T19:27:00Z">
          <w:r w:rsidR="00E21698" w:rsidDel="00EA61B9">
            <w:delText xml:space="preserve">Ilustración </w:delText>
          </w:r>
          <w:r w:rsidR="00E21698" w:rsidDel="00EA61B9">
            <w:rPr>
              <w:noProof/>
            </w:rPr>
            <w:delText>17</w:delText>
          </w:r>
        </w:del>
      </w:ins>
      <w:del w:id="2079" w:author="Jose Eduardo VIU" w:date="2023-04-08T19:27:00Z">
        <w:r w:rsidR="006D77E0" w:rsidDel="00EA61B9">
          <w:delText xml:space="preserve">Ilustración </w:delText>
        </w:r>
        <w:r w:rsidR="006D77E0" w:rsidDel="00EA61B9">
          <w:rPr>
            <w:noProof/>
          </w:rPr>
          <w:delText>13</w:delText>
        </w:r>
      </w:del>
      <w:r>
        <w:fldChar w:fldCharType="end"/>
      </w:r>
      <w:r>
        <w:t>) y se decidió al igual que en la variable anterior eliminarlos pues no parecían responder a un comportamiento de algunos contratos, parecían un fallo en la captura de los datos.</w:t>
      </w:r>
      <w:commentRangeEnd w:id="2075"/>
      <w:r>
        <w:commentReference w:id="2075"/>
      </w:r>
    </w:p>
    <w:p w14:paraId="14188EF8" w14:textId="77777777" w:rsidR="00CB7E31" w:rsidRDefault="00000000">
      <w:pPr>
        <w:keepNext/>
      </w:pPr>
      <w:r>
        <w:rPr>
          <w:noProof/>
        </w:rPr>
        <w:drawing>
          <wp:inline distT="0" distB="0" distL="0" distR="0" wp14:anchorId="4CB909A5" wp14:editId="71B3CC31">
            <wp:extent cx="5391150" cy="3606800"/>
            <wp:effectExtent l="0" t="0" r="0" b="0"/>
            <wp:docPr id="14"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7" descr="Gráfico, Histograma&#10;&#10;Descripción generada automáticamente"/>
                    <pic:cNvPicPr>
                      <a:picLocks noChangeAspect="1" noChangeArrowheads="1"/>
                    </pic:cNvPicPr>
                  </pic:nvPicPr>
                  <pic:blipFill>
                    <a:blip r:embed="rId29"/>
                    <a:stretch>
                      <a:fillRect/>
                    </a:stretch>
                  </pic:blipFill>
                  <pic:spPr bwMode="auto">
                    <a:xfrm>
                      <a:off x="0" y="0"/>
                      <a:ext cx="5391150" cy="3606800"/>
                    </a:xfrm>
                    <a:prstGeom prst="rect">
                      <a:avLst/>
                    </a:prstGeom>
                  </pic:spPr>
                </pic:pic>
              </a:graphicData>
            </a:graphic>
          </wp:inline>
        </w:drawing>
      </w:r>
    </w:p>
    <w:p w14:paraId="0D3182A2" w14:textId="55F642E5" w:rsidR="00CB7E31" w:rsidRDefault="00000000">
      <w:pPr>
        <w:pStyle w:val="Descripcin"/>
      </w:pPr>
      <w:bookmarkStart w:id="2080" w:name="_Ref130980647"/>
      <w:bookmarkStart w:id="2081" w:name="_Toc131091273"/>
      <w:bookmarkStart w:id="2082" w:name="_Toc131874607"/>
      <w:r>
        <w:t xml:space="preserve">Ilustración </w:t>
      </w:r>
      <w:fldSimple w:instr=" SEQ Ilustración \* ARABIC ">
        <w:ins w:id="2083" w:author="Jose Eduardo VIU" w:date="2023-04-08T19:27:00Z">
          <w:r w:rsidR="00EA61B9">
            <w:rPr>
              <w:noProof/>
            </w:rPr>
            <w:t>17</w:t>
          </w:r>
        </w:ins>
        <w:ins w:id="2084" w:author="CAMARA GOMEZ, JOSE EDUARDO" w:date="2023-04-03T11:25:00Z">
          <w:del w:id="2085" w:author="Jose Eduardo VIU" w:date="2023-04-08T19:27:00Z">
            <w:r w:rsidR="00E21698" w:rsidDel="00EA61B9">
              <w:rPr>
                <w:noProof/>
              </w:rPr>
              <w:delText>17</w:delText>
            </w:r>
          </w:del>
        </w:ins>
        <w:del w:id="2086" w:author="Jose Eduardo VIU" w:date="2023-04-08T19:27:00Z">
          <w:r w:rsidR="006D77E0" w:rsidDel="00EA61B9">
            <w:rPr>
              <w:noProof/>
            </w:rPr>
            <w:delText>13</w:delText>
          </w:r>
        </w:del>
      </w:fldSimple>
      <w:bookmarkEnd w:id="2080"/>
      <w:r>
        <w:t>. Outliers de DiasMedios en Dataframe inicial. Elaboración propia.</w:t>
      </w:r>
      <w:bookmarkEnd w:id="2081"/>
      <w:bookmarkEnd w:id="2082"/>
    </w:p>
    <w:p w14:paraId="3F6D3FB7" w14:textId="46D131AD" w:rsidR="00CB7E31" w:rsidDel="00EC154F" w:rsidRDefault="00CB7E31">
      <w:pPr>
        <w:rPr>
          <w:del w:id="2087" w:author="Jose Eduardo VIU" w:date="2023-04-01T18:21:00Z"/>
        </w:rPr>
      </w:pPr>
    </w:p>
    <w:p w14:paraId="5D323887" w14:textId="6EB9F715" w:rsidR="00CB7E31" w:rsidRDefault="00000000">
      <w:r>
        <w:t xml:space="preserve">El código usado para eliminar estos datos es el que se muestra en la imagen de la </w:t>
      </w:r>
      <w:r>
        <w:fldChar w:fldCharType="begin"/>
      </w:r>
      <w:r>
        <w:instrText xml:space="preserve"> REF _Ref130988762 \h </w:instrText>
      </w:r>
      <w:r>
        <w:fldChar w:fldCharType="separate"/>
      </w:r>
      <w:ins w:id="2088" w:author="Jose Eduardo VIU" w:date="2023-04-08T19:27:00Z">
        <w:r w:rsidR="00EA61B9">
          <w:t xml:space="preserve">Ilustración </w:t>
        </w:r>
        <w:r w:rsidR="00EA61B9">
          <w:rPr>
            <w:noProof/>
          </w:rPr>
          <w:t>18</w:t>
        </w:r>
      </w:ins>
      <w:ins w:id="2089" w:author="CAMARA GOMEZ, JOSE EDUARDO" w:date="2023-04-03T11:25:00Z">
        <w:del w:id="2090" w:author="Jose Eduardo VIU" w:date="2023-04-08T19:27:00Z">
          <w:r w:rsidR="00E21698" w:rsidDel="00EA61B9">
            <w:delText xml:space="preserve">Ilustración </w:delText>
          </w:r>
          <w:r w:rsidR="00E21698" w:rsidDel="00EA61B9">
            <w:rPr>
              <w:noProof/>
            </w:rPr>
            <w:delText>18</w:delText>
          </w:r>
        </w:del>
      </w:ins>
      <w:del w:id="2091" w:author="Jose Eduardo VIU" w:date="2023-04-08T19:27:00Z">
        <w:r w:rsidR="006D77E0" w:rsidDel="00EA61B9">
          <w:delText xml:space="preserve">Ilustración </w:delText>
        </w:r>
        <w:r w:rsidR="006D77E0" w:rsidDel="00EA61B9">
          <w:rPr>
            <w:noProof/>
          </w:rPr>
          <w:delText>14</w:delText>
        </w:r>
      </w:del>
      <w:r>
        <w:fldChar w:fldCharType="end"/>
      </w:r>
      <w:r>
        <w:t xml:space="preserve">, que es un extracto del anexo </w:t>
      </w:r>
      <w:r>
        <w:fldChar w:fldCharType="begin"/>
      </w:r>
      <w:r>
        <w:instrText xml:space="preserve"> REF _Ref130988787 \h </w:instrText>
      </w:r>
      <w:del w:id="2092" w:author="Jose Eduardo VIU" w:date="2023-04-08T19:27:00Z">
        <w:r w:rsidDel="00EA61B9">
          <w:fldChar w:fldCharType="separate"/>
        </w:r>
        <w:r w:rsidR="006D77E0" w:rsidDel="00EA61B9">
          <w:delText>TFM_Preparar_Dataset</w:delText>
        </w:r>
      </w:del>
      <w:r>
        <w:fldChar w:fldCharType="end"/>
      </w:r>
      <w:r>
        <w:t>.</w:t>
      </w:r>
    </w:p>
    <w:p w14:paraId="6AAF8635" w14:textId="77777777" w:rsidR="00CB7E31" w:rsidRDefault="00000000">
      <w:pPr>
        <w:keepNext/>
        <w:jc w:val="center"/>
      </w:pPr>
      <w:r>
        <w:rPr>
          <w:noProof/>
        </w:rPr>
        <w:lastRenderedPageBreak/>
        <w:drawing>
          <wp:inline distT="0" distB="0" distL="0" distR="0" wp14:anchorId="19AD580F" wp14:editId="2A17EC6D">
            <wp:extent cx="5396865" cy="544195"/>
            <wp:effectExtent l="0" t="0" r="0" b="0"/>
            <wp:docPr id="1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2"/>
                    <pic:cNvPicPr>
                      <a:picLocks noChangeAspect="1" noChangeArrowheads="1"/>
                    </pic:cNvPicPr>
                  </pic:nvPicPr>
                  <pic:blipFill>
                    <a:blip r:embed="rId30"/>
                    <a:stretch>
                      <a:fillRect/>
                    </a:stretch>
                  </pic:blipFill>
                  <pic:spPr bwMode="auto">
                    <a:xfrm>
                      <a:off x="0" y="0"/>
                      <a:ext cx="5396865" cy="544195"/>
                    </a:xfrm>
                    <a:prstGeom prst="rect">
                      <a:avLst/>
                    </a:prstGeom>
                  </pic:spPr>
                </pic:pic>
              </a:graphicData>
            </a:graphic>
          </wp:inline>
        </w:drawing>
      </w:r>
    </w:p>
    <w:p w14:paraId="6ABC800F" w14:textId="6B8C51CA" w:rsidR="00CB7E31" w:rsidRDefault="00000000">
      <w:pPr>
        <w:pStyle w:val="Descripcin"/>
      </w:pPr>
      <w:bookmarkStart w:id="2093" w:name="_Ref130988762"/>
      <w:bookmarkStart w:id="2094" w:name="_Toc131091274"/>
      <w:bookmarkStart w:id="2095" w:name="_Toc131874608"/>
      <w:r>
        <w:t xml:space="preserve">Ilustración </w:t>
      </w:r>
      <w:fldSimple w:instr=" SEQ Ilustración \* ARABIC ">
        <w:ins w:id="2096" w:author="Jose Eduardo VIU" w:date="2023-04-08T19:27:00Z">
          <w:r w:rsidR="00EA61B9">
            <w:rPr>
              <w:noProof/>
            </w:rPr>
            <w:t>18</w:t>
          </w:r>
        </w:ins>
        <w:ins w:id="2097" w:author="CAMARA GOMEZ, JOSE EDUARDO" w:date="2023-04-03T11:25:00Z">
          <w:del w:id="2098" w:author="Jose Eduardo VIU" w:date="2023-04-08T19:27:00Z">
            <w:r w:rsidR="00E21698" w:rsidDel="00EA61B9">
              <w:rPr>
                <w:noProof/>
              </w:rPr>
              <w:delText>18</w:delText>
            </w:r>
          </w:del>
        </w:ins>
        <w:del w:id="2099" w:author="Jose Eduardo VIU" w:date="2023-04-08T19:27:00Z">
          <w:r w:rsidR="006D77E0" w:rsidDel="00EA61B9">
            <w:rPr>
              <w:noProof/>
            </w:rPr>
            <w:delText>14</w:delText>
          </w:r>
        </w:del>
      </w:fldSimple>
      <w:bookmarkEnd w:id="2093"/>
      <w:r>
        <w:t>. Eliminar outliers de DiasMedios. Elaboración propia.</w:t>
      </w:r>
      <w:bookmarkEnd w:id="2094"/>
      <w:bookmarkEnd w:id="2095"/>
    </w:p>
    <w:p w14:paraId="5C89B35D" w14:textId="69AD032E" w:rsidR="00CB7E31" w:rsidDel="00EC154F" w:rsidRDefault="00CB7E31">
      <w:pPr>
        <w:rPr>
          <w:del w:id="2100" w:author="Jose Eduardo VIU" w:date="2023-04-01T18:21:00Z"/>
        </w:rPr>
      </w:pPr>
    </w:p>
    <w:p w14:paraId="29B2D08D" w14:textId="77777777" w:rsidR="00CB7E31" w:rsidRDefault="00000000">
      <w:r>
        <w:t>Tras la eliminación de los valores fuera de rango de las dos columnas citadas, todavía disponemos en el dataset de 5277 filas, habiendo eliminado únicamente 55 registros, que es en torno al 1,03%.</w:t>
      </w:r>
    </w:p>
    <w:p w14:paraId="4BF77BED" w14:textId="324BF400" w:rsidR="00CB7E31" w:rsidDel="00EC154F" w:rsidRDefault="00CB7E31">
      <w:pPr>
        <w:rPr>
          <w:del w:id="2101" w:author="Jose Eduardo VIU" w:date="2023-04-01T18:21:00Z"/>
        </w:rPr>
      </w:pPr>
    </w:p>
    <w:p w14:paraId="705A109B" w14:textId="4DCCC535" w:rsidR="00CB7E31" w:rsidRDefault="00000000">
      <w:r>
        <w:t xml:space="preserve">Tras el análisis de los “outliers” detectados, como ya se indicó en el apartado anterior, y como se puede consultar con más detalle en el anexo </w:t>
      </w:r>
      <w:r>
        <w:fldChar w:fldCharType="begin"/>
      </w:r>
      <w:r>
        <w:instrText xml:space="preserve"> REF _Ref130988815 \h </w:instrText>
      </w:r>
      <w:del w:id="2102" w:author="Jose Eduardo VIU" w:date="2023-04-08T19:27:00Z">
        <w:r w:rsidDel="00EA61B9">
          <w:fldChar w:fldCharType="separate"/>
        </w:r>
        <w:r w:rsidR="006D77E0" w:rsidDel="00EA61B9">
          <w:delText>TFM_Preparar_Dataset</w:delText>
        </w:r>
      </w:del>
      <w:r>
        <w:fldChar w:fldCharType="end"/>
      </w:r>
      <w:r>
        <w:t>, se corrigieron los errores en las columnas con valores faltantes.</w:t>
      </w:r>
    </w:p>
    <w:p w14:paraId="4A3BFE86" w14:textId="2006AAB3" w:rsidR="00CB7E31" w:rsidDel="00B50B4B" w:rsidRDefault="00000000">
      <w:pPr>
        <w:rPr>
          <w:del w:id="2103" w:author="Jose Eduardo VIU" w:date="2023-04-01T19:09:00Z"/>
        </w:rPr>
      </w:pPr>
      <w:r>
        <w:t xml:space="preserve">La primera fue la de número de bajas, que únicamente afectaba a 4 filas y que tras analizarlas se corresponden a contratos que no han tenido bajas y por tanto procede rellenarlas </w:t>
      </w:r>
      <w:commentRangeStart w:id="2104"/>
      <w:r>
        <w:t>con 0 bajas</w:t>
      </w:r>
      <w:del w:id="2105" w:author="Jose Eduardo VIU" w:date="2023-04-01T19:09:00Z">
        <w:r w:rsidDel="00B50B4B">
          <w:delText xml:space="preserve">. Para hacerlo se ha aplicado el comando que se aprecia en la </w:delText>
        </w:r>
        <w:r w:rsidDel="00B50B4B">
          <w:fldChar w:fldCharType="begin"/>
        </w:r>
        <w:r w:rsidDel="00B50B4B">
          <w:delInstrText xml:space="preserve"> REF _Ref130979194 \h </w:delInstrText>
        </w:r>
        <w:r w:rsidDel="00B50B4B">
          <w:fldChar w:fldCharType="separate"/>
        </w:r>
        <w:r w:rsidDel="00B50B4B">
          <w:delText>Ilustración 15</w:delText>
        </w:r>
        <w:r w:rsidDel="00B50B4B">
          <w:fldChar w:fldCharType="end"/>
        </w:r>
        <w:r w:rsidDel="00B50B4B">
          <w:delText>.</w:delText>
        </w:r>
      </w:del>
    </w:p>
    <w:p w14:paraId="7AA02A07" w14:textId="1BAA8E84" w:rsidR="00CB7E31" w:rsidDel="00B50B4B" w:rsidRDefault="00000000">
      <w:pPr>
        <w:keepNext/>
        <w:jc w:val="center"/>
        <w:rPr>
          <w:del w:id="2106" w:author="Jose Eduardo VIU" w:date="2023-04-01T19:09:00Z"/>
        </w:rPr>
      </w:pPr>
      <w:del w:id="2107" w:author="Jose Eduardo VIU" w:date="2023-04-01T19:09:00Z">
        <w:r w:rsidDel="00B50B4B">
          <w:rPr>
            <w:noProof/>
          </w:rPr>
          <w:drawing>
            <wp:inline distT="0" distB="0" distL="0" distR="0" wp14:anchorId="72D5D52E" wp14:editId="10603FC6">
              <wp:extent cx="2577465" cy="396240"/>
              <wp:effectExtent l="0" t="0" r="0" b="0"/>
              <wp:docPr id="1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3"/>
                      <pic:cNvPicPr>
                        <a:picLocks noChangeAspect="1" noChangeArrowheads="1"/>
                      </pic:cNvPicPr>
                    </pic:nvPicPr>
                    <pic:blipFill>
                      <a:blip r:embed="rId31"/>
                      <a:stretch>
                        <a:fillRect/>
                      </a:stretch>
                    </pic:blipFill>
                    <pic:spPr bwMode="auto">
                      <a:xfrm>
                        <a:off x="0" y="0"/>
                        <a:ext cx="2577465" cy="396240"/>
                      </a:xfrm>
                      <a:prstGeom prst="rect">
                        <a:avLst/>
                      </a:prstGeom>
                    </pic:spPr>
                  </pic:pic>
                </a:graphicData>
              </a:graphic>
            </wp:inline>
          </w:drawing>
        </w:r>
      </w:del>
    </w:p>
    <w:p w14:paraId="6D793617" w14:textId="5450D4F1" w:rsidR="00CB7E31" w:rsidDel="00B50B4B" w:rsidRDefault="00000000">
      <w:pPr>
        <w:pStyle w:val="Descripcin"/>
        <w:rPr>
          <w:del w:id="2108" w:author="Jose Eduardo VIU" w:date="2023-04-01T19:09:00Z"/>
        </w:rPr>
      </w:pPr>
      <w:bookmarkStart w:id="2109" w:name="_Ref130979194"/>
      <w:bookmarkStart w:id="2110" w:name="_Toc131091275"/>
      <w:del w:id="2111" w:author="Jose Eduardo VIU" w:date="2023-04-01T19:09:00Z">
        <w:r w:rsidDel="00B50B4B">
          <w:delText xml:space="preserve">Ilustración </w:delText>
        </w:r>
        <w:r w:rsidDel="00B50B4B">
          <w:rPr>
            <w:i w:val="0"/>
            <w:iCs w:val="0"/>
          </w:rPr>
          <w:fldChar w:fldCharType="begin"/>
        </w:r>
        <w:r w:rsidDel="00B50B4B">
          <w:delInstrText xml:space="preserve"> SEQ Ilustración \* ARABIC </w:delInstrText>
        </w:r>
        <w:r w:rsidDel="00B50B4B">
          <w:rPr>
            <w:i w:val="0"/>
            <w:iCs w:val="0"/>
          </w:rPr>
          <w:fldChar w:fldCharType="separate"/>
        </w:r>
        <w:r w:rsidDel="00B50B4B">
          <w:delText>15</w:delText>
        </w:r>
        <w:r w:rsidDel="00B50B4B">
          <w:rPr>
            <w:i w:val="0"/>
            <w:iCs w:val="0"/>
          </w:rPr>
          <w:fldChar w:fldCharType="end"/>
        </w:r>
        <w:bookmarkEnd w:id="2109"/>
        <w:r w:rsidDel="00B50B4B">
          <w:delText>. Rellenar valores perdidos de nº de bajas. Elaboración propia.</w:delText>
        </w:r>
        <w:bookmarkEnd w:id="2110"/>
      </w:del>
    </w:p>
    <w:commentRangeEnd w:id="2104"/>
    <w:p w14:paraId="5E1D11C1" w14:textId="6BCBFDD5" w:rsidR="00CB7E31" w:rsidDel="00B50B4B" w:rsidRDefault="00000000">
      <w:pPr>
        <w:rPr>
          <w:del w:id="2112" w:author="Jose Eduardo VIU" w:date="2023-04-01T18:21:00Z"/>
        </w:rPr>
      </w:pPr>
      <w:del w:id="2113" w:author="Jose Eduardo VIU" w:date="2023-04-01T19:09:00Z">
        <w:r w:rsidDel="00B50B4B">
          <w:commentReference w:id="2104"/>
        </w:r>
      </w:del>
      <w:ins w:id="2114" w:author="Jose Eduardo VIU" w:date="2023-04-01T19:09:00Z">
        <w:r w:rsidR="00B50B4B">
          <w:t>.</w:t>
        </w:r>
      </w:ins>
    </w:p>
    <w:p w14:paraId="0BD5B796" w14:textId="77777777" w:rsidR="00B50B4B" w:rsidRDefault="00B50B4B" w:rsidP="00B50B4B">
      <w:pPr>
        <w:rPr>
          <w:ins w:id="2115" w:author="Jose Eduardo VIU" w:date="2023-04-01T19:09:00Z"/>
        </w:rPr>
      </w:pPr>
    </w:p>
    <w:p w14:paraId="1C3F0DA1" w14:textId="7F7564B0" w:rsidR="00CB7E31" w:rsidRDefault="00000000">
      <w:r>
        <w:t xml:space="preserve">Para el caso de las coordenadas de las granjas que no disponemos de valor, podemos ver por el nombre de la granja o el REGA de la misma, a qué granjas se refieren realmente, en realidad son granjas que tenemos en el Dataset, pero que por cambio de propietario se dieron de baja y abrieron con un nuevo código, lo que provocó que las cargáramos sin completar sus valores. Podemos recuperar sus valores correctos de las otras filas,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ins w:id="2116" w:author="Jose Eduardo VIU" w:date="2023-04-08T19:27:00Z">
        <w:r w:rsidR="00EA61B9">
          <w:t xml:space="preserve">Ilustración </w:t>
        </w:r>
        <w:r w:rsidR="00EA61B9">
          <w:rPr>
            <w:noProof/>
          </w:rPr>
          <w:t>19</w:t>
        </w:r>
      </w:ins>
      <w:ins w:id="2117" w:author="CAMARA GOMEZ, JOSE EDUARDO" w:date="2023-04-03T11:25:00Z">
        <w:del w:id="2118" w:author="Jose Eduardo VIU" w:date="2023-04-08T19:27:00Z">
          <w:r w:rsidR="00E21698" w:rsidDel="00EA61B9">
            <w:delText xml:space="preserve">Ilustración </w:delText>
          </w:r>
          <w:r w:rsidR="00E21698" w:rsidDel="00EA61B9">
            <w:rPr>
              <w:noProof/>
            </w:rPr>
            <w:delText>19</w:delText>
          </w:r>
        </w:del>
      </w:ins>
      <w:del w:id="2119" w:author="Jose Eduardo VIU" w:date="2023-04-08T19:27:00Z">
        <w:r w:rsidDel="00EA61B9">
          <w:delText>Ilustración 16</w:delText>
        </w:r>
      </w:del>
      <w:r>
        <w:fldChar w:fldCharType="end"/>
      </w:r>
      <w:r>
        <w:t>.</w:t>
      </w:r>
    </w:p>
    <w:p w14:paraId="39FA9E46" w14:textId="77777777" w:rsidR="00CB7E31" w:rsidRDefault="00000000">
      <w:pPr>
        <w:keepNext/>
        <w:jc w:val="center"/>
      </w:pPr>
      <w:r>
        <w:rPr>
          <w:noProof/>
        </w:rPr>
        <w:drawing>
          <wp:inline distT="0" distB="0" distL="0" distR="0" wp14:anchorId="577B3E5C" wp14:editId="2E142870">
            <wp:extent cx="5391150" cy="2092325"/>
            <wp:effectExtent l="0" t="0" r="0" b="0"/>
            <wp:docPr id="17"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4" descr="Texto&#10;&#10;Descripción generada automáticamente"/>
                    <pic:cNvPicPr>
                      <a:picLocks noChangeAspect="1" noChangeArrowheads="1"/>
                    </pic:cNvPicPr>
                  </pic:nvPicPr>
                  <pic:blipFill>
                    <a:blip r:embed="rId32"/>
                    <a:stretch>
                      <a:fillRect/>
                    </a:stretch>
                  </pic:blipFill>
                  <pic:spPr bwMode="auto">
                    <a:xfrm>
                      <a:off x="0" y="0"/>
                      <a:ext cx="5391150" cy="2092325"/>
                    </a:xfrm>
                    <a:prstGeom prst="rect">
                      <a:avLst/>
                    </a:prstGeom>
                  </pic:spPr>
                </pic:pic>
              </a:graphicData>
            </a:graphic>
          </wp:inline>
        </w:drawing>
      </w:r>
    </w:p>
    <w:p w14:paraId="5E96B387" w14:textId="7B6C9E99" w:rsidR="00CB7E31" w:rsidRDefault="00000000">
      <w:pPr>
        <w:pStyle w:val="Descripcin"/>
      </w:pPr>
      <w:bookmarkStart w:id="2120" w:name="_Ref130979225"/>
      <w:bookmarkStart w:id="2121" w:name="_Toc131091276"/>
      <w:bookmarkStart w:id="2122" w:name="_Toc131874609"/>
      <w:r>
        <w:t xml:space="preserve">Ilustración </w:t>
      </w:r>
      <w:fldSimple w:instr=" SEQ Ilustración \* ARABIC ">
        <w:ins w:id="2123" w:author="Jose Eduardo VIU" w:date="2023-04-08T19:27:00Z">
          <w:r w:rsidR="00EA61B9">
            <w:rPr>
              <w:noProof/>
            </w:rPr>
            <w:t>19</w:t>
          </w:r>
        </w:ins>
        <w:ins w:id="2124" w:author="CAMARA GOMEZ, JOSE EDUARDO" w:date="2023-04-03T11:25:00Z">
          <w:del w:id="2125" w:author="Jose Eduardo VIU" w:date="2023-04-08T19:27:00Z">
            <w:r w:rsidR="00E21698" w:rsidDel="00EA61B9">
              <w:rPr>
                <w:noProof/>
              </w:rPr>
              <w:delText>19</w:delText>
            </w:r>
          </w:del>
        </w:ins>
        <w:del w:id="2126" w:author="Jose Eduardo VIU" w:date="2023-04-08T19:27:00Z">
          <w:r w:rsidDel="00EA61B9">
            <w:rPr>
              <w:noProof/>
            </w:rPr>
            <w:delText>16</w:delText>
          </w:r>
        </w:del>
      </w:fldSimple>
      <w:bookmarkEnd w:id="2120"/>
      <w:r>
        <w:t>. Rellenar valores perdidos de localización GPS de granjas. Elaboración propia.</w:t>
      </w:r>
      <w:bookmarkEnd w:id="2121"/>
      <w:bookmarkEnd w:id="2122"/>
    </w:p>
    <w:p w14:paraId="5672228D" w14:textId="2DC55EC3" w:rsidR="00CB7E31" w:rsidDel="00EC154F" w:rsidRDefault="00CB7E31">
      <w:pPr>
        <w:rPr>
          <w:del w:id="2127" w:author="Jose Eduardo VIU" w:date="2023-04-01T18:21:00Z"/>
        </w:rPr>
      </w:pPr>
    </w:p>
    <w:p w14:paraId="73A45343" w14:textId="2252AF19" w:rsidR="00CB7E31" w:rsidRDefault="00000000">
      <w:r>
        <w:t xml:space="preserve">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 </w:t>
      </w:r>
      <w:r>
        <w:fldChar w:fldCharType="begin"/>
      </w:r>
      <w:r>
        <w:instrText xml:space="preserve"> REF _Ref130988855 \h </w:instrText>
      </w:r>
      <w:del w:id="2128" w:author="Jose Eduardo VIU" w:date="2023-04-08T19:27:00Z">
        <w:r w:rsidDel="00EA61B9">
          <w:fldChar w:fldCharType="separate"/>
        </w:r>
        <w:r w:rsidR="006D77E0" w:rsidDel="00EA61B9">
          <w:delText>TFM_Preparar_Dataset</w:delText>
        </w:r>
      </w:del>
      <w:r>
        <w:fldChar w:fldCharType="end"/>
      </w:r>
      <w:r>
        <w:t xml:space="preserve">), el texto se muestra en la </w:t>
      </w:r>
      <w:r>
        <w:fldChar w:fldCharType="begin"/>
      </w:r>
      <w:r>
        <w:instrText xml:space="preserve"> REF _Ref130979343 \h </w:instrText>
      </w:r>
      <w:r>
        <w:fldChar w:fldCharType="separate"/>
      </w:r>
      <w:ins w:id="2129" w:author="Jose Eduardo VIU" w:date="2023-04-08T19:27:00Z">
        <w:r w:rsidR="00EA61B9">
          <w:t xml:space="preserve">Ilustración </w:t>
        </w:r>
        <w:r w:rsidR="00EA61B9">
          <w:rPr>
            <w:noProof/>
          </w:rPr>
          <w:t>20</w:t>
        </w:r>
      </w:ins>
      <w:ins w:id="2130" w:author="CAMARA GOMEZ, JOSE EDUARDO" w:date="2023-04-03T11:25:00Z">
        <w:del w:id="2131" w:author="Jose Eduardo VIU" w:date="2023-04-08T19:27:00Z">
          <w:r w:rsidR="00E21698" w:rsidDel="00EA61B9">
            <w:delText xml:space="preserve">Ilustración </w:delText>
          </w:r>
          <w:r w:rsidR="00E21698" w:rsidDel="00EA61B9">
            <w:rPr>
              <w:noProof/>
            </w:rPr>
            <w:delText>20</w:delText>
          </w:r>
        </w:del>
      </w:ins>
      <w:del w:id="2132" w:author="Jose Eduardo VIU" w:date="2023-04-08T19:27:00Z">
        <w:r w:rsidDel="00EA61B9">
          <w:delText>Ilustración 17</w:delText>
        </w:r>
      </w:del>
      <w:r>
        <w:fldChar w:fldCharType="end"/>
      </w:r>
      <w:r>
        <w:t>.</w:t>
      </w:r>
    </w:p>
    <w:p w14:paraId="021B1B98" w14:textId="77777777" w:rsidR="00CB7E31" w:rsidRDefault="00000000">
      <w:pPr>
        <w:keepNext/>
      </w:pPr>
      <w:r>
        <w:rPr>
          <w:noProof/>
        </w:rPr>
        <w:lastRenderedPageBreak/>
        <w:drawing>
          <wp:inline distT="0" distB="0" distL="0" distR="0" wp14:anchorId="5660226F" wp14:editId="4115DCAF">
            <wp:extent cx="5391150" cy="829945"/>
            <wp:effectExtent l="0" t="0" r="0" b="0"/>
            <wp:docPr id="18" name="Imagen 25" descr="Interfaz de usuario gráfica, Texto,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5" descr="Interfaz de usuario gráfica, Texto, Aplicación, Sitio web&#10;&#10;Descripción generada automáticamente"/>
                    <pic:cNvPicPr>
                      <a:picLocks noChangeAspect="1" noChangeArrowheads="1"/>
                    </pic:cNvPicPr>
                  </pic:nvPicPr>
                  <pic:blipFill>
                    <a:blip r:embed="rId33"/>
                    <a:stretch>
                      <a:fillRect/>
                    </a:stretch>
                  </pic:blipFill>
                  <pic:spPr bwMode="auto">
                    <a:xfrm>
                      <a:off x="0" y="0"/>
                      <a:ext cx="5391150" cy="829945"/>
                    </a:xfrm>
                    <a:prstGeom prst="rect">
                      <a:avLst/>
                    </a:prstGeom>
                  </pic:spPr>
                </pic:pic>
              </a:graphicData>
            </a:graphic>
          </wp:inline>
        </w:drawing>
      </w:r>
    </w:p>
    <w:p w14:paraId="64FE3935" w14:textId="2699EDFA" w:rsidR="00CB7E31" w:rsidRDefault="00000000">
      <w:pPr>
        <w:pStyle w:val="Descripcin"/>
      </w:pPr>
      <w:bookmarkStart w:id="2133" w:name="_Ref130979343"/>
      <w:bookmarkStart w:id="2134" w:name="_Toc131091277"/>
      <w:bookmarkStart w:id="2135" w:name="_Toc131874610"/>
      <w:r>
        <w:t xml:space="preserve">Ilustración </w:t>
      </w:r>
      <w:fldSimple w:instr=" SEQ Ilustración \* ARABIC ">
        <w:ins w:id="2136" w:author="Jose Eduardo VIU" w:date="2023-04-08T19:27:00Z">
          <w:r w:rsidR="00EA61B9">
            <w:rPr>
              <w:noProof/>
            </w:rPr>
            <w:t>20</w:t>
          </w:r>
        </w:ins>
        <w:ins w:id="2137" w:author="CAMARA GOMEZ, JOSE EDUARDO" w:date="2023-04-03T11:25:00Z">
          <w:del w:id="2138" w:author="Jose Eduardo VIU" w:date="2023-04-08T19:27:00Z">
            <w:r w:rsidR="00E21698" w:rsidDel="00EA61B9">
              <w:rPr>
                <w:noProof/>
              </w:rPr>
              <w:delText>20</w:delText>
            </w:r>
          </w:del>
        </w:ins>
        <w:del w:id="2139" w:author="Jose Eduardo VIU" w:date="2023-04-08T19:27:00Z">
          <w:r w:rsidDel="00EA61B9">
            <w:rPr>
              <w:noProof/>
            </w:rPr>
            <w:delText>17</w:delText>
          </w:r>
        </w:del>
      </w:fldSimple>
      <w:bookmarkEnd w:id="2133"/>
      <w:r>
        <w:t>. Rellenar valores perdidos de código postal. Elaboración propia.</w:t>
      </w:r>
      <w:bookmarkEnd w:id="2134"/>
      <w:bookmarkEnd w:id="2135"/>
    </w:p>
    <w:p w14:paraId="07E59FCB" w14:textId="3541915F" w:rsidR="00CB7E31" w:rsidDel="00EC154F" w:rsidRDefault="00CB7E31">
      <w:pPr>
        <w:rPr>
          <w:del w:id="2140" w:author="Jose Eduardo VIU" w:date="2023-04-01T18:21:00Z"/>
        </w:rPr>
      </w:pPr>
    </w:p>
    <w:p w14:paraId="0F2FEAB1" w14:textId="77777777" w:rsidR="00CB7E31" w:rsidRDefault="00000000">
      <w:r>
        <w:t>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de limpieza puede hacer que esta variable, que pueda ser categórica de cara a la regresión, sea más precisa.</w:t>
      </w:r>
    </w:p>
    <w:p w14:paraId="3C4B47C4" w14:textId="47B8A76C" w:rsidR="00CB7E31" w:rsidDel="00EC154F" w:rsidRDefault="00CB7E31">
      <w:pPr>
        <w:rPr>
          <w:del w:id="2141" w:author="Jose Eduardo VIU" w:date="2023-04-01T18:21:00Z"/>
        </w:rPr>
      </w:pPr>
    </w:p>
    <w:p w14:paraId="2F0CFE46" w14:textId="77777777" w:rsidR="00CB7E31" w:rsidRDefault="00000000">
      <w:r>
        <w:t>Lo primero que se puede hacer con la misma es quitarle los stopwords que contengan y puedan aparecer en unas instancias y no en otras referidas a la misma granja. Estos stopwords serían los determinantes, y otros sufijos que se añaden al nombre para indicar que están de baja, que son la granja antigua o el detalle del integrador entre paréntesis. También ayuda el poner todas las palabras entre paréntesis y quitar las tildes en los nombres. Veo de crear una función que haga precisamente todo lo indicado:</w:t>
      </w:r>
    </w:p>
    <w:p w14:paraId="208395A1" w14:textId="77777777" w:rsidR="00CB7E31" w:rsidRDefault="00000000">
      <w:pPr>
        <w:keepNext/>
        <w:jc w:val="center"/>
      </w:pPr>
      <w:r>
        <w:rPr>
          <w:noProof/>
        </w:rPr>
        <w:drawing>
          <wp:inline distT="0" distB="0" distL="0" distR="0" wp14:anchorId="7EBFEFAD" wp14:editId="245AB257">
            <wp:extent cx="5391150" cy="146304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noChangeArrowheads="1"/>
                    </pic:cNvPicPr>
                  </pic:nvPicPr>
                  <pic:blipFill>
                    <a:blip r:embed="rId34"/>
                    <a:stretch>
                      <a:fillRect/>
                    </a:stretch>
                  </pic:blipFill>
                  <pic:spPr bwMode="auto">
                    <a:xfrm>
                      <a:off x="0" y="0"/>
                      <a:ext cx="5391150" cy="1463040"/>
                    </a:xfrm>
                    <a:prstGeom prst="rect">
                      <a:avLst/>
                    </a:prstGeom>
                  </pic:spPr>
                </pic:pic>
              </a:graphicData>
            </a:graphic>
          </wp:inline>
        </w:drawing>
      </w:r>
    </w:p>
    <w:p w14:paraId="730FFEED" w14:textId="296F090E" w:rsidR="00CB7E31" w:rsidRDefault="00000000">
      <w:pPr>
        <w:pStyle w:val="Descripcin"/>
      </w:pPr>
      <w:bookmarkStart w:id="2142" w:name="_Toc131091278"/>
      <w:bookmarkStart w:id="2143" w:name="_Toc131874611"/>
      <w:r>
        <w:t xml:space="preserve">Ilustración </w:t>
      </w:r>
      <w:fldSimple w:instr=" SEQ Ilustración \* ARABIC ">
        <w:ins w:id="2144" w:author="Jose Eduardo VIU" w:date="2023-04-08T19:27:00Z">
          <w:r w:rsidR="00EA61B9">
            <w:rPr>
              <w:noProof/>
            </w:rPr>
            <w:t>21</w:t>
          </w:r>
        </w:ins>
        <w:ins w:id="2145" w:author="CAMARA GOMEZ, JOSE EDUARDO" w:date="2023-04-03T11:25:00Z">
          <w:del w:id="2146" w:author="Jose Eduardo VIU" w:date="2023-04-08T19:27:00Z">
            <w:r w:rsidR="00E21698" w:rsidDel="00EA61B9">
              <w:rPr>
                <w:noProof/>
              </w:rPr>
              <w:delText>21</w:delText>
            </w:r>
          </w:del>
        </w:ins>
        <w:del w:id="2147" w:author="Jose Eduardo VIU" w:date="2023-04-08T19:27:00Z">
          <w:r w:rsidDel="00EA61B9">
            <w:rPr>
              <w:noProof/>
            </w:rPr>
            <w:delText>18</w:delText>
          </w:r>
        </w:del>
      </w:fldSimple>
      <w:r>
        <w:t>. Función para simplificar nombres de granjas. Elaboración propia.</w:t>
      </w:r>
      <w:bookmarkEnd w:id="2142"/>
      <w:bookmarkEnd w:id="2143"/>
    </w:p>
    <w:p w14:paraId="47B3C834" w14:textId="77777777" w:rsidR="00CB7E31" w:rsidRDefault="00000000">
      <w:r>
        <w:t>Y la llamo para crear una nueva columna con los nombres corregidos.</w:t>
      </w:r>
    </w:p>
    <w:p w14:paraId="57144157" w14:textId="77777777" w:rsidR="00CB7E31" w:rsidRDefault="00000000">
      <w:pPr>
        <w:keepNext/>
        <w:jc w:val="center"/>
      </w:pPr>
      <w:r>
        <w:rPr>
          <w:noProof/>
        </w:rPr>
        <w:drawing>
          <wp:inline distT="0" distB="0" distL="0" distR="0" wp14:anchorId="46787C10" wp14:editId="173C3E18">
            <wp:extent cx="2858135" cy="2051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a:picLocks noChangeAspect="1" noChangeArrowheads="1"/>
                    </pic:cNvPicPr>
                  </pic:nvPicPr>
                  <pic:blipFill>
                    <a:blip r:embed="rId35"/>
                    <a:stretch>
                      <a:fillRect/>
                    </a:stretch>
                  </pic:blipFill>
                  <pic:spPr bwMode="auto">
                    <a:xfrm>
                      <a:off x="0" y="0"/>
                      <a:ext cx="2858135" cy="205105"/>
                    </a:xfrm>
                    <a:prstGeom prst="rect">
                      <a:avLst/>
                    </a:prstGeom>
                  </pic:spPr>
                </pic:pic>
              </a:graphicData>
            </a:graphic>
          </wp:inline>
        </w:drawing>
      </w:r>
    </w:p>
    <w:p w14:paraId="3F1B8743" w14:textId="50D070AA" w:rsidR="00CB7E31" w:rsidRDefault="00000000">
      <w:pPr>
        <w:pStyle w:val="Descripcin"/>
      </w:pPr>
      <w:bookmarkStart w:id="2148" w:name="_Toc131091279"/>
      <w:bookmarkStart w:id="2149" w:name="_Toc131874612"/>
      <w:r>
        <w:t xml:space="preserve">Ilustración </w:t>
      </w:r>
      <w:fldSimple w:instr=" SEQ Ilustración \* ARABIC ">
        <w:ins w:id="2150" w:author="Jose Eduardo VIU" w:date="2023-04-08T19:27:00Z">
          <w:r w:rsidR="00EA61B9">
            <w:rPr>
              <w:noProof/>
            </w:rPr>
            <w:t>22</w:t>
          </w:r>
        </w:ins>
        <w:ins w:id="2151" w:author="CAMARA GOMEZ, JOSE EDUARDO" w:date="2023-04-03T11:25:00Z">
          <w:del w:id="2152" w:author="Jose Eduardo VIU" w:date="2023-04-08T19:27:00Z">
            <w:r w:rsidR="00E21698" w:rsidDel="00EA61B9">
              <w:rPr>
                <w:noProof/>
              </w:rPr>
              <w:delText>22</w:delText>
            </w:r>
          </w:del>
        </w:ins>
        <w:del w:id="2153" w:author="Jose Eduardo VIU" w:date="2023-04-08T19:27:00Z">
          <w:r w:rsidDel="00EA61B9">
            <w:rPr>
              <w:noProof/>
            </w:rPr>
            <w:delText>19</w:delText>
          </w:r>
        </w:del>
      </w:fldSimple>
      <w:r>
        <w:t>. Corregir nombre de granjas. Elaboración propia.</w:t>
      </w:r>
      <w:bookmarkEnd w:id="2148"/>
      <w:bookmarkEnd w:id="2149"/>
    </w:p>
    <w:p w14:paraId="1E20FB52" w14:textId="36667243" w:rsidR="00CB7E31" w:rsidDel="00EC154F" w:rsidRDefault="00CB7E31">
      <w:pPr>
        <w:rPr>
          <w:del w:id="2154" w:author="Jose Eduardo VIU" w:date="2023-04-01T18:21:00Z"/>
        </w:rPr>
      </w:pPr>
    </w:p>
    <w:p w14:paraId="7256346E" w14:textId="77777777" w:rsidR="00CB7E31" w:rsidRDefault="00000000">
      <w:r>
        <w:t>Como se puede ver a continuación se han conseguido eliminar 106 nombres de granjas que en realidad se referían a la misma granja.</w:t>
      </w:r>
    </w:p>
    <w:p w14:paraId="70265047" w14:textId="77777777" w:rsidR="00CB7E31" w:rsidRDefault="00000000">
      <w:pPr>
        <w:keepNext/>
        <w:jc w:val="center"/>
      </w:pPr>
      <w:r>
        <w:rPr>
          <w:noProof/>
        </w:rPr>
        <w:drawing>
          <wp:inline distT="0" distB="0" distL="0" distR="0" wp14:anchorId="7D26CEBF" wp14:editId="54D65FC9">
            <wp:extent cx="3297555" cy="651510"/>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a:picLocks noChangeAspect="1" noChangeArrowheads="1"/>
                    </pic:cNvPicPr>
                  </pic:nvPicPr>
                  <pic:blipFill>
                    <a:blip r:embed="rId36"/>
                    <a:stretch>
                      <a:fillRect/>
                    </a:stretch>
                  </pic:blipFill>
                  <pic:spPr bwMode="auto">
                    <a:xfrm>
                      <a:off x="0" y="0"/>
                      <a:ext cx="3297555" cy="651510"/>
                    </a:xfrm>
                    <a:prstGeom prst="rect">
                      <a:avLst/>
                    </a:prstGeom>
                  </pic:spPr>
                </pic:pic>
              </a:graphicData>
            </a:graphic>
          </wp:inline>
        </w:drawing>
      </w:r>
    </w:p>
    <w:p w14:paraId="08E2986D" w14:textId="110869ED" w:rsidR="00CB7E31" w:rsidRDefault="00000000">
      <w:pPr>
        <w:pStyle w:val="Descripcin"/>
      </w:pPr>
      <w:bookmarkStart w:id="2155" w:name="_Ref130979846"/>
      <w:bookmarkStart w:id="2156" w:name="_Toc131091280"/>
      <w:bookmarkStart w:id="2157" w:name="_Toc131874613"/>
      <w:r>
        <w:t xml:space="preserve">Ilustración </w:t>
      </w:r>
      <w:fldSimple w:instr=" SEQ Ilustración \* ARABIC ">
        <w:ins w:id="2158" w:author="Jose Eduardo VIU" w:date="2023-04-08T19:27:00Z">
          <w:r w:rsidR="00EA61B9">
            <w:rPr>
              <w:noProof/>
            </w:rPr>
            <w:t>23</w:t>
          </w:r>
        </w:ins>
        <w:ins w:id="2159" w:author="CAMARA GOMEZ, JOSE EDUARDO" w:date="2023-04-03T11:25:00Z">
          <w:del w:id="2160" w:author="Jose Eduardo VIU" w:date="2023-04-08T19:27:00Z">
            <w:r w:rsidR="00E21698" w:rsidDel="00EA61B9">
              <w:rPr>
                <w:noProof/>
              </w:rPr>
              <w:delText>23</w:delText>
            </w:r>
          </w:del>
        </w:ins>
        <w:del w:id="2161" w:author="Jose Eduardo VIU" w:date="2023-04-08T19:27:00Z">
          <w:r w:rsidDel="00EA61B9">
            <w:rPr>
              <w:noProof/>
            </w:rPr>
            <w:delText>20</w:delText>
          </w:r>
        </w:del>
      </w:fldSimple>
      <w:bookmarkEnd w:id="2155"/>
      <w:r>
        <w:t>. Mostrar reducción de ocurrencias duplicadas de granjas. Elaboración propia.</w:t>
      </w:r>
      <w:bookmarkEnd w:id="2156"/>
      <w:bookmarkEnd w:id="2157"/>
    </w:p>
    <w:p w14:paraId="77FE3EF9" w14:textId="6880A7E1" w:rsidR="00CB7E31" w:rsidDel="00EC154F" w:rsidRDefault="00CB7E31">
      <w:pPr>
        <w:rPr>
          <w:del w:id="2162" w:author="Jose Eduardo VIU" w:date="2023-04-01T18:21:00Z"/>
        </w:rPr>
      </w:pPr>
    </w:p>
    <w:p w14:paraId="6FC2CB31" w14:textId="77777777" w:rsidR="00CB7E31" w:rsidRDefault="00000000">
      <w:r>
        <w:t>Ya podemos eliminar la columna original (que se mantuvo únicamente para poder comparar los valores que hemos conseguido consolidad como la misma granja.</w:t>
      </w:r>
    </w:p>
    <w:p w14:paraId="1EFA1701" w14:textId="77777777" w:rsidR="00CB7E31" w:rsidRDefault="00000000">
      <w:pPr>
        <w:keepNext/>
        <w:jc w:val="center"/>
      </w:pPr>
      <w:r>
        <w:rPr>
          <w:noProof/>
        </w:rPr>
        <w:drawing>
          <wp:inline distT="0" distB="0" distL="0" distR="0" wp14:anchorId="3F257929" wp14:editId="1BA5FD41">
            <wp:extent cx="4716145" cy="28448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a:picLocks noChangeAspect="1" noChangeArrowheads="1"/>
                    </pic:cNvPicPr>
                  </pic:nvPicPr>
                  <pic:blipFill>
                    <a:blip r:embed="rId37"/>
                    <a:stretch>
                      <a:fillRect/>
                    </a:stretch>
                  </pic:blipFill>
                  <pic:spPr bwMode="auto">
                    <a:xfrm>
                      <a:off x="0" y="0"/>
                      <a:ext cx="4716145" cy="284480"/>
                    </a:xfrm>
                    <a:prstGeom prst="rect">
                      <a:avLst/>
                    </a:prstGeom>
                  </pic:spPr>
                </pic:pic>
              </a:graphicData>
            </a:graphic>
          </wp:inline>
        </w:drawing>
      </w:r>
    </w:p>
    <w:p w14:paraId="7B51531B" w14:textId="269A530B" w:rsidR="00CB7E31" w:rsidRDefault="00000000">
      <w:pPr>
        <w:pStyle w:val="Descripcin"/>
      </w:pPr>
      <w:bookmarkStart w:id="2163" w:name="_Toc131091281"/>
      <w:bookmarkStart w:id="2164" w:name="_Toc131874614"/>
      <w:r>
        <w:t xml:space="preserve">Ilustración </w:t>
      </w:r>
      <w:fldSimple w:instr=" SEQ Ilustración \* ARABIC ">
        <w:ins w:id="2165" w:author="Jose Eduardo VIU" w:date="2023-04-08T19:27:00Z">
          <w:r w:rsidR="00EA61B9">
            <w:rPr>
              <w:noProof/>
            </w:rPr>
            <w:t>24</w:t>
          </w:r>
        </w:ins>
        <w:ins w:id="2166" w:author="CAMARA GOMEZ, JOSE EDUARDO" w:date="2023-04-03T11:25:00Z">
          <w:del w:id="2167" w:author="Jose Eduardo VIU" w:date="2023-04-08T19:27:00Z">
            <w:r w:rsidR="00E21698" w:rsidDel="00EA61B9">
              <w:rPr>
                <w:noProof/>
              </w:rPr>
              <w:delText>24</w:delText>
            </w:r>
          </w:del>
        </w:ins>
        <w:del w:id="2168" w:author="Jose Eduardo VIU" w:date="2023-04-08T19:27:00Z">
          <w:r w:rsidDel="00EA61B9">
            <w:rPr>
              <w:noProof/>
            </w:rPr>
            <w:delText>21</w:delText>
          </w:r>
        </w:del>
      </w:fldSimple>
      <w:r>
        <w:t>. Eliminar columna de nombre de granja no corregida. Elaboración propia.</w:t>
      </w:r>
      <w:bookmarkEnd w:id="2163"/>
      <w:bookmarkEnd w:id="2164"/>
    </w:p>
    <w:p w14:paraId="79EE3987" w14:textId="77777777" w:rsidR="00CB7E31" w:rsidRDefault="00CB7E31"/>
    <w:p w14:paraId="4321E0A9" w14:textId="77777777" w:rsidR="00CB7E31" w:rsidRDefault="00CB7E31"/>
    <w:p w14:paraId="05B48D8A" w14:textId="77777777" w:rsidR="00CB7E31" w:rsidRDefault="00CB7E31">
      <w:pPr>
        <w:rPr>
          <w:b/>
          <w:bCs/>
        </w:rPr>
      </w:pPr>
    </w:p>
    <w:p w14:paraId="7AA687F3" w14:textId="77777777" w:rsidR="00CB7E31" w:rsidRDefault="00CB7E31">
      <w:pPr>
        <w:rPr>
          <w:b/>
          <w:bCs/>
        </w:rPr>
      </w:pPr>
    </w:p>
    <w:p w14:paraId="61BA648B" w14:textId="6C5D48AC" w:rsidR="00CB7E31" w:rsidDel="00EC154F" w:rsidRDefault="00CB7E31">
      <w:pPr>
        <w:rPr>
          <w:del w:id="2169" w:author="Jose Eduardo VIU" w:date="2023-04-01T18:21:00Z"/>
          <w:b/>
          <w:bCs/>
        </w:rPr>
      </w:pPr>
    </w:p>
    <w:p w14:paraId="46B01EA8" w14:textId="77777777" w:rsidR="00CB7E31" w:rsidRDefault="00000000">
      <w:pPr>
        <w:rPr>
          <w:b/>
          <w:bCs/>
        </w:rPr>
      </w:pPr>
      <w:r>
        <w:rPr>
          <w:b/>
          <w:bCs/>
        </w:rPr>
        <w:t>Formateo de Datos</w:t>
      </w:r>
    </w:p>
    <w:p w14:paraId="6D94FE07" w14:textId="058805B6" w:rsidR="00CB7E31" w:rsidRDefault="00000000">
      <w:r>
        <w:t xml:space="preserve">Los campos de la fecha de entrada y salida del contrato están almacenados sin el formato correcto, por lo que lo primero puede ser corregir este para poder sacar más datos de los valores de estos atributos, datos que nos permitan analizar las componentes temporales y estacionales que pueda tener influencia en la regresión a realizar. Se pasarán a formato “Datetime” (véase anexo </w:t>
      </w:r>
      <w:r>
        <w:fldChar w:fldCharType="begin"/>
      </w:r>
      <w:r>
        <w:instrText xml:space="preserve"> REF _Ref130988445 \h </w:instrText>
      </w:r>
      <w:del w:id="2170" w:author="Jose Eduardo VIU" w:date="2023-04-08T19:27:00Z">
        <w:r w:rsidDel="00EA61B9">
          <w:fldChar w:fldCharType="separate"/>
        </w:r>
        <w:r w:rsidR="006D77E0" w:rsidDel="00EA61B9">
          <w:delText>TFM_Preparar_Dataset</w:delText>
        </w:r>
      </w:del>
      <w:r>
        <w:fldChar w:fldCharType="end"/>
      </w:r>
      <w:r>
        <w:t>).</w:t>
      </w:r>
    </w:p>
    <w:p w14:paraId="07E23B12" w14:textId="5AD44BFB" w:rsidR="00CB7E31" w:rsidDel="00EC154F" w:rsidRDefault="00CB7E31">
      <w:pPr>
        <w:rPr>
          <w:del w:id="2171" w:author="Jose Eduardo VIU" w:date="2023-04-01T18:22:00Z"/>
        </w:rPr>
      </w:pPr>
    </w:p>
    <w:p w14:paraId="0D00E401" w14:textId="03C0A90D" w:rsidR="00CB7E31" w:rsidRDefault="00000000">
      <w:r>
        <w:t>El campo Sexo en el dataset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fldChar w:fldCharType="begin"/>
      </w:r>
      <w:r>
        <w:instrText xml:space="preserve"> REF _Ref130979846 \h </w:instrText>
      </w:r>
      <w:r>
        <w:fldChar w:fldCharType="separate"/>
      </w:r>
      <w:ins w:id="2172" w:author="Jose Eduardo VIU" w:date="2023-04-08T19:27:00Z">
        <w:r w:rsidR="00EA61B9">
          <w:t xml:space="preserve">Ilustración </w:t>
        </w:r>
        <w:r w:rsidR="00EA61B9">
          <w:rPr>
            <w:noProof/>
          </w:rPr>
          <w:t>23</w:t>
        </w:r>
      </w:ins>
      <w:ins w:id="2173" w:author="CAMARA GOMEZ, JOSE EDUARDO" w:date="2023-04-03T11:25:00Z">
        <w:del w:id="2174" w:author="Jose Eduardo VIU" w:date="2023-04-08T19:27:00Z">
          <w:r w:rsidR="00E21698" w:rsidDel="00EA61B9">
            <w:delText xml:space="preserve">Ilustración </w:delText>
          </w:r>
          <w:r w:rsidR="00E21698" w:rsidDel="00EA61B9">
            <w:rPr>
              <w:noProof/>
            </w:rPr>
            <w:delText>23</w:delText>
          </w:r>
        </w:del>
      </w:ins>
      <w:del w:id="2175" w:author="Jose Eduardo VIU" w:date="2023-04-08T19:27:00Z">
        <w:r w:rsidDel="00EA61B9">
          <w:delText>Ilustración 20</w:delText>
        </w:r>
      </w:del>
      <w:r>
        <w:fldChar w:fldCharType="end"/>
      </w:r>
      <w:r>
        <w:t>) de estos valores en tanto por uno, con lo que añadiríamos la nueva columna del porcentaje de hembras (o castrados). Esta columna hará innecesarias el resto de las columnas de sexo que se podrán eliminar del dataset que usaremos para la regresión.</w:t>
      </w:r>
    </w:p>
    <w:p w14:paraId="7637B242" w14:textId="77777777" w:rsidR="00CB7E31" w:rsidRDefault="00000000">
      <w:pPr>
        <w:keepNext/>
        <w:jc w:val="center"/>
      </w:pPr>
      <w:r>
        <w:rPr>
          <w:noProof/>
        </w:rPr>
        <w:drawing>
          <wp:inline distT="0" distB="0" distL="0" distR="0" wp14:anchorId="49F1548B" wp14:editId="4A453F99">
            <wp:extent cx="3103245" cy="1792605"/>
            <wp:effectExtent l="0" t="0" r="0" b="0"/>
            <wp:docPr id="23"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7" descr="Texto&#10;&#10;Descripción generada automáticamente"/>
                    <pic:cNvPicPr>
                      <a:picLocks noChangeAspect="1" noChangeArrowheads="1"/>
                    </pic:cNvPicPr>
                  </pic:nvPicPr>
                  <pic:blipFill>
                    <a:blip r:embed="rId38"/>
                    <a:stretch>
                      <a:fillRect/>
                    </a:stretch>
                  </pic:blipFill>
                  <pic:spPr bwMode="auto">
                    <a:xfrm>
                      <a:off x="0" y="0"/>
                      <a:ext cx="3103245" cy="1792605"/>
                    </a:xfrm>
                    <a:prstGeom prst="rect">
                      <a:avLst/>
                    </a:prstGeom>
                  </pic:spPr>
                </pic:pic>
              </a:graphicData>
            </a:graphic>
          </wp:inline>
        </w:drawing>
      </w:r>
    </w:p>
    <w:p w14:paraId="51BE7B25" w14:textId="1A712F3B" w:rsidR="00CB7E31" w:rsidRDefault="00000000">
      <w:pPr>
        <w:pStyle w:val="Descripcin"/>
      </w:pPr>
      <w:bookmarkStart w:id="2176" w:name="_Ref130979552"/>
      <w:bookmarkStart w:id="2177" w:name="_Toc131091282"/>
      <w:bookmarkStart w:id="2178" w:name="_Toc131874615"/>
      <w:r>
        <w:t xml:space="preserve">Ilustración </w:t>
      </w:r>
      <w:fldSimple w:instr=" SEQ Ilustración \* ARABIC ">
        <w:ins w:id="2179" w:author="Jose Eduardo VIU" w:date="2023-04-08T19:27:00Z">
          <w:r w:rsidR="00EA61B9">
            <w:rPr>
              <w:noProof/>
            </w:rPr>
            <w:t>25</w:t>
          </w:r>
        </w:ins>
        <w:ins w:id="2180" w:author="CAMARA GOMEZ, JOSE EDUARDO" w:date="2023-04-03T11:25:00Z">
          <w:del w:id="2181" w:author="Jose Eduardo VIU" w:date="2023-04-08T19:27:00Z">
            <w:r w:rsidR="00E21698" w:rsidDel="00EA61B9">
              <w:rPr>
                <w:noProof/>
              </w:rPr>
              <w:delText>25</w:delText>
            </w:r>
          </w:del>
        </w:ins>
        <w:del w:id="2182" w:author="Jose Eduardo VIU" w:date="2023-04-08T19:27:00Z">
          <w:r w:rsidDel="00EA61B9">
            <w:rPr>
              <w:noProof/>
            </w:rPr>
            <w:delText>22</w:delText>
          </w:r>
        </w:del>
      </w:fldSimple>
      <w:bookmarkEnd w:id="2176"/>
      <w:r>
        <w:t>. Calcular porcentaje de cada sexo en contratos. Elaboración propia.</w:t>
      </w:r>
      <w:bookmarkEnd w:id="2177"/>
      <w:bookmarkEnd w:id="2178"/>
    </w:p>
    <w:p w14:paraId="13872D4F" w14:textId="137BBCDB" w:rsidR="00CB7E31" w:rsidDel="00EC154F" w:rsidRDefault="00CB7E31">
      <w:pPr>
        <w:rPr>
          <w:del w:id="2183" w:author="Jose Eduardo VIU" w:date="2023-04-01T18:22:00Z"/>
          <w:b/>
          <w:bCs/>
        </w:rPr>
      </w:pPr>
    </w:p>
    <w:p w14:paraId="43E1F4A2" w14:textId="22E09979" w:rsidR="00CB7E31" w:rsidDel="00EC154F" w:rsidRDefault="00CB7E31">
      <w:pPr>
        <w:rPr>
          <w:del w:id="2184" w:author="Jose Eduardo VIU" w:date="2023-04-01T18:22:00Z"/>
          <w:b/>
          <w:bCs/>
        </w:rPr>
      </w:pPr>
    </w:p>
    <w:p w14:paraId="4E72C8E3" w14:textId="77777777" w:rsidR="00CB7E31" w:rsidRDefault="00000000">
      <w:pPr>
        <w:rPr>
          <w:b/>
          <w:bCs/>
        </w:rPr>
      </w:pPr>
      <w:r>
        <w:rPr>
          <w:b/>
          <w:bCs/>
        </w:rPr>
        <w:t>Atributos Calculados</w:t>
      </w:r>
    </w:p>
    <w:p w14:paraId="249184BB" w14:textId="77777777" w:rsidR="00CB7E31"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p>
    <w:p w14:paraId="7D9DD2B8" w14:textId="77777777" w:rsidR="00CB7E31" w:rsidRDefault="00000000">
      <w:pPr>
        <w:keepNext/>
        <w:jc w:val="center"/>
      </w:pPr>
      <w:r>
        <w:rPr>
          <w:noProof/>
        </w:rPr>
        <w:drawing>
          <wp:inline distT="0" distB="0" distL="0" distR="0" wp14:anchorId="5DA5A806" wp14:editId="372BC70C">
            <wp:extent cx="3467100" cy="392430"/>
            <wp:effectExtent l="0" t="0" r="0" b="0"/>
            <wp:docPr id="24" name="Imagen 29" descr="Imagen de la pantalla de un celular con texto e image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9" descr="Imagen de la pantalla de un celular con texto e imagen&#10;&#10;Descripción generada automáticamente con confianza baja"/>
                    <pic:cNvPicPr>
                      <a:picLocks noChangeAspect="1" noChangeArrowheads="1"/>
                    </pic:cNvPicPr>
                  </pic:nvPicPr>
                  <pic:blipFill>
                    <a:blip r:embed="rId39"/>
                    <a:stretch>
                      <a:fillRect/>
                    </a:stretch>
                  </pic:blipFill>
                  <pic:spPr bwMode="auto">
                    <a:xfrm>
                      <a:off x="0" y="0"/>
                      <a:ext cx="3467100" cy="392430"/>
                    </a:xfrm>
                    <a:prstGeom prst="rect">
                      <a:avLst/>
                    </a:prstGeom>
                  </pic:spPr>
                </pic:pic>
              </a:graphicData>
            </a:graphic>
          </wp:inline>
        </w:drawing>
      </w:r>
    </w:p>
    <w:p w14:paraId="2AA9E66A" w14:textId="2840087A" w:rsidR="00CB7E31" w:rsidRDefault="00000000">
      <w:pPr>
        <w:pStyle w:val="Descripcin"/>
      </w:pPr>
      <w:bookmarkStart w:id="2185" w:name="_Toc131091283"/>
      <w:bookmarkStart w:id="2186" w:name="_Toc131874616"/>
      <w:r>
        <w:t xml:space="preserve">Ilustración </w:t>
      </w:r>
      <w:fldSimple w:instr=" SEQ Ilustración \* ARABIC ">
        <w:ins w:id="2187" w:author="Jose Eduardo VIU" w:date="2023-04-08T19:27:00Z">
          <w:r w:rsidR="00EA61B9">
            <w:rPr>
              <w:noProof/>
            </w:rPr>
            <w:t>26</w:t>
          </w:r>
        </w:ins>
        <w:ins w:id="2188" w:author="CAMARA GOMEZ, JOSE EDUARDO" w:date="2023-04-03T11:25:00Z">
          <w:del w:id="2189" w:author="Jose Eduardo VIU" w:date="2023-04-08T19:27:00Z">
            <w:r w:rsidR="00E21698" w:rsidDel="00EA61B9">
              <w:rPr>
                <w:noProof/>
              </w:rPr>
              <w:delText>26</w:delText>
            </w:r>
          </w:del>
        </w:ins>
        <w:del w:id="2190" w:author="Jose Eduardo VIU" w:date="2023-04-08T19:27:00Z">
          <w:r w:rsidDel="00EA61B9">
            <w:rPr>
              <w:noProof/>
            </w:rPr>
            <w:delText>23</w:delText>
          </w:r>
        </w:del>
      </w:fldSimple>
      <w:r>
        <w:t>. Añadir campos de semana y año de entrada en contrato. Elaboración propia.</w:t>
      </w:r>
      <w:bookmarkEnd w:id="2185"/>
      <w:bookmarkEnd w:id="2186"/>
    </w:p>
    <w:p w14:paraId="52F936DD" w14:textId="2FD3217C" w:rsidR="00CB7E31" w:rsidDel="00EC154F" w:rsidRDefault="00CB7E31">
      <w:pPr>
        <w:rPr>
          <w:del w:id="2191" w:author="Jose Eduardo VIU" w:date="2023-04-01T18:22:00Z"/>
        </w:rPr>
      </w:pPr>
    </w:p>
    <w:p w14:paraId="3DBAABA1" w14:textId="77777777" w:rsidR="00CB7E31" w:rsidRDefault="00000000">
      <w:r>
        <w:t>Por otra parte, para el sexo como ya mostramos en el apartado anterior se añadió el campo de porcentaje de cada sexo que hay en el contrato, por lo que no se repetirá aquí.</w:t>
      </w:r>
    </w:p>
    <w:p w14:paraId="3D57162E" w14:textId="4F5E7C2C" w:rsidR="00CB7E31" w:rsidDel="00EC154F" w:rsidRDefault="00CB7E31">
      <w:pPr>
        <w:rPr>
          <w:del w:id="2192" w:author="Jose Eduardo VIU" w:date="2023-04-01T18:22:00Z"/>
        </w:rPr>
      </w:pPr>
    </w:p>
    <w:p w14:paraId="50FAC29E" w14:textId="0AE1DA39" w:rsidR="00CB7E31"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ins w:id="2193" w:author="Jose Eduardo VIU" w:date="2023-04-08T19:27:00Z">
        <w:r w:rsidR="00EA61B9">
          <w:t xml:space="preserve">Ilustración </w:t>
        </w:r>
        <w:r w:rsidR="00EA61B9">
          <w:rPr>
            <w:noProof/>
          </w:rPr>
          <w:t>27</w:t>
        </w:r>
      </w:ins>
      <w:ins w:id="2194" w:author="CAMARA GOMEZ, JOSE EDUARDO" w:date="2023-04-03T11:25:00Z">
        <w:del w:id="2195" w:author="Jose Eduardo VIU" w:date="2023-04-08T19:27:00Z">
          <w:r w:rsidR="00E21698" w:rsidDel="00EA61B9">
            <w:delText xml:space="preserve">Ilustración </w:delText>
          </w:r>
          <w:r w:rsidR="00E21698" w:rsidDel="00EA61B9">
            <w:rPr>
              <w:noProof/>
            </w:rPr>
            <w:delText>27</w:delText>
          </w:r>
        </w:del>
      </w:ins>
      <w:del w:id="2196" w:author="Jose Eduardo VIU" w:date="2023-04-08T19:27:00Z">
        <w:r w:rsidDel="00EA61B9">
          <w:delText>Ilustración 24</w:delText>
        </w:r>
      </w:del>
      <w:r>
        <w:fldChar w:fldCharType="end"/>
      </w:r>
      <w:r>
        <w:t xml:space="preserve"> se aprecia la fórmula utilizada para ajustar la columna de Pienso por Cerda y Día.</w:t>
      </w:r>
    </w:p>
    <w:p w14:paraId="3F09146B" w14:textId="77777777" w:rsidR="00CB7E31"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A6131B9" w14:textId="07B85CBF" w:rsidR="00CB7E31" w:rsidRDefault="00000000">
      <w:pPr>
        <w:pStyle w:val="Descripcin"/>
      </w:pPr>
      <w:bookmarkStart w:id="2197" w:name="_Ref130980164"/>
      <w:bookmarkStart w:id="2198" w:name="_Toc131091284"/>
      <w:bookmarkStart w:id="2199" w:name="_Toc131874617"/>
      <w:r>
        <w:t xml:space="preserve">Ilustración </w:t>
      </w:r>
      <w:fldSimple w:instr=" SEQ Ilustración \* ARABIC ">
        <w:ins w:id="2200" w:author="Jose Eduardo VIU" w:date="2023-04-08T19:27:00Z">
          <w:r w:rsidR="00EA61B9">
            <w:rPr>
              <w:noProof/>
            </w:rPr>
            <w:t>27</w:t>
          </w:r>
        </w:ins>
        <w:ins w:id="2201" w:author="CAMARA GOMEZ, JOSE EDUARDO" w:date="2023-04-03T11:25:00Z">
          <w:del w:id="2202" w:author="Jose Eduardo VIU" w:date="2023-04-08T19:27:00Z">
            <w:r w:rsidR="00E21698" w:rsidDel="00EA61B9">
              <w:rPr>
                <w:noProof/>
              </w:rPr>
              <w:delText>27</w:delText>
            </w:r>
          </w:del>
        </w:ins>
        <w:del w:id="2203" w:author="Jose Eduardo VIU" w:date="2023-04-08T19:27:00Z">
          <w:r w:rsidDel="00EA61B9">
            <w:rPr>
              <w:noProof/>
            </w:rPr>
            <w:delText>24</w:delText>
          </w:r>
        </w:del>
      </w:fldSimple>
      <w:bookmarkEnd w:id="2197"/>
      <w:r>
        <w:t>. Calcular consumo de pienso por cerda y día. Elaboración propia.</w:t>
      </w:r>
      <w:bookmarkEnd w:id="2198"/>
      <w:bookmarkEnd w:id="2199"/>
    </w:p>
    <w:p w14:paraId="5DBD72C7" w14:textId="65758364" w:rsidR="00CB7E31" w:rsidDel="00EC154F" w:rsidRDefault="00CB7E31">
      <w:pPr>
        <w:rPr>
          <w:del w:id="2204" w:author="Jose Eduardo VIU" w:date="2023-04-01T18:22:00Z"/>
        </w:rPr>
      </w:pPr>
    </w:p>
    <w:p w14:paraId="47E91DB3" w14:textId="2B550031" w:rsidR="00CB7E31" w:rsidDel="00EC154F" w:rsidRDefault="00CB7E31">
      <w:pPr>
        <w:rPr>
          <w:del w:id="2205" w:author="Jose Eduardo VIU" w:date="2023-04-01T18:22:00Z"/>
        </w:rPr>
      </w:pPr>
    </w:p>
    <w:p w14:paraId="55253AF6" w14:textId="77777777" w:rsidR="00CB7E31" w:rsidRDefault="00000000">
      <w:pPr>
        <w:rPr>
          <w:b/>
          <w:bCs/>
        </w:rPr>
      </w:pPr>
      <w:r>
        <w:rPr>
          <w:b/>
          <w:bCs/>
        </w:rPr>
        <w:t>Resumen de preparación de datos</w:t>
      </w:r>
    </w:p>
    <w:p w14:paraId="1053CE88" w14:textId="77777777" w:rsidR="00CB7E31" w:rsidRDefault="00000000">
      <w:pPr>
        <w:pPrChange w:id="2206" w:author="Jose Eduardo VIU" w:date="2023-04-01T18:22:00Z">
          <w:pPr>
            <w:pStyle w:val="NormalWeb"/>
            <w:spacing w:before="280" w:after="280"/>
          </w:pPr>
        </w:pPrChange>
      </w:pPr>
      <w:r>
        <w:t>Tras todo el proceso de limpieza anterior nos encontramos con un dataset que dispone de 5.277 filas y 28 columnas. Partíamos de un dataset con 5.332 filas (hemos quitado 55 filas por distintos motivos) y que tenía 27 columnas, se han añadido varias columnas calculadas nuevas y se han eliminado otras que ya no eran necesarias, corrigiendo los tipos de los datos por ejemplo de las columnas de tipo fecha.</w:t>
      </w:r>
    </w:p>
    <w:p w14:paraId="7A26DEBE" w14:textId="77777777" w:rsidR="00CB7E31" w:rsidRDefault="00000000">
      <w:pPr>
        <w:pPrChange w:id="2207" w:author="Jose Eduardo VIU" w:date="2023-04-01T18:22:00Z">
          <w:pPr>
            <w:pStyle w:val="NormalWeb"/>
            <w:spacing w:before="280" w:after="280"/>
          </w:pPr>
        </w:pPrChange>
      </w:pPr>
      <w:r>
        <w:t>El nuevo dataset está mucho más limpio, sin perder excesivas muestras en el proceso, ya no tiene “missing values”, y posee datos mejor preparados para poder usarlos en siguientes procesos de “Machine Learning”.</w:t>
      </w:r>
    </w:p>
    <w:p w14:paraId="403C06B9" w14:textId="12D09B23" w:rsidR="00CB7E31" w:rsidRDefault="00000000" w:rsidP="00EC154F">
      <w:pPr>
        <w:rPr>
          <w:ins w:id="2208" w:author="Jose Eduardo VIU" w:date="2023-04-01T18:23:00Z"/>
        </w:rPr>
      </w:pPr>
      <w:r>
        <w:t xml:space="preserve">Se podría eliminar también la columna del código del contrato, que es un identificador que ya no aporta nada de cara a la estimación que queremos lograr en posteriores </w:t>
      </w:r>
      <w:r>
        <w:lastRenderedPageBreak/>
        <w:t>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7DC3799" w14:textId="1F74EF64" w:rsidR="00EC154F" w:rsidRDefault="00EC154F" w:rsidP="00EC154F">
      <w:pPr>
        <w:rPr>
          <w:ins w:id="2209" w:author="Jose Eduardo VIU" w:date="2023-04-01T18:23:00Z"/>
        </w:rPr>
      </w:pPr>
    </w:p>
    <w:p w14:paraId="641094EF" w14:textId="77777777" w:rsidR="00EC154F" w:rsidRDefault="00EC154F">
      <w:pPr>
        <w:pPrChange w:id="2210" w:author="Jose Eduardo VIU" w:date="2023-04-01T18:22:00Z">
          <w:pPr>
            <w:pStyle w:val="NormalWeb"/>
            <w:spacing w:before="280" w:after="280"/>
          </w:pPr>
        </w:pPrChange>
      </w:pPr>
    </w:p>
    <w:p w14:paraId="59DAD008" w14:textId="5A4D0508" w:rsidR="00CB7E31" w:rsidDel="00EC154F" w:rsidRDefault="00CB7E31" w:rsidP="00EC154F">
      <w:pPr>
        <w:rPr>
          <w:del w:id="2211" w:author="Jose Eduardo VIU" w:date="2023-04-01T18:22:00Z"/>
        </w:rPr>
      </w:pPr>
    </w:p>
    <w:p w14:paraId="3A6BA12B" w14:textId="69C48CF0" w:rsidR="00CB7E31" w:rsidDel="00EC154F" w:rsidRDefault="00CB7E31" w:rsidP="00EC154F">
      <w:pPr>
        <w:rPr>
          <w:del w:id="2212" w:author="Jose Eduardo VIU" w:date="2023-04-01T18:22:00Z"/>
        </w:rPr>
      </w:pPr>
    </w:p>
    <w:p w14:paraId="4E12B56E" w14:textId="77777777" w:rsidR="00CB7E31" w:rsidRPr="00EC154F" w:rsidRDefault="00000000">
      <w:pPr>
        <w:rPr>
          <w:b/>
          <w:bCs/>
          <w:rPrChange w:id="2213" w:author="Jose Eduardo VIU" w:date="2023-04-01T18:23:00Z">
            <w:rPr/>
          </w:rPrChange>
        </w:rPr>
        <w:pPrChange w:id="2214" w:author="Jose Eduardo VIU" w:date="2023-04-01T18:22:00Z">
          <w:pPr>
            <w:pStyle w:val="Ttulo4"/>
          </w:pPr>
        </w:pPrChange>
      </w:pPr>
      <w:r w:rsidRPr="00EC154F">
        <w:rPr>
          <w:b/>
          <w:bCs/>
          <w:rPrChange w:id="2215" w:author="Jose Eduardo VIU" w:date="2023-04-01T18:23:00Z">
            <w:rPr>
              <w:i w:val="0"/>
              <w:iCs w:val="0"/>
            </w:rPr>
          </w:rPrChange>
        </w:rPr>
        <w:t>Modelado</w:t>
      </w:r>
    </w:p>
    <w:p w14:paraId="3EC70963" w14:textId="77777777" w:rsidR="00CB7E31" w:rsidRDefault="00000000" w:rsidP="00EC154F">
      <w:r>
        <w:t>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4BFFF4A" w14:textId="4A577723" w:rsidR="00CB7E31" w:rsidDel="00EC154F" w:rsidRDefault="00CB7E31" w:rsidP="00EC154F">
      <w:pPr>
        <w:rPr>
          <w:del w:id="2216" w:author="Jose Eduardo VIU" w:date="2023-04-01T18:23:00Z"/>
        </w:rPr>
      </w:pPr>
    </w:p>
    <w:p w14:paraId="04B1C268" w14:textId="77777777" w:rsidR="00CB7E31" w:rsidRDefault="00000000" w:rsidP="00EC154F">
      <w:r>
        <w:t>La obtención de la estimación buscada nos dará un mejor control y planificación, permitirá adelantarse a problemas y necesidades futuras, optimizar procesos alineados con lo que los datos nos demuestran que realmente es importante, 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327BC176" w14:textId="29ADD1E8" w:rsidR="00CB7E31" w:rsidDel="00EC154F" w:rsidRDefault="00CB7E31" w:rsidP="00EC154F">
      <w:pPr>
        <w:rPr>
          <w:del w:id="2217" w:author="Jose Eduardo VIU" w:date="2023-04-01T18:23:00Z"/>
        </w:rPr>
      </w:pPr>
    </w:p>
    <w:p w14:paraId="50B98FC0" w14:textId="77777777" w:rsidR="00CB7E31" w:rsidRDefault="00000000" w:rsidP="00EC154F">
      <w:r>
        <w:t>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79CCA851" w14:textId="549E99A1" w:rsidR="00CB7E31" w:rsidDel="00EC154F" w:rsidRDefault="00CB7E31" w:rsidP="00EC154F">
      <w:pPr>
        <w:rPr>
          <w:del w:id="2218" w:author="Jose Eduardo VIU" w:date="2023-04-01T18:23:00Z"/>
        </w:rPr>
      </w:pPr>
    </w:p>
    <w:p w14:paraId="3B621706" w14:textId="4CEFBE8F" w:rsidR="00CB7E31" w:rsidDel="00EC154F" w:rsidRDefault="00CB7E31" w:rsidP="00EC154F">
      <w:pPr>
        <w:rPr>
          <w:del w:id="2219" w:author="Jose Eduardo VIU" w:date="2023-04-01T18:23:00Z"/>
        </w:rPr>
      </w:pPr>
    </w:p>
    <w:p w14:paraId="3D1A14BA" w14:textId="77777777" w:rsidR="00CB7E31" w:rsidRDefault="00000000">
      <w:pPr>
        <w:rPr>
          <w:b/>
          <w:bCs/>
        </w:rPr>
      </w:pPr>
      <w:r>
        <w:rPr>
          <w:b/>
          <w:bCs/>
        </w:rPr>
        <w:t>Selección de Técnica de Modelado</w:t>
      </w:r>
    </w:p>
    <w:p w14:paraId="2C99EB5A" w14:textId="77777777" w:rsidR="00CB7E31" w:rsidRDefault="00000000">
      <w:r>
        <w:lastRenderedPageBreak/>
        <w:t>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hiperparámetros y sobre qué conjunto de variables se aplicará.</w:t>
      </w:r>
    </w:p>
    <w:p w14:paraId="27E6B5FC" w14:textId="76EB1B8A" w:rsidR="00CB7E31" w:rsidDel="00EC154F" w:rsidRDefault="00CB7E31">
      <w:pPr>
        <w:rPr>
          <w:del w:id="2220" w:author="Jose Eduardo VIU" w:date="2023-04-01T18:23:00Z"/>
          <w:b/>
          <w:bCs/>
        </w:rPr>
      </w:pPr>
    </w:p>
    <w:p w14:paraId="58E059AA" w14:textId="77777777" w:rsidR="00CB7E31"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1DCB5C9" w14:textId="41C69672" w:rsidR="00CB7E31" w:rsidDel="00EC154F" w:rsidRDefault="00CB7E31">
      <w:pPr>
        <w:rPr>
          <w:del w:id="2221" w:author="Jose Eduardo VIU" w:date="2023-04-01T18:23:00Z"/>
        </w:rPr>
      </w:pPr>
    </w:p>
    <w:p w14:paraId="7B36B07D" w14:textId="77777777" w:rsidR="00CB7E31" w:rsidRDefault="00000000">
      <w:pPr>
        <w:rPr>
          <w:b/>
          <w:bCs/>
        </w:rPr>
      </w:pPr>
      <w:r>
        <w:rPr>
          <w:b/>
          <w:bCs/>
        </w:rPr>
        <w:t>Generar modelos de prueba</w:t>
      </w:r>
    </w:p>
    <w:p w14:paraId="7C1DAEC2" w14:textId="77777777" w:rsidR="00CB7E31" w:rsidRDefault="00000000">
      <w:r>
        <w:t>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realmente necesitamos estimar, que serán los de contratos futuros que aún desconocemos.</w:t>
      </w:r>
    </w:p>
    <w:p w14:paraId="19C6325A" w14:textId="1BEB6524" w:rsidR="00CB7E31" w:rsidDel="00EC154F" w:rsidRDefault="00CB7E31">
      <w:pPr>
        <w:rPr>
          <w:del w:id="2222" w:author="Jose Eduardo VIU" w:date="2023-04-01T18:23:00Z"/>
        </w:rPr>
      </w:pPr>
    </w:p>
    <w:p w14:paraId="6386737F" w14:textId="77777777" w:rsidR="00CB7E31" w:rsidRDefault="00000000">
      <w:pPr>
        <w:rPr>
          <w:b/>
          <w:bCs/>
        </w:rPr>
      </w:pPr>
      <w:r>
        <w:rPr>
          <w:b/>
          <w:bCs/>
        </w:rPr>
        <w:t>Generar modelos</w:t>
      </w:r>
    </w:p>
    <w:p w14:paraId="3809AFF2" w14:textId="77777777" w:rsidR="00CB7E31" w:rsidRDefault="00000000">
      <w:r>
        <w:t>Una vez obtenido el modelo que mejores resultados proporcione, lo guardaremos y prepararemos para poder invocarlo con datos de nuevos contratos para que nos proporcione el valor estimado.</w:t>
      </w:r>
    </w:p>
    <w:p w14:paraId="66AFA476" w14:textId="639BA1AB" w:rsidR="00CB7E31" w:rsidDel="00EC154F" w:rsidRDefault="00CB7E31">
      <w:pPr>
        <w:rPr>
          <w:del w:id="2223" w:author="Jose Eduardo VIU" w:date="2023-04-01T18:23:00Z"/>
        </w:rPr>
      </w:pPr>
    </w:p>
    <w:p w14:paraId="7B4542FE" w14:textId="77777777" w:rsidR="00CB7E31" w:rsidRDefault="00000000">
      <w:pPr>
        <w:rPr>
          <w:b/>
          <w:bCs/>
        </w:rPr>
      </w:pPr>
      <w:r>
        <w:rPr>
          <w:b/>
          <w:bCs/>
        </w:rPr>
        <w:t>Evaluación de modelo</w:t>
      </w:r>
    </w:p>
    <w:p w14:paraId="2B27FB58" w14:textId="77777777" w:rsidR="00CB7E31" w:rsidRDefault="00000000">
      <w:r>
        <w:t>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dataset obtenido y preparado en los anteriores pasos del proyecto.</w:t>
      </w:r>
    </w:p>
    <w:p w14:paraId="37E21631" w14:textId="775B2257" w:rsidR="00CB7E31" w:rsidDel="00EC154F" w:rsidRDefault="00CB7E31">
      <w:pPr>
        <w:rPr>
          <w:del w:id="2224" w:author="Jose Eduardo VIU" w:date="2023-04-01T18:23:00Z"/>
        </w:rPr>
      </w:pPr>
    </w:p>
    <w:p w14:paraId="777A2A9E" w14:textId="7F9B4172" w:rsidR="00CB7E31" w:rsidDel="00EC154F" w:rsidRDefault="00CB7E31">
      <w:pPr>
        <w:rPr>
          <w:del w:id="2225" w:author="Jose Eduardo VIU" w:date="2023-04-01T18:23:00Z"/>
        </w:rPr>
      </w:pPr>
    </w:p>
    <w:p w14:paraId="24C1E0EB" w14:textId="77777777" w:rsidR="00CB7E31" w:rsidRDefault="00000000">
      <w:pPr>
        <w:rPr>
          <w:b/>
          <w:bCs/>
        </w:rPr>
      </w:pPr>
      <w:r>
        <w:rPr>
          <w:b/>
          <w:bCs/>
        </w:rPr>
        <w:t>Revisión de parámetros</w:t>
      </w:r>
    </w:p>
    <w:p w14:paraId="3CDE520A" w14:textId="77777777" w:rsidR="00CB7E31" w:rsidRDefault="00000000">
      <w:r>
        <w:t>Para cada modelo se probará con varios hiperparámetros, con el objetivo de optimizar la precisión del modelo y ajustarnos a aquellos que permitan un mejor entrenamiento y modelo más ajustado a los resultados que esperamos de adecuación a la regresión de la variable GMD.</w:t>
      </w:r>
    </w:p>
    <w:p w14:paraId="37FE2C17" w14:textId="697139F3" w:rsidR="00CB7E31" w:rsidDel="00EC154F" w:rsidRDefault="00CB7E31">
      <w:pPr>
        <w:rPr>
          <w:del w:id="2226" w:author="Jose Eduardo VIU" w:date="2023-04-01T18:23:00Z"/>
        </w:rPr>
      </w:pPr>
    </w:p>
    <w:p w14:paraId="2CEE3BC2" w14:textId="77777777" w:rsidR="00CB7E31" w:rsidRDefault="00000000">
      <w:pPr>
        <w:pStyle w:val="Ttulo4"/>
      </w:pPr>
      <w:r>
        <w:t>Evaluación del Modelo</w:t>
      </w:r>
    </w:p>
    <w:p w14:paraId="4A774D4E" w14:textId="3FAF9D99" w:rsidR="00CB7E31" w:rsidRDefault="00000000">
      <w:r>
        <w:t xml:space="preserve">Para cada modelo planteado se analizarán los resultados obtenidos con el mismo, haciendo esto primero sobre la puntuación del entrenamiento y luego sobre los datos </w:t>
      </w:r>
      <w:del w:id="2227" w:author="Jose Eduardo VIU" w:date="2023-04-08T19:22:00Z">
        <w:r w:rsidDel="005F2D6E">
          <w:delText>de test</w:delText>
        </w:r>
      </w:del>
      <w:ins w:id="2228" w:author="Jose Eduardo VIU" w:date="2023-04-08T19:22:00Z">
        <w:r w:rsidR="005F2D6E">
          <w:t>de prueba</w:t>
        </w:r>
      </w:ins>
      <w:r>
        <w:t xml:space="preserve">, que al no haber sido usados para el entrenamiento permiten comprobar si </w:t>
      </w:r>
      <w:r>
        <w:lastRenderedPageBreak/>
        <w:t>el modelo generaliza correctamente o tiene un “overfitting” (sobreajuste) a los datos de entrenamiento.</w:t>
      </w:r>
    </w:p>
    <w:p w14:paraId="5DDD7C48" w14:textId="015AD85B" w:rsidR="00CB7E31" w:rsidDel="00EC154F" w:rsidRDefault="00CB7E31">
      <w:pPr>
        <w:rPr>
          <w:del w:id="2229" w:author="Jose Eduardo VIU" w:date="2023-04-01T18:23:00Z"/>
        </w:rPr>
      </w:pPr>
    </w:p>
    <w:p w14:paraId="14F5B2EC" w14:textId="77777777" w:rsidR="00CB7E31" w:rsidRDefault="00000000">
      <w:r>
        <w:t>La evaluación de cada modelo que probamos traerá consigo unos resultados que compongan un ranking de los mejores modelos. Finalmente habrá un modelo seleccionado que será el que mejor puntuación tenga de acuerdo a las métricas acordadas en la definición de los objetivos. El mejor modelo será el que se evalúe más a fondo y el que finalmente se desarrollará para poder usarlo con datos de contratos futuros.</w:t>
      </w:r>
    </w:p>
    <w:p w14:paraId="30DDB644" w14:textId="5D1B1C63" w:rsidR="00CB7E31" w:rsidDel="00EC154F" w:rsidRDefault="00CB7E31">
      <w:pPr>
        <w:rPr>
          <w:del w:id="2230" w:author="Jose Eduardo VIU" w:date="2023-04-01T18:23:00Z"/>
        </w:rPr>
      </w:pPr>
    </w:p>
    <w:p w14:paraId="44A620D3" w14:textId="6E0DDB2B" w:rsidR="00CB7E31" w:rsidRDefault="00000000">
      <w:r>
        <w:t>Para evaluar los modelos se ha implementado una función que muestre las diferencias entre el valor real y el predicho por el modelo, junto con su coeficiente de Determinación R</w:t>
      </w:r>
      <w:r>
        <w:rPr>
          <w:vertAlign w:val="superscript"/>
        </w:rPr>
        <w:t xml:space="preserve">2 </w:t>
      </w:r>
      <w:r>
        <w:t>(</w:t>
      </w:r>
      <w:r>
        <w:fldChar w:fldCharType="begin"/>
      </w:r>
      <w:r>
        <w:instrText xml:space="preserve"> REF _Ref131071800 \h </w:instrText>
      </w:r>
      <w:r>
        <w:fldChar w:fldCharType="separate"/>
      </w:r>
      <w:ins w:id="2231" w:author="Jose Eduardo VIU" w:date="2023-04-08T19:27:00Z">
        <w:r w:rsidR="00EA61B9">
          <w:t xml:space="preserve">Ilustración </w:t>
        </w:r>
        <w:r w:rsidR="00EA61B9">
          <w:rPr>
            <w:noProof/>
          </w:rPr>
          <w:t>28</w:t>
        </w:r>
      </w:ins>
      <w:ins w:id="2232" w:author="CAMARA GOMEZ, JOSE EDUARDO" w:date="2023-04-03T11:25:00Z">
        <w:del w:id="2233" w:author="Jose Eduardo VIU" w:date="2023-04-08T19:27:00Z">
          <w:r w:rsidR="00E21698" w:rsidDel="00EA61B9">
            <w:delText xml:space="preserve">Ilustración </w:delText>
          </w:r>
          <w:r w:rsidR="00E21698" w:rsidDel="00EA61B9">
            <w:rPr>
              <w:noProof/>
            </w:rPr>
            <w:delText>28</w:delText>
          </w:r>
        </w:del>
      </w:ins>
      <w:del w:id="2234" w:author="Jose Eduardo VIU" w:date="2023-04-08T19:27:00Z">
        <w:r w:rsidDel="00EA61B9">
          <w:delText>Ilustración 25</w:delText>
        </w:r>
      </w:del>
      <w:r>
        <w:fldChar w:fldCharType="end"/>
      </w:r>
      <w:r>
        <w:t>), 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Spiess &amp; Neumeyer, 2010)</w:t>
      </w:r>
      <w:r>
        <w:fldChar w:fldCharType="end"/>
      </w:r>
      <w:r>
        <w:t>.</w:t>
      </w:r>
    </w:p>
    <w:p w14:paraId="34461B7D" w14:textId="77777777" w:rsidR="00CB7E31" w:rsidRDefault="00000000">
      <w:pPr>
        <w:keepNext/>
        <w:jc w:val="center"/>
      </w:pPr>
      <w:r>
        <w:rPr>
          <w:noProof/>
        </w:rPr>
        <w:drawing>
          <wp:inline distT="0" distB="0" distL="0" distR="0" wp14:anchorId="257FDB2C" wp14:editId="3507E939">
            <wp:extent cx="5507990" cy="1346200"/>
            <wp:effectExtent l="0" t="0" r="0" b="0"/>
            <wp:docPr id="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3"/>
                    <pic:cNvPicPr>
                      <a:picLocks noChangeAspect="1" noChangeArrowheads="1"/>
                    </pic:cNvPicPr>
                  </pic:nvPicPr>
                  <pic:blipFill>
                    <a:blip r:embed="rId40"/>
                    <a:stretch>
                      <a:fillRect/>
                    </a:stretch>
                  </pic:blipFill>
                  <pic:spPr bwMode="auto">
                    <a:xfrm>
                      <a:off x="0" y="0"/>
                      <a:ext cx="5507990" cy="1346200"/>
                    </a:xfrm>
                    <a:prstGeom prst="rect">
                      <a:avLst/>
                    </a:prstGeom>
                  </pic:spPr>
                </pic:pic>
              </a:graphicData>
            </a:graphic>
          </wp:inline>
        </w:drawing>
      </w:r>
    </w:p>
    <w:p w14:paraId="00996647" w14:textId="71FA8D03" w:rsidR="00CB7E31" w:rsidRDefault="00000000">
      <w:pPr>
        <w:pStyle w:val="Descripcin"/>
      </w:pPr>
      <w:bookmarkStart w:id="2235" w:name="_Ref131071800"/>
      <w:bookmarkStart w:id="2236" w:name="_Toc131091285"/>
      <w:bookmarkStart w:id="2237" w:name="_Toc131874618"/>
      <w:r>
        <w:t xml:space="preserve">Ilustración </w:t>
      </w:r>
      <w:fldSimple w:instr=" SEQ Ilustración \* ARABIC ">
        <w:ins w:id="2238" w:author="Jose Eduardo VIU" w:date="2023-04-08T19:27:00Z">
          <w:r w:rsidR="00EA61B9">
            <w:rPr>
              <w:noProof/>
            </w:rPr>
            <w:t>28</w:t>
          </w:r>
        </w:ins>
        <w:ins w:id="2239" w:author="CAMARA GOMEZ, JOSE EDUARDO" w:date="2023-04-03T11:25:00Z">
          <w:del w:id="2240" w:author="Jose Eduardo VIU" w:date="2023-04-08T19:27:00Z">
            <w:r w:rsidR="00E21698" w:rsidDel="00EA61B9">
              <w:rPr>
                <w:noProof/>
              </w:rPr>
              <w:delText>28</w:delText>
            </w:r>
          </w:del>
        </w:ins>
        <w:del w:id="2241" w:author="Jose Eduardo VIU" w:date="2023-04-08T19:27:00Z">
          <w:r w:rsidDel="00EA61B9">
            <w:rPr>
              <w:noProof/>
            </w:rPr>
            <w:delText>25</w:delText>
          </w:r>
        </w:del>
      </w:fldSimple>
      <w:bookmarkEnd w:id="2235"/>
      <w:r>
        <w:t>. Función para Graficar diferencias del modelo y la realidad. Elaboración propia.</w:t>
      </w:r>
      <w:bookmarkEnd w:id="2236"/>
      <w:bookmarkEnd w:id="2237"/>
    </w:p>
    <w:p w14:paraId="17F5596F" w14:textId="1ED89C2C" w:rsidR="00CB7E31" w:rsidDel="00EC154F" w:rsidRDefault="00CB7E31">
      <w:pPr>
        <w:rPr>
          <w:del w:id="2242" w:author="Jose Eduardo VIU" w:date="2023-04-01T18:24:00Z"/>
        </w:rPr>
      </w:pPr>
    </w:p>
    <w:p w14:paraId="3A74AE2C" w14:textId="77777777" w:rsidR="00CB7E31" w:rsidRDefault="00CB7E31"/>
    <w:p w14:paraId="294AB1D4" w14:textId="28B97CED" w:rsidR="00CB7E31" w:rsidRDefault="00000000" w:rsidP="00EA61B9">
      <w:pPr>
        <w:pStyle w:val="Ttulo3"/>
      </w:pPr>
      <w:bookmarkStart w:id="2243" w:name="_Toc131412433"/>
      <w:bookmarkStart w:id="2244" w:name="_Toc131412480"/>
      <w:bookmarkStart w:id="2245" w:name="_Toc131412527"/>
      <w:bookmarkStart w:id="2246" w:name="_Toc131412603"/>
      <w:bookmarkStart w:id="2247" w:name="_Toc131412823"/>
      <w:bookmarkStart w:id="2248" w:name="_Toc131413254"/>
      <w:bookmarkStart w:id="2249" w:name="_Toc131413365"/>
      <w:bookmarkStart w:id="2250" w:name="_Toc131413443"/>
      <w:bookmarkStart w:id="2251" w:name="_Toc131874664"/>
      <w:bookmarkStart w:id="2252" w:name="_Toc131874790"/>
      <w:bookmarkEnd w:id="2243"/>
      <w:bookmarkEnd w:id="2244"/>
      <w:bookmarkEnd w:id="2245"/>
      <w:bookmarkEnd w:id="2246"/>
      <w:bookmarkEnd w:id="2247"/>
      <w:bookmarkEnd w:id="2248"/>
      <w:bookmarkEnd w:id="2249"/>
      <w:bookmarkEnd w:id="2250"/>
      <w:bookmarkEnd w:id="2251"/>
      <w:r>
        <w:t>Preparación de Datos para regresión</w:t>
      </w:r>
      <w:bookmarkEnd w:id="2252"/>
    </w:p>
    <w:p w14:paraId="3194DA19" w14:textId="77777777" w:rsidR="00CB7E31" w:rsidRDefault="00000000">
      <w:pPr>
        <w:pStyle w:val="Ttulo4"/>
        <w:rPr>
          <w:lang w:eastAsia="es-ES"/>
        </w:rPr>
      </w:pPr>
      <w:r>
        <w:rPr>
          <w:lang w:eastAsia="es-ES"/>
        </w:rPr>
        <w:t>Corregir tipo y dimensionalidad de Atributos</w:t>
      </w:r>
    </w:p>
    <w:p w14:paraId="367FC0E2" w14:textId="77777777" w:rsidR="00CB7E31"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5E1762BC" w14:textId="438E33BC" w:rsidR="00CB7E31" w:rsidDel="00EC154F" w:rsidRDefault="00CB7E31">
      <w:pPr>
        <w:rPr>
          <w:del w:id="2253" w:author="Jose Eduardo VIU" w:date="2023-04-01T18:24:00Z"/>
          <w:lang w:eastAsia="es-ES"/>
        </w:rPr>
      </w:pPr>
    </w:p>
    <w:p w14:paraId="4233AED2" w14:textId="77777777" w:rsidR="00CB7E31" w:rsidRDefault="00000000">
      <w:pPr>
        <w:rPr>
          <w:lang w:eastAsia="es-ES"/>
        </w:rPr>
      </w:pPr>
      <w:r>
        <w:rPr>
          <w:lang w:eastAsia="es-ES"/>
        </w:rPr>
        <w:t>Tras la carga del Dataframe anterior disponemos de las siguientes columnas: 'ct_codigo', 'ct_integra', 'ct_tipo', 'ct_raza', 'ct_fase', 'IncPeso', 'DiasMedios', 'GMD', 'EntradaInicial', 'EntradaFinal', 'NumAnimales', 'na_rega', 'PesoEntMedio', 'PesoRecMedio', 'NumBajas', 'GPS_Longitud', 'GPS_Latitud', 'gr_codpos', 'gr_poblacion', 'KgPiensoTotal', 'semanaEntrada', 'añoEntrada', 'PorcHembras', 'PiensoCerdaDia', 'na_nombre2'.</w:t>
      </w:r>
    </w:p>
    <w:p w14:paraId="53C6970A" w14:textId="5C7BA8B9" w:rsidR="00CB7E31" w:rsidDel="00EC154F" w:rsidRDefault="00CB7E31">
      <w:pPr>
        <w:rPr>
          <w:del w:id="2254" w:author="Jose Eduardo VIU" w:date="2023-04-01T18:24:00Z"/>
          <w:lang w:eastAsia="es-ES"/>
        </w:rPr>
      </w:pPr>
    </w:p>
    <w:p w14:paraId="049D31EE" w14:textId="77777777" w:rsidR="00CB7E31" w:rsidRDefault="00000000">
      <w:pPr>
        <w:rPr>
          <w:lang w:eastAsia="es-ES"/>
        </w:rPr>
      </w:pPr>
      <w:r>
        <w:rPr>
          <w:lang w:eastAsia="es-ES"/>
        </w:rPr>
        <w:t>De las citadas columnas serían categóricas las columnas: ct_integra, ct_tipo, ct_raza, ct_fase, na_rega, gr_codpos, gr_poblacion, na_nombre2.</w:t>
      </w:r>
    </w:p>
    <w:p w14:paraId="1D911C07" w14:textId="4546015C" w:rsidR="00CB7E31" w:rsidDel="00EC154F" w:rsidRDefault="00CB7E31">
      <w:pPr>
        <w:rPr>
          <w:del w:id="2255" w:author="Jose Eduardo VIU" w:date="2023-04-01T18:24:00Z"/>
          <w:lang w:eastAsia="es-ES"/>
        </w:rPr>
      </w:pPr>
    </w:p>
    <w:p w14:paraId="62ED0498" w14:textId="77777777" w:rsidR="00CB7E31"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Donoho, 2000)</w:t>
      </w:r>
      <w:r>
        <w:rPr>
          <w:lang w:eastAsia="es-ES"/>
        </w:rPr>
        <w:fldChar w:fldCharType="end"/>
      </w:r>
      <w:r>
        <w:rPr>
          <w:lang w:eastAsia="es-ES"/>
        </w:rPr>
        <w:t xml:space="preserve">. De este análisis las variables referentes al detalle de la granja (ct_integra, na_rega, gr_codpos, gr_poblacion, na_nombre2) poseen demasiadas instancias y no serán usadas inicialmente. </w:t>
      </w:r>
    </w:p>
    <w:p w14:paraId="39D62312" w14:textId="7C5E2395" w:rsidR="00CB7E31" w:rsidDel="00EC154F" w:rsidRDefault="00CB7E31">
      <w:pPr>
        <w:rPr>
          <w:del w:id="2256" w:author="Jose Eduardo VIU" w:date="2023-04-01T18:24:00Z"/>
          <w:lang w:eastAsia="es-ES"/>
        </w:rPr>
      </w:pPr>
    </w:p>
    <w:p w14:paraId="670C39EF" w14:textId="17F58D27" w:rsidR="00CB7E31" w:rsidRDefault="00000000">
      <w:pPr>
        <w:rPr>
          <w:lang w:eastAsia="es-ES"/>
        </w:rPr>
      </w:pPr>
      <w:r>
        <w:rPr>
          <w:lang w:eastAsia="es-ES"/>
        </w:rPr>
        <w:t xml:space="preserve">La variable de raza si parece relevante de acuerdo a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One Hot Encodig” (véase la implementación del mismo en la </w:t>
      </w:r>
      <w:r>
        <w:rPr>
          <w:lang w:eastAsia="es-ES"/>
        </w:rPr>
        <w:fldChar w:fldCharType="begin"/>
      </w:r>
      <w:r>
        <w:rPr>
          <w:lang w:eastAsia="es-ES"/>
        </w:rPr>
        <w:instrText xml:space="preserve"> REF _Ref131069788 \h </w:instrText>
      </w:r>
      <w:r>
        <w:rPr>
          <w:lang w:eastAsia="es-ES"/>
        </w:rPr>
      </w:r>
      <w:r>
        <w:rPr>
          <w:lang w:eastAsia="es-ES"/>
        </w:rPr>
        <w:fldChar w:fldCharType="separate"/>
      </w:r>
      <w:ins w:id="2257" w:author="Jose Eduardo VIU" w:date="2023-04-08T19:27:00Z">
        <w:r w:rsidR="00EA61B9">
          <w:t xml:space="preserve">Ilustración </w:t>
        </w:r>
        <w:r w:rsidR="00EA61B9">
          <w:rPr>
            <w:noProof/>
          </w:rPr>
          <w:t>29</w:t>
        </w:r>
      </w:ins>
      <w:ins w:id="2258" w:author="CAMARA GOMEZ, JOSE EDUARDO" w:date="2023-04-03T11:25:00Z">
        <w:del w:id="2259" w:author="Jose Eduardo VIU" w:date="2023-04-08T19:27:00Z">
          <w:r w:rsidR="00E21698" w:rsidDel="00EA61B9">
            <w:delText xml:space="preserve">Ilustración </w:delText>
          </w:r>
          <w:r w:rsidR="00E21698" w:rsidDel="00EA61B9">
            <w:rPr>
              <w:noProof/>
            </w:rPr>
            <w:delText>29</w:delText>
          </w:r>
        </w:del>
      </w:ins>
      <w:del w:id="2260" w:author="Jose Eduardo VIU" w:date="2023-04-08T19:27:00Z">
        <w:r w:rsidDel="00EA61B9">
          <w:rPr>
            <w:lang w:eastAsia="es-ES"/>
          </w:rPr>
          <w:delText>Ilustración 26</w:delText>
        </w:r>
      </w:del>
      <w:r>
        <w:rPr>
          <w:lang w:eastAsia="es-ES"/>
        </w:rPr>
        <w:fldChar w:fldCharType="end"/>
      </w:r>
      <w:r>
        <w:rPr>
          <w:lang w:eastAsia="es-ES"/>
        </w:rPr>
        <w:t xml:space="preserve">), lo que hará que el modelo codifique las razas sin añadir un sesgo de ordenación que únicamente se 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ins w:id="2261" w:author="Jose Eduardo VIU" w:date="2023-04-08T19:27:00Z">
        <w:r w:rsidR="00EA61B9">
          <w:t xml:space="preserve">Ilustración </w:t>
        </w:r>
        <w:r w:rsidR="00EA61B9">
          <w:rPr>
            <w:noProof/>
          </w:rPr>
          <w:t>30</w:t>
        </w:r>
      </w:ins>
      <w:ins w:id="2262" w:author="CAMARA GOMEZ, JOSE EDUARDO" w:date="2023-04-03T11:25:00Z">
        <w:del w:id="2263" w:author="Jose Eduardo VIU" w:date="2023-04-08T19:27:00Z">
          <w:r w:rsidR="00E21698" w:rsidDel="00EA61B9">
            <w:delText xml:space="preserve">Ilustración </w:delText>
          </w:r>
          <w:r w:rsidR="00E21698" w:rsidDel="00EA61B9">
            <w:rPr>
              <w:noProof/>
            </w:rPr>
            <w:delText>30</w:delText>
          </w:r>
        </w:del>
      </w:ins>
      <w:del w:id="2264" w:author="Jose Eduardo VIU" w:date="2023-04-08T19:27:00Z">
        <w:r w:rsidDel="00EA61B9">
          <w:rPr>
            <w:lang w:eastAsia="es-ES"/>
          </w:rPr>
          <w:delText>Ilustración 27</w:delText>
        </w:r>
      </w:del>
      <w:r>
        <w:rPr>
          <w:lang w:eastAsia="es-ES"/>
        </w:rPr>
        <w:fldChar w:fldCharType="end"/>
      </w:r>
      <w:r>
        <w:rPr>
          <w:lang w:eastAsia="es-ES"/>
        </w:rPr>
        <w:t xml:space="preserve"> y añadiría 8 nuevas columnas y se quitaría la original.</w:t>
      </w:r>
    </w:p>
    <w:p w14:paraId="5B178234" w14:textId="77777777" w:rsidR="00CB7E31" w:rsidRDefault="00000000">
      <w:pPr>
        <w:keepNext/>
        <w:jc w:val="center"/>
      </w:pPr>
      <w:r>
        <w:rPr>
          <w:noProof/>
        </w:rPr>
        <w:drawing>
          <wp:inline distT="0" distB="0" distL="0" distR="0" wp14:anchorId="0B8AF911" wp14:editId="6D81ADFB">
            <wp:extent cx="3808730" cy="817245"/>
            <wp:effectExtent l="0" t="0" r="0" b="0"/>
            <wp:docPr id="2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1"/>
                    <pic:cNvPicPr>
                      <a:picLocks noChangeAspect="1" noChangeArrowheads="1"/>
                    </pic:cNvPicPr>
                  </pic:nvPicPr>
                  <pic:blipFill>
                    <a:blip r:embed="rId41"/>
                    <a:stretch>
                      <a:fillRect/>
                    </a:stretch>
                  </pic:blipFill>
                  <pic:spPr bwMode="auto">
                    <a:xfrm>
                      <a:off x="0" y="0"/>
                      <a:ext cx="3808730" cy="817245"/>
                    </a:xfrm>
                    <a:prstGeom prst="rect">
                      <a:avLst/>
                    </a:prstGeom>
                  </pic:spPr>
                </pic:pic>
              </a:graphicData>
            </a:graphic>
          </wp:inline>
        </w:drawing>
      </w:r>
    </w:p>
    <w:p w14:paraId="2FEAF2D0" w14:textId="0B4457B5" w:rsidR="00CB7E31" w:rsidRDefault="00000000">
      <w:pPr>
        <w:pStyle w:val="Descripcin"/>
        <w:rPr>
          <w:lang w:eastAsia="es-ES"/>
        </w:rPr>
      </w:pPr>
      <w:bookmarkStart w:id="2265" w:name="_Ref131069788"/>
      <w:bookmarkStart w:id="2266" w:name="_Toc131091286"/>
      <w:bookmarkStart w:id="2267" w:name="_Toc131874619"/>
      <w:r>
        <w:t xml:space="preserve">Ilustración </w:t>
      </w:r>
      <w:fldSimple w:instr=" SEQ Ilustración \* ARABIC ">
        <w:ins w:id="2268" w:author="Jose Eduardo VIU" w:date="2023-04-08T19:27:00Z">
          <w:r w:rsidR="00EA61B9">
            <w:rPr>
              <w:noProof/>
            </w:rPr>
            <w:t>29</w:t>
          </w:r>
        </w:ins>
        <w:ins w:id="2269" w:author="CAMARA GOMEZ, JOSE EDUARDO" w:date="2023-04-03T11:25:00Z">
          <w:del w:id="2270" w:author="Jose Eduardo VIU" w:date="2023-04-08T19:27:00Z">
            <w:r w:rsidR="00E21698" w:rsidDel="00EA61B9">
              <w:rPr>
                <w:noProof/>
              </w:rPr>
              <w:delText>29</w:delText>
            </w:r>
          </w:del>
        </w:ins>
        <w:del w:id="2271" w:author="Jose Eduardo VIU" w:date="2023-04-08T19:27:00Z">
          <w:r w:rsidDel="00EA61B9">
            <w:rPr>
              <w:noProof/>
            </w:rPr>
            <w:delText>26</w:delText>
          </w:r>
        </w:del>
      </w:fldSimple>
      <w:bookmarkEnd w:id="2265"/>
      <w:r>
        <w:t>. Comvet¡rtir en One Hot Encodig. Elaboración propia.</w:t>
      </w:r>
      <w:bookmarkEnd w:id="2266"/>
      <w:bookmarkEnd w:id="2267"/>
    </w:p>
    <w:p w14:paraId="6371DAF2" w14:textId="77777777" w:rsidR="00CB7E31" w:rsidRDefault="00CB7E31">
      <w:pPr>
        <w:rPr>
          <w:lang w:eastAsia="es-ES"/>
        </w:rPr>
      </w:pPr>
    </w:p>
    <w:p w14:paraId="21E95766" w14:textId="77777777" w:rsidR="00CB7E31" w:rsidRDefault="00000000">
      <w:pPr>
        <w:keepNext/>
        <w:jc w:val="center"/>
      </w:pPr>
      <w:r>
        <w:rPr>
          <w:noProof/>
        </w:rPr>
        <w:drawing>
          <wp:inline distT="0" distB="0" distL="0" distR="0" wp14:anchorId="22FC67DA" wp14:editId="4828DECD">
            <wp:extent cx="5000625" cy="489585"/>
            <wp:effectExtent l="0" t="0" r="0" b="0"/>
            <wp:docPr id="27"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6"/>
                    <pic:cNvPicPr>
                      <a:picLocks noChangeAspect="1" noChangeArrowheads="1"/>
                    </pic:cNvPicPr>
                  </pic:nvPicPr>
                  <pic:blipFill>
                    <a:blip r:embed="rId42"/>
                    <a:stretch>
                      <a:fillRect/>
                    </a:stretch>
                  </pic:blipFill>
                  <pic:spPr bwMode="auto">
                    <a:xfrm>
                      <a:off x="0" y="0"/>
                      <a:ext cx="5000625" cy="489585"/>
                    </a:xfrm>
                    <a:prstGeom prst="rect">
                      <a:avLst/>
                    </a:prstGeom>
                  </pic:spPr>
                </pic:pic>
              </a:graphicData>
            </a:graphic>
          </wp:inline>
        </w:drawing>
      </w:r>
    </w:p>
    <w:p w14:paraId="0FCAA399" w14:textId="1E9D1F64" w:rsidR="00CB7E31" w:rsidRDefault="00000000">
      <w:pPr>
        <w:pStyle w:val="Descripcin"/>
        <w:rPr>
          <w:lang w:eastAsia="es-ES"/>
        </w:rPr>
      </w:pPr>
      <w:bookmarkStart w:id="2272" w:name="_Ref131069898"/>
      <w:bookmarkStart w:id="2273" w:name="_Toc131091287"/>
      <w:bookmarkStart w:id="2274" w:name="_Toc131874620"/>
      <w:r>
        <w:t xml:space="preserve">Ilustración </w:t>
      </w:r>
      <w:fldSimple w:instr=" SEQ Ilustración \* ARABIC ">
        <w:ins w:id="2275" w:author="Jose Eduardo VIU" w:date="2023-04-08T19:27:00Z">
          <w:r w:rsidR="00EA61B9">
            <w:rPr>
              <w:noProof/>
            </w:rPr>
            <w:t>30</w:t>
          </w:r>
        </w:ins>
        <w:ins w:id="2276" w:author="CAMARA GOMEZ, JOSE EDUARDO" w:date="2023-04-03T11:25:00Z">
          <w:del w:id="2277" w:author="Jose Eduardo VIU" w:date="2023-04-08T19:27:00Z">
            <w:r w:rsidR="00E21698" w:rsidDel="00EA61B9">
              <w:rPr>
                <w:noProof/>
              </w:rPr>
              <w:delText>30</w:delText>
            </w:r>
          </w:del>
        </w:ins>
        <w:del w:id="2278" w:author="Jose Eduardo VIU" w:date="2023-04-08T19:27:00Z">
          <w:r w:rsidDel="00EA61B9">
            <w:rPr>
              <w:noProof/>
            </w:rPr>
            <w:delText>27</w:delText>
          </w:r>
        </w:del>
      </w:fldSimple>
      <w:bookmarkEnd w:id="2272"/>
      <w:r>
        <w:t>. Agrupar razas en 8 categorías. Elaboración propia.</w:t>
      </w:r>
      <w:bookmarkEnd w:id="2273"/>
      <w:bookmarkEnd w:id="2274"/>
    </w:p>
    <w:p w14:paraId="6BF2D941" w14:textId="77777777" w:rsidR="00CB7E31" w:rsidRDefault="00CB7E31">
      <w:pPr>
        <w:rPr>
          <w:lang w:eastAsia="es-ES"/>
        </w:rPr>
      </w:pPr>
    </w:p>
    <w:p w14:paraId="5E85870D" w14:textId="77777777" w:rsidR="00CB7E31" w:rsidRDefault="00000000">
      <w:pPr>
        <w:pStyle w:val="Ttulo4"/>
        <w:rPr>
          <w:lang w:eastAsia="es-ES"/>
        </w:rPr>
      </w:pPr>
      <w:r>
        <w:rPr>
          <w:lang w:eastAsia="es-ES"/>
        </w:rPr>
        <w:t>Selección de Variables</w:t>
      </w:r>
    </w:p>
    <w:p w14:paraId="439AE20D" w14:textId="7BF2C845" w:rsidR="00CB7E31"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ins w:id="2279" w:author="Jose Eduardo VIU" w:date="2023-04-08T19:27:00Z">
        <w:r w:rsidR="00EA61B9">
          <w:t xml:space="preserve">Ilustración </w:t>
        </w:r>
        <w:r w:rsidR="00EA61B9">
          <w:rPr>
            <w:noProof/>
          </w:rPr>
          <w:t>31</w:t>
        </w:r>
      </w:ins>
      <w:ins w:id="2280" w:author="CAMARA GOMEZ, JOSE EDUARDO" w:date="2023-04-03T11:25:00Z">
        <w:del w:id="2281" w:author="Jose Eduardo VIU" w:date="2023-04-08T19:27:00Z">
          <w:r w:rsidR="00E21698" w:rsidDel="00EA61B9">
            <w:delText xml:space="preserve">Ilustración </w:delText>
          </w:r>
          <w:r w:rsidR="00E21698" w:rsidDel="00EA61B9">
            <w:rPr>
              <w:noProof/>
            </w:rPr>
            <w:delText>31</w:delText>
          </w:r>
        </w:del>
      </w:ins>
      <w:del w:id="2282" w:author="Jose Eduardo VIU" w:date="2023-04-08T19:27:00Z">
        <w:r w:rsidDel="00EA61B9">
          <w:rPr>
            <w:lang w:eastAsia="es-ES"/>
          </w:rPr>
          <w:delText>Ilustración 28</w:delText>
        </w:r>
      </w:del>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ins w:id="2283" w:author="Jose Eduardo VIU" w:date="2023-04-08T19:27:00Z">
        <w:r w:rsidR="00EA61B9">
          <w:t xml:space="preserve">Tabla </w:t>
        </w:r>
        <w:r w:rsidR="00EA61B9">
          <w:rPr>
            <w:noProof/>
          </w:rPr>
          <w:t>3</w:t>
        </w:r>
      </w:ins>
      <w:ins w:id="2284" w:author="CAMARA GOMEZ, JOSE EDUARDO" w:date="2023-04-03T11:25:00Z">
        <w:del w:id="2285" w:author="Jose Eduardo VIU" w:date="2023-04-08T19:27:00Z">
          <w:r w:rsidR="00E21698" w:rsidDel="00EA61B9">
            <w:delText xml:space="preserve">Tabla </w:delText>
          </w:r>
          <w:r w:rsidR="00E21698" w:rsidDel="00EA61B9">
            <w:rPr>
              <w:noProof/>
            </w:rPr>
            <w:delText>3</w:delText>
          </w:r>
        </w:del>
      </w:ins>
      <w:del w:id="2286" w:author="Jose Eduardo VIU" w:date="2023-04-08T19:27:00Z">
        <w:r w:rsidDel="00EA61B9">
          <w:rPr>
            <w:lang w:eastAsia="es-ES"/>
          </w:rPr>
          <w:delText>Tabla 3</w:delText>
        </w:r>
      </w:del>
      <w:r>
        <w:rPr>
          <w:lang w:eastAsia="es-ES"/>
        </w:rPr>
        <w:fldChar w:fldCharType="end"/>
      </w:r>
      <w:r>
        <w:rPr>
          <w:lang w:eastAsia="es-ES"/>
        </w:rPr>
        <w:t xml:space="preserve"> y correspondientes a 13 atributos, pero la de raza se ha codificado como 8 columnas).</w:t>
      </w:r>
    </w:p>
    <w:p w14:paraId="27DEEEE1" w14:textId="77777777" w:rsidR="00CB7E31" w:rsidRDefault="00000000">
      <w:pPr>
        <w:keepNext/>
        <w:jc w:val="center"/>
      </w:pPr>
      <w:r>
        <w:rPr>
          <w:noProof/>
        </w:rPr>
        <w:lastRenderedPageBreak/>
        <w:drawing>
          <wp:inline distT="0" distB="0" distL="0" distR="0" wp14:anchorId="62F838AF" wp14:editId="67A38616">
            <wp:extent cx="5097780" cy="111569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a:picLocks noChangeAspect="1" noChangeArrowheads="1"/>
                    </pic:cNvPicPr>
                  </pic:nvPicPr>
                  <pic:blipFill>
                    <a:blip r:embed="rId43"/>
                    <a:stretch>
                      <a:fillRect/>
                    </a:stretch>
                  </pic:blipFill>
                  <pic:spPr bwMode="auto">
                    <a:xfrm>
                      <a:off x="0" y="0"/>
                      <a:ext cx="5097780" cy="1115695"/>
                    </a:xfrm>
                    <a:prstGeom prst="rect">
                      <a:avLst/>
                    </a:prstGeom>
                  </pic:spPr>
                </pic:pic>
              </a:graphicData>
            </a:graphic>
          </wp:inline>
        </w:drawing>
      </w:r>
    </w:p>
    <w:p w14:paraId="2E7F05A1" w14:textId="29DE5197" w:rsidR="00CB7E31" w:rsidRDefault="00000000">
      <w:pPr>
        <w:pStyle w:val="Descripcin"/>
      </w:pPr>
      <w:bookmarkStart w:id="2287" w:name="_Ref131070056"/>
      <w:bookmarkStart w:id="2288" w:name="_Toc131091288"/>
      <w:bookmarkStart w:id="2289" w:name="_Toc131874621"/>
      <w:r>
        <w:t xml:space="preserve">Ilustración </w:t>
      </w:r>
      <w:fldSimple w:instr=" SEQ Ilustración \* ARABIC ">
        <w:ins w:id="2290" w:author="Jose Eduardo VIU" w:date="2023-04-08T19:27:00Z">
          <w:r w:rsidR="00EA61B9">
            <w:rPr>
              <w:noProof/>
            </w:rPr>
            <w:t>31</w:t>
          </w:r>
        </w:ins>
        <w:ins w:id="2291" w:author="CAMARA GOMEZ, JOSE EDUARDO" w:date="2023-04-03T11:25:00Z">
          <w:del w:id="2292" w:author="Jose Eduardo VIU" w:date="2023-04-08T19:27:00Z">
            <w:r w:rsidR="00E21698" w:rsidDel="00EA61B9">
              <w:rPr>
                <w:noProof/>
              </w:rPr>
              <w:delText>31</w:delText>
            </w:r>
          </w:del>
        </w:ins>
        <w:del w:id="2293" w:author="Jose Eduardo VIU" w:date="2023-04-08T19:27:00Z">
          <w:r w:rsidDel="00EA61B9">
            <w:rPr>
              <w:noProof/>
            </w:rPr>
            <w:delText>28</w:delText>
          </w:r>
        </w:del>
      </w:fldSimple>
      <w:bookmarkEnd w:id="2287"/>
      <w:r>
        <w:t>. Selección de variables para regresión. Elaboración propia.</w:t>
      </w:r>
      <w:bookmarkEnd w:id="2288"/>
      <w:bookmarkEnd w:id="2289"/>
    </w:p>
    <w:p w14:paraId="5A07CDCC" w14:textId="3BEB2D2D" w:rsidR="00CB7E31" w:rsidRDefault="00CB7E31">
      <w:pPr>
        <w:rPr>
          <w:ins w:id="2294" w:author="Jose Eduardo VIU" w:date="2023-04-01T18:25:00Z"/>
          <w:lang w:eastAsia="es-ES"/>
        </w:rPr>
      </w:pPr>
    </w:p>
    <w:p w14:paraId="4830DE62" w14:textId="46AB7ECF" w:rsidR="00EC154F" w:rsidRDefault="00EC154F">
      <w:pPr>
        <w:rPr>
          <w:ins w:id="2295" w:author="Jose Eduardo VIU" w:date="2023-04-01T18:25:00Z"/>
          <w:lang w:eastAsia="es-ES"/>
        </w:rPr>
      </w:pPr>
    </w:p>
    <w:p w14:paraId="3C2C9E12" w14:textId="233EE49E" w:rsidR="00EC154F" w:rsidRDefault="00EC154F">
      <w:pPr>
        <w:rPr>
          <w:ins w:id="2296" w:author="Jose Eduardo VIU" w:date="2023-04-01T18:25:00Z"/>
          <w:lang w:eastAsia="es-ES"/>
        </w:rPr>
      </w:pPr>
    </w:p>
    <w:p w14:paraId="3ED54F53" w14:textId="0ECBE2D1" w:rsidR="00EC154F" w:rsidRDefault="00EC154F">
      <w:pPr>
        <w:rPr>
          <w:ins w:id="2297" w:author="Jose Eduardo VIU" w:date="2023-04-01T18:25:00Z"/>
          <w:lang w:eastAsia="es-ES"/>
        </w:rPr>
      </w:pPr>
    </w:p>
    <w:p w14:paraId="3EC92CE4" w14:textId="345BABE6" w:rsidR="00EC154F" w:rsidRDefault="00EC154F">
      <w:pPr>
        <w:rPr>
          <w:ins w:id="2298" w:author="Jose Eduardo VIU" w:date="2023-04-03T06:47:00Z"/>
          <w:lang w:eastAsia="es-ES"/>
        </w:rPr>
      </w:pPr>
    </w:p>
    <w:p w14:paraId="3BDE6694" w14:textId="77777777" w:rsidR="00395639" w:rsidRDefault="00395639">
      <w:pPr>
        <w:rPr>
          <w:ins w:id="2299" w:author="Jose Eduardo VIU" w:date="2023-04-01T18:25:00Z"/>
          <w:lang w:eastAsia="es-ES"/>
        </w:rPr>
      </w:pPr>
    </w:p>
    <w:p w14:paraId="11775159" w14:textId="77777777" w:rsidR="00EC154F" w:rsidRDefault="00EC154F">
      <w:pPr>
        <w:rPr>
          <w:lang w:eastAsia="es-ES"/>
        </w:rPr>
      </w:pPr>
    </w:p>
    <w:p w14:paraId="786F02EB" w14:textId="6370210C" w:rsidR="00CB7E31" w:rsidRDefault="00000000">
      <w:pPr>
        <w:pStyle w:val="Descripcin"/>
        <w:keepNext/>
      </w:pPr>
      <w:bookmarkStart w:id="2300" w:name="_Ref131070365"/>
      <w:bookmarkStart w:id="2301" w:name="_Toc131091298"/>
      <w:bookmarkStart w:id="2302" w:name="_Toc131874582"/>
      <w:r>
        <w:t xml:space="preserve">Tabla </w:t>
      </w:r>
      <w:fldSimple w:instr=" SEQ Tabla \* ARABIC ">
        <w:r w:rsidR="00EA61B9">
          <w:rPr>
            <w:noProof/>
          </w:rPr>
          <w:t>3</w:t>
        </w:r>
      </w:fldSimple>
      <w:bookmarkEnd w:id="2300"/>
      <w:r>
        <w:t>. C</w:t>
      </w:r>
      <w:commentRangeStart w:id="2303"/>
      <w:r>
        <w:t>olumnas Seleccionadas para regresión. Elaboració</w:t>
      </w:r>
      <w:commentRangeEnd w:id="2303"/>
      <w:r>
        <w:commentReference w:id="2303"/>
      </w:r>
      <w:r>
        <w:t>n propia.</w:t>
      </w:r>
      <w:bookmarkEnd w:id="2301"/>
      <w:bookmarkEnd w:id="2302"/>
    </w:p>
    <w:tbl>
      <w:tblPr>
        <w:tblW w:w="3164" w:type="dxa"/>
        <w:jc w:val="center"/>
        <w:tblLayout w:type="fixed"/>
        <w:tblCellMar>
          <w:left w:w="70" w:type="dxa"/>
          <w:right w:w="70" w:type="dxa"/>
        </w:tblCellMar>
        <w:tblLook w:val="04A0" w:firstRow="1" w:lastRow="0" w:firstColumn="1" w:lastColumn="0" w:noHBand="0" w:noVBand="1"/>
        <w:tblPrChange w:id="2304" w:author="Jose Eduardo VIU" w:date="2023-04-01T18:24:00Z">
          <w:tblPr>
            <w:tblW w:w="3056" w:type="dxa"/>
            <w:jc w:val="center"/>
            <w:tblLayout w:type="fixed"/>
            <w:tblCellMar>
              <w:left w:w="70" w:type="dxa"/>
              <w:right w:w="70" w:type="dxa"/>
            </w:tblCellMar>
            <w:tblLook w:val="04A0" w:firstRow="1" w:lastRow="0" w:firstColumn="1" w:lastColumn="0" w:noHBand="0" w:noVBand="1"/>
          </w:tblPr>
        </w:tblPrChange>
      </w:tblPr>
      <w:tblGrid>
        <w:gridCol w:w="1961"/>
        <w:gridCol w:w="1203"/>
        <w:tblGridChange w:id="2305">
          <w:tblGrid>
            <w:gridCol w:w="1894"/>
            <w:gridCol w:w="1162"/>
          </w:tblGrid>
        </w:tblGridChange>
      </w:tblGrid>
      <w:tr w:rsidR="00CB7E31" w:rsidRPr="00EC154F" w14:paraId="12C19D32" w14:textId="77777777" w:rsidTr="00EC154F">
        <w:trPr>
          <w:trHeight w:val="264"/>
          <w:jc w:val="center"/>
          <w:trPrChange w:id="2306" w:author="Jose Eduardo VIU" w:date="2023-04-01T18:24:00Z">
            <w:trPr>
              <w:trHeight w:val="300"/>
              <w:jc w:val="center"/>
            </w:trPr>
          </w:trPrChange>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2307" w:author="Jose Eduardo VIU" w:date="2023-04-01T18:24:00Z">
              <w:tcPr>
                <w:tcW w:w="1894"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55CFDC3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2308" w:author="Jose Eduardo VIU" w:date="2023-04-01T18:24:00Z">
                  <w:rPr>
                    <w:rFonts w:ascii="Calibri" w:eastAsia="Times New Roman" w:hAnsi="Calibri" w:cs="Calibri"/>
                    <w:b/>
                    <w:bCs/>
                    <w:color w:val="FFFFFF"/>
                    <w:lang w:eastAsia="es-ES"/>
                  </w:rPr>
                </w:rPrChange>
              </w:rPr>
            </w:pPr>
            <w:r w:rsidRPr="00EC154F">
              <w:rPr>
                <w:rFonts w:asciiTheme="minorHAnsi" w:eastAsia="Times New Roman" w:hAnsiTheme="minorHAnsi" w:cstheme="minorHAnsi"/>
                <w:b/>
                <w:bCs/>
                <w:color w:val="FFFFFF"/>
                <w:sz w:val="18"/>
                <w:szCs w:val="18"/>
                <w:lang w:eastAsia="es-ES"/>
                <w:rPrChange w:id="2309" w:author="Jose Eduardo VIU" w:date="2023-04-01T18:24:00Z">
                  <w:rPr>
                    <w:rFonts w:ascii="Calibri" w:eastAsia="Times New Roman" w:hAnsi="Calibri" w:cs="Calibri"/>
                    <w:b/>
                    <w:bCs/>
                    <w:color w:val="FFFFFF"/>
                    <w:lang w:eastAsia="es-ES"/>
                  </w:rPr>
                </w:rPrChange>
              </w:rPr>
              <w:t>Columna</w:t>
            </w:r>
          </w:p>
        </w:tc>
        <w:tc>
          <w:tcPr>
            <w:tcW w:w="1203" w:type="dxa"/>
            <w:tcBorders>
              <w:top w:val="single" w:sz="4" w:space="0" w:color="000000"/>
              <w:bottom w:val="single" w:sz="4" w:space="0" w:color="000000"/>
              <w:right w:val="single" w:sz="4" w:space="0" w:color="000000"/>
            </w:tcBorders>
            <w:shd w:val="clear" w:color="000000" w:fill="000000"/>
            <w:vAlign w:val="bottom"/>
            <w:tcPrChange w:id="2310" w:author="Jose Eduardo VIU" w:date="2023-04-01T18:24:00Z">
              <w:tcPr>
                <w:tcW w:w="1162" w:type="dxa"/>
                <w:tcBorders>
                  <w:top w:val="single" w:sz="4" w:space="0" w:color="000000"/>
                  <w:bottom w:val="single" w:sz="4" w:space="0" w:color="000000"/>
                  <w:right w:val="single" w:sz="4" w:space="0" w:color="000000"/>
                </w:tcBorders>
                <w:shd w:val="clear" w:color="000000" w:fill="000000"/>
                <w:vAlign w:val="bottom"/>
              </w:tcPr>
            </w:tcPrChange>
          </w:tcPr>
          <w:p w14:paraId="22402B1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2311" w:author="Jose Eduardo VIU" w:date="2023-04-01T18:24:00Z">
                  <w:rPr>
                    <w:rFonts w:ascii="Calibri" w:eastAsia="Times New Roman" w:hAnsi="Calibri" w:cs="Calibri"/>
                    <w:b/>
                    <w:bCs/>
                    <w:color w:val="FFFFFF"/>
                    <w:lang w:eastAsia="es-ES"/>
                  </w:rPr>
                </w:rPrChange>
              </w:rPr>
            </w:pPr>
            <w:r w:rsidRPr="00EC154F">
              <w:rPr>
                <w:rFonts w:asciiTheme="minorHAnsi" w:eastAsia="Times New Roman" w:hAnsiTheme="minorHAnsi" w:cstheme="minorHAnsi"/>
                <w:b/>
                <w:bCs/>
                <w:color w:val="FFFFFF"/>
                <w:sz w:val="18"/>
                <w:szCs w:val="18"/>
                <w:lang w:eastAsia="es-ES"/>
                <w:rPrChange w:id="2312" w:author="Jose Eduardo VIU" w:date="2023-04-01T18:24:00Z">
                  <w:rPr>
                    <w:rFonts w:ascii="Calibri" w:eastAsia="Times New Roman" w:hAnsi="Calibri" w:cs="Calibri"/>
                    <w:b/>
                    <w:bCs/>
                    <w:color w:val="FFFFFF"/>
                    <w:lang w:eastAsia="es-ES"/>
                  </w:rPr>
                </w:rPrChange>
              </w:rPr>
              <w:t>Tipo</w:t>
            </w:r>
          </w:p>
        </w:tc>
      </w:tr>
      <w:tr w:rsidR="00CB7E31" w:rsidRPr="00EC154F" w14:paraId="7C99C07E" w14:textId="77777777" w:rsidTr="00EC154F">
        <w:trPr>
          <w:trHeight w:val="264"/>
          <w:jc w:val="center"/>
          <w:trPrChange w:id="2313"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14"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28B8557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1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16" w:author="Jose Eduardo VIU" w:date="2023-04-01T18:24:00Z">
                  <w:rPr>
                    <w:rFonts w:ascii="Calibri" w:eastAsia="Times New Roman" w:hAnsi="Calibri" w:cs="Calibri"/>
                    <w:color w:val="000000"/>
                    <w:lang w:eastAsia="es-ES"/>
                  </w:rPr>
                </w:rPrChange>
              </w:rPr>
              <w:t>ct_tipo</w:t>
            </w:r>
          </w:p>
        </w:tc>
        <w:tc>
          <w:tcPr>
            <w:tcW w:w="1203" w:type="dxa"/>
            <w:tcBorders>
              <w:bottom w:val="single" w:sz="4" w:space="0" w:color="000000"/>
              <w:right w:val="single" w:sz="4" w:space="0" w:color="000000"/>
            </w:tcBorders>
            <w:shd w:val="clear" w:color="auto" w:fill="auto"/>
            <w:vAlign w:val="bottom"/>
            <w:tcPrChange w:id="2317" w:author="Jose Eduardo VIU" w:date="2023-04-01T18:24:00Z">
              <w:tcPr>
                <w:tcW w:w="1162" w:type="dxa"/>
                <w:tcBorders>
                  <w:bottom w:val="single" w:sz="4" w:space="0" w:color="000000"/>
                  <w:right w:val="single" w:sz="4" w:space="0" w:color="000000"/>
                </w:tcBorders>
                <w:shd w:val="clear" w:color="auto" w:fill="auto"/>
                <w:vAlign w:val="bottom"/>
              </w:tcPr>
            </w:tcPrChange>
          </w:tcPr>
          <w:p w14:paraId="42B388F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1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19" w:author="Jose Eduardo VIU" w:date="2023-04-01T18:24:00Z">
                  <w:rPr>
                    <w:rFonts w:ascii="Calibri" w:eastAsia="Times New Roman" w:hAnsi="Calibri" w:cs="Calibri"/>
                    <w:color w:val="000000"/>
                    <w:lang w:eastAsia="es-ES"/>
                  </w:rPr>
                </w:rPrChange>
              </w:rPr>
              <w:t>int64</w:t>
            </w:r>
          </w:p>
        </w:tc>
      </w:tr>
      <w:tr w:rsidR="00CB7E31" w:rsidRPr="00EC154F" w14:paraId="1979FF15" w14:textId="77777777" w:rsidTr="00EC154F">
        <w:trPr>
          <w:trHeight w:val="264"/>
          <w:jc w:val="center"/>
          <w:trPrChange w:id="2320"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21"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317AA96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2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23" w:author="Jose Eduardo VIU" w:date="2023-04-01T18:24:00Z">
                  <w:rPr>
                    <w:rFonts w:ascii="Calibri" w:eastAsia="Times New Roman" w:hAnsi="Calibri" w:cs="Calibri"/>
                    <w:color w:val="000000"/>
                    <w:lang w:eastAsia="es-ES"/>
                  </w:rPr>
                </w:rPrChange>
              </w:rPr>
              <w:t>IncPeso</w:t>
            </w:r>
          </w:p>
        </w:tc>
        <w:tc>
          <w:tcPr>
            <w:tcW w:w="1203" w:type="dxa"/>
            <w:tcBorders>
              <w:bottom w:val="single" w:sz="4" w:space="0" w:color="000000"/>
              <w:right w:val="single" w:sz="4" w:space="0" w:color="000000"/>
            </w:tcBorders>
            <w:shd w:val="clear" w:color="auto" w:fill="auto"/>
            <w:vAlign w:val="bottom"/>
            <w:tcPrChange w:id="2324" w:author="Jose Eduardo VIU" w:date="2023-04-01T18:24:00Z">
              <w:tcPr>
                <w:tcW w:w="1162" w:type="dxa"/>
                <w:tcBorders>
                  <w:bottom w:val="single" w:sz="4" w:space="0" w:color="000000"/>
                  <w:right w:val="single" w:sz="4" w:space="0" w:color="000000"/>
                </w:tcBorders>
                <w:shd w:val="clear" w:color="auto" w:fill="auto"/>
                <w:vAlign w:val="bottom"/>
              </w:tcPr>
            </w:tcPrChange>
          </w:tcPr>
          <w:p w14:paraId="49C158D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2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26" w:author="Jose Eduardo VIU" w:date="2023-04-01T18:24:00Z">
                  <w:rPr>
                    <w:rFonts w:ascii="Calibri" w:eastAsia="Times New Roman" w:hAnsi="Calibri" w:cs="Calibri"/>
                    <w:color w:val="000000"/>
                    <w:lang w:eastAsia="es-ES"/>
                  </w:rPr>
                </w:rPrChange>
              </w:rPr>
              <w:t>float64</w:t>
            </w:r>
          </w:p>
        </w:tc>
      </w:tr>
      <w:tr w:rsidR="00CB7E31" w:rsidRPr="00EC154F" w14:paraId="59910FED" w14:textId="77777777" w:rsidTr="00EC154F">
        <w:trPr>
          <w:trHeight w:val="264"/>
          <w:jc w:val="center"/>
          <w:trPrChange w:id="2327"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28"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83B8D5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2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30" w:author="Jose Eduardo VIU" w:date="2023-04-01T18:24:00Z">
                  <w:rPr>
                    <w:rFonts w:ascii="Calibri" w:eastAsia="Times New Roman" w:hAnsi="Calibri" w:cs="Calibri"/>
                    <w:color w:val="000000"/>
                    <w:lang w:eastAsia="es-ES"/>
                  </w:rPr>
                </w:rPrChange>
              </w:rPr>
              <w:t>NumAnimales</w:t>
            </w:r>
          </w:p>
        </w:tc>
        <w:tc>
          <w:tcPr>
            <w:tcW w:w="1203" w:type="dxa"/>
            <w:tcBorders>
              <w:bottom w:val="single" w:sz="4" w:space="0" w:color="000000"/>
              <w:right w:val="single" w:sz="4" w:space="0" w:color="000000"/>
            </w:tcBorders>
            <w:shd w:val="clear" w:color="auto" w:fill="auto"/>
            <w:vAlign w:val="bottom"/>
            <w:tcPrChange w:id="2331" w:author="Jose Eduardo VIU" w:date="2023-04-01T18:24:00Z">
              <w:tcPr>
                <w:tcW w:w="1162" w:type="dxa"/>
                <w:tcBorders>
                  <w:bottom w:val="single" w:sz="4" w:space="0" w:color="000000"/>
                  <w:right w:val="single" w:sz="4" w:space="0" w:color="000000"/>
                </w:tcBorders>
                <w:shd w:val="clear" w:color="auto" w:fill="auto"/>
                <w:vAlign w:val="bottom"/>
              </w:tcPr>
            </w:tcPrChange>
          </w:tcPr>
          <w:p w14:paraId="1FAA0BBD"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3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33" w:author="Jose Eduardo VIU" w:date="2023-04-01T18:24:00Z">
                  <w:rPr>
                    <w:rFonts w:ascii="Calibri" w:eastAsia="Times New Roman" w:hAnsi="Calibri" w:cs="Calibri"/>
                    <w:color w:val="000000"/>
                    <w:lang w:eastAsia="es-ES"/>
                  </w:rPr>
                </w:rPrChange>
              </w:rPr>
              <w:t>int64</w:t>
            </w:r>
          </w:p>
        </w:tc>
      </w:tr>
      <w:tr w:rsidR="00CB7E31" w:rsidRPr="00EC154F" w14:paraId="1CCBCA7C" w14:textId="77777777" w:rsidTr="00EC154F">
        <w:trPr>
          <w:trHeight w:val="264"/>
          <w:jc w:val="center"/>
          <w:trPrChange w:id="2334"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35"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2D1CCEC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3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37" w:author="Jose Eduardo VIU" w:date="2023-04-01T18:24:00Z">
                  <w:rPr>
                    <w:rFonts w:ascii="Calibri" w:eastAsia="Times New Roman" w:hAnsi="Calibri" w:cs="Calibri"/>
                    <w:color w:val="000000"/>
                    <w:lang w:eastAsia="es-ES"/>
                  </w:rPr>
                </w:rPrChange>
              </w:rPr>
              <w:t>PesoEntMedio</w:t>
            </w:r>
          </w:p>
        </w:tc>
        <w:tc>
          <w:tcPr>
            <w:tcW w:w="1203" w:type="dxa"/>
            <w:tcBorders>
              <w:bottom w:val="single" w:sz="4" w:space="0" w:color="000000"/>
              <w:right w:val="single" w:sz="4" w:space="0" w:color="000000"/>
            </w:tcBorders>
            <w:shd w:val="clear" w:color="auto" w:fill="auto"/>
            <w:vAlign w:val="bottom"/>
            <w:tcPrChange w:id="2338" w:author="Jose Eduardo VIU" w:date="2023-04-01T18:24:00Z">
              <w:tcPr>
                <w:tcW w:w="1162" w:type="dxa"/>
                <w:tcBorders>
                  <w:bottom w:val="single" w:sz="4" w:space="0" w:color="000000"/>
                  <w:right w:val="single" w:sz="4" w:space="0" w:color="000000"/>
                </w:tcBorders>
                <w:shd w:val="clear" w:color="auto" w:fill="auto"/>
                <w:vAlign w:val="bottom"/>
              </w:tcPr>
            </w:tcPrChange>
          </w:tcPr>
          <w:p w14:paraId="4534FC9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3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40" w:author="Jose Eduardo VIU" w:date="2023-04-01T18:24:00Z">
                  <w:rPr>
                    <w:rFonts w:ascii="Calibri" w:eastAsia="Times New Roman" w:hAnsi="Calibri" w:cs="Calibri"/>
                    <w:color w:val="000000"/>
                    <w:lang w:eastAsia="es-ES"/>
                  </w:rPr>
                </w:rPrChange>
              </w:rPr>
              <w:t>float64</w:t>
            </w:r>
          </w:p>
        </w:tc>
      </w:tr>
      <w:tr w:rsidR="00CB7E31" w:rsidRPr="00EC154F" w14:paraId="0A040EE9" w14:textId="77777777" w:rsidTr="00EC154F">
        <w:trPr>
          <w:trHeight w:val="264"/>
          <w:jc w:val="center"/>
          <w:trPrChange w:id="2341"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42"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123BA6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4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44" w:author="Jose Eduardo VIU" w:date="2023-04-01T18:24:00Z">
                  <w:rPr>
                    <w:rFonts w:ascii="Calibri" w:eastAsia="Times New Roman" w:hAnsi="Calibri" w:cs="Calibri"/>
                    <w:color w:val="000000"/>
                    <w:lang w:eastAsia="es-ES"/>
                  </w:rPr>
                </w:rPrChange>
              </w:rPr>
              <w:t>PesoRecMedio</w:t>
            </w:r>
          </w:p>
        </w:tc>
        <w:tc>
          <w:tcPr>
            <w:tcW w:w="1203" w:type="dxa"/>
            <w:tcBorders>
              <w:bottom w:val="single" w:sz="4" w:space="0" w:color="000000"/>
              <w:right w:val="single" w:sz="4" w:space="0" w:color="000000"/>
            </w:tcBorders>
            <w:shd w:val="clear" w:color="auto" w:fill="auto"/>
            <w:vAlign w:val="bottom"/>
            <w:tcPrChange w:id="2345" w:author="Jose Eduardo VIU" w:date="2023-04-01T18:24:00Z">
              <w:tcPr>
                <w:tcW w:w="1162" w:type="dxa"/>
                <w:tcBorders>
                  <w:bottom w:val="single" w:sz="4" w:space="0" w:color="000000"/>
                  <w:right w:val="single" w:sz="4" w:space="0" w:color="000000"/>
                </w:tcBorders>
                <w:shd w:val="clear" w:color="auto" w:fill="auto"/>
                <w:vAlign w:val="bottom"/>
              </w:tcPr>
            </w:tcPrChange>
          </w:tcPr>
          <w:p w14:paraId="62B30CEF"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4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47" w:author="Jose Eduardo VIU" w:date="2023-04-01T18:24:00Z">
                  <w:rPr>
                    <w:rFonts w:ascii="Calibri" w:eastAsia="Times New Roman" w:hAnsi="Calibri" w:cs="Calibri"/>
                    <w:color w:val="000000"/>
                    <w:lang w:eastAsia="es-ES"/>
                  </w:rPr>
                </w:rPrChange>
              </w:rPr>
              <w:t>float64</w:t>
            </w:r>
          </w:p>
        </w:tc>
      </w:tr>
      <w:tr w:rsidR="00CB7E31" w:rsidRPr="00EC154F" w14:paraId="0E5EA33A" w14:textId="77777777" w:rsidTr="00EC154F">
        <w:trPr>
          <w:trHeight w:val="264"/>
          <w:jc w:val="center"/>
          <w:trPrChange w:id="2348"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49"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8BCAB3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5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51" w:author="Jose Eduardo VIU" w:date="2023-04-01T18:24:00Z">
                  <w:rPr>
                    <w:rFonts w:ascii="Calibri" w:eastAsia="Times New Roman" w:hAnsi="Calibri" w:cs="Calibri"/>
                    <w:color w:val="000000"/>
                    <w:lang w:eastAsia="es-ES"/>
                  </w:rPr>
                </w:rPrChange>
              </w:rPr>
              <w:t>bajas</w:t>
            </w:r>
          </w:p>
        </w:tc>
        <w:tc>
          <w:tcPr>
            <w:tcW w:w="1203" w:type="dxa"/>
            <w:tcBorders>
              <w:bottom w:val="single" w:sz="4" w:space="0" w:color="000000"/>
              <w:right w:val="single" w:sz="4" w:space="0" w:color="000000"/>
            </w:tcBorders>
            <w:shd w:val="clear" w:color="auto" w:fill="auto"/>
            <w:vAlign w:val="bottom"/>
            <w:tcPrChange w:id="2352" w:author="Jose Eduardo VIU" w:date="2023-04-01T18:24:00Z">
              <w:tcPr>
                <w:tcW w:w="1162" w:type="dxa"/>
                <w:tcBorders>
                  <w:bottom w:val="single" w:sz="4" w:space="0" w:color="000000"/>
                  <w:right w:val="single" w:sz="4" w:space="0" w:color="000000"/>
                </w:tcBorders>
                <w:shd w:val="clear" w:color="auto" w:fill="auto"/>
                <w:vAlign w:val="bottom"/>
              </w:tcPr>
            </w:tcPrChange>
          </w:tcPr>
          <w:p w14:paraId="5900CA5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5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54" w:author="Jose Eduardo VIU" w:date="2023-04-01T18:24:00Z">
                  <w:rPr>
                    <w:rFonts w:ascii="Calibri" w:eastAsia="Times New Roman" w:hAnsi="Calibri" w:cs="Calibri"/>
                    <w:color w:val="000000"/>
                    <w:lang w:eastAsia="es-ES"/>
                  </w:rPr>
                </w:rPrChange>
              </w:rPr>
              <w:t>float64</w:t>
            </w:r>
          </w:p>
        </w:tc>
      </w:tr>
      <w:tr w:rsidR="00CB7E31" w:rsidRPr="00EC154F" w14:paraId="3CDE5FD7" w14:textId="77777777" w:rsidTr="00EC154F">
        <w:trPr>
          <w:trHeight w:val="264"/>
          <w:jc w:val="center"/>
          <w:trPrChange w:id="2355"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56"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5FA8B013"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5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58" w:author="Jose Eduardo VIU" w:date="2023-04-01T18:24:00Z">
                  <w:rPr>
                    <w:rFonts w:ascii="Calibri" w:eastAsia="Times New Roman" w:hAnsi="Calibri" w:cs="Calibri"/>
                    <w:color w:val="000000"/>
                    <w:lang w:eastAsia="es-ES"/>
                  </w:rPr>
                </w:rPrChange>
              </w:rPr>
              <w:t>GPS_Longitud</w:t>
            </w:r>
          </w:p>
        </w:tc>
        <w:tc>
          <w:tcPr>
            <w:tcW w:w="1203" w:type="dxa"/>
            <w:tcBorders>
              <w:bottom w:val="single" w:sz="4" w:space="0" w:color="000000"/>
              <w:right w:val="single" w:sz="4" w:space="0" w:color="000000"/>
            </w:tcBorders>
            <w:shd w:val="clear" w:color="auto" w:fill="auto"/>
            <w:vAlign w:val="bottom"/>
            <w:tcPrChange w:id="2359" w:author="Jose Eduardo VIU" w:date="2023-04-01T18:24:00Z">
              <w:tcPr>
                <w:tcW w:w="1162" w:type="dxa"/>
                <w:tcBorders>
                  <w:bottom w:val="single" w:sz="4" w:space="0" w:color="000000"/>
                  <w:right w:val="single" w:sz="4" w:space="0" w:color="000000"/>
                </w:tcBorders>
                <w:shd w:val="clear" w:color="auto" w:fill="auto"/>
                <w:vAlign w:val="bottom"/>
              </w:tcPr>
            </w:tcPrChange>
          </w:tcPr>
          <w:p w14:paraId="6577B81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6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61" w:author="Jose Eduardo VIU" w:date="2023-04-01T18:24:00Z">
                  <w:rPr>
                    <w:rFonts w:ascii="Calibri" w:eastAsia="Times New Roman" w:hAnsi="Calibri" w:cs="Calibri"/>
                    <w:color w:val="000000"/>
                    <w:lang w:eastAsia="es-ES"/>
                  </w:rPr>
                </w:rPrChange>
              </w:rPr>
              <w:t>float64</w:t>
            </w:r>
          </w:p>
        </w:tc>
      </w:tr>
      <w:tr w:rsidR="00CB7E31" w:rsidRPr="00EC154F" w14:paraId="014A61FC" w14:textId="77777777" w:rsidTr="00EC154F">
        <w:trPr>
          <w:trHeight w:val="264"/>
          <w:jc w:val="center"/>
          <w:trPrChange w:id="2362"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63"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3A0F7CE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6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65" w:author="Jose Eduardo VIU" w:date="2023-04-01T18:24:00Z">
                  <w:rPr>
                    <w:rFonts w:ascii="Calibri" w:eastAsia="Times New Roman" w:hAnsi="Calibri" w:cs="Calibri"/>
                    <w:color w:val="000000"/>
                    <w:lang w:eastAsia="es-ES"/>
                  </w:rPr>
                </w:rPrChange>
              </w:rPr>
              <w:t>GPS_Latitud</w:t>
            </w:r>
          </w:p>
        </w:tc>
        <w:tc>
          <w:tcPr>
            <w:tcW w:w="1203" w:type="dxa"/>
            <w:tcBorders>
              <w:bottom w:val="single" w:sz="4" w:space="0" w:color="000000"/>
              <w:right w:val="single" w:sz="4" w:space="0" w:color="000000"/>
            </w:tcBorders>
            <w:shd w:val="clear" w:color="auto" w:fill="auto"/>
            <w:vAlign w:val="bottom"/>
            <w:tcPrChange w:id="2366" w:author="Jose Eduardo VIU" w:date="2023-04-01T18:24:00Z">
              <w:tcPr>
                <w:tcW w:w="1162" w:type="dxa"/>
                <w:tcBorders>
                  <w:bottom w:val="single" w:sz="4" w:space="0" w:color="000000"/>
                  <w:right w:val="single" w:sz="4" w:space="0" w:color="000000"/>
                </w:tcBorders>
                <w:shd w:val="clear" w:color="auto" w:fill="auto"/>
                <w:vAlign w:val="bottom"/>
              </w:tcPr>
            </w:tcPrChange>
          </w:tcPr>
          <w:p w14:paraId="7F37231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6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68" w:author="Jose Eduardo VIU" w:date="2023-04-01T18:24:00Z">
                  <w:rPr>
                    <w:rFonts w:ascii="Calibri" w:eastAsia="Times New Roman" w:hAnsi="Calibri" w:cs="Calibri"/>
                    <w:color w:val="000000"/>
                    <w:lang w:eastAsia="es-ES"/>
                  </w:rPr>
                </w:rPrChange>
              </w:rPr>
              <w:t>float64</w:t>
            </w:r>
          </w:p>
        </w:tc>
      </w:tr>
      <w:tr w:rsidR="00CB7E31" w:rsidRPr="00EC154F" w14:paraId="756CB793" w14:textId="77777777" w:rsidTr="00EC154F">
        <w:trPr>
          <w:trHeight w:val="264"/>
          <w:jc w:val="center"/>
          <w:trPrChange w:id="2369"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70"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9DA33E"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7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72" w:author="Jose Eduardo VIU" w:date="2023-04-01T18:24:00Z">
                  <w:rPr>
                    <w:rFonts w:ascii="Calibri" w:eastAsia="Times New Roman" w:hAnsi="Calibri" w:cs="Calibri"/>
                    <w:color w:val="000000"/>
                    <w:lang w:eastAsia="es-ES"/>
                  </w:rPr>
                </w:rPrChange>
              </w:rPr>
              <w:t>semanaEntrada</w:t>
            </w:r>
          </w:p>
        </w:tc>
        <w:tc>
          <w:tcPr>
            <w:tcW w:w="1203" w:type="dxa"/>
            <w:tcBorders>
              <w:bottom w:val="single" w:sz="4" w:space="0" w:color="000000"/>
              <w:right w:val="single" w:sz="4" w:space="0" w:color="000000"/>
            </w:tcBorders>
            <w:shd w:val="clear" w:color="auto" w:fill="auto"/>
            <w:vAlign w:val="bottom"/>
            <w:tcPrChange w:id="2373" w:author="Jose Eduardo VIU" w:date="2023-04-01T18:24:00Z">
              <w:tcPr>
                <w:tcW w:w="1162" w:type="dxa"/>
                <w:tcBorders>
                  <w:bottom w:val="single" w:sz="4" w:space="0" w:color="000000"/>
                  <w:right w:val="single" w:sz="4" w:space="0" w:color="000000"/>
                </w:tcBorders>
                <w:shd w:val="clear" w:color="auto" w:fill="auto"/>
                <w:vAlign w:val="bottom"/>
              </w:tcPr>
            </w:tcPrChange>
          </w:tcPr>
          <w:p w14:paraId="438C38D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7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75" w:author="Jose Eduardo VIU" w:date="2023-04-01T18:24:00Z">
                  <w:rPr>
                    <w:rFonts w:ascii="Calibri" w:eastAsia="Times New Roman" w:hAnsi="Calibri" w:cs="Calibri"/>
                    <w:color w:val="000000"/>
                    <w:lang w:eastAsia="es-ES"/>
                  </w:rPr>
                </w:rPrChange>
              </w:rPr>
              <w:t>int64</w:t>
            </w:r>
          </w:p>
        </w:tc>
      </w:tr>
      <w:tr w:rsidR="00CB7E31" w:rsidRPr="00EC154F" w14:paraId="128EC797" w14:textId="77777777" w:rsidTr="00EC154F">
        <w:trPr>
          <w:trHeight w:val="264"/>
          <w:jc w:val="center"/>
          <w:trPrChange w:id="2376"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77"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66CB7E7B"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7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79" w:author="Jose Eduardo VIU" w:date="2023-04-01T18:24:00Z">
                  <w:rPr>
                    <w:rFonts w:ascii="Calibri" w:eastAsia="Times New Roman" w:hAnsi="Calibri" w:cs="Calibri"/>
                    <w:color w:val="000000"/>
                    <w:lang w:eastAsia="es-ES"/>
                  </w:rPr>
                </w:rPrChange>
              </w:rPr>
              <w:t>añoEntrada</w:t>
            </w:r>
          </w:p>
        </w:tc>
        <w:tc>
          <w:tcPr>
            <w:tcW w:w="1203" w:type="dxa"/>
            <w:tcBorders>
              <w:bottom w:val="single" w:sz="4" w:space="0" w:color="000000"/>
              <w:right w:val="single" w:sz="4" w:space="0" w:color="000000"/>
            </w:tcBorders>
            <w:shd w:val="clear" w:color="auto" w:fill="auto"/>
            <w:vAlign w:val="bottom"/>
            <w:tcPrChange w:id="2380" w:author="Jose Eduardo VIU" w:date="2023-04-01T18:24:00Z">
              <w:tcPr>
                <w:tcW w:w="1162" w:type="dxa"/>
                <w:tcBorders>
                  <w:bottom w:val="single" w:sz="4" w:space="0" w:color="000000"/>
                  <w:right w:val="single" w:sz="4" w:space="0" w:color="000000"/>
                </w:tcBorders>
                <w:shd w:val="clear" w:color="auto" w:fill="auto"/>
                <w:vAlign w:val="bottom"/>
              </w:tcPr>
            </w:tcPrChange>
          </w:tcPr>
          <w:p w14:paraId="27C02D1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8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82" w:author="Jose Eduardo VIU" w:date="2023-04-01T18:24:00Z">
                  <w:rPr>
                    <w:rFonts w:ascii="Calibri" w:eastAsia="Times New Roman" w:hAnsi="Calibri" w:cs="Calibri"/>
                    <w:color w:val="000000"/>
                    <w:lang w:eastAsia="es-ES"/>
                  </w:rPr>
                </w:rPrChange>
              </w:rPr>
              <w:t>int64</w:t>
            </w:r>
          </w:p>
        </w:tc>
      </w:tr>
      <w:tr w:rsidR="00CB7E31" w:rsidRPr="00EC154F" w14:paraId="0E0F52A6" w14:textId="77777777" w:rsidTr="00EC154F">
        <w:trPr>
          <w:trHeight w:val="264"/>
          <w:jc w:val="center"/>
          <w:trPrChange w:id="2383"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84"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A8BA57B"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8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86" w:author="Jose Eduardo VIU" w:date="2023-04-01T18:24:00Z">
                  <w:rPr>
                    <w:rFonts w:ascii="Calibri" w:eastAsia="Times New Roman" w:hAnsi="Calibri" w:cs="Calibri"/>
                    <w:color w:val="000000"/>
                    <w:lang w:eastAsia="es-ES"/>
                  </w:rPr>
                </w:rPrChange>
              </w:rPr>
              <w:t>PorcHembras</w:t>
            </w:r>
          </w:p>
        </w:tc>
        <w:tc>
          <w:tcPr>
            <w:tcW w:w="1203" w:type="dxa"/>
            <w:tcBorders>
              <w:bottom w:val="single" w:sz="4" w:space="0" w:color="000000"/>
              <w:right w:val="single" w:sz="4" w:space="0" w:color="000000"/>
            </w:tcBorders>
            <w:shd w:val="clear" w:color="auto" w:fill="auto"/>
            <w:vAlign w:val="bottom"/>
            <w:tcPrChange w:id="2387" w:author="Jose Eduardo VIU" w:date="2023-04-01T18:24:00Z">
              <w:tcPr>
                <w:tcW w:w="1162" w:type="dxa"/>
                <w:tcBorders>
                  <w:bottom w:val="single" w:sz="4" w:space="0" w:color="000000"/>
                  <w:right w:val="single" w:sz="4" w:space="0" w:color="000000"/>
                </w:tcBorders>
                <w:shd w:val="clear" w:color="auto" w:fill="auto"/>
                <w:vAlign w:val="bottom"/>
              </w:tcPr>
            </w:tcPrChange>
          </w:tcPr>
          <w:p w14:paraId="2A5806F3"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8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89" w:author="Jose Eduardo VIU" w:date="2023-04-01T18:24:00Z">
                  <w:rPr>
                    <w:rFonts w:ascii="Calibri" w:eastAsia="Times New Roman" w:hAnsi="Calibri" w:cs="Calibri"/>
                    <w:color w:val="000000"/>
                    <w:lang w:eastAsia="es-ES"/>
                  </w:rPr>
                </w:rPrChange>
              </w:rPr>
              <w:t>float64</w:t>
            </w:r>
          </w:p>
        </w:tc>
      </w:tr>
      <w:tr w:rsidR="00CB7E31" w:rsidRPr="00EC154F" w14:paraId="3B28511A" w14:textId="77777777" w:rsidTr="00EC154F">
        <w:trPr>
          <w:trHeight w:val="264"/>
          <w:jc w:val="center"/>
          <w:trPrChange w:id="2390"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91"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CE270E2"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9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93" w:author="Jose Eduardo VIU" w:date="2023-04-01T18:24:00Z">
                  <w:rPr>
                    <w:rFonts w:ascii="Calibri" w:eastAsia="Times New Roman" w:hAnsi="Calibri" w:cs="Calibri"/>
                    <w:color w:val="000000"/>
                    <w:lang w:eastAsia="es-ES"/>
                  </w:rPr>
                </w:rPrChange>
              </w:rPr>
              <w:t>PiensoCerdaDia</w:t>
            </w:r>
          </w:p>
        </w:tc>
        <w:tc>
          <w:tcPr>
            <w:tcW w:w="1203" w:type="dxa"/>
            <w:tcBorders>
              <w:bottom w:val="single" w:sz="4" w:space="0" w:color="000000"/>
              <w:right w:val="single" w:sz="4" w:space="0" w:color="000000"/>
            </w:tcBorders>
            <w:shd w:val="clear" w:color="auto" w:fill="auto"/>
            <w:vAlign w:val="bottom"/>
            <w:tcPrChange w:id="2394" w:author="Jose Eduardo VIU" w:date="2023-04-01T18:24:00Z">
              <w:tcPr>
                <w:tcW w:w="1162" w:type="dxa"/>
                <w:tcBorders>
                  <w:bottom w:val="single" w:sz="4" w:space="0" w:color="000000"/>
                  <w:right w:val="single" w:sz="4" w:space="0" w:color="000000"/>
                </w:tcBorders>
                <w:shd w:val="clear" w:color="auto" w:fill="auto"/>
                <w:vAlign w:val="bottom"/>
              </w:tcPr>
            </w:tcPrChange>
          </w:tcPr>
          <w:p w14:paraId="1611925A"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95"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396" w:author="Jose Eduardo VIU" w:date="2023-04-01T18:24:00Z">
                  <w:rPr>
                    <w:rFonts w:ascii="Calibri" w:eastAsia="Times New Roman" w:hAnsi="Calibri" w:cs="Calibri"/>
                    <w:color w:val="000000"/>
                    <w:lang w:eastAsia="es-ES"/>
                  </w:rPr>
                </w:rPrChange>
              </w:rPr>
              <w:t>float64</w:t>
            </w:r>
          </w:p>
        </w:tc>
      </w:tr>
      <w:tr w:rsidR="00CB7E31" w:rsidRPr="00EC154F" w14:paraId="5EE49C81" w14:textId="77777777" w:rsidTr="00EC154F">
        <w:trPr>
          <w:trHeight w:val="264"/>
          <w:jc w:val="center"/>
          <w:trPrChange w:id="2397"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398"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4BC141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39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00" w:author="Jose Eduardo VIU" w:date="2023-04-01T18:24:00Z">
                  <w:rPr>
                    <w:rFonts w:ascii="Calibri" w:eastAsia="Times New Roman" w:hAnsi="Calibri" w:cs="Calibri"/>
                    <w:color w:val="000000"/>
                    <w:lang w:eastAsia="es-ES"/>
                  </w:rPr>
                </w:rPrChange>
              </w:rPr>
              <w:t>ct_raza_0</w:t>
            </w:r>
          </w:p>
        </w:tc>
        <w:tc>
          <w:tcPr>
            <w:tcW w:w="1203" w:type="dxa"/>
            <w:tcBorders>
              <w:bottom w:val="single" w:sz="4" w:space="0" w:color="000000"/>
              <w:right w:val="single" w:sz="4" w:space="0" w:color="000000"/>
            </w:tcBorders>
            <w:shd w:val="clear" w:color="auto" w:fill="auto"/>
            <w:vAlign w:val="bottom"/>
            <w:tcPrChange w:id="2401" w:author="Jose Eduardo VIU" w:date="2023-04-01T18:24:00Z">
              <w:tcPr>
                <w:tcW w:w="1162" w:type="dxa"/>
                <w:tcBorders>
                  <w:bottom w:val="single" w:sz="4" w:space="0" w:color="000000"/>
                  <w:right w:val="single" w:sz="4" w:space="0" w:color="000000"/>
                </w:tcBorders>
                <w:shd w:val="clear" w:color="auto" w:fill="auto"/>
                <w:vAlign w:val="bottom"/>
              </w:tcPr>
            </w:tcPrChange>
          </w:tcPr>
          <w:p w14:paraId="0E5B47F8"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02"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03" w:author="Jose Eduardo VIU" w:date="2023-04-01T18:24:00Z">
                  <w:rPr>
                    <w:rFonts w:ascii="Calibri" w:eastAsia="Times New Roman" w:hAnsi="Calibri" w:cs="Calibri"/>
                    <w:color w:val="000000"/>
                    <w:lang w:eastAsia="es-ES"/>
                  </w:rPr>
                </w:rPrChange>
              </w:rPr>
              <w:t>uint8</w:t>
            </w:r>
          </w:p>
        </w:tc>
      </w:tr>
      <w:tr w:rsidR="00CB7E31" w:rsidRPr="00EC154F" w14:paraId="09AE25D0" w14:textId="77777777" w:rsidTr="00EC154F">
        <w:trPr>
          <w:trHeight w:val="264"/>
          <w:jc w:val="center"/>
          <w:trPrChange w:id="2404"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05"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354EF8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0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07" w:author="Jose Eduardo VIU" w:date="2023-04-01T18:24:00Z">
                  <w:rPr>
                    <w:rFonts w:ascii="Calibri" w:eastAsia="Times New Roman" w:hAnsi="Calibri" w:cs="Calibri"/>
                    <w:color w:val="000000"/>
                    <w:lang w:eastAsia="es-ES"/>
                  </w:rPr>
                </w:rPrChange>
              </w:rPr>
              <w:t>ct_raza_7</w:t>
            </w:r>
          </w:p>
        </w:tc>
        <w:tc>
          <w:tcPr>
            <w:tcW w:w="1203" w:type="dxa"/>
            <w:tcBorders>
              <w:bottom w:val="single" w:sz="4" w:space="0" w:color="000000"/>
              <w:right w:val="single" w:sz="4" w:space="0" w:color="000000"/>
            </w:tcBorders>
            <w:shd w:val="clear" w:color="auto" w:fill="auto"/>
            <w:vAlign w:val="bottom"/>
            <w:tcPrChange w:id="2408" w:author="Jose Eduardo VIU" w:date="2023-04-01T18:24:00Z">
              <w:tcPr>
                <w:tcW w:w="1162" w:type="dxa"/>
                <w:tcBorders>
                  <w:bottom w:val="single" w:sz="4" w:space="0" w:color="000000"/>
                  <w:right w:val="single" w:sz="4" w:space="0" w:color="000000"/>
                </w:tcBorders>
                <w:shd w:val="clear" w:color="auto" w:fill="auto"/>
                <w:vAlign w:val="bottom"/>
              </w:tcPr>
            </w:tcPrChange>
          </w:tcPr>
          <w:p w14:paraId="6C76191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09"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10" w:author="Jose Eduardo VIU" w:date="2023-04-01T18:24:00Z">
                  <w:rPr>
                    <w:rFonts w:ascii="Calibri" w:eastAsia="Times New Roman" w:hAnsi="Calibri" w:cs="Calibri"/>
                    <w:color w:val="000000"/>
                    <w:lang w:eastAsia="es-ES"/>
                  </w:rPr>
                </w:rPrChange>
              </w:rPr>
              <w:t>uint8</w:t>
            </w:r>
          </w:p>
        </w:tc>
      </w:tr>
      <w:tr w:rsidR="00CB7E31" w:rsidRPr="00EC154F" w14:paraId="7B5C4211" w14:textId="77777777" w:rsidTr="00EC154F">
        <w:trPr>
          <w:trHeight w:val="264"/>
          <w:jc w:val="center"/>
          <w:trPrChange w:id="2411"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12"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78ED507C"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1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14" w:author="Jose Eduardo VIU" w:date="2023-04-01T18:24:00Z">
                  <w:rPr>
                    <w:rFonts w:ascii="Calibri" w:eastAsia="Times New Roman" w:hAnsi="Calibri" w:cs="Calibri"/>
                    <w:color w:val="000000"/>
                    <w:lang w:eastAsia="es-ES"/>
                  </w:rPr>
                </w:rPrChange>
              </w:rPr>
              <w:t>ct_raza_15</w:t>
            </w:r>
          </w:p>
        </w:tc>
        <w:tc>
          <w:tcPr>
            <w:tcW w:w="1203" w:type="dxa"/>
            <w:tcBorders>
              <w:bottom w:val="single" w:sz="4" w:space="0" w:color="000000"/>
              <w:right w:val="single" w:sz="4" w:space="0" w:color="000000"/>
            </w:tcBorders>
            <w:shd w:val="clear" w:color="auto" w:fill="auto"/>
            <w:vAlign w:val="bottom"/>
            <w:tcPrChange w:id="2415" w:author="Jose Eduardo VIU" w:date="2023-04-01T18:24:00Z">
              <w:tcPr>
                <w:tcW w:w="1162" w:type="dxa"/>
                <w:tcBorders>
                  <w:bottom w:val="single" w:sz="4" w:space="0" w:color="000000"/>
                  <w:right w:val="single" w:sz="4" w:space="0" w:color="000000"/>
                </w:tcBorders>
                <w:shd w:val="clear" w:color="auto" w:fill="auto"/>
                <w:vAlign w:val="bottom"/>
              </w:tcPr>
            </w:tcPrChange>
          </w:tcPr>
          <w:p w14:paraId="4335A087"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16"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17" w:author="Jose Eduardo VIU" w:date="2023-04-01T18:24:00Z">
                  <w:rPr>
                    <w:rFonts w:ascii="Calibri" w:eastAsia="Times New Roman" w:hAnsi="Calibri" w:cs="Calibri"/>
                    <w:color w:val="000000"/>
                    <w:lang w:eastAsia="es-ES"/>
                  </w:rPr>
                </w:rPrChange>
              </w:rPr>
              <w:t>uint8</w:t>
            </w:r>
          </w:p>
        </w:tc>
      </w:tr>
      <w:tr w:rsidR="00CB7E31" w:rsidRPr="00EC154F" w14:paraId="3B0DB771" w14:textId="77777777" w:rsidTr="00EC154F">
        <w:trPr>
          <w:trHeight w:val="264"/>
          <w:jc w:val="center"/>
          <w:trPrChange w:id="2418"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19"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5F7D04"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2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21" w:author="Jose Eduardo VIU" w:date="2023-04-01T18:24:00Z">
                  <w:rPr>
                    <w:rFonts w:ascii="Calibri" w:eastAsia="Times New Roman" w:hAnsi="Calibri" w:cs="Calibri"/>
                    <w:color w:val="000000"/>
                    <w:lang w:eastAsia="es-ES"/>
                  </w:rPr>
                </w:rPrChange>
              </w:rPr>
              <w:t>ct_raza_69</w:t>
            </w:r>
          </w:p>
        </w:tc>
        <w:tc>
          <w:tcPr>
            <w:tcW w:w="1203" w:type="dxa"/>
            <w:tcBorders>
              <w:bottom w:val="single" w:sz="4" w:space="0" w:color="000000"/>
              <w:right w:val="single" w:sz="4" w:space="0" w:color="000000"/>
            </w:tcBorders>
            <w:shd w:val="clear" w:color="auto" w:fill="auto"/>
            <w:vAlign w:val="bottom"/>
            <w:tcPrChange w:id="2422" w:author="Jose Eduardo VIU" w:date="2023-04-01T18:24:00Z">
              <w:tcPr>
                <w:tcW w:w="1162" w:type="dxa"/>
                <w:tcBorders>
                  <w:bottom w:val="single" w:sz="4" w:space="0" w:color="000000"/>
                  <w:right w:val="single" w:sz="4" w:space="0" w:color="000000"/>
                </w:tcBorders>
                <w:shd w:val="clear" w:color="auto" w:fill="auto"/>
                <w:vAlign w:val="bottom"/>
              </w:tcPr>
            </w:tcPrChange>
          </w:tcPr>
          <w:p w14:paraId="734BB93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23"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24" w:author="Jose Eduardo VIU" w:date="2023-04-01T18:24:00Z">
                  <w:rPr>
                    <w:rFonts w:ascii="Calibri" w:eastAsia="Times New Roman" w:hAnsi="Calibri" w:cs="Calibri"/>
                    <w:color w:val="000000"/>
                    <w:lang w:eastAsia="es-ES"/>
                  </w:rPr>
                </w:rPrChange>
              </w:rPr>
              <w:t>uint8</w:t>
            </w:r>
          </w:p>
        </w:tc>
      </w:tr>
      <w:tr w:rsidR="00CB7E31" w:rsidRPr="00EC154F" w14:paraId="3C487005" w14:textId="77777777" w:rsidTr="00EC154F">
        <w:trPr>
          <w:trHeight w:val="264"/>
          <w:jc w:val="center"/>
          <w:trPrChange w:id="2425"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26"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8434E1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2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28" w:author="Jose Eduardo VIU" w:date="2023-04-01T18:24:00Z">
                  <w:rPr>
                    <w:rFonts w:ascii="Calibri" w:eastAsia="Times New Roman" w:hAnsi="Calibri" w:cs="Calibri"/>
                    <w:color w:val="000000"/>
                    <w:lang w:eastAsia="es-ES"/>
                  </w:rPr>
                </w:rPrChange>
              </w:rPr>
              <w:t>ct_raza_80</w:t>
            </w:r>
          </w:p>
        </w:tc>
        <w:tc>
          <w:tcPr>
            <w:tcW w:w="1203" w:type="dxa"/>
            <w:tcBorders>
              <w:bottom w:val="single" w:sz="4" w:space="0" w:color="000000"/>
              <w:right w:val="single" w:sz="4" w:space="0" w:color="000000"/>
            </w:tcBorders>
            <w:shd w:val="clear" w:color="auto" w:fill="auto"/>
            <w:vAlign w:val="bottom"/>
            <w:tcPrChange w:id="2429" w:author="Jose Eduardo VIU" w:date="2023-04-01T18:24:00Z">
              <w:tcPr>
                <w:tcW w:w="1162" w:type="dxa"/>
                <w:tcBorders>
                  <w:bottom w:val="single" w:sz="4" w:space="0" w:color="000000"/>
                  <w:right w:val="single" w:sz="4" w:space="0" w:color="000000"/>
                </w:tcBorders>
                <w:shd w:val="clear" w:color="auto" w:fill="auto"/>
                <w:vAlign w:val="bottom"/>
              </w:tcPr>
            </w:tcPrChange>
          </w:tcPr>
          <w:p w14:paraId="691741E9"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30"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31" w:author="Jose Eduardo VIU" w:date="2023-04-01T18:24:00Z">
                  <w:rPr>
                    <w:rFonts w:ascii="Calibri" w:eastAsia="Times New Roman" w:hAnsi="Calibri" w:cs="Calibri"/>
                    <w:color w:val="000000"/>
                    <w:lang w:eastAsia="es-ES"/>
                  </w:rPr>
                </w:rPrChange>
              </w:rPr>
              <w:t>uint8</w:t>
            </w:r>
          </w:p>
        </w:tc>
      </w:tr>
      <w:tr w:rsidR="00CB7E31" w:rsidRPr="00EC154F" w14:paraId="38C8CA5C" w14:textId="77777777" w:rsidTr="00EC154F">
        <w:trPr>
          <w:trHeight w:val="264"/>
          <w:jc w:val="center"/>
          <w:trPrChange w:id="2432"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33"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41FE4AA1"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3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35" w:author="Jose Eduardo VIU" w:date="2023-04-01T18:24:00Z">
                  <w:rPr>
                    <w:rFonts w:ascii="Calibri" w:eastAsia="Times New Roman" w:hAnsi="Calibri" w:cs="Calibri"/>
                    <w:color w:val="000000"/>
                    <w:lang w:eastAsia="es-ES"/>
                  </w:rPr>
                </w:rPrChange>
              </w:rPr>
              <w:t>ct_raza_81</w:t>
            </w:r>
          </w:p>
        </w:tc>
        <w:tc>
          <w:tcPr>
            <w:tcW w:w="1203" w:type="dxa"/>
            <w:tcBorders>
              <w:bottom w:val="single" w:sz="4" w:space="0" w:color="000000"/>
              <w:right w:val="single" w:sz="4" w:space="0" w:color="000000"/>
            </w:tcBorders>
            <w:shd w:val="clear" w:color="auto" w:fill="auto"/>
            <w:vAlign w:val="bottom"/>
            <w:tcPrChange w:id="2436" w:author="Jose Eduardo VIU" w:date="2023-04-01T18:24:00Z">
              <w:tcPr>
                <w:tcW w:w="1162" w:type="dxa"/>
                <w:tcBorders>
                  <w:bottom w:val="single" w:sz="4" w:space="0" w:color="000000"/>
                  <w:right w:val="single" w:sz="4" w:space="0" w:color="000000"/>
                </w:tcBorders>
                <w:shd w:val="clear" w:color="auto" w:fill="auto"/>
                <w:vAlign w:val="bottom"/>
              </w:tcPr>
            </w:tcPrChange>
          </w:tcPr>
          <w:p w14:paraId="5381E20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37"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38" w:author="Jose Eduardo VIU" w:date="2023-04-01T18:24:00Z">
                  <w:rPr>
                    <w:rFonts w:ascii="Calibri" w:eastAsia="Times New Roman" w:hAnsi="Calibri" w:cs="Calibri"/>
                    <w:color w:val="000000"/>
                    <w:lang w:eastAsia="es-ES"/>
                  </w:rPr>
                </w:rPrChange>
              </w:rPr>
              <w:t>uint8</w:t>
            </w:r>
          </w:p>
        </w:tc>
      </w:tr>
      <w:tr w:rsidR="00CB7E31" w:rsidRPr="00EC154F" w14:paraId="193EEB53" w14:textId="77777777" w:rsidTr="00EC154F">
        <w:trPr>
          <w:trHeight w:val="264"/>
          <w:jc w:val="center"/>
          <w:trPrChange w:id="2439"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40"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0A07FE85"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4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42" w:author="Jose Eduardo VIU" w:date="2023-04-01T18:24:00Z">
                  <w:rPr>
                    <w:rFonts w:ascii="Calibri" w:eastAsia="Times New Roman" w:hAnsi="Calibri" w:cs="Calibri"/>
                    <w:color w:val="000000"/>
                    <w:lang w:eastAsia="es-ES"/>
                  </w:rPr>
                </w:rPrChange>
              </w:rPr>
              <w:t>ct_raza_88</w:t>
            </w:r>
          </w:p>
        </w:tc>
        <w:tc>
          <w:tcPr>
            <w:tcW w:w="1203" w:type="dxa"/>
            <w:tcBorders>
              <w:bottom w:val="single" w:sz="4" w:space="0" w:color="000000"/>
              <w:right w:val="single" w:sz="4" w:space="0" w:color="000000"/>
            </w:tcBorders>
            <w:shd w:val="clear" w:color="auto" w:fill="auto"/>
            <w:vAlign w:val="bottom"/>
            <w:tcPrChange w:id="2443" w:author="Jose Eduardo VIU" w:date="2023-04-01T18:24:00Z">
              <w:tcPr>
                <w:tcW w:w="1162" w:type="dxa"/>
                <w:tcBorders>
                  <w:bottom w:val="single" w:sz="4" w:space="0" w:color="000000"/>
                  <w:right w:val="single" w:sz="4" w:space="0" w:color="000000"/>
                </w:tcBorders>
                <w:shd w:val="clear" w:color="auto" w:fill="auto"/>
                <w:vAlign w:val="bottom"/>
              </w:tcPr>
            </w:tcPrChange>
          </w:tcPr>
          <w:p w14:paraId="6FBBF8A6"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44"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45" w:author="Jose Eduardo VIU" w:date="2023-04-01T18:24:00Z">
                  <w:rPr>
                    <w:rFonts w:ascii="Calibri" w:eastAsia="Times New Roman" w:hAnsi="Calibri" w:cs="Calibri"/>
                    <w:color w:val="000000"/>
                    <w:lang w:eastAsia="es-ES"/>
                  </w:rPr>
                </w:rPrChange>
              </w:rPr>
              <w:t>uint8</w:t>
            </w:r>
          </w:p>
        </w:tc>
      </w:tr>
      <w:tr w:rsidR="00CB7E31" w:rsidRPr="00EC154F" w14:paraId="1B82EC58" w14:textId="77777777" w:rsidTr="00EC154F">
        <w:trPr>
          <w:trHeight w:val="264"/>
          <w:jc w:val="center"/>
          <w:trPrChange w:id="2446" w:author="Jose Eduardo VIU" w:date="2023-04-01T18:24:00Z">
            <w:trPr>
              <w:trHeight w:val="300"/>
              <w:jc w:val="center"/>
            </w:trPr>
          </w:trPrChange>
        </w:trPr>
        <w:tc>
          <w:tcPr>
            <w:tcW w:w="1961" w:type="dxa"/>
            <w:tcBorders>
              <w:left w:val="single" w:sz="4" w:space="0" w:color="000000"/>
              <w:bottom w:val="single" w:sz="4" w:space="0" w:color="000000"/>
              <w:right w:val="single" w:sz="4" w:space="0" w:color="000000"/>
            </w:tcBorders>
            <w:shd w:val="clear" w:color="auto" w:fill="auto"/>
            <w:vAlign w:val="bottom"/>
            <w:tcPrChange w:id="2447" w:author="Jose Eduardo VIU" w:date="2023-04-01T18:24:00Z">
              <w:tcPr>
                <w:tcW w:w="1894" w:type="dxa"/>
                <w:tcBorders>
                  <w:left w:val="single" w:sz="4" w:space="0" w:color="000000"/>
                  <w:bottom w:val="single" w:sz="4" w:space="0" w:color="000000"/>
                  <w:right w:val="single" w:sz="4" w:space="0" w:color="000000"/>
                </w:tcBorders>
                <w:shd w:val="clear" w:color="auto" w:fill="auto"/>
                <w:vAlign w:val="bottom"/>
              </w:tcPr>
            </w:tcPrChange>
          </w:tcPr>
          <w:p w14:paraId="1DD67BBD"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48"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49" w:author="Jose Eduardo VIU" w:date="2023-04-01T18:24:00Z">
                  <w:rPr>
                    <w:rFonts w:ascii="Calibri" w:eastAsia="Times New Roman" w:hAnsi="Calibri" w:cs="Calibri"/>
                    <w:color w:val="000000"/>
                    <w:lang w:eastAsia="es-ES"/>
                  </w:rPr>
                </w:rPrChange>
              </w:rPr>
              <w:t>ct_raza_93</w:t>
            </w:r>
          </w:p>
        </w:tc>
        <w:tc>
          <w:tcPr>
            <w:tcW w:w="1203" w:type="dxa"/>
            <w:tcBorders>
              <w:bottom w:val="single" w:sz="4" w:space="0" w:color="000000"/>
              <w:right w:val="single" w:sz="4" w:space="0" w:color="000000"/>
            </w:tcBorders>
            <w:shd w:val="clear" w:color="auto" w:fill="auto"/>
            <w:vAlign w:val="bottom"/>
            <w:tcPrChange w:id="2450" w:author="Jose Eduardo VIU" w:date="2023-04-01T18:24:00Z">
              <w:tcPr>
                <w:tcW w:w="1162" w:type="dxa"/>
                <w:tcBorders>
                  <w:bottom w:val="single" w:sz="4" w:space="0" w:color="000000"/>
                  <w:right w:val="single" w:sz="4" w:space="0" w:color="000000"/>
                </w:tcBorders>
                <w:shd w:val="clear" w:color="auto" w:fill="auto"/>
                <w:vAlign w:val="bottom"/>
              </w:tcPr>
            </w:tcPrChange>
          </w:tcPr>
          <w:p w14:paraId="4855B80F" w14:textId="77777777" w:rsidR="00CB7E31" w:rsidRPr="00EC154F"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451" w:author="Jose Eduardo VIU" w:date="2023-04-01T18:24:00Z">
                  <w:rPr>
                    <w:rFonts w:ascii="Calibri" w:eastAsia="Times New Roman" w:hAnsi="Calibri" w:cs="Calibri"/>
                    <w:color w:val="000000"/>
                    <w:lang w:eastAsia="es-ES"/>
                  </w:rPr>
                </w:rPrChange>
              </w:rPr>
            </w:pPr>
            <w:r w:rsidRPr="00EC154F">
              <w:rPr>
                <w:rFonts w:asciiTheme="minorHAnsi" w:eastAsia="Times New Roman" w:hAnsiTheme="minorHAnsi" w:cstheme="minorHAnsi"/>
                <w:color w:val="000000"/>
                <w:sz w:val="18"/>
                <w:szCs w:val="18"/>
                <w:lang w:eastAsia="es-ES"/>
                <w:rPrChange w:id="2452" w:author="Jose Eduardo VIU" w:date="2023-04-01T18:24:00Z">
                  <w:rPr>
                    <w:rFonts w:ascii="Calibri" w:eastAsia="Times New Roman" w:hAnsi="Calibri" w:cs="Calibri"/>
                    <w:color w:val="000000"/>
                    <w:lang w:eastAsia="es-ES"/>
                  </w:rPr>
                </w:rPrChange>
              </w:rPr>
              <w:t>uint8</w:t>
            </w:r>
          </w:p>
        </w:tc>
      </w:tr>
    </w:tbl>
    <w:p w14:paraId="08B1BE18" w14:textId="589B473E" w:rsidR="00CB7E31" w:rsidDel="00EC154F" w:rsidRDefault="00CB7E31">
      <w:pPr>
        <w:rPr>
          <w:del w:id="2453" w:author="Jose Eduardo VIU" w:date="2023-04-01T18:25:00Z"/>
          <w:lang w:eastAsia="es-ES"/>
        </w:rPr>
      </w:pPr>
    </w:p>
    <w:p w14:paraId="25D65532" w14:textId="78D2E603" w:rsidR="00CB7E31" w:rsidDel="00EC154F" w:rsidRDefault="00CB7E31">
      <w:pPr>
        <w:rPr>
          <w:del w:id="2454" w:author="Jose Eduardo VIU" w:date="2023-04-01T18:25:00Z"/>
          <w:lang w:eastAsia="es-ES"/>
        </w:rPr>
      </w:pPr>
    </w:p>
    <w:p w14:paraId="6A692372" w14:textId="77777777" w:rsidR="00EC154F" w:rsidRDefault="00EC154F">
      <w:pPr>
        <w:rPr>
          <w:ins w:id="2455" w:author="Jose Eduardo VIU" w:date="2023-04-01T18:25:00Z"/>
          <w:lang w:eastAsia="es-ES"/>
        </w:rPr>
        <w:pPrChange w:id="2456" w:author="CAMARA GOMEZ, JOSE EDUARDO" w:date="2023-04-03T10:49:00Z">
          <w:pPr>
            <w:pStyle w:val="Ttulo4"/>
          </w:pPr>
        </w:pPrChange>
      </w:pPr>
    </w:p>
    <w:p w14:paraId="2A8F14AA" w14:textId="06F7C5BA" w:rsidR="00CB7E31" w:rsidRDefault="00000000">
      <w:pPr>
        <w:pStyle w:val="Ttulo4"/>
        <w:rPr>
          <w:lang w:eastAsia="es-ES"/>
        </w:rPr>
      </w:pPr>
      <w:r>
        <w:rPr>
          <w:lang w:eastAsia="es-ES"/>
        </w:rPr>
        <w:lastRenderedPageBreak/>
        <w:t>Correlación entre variables</w:t>
      </w:r>
    </w:p>
    <w:p w14:paraId="4E188BC2" w14:textId="680619BD" w:rsidR="00CB7E31" w:rsidRDefault="00000000">
      <w:pPr>
        <w:rPr>
          <w:lang w:eastAsia="es-ES"/>
        </w:rPr>
      </w:pPr>
      <w:r>
        <w:rPr>
          <w:lang w:eastAsia="es-ES"/>
        </w:rPr>
        <w:t xml:space="preserve">Con estas variables comprobaremos si hay variables que no sean independientes entre sí, para ello generaremos la matriz de dispersión (“scatter matrix”, </w:t>
      </w:r>
      <w:r>
        <w:rPr>
          <w:lang w:eastAsia="es-ES"/>
        </w:rPr>
        <w:fldChar w:fldCharType="begin"/>
      </w:r>
      <w:r>
        <w:rPr>
          <w:lang w:eastAsia="es-ES"/>
        </w:rPr>
        <w:instrText xml:space="preserve"> REF _Ref131070694 \h </w:instrText>
      </w:r>
      <w:r>
        <w:rPr>
          <w:lang w:eastAsia="es-ES"/>
        </w:rPr>
      </w:r>
      <w:r>
        <w:rPr>
          <w:lang w:eastAsia="es-ES"/>
        </w:rPr>
        <w:fldChar w:fldCharType="separate"/>
      </w:r>
      <w:ins w:id="2457" w:author="Jose Eduardo VIU" w:date="2023-04-08T19:27:00Z">
        <w:r w:rsidR="00EA61B9">
          <w:t xml:space="preserve">Ilustración </w:t>
        </w:r>
        <w:r w:rsidR="00EA61B9">
          <w:rPr>
            <w:noProof/>
          </w:rPr>
          <w:t>32</w:t>
        </w:r>
      </w:ins>
      <w:ins w:id="2458" w:author="CAMARA GOMEZ, JOSE EDUARDO" w:date="2023-04-03T11:25:00Z">
        <w:del w:id="2459" w:author="Jose Eduardo VIU" w:date="2023-04-08T19:27:00Z">
          <w:r w:rsidR="00E21698" w:rsidDel="00EA61B9">
            <w:delText xml:space="preserve">Ilustración </w:delText>
          </w:r>
          <w:r w:rsidR="00E21698" w:rsidDel="00EA61B9">
            <w:rPr>
              <w:noProof/>
            </w:rPr>
            <w:delText>32</w:delText>
          </w:r>
        </w:del>
      </w:ins>
      <w:del w:id="2460" w:author="Jose Eduardo VIU" w:date="2023-04-08T19:27:00Z">
        <w:r w:rsidDel="00EA61B9">
          <w:rPr>
            <w:lang w:eastAsia="es-ES"/>
          </w:rPr>
          <w:delText>Ilustración 29</w:delText>
        </w:r>
      </w:del>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ins w:id="2461" w:author="Jose Eduardo VIU" w:date="2023-04-08T19:27:00Z">
        <w:r w:rsidR="00EA61B9">
          <w:t xml:space="preserve">Ilustración </w:t>
        </w:r>
        <w:r w:rsidR="00EA61B9">
          <w:rPr>
            <w:noProof/>
          </w:rPr>
          <w:t>33</w:t>
        </w:r>
      </w:ins>
      <w:ins w:id="2462" w:author="CAMARA GOMEZ, JOSE EDUARDO" w:date="2023-04-03T11:25:00Z">
        <w:del w:id="2463" w:author="Jose Eduardo VIU" w:date="2023-04-08T19:27:00Z">
          <w:r w:rsidR="00E21698" w:rsidDel="00EA61B9">
            <w:delText xml:space="preserve">Ilustración </w:delText>
          </w:r>
          <w:r w:rsidR="00E21698" w:rsidDel="00EA61B9">
            <w:rPr>
              <w:noProof/>
            </w:rPr>
            <w:delText>33</w:delText>
          </w:r>
        </w:del>
      </w:ins>
      <w:del w:id="2464" w:author="Jose Eduardo VIU" w:date="2023-04-08T19:27:00Z">
        <w:r w:rsidDel="00EA61B9">
          <w:rPr>
            <w:lang w:eastAsia="es-ES"/>
          </w:rPr>
          <w:delText>Ilustración 30</w:delText>
        </w:r>
      </w:del>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ins w:id="2465" w:author="Jose Eduardo VIU" w:date="2023-04-08T19:27:00Z">
        <w:r w:rsidR="00EA61B9">
          <w:t xml:space="preserve">Ilustración </w:t>
        </w:r>
        <w:r w:rsidR="00EA61B9">
          <w:rPr>
            <w:noProof/>
          </w:rPr>
          <w:t>34</w:t>
        </w:r>
      </w:ins>
      <w:ins w:id="2466" w:author="CAMARA GOMEZ, JOSE EDUARDO" w:date="2023-04-03T11:25:00Z">
        <w:del w:id="2467" w:author="Jose Eduardo VIU" w:date="2023-04-08T19:27:00Z">
          <w:r w:rsidR="00E21698" w:rsidDel="00EA61B9">
            <w:delText xml:space="preserve">Ilustración </w:delText>
          </w:r>
          <w:r w:rsidR="00E21698" w:rsidDel="00EA61B9">
            <w:rPr>
              <w:noProof/>
            </w:rPr>
            <w:delText>34</w:delText>
          </w:r>
        </w:del>
      </w:ins>
      <w:del w:id="2468" w:author="Jose Eduardo VIU" w:date="2023-04-08T19:27:00Z">
        <w:r w:rsidDel="00EA61B9">
          <w:rPr>
            <w:lang w:eastAsia="es-ES"/>
          </w:rPr>
          <w:delText>Ilustración 31</w:delText>
        </w:r>
      </w:del>
      <w:r>
        <w:rPr>
          <w:lang w:eastAsia="es-ES"/>
        </w:rPr>
        <w:fldChar w:fldCharType="end"/>
      </w:r>
      <w:r>
        <w:rPr>
          <w:lang w:eastAsia="es-ES"/>
        </w:rPr>
        <w:t>).</w:t>
      </w:r>
    </w:p>
    <w:p w14:paraId="1EB66EB1" w14:textId="77777777" w:rsidR="00CB7E31" w:rsidRDefault="00000000">
      <w:pPr>
        <w:keepNext/>
        <w:jc w:val="center"/>
      </w:pPr>
      <w:r>
        <w:rPr>
          <w:noProof/>
        </w:rPr>
        <w:drawing>
          <wp:inline distT="0" distB="0" distL="0" distR="0" wp14:anchorId="075BE525" wp14:editId="6B72662D">
            <wp:extent cx="5400040" cy="4525010"/>
            <wp:effectExtent l="0" t="0" r="0" b="0"/>
            <wp:docPr id="29"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30" descr="Diagrama&#10;&#10;Descripción generada automáticamente"/>
                    <pic:cNvPicPr>
                      <a:picLocks noChangeAspect="1" noChangeArrowheads="1"/>
                    </pic:cNvPicPr>
                  </pic:nvPicPr>
                  <pic:blipFill>
                    <a:blip r:embed="rId44"/>
                    <a:stretch>
                      <a:fillRect/>
                    </a:stretch>
                  </pic:blipFill>
                  <pic:spPr bwMode="auto">
                    <a:xfrm>
                      <a:off x="0" y="0"/>
                      <a:ext cx="5400040" cy="4525010"/>
                    </a:xfrm>
                    <a:prstGeom prst="rect">
                      <a:avLst/>
                    </a:prstGeom>
                  </pic:spPr>
                </pic:pic>
              </a:graphicData>
            </a:graphic>
          </wp:inline>
        </w:drawing>
      </w:r>
    </w:p>
    <w:p w14:paraId="57C12E47" w14:textId="5B6D7365" w:rsidR="00CB7E31" w:rsidRDefault="00000000">
      <w:pPr>
        <w:pStyle w:val="Descripcin"/>
      </w:pPr>
      <w:bookmarkStart w:id="2469" w:name="_Ref131070694"/>
      <w:bookmarkStart w:id="2470" w:name="_Toc131091289"/>
      <w:bookmarkStart w:id="2471" w:name="_Toc131874622"/>
      <w:r>
        <w:t xml:space="preserve">Ilustración </w:t>
      </w:r>
      <w:fldSimple w:instr=" SEQ Ilustración \* ARABIC ">
        <w:ins w:id="2472" w:author="Jose Eduardo VIU" w:date="2023-04-08T19:27:00Z">
          <w:r w:rsidR="00EA61B9">
            <w:rPr>
              <w:noProof/>
            </w:rPr>
            <w:t>32</w:t>
          </w:r>
        </w:ins>
        <w:ins w:id="2473" w:author="CAMARA GOMEZ, JOSE EDUARDO" w:date="2023-04-03T11:25:00Z">
          <w:del w:id="2474" w:author="Jose Eduardo VIU" w:date="2023-04-08T19:27:00Z">
            <w:r w:rsidR="00E21698" w:rsidDel="00EA61B9">
              <w:rPr>
                <w:noProof/>
              </w:rPr>
              <w:delText>32</w:delText>
            </w:r>
          </w:del>
        </w:ins>
        <w:del w:id="2475" w:author="Jose Eduardo VIU" w:date="2023-04-08T19:27:00Z">
          <w:r w:rsidDel="00EA61B9">
            <w:rPr>
              <w:noProof/>
            </w:rPr>
            <w:delText>29</w:delText>
          </w:r>
        </w:del>
      </w:fldSimple>
      <w:bookmarkEnd w:id="2469"/>
      <w:r>
        <w:t>. Matriz de dispersión de las variables seleccionadas para regresión. Elaboración propia.</w:t>
      </w:r>
      <w:bookmarkEnd w:id="2470"/>
      <w:bookmarkEnd w:id="2471"/>
    </w:p>
    <w:p w14:paraId="2919398E" w14:textId="77777777" w:rsidR="00CB7E31" w:rsidRDefault="00CB7E31"/>
    <w:p w14:paraId="47C1B54E" w14:textId="77777777" w:rsidR="00CB7E31" w:rsidRDefault="00000000">
      <w:pPr>
        <w:keepNext/>
        <w:jc w:val="center"/>
      </w:pPr>
      <w:r>
        <w:rPr>
          <w:noProof/>
        </w:rPr>
        <w:lastRenderedPageBreak/>
        <w:drawing>
          <wp:inline distT="0" distB="0" distL="0" distR="0" wp14:anchorId="1EC6ACDC" wp14:editId="46E22599">
            <wp:extent cx="4694555" cy="2350770"/>
            <wp:effectExtent l="0" t="0" r="0" b="0"/>
            <wp:docPr id="30"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1" descr="Gráfico, Tabla, Histograma&#10;&#10;Descripción generada automáticamente"/>
                    <pic:cNvPicPr>
                      <a:picLocks noChangeAspect="1" noChangeArrowheads="1"/>
                    </pic:cNvPicPr>
                  </pic:nvPicPr>
                  <pic:blipFill>
                    <a:blip r:embed="rId45"/>
                    <a:stretch>
                      <a:fillRect/>
                    </a:stretch>
                  </pic:blipFill>
                  <pic:spPr bwMode="auto">
                    <a:xfrm>
                      <a:off x="0" y="0"/>
                      <a:ext cx="4694555" cy="2350770"/>
                    </a:xfrm>
                    <a:prstGeom prst="rect">
                      <a:avLst/>
                    </a:prstGeom>
                  </pic:spPr>
                </pic:pic>
              </a:graphicData>
            </a:graphic>
          </wp:inline>
        </w:drawing>
      </w:r>
    </w:p>
    <w:p w14:paraId="6D555E6E" w14:textId="3CB7E643" w:rsidR="00CB7E31" w:rsidRDefault="00000000">
      <w:pPr>
        <w:pStyle w:val="Descripcin"/>
      </w:pPr>
      <w:bookmarkStart w:id="2476" w:name="_Ref131070709"/>
      <w:bookmarkStart w:id="2477" w:name="_Toc131091290"/>
      <w:bookmarkStart w:id="2478" w:name="_Toc131874623"/>
      <w:r>
        <w:t xml:space="preserve">Ilustración </w:t>
      </w:r>
      <w:fldSimple w:instr=" SEQ Ilustración \* ARABIC ">
        <w:ins w:id="2479" w:author="Jose Eduardo VIU" w:date="2023-04-08T19:27:00Z">
          <w:r w:rsidR="00EA61B9">
            <w:rPr>
              <w:noProof/>
            </w:rPr>
            <w:t>33</w:t>
          </w:r>
        </w:ins>
        <w:ins w:id="2480" w:author="CAMARA GOMEZ, JOSE EDUARDO" w:date="2023-04-03T11:25:00Z">
          <w:del w:id="2481" w:author="Jose Eduardo VIU" w:date="2023-04-08T19:27:00Z">
            <w:r w:rsidR="00E21698" w:rsidDel="00EA61B9">
              <w:rPr>
                <w:noProof/>
              </w:rPr>
              <w:delText>33</w:delText>
            </w:r>
          </w:del>
        </w:ins>
        <w:del w:id="2482" w:author="Jose Eduardo VIU" w:date="2023-04-08T19:27:00Z">
          <w:r w:rsidDel="00EA61B9">
            <w:rPr>
              <w:noProof/>
            </w:rPr>
            <w:delText>30</w:delText>
          </w:r>
        </w:del>
      </w:fldSimple>
      <w:bookmarkEnd w:id="2476"/>
      <w:r>
        <w:t>. Matriz de correlaciones. Elaboración propia.</w:t>
      </w:r>
      <w:bookmarkEnd w:id="2477"/>
      <w:bookmarkEnd w:id="2478"/>
    </w:p>
    <w:p w14:paraId="7F148DC7" w14:textId="77777777" w:rsidR="00CB7E31" w:rsidRDefault="00CB7E31"/>
    <w:p w14:paraId="52901A2E" w14:textId="77777777" w:rsidR="00CB7E31" w:rsidRDefault="00000000">
      <w:pPr>
        <w:keepNext/>
        <w:jc w:val="center"/>
      </w:pPr>
      <w:r>
        <w:rPr>
          <w:noProof/>
        </w:rPr>
        <w:drawing>
          <wp:inline distT="0" distB="0" distL="0" distR="0" wp14:anchorId="6CC948D4" wp14:editId="00FBDC97">
            <wp:extent cx="2592070" cy="2498090"/>
            <wp:effectExtent l="0" t="0" r="0" b="0"/>
            <wp:docPr id="31"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2" descr="Tabla&#10;&#10;Descripción generada automáticamente"/>
                    <pic:cNvPicPr>
                      <a:picLocks noChangeAspect="1" noChangeArrowheads="1"/>
                    </pic:cNvPicPr>
                  </pic:nvPicPr>
                  <pic:blipFill>
                    <a:blip r:embed="rId46"/>
                    <a:stretch>
                      <a:fillRect/>
                    </a:stretch>
                  </pic:blipFill>
                  <pic:spPr bwMode="auto">
                    <a:xfrm>
                      <a:off x="0" y="0"/>
                      <a:ext cx="2592070" cy="2498090"/>
                    </a:xfrm>
                    <a:prstGeom prst="rect">
                      <a:avLst/>
                    </a:prstGeom>
                  </pic:spPr>
                </pic:pic>
              </a:graphicData>
            </a:graphic>
          </wp:inline>
        </w:drawing>
      </w:r>
    </w:p>
    <w:p w14:paraId="7D493F88" w14:textId="6A243AAB" w:rsidR="00CB7E31" w:rsidRDefault="00000000">
      <w:pPr>
        <w:pStyle w:val="Descripcin"/>
      </w:pPr>
      <w:bookmarkStart w:id="2483" w:name="_Ref131070717"/>
      <w:bookmarkStart w:id="2484" w:name="_Toc131091291"/>
      <w:bookmarkStart w:id="2485" w:name="_Toc131874624"/>
      <w:r>
        <w:t xml:space="preserve">Ilustración </w:t>
      </w:r>
      <w:fldSimple w:instr=" SEQ Ilustración \* ARABIC ">
        <w:ins w:id="2486" w:author="Jose Eduardo VIU" w:date="2023-04-08T19:27:00Z">
          <w:r w:rsidR="00EA61B9">
            <w:rPr>
              <w:noProof/>
            </w:rPr>
            <w:t>34</w:t>
          </w:r>
        </w:ins>
        <w:ins w:id="2487" w:author="CAMARA GOMEZ, JOSE EDUARDO" w:date="2023-04-03T11:25:00Z">
          <w:del w:id="2488" w:author="Jose Eduardo VIU" w:date="2023-04-08T19:27:00Z">
            <w:r w:rsidR="00E21698" w:rsidDel="00EA61B9">
              <w:rPr>
                <w:noProof/>
              </w:rPr>
              <w:delText>34</w:delText>
            </w:r>
          </w:del>
        </w:ins>
        <w:del w:id="2489" w:author="Jose Eduardo VIU" w:date="2023-04-08T19:27:00Z">
          <w:r w:rsidDel="00EA61B9">
            <w:rPr>
              <w:noProof/>
            </w:rPr>
            <w:delText>31</w:delText>
          </w:r>
        </w:del>
      </w:fldSimple>
      <w:bookmarkEnd w:id="2483"/>
      <w:r>
        <w:t>. Correlación de atributos con GMD. Elaboración propia.</w:t>
      </w:r>
      <w:bookmarkEnd w:id="2484"/>
      <w:bookmarkEnd w:id="2485"/>
    </w:p>
    <w:p w14:paraId="7E174907" w14:textId="77777777" w:rsidR="00CB7E31" w:rsidRDefault="00CB7E31"/>
    <w:p w14:paraId="5E597EDD" w14:textId="0C85628C" w:rsidR="00CB7E31" w:rsidRDefault="00000000">
      <w:r>
        <w:t>A la vista de las 3 ilustraciones anteriores (</w:t>
      </w:r>
      <w:r>
        <w:fldChar w:fldCharType="begin"/>
      </w:r>
      <w:r>
        <w:instrText xml:space="preserve"> REF _Ref131070694 \h </w:instrText>
      </w:r>
      <w:r>
        <w:fldChar w:fldCharType="separate"/>
      </w:r>
      <w:ins w:id="2490" w:author="Jose Eduardo VIU" w:date="2023-04-08T19:27:00Z">
        <w:r w:rsidR="00EA61B9">
          <w:t xml:space="preserve">Ilustración </w:t>
        </w:r>
        <w:r w:rsidR="00EA61B9">
          <w:rPr>
            <w:noProof/>
          </w:rPr>
          <w:t>32</w:t>
        </w:r>
      </w:ins>
      <w:ins w:id="2491" w:author="CAMARA GOMEZ, JOSE EDUARDO" w:date="2023-04-03T11:25:00Z">
        <w:del w:id="2492" w:author="Jose Eduardo VIU" w:date="2023-04-08T19:27:00Z">
          <w:r w:rsidR="00E21698" w:rsidDel="00EA61B9">
            <w:delText xml:space="preserve">Ilustración </w:delText>
          </w:r>
          <w:r w:rsidR="00E21698" w:rsidDel="00EA61B9">
            <w:rPr>
              <w:noProof/>
            </w:rPr>
            <w:delText>32</w:delText>
          </w:r>
        </w:del>
      </w:ins>
      <w:del w:id="2493" w:author="Jose Eduardo VIU" w:date="2023-04-08T19:27:00Z">
        <w:r w:rsidDel="00EA61B9">
          <w:delText>Ilustración 29</w:delText>
        </w:r>
      </w:del>
      <w:r>
        <w:fldChar w:fldCharType="end"/>
      </w:r>
      <w:r>
        <w:t xml:space="preserve">, </w:t>
      </w:r>
      <w:r>
        <w:fldChar w:fldCharType="begin"/>
      </w:r>
      <w:r>
        <w:instrText xml:space="preserve"> REF _Ref131070709 \h </w:instrText>
      </w:r>
      <w:r>
        <w:fldChar w:fldCharType="separate"/>
      </w:r>
      <w:ins w:id="2494" w:author="Jose Eduardo VIU" w:date="2023-04-08T19:27:00Z">
        <w:r w:rsidR="00EA61B9">
          <w:t xml:space="preserve">Ilustración </w:t>
        </w:r>
        <w:r w:rsidR="00EA61B9">
          <w:rPr>
            <w:noProof/>
          </w:rPr>
          <w:t>33</w:t>
        </w:r>
      </w:ins>
      <w:ins w:id="2495" w:author="CAMARA GOMEZ, JOSE EDUARDO" w:date="2023-04-03T11:25:00Z">
        <w:del w:id="2496" w:author="Jose Eduardo VIU" w:date="2023-04-08T19:27:00Z">
          <w:r w:rsidR="00E21698" w:rsidDel="00EA61B9">
            <w:delText xml:space="preserve">Ilustración </w:delText>
          </w:r>
          <w:r w:rsidR="00E21698" w:rsidDel="00EA61B9">
            <w:rPr>
              <w:noProof/>
            </w:rPr>
            <w:delText>33</w:delText>
          </w:r>
        </w:del>
      </w:ins>
      <w:del w:id="2497" w:author="Jose Eduardo VIU" w:date="2023-04-08T19:27:00Z">
        <w:r w:rsidDel="00EA61B9">
          <w:delText>Ilustración 30</w:delText>
        </w:r>
      </w:del>
      <w:r>
        <w:fldChar w:fldCharType="end"/>
      </w:r>
      <w:r>
        <w:t xml:space="preserve"> y </w:t>
      </w:r>
      <w:r>
        <w:fldChar w:fldCharType="begin"/>
      </w:r>
      <w:r>
        <w:instrText xml:space="preserve"> REF _Ref131070717 \h </w:instrText>
      </w:r>
      <w:r>
        <w:fldChar w:fldCharType="separate"/>
      </w:r>
      <w:ins w:id="2498" w:author="Jose Eduardo VIU" w:date="2023-04-08T19:27:00Z">
        <w:r w:rsidR="00EA61B9">
          <w:t xml:space="preserve">Ilustración </w:t>
        </w:r>
        <w:r w:rsidR="00EA61B9">
          <w:rPr>
            <w:noProof/>
          </w:rPr>
          <w:t>34</w:t>
        </w:r>
      </w:ins>
      <w:ins w:id="2499" w:author="CAMARA GOMEZ, JOSE EDUARDO" w:date="2023-04-03T11:25:00Z">
        <w:del w:id="2500" w:author="Jose Eduardo VIU" w:date="2023-04-08T19:27:00Z">
          <w:r w:rsidR="00E21698" w:rsidDel="00EA61B9">
            <w:delText xml:space="preserve">Ilustración </w:delText>
          </w:r>
          <w:r w:rsidR="00E21698" w:rsidDel="00EA61B9">
            <w:rPr>
              <w:noProof/>
            </w:rPr>
            <w:delText>34</w:delText>
          </w:r>
        </w:del>
      </w:ins>
      <w:del w:id="2501" w:author="Jose Eduardo VIU" w:date="2023-04-08T19:27:00Z">
        <w:r w:rsidDel="00EA61B9">
          <w:delText>Ilustración 31</w:delText>
        </w:r>
      </w:del>
      <w:r>
        <w:fldChar w:fldCharType="end"/>
      </w:r>
      <w:r>
        <w:t>) no se aprecia ninguna correlación fuerte entre las variables que aconseje estudiar si quitarla antes de pasarla al modelo.</w:t>
      </w:r>
    </w:p>
    <w:p w14:paraId="2A64BEBA" w14:textId="77777777" w:rsidR="00CB7E31" w:rsidRDefault="00000000">
      <w:pPr>
        <w:pStyle w:val="Ttulo4"/>
        <w:rPr>
          <w:lang w:eastAsia="es-ES"/>
        </w:rPr>
      </w:pPr>
      <w:r>
        <w:rPr>
          <w:lang w:eastAsia="es-ES"/>
        </w:rPr>
        <w:t>Dividir datos en Entrenamiento y Prueba</w:t>
      </w:r>
    </w:p>
    <w:p w14:paraId="75F5A242" w14:textId="77777777" w:rsidR="00CB7E31" w:rsidRDefault="00000000">
      <w:pPr>
        <w:rPr>
          <w:lang w:eastAsia="es-ES"/>
        </w:rPr>
      </w:pPr>
      <w:r>
        <w:rPr>
          <w:lang w:eastAsia="es-ES"/>
        </w:rPr>
        <w:t>Finalmente, los datos seleccionados se dividirán en 2 categorías, la de entrenamiento (“train”) y la de prueba (“test”), de forma que podamos evaluar el modelo sin temor a un resultado afectado por el sobreajuste y la no generalización para casos no observados. Se ha elegido un 20% de los registros como registros de prueba y un 80% para entrenamiento, reordenando las filas (“suffle”) para evitar que el grupo de prueba sea de un conjunto de registros similares por cercanía en el dataset original.</w:t>
      </w:r>
    </w:p>
    <w:p w14:paraId="6B5EC31F" w14:textId="4146BCD0" w:rsidR="00CB7E31" w:rsidDel="00EC154F" w:rsidRDefault="00CB7E31">
      <w:pPr>
        <w:rPr>
          <w:del w:id="2502" w:author="Jose Eduardo VIU" w:date="2023-04-01T18:25:00Z"/>
          <w:lang w:eastAsia="es-ES"/>
        </w:rPr>
      </w:pPr>
    </w:p>
    <w:p w14:paraId="2D7073EC" w14:textId="77777777" w:rsidR="00CB7E31" w:rsidRDefault="00000000">
      <w:pPr>
        <w:pStyle w:val="Ttulo4"/>
        <w:rPr>
          <w:lang w:eastAsia="es-ES"/>
        </w:rPr>
      </w:pPr>
      <w:r>
        <w:rPr>
          <w:lang w:eastAsia="es-ES"/>
        </w:rPr>
        <w:t>Escalado de los datos</w:t>
      </w:r>
    </w:p>
    <w:p w14:paraId="4E1C01B8" w14:textId="77777777" w:rsidR="00CB7E31" w:rsidRDefault="00000000">
      <w:pPr>
        <w:rPr>
          <w:lang w:eastAsia="es-ES"/>
        </w:rPr>
        <w:pPrChange w:id="2503" w:author="Jose Eduardo VIU" w:date="2023-04-01T18:25:00Z">
          <w:pPr>
            <w:ind w:left="708" w:hanging="708"/>
          </w:pPr>
        </w:pPrChange>
      </w:pPr>
      <w:r>
        <w:rPr>
          <w:lang w:eastAsia="es-ES"/>
        </w:rPr>
        <w:t>Para evitar que de forma artificial unas variables tengan más influencia que otras debido a su diferente escala, se ha optado por escalar los datos haciendo uso de “RobustScaler”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scikit-learn”, que intenta evitar la influencia de los “outliers” y para ello escala los valores en función del rango intercuartílico.</w:t>
      </w:r>
    </w:p>
    <w:p w14:paraId="237AD9A5" w14:textId="1C0AA95F" w:rsidR="00CB7E31" w:rsidDel="00EC154F" w:rsidRDefault="00CB7E31">
      <w:pPr>
        <w:rPr>
          <w:del w:id="2504" w:author="Jose Eduardo VIU" w:date="2023-04-01T18:25:00Z"/>
          <w:lang w:eastAsia="es-ES"/>
        </w:rPr>
      </w:pPr>
    </w:p>
    <w:p w14:paraId="3AFC54B3" w14:textId="1395A488" w:rsidR="00CB7E31" w:rsidDel="00EC154F" w:rsidRDefault="00CB7E31">
      <w:pPr>
        <w:rPr>
          <w:del w:id="2505" w:author="Jose Eduardo VIU" w:date="2023-04-01T18:25:00Z"/>
          <w:lang w:eastAsia="es-ES"/>
        </w:rPr>
      </w:pPr>
    </w:p>
    <w:p w14:paraId="7D4A34FC" w14:textId="77777777" w:rsidR="00CB7E31" w:rsidRDefault="00CB7E31">
      <w:pPr>
        <w:rPr>
          <w:lang w:eastAsia="es-ES"/>
        </w:rPr>
      </w:pPr>
    </w:p>
    <w:p w14:paraId="22DF9F36" w14:textId="77777777" w:rsidR="00CB7E31" w:rsidRDefault="00000000">
      <w:pPr>
        <w:pStyle w:val="Ttulo3"/>
        <w:numPr>
          <w:ilvl w:val="2"/>
          <w:numId w:val="12"/>
        </w:numPr>
        <w:pPrChange w:id="2506" w:author="CAMARA GOMEZ, JOSE EDUARDO" w:date="2023-04-03T11:05:00Z">
          <w:pPr>
            <w:pStyle w:val="Ttulo3"/>
          </w:pPr>
        </w:pPrChange>
      </w:pPr>
      <w:bookmarkStart w:id="2507" w:name="_Toc131874791"/>
      <w:r>
        <w:t>RandomForest</w:t>
      </w:r>
      <w:bookmarkEnd w:id="2507"/>
    </w:p>
    <w:p w14:paraId="77EB913D" w14:textId="202F540C" w:rsidR="00CB7E31" w:rsidRDefault="00000000">
      <w:pPr>
        <w:rPr>
          <w:color w:val="0000FF" w:themeColor="hyperlink"/>
          <w:sz w:val="20"/>
          <w:szCs w:val="20"/>
          <w:u w:val="single"/>
          <w:lang w:eastAsia="es-ES"/>
        </w:rPr>
      </w:pPr>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Breiman,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rsidR="00EA61B9">
        <w:t>Regresión RandomForest</w:t>
      </w:r>
      <w:r>
        <w:fldChar w:fldCharType="end"/>
      </w:r>
      <w:r>
        <w:t>, disponible para su consulta y ejecución en la siguiente web de Github:</w:t>
      </w:r>
      <w:ins w:id="2508" w:author="Jose Eduardo VIU" w:date="2023-04-01T19:39:00Z">
        <w:r w:rsidR="00AA0357">
          <w:t xml:space="preserve"> </w:t>
        </w:r>
      </w:ins>
      <w:ins w:id="2509" w:author="Jose Eduardo VIU" w:date="2023-04-01T19:40:00Z">
        <w:r w:rsidR="00AA0357">
          <w:fldChar w:fldCharType="begin"/>
        </w:r>
        <w:r w:rsidR="00AA0357">
          <w:instrText xml:space="preserve"> HYPERLINK "https://github.com/JoseEduardoCG/14MBID_TFM/blob/0d752c135c40648c6a5f3da4d035a42e8c0ae32b/Cuadernos/Regresi%C3%B3n_RandomForest.ipynb" </w:instrText>
        </w:r>
      </w:ins>
      <w:ins w:id="2510" w:author="Jose Eduardo VIU" w:date="2023-04-08T19:27:00Z"/>
      <w:ins w:id="2511" w:author="Jose Eduardo VIU" w:date="2023-04-01T19:40:00Z">
        <w:r w:rsidR="00AA0357">
          <w:fldChar w:fldCharType="separate"/>
        </w:r>
        <w:r w:rsidR="00AA0357" w:rsidRPr="00AA0357">
          <w:rPr>
            <w:rStyle w:val="Hipervnculo"/>
          </w:rPr>
          <w:t>Regresión_RandomForest.ipynb</w:t>
        </w:r>
        <w:r w:rsidR="00AA0357">
          <w:fldChar w:fldCharType="end"/>
        </w:r>
      </w:ins>
      <w:r>
        <w:t xml:space="preserve"> </w:t>
      </w:r>
      <w:r>
        <w:fldChar w:fldCharType="begin"/>
      </w:r>
      <w:r>
        <w:instrText>HYPERLINK "https://github.com/JoseEduardoCG/14MBID_TFM/blob/main/Regresión_RandomForest.ipynb.Mejor" \h</w:instrText>
      </w:r>
      <w:ins w:id="2512" w:author="Jose Eduardo VIU" w:date="2023-04-08T19:27:00Z"/>
      <w:r>
        <w:fldChar w:fldCharType="separate"/>
      </w:r>
      <w:del w:id="2513" w:author="Unknown Author" w:date="2023-03-31T10:05:00Z">
        <w:r>
          <w:rPr>
            <w:rStyle w:val="Hipervnculo"/>
            <w:sz w:val="20"/>
            <w:szCs w:val="20"/>
            <w:lang w:eastAsia="es-ES"/>
          </w:rPr>
          <w:delText>https://github.com/JoseEduardoCG/14MBID_TFM/blob/main/Regresi</w:delText>
        </w:r>
        <w:commentRangeStart w:id="2514"/>
        <w:commentRangeStart w:id="2515"/>
        <w:r>
          <w:rPr>
            <w:rStyle w:val="Hipervnculo"/>
            <w:sz w:val="20"/>
            <w:szCs w:val="20"/>
            <w:lang w:eastAsia="es-ES"/>
          </w:rPr>
          <w:delText>%C3%B3n_RandomForest.ipynb</w:delText>
        </w:r>
        <w:r>
          <w:rPr>
            <w:rStyle w:val="Hipervnculo"/>
          </w:rPr>
          <w:delText>.</w:delText>
        </w:r>
      </w:del>
      <w:r>
        <w:rPr>
          <w:rStyle w:val="Hipervnculo"/>
        </w:rPr>
        <w:fldChar w:fldCharType="end"/>
      </w:r>
      <w:del w:id="2516" w:author="Jose Eduardo VIU" w:date="2023-04-01T19:41:00Z">
        <w:r w:rsidDel="00AA0357">
          <w:fldChar w:fldCharType="begin"/>
        </w:r>
        <w:r w:rsidDel="00AA0357">
          <w:delInstrText>HYPERLINK "https://github.com/JoseEduardoCG/14MBID_TFM/blob/main/Regresión_RandomForest.ipynb.Mejor" \h</w:delInstrText>
        </w:r>
        <w:r w:rsidDel="00AA0357">
          <w:fldChar w:fldCharType="separate"/>
        </w:r>
      </w:del>
      <w:ins w:id="2517" w:author="Unknown Author" w:date="2023-03-31T10:05:00Z">
        <w:del w:id="2518" w:author="Jose Eduardo VIU" w:date="2023-04-01T19:41:00Z">
          <w:r w:rsidDel="00AA0357">
            <w:rPr>
              <w:rStyle w:val="Hipervnculo"/>
              <w:sz w:val="20"/>
              <w:szCs w:val="20"/>
              <w:lang w:eastAsia="es-ES"/>
            </w:rPr>
            <w:delText>Mejor</w:delText>
          </w:r>
        </w:del>
      </w:ins>
      <w:del w:id="2519" w:author="Jose Eduardo VIU" w:date="2023-04-01T19:41:00Z">
        <w:r w:rsidDel="00AA0357">
          <w:rPr>
            <w:rStyle w:val="Hipervnculo"/>
            <w:sz w:val="20"/>
            <w:szCs w:val="20"/>
            <w:lang w:eastAsia="es-ES"/>
          </w:rPr>
          <w:fldChar w:fldCharType="end"/>
        </w:r>
      </w:del>
      <w:ins w:id="2520" w:author="Unknown Author" w:date="2023-03-31T10:05:00Z">
        <w:del w:id="2521" w:author="Jose Eduardo VIU" w:date="2023-04-01T19:41:00Z">
          <w:r w:rsidDel="00AA0357">
            <w:rPr>
              <w:color w:val="0000FF" w:themeColor="hyperlink"/>
              <w:sz w:val="20"/>
              <w:szCs w:val="20"/>
              <w:u w:val="single"/>
              <w:lang w:eastAsia="es-ES"/>
            </w:rPr>
            <w:delText xml:space="preserve"> si pones el nombre del fichero y referencias al repositorio.</w:delText>
          </w:r>
        </w:del>
      </w:ins>
    </w:p>
    <w:commentRangeEnd w:id="2514"/>
    <w:p w14:paraId="232FBAF6" w14:textId="77777777" w:rsidR="00CB7E31" w:rsidRDefault="00000000">
      <w:r>
        <w:commentReference w:id="2514"/>
      </w:r>
      <w:commentRangeEnd w:id="2515"/>
      <w:r w:rsidR="00375708">
        <w:rPr>
          <w:rStyle w:val="Refdecomentario"/>
        </w:rPr>
        <w:commentReference w:id="2515"/>
      </w:r>
    </w:p>
    <w:p w14:paraId="7924351F" w14:textId="403FA0D6" w:rsidR="00CB7E31" w:rsidRDefault="00000000">
      <w:r>
        <w:t xml:space="preserve">Si se genera el modelo con los parámetros por defecto y lanza el entrenamiento del mismo para los datos de entrenamiento preparados en el apartado anterior, obtenemos los datos que se muestran en la </w:t>
      </w:r>
      <w:r>
        <w:fldChar w:fldCharType="begin"/>
      </w:r>
      <w:r>
        <w:instrText xml:space="preserve"> REF _Ref131072144 \h </w:instrText>
      </w:r>
      <w:r>
        <w:fldChar w:fldCharType="separate"/>
      </w:r>
      <w:ins w:id="2522" w:author="Jose Eduardo VIU" w:date="2023-04-08T19:27:00Z">
        <w:r w:rsidR="00EA61B9">
          <w:t xml:space="preserve">Ilustración </w:t>
        </w:r>
        <w:r w:rsidR="00EA61B9">
          <w:rPr>
            <w:noProof/>
          </w:rPr>
          <w:t>35</w:t>
        </w:r>
      </w:ins>
      <w:ins w:id="2523" w:author="CAMARA GOMEZ, JOSE EDUARDO" w:date="2023-04-03T11:25:00Z">
        <w:del w:id="2524" w:author="Jose Eduardo VIU" w:date="2023-04-08T19:27:00Z">
          <w:r w:rsidR="00E21698" w:rsidDel="00EA61B9">
            <w:delText xml:space="preserve">Ilustración </w:delText>
          </w:r>
          <w:r w:rsidR="00E21698" w:rsidDel="00EA61B9">
            <w:rPr>
              <w:noProof/>
            </w:rPr>
            <w:delText>35</w:delText>
          </w:r>
        </w:del>
      </w:ins>
      <w:del w:id="2525" w:author="Jose Eduardo VIU" w:date="2023-04-08T19:27:00Z">
        <w:r w:rsidDel="00EA61B9">
          <w:delText>Ilustración 32</w:delText>
        </w:r>
      </w:del>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rsidR="00EA61B9">
        <w:t xml:space="preserve">Tabla </w:t>
      </w:r>
      <w:r w:rsidR="00EA61B9">
        <w:rPr>
          <w:noProof/>
        </w:rPr>
        <w:t>4</w:t>
      </w:r>
      <w:r>
        <w:fldChar w:fldCharType="end"/>
      </w:r>
      <w:r>
        <w:t>.</w:t>
      </w:r>
    </w:p>
    <w:p w14:paraId="7D16EA95" w14:textId="44B0382B" w:rsidR="00CB7E31" w:rsidDel="00EC154F" w:rsidRDefault="00CB7E31">
      <w:pPr>
        <w:rPr>
          <w:del w:id="2526" w:author="Jose Eduardo VIU" w:date="2023-04-01T18:26:00Z"/>
        </w:rPr>
      </w:pPr>
    </w:p>
    <w:p w14:paraId="73324DF0" w14:textId="77777777" w:rsidR="00CB7E31" w:rsidRDefault="00000000">
      <w:pPr>
        <w:keepNext/>
        <w:jc w:val="center"/>
      </w:pPr>
      <w:r>
        <w:rPr>
          <w:noProof/>
        </w:rPr>
        <w:drawing>
          <wp:inline distT="0" distB="0" distL="0" distR="0" wp14:anchorId="594A2BCD" wp14:editId="0D7F31FE">
            <wp:extent cx="4496435" cy="4496435"/>
            <wp:effectExtent l="0" t="0" r="0" b="0"/>
            <wp:docPr id="32"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5"/>
                    <pic:cNvPicPr>
                      <a:picLocks noChangeAspect="1" noChangeArrowheads="1"/>
                    </pic:cNvPicPr>
                  </pic:nvPicPr>
                  <pic:blipFill>
                    <a:blip r:embed="rId47"/>
                    <a:stretch>
                      <a:fillRect/>
                    </a:stretch>
                  </pic:blipFill>
                  <pic:spPr bwMode="auto">
                    <a:xfrm>
                      <a:off x="0" y="0"/>
                      <a:ext cx="4496435" cy="4496435"/>
                    </a:xfrm>
                    <a:prstGeom prst="rect">
                      <a:avLst/>
                    </a:prstGeom>
                  </pic:spPr>
                </pic:pic>
              </a:graphicData>
            </a:graphic>
          </wp:inline>
        </w:drawing>
      </w:r>
    </w:p>
    <w:p w14:paraId="6BE4DB1C" w14:textId="1C201175" w:rsidR="00CB7E31" w:rsidRDefault="00000000">
      <w:pPr>
        <w:pStyle w:val="Descripcin"/>
      </w:pPr>
      <w:bookmarkStart w:id="2527" w:name="_Ref131072144"/>
      <w:bookmarkStart w:id="2528" w:name="_Toc131091292"/>
      <w:bookmarkStart w:id="2529" w:name="_Toc131874625"/>
      <w:r>
        <w:t xml:space="preserve">Ilustración </w:t>
      </w:r>
      <w:fldSimple w:instr=" SEQ Ilustración \* ARABIC ">
        <w:ins w:id="2530" w:author="Jose Eduardo VIU" w:date="2023-04-08T19:27:00Z">
          <w:r w:rsidR="00EA61B9">
            <w:rPr>
              <w:noProof/>
            </w:rPr>
            <w:t>35</w:t>
          </w:r>
        </w:ins>
        <w:ins w:id="2531" w:author="CAMARA GOMEZ, JOSE EDUARDO" w:date="2023-04-03T11:25:00Z">
          <w:del w:id="2532" w:author="Jose Eduardo VIU" w:date="2023-04-08T19:27:00Z">
            <w:r w:rsidR="00E21698" w:rsidDel="00EA61B9">
              <w:rPr>
                <w:noProof/>
              </w:rPr>
              <w:delText>35</w:delText>
            </w:r>
          </w:del>
        </w:ins>
        <w:del w:id="2533" w:author="Jose Eduardo VIU" w:date="2023-04-08T19:27:00Z">
          <w:r w:rsidDel="00EA61B9">
            <w:rPr>
              <w:noProof/>
            </w:rPr>
            <w:delText>32</w:delText>
          </w:r>
        </w:del>
      </w:fldSimple>
      <w:bookmarkEnd w:id="2527"/>
      <w:r>
        <w:t>. Diferencias RandomForest v1. Elaboración propia.</w:t>
      </w:r>
      <w:bookmarkEnd w:id="2528"/>
      <w:bookmarkEnd w:id="2529"/>
    </w:p>
    <w:p w14:paraId="45B6A2CE" w14:textId="77777777" w:rsidR="00CB7E31" w:rsidRDefault="00CB7E31"/>
    <w:p w14:paraId="0A908664" w14:textId="2B6614B3" w:rsidR="00CB7E31" w:rsidRDefault="00000000">
      <w:pPr>
        <w:pStyle w:val="Descripcin"/>
        <w:keepNext/>
      </w:pPr>
      <w:bookmarkStart w:id="2534" w:name="_Ref131072584"/>
      <w:bookmarkStart w:id="2535" w:name="_Toc131091299"/>
      <w:bookmarkStart w:id="2536" w:name="_Toc131874583"/>
      <w:r>
        <w:t xml:space="preserve">Tabla </w:t>
      </w:r>
      <w:fldSimple w:instr=" SEQ Tabla \* ARABIC ">
        <w:r w:rsidR="00EA61B9">
          <w:rPr>
            <w:noProof/>
          </w:rPr>
          <w:t>4</w:t>
        </w:r>
      </w:fldSimple>
      <w:bookmarkEnd w:id="2534"/>
      <w:r>
        <w:t>. Errores de estimación para RandomForest v1. Elaboración propia.</w:t>
      </w:r>
      <w:bookmarkEnd w:id="2535"/>
      <w:bookmarkEnd w:id="2536"/>
    </w:p>
    <w:tbl>
      <w:tblPr>
        <w:tblW w:w="5348" w:type="dxa"/>
        <w:jc w:val="center"/>
        <w:tblLayout w:type="fixed"/>
        <w:tblCellMar>
          <w:left w:w="70" w:type="dxa"/>
          <w:right w:w="70" w:type="dxa"/>
        </w:tblCellMar>
        <w:tblLook w:val="04A0" w:firstRow="1" w:lastRow="0" w:firstColumn="1" w:lastColumn="0" w:noHBand="0" w:noVBand="1"/>
        <w:tblPrChange w:id="2537" w:author="Jose Eduardo VIU" w:date="2023-04-01T18:27:00Z">
          <w:tblPr>
            <w:tblW w:w="5313" w:type="dxa"/>
            <w:jc w:val="center"/>
            <w:tblLayout w:type="fixed"/>
            <w:tblCellMar>
              <w:left w:w="70" w:type="dxa"/>
              <w:right w:w="70" w:type="dxa"/>
            </w:tblCellMar>
            <w:tblLook w:val="04A0" w:firstRow="1" w:lastRow="0" w:firstColumn="1" w:lastColumn="0" w:noHBand="0" w:noVBand="1"/>
          </w:tblPr>
        </w:tblPrChange>
      </w:tblPr>
      <w:tblGrid>
        <w:gridCol w:w="887"/>
        <w:gridCol w:w="955"/>
        <w:gridCol w:w="3506"/>
        <w:tblGridChange w:id="2538">
          <w:tblGrid>
            <w:gridCol w:w="852"/>
            <w:gridCol w:w="1360"/>
            <w:gridCol w:w="3101"/>
          </w:tblGrid>
        </w:tblGridChange>
      </w:tblGrid>
      <w:tr w:rsidR="00CB7E31" w14:paraId="1075B06D" w14:textId="77777777" w:rsidTr="00EC154F">
        <w:trPr>
          <w:trHeight w:val="300"/>
          <w:jc w:val="center"/>
          <w:trPrChange w:id="2539" w:author="Jose Eduardo VIU" w:date="2023-04-01T18:27:00Z">
            <w:trPr>
              <w:trHeight w:val="300"/>
              <w:jc w:val="center"/>
            </w:trPr>
          </w:trPrChange>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2540" w:author="Jose Eduardo VIU" w:date="2023-04-01T18:27:00Z">
              <w:tcPr>
                <w:tcW w:w="852"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65805DBA"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5" w:type="dxa"/>
            <w:tcBorders>
              <w:top w:val="single" w:sz="4" w:space="0" w:color="000000"/>
              <w:bottom w:val="single" w:sz="4" w:space="0" w:color="000000"/>
              <w:right w:val="single" w:sz="4" w:space="0" w:color="000000"/>
            </w:tcBorders>
            <w:shd w:val="clear" w:color="000000" w:fill="000000"/>
            <w:vAlign w:val="bottom"/>
            <w:tcPrChange w:id="2541" w:author="Jose Eduardo VIU" w:date="2023-04-01T18:27:00Z">
              <w:tcPr>
                <w:tcW w:w="1360" w:type="dxa"/>
                <w:tcBorders>
                  <w:top w:val="single" w:sz="4" w:space="0" w:color="000000"/>
                  <w:bottom w:val="single" w:sz="4" w:space="0" w:color="000000"/>
                  <w:right w:val="single" w:sz="4" w:space="0" w:color="000000"/>
                </w:tcBorders>
                <w:shd w:val="clear" w:color="000000" w:fill="000000"/>
                <w:vAlign w:val="bottom"/>
              </w:tcPr>
            </w:tcPrChange>
          </w:tcPr>
          <w:p w14:paraId="089899A4"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6" w:type="dxa"/>
            <w:tcBorders>
              <w:top w:val="single" w:sz="4" w:space="0" w:color="000000"/>
              <w:bottom w:val="single" w:sz="4" w:space="0" w:color="000000"/>
              <w:right w:val="single" w:sz="4" w:space="0" w:color="000000"/>
            </w:tcBorders>
            <w:shd w:val="clear" w:color="000000" w:fill="000000"/>
            <w:vAlign w:val="bottom"/>
            <w:tcPrChange w:id="2542" w:author="Jose Eduardo VIU" w:date="2023-04-01T18:27:00Z">
              <w:tcPr>
                <w:tcW w:w="3101" w:type="dxa"/>
                <w:tcBorders>
                  <w:top w:val="single" w:sz="4" w:space="0" w:color="000000"/>
                  <w:bottom w:val="single" w:sz="4" w:space="0" w:color="000000"/>
                  <w:right w:val="single" w:sz="4" w:space="0" w:color="000000"/>
                </w:tcBorders>
                <w:shd w:val="clear" w:color="000000" w:fill="000000"/>
                <w:vAlign w:val="bottom"/>
              </w:tcPr>
            </w:tcPrChange>
          </w:tcPr>
          <w:p w14:paraId="614ADFB9"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CB7E31" w14:paraId="645AC461" w14:textId="77777777" w:rsidTr="00EC154F">
        <w:trPr>
          <w:trHeight w:val="300"/>
          <w:jc w:val="center"/>
          <w:trPrChange w:id="2543"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2544"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0DFDEE8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5" w:type="dxa"/>
            <w:tcBorders>
              <w:bottom w:val="single" w:sz="4" w:space="0" w:color="000000"/>
              <w:right w:val="single" w:sz="4" w:space="0" w:color="000000"/>
            </w:tcBorders>
            <w:shd w:val="clear" w:color="auto" w:fill="auto"/>
            <w:vAlign w:val="bottom"/>
            <w:tcPrChange w:id="2545" w:author="Jose Eduardo VIU" w:date="2023-04-01T18:27:00Z">
              <w:tcPr>
                <w:tcW w:w="1360" w:type="dxa"/>
                <w:tcBorders>
                  <w:bottom w:val="single" w:sz="4" w:space="0" w:color="000000"/>
                  <w:right w:val="single" w:sz="4" w:space="0" w:color="000000"/>
                </w:tcBorders>
                <w:shd w:val="clear" w:color="auto" w:fill="auto"/>
                <w:vAlign w:val="bottom"/>
              </w:tcPr>
            </w:tcPrChange>
          </w:tcPr>
          <w:p w14:paraId="61B3D1CF" w14:textId="1A4F1821"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2546"/>
            <w:commentRangeStart w:id="2547"/>
            <w:r>
              <w:rPr>
                <w:rFonts w:ascii="Calibri" w:eastAsia="Times New Roman" w:hAnsi="Calibri" w:cs="Calibri"/>
                <w:color w:val="000000"/>
                <w:lang w:eastAsia="es-ES"/>
              </w:rPr>
              <w:t>,</w:t>
            </w:r>
            <w:del w:id="2548" w:author="Jose Eduardo VIU" w:date="2023-04-01T18:26:00Z">
              <w:r w:rsidDel="00EC154F">
                <w:rPr>
                  <w:rFonts w:ascii="Calibri" w:eastAsia="Times New Roman" w:hAnsi="Calibri" w:cs="Calibri"/>
                  <w:color w:val="000000"/>
                  <w:lang w:eastAsia="es-ES"/>
                </w:rPr>
                <w:delText>833289602</w:delText>
              </w:r>
              <w:commentRangeEnd w:id="2546"/>
              <w:r w:rsidDel="00EC154F">
                <w:commentReference w:id="2546"/>
              </w:r>
            </w:del>
            <w:commentRangeEnd w:id="2547"/>
            <w:r w:rsidR="00515E1F">
              <w:rPr>
                <w:rStyle w:val="Refdecomentario"/>
              </w:rPr>
              <w:commentReference w:id="2547"/>
            </w:r>
            <w:ins w:id="2549" w:author="Jose Eduardo VIU" w:date="2023-04-01T18:26:00Z">
              <w:r w:rsidR="00EC154F">
                <w:rPr>
                  <w:rFonts w:ascii="Calibri" w:eastAsia="Times New Roman" w:hAnsi="Calibri" w:cs="Calibri"/>
                  <w:color w:val="000000"/>
                  <w:lang w:eastAsia="es-ES"/>
                </w:rPr>
                <w:t>8333</w:t>
              </w:r>
            </w:ins>
          </w:p>
        </w:tc>
        <w:tc>
          <w:tcPr>
            <w:tcW w:w="3506" w:type="dxa"/>
            <w:tcBorders>
              <w:bottom w:val="single" w:sz="4" w:space="0" w:color="000000"/>
              <w:right w:val="single" w:sz="4" w:space="0" w:color="000000"/>
            </w:tcBorders>
            <w:shd w:val="clear" w:color="auto" w:fill="auto"/>
            <w:vAlign w:val="bottom"/>
            <w:tcPrChange w:id="2550" w:author="Jose Eduardo VIU" w:date="2023-04-01T18:27:00Z">
              <w:tcPr>
                <w:tcW w:w="3101" w:type="dxa"/>
                <w:tcBorders>
                  <w:bottom w:val="single" w:sz="4" w:space="0" w:color="000000"/>
                  <w:right w:val="single" w:sz="4" w:space="0" w:color="000000"/>
                </w:tcBorders>
                <w:shd w:val="clear" w:color="auto" w:fill="auto"/>
                <w:vAlign w:val="bottom"/>
              </w:tcPr>
            </w:tcPrChange>
          </w:tcPr>
          <w:p w14:paraId="4A84D1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CB7E31" w14:paraId="1C803ACF" w14:textId="77777777" w:rsidTr="00EC154F">
        <w:trPr>
          <w:trHeight w:val="300"/>
          <w:jc w:val="center"/>
          <w:trPrChange w:id="2551"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2552"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092CAD2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5" w:type="dxa"/>
            <w:tcBorders>
              <w:bottom w:val="single" w:sz="4" w:space="0" w:color="000000"/>
              <w:right w:val="single" w:sz="4" w:space="0" w:color="000000"/>
            </w:tcBorders>
            <w:shd w:val="clear" w:color="auto" w:fill="auto"/>
            <w:vAlign w:val="bottom"/>
            <w:tcPrChange w:id="2553" w:author="Jose Eduardo VIU" w:date="2023-04-01T18:27:00Z">
              <w:tcPr>
                <w:tcW w:w="1360" w:type="dxa"/>
                <w:tcBorders>
                  <w:bottom w:val="single" w:sz="4" w:space="0" w:color="000000"/>
                  <w:right w:val="single" w:sz="4" w:space="0" w:color="000000"/>
                </w:tcBorders>
                <w:shd w:val="clear" w:color="auto" w:fill="auto"/>
                <w:vAlign w:val="bottom"/>
              </w:tcPr>
            </w:tcPrChange>
          </w:tcPr>
          <w:p w14:paraId="11FCA5CA" w14:textId="52C5FA6F"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del w:id="2554" w:author="Jose Eduardo VIU" w:date="2023-04-01T18:26:00Z">
              <w:r w:rsidDel="00EC154F">
                <w:rPr>
                  <w:rFonts w:ascii="Calibri" w:eastAsia="Times New Roman" w:hAnsi="Calibri" w:cs="Calibri"/>
                  <w:color w:val="000000"/>
                  <w:lang w:eastAsia="es-ES"/>
                </w:rPr>
                <w:delText>001194588</w:delText>
              </w:r>
            </w:del>
            <w:ins w:id="2555" w:author="Jose Eduardo VIU" w:date="2023-04-01T18:26:00Z">
              <w:r w:rsidR="00EC154F">
                <w:rPr>
                  <w:rFonts w:ascii="Calibri" w:eastAsia="Times New Roman" w:hAnsi="Calibri" w:cs="Calibri"/>
                  <w:color w:val="000000"/>
                  <w:lang w:eastAsia="es-ES"/>
                </w:rPr>
                <w:t>0012</w:t>
              </w:r>
            </w:ins>
          </w:p>
        </w:tc>
        <w:tc>
          <w:tcPr>
            <w:tcW w:w="3506" w:type="dxa"/>
            <w:tcBorders>
              <w:bottom w:val="single" w:sz="4" w:space="0" w:color="000000"/>
              <w:right w:val="single" w:sz="4" w:space="0" w:color="000000"/>
            </w:tcBorders>
            <w:shd w:val="clear" w:color="auto" w:fill="auto"/>
            <w:vAlign w:val="bottom"/>
            <w:tcPrChange w:id="2556" w:author="Jose Eduardo VIU" w:date="2023-04-01T18:27:00Z">
              <w:tcPr>
                <w:tcW w:w="3101" w:type="dxa"/>
                <w:tcBorders>
                  <w:bottom w:val="single" w:sz="4" w:space="0" w:color="000000"/>
                  <w:right w:val="single" w:sz="4" w:space="0" w:color="000000"/>
                </w:tcBorders>
                <w:shd w:val="clear" w:color="auto" w:fill="auto"/>
                <w:vAlign w:val="bottom"/>
              </w:tcPr>
            </w:tcPrChange>
          </w:tcPr>
          <w:p w14:paraId="2470F55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CB7E31" w14:paraId="1A4AE23C" w14:textId="77777777" w:rsidTr="00EC154F">
        <w:trPr>
          <w:trHeight w:val="300"/>
          <w:jc w:val="center"/>
          <w:trPrChange w:id="2557"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2558"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7E5CDFE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5" w:type="dxa"/>
            <w:tcBorders>
              <w:bottom w:val="single" w:sz="4" w:space="0" w:color="000000"/>
              <w:right w:val="single" w:sz="4" w:space="0" w:color="000000"/>
            </w:tcBorders>
            <w:shd w:val="clear" w:color="auto" w:fill="auto"/>
            <w:vAlign w:val="bottom"/>
            <w:tcPrChange w:id="2559" w:author="Jose Eduardo VIU" w:date="2023-04-01T18:27:00Z">
              <w:tcPr>
                <w:tcW w:w="1360" w:type="dxa"/>
                <w:tcBorders>
                  <w:bottom w:val="single" w:sz="4" w:space="0" w:color="000000"/>
                  <w:right w:val="single" w:sz="4" w:space="0" w:color="000000"/>
                </w:tcBorders>
                <w:shd w:val="clear" w:color="auto" w:fill="auto"/>
                <w:vAlign w:val="bottom"/>
              </w:tcPr>
            </w:tcPrChange>
          </w:tcPr>
          <w:p w14:paraId="4C059BEB" w14:textId="3C7A6C65"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del w:id="2560" w:author="Jose Eduardo VIU" w:date="2023-04-01T18:26:00Z">
              <w:r w:rsidDel="00EC154F">
                <w:rPr>
                  <w:rFonts w:ascii="Calibri" w:eastAsia="Times New Roman" w:hAnsi="Calibri" w:cs="Calibri"/>
                  <w:color w:val="000000"/>
                  <w:lang w:eastAsia="es-ES"/>
                </w:rPr>
                <w:delText>026452137</w:delText>
              </w:r>
            </w:del>
            <w:ins w:id="2561" w:author="Jose Eduardo VIU" w:date="2023-04-01T18:26:00Z">
              <w:r w:rsidR="00EC154F">
                <w:rPr>
                  <w:rFonts w:ascii="Calibri" w:eastAsia="Times New Roman" w:hAnsi="Calibri" w:cs="Calibri"/>
                  <w:color w:val="000000"/>
                  <w:lang w:eastAsia="es-ES"/>
                </w:rPr>
                <w:t>0265</w:t>
              </w:r>
            </w:ins>
          </w:p>
        </w:tc>
        <w:tc>
          <w:tcPr>
            <w:tcW w:w="3506" w:type="dxa"/>
            <w:tcBorders>
              <w:bottom w:val="single" w:sz="4" w:space="0" w:color="000000"/>
              <w:right w:val="single" w:sz="4" w:space="0" w:color="000000"/>
            </w:tcBorders>
            <w:shd w:val="clear" w:color="auto" w:fill="auto"/>
            <w:vAlign w:val="bottom"/>
            <w:tcPrChange w:id="2562" w:author="Jose Eduardo VIU" w:date="2023-04-01T18:27:00Z">
              <w:tcPr>
                <w:tcW w:w="3101" w:type="dxa"/>
                <w:tcBorders>
                  <w:bottom w:val="single" w:sz="4" w:space="0" w:color="000000"/>
                  <w:right w:val="single" w:sz="4" w:space="0" w:color="000000"/>
                </w:tcBorders>
                <w:shd w:val="clear" w:color="auto" w:fill="auto"/>
                <w:vAlign w:val="bottom"/>
              </w:tcPr>
            </w:tcPrChange>
          </w:tcPr>
          <w:p w14:paraId="0E3B76D8"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CB7E31" w14:paraId="28529CBE" w14:textId="77777777" w:rsidTr="00EC154F">
        <w:trPr>
          <w:trHeight w:val="300"/>
          <w:jc w:val="center"/>
          <w:trPrChange w:id="2563" w:author="Jose Eduardo VIU" w:date="2023-04-01T18:27:00Z">
            <w:trPr>
              <w:trHeight w:val="300"/>
              <w:jc w:val="center"/>
            </w:trPr>
          </w:trPrChange>
        </w:trPr>
        <w:tc>
          <w:tcPr>
            <w:tcW w:w="887" w:type="dxa"/>
            <w:tcBorders>
              <w:left w:val="single" w:sz="4" w:space="0" w:color="000000"/>
              <w:bottom w:val="single" w:sz="4" w:space="0" w:color="000000"/>
              <w:right w:val="single" w:sz="4" w:space="0" w:color="000000"/>
            </w:tcBorders>
            <w:shd w:val="clear" w:color="auto" w:fill="auto"/>
            <w:vAlign w:val="bottom"/>
            <w:tcPrChange w:id="2564" w:author="Jose Eduardo VIU" w:date="2023-04-01T18:27:00Z">
              <w:tcPr>
                <w:tcW w:w="852" w:type="dxa"/>
                <w:tcBorders>
                  <w:left w:val="single" w:sz="4" w:space="0" w:color="000000"/>
                  <w:bottom w:val="single" w:sz="4" w:space="0" w:color="000000"/>
                  <w:right w:val="single" w:sz="4" w:space="0" w:color="000000"/>
                </w:tcBorders>
                <w:shd w:val="clear" w:color="auto" w:fill="auto"/>
                <w:vAlign w:val="bottom"/>
              </w:tcPr>
            </w:tcPrChange>
          </w:tcPr>
          <w:p w14:paraId="45D5E04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5" w:type="dxa"/>
            <w:tcBorders>
              <w:bottom w:val="single" w:sz="4" w:space="0" w:color="000000"/>
              <w:right w:val="single" w:sz="4" w:space="0" w:color="000000"/>
            </w:tcBorders>
            <w:shd w:val="clear" w:color="auto" w:fill="auto"/>
            <w:vAlign w:val="bottom"/>
            <w:tcPrChange w:id="2565" w:author="Jose Eduardo VIU" w:date="2023-04-01T18:27:00Z">
              <w:tcPr>
                <w:tcW w:w="1360" w:type="dxa"/>
                <w:tcBorders>
                  <w:bottom w:val="single" w:sz="4" w:space="0" w:color="000000"/>
                  <w:right w:val="single" w:sz="4" w:space="0" w:color="000000"/>
                </w:tcBorders>
                <w:shd w:val="clear" w:color="auto" w:fill="auto"/>
                <w:vAlign w:val="bottom"/>
              </w:tcPr>
            </w:tcPrChange>
          </w:tcPr>
          <w:p w14:paraId="3908E9E4" w14:textId="0E1E82A2"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del w:id="2566" w:author="Jose Eduardo VIU" w:date="2023-04-01T18:27:00Z">
              <w:r w:rsidDel="00EC154F">
                <w:rPr>
                  <w:rFonts w:ascii="Calibri" w:eastAsia="Times New Roman" w:hAnsi="Calibri" w:cs="Calibri"/>
                  <w:color w:val="000000"/>
                  <w:lang w:eastAsia="es-ES"/>
                </w:rPr>
                <w:delText>06515</w:delText>
              </w:r>
            </w:del>
          </w:p>
        </w:tc>
        <w:tc>
          <w:tcPr>
            <w:tcW w:w="3506" w:type="dxa"/>
            <w:tcBorders>
              <w:bottom w:val="single" w:sz="4" w:space="0" w:color="000000"/>
              <w:right w:val="single" w:sz="4" w:space="0" w:color="000000"/>
            </w:tcBorders>
            <w:shd w:val="clear" w:color="auto" w:fill="auto"/>
            <w:vAlign w:val="bottom"/>
            <w:tcPrChange w:id="2567" w:author="Jose Eduardo VIU" w:date="2023-04-01T18:27:00Z">
              <w:tcPr>
                <w:tcW w:w="3101" w:type="dxa"/>
                <w:tcBorders>
                  <w:bottom w:val="single" w:sz="4" w:space="0" w:color="000000"/>
                  <w:right w:val="single" w:sz="4" w:space="0" w:color="000000"/>
                </w:tcBorders>
                <w:shd w:val="clear" w:color="auto" w:fill="auto"/>
                <w:vAlign w:val="bottom"/>
              </w:tcPr>
            </w:tcPrChange>
          </w:tcPr>
          <w:p w14:paraId="2601A63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453FC2B" w14:textId="77777777" w:rsidR="00CB7E31" w:rsidRDefault="00CB7E31"/>
    <w:p w14:paraId="24FDBA9D" w14:textId="1953757F" w:rsidR="00CB7E31" w:rsidRDefault="00000000">
      <w:r>
        <w:t xml:space="preserve">Las 10 características más relevantes para la regresión según el modelo del Random Forest son las que se muestran en la </w:t>
      </w:r>
      <w:r>
        <w:fldChar w:fldCharType="begin"/>
      </w:r>
      <w:r>
        <w:instrText xml:space="preserve"> REF _Ref131072821 \h </w:instrText>
      </w:r>
      <w:r>
        <w:fldChar w:fldCharType="separate"/>
      </w:r>
      <w:r w:rsidR="00EA61B9">
        <w:t xml:space="preserve">Tabla </w:t>
      </w:r>
      <w:r w:rsidR="00EA61B9">
        <w:rPr>
          <w:noProof/>
        </w:rPr>
        <w:t>5</w:t>
      </w:r>
      <w:r>
        <w:fldChar w:fldCharType="end"/>
      </w:r>
      <w:r>
        <w:t>.</w:t>
      </w:r>
    </w:p>
    <w:p w14:paraId="34ECED55" w14:textId="39A3DD5D" w:rsidR="00CB7E31" w:rsidDel="00EC154F" w:rsidRDefault="00CB7E31">
      <w:pPr>
        <w:rPr>
          <w:del w:id="2568" w:author="Jose Eduardo VIU" w:date="2023-04-01T18:27:00Z"/>
        </w:rPr>
      </w:pPr>
    </w:p>
    <w:p w14:paraId="0059969F" w14:textId="3780F32E" w:rsidR="00CB7E31" w:rsidDel="00EC154F" w:rsidRDefault="00CB7E31">
      <w:pPr>
        <w:rPr>
          <w:del w:id="2569" w:author="Jose Eduardo VIU" w:date="2023-04-01T18:27:00Z"/>
        </w:rPr>
      </w:pPr>
    </w:p>
    <w:p w14:paraId="07F402D8" w14:textId="292EFD46" w:rsidR="00CB7E31" w:rsidRDefault="00000000">
      <w:pPr>
        <w:pStyle w:val="Descripcin"/>
        <w:keepNext/>
      </w:pPr>
      <w:bookmarkStart w:id="2570" w:name="_Ref131072821"/>
      <w:bookmarkStart w:id="2571" w:name="_Toc131091300"/>
      <w:bookmarkStart w:id="2572" w:name="_Toc131874584"/>
      <w:r>
        <w:t xml:space="preserve">Tabla </w:t>
      </w:r>
      <w:fldSimple w:instr=" SEQ Tabla \* ARABIC ">
        <w:r w:rsidR="00EA61B9">
          <w:rPr>
            <w:noProof/>
          </w:rPr>
          <w:t>5</w:t>
        </w:r>
      </w:fldSimple>
      <w:bookmarkEnd w:id="2570"/>
      <w:r>
        <w:t>. Características más relevantes según RandomForest. Elaboración propia.</w:t>
      </w:r>
      <w:bookmarkEnd w:id="2571"/>
      <w:bookmarkEnd w:id="2572"/>
    </w:p>
    <w:tbl>
      <w:tblPr>
        <w:tblW w:w="4437" w:type="dxa"/>
        <w:jc w:val="center"/>
        <w:tblLayout w:type="fixed"/>
        <w:tblCellMar>
          <w:left w:w="70" w:type="dxa"/>
          <w:right w:w="70" w:type="dxa"/>
        </w:tblCellMar>
        <w:tblLook w:val="04A0" w:firstRow="1" w:lastRow="0" w:firstColumn="1" w:lastColumn="0" w:noHBand="0" w:noVBand="1"/>
      </w:tblPr>
      <w:tblGrid>
        <w:gridCol w:w="929"/>
        <w:gridCol w:w="1936"/>
        <w:gridCol w:w="1572"/>
      </w:tblGrid>
      <w:tr w:rsidR="00CB7E31" w14:paraId="1DB2BE83"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371DCAF9"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6" w:type="dxa"/>
            <w:tcBorders>
              <w:top w:val="single" w:sz="4" w:space="0" w:color="000000"/>
              <w:bottom w:val="single" w:sz="4" w:space="0" w:color="000000"/>
              <w:right w:val="single" w:sz="4" w:space="0" w:color="000000"/>
            </w:tcBorders>
            <w:shd w:val="clear" w:color="000000" w:fill="000000"/>
            <w:vAlign w:val="bottom"/>
          </w:tcPr>
          <w:p w14:paraId="0D0084A6"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2" w:type="dxa"/>
            <w:tcBorders>
              <w:top w:val="single" w:sz="4" w:space="0" w:color="000000"/>
              <w:bottom w:val="single" w:sz="4" w:space="0" w:color="000000"/>
              <w:right w:val="single" w:sz="4" w:space="0" w:color="000000"/>
            </w:tcBorders>
            <w:shd w:val="clear" w:color="000000" w:fill="000000"/>
            <w:vAlign w:val="bottom"/>
          </w:tcPr>
          <w:p w14:paraId="67ED8275"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CB7E31" w14:paraId="018FDAAE"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6D4372A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w:t>
            </w:r>
          </w:p>
        </w:tc>
        <w:tc>
          <w:tcPr>
            <w:tcW w:w="1936" w:type="dxa"/>
            <w:tcBorders>
              <w:bottom w:val="single" w:sz="4" w:space="0" w:color="000000"/>
              <w:right w:val="single" w:sz="4" w:space="0" w:color="000000"/>
            </w:tcBorders>
            <w:shd w:val="clear" w:color="auto" w:fill="auto"/>
            <w:vAlign w:val="bottom"/>
          </w:tcPr>
          <w:p w14:paraId="4F92E41C"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RecMedio</w:t>
            </w:r>
          </w:p>
        </w:tc>
        <w:tc>
          <w:tcPr>
            <w:tcW w:w="1572" w:type="dxa"/>
            <w:tcBorders>
              <w:bottom w:val="single" w:sz="4" w:space="0" w:color="000000"/>
              <w:right w:val="single" w:sz="4" w:space="0" w:color="000000"/>
            </w:tcBorders>
            <w:shd w:val="clear" w:color="auto" w:fill="auto"/>
            <w:vAlign w:val="bottom"/>
          </w:tcPr>
          <w:p w14:paraId="5145E5D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CB7E31" w14:paraId="017A2AAD"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6C4E9B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2</w:t>
            </w:r>
          </w:p>
        </w:tc>
        <w:tc>
          <w:tcPr>
            <w:tcW w:w="1936" w:type="dxa"/>
            <w:tcBorders>
              <w:bottom w:val="single" w:sz="4" w:space="0" w:color="000000"/>
              <w:right w:val="single" w:sz="4" w:space="0" w:color="000000"/>
            </w:tcBorders>
            <w:shd w:val="clear" w:color="auto" w:fill="auto"/>
            <w:vAlign w:val="bottom"/>
          </w:tcPr>
          <w:p w14:paraId="4B46637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2" w:type="dxa"/>
            <w:tcBorders>
              <w:bottom w:val="single" w:sz="4" w:space="0" w:color="000000"/>
              <w:right w:val="single" w:sz="4" w:space="0" w:color="000000"/>
            </w:tcBorders>
            <w:shd w:val="clear" w:color="auto" w:fill="auto"/>
            <w:vAlign w:val="bottom"/>
          </w:tcPr>
          <w:p w14:paraId="6663106E"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CB7E31" w14:paraId="02F12143"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6C3D2B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936" w:type="dxa"/>
            <w:tcBorders>
              <w:bottom w:val="single" w:sz="4" w:space="0" w:color="000000"/>
              <w:right w:val="single" w:sz="4" w:space="0" w:color="000000"/>
            </w:tcBorders>
            <w:shd w:val="clear" w:color="auto" w:fill="auto"/>
            <w:vAlign w:val="bottom"/>
          </w:tcPr>
          <w:p w14:paraId="617876B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tipo</w:t>
            </w:r>
          </w:p>
        </w:tc>
        <w:tc>
          <w:tcPr>
            <w:tcW w:w="1572" w:type="dxa"/>
            <w:tcBorders>
              <w:bottom w:val="single" w:sz="4" w:space="0" w:color="000000"/>
              <w:right w:val="single" w:sz="4" w:space="0" w:color="000000"/>
            </w:tcBorders>
            <w:shd w:val="clear" w:color="auto" w:fill="auto"/>
            <w:vAlign w:val="bottom"/>
          </w:tcPr>
          <w:p w14:paraId="656F893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CB7E31" w14:paraId="5B2D5031"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795C5F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lastRenderedPageBreak/>
              <w:t xml:space="preserve">           4</w:t>
            </w:r>
          </w:p>
        </w:tc>
        <w:tc>
          <w:tcPr>
            <w:tcW w:w="1936" w:type="dxa"/>
            <w:tcBorders>
              <w:bottom w:val="single" w:sz="4" w:space="0" w:color="000000"/>
              <w:right w:val="single" w:sz="4" w:space="0" w:color="000000"/>
            </w:tcBorders>
            <w:shd w:val="clear" w:color="auto" w:fill="auto"/>
            <w:vAlign w:val="bottom"/>
          </w:tcPr>
          <w:p w14:paraId="47D9025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esoEntMedio</w:t>
            </w:r>
          </w:p>
        </w:tc>
        <w:tc>
          <w:tcPr>
            <w:tcW w:w="1572" w:type="dxa"/>
            <w:tcBorders>
              <w:bottom w:val="single" w:sz="4" w:space="0" w:color="000000"/>
              <w:right w:val="single" w:sz="4" w:space="0" w:color="000000"/>
            </w:tcBorders>
            <w:shd w:val="clear" w:color="auto" w:fill="auto"/>
            <w:vAlign w:val="bottom"/>
          </w:tcPr>
          <w:p w14:paraId="6B3B40AE"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CB7E31" w14:paraId="4226A11D"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46A40B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6" w:type="dxa"/>
            <w:tcBorders>
              <w:bottom w:val="single" w:sz="4" w:space="0" w:color="000000"/>
              <w:right w:val="single" w:sz="4" w:space="0" w:color="000000"/>
            </w:tcBorders>
            <w:shd w:val="clear" w:color="auto" w:fill="auto"/>
            <w:vAlign w:val="bottom"/>
          </w:tcPr>
          <w:p w14:paraId="2B4283CE"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IncPeso</w:t>
            </w:r>
          </w:p>
        </w:tc>
        <w:tc>
          <w:tcPr>
            <w:tcW w:w="1572" w:type="dxa"/>
            <w:tcBorders>
              <w:bottom w:val="single" w:sz="4" w:space="0" w:color="000000"/>
              <w:right w:val="single" w:sz="4" w:space="0" w:color="000000"/>
            </w:tcBorders>
            <w:shd w:val="clear" w:color="auto" w:fill="auto"/>
            <w:vAlign w:val="bottom"/>
          </w:tcPr>
          <w:p w14:paraId="31C7341A"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CB7E31" w14:paraId="52F99698"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5EFF9CF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6" w:type="dxa"/>
            <w:tcBorders>
              <w:bottom w:val="single" w:sz="4" w:space="0" w:color="000000"/>
              <w:right w:val="single" w:sz="4" w:space="0" w:color="000000"/>
            </w:tcBorders>
            <w:shd w:val="clear" w:color="auto" w:fill="auto"/>
            <w:vAlign w:val="bottom"/>
          </w:tcPr>
          <w:p w14:paraId="0F34A75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PorcHembras</w:t>
            </w:r>
          </w:p>
        </w:tc>
        <w:tc>
          <w:tcPr>
            <w:tcW w:w="1572" w:type="dxa"/>
            <w:tcBorders>
              <w:bottom w:val="single" w:sz="4" w:space="0" w:color="000000"/>
              <w:right w:val="single" w:sz="4" w:space="0" w:color="000000"/>
            </w:tcBorders>
            <w:shd w:val="clear" w:color="auto" w:fill="auto"/>
            <w:vAlign w:val="bottom"/>
          </w:tcPr>
          <w:p w14:paraId="72055E25"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CB7E31" w14:paraId="0190A5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C13277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6" w:type="dxa"/>
            <w:tcBorders>
              <w:bottom w:val="single" w:sz="4" w:space="0" w:color="000000"/>
              <w:right w:val="single" w:sz="4" w:space="0" w:color="000000"/>
            </w:tcBorders>
            <w:shd w:val="clear" w:color="auto" w:fill="auto"/>
            <w:vAlign w:val="bottom"/>
          </w:tcPr>
          <w:p w14:paraId="15DD45A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semanaEntrada</w:t>
            </w:r>
          </w:p>
        </w:tc>
        <w:tc>
          <w:tcPr>
            <w:tcW w:w="1572" w:type="dxa"/>
            <w:tcBorders>
              <w:bottom w:val="single" w:sz="4" w:space="0" w:color="000000"/>
              <w:right w:val="single" w:sz="4" w:space="0" w:color="000000"/>
            </w:tcBorders>
            <w:shd w:val="clear" w:color="auto" w:fill="auto"/>
            <w:vAlign w:val="bottom"/>
          </w:tcPr>
          <w:p w14:paraId="64C55667"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CB7E31" w14:paraId="452C3E4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52DEC46"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6" w:type="dxa"/>
            <w:tcBorders>
              <w:bottom w:val="single" w:sz="4" w:space="0" w:color="000000"/>
              <w:right w:val="single" w:sz="4" w:space="0" w:color="000000"/>
            </w:tcBorders>
            <w:shd w:val="clear" w:color="auto" w:fill="auto"/>
            <w:vAlign w:val="bottom"/>
          </w:tcPr>
          <w:p w14:paraId="6DCDFF69"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umAnimales</w:t>
            </w:r>
          </w:p>
        </w:tc>
        <w:tc>
          <w:tcPr>
            <w:tcW w:w="1572" w:type="dxa"/>
            <w:tcBorders>
              <w:bottom w:val="single" w:sz="4" w:space="0" w:color="000000"/>
              <w:right w:val="single" w:sz="4" w:space="0" w:color="000000"/>
            </w:tcBorders>
            <w:shd w:val="clear" w:color="auto" w:fill="auto"/>
            <w:vAlign w:val="bottom"/>
          </w:tcPr>
          <w:p w14:paraId="12CC5D84"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CB7E31" w14:paraId="5E3B723E"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D5E4C3D"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6" w:type="dxa"/>
            <w:tcBorders>
              <w:bottom w:val="single" w:sz="4" w:space="0" w:color="000000"/>
              <w:right w:val="single" w:sz="4" w:space="0" w:color="000000"/>
            </w:tcBorders>
            <w:shd w:val="clear" w:color="auto" w:fill="auto"/>
            <w:vAlign w:val="bottom"/>
          </w:tcPr>
          <w:p w14:paraId="359F923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2" w:type="dxa"/>
            <w:tcBorders>
              <w:bottom w:val="single" w:sz="4" w:space="0" w:color="000000"/>
              <w:right w:val="single" w:sz="4" w:space="0" w:color="000000"/>
            </w:tcBorders>
            <w:shd w:val="clear" w:color="auto" w:fill="auto"/>
            <w:vAlign w:val="bottom"/>
          </w:tcPr>
          <w:p w14:paraId="45B8D11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CB7E31" w14:paraId="171B022F"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99AA884"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6" w:type="dxa"/>
            <w:tcBorders>
              <w:bottom w:val="single" w:sz="4" w:space="0" w:color="000000"/>
              <w:right w:val="single" w:sz="4" w:space="0" w:color="000000"/>
            </w:tcBorders>
            <w:shd w:val="clear" w:color="auto" w:fill="auto"/>
            <w:vAlign w:val="bottom"/>
          </w:tcPr>
          <w:p w14:paraId="2D3F8A5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2" w:type="dxa"/>
            <w:tcBorders>
              <w:bottom w:val="single" w:sz="4" w:space="0" w:color="000000"/>
              <w:right w:val="single" w:sz="4" w:space="0" w:color="000000"/>
            </w:tcBorders>
            <w:shd w:val="clear" w:color="auto" w:fill="auto"/>
            <w:vAlign w:val="bottom"/>
          </w:tcPr>
          <w:p w14:paraId="79AA58BB"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022F8F7B" w14:textId="77777777" w:rsidR="00CB7E31" w:rsidRDefault="00CB7E31"/>
    <w:p w14:paraId="75A02351" w14:textId="77777777" w:rsidR="00CB7E31" w:rsidRDefault="00000000">
      <w:r>
        <w:t>Con estos resultados el siguiente paso podría ser el de ver hasta qu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1B77DF21" w14:textId="2B3D6F64" w:rsidR="00CB7E31" w:rsidDel="00EC154F" w:rsidRDefault="00CB7E31">
      <w:pPr>
        <w:rPr>
          <w:del w:id="2573" w:author="Jose Eduardo VIU" w:date="2023-04-01T18:27:00Z"/>
        </w:rPr>
      </w:pPr>
    </w:p>
    <w:p w14:paraId="60B7B367" w14:textId="424E44FA" w:rsidR="00CB7E31"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ins w:id="2574" w:author="Jose Eduardo VIU" w:date="2023-04-08T19:27:00Z">
        <w:r w:rsidR="00EA61B9">
          <w:t xml:space="preserve">Ilustración </w:t>
        </w:r>
        <w:r w:rsidR="00EA61B9">
          <w:rPr>
            <w:noProof/>
          </w:rPr>
          <w:t>36</w:t>
        </w:r>
      </w:ins>
      <w:ins w:id="2575" w:author="CAMARA GOMEZ, JOSE EDUARDO" w:date="2023-04-03T11:25:00Z">
        <w:del w:id="2576" w:author="Jose Eduardo VIU" w:date="2023-04-08T19:27:00Z">
          <w:r w:rsidR="00E21698" w:rsidDel="00EA61B9">
            <w:delText xml:space="preserve">Ilustración </w:delText>
          </w:r>
          <w:r w:rsidR="00E21698" w:rsidDel="00EA61B9">
            <w:rPr>
              <w:noProof/>
            </w:rPr>
            <w:delText>36</w:delText>
          </w:r>
        </w:del>
      </w:ins>
      <w:del w:id="2577" w:author="Jose Eduardo VIU" w:date="2023-04-08T19:27:00Z">
        <w:r w:rsidDel="00EA61B9">
          <w:delText>Ilustración 33</w:delText>
        </w:r>
      </w:del>
      <w:r>
        <w:fldChar w:fldCharType="end"/>
      </w:r>
      <w:r>
        <w:t xml:space="preserve">, y su ejecución en el comando que lanza su búsqueda se muestra en la </w:t>
      </w:r>
      <w:r>
        <w:fldChar w:fldCharType="begin"/>
      </w:r>
      <w:r>
        <w:instrText xml:space="preserve"> REF _Ref131073253 \h </w:instrText>
      </w:r>
      <w:r>
        <w:fldChar w:fldCharType="separate"/>
      </w:r>
      <w:ins w:id="2578" w:author="Jose Eduardo VIU" w:date="2023-04-08T19:27:00Z">
        <w:r w:rsidR="00EA61B9">
          <w:t xml:space="preserve">Ilustración </w:t>
        </w:r>
        <w:r w:rsidR="00EA61B9">
          <w:rPr>
            <w:noProof/>
          </w:rPr>
          <w:t>37</w:t>
        </w:r>
      </w:ins>
      <w:ins w:id="2579" w:author="CAMARA GOMEZ, JOSE EDUARDO" w:date="2023-04-03T11:25:00Z">
        <w:del w:id="2580" w:author="Jose Eduardo VIU" w:date="2023-04-08T19:27:00Z">
          <w:r w:rsidR="00E21698" w:rsidDel="00EA61B9">
            <w:delText xml:space="preserve">Ilustración </w:delText>
          </w:r>
          <w:r w:rsidR="00E21698" w:rsidDel="00EA61B9">
            <w:rPr>
              <w:noProof/>
            </w:rPr>
            <w:delText>37</w:delText>
          </w:r>
        </w:del>
      </w:ins>
      <w:del w:id="2581" w:author="Jose Eduardo VIU" w:date="2023-04-08T19:27:00Z">
        <w:r w:rsidDel="00EA61B9">
          <w:delText>Ilustración 34</w:delText>
        </w:r>
      </w:del>
      <w:r>
        <w:fldChar w:fldCharType="end"/>
      </w:r>
      <w:r>
        <w:t xml:space="preserve">, que tardó en ejecutarse para el entorno de “Google Colab”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Validation”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026A5C06" w14:textId="77777777" w:rsidR="00CB7E31" w:rsidRDefault="00000000">
      <w:pPr>
        <w:keepNext/>
        <w:jc w:val="center"/>
      </w:pPr>
      <w:r>
        <w:rPr>
          <w:noProof/>
        </w:rPr>
        <w:drawing>
          <wp:inline distT="0" distB="0" distL="0" distR="0" wp14:anchorId="63AD8608" wp14:editId="12FBD9EB">
            <wp:extent cx="4370705" cy="1188085"/>
            <wp:effectExtent l="0" t="0" r="0" b="0"/>
            <wp:docPr id="3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6"/>
                    <pic:cNvPicPr>
                      <a:picLocks noChangeAspect="1" noChangeArrowheads="1"/>
                    </pic:cNvPicPr>
                  </pic:nvPicPr>
                  <pic:blipFill>
                    <a:blip r:embed="rId48"/>
                    <a:stretch>
                      <a:fillRect/>
                    </a:stretch>
                  </pic:blipFill>
                  <pic:spPr bwMode="auto">
                    <a:xfrm>
                      <a:off x="0" y="0"/>
                      <a:ext cx="4370705" cy="1188085"/>
                    </a:xfrm>
                    <a:prstGeom prst="rect">
                      <a:avLst/>
                    </a:prstGeom>
                  </pic:spPr>
                </pic:pic>
              </a:graphicData>
            </a:graphic>
          </wp:inline>
        </w:drawing>
      </w:r>
    </w:p>
    <w:p w14:paraId="45591158" w14:textId="69F5CF83" w:rsidR="00CB7E31" w:rsidRDefault="00000000">
      <w:pPr>
        <w:pStyle w:val="Descripcin"/>
      </w:pPr>
      <w:bookmarkStart w:id="2582" w:name="_Ref131073093"/>
      <w:bookmarkStart w:id="2583" w:name="_Toc131091293"/>
      <w:bookmarkStart w:id="2584" w:name="_Toc131874626"/>
      <w:commentRangeStart w:id="2585"/>
      <w:r>
        <w:t xml:space="preserve">Ilustración </w:t>
      </w:r>
      <w:fldSimple w:instr=" SEQ Ilustración \* ARABIC ">
        <w:ins w:id="2586" w:author="Jose Eduardo VIU" w:date="2023-04-08T19:27:00Z">
          <w:r w:rsidR="00EA61B9">
            <w:rPr>
              <w:noProof/>
            </w:rPr>
            <w:t>36</w:t>
          </w:r>
        </w:ins>
        <w:ins w:id="2587" w:author="CAMARA GOMEZ, JOSE EDUARDO" w:date="2023-04-03T11:25:00Z">
          <w:del w:id="2588" w:author="Jose Eduardo VIU" w:date="2023-04-08T19:27:00Z">
            <w:r w:rsidR="00E21698" w:rsidDel="00EA61B9">
              <w:rPr>
                <w:noProof/>
              </w:rPr>
              <w:delText>36</w:delText>
            </w:r>
          </w:del>
        </w:ins>
        <w:del w:id="2589" w:author="Jose Eduardo VIU" w:date="2023-04-08T19:27:00Z">
          <w:r w:rsidDel="00EA61B9">
            <w:rPr>
              <w:noProof/>
            </w:rPr>
            <w:delText>33</w:delText>
          </w:r>
        </w:del>
      </w:fldSimple>
      <w:bookmarkEnd w:id="2582"/>
      <w:r>
        <w:t>. Hiperparámetros a optimizar en RandomForest. Elaboración propia.</w:t>
      </w:r>
      <w:bookmarkEnd w:id="2583"/>
      <w:commentRangeEnd w:id="2585"/>
      <w:r>
        <w:commentReference w:id="2585"/>
      </w:r>
      <w:bookmarkEnd w:id="2584"/>
      <w:r>
        <w:br w:type="page"/>
      </w:r>
    </w:p>
    <w:p w14:paraId="04FB3B89" w14:textId="77777777" w:rsidR="00CB7E31" w:rsidRDefault="00000000">
      <w:pPr>
        <w:keepNext/>
        <w:spacing w:after="0" w:line="240" w:lineRule="auto"/>
        <w:jc w:val="center"/>
      </w:pPr>
      <w:r>
        <w:rPr>
          <w:noProof/>
        </w:rPr>
        <w:lastRenderedPageBreak/>
        <w:drawing>
          <wp:inline distT="0" distB="0" distL="0" distR="0" wp14:anchorId="62E3CD42" wp14:editId="5846425A">
            <wp:extent cx="4442460" cy="1490345"/>
            <wp:effectExtent l="0" t="0" r="0" b="0"/>
            <wp:docPr id="34"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8"/>
                    <pic:cNvPicPr>
                      <a:picLocks noChangeAspect="1" noChangeArrowheads="1"/>
                    </pic:cNvPicPr>
                  </pic:nvPicPr>
                  <pic:blipFill>
                    <a:blip r:embed="rId49"/>
                    <a:stretch>
                      <a:fillRect/>
                    </a:stretch>
                  </pic:blipFill>
                  <pic:spPr bwMode="auto">
                    <a:xfrm>
                      <a:off x="0" y="0"/>
                      <a:ext cx="4442460" cy="1490345"/>
                    </a:xfrm>
                    <a:prstGeom prst="rect">
                      <a:avLst/>
                    </a:prstGeom>
                  </pic:spPr>
                </pic:pic>
              </a:graphicData>
            </a:graphic>
          </wp:inline>
        </w:drawing>
      </w:r>
    </w:p>
    <w:p w14:paraId="3527A3BA" w14:textId="72243A27" w:rsidR="00CB7E31" w:rsidRDefault="00000000">
      <w:pPr>
        <w:pStyle w:val="Descripcin"/>
      </w:pPr>
      <w:bookmarkStart w:id="2590" w:name="_Ref131073253"/>
      <w:bookmarkStart w:id="2591" w:name="_Toc131091294"/>
      <w:bookmarkStart w:id="2592" w:name="_Toc131874627"/>
      <w:r>
        <w:t xml:space="preserve">Ilustración </w:t>
      </w:r>
      <w:fldSimple w:instr=" SEQ Ilustración \* ARABIC ">
        <w:ins w:id="2593" w:author="Jose Eduardo VIU" w:date="2023-04-08T19:27:00Z">
          <w:r w:rsidR="00EA61B9">
            <w:rPr>
              <w:noProof/>
            </w:rPr>
            <w:t>37</w:t>
          </w:r>
        </w:ins>
        <w:ins w:id="2594" w:author="CAMARA GOMEZ, JOSE EDUARDO" w:date="2023-04-03T11:25:00Z">
          <w:del w:id="2595" w:author="Jose Eduardo VIU" w:date="2023-04-08T19:27:00Z">
            <w:r w:rsidR="00E21698" w:rsidDel="00EA61B9">
              <w:rPr>
                <w:noProof/>
              </w:rPr>
              <w:delText>37</w:delText>
            </w:r>
          </w:del>
        </w:ins>
        <w:del w:id="2596" w:author="Jose Eduardo VIU" w:date="2023-04-08T19:27:00Z">
          <w:r w:rsidDel="00EA61B9">
            <w:rPr>
              <w:noProof/>
            </w:rPr>
            <w:delText>34</w:delText>
          </w:r>
        </w:del>
      </w:fldSimple>
      <w:bookmarkEnd w:id="2590"/>
      <w:r>
        <w:t>. Búsqueda de hiperparámetros RandomForest. Elaboración propia.</w:t>
      </w:r>
      <w:bookmarkEnd w:id="2591"/>
      <w:bookmarkEnd w:id="2592"/>
    </w:p>
    <w:p w14:paraId="4CC0EFCF" w14:textId="77777777" w:rsidR="00CB7E31" w:rsidRDefault="00CB7E31">
      <w:pPr>
        <w:spacing w:after="0" w:line="240" w:lineRule="auto"/>
        <w:jc w:val="center"/>
      </w:pPr>
    </w:p>
    <w:p w14:paraId="20BCBEDA" w14:textId="34D1B904" w:rsidR="00CB7E31"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rsidR="00EA61B9">
        <w:t xml:space="preserve">Tabla </w:t>
      </w:r>
      <w:r w:rsidR="00EA61B9">
        <w:rPr>
          <w:noProof/>
        </w:rPr>
        <w:t>6</w:t>
      </w:r>
      <w:r>
        <w:fldChar w:fldCharType="end"/>
      </w:r>
      <w:r>
        <w:t xml:space="preserve"> y el error del nuevo modelo es el que se </w:t>
      </w:r>
      <w:r w:rsidRPr="00EC154F">
        <w:t>muestra en la</w:t>
      </w:r>
      <w:r w:rsidRPr="00EC154F">
        <w:rPr>
          <w:rPrChange w:id="2597" w:author="Jose Eduardo VIU" w:date="2023-04-01T18:28:00Z">
            <w:rPr>
              <w:color w:val="FF0000"/>
            </w:rPr>
          </w:rPrChange>
        </w:rPr>
        <w:t xml:space="preserve"> </w:t>
      </w:r>
      <w:r w:rsidRPr="00EC154F">
        <w:rPr>
          <w:rPrChange w:id="2598" w:author="Jose Eduardo VIU" w:date="2023-04-01T18:28:00Z">
            <w:rPr>
              <w:color w:val="FF0000"/>
            </w:rPr>
          </w:rPrChange>
        </w:rPr>
        <w:fldChar w:fldCharType="begin"/>
      </w:r>
      <w:r w:rsidRPr="00EC154F">
        <w:rPr>
          <w:rPrChange w:id="2599" w:author="Jose Eduardo VIU" w:date="2023-04-01T18:28:00Z">
            <w:rPr>
              <w:color w:val="FF0000"/>
            </w:rPr>
          </w:rPrChange>
        </w:rPr>
        <w:instrText xml:space="preserve"> REF _Ref131075855 \h </w:instrText>
      </w:r>
      <w:r w:rsidR="00EC154F">
        <w:instrText xml:space="preserve"> \* MERGEFORMAT </w:instrText>
      </w:r>
      <w:r w:rsidRPr="00EC154F">
        <w:rPr>
          <w:rPrChange w:id="2600" w:author="Jose Eduardo VIU" w:date="2023-04-01T18:28:00Z">
            <w:rPr>
              <w:color w:val="FF0000"/>
            </w:rPr>
          </w:rPrChange>
        </w:rPr>
        <w:fldChar w:fldCharType="separate"/>
      </w:r>
      <w:ins w:id="2601" w:author="Jose Eduardo VIU" w:date="2023-04-08T19:27:00Z">
        <w:r w:rsidR="00EA61B9">
          <w:t>Tabla 7</w:t>
        </w:r>
      </w:ins>
      <w:ins w:id="2602" w:author="CAMARA GOMEZ, JOSE EDUARDO" w:date="2023-04-03T11:25:00Z">
        <w:del w:id="2603" w:author="Jose Eduardo VIU" w:date="2023-04-08T19:27:00Z">
          <w:r w:rsidR="00E21698" w:rsidDel="00EA61B9">
            <w:delText>Tabla 7</w:delText>
          </w:r>
        </w:del>
      </w:ins>
      <w:del w:id="2604" w:author="Jose Eduardo VIU" w:date="2023-04-08T19:27:00Z">
        <w:r w:rsidRPr="00EC154F" w:rsidDel="00EA61B9">
          <w:rPr>
            <w:rPrChange w:id="2605" w:author="Jose Eduardo VIU" w:date="2023-04-01T18:28:00Z">
              <w:rPr>
                <w:color w:val="FF0000"/>
              </w:rPr>
            </w:rPrChange>
          </w:rPr>
          <w:delText>Tabla 7</w:delText>
        </w:r>
      </w:del>
      <w:r w:rsidRPr="00EC154F">
        <w:rPr>
          <w:rPrChange w:id="2606" w:author="Jose Eduardo VIU" w:date="2023-04-01T18:28:00Z">
            <w:rPr>
              <w:color w:val="FF0000"/>
            </w:rPr>
          </w:rPrChange>
        </w:rPr>
        <w:fldChar w:fldCharType="end"/>
      </w:r>
      <w:r w:rsidRPr="00EC154F">
        <w:t>, t</w:t>
      </w:r>
      <w:r>
        <w:t>ambién se muestra como en el anterior las diferencias gráficamente (</w:t>
      </w:r>
      <w:r>
        <w:fldChar w:fldCharType="begin"/>
      </w:r>
      <w:r>
        <w:instrText xml:space="preserve"> REF _Ref131075997 \h </w:instrText>
      </w:r>
      <w:r>
        <w:fldChar w:fldCharType="separate"/>
      </w:r>
      <w:ins w:id="2607" w:author="Jose Eduardo VIU" w:date="2023-04-08T19:27:00Z">
        <w:r w:rsidR="00EA61B9">
          <w:t xml:space="preserve">Ilustración </w:t>
        </w:r>
        <w:r w:rsidR="00EA61B9">
          <w:rPr>
            <w:noProof/>
          </w:rPr>
          <w:t>38</w:t>
        </w:r>
      </w:ins>
      <w:ins w:id="2608" w:author="CAMARA GOMEZ, JOSE EDUARDO" w:date="2023-04-03T11:25:00Z">
        <w:del w:id="2609" w:author="Jose Eduardo VIU" w:date="2023-04-08T19:27:00Z">
          <w:r w:rsidR="00E21698" w:rsidDel="00EA61B9">
            <w:delText xml:space="preserve">Ilustración </w:delText>
          </w:r>
          <w:r w:rsidR="00E21698" w:rsidDel="00EA61B9">
            <w:rPr>
              <w:noProof/>
            </w:rPr>
            <w:delText>38</w:delText>
          </w:r>
        </w:del>
      </w:ins>
      <w:del w:id="2610" w:author="Jose Eduardo VIU" w:date="2023-04-08T19:27:00Z">
        <w:r w:rsidDel="00EA61B9">
          <w:delText>Ilustración 35</w:delText>
        </w:r>
      </w:del>
      <w:r>
        <w:fldChar w:fldCharType="end"/>
      </w:r>
      <w:r>
        <w:t>).</w:t>
      </w:r>
    </w:p>
    <w:p w14:paraId="03F28532" w14:textId="77777777" w:rsidR="00CB7E31" w:rsidRDefault="00CB7E31">
      <w:pPr>
        <w:spacing w:after="0" w:line="240" w:lineRule="auto"/>
      </w:pPr>
    </w:p>
    <w:p w14:paraId="09EC7408" w14:textId="233BC9E4" w:rsidR="00CB7E31" w:rsidRDefault="00000000">
      <w:pPr>
        <w:pStyle w:val="Descripcin"/>
        <w:keepNext/>
      </w:pPr>
      <w:bookmarkStart w:id="2611" w:name="_Ref131075654"/>
      <w:bookmarkStart w:id="2612" w:name="_Toc131091301"/>
      <w:bookmarkStart w:id="2613" w:name="_Toc131874585"/>
      <w:r>
        <w:t xml:space="preserve">Tabla </w:t>
      </w:r>
      <w:fldSimple w:instr=" SEQ Tabla \* ARABIC ">
        <w:r w:rsidR="00EA61B9">
          <w:rPr>
            <w:noProof/>
          </w:rPr>
          <w:t>6</w:t>
        </w:r>
      </w:fldSimple>
      <w:bookmarkEnd w:id="2611"/>
      <w:r>
        <w:t>. Mejores parámetros para RandomForest. Elaboración propia.</w:t>
      </w:r>
      <w:bookmarkEnd w:id="2612"/>
      <w:bookmarkEnd w:id="2613"/>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CB7E31" w14:paraId="27E6D144" w14:textId="77777777">
        <w:trPr>
          <w:trHeight w:val="300"/>
          <w:jc w:val="center"/>
        </w:trPr>
        <w:tc>
          <w:tcPr>
            <w:tcW w:w="2428"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F2C1878"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69B38AF5"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CB7E31" w14:paraId="1C76AC25"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5CF6E5A2"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_estimators</w:t>
            </w:r>
          </w:p>
        </w:tc>
        <w:tc>
          <w:tcPr>
            <w:tcW w:w="1716" w:type="dxa"/>
            <w:tcBorders>
              <w:bottom w:val="single" w:sz="4" w:space="0" w:color="000000"/>
              <w:right w:val="single" w:sz="4" w:space="0" w:color="000000"/>
            </w:tcBorders>
            <w:shd w:val="clear" w:color="auto" w:fill="auto"/>
            <w:vAlign w:val="bottom"/>
          </w:tcPr>
          <w:p w14:paraId="06D46015"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CB7E31" w14:paraId="3FCABE0D"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0FB6C8DB"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split</w:t>
            </w:r>
          </w:p>
        </w:tc>
        <w:tc>
          <w:tcPr>
            <w:tcW w:w="1716" w:type="dxa"/>
            <w:tcBorders>
              <w:bottom w:val="single" w:sz="4" w:space="0" w:color="000000"/>
              <w:right w:val="single" w:sz="4" w:space="0" w:color="000000"/>
            </w:tcBorders>
            <w:shd w:val="clear" w:color="auto" w:fill="auto"/>
            <w:vAlign w:val="bottom"/>
          </w:tcPr>
          <w:p w14:paraId="724442FC"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CB7E31" w14:paraId="5A189B0D"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5FE9BFFA"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in_samples_leaf</w:t>
            </w:r>
          </w:p>
        </w:tc>
        <w:tc>
          <w:tcPr>
            <w:tcW w:w="1716" w:type="dxa"/>
            <w:tcBorders>
              <w:bottom w:val="single" w:sz="4" w:space="0" w:color="000000"/>
              <w:right w:val="single" w:sz="4" w:space="0" w:color="000000"/>
            </w:tcBorders>
            <w:shd w:val="clear" w:color="auto" w:fill="auto"/>
            <w:vAlign w:val="bottom"/>
          </w:tcPr>
          <w:p w14:paraId="2576D00F"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CB7E31" w14:paraId="6A44D398"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7D012620"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features</w:t>
            </w:r>
          </w:p>
        </w:tc>
        <w:tc>
          <w:tcPr>
            <w:tcW w:w="1716" w:type="dxa"/>
            <w:tcBorders>
              <w:bottom w:val="single" w:sz="4" w:space="0" w:color="000000"/>
              <w:right w:val="single" w:sz="4" w:space="0" w:color="000000"/>
            </w:tcBorders>
            <w:shd w:val="clear" w:color="auto" w:fill="auto"/>
            <w:vAlign w:val="bottom"/>
          </w:tcPr>
          <w:p w14:paraId="302082C0"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CB7E31" w14:paraId="171F6368"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6D7651D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_depth</w:t>
            </w:r>
          </w:p>
        </w:tc>
        <w:tc>
          <w:tcPr>
            <w:tcW w:w="1716" w:type="dxa"/>
            <w:tcBorders>
              <w:bottom w:val="single" w:sz="4" w:space="0" w:color="000000"/>
              <w:right w:val="single" w:sz="4" w:space="0" w:color="000000"/>
            </w:tcBorders>
            <w:shd w:val="clear" w:color="auto" w:fill="auto"/>
            <w:vAlign w:val="bottom"/>
          </w:tcPr>
          <w:p w14:paraId="6F2FC82D"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CB7E31" w14:paraId="57E0A5BA" w14:textId="77777777">
        <w:trPr>
          <w:trHeight w:val="300"/>
          <w:jc w:val="center"/>
        </w:trPr>
        <w:tc>
          <w:tcPr>
            <w:tcW w:w="2428" w:type="dxa"/>
            <w:tcBorders>
              <w:left w:val="single" w:sz="4" w:space="0" w:color="000000"/>
              <w:bottom w:val="single" w:sz="4" w:space="0" w:color="000000"/>
              <w:right w:val="single" w:sz="4" w:space="0" w:color="000000"/>
            </w:tcBorders>
            <w:shd w:val="clear" w:color="auto" w:fill="auto"/>
            <w:vAlign w:val="bottom"/>
          </w:tcPr>
          <w:p w14:paraId="2A35466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otstrap</w:t>
            </w:r>
          </w:p>
        </w:tc>
        <w:tc>
          <w:tcPr>
            <w:tcW w:w="1716" w:type="dxa"/>
            <w:tcBorders>
              <w:bottom w:val="single" w:sz="4" w:space="0" w:color="000000"/>
              <w:right w:val="single" w:sz="4" w:space="0" w:color="000000"/>
            </w:tcBorders>
            <w:shd w:val="clear" w:color="auto" w:fill="auto"/>
            <w:vAlign w:val="bottom"/>
          </w:tcPr>
          <w:p w14:paraId="58DAAB0B" w14:textId="77777777" w:rsidR="00CB7E31"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6042BD84" w14:textId="77777777" w:rsidR="00CB7E31" w:rsidRDefault="00CB7E31">
      <w:pPr>
        <w:spacing w:after="0" w:line="240" w:lineRule="auto"/>
      </w:pPr>
    </w:p>
    <w:p w14:paraId="7B6D4ED6" w14:textId="56EA6F16" w:rsidR="00CB7E31" w:rsidRDefault="00000000">
      <w:pPr>
        <w:pStyle w:val="Descripcin"/>
        <w:keepNext/>
      </w:pPr>
      <w:bookmarkStart w:id="2614" w:name="_Ref131075855"/>
      <w:bookmarkStart w:id="2615" w:name="_Toc131091302"/>
      <w:bookmarkStart w:id="2616" w:name="_Toc131874586"/>
      <w:r>
        <w:t xml:space="preserve">Tabla </w:t>
      </w:r>
      <w:fldSimple w:instr=" SEQ Tabla \* ARABIC ">
        <w:r w:rsidR="00EA61B9">
          <w:rPr>
            <w:noProof/>
          </w:rPr>
          <w:t>7</w:t>
        </w:r>
      </w:fldSimple>
      <w:bookmarkEnd w:id="2614"/>
      <w:r>
        <w:t>. Errores de mejores parámetros para RandomForest. Elaboración propia.</w:t>
      </w:r>
      <w:bookmarkEnd w:id="2615"/>
      <w:bookmarkEnd w:id="2616"/>
    </w:p>
    <w:tbl>
      <w:tblPr>
        <w:tblW w:w="5313" w:type="dxa"/>
        <w:jc w:val="center"/>
        <w:tblLayout w:type="fixed"/>
        <w:tblCellMar>
          <w:left w:w="70" w:type="dxa"/>
          <w:right w:w="70" w:type="dxa"/>
        </w:tblCellMar>
        <w:tblLook w:val="04A0" w:firstRow="1" w:lastRow="0" w:firstColumn="1" w:lastColumn="0" w:noHBand="0" w:noVBand="1"/>
        <w:tblPrChange w:id="2617" w:author="Jose Eduardo VIU" w:date="2023-04-01T18:29:00Z">
          <w:tblPr>
            <w:tblW w:w="5313" w:type="dxa"/>
            <w:jc w:val="center"/>
            <w:tblLayout w:type="fixed"/>
            <w:tblCellMar>
              <w:left w:w="70" w:type="dxa"/>
              <w:right w:w="70" w:type="dxa"/>
            </w:tblCellMar>
            <w:tblLook w:val="04A0" w:firstRow="1" w:lastRow="0" w:firstColumn="1" w:lastColumn="0" w:noHBand="0" w:noVBand="1"/>
          </w:tblPr>
        </w:tblPrChange>
      </w:tblPr>
      <w:tblGrid>
        <w:gridCol w:w="957"/>
        <w:gridCol w:w="992"/>
        <w:gridCol w:w="3364"/>
        <w:tblGridChange w:id="2618">
          <w:tblGrid>
            <w:gridCol w:w="852"/>
            <w:gridCol w:w="1360"/>
            <w:gridCol w:w="3101"/>
          </w:tblGrid>
        </w:tblGridChange>
      </w:tblGrid>
      <w:tr w:rsidR="00CB7E31" w14:paraId="0A737982" w14:textId="77777777" w:rsidTr="001F3694">
        <w:trPr>
          <w:trHeight w:val="300"/>
          <w:jc w:val="center"/>
          <w:trPrChange w:id="2619" w:author="Jose Eduardo VIU" w:date="2023-04-01T18:29:00Z">
            <w:trPr>
              <w:trHeight w:val="300"/>
              <w:jc w:val="center"/>
            </w:trPr>
          </w:trPrChange>
        </w:trPr>
        <w:tc>
          <w:tcPr>
            <w:tcW w:w="957"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2620" w:author="Jose Eduardo VIU" w:date="2023-04-01T18:29:00Z">
              <w:tcPr>
                <w:tcW w:w="852"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2B765870"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Change w:id="2621" w:author="Jose Eduardo VIU" w:date="2023-04-01T18:29:00Z">
              <w:tcPr>
                <w:tcW w:w="1360" w:type="dxa"/>
                <w:tcBorders>
                  <w:top w:val="single" w:sz="4" w:space="0" w:color="000000"/>
                  <w:bottom w:val="single" w:sz="4" w:space="0" w:color="000000"/>
                  <w:right w:val="single" w:sz="4" w:space="0" w:color="000000"/>
                </w:tcBorders>
                <w:shd w:val="clear" w:color="000000" w:fill="000000"/>
                <w:vAlign w:val="bottom"/>
              </w:tcPr>
            </w:tcPrChange>
          </w:tcPr>
          <w:p w14:paraId="762B7B5A"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4" w:type="dxa"/>
            <w:tcBorders>
              <w:top w:val="single" w:sz="4" w:space="0" w:color="000000"/>
              <w:bottom w:val="single" w:sz="4" w:space="0" w:color="000000"/>
              <w:right w:val="single" w:sz="4" w:space="0" w:color="000000"/>
            </w:tcBorders>
            <w:shd w:val="clear" w:color="000000" w:fill="000000"/>
            <w:vAlign w:val="bottom"/>
            <w:tcPrChange w:id="2622" w:author="Jose Eduardo VIU" w:date="2023-04-01T18:29:00Z">
              <w:tcPr>
                <w:tcW w:w="3101" w:type="dxa"/>
                <w:tcBorders>
                  <w:top w:val="single" w:sz="4" w:space="0" w:color="000000"/>
                  <w:bottom w:val="single" w:sz="4" w:space="0" w:color="000000"/>
                  <w:right w:val="single" w:sz="4" w:space="0" w:color="000000"/>
                </w:tcBorders>
                <w:shd w:val="clear" w:color="000000" w:fill="000000"/>
                <w:vAlign w:val="bottom"/>
              </w:tcPr>
            </w:tcPrChange>
          </w:tcPr>
          <w:p w14:paraId="7D283483" w14:textId="77777777" w:rsidR="00CB7E31"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CB7E31" w14:paraId="0E9B8E32" w14:textId="77777777" w:rsidTr="001F3694">
        <w:trPr>
          <w:trHeight w:val="300"/>
          <w:jc w:val="center"/>
          <w:trPrChange w:id="2623"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2624"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0B0923B5"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Change w:id="2625" w:author="Jose Eduardo VIU" w:date="2023-04-01T18:29:00Z">
              <w:tcPr>
                <w:tcW w:w="1360" w:type="dxa"/>
                <w:tcBorders>
                  <w:bottom w:val="single" w:sz="4" w:space="0" w:color="000000"/>
                  <w:right w:val="single" w:sz="4" w:space="0" w:color="000000"/>
                </w:tcBorders>
                <w:shd w:val="clear" w:color="auto" w:fill="auto"/>
                <w:vAlign w:val="bottom"/>
              </w:tcPr>
            </w:tcPrChange>
          </w:tcPr>
          <w:p w14:paraId="78AB820F"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del w:id="2626" w:author="Jose Eduardo VIU" w:date="2023-04-01T18:29:00Z">
              <w:r w:rsidDel="00EC154F">
                <w:rPr>
                  <w:rFonts w:ascii="Calibri" w:eastAsia="Times New Roman" w:hAnsi="Calibri" w:cs="Calibri"/>
                  <w:color w:val="000000"/>
                  <w:lang w:eastAsia="es-ES"/>
                </w:rPr>
                <w:delText>04258</w:delText>
              </w:r>
            </w:del>
          </w:p>
        </w:tc>
        <w:tc>
          <w:tcPr>
            <w:tcW w:w="3364" w:type="dxa"/>
            <w:tcBorders>
              <w:bottom w:val="single" w:sz="4" w:space="0" w:color="000000"/>
              <w:right w:val="single" w:sz="4" w:space="0" w:color="000000"/>
            </w:tcBorders>
            <w:shd w:val="clear" w:color="auto" w:fill="auto"/>
            <w:vAlign w:val="bottom"/>
            <w:tcPrChange w:id="2627" w:author="Jose Eduardo VIU" w:date="2023-04-01T18:29:00Z">
              <w:tcPr>
                <w:tcW w:w="3101" w:type="dxa"/>
                <w:tcBorders>
                  <w:bottom w:val="single" w:sz="4" w:space="0" w:color="000000"/>
                  <w:right w:val="single" w:sz="4" w:space="0" w:color="000000"/>
                </w:tcBorders>
                <w:shd w:val="clear" w:color="auto" w:fill="auto"/>
                <w:vAlign w:val="bottom"/>
              </w:tcPr>
            </w:tcPrChange>
          </w:tcPr>
          <w:p w14:paraId="66A97933"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CB7E31" w14:paraId="48558A0B" w14:textId="77777777" w:rsidTr="001F3694">
        <w:trPr>
          <w:trHeight w:val="300"/>
          <w:jc w:val="center"/>
          <w:trPrChange w:id="2628"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2629"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00AAC08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Change w:id="2630" w:author="Jose Eduardo VIU" w:date="2023-04-01T18:29:00Z">
              <w:tcPr>
                <w:tcW w:w="1360" w:type="dxa"/>
                <w:tcBorders>
                  <w:bottom w:val="single" w:sz="4" w:space="0" w:color="000000"/>
                  <w:right w:val="single" w:sz="4" w:space="0" w:color="000000"/>
                </w:tcBorders>
                <w:shd w:val="clear" w:color="auto" w:fill="auto"/>
                <w:vAlign w:val="bottom"/>
              </w:tcPr>
            </w:tcPrChange>
          </w:tcPr>
          <w:p w14:paraId="31A89C8A"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del w:id="2631" w:author="Jose Eduardo VIU" w:date="2023-04-01T18:29:00Z">
              <w:r w:rsidDel="00EC154F">
                <w:rPr>
                  <w:rFonts w:ascii="Calibri" w:eastAsia="Times New Roman" w:hAnsi="Calibri" w:cs="Calibri"/>
                  <w:color w:val="000000"/>
                  <w:lang w:eastAsia="es-ES"/>
                </w:rPr>
                <w:delText>37875</w:delText>
              </w:r>
            </w:del>
          </w:p>
        </w:tc>
        <w:tc>
          <w:tcPr>
            <w:tcW w:w="3364" w:type="dxa"/>
            <w:tcBorders>
              <w:bottom w:val="single" w:sz="4" w:space="0" w:color="000000"/>
              <w:right w:val="single" w:sz="4" w:space="0" w:color="000000"/>
            </w:tcBorders>
            <w:shd w:val="clear" w:color="auto" w:fill="auto"/>
            <w:vAlign w:val="bottom"/>
            <w:tcPrChange w:id="2632" w:author="Jose Eduardo VIU" w:date="2023-04-01T18:29:00Z">
              <w:tcPr>
                <w:tcW w:w="3101" w:type="dxa"/>
                <w:tcBorders>
                  <w:bottom w:val="single" w:sz="4" w:space="0" w:color="000000"/>
                  <w:right w:val="single" w:sz="4" w:space="0" w:color="000000"/>
                </w:tcBorders>
                <w:shd w:val="clear" w:color="auto" w:fill="auto"/>
                <w:vAlign w:val="bottom"/>
              </w:tcPr>
            </w:tcPrChange>
          </w:tcPr>
          <w:p w14:paraId="2C8A1507"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CB7E31" w14:paraId="190AEC70" w14:textId="77777777" w:rsidTr="001F3694">
        <w:trPr>
          <w:trHeight w:val="300"/>
          <w:jc w:val="center"/>
          <w:trPrChange w:id="2633"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2634"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149D97AF"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Change w:id="2635" w:author="Jose Eduardo VIU" w:date="2023-04-01T18:29:00Z">
              <w:tcPr>
                <w:tcW w:w="1360" w:type="dxa"/>
                <w:tcBorders>
                  <w:bottom w:val="single" w:sz="4" w:space="0" w:color="000000"/>
                  <w:right w:val="single" w:sz="4" w:space="0" w:color="000000"/>
                </w:tcBorders>
                <w:shd w:val="clear" w:color="auto" w:fill="auto"/>
                <w:vAlign w:val="bottom"/>
              </w:tcPr>
            </w:tcPrChange>
          </w:tcPr>
          <w:p w14:paraId="7CD0E1E6"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del w:id="2636" w:author="Jose Eduardo VIU" w:date="2023-04-01T18:29:00Z">
              <w:r w:rsidDel="00EC154F">
                <w:rPr>
                  <w:rFonts w:ascii="Calibri" w:eastAsia="Times New Roman" w:hAnsi="Calibri" w:cs="Calibri"/>
                  <w:color w:val="000000"/>
                  <w:lang w:eastAsia="es-ES"/>
                </w:rPr>
                <w:delText>39473</w:delText>
              </w:r>
            </w:del>
          </w:p>
        </w:tc>
        <w:tc>
          <w:tcPr>
            <w:tcW w:w="3364" w:type="dxa"/>
            <w:tcBorders>
              <w:bottom w:val="single" w:sz="4" w:space="0" w:color="000000"/>
              <w:right w:val="single" w:sz="4" w:space="0" w:color="000000"/>
            </w:tcBorders>
            <w:shd w:val="clear" w:color="auto" w:fill="auto"/>
            <w:vAlign w:val="bottom"/>
            <w:tcPrChange w:id="2637" w:author="Jose Eduardo VIU" w:date="2023-04-01T18:29:00Z">
              <w:tcPr>
                <w:tcW w:w="3101" w:type="dxa"/>
                <w:tcBorders>
                  <w:bottom w:val="single" w:sz="4" w:space="0" w:color="000000"/>
                  <w:right w:val="single" w:sz="4" w:space="0" w:color="000000"/>
                </w:tcBorders>
                <w:shd w:val="clear" w:color="auto" w:fill="auto"/>
                <w:vAlign w:val="bottom"/>
              </w:tcPr>
            </w:tcPrChange>
          </w:tcPr>
          <w:p w14:paraId="74771FC6"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CB7E31" w14:paraId="32663E60" w14:textId="77777777" w:rsidTr="001F3694">
        <w:trPr>
          <w:trHeight w:val="300"/>
          <w:jc w:val="center"/>
          <w:trPrChange w:id="2638" w:author="Jose Eduardo VIU" w:date="2023-04-01T18:29:00Z">
            <w:trPr>
              <w:trHeight w:val="300"/>
              <w:jc w:val="center"/>
            </w:trPr>
          </w:trPrChange>
        </w:trPr>
        <w:tc>
          <w:tcPr>
            <w:tcW w:w="957" w:type="dxa"/>
            <w:tcBorders>
              <w:left w:val="single" w:sz="4" w:space="0" w:color="000000"/>
              <w:bottom w:val="single" w:sz="4" w:space="0" w:color="000000"/>
              <w:right w:val="single" w:sz="4" w:space="0" w:color="000000"/>
            </w:tcBorders>
            <w:shd w:val="clear" w:color="auto" w:fill="auto"/>
            <w:vAlign w:val="bottom"/>
            <w:tcPrChange w:id="2639" w:author="Jose Eduardo VIU" w:date="2023-04-01T18:29:00Z">
              <w:tcPr>
                <w:tcW w:w="852" w:type="dxa"/>
                <w:tcBorders>
                  <w:left w:val="single" w:sz="4" w:space="0" w:color="000000"/>
                  <w:bottom w:val="single" w:sz="4" w:space="0" w:color="000000"/>
                  <w:right w:val="single" w:sz="4" w:space="0" w:color="000000"/>
                </w:tcBorders>
                <w:shd w:val="clear" w:color="auto" w:fill="auto"/>
                <w:vAlign w:val="bottom"/>
              </w:tcPr>
            </w:tcPrChange>
          </w:tcPr>
          <w:p w14:paraId="531D41C1"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Change w:id="2640" w:author="Jose Eduardo VIU" w:date="2023-04-01T18:29:00Z">
              <w:tcPr>
                <w:tcW w:w="1360" w:type="dxa"/>
                <w:tcBorders>
                  <w:bottom w:val="single" w:sz="4" w:space="0" w:color="000000"/>
                  <w:right w:val="single" w:sz="4" w:space="0" w:color="000000"/>
                </w:tcBorders>
                <w:shd w:val="clear" w:color="auto" w:fill="auto"/>
                <w:vAlign w:val="bottom"/>
              </w:tcPr>
            </w:tcPrChange>
          </w:tcPr>
          <w:p w14:paraId="24706461" w14:textId="77777777" w:rsidR="00CB7E31"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del w:id="2641" w:author="Jose Eduardo VIU" w:date="2023-04-01T18:29:00Z">
              <w:r w:rsidDel="00EC154F">
                <w:rPr>
                  <w:rFonts w:ascii="Calibri" w:eastAsia="Times New Roman" w:hAnsi="Calibri" w:cs="Calibri"/>
                  <w:color w:val="000000"/>
                  <w:lang w:eastAsia="es-ES"/>
                </w:rPr>
                <w:delText>99048</w:delText>
              </w:r>
            </w:del>
          </w:p>
        </w:tc>
        <w:tc>
          <w:tcPr>
            <w:tcW w:w="3364" w:type="dxa"/>
            <w:tcBorders>
              <w:bottom w:val="single" w:sz="4" w:space="0" w:color="000000"/>
              <w:right w:val="single" w:sz="4" w:space="0" w:color="000000"/>
            </w:tcBorders>
            <w:shd w:val="clear" w:color="auto" w:fill="auto"/>
            <w:vAlign w:val="bottom"/>
            <w:tcPrChange w:id="2642" w:author="Jose Eduardo VIU" w:date="2023-04-01T18:29:00Z">
              <w:tcPr>
                <w:tcW w:w="3101" w:type="dxa"/>
                <w:tcBorders>
                  <w:bottom w:val="single" w:sz="4" w:space="0" w:color="000000"/>
                  <w:right w:val="single" w:sz="4" w:space="0" w:color="000000"/>
                </w:tcBorders>
                <w:shd w:val="clear" w:color="auto" w:fill="auto"/>
                <w:vAlign w:val="bottom"/>
              </w:tcPr>
            </w:tcPrChange>
          </w:tcPr>
          <w:p w14:paraId="06C799DC" w14:textId="77777777" w:rsidR="00CB7E31"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1773BE39" w14:textId="77777777" w:rsidR="00CB7E31" w:rsidRDefault="00CB7E31">
      <w:pPr>
        <w:spacing w:after="0" w:line="240" w:lineRule="auto"/>
        <w:jc w:val="center"/>
      </w:pPr>
    </w:p>
    <w:p w14:paraId="4E553FE9" w14:textId="77777777" w:rsidR="00CB7E31" w:rsidRDefault="00000000">
      <w:pPr>
        <w:keepNext/>
        <w:spacing w:after="0" w:line="240" w:lineRule="auto"/>
        <w:jc w:val="center"/>
      </w:pPr>
      <w:r>
        <w:rPr>
          <w:noProof/>
        </w:rPr>
        <w:lastRenderedPageBreak/>
        <w:drawing>
          <wp:inline distT="0" distB="0" distL="0" distR="0" wp14:anchorId="1A6C6DAF" wp14:editId="4CB89722">
            <wp:extent cx="4150995" cy="4067810"/>
            <wp:effectExtent l="0" t="0" r="0" b="0"/>
            <wp:docPr id="35"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9"/>
                    <pic:cNvPicPr>
                      <a:picLocks noChangeAspect="1" noChangeArrowheads="1"/>
                    </pic:cNvPicPr>
                  </pic:nvPicPr>
                  <pic:blipFill>
                    <a:blip r:embed="rId50"/>
                    <a:stretch>
                      <a:fillRect/>
                    </a:stretch>
                  </pic:blipFill>
                  <pic:spPr bwMode="auto">
                    <a:xfrm>
                      <a:off x="0" y="0"/>
                      <a:ext cx="4150995" cy="4067810"/>
                    </a:xfrm>
                    <a:prstGeom prst="rect">
                      <a:avLst/>
                    </a:prstGeom>
                  </pic:spPr>
                </pic:pic>
              </a:graphicData>
            </a:graphic>
          </wp:inline>
        </w:drawing>
      </w:r>
    </w:p>
    <w:p w14:paraId="3781B81E" w14:textId="7B258004" w:rsidR="00CB7E31" w:rsidRDefault="00000000">
      <w:pPr>
        <w:pStyle w:val="Descripcin"/>
      </w:pPr>
      <w:bookmarkStart w:id="2643" w:name="_Ref131075997"/>
      <w:bookmarkStart w:id="2644" w:name="_Toc131091295"/>
      <w:bookmarkStart w:id="2645" w:name="_Toc131874628"/>
      <w:r>
        <w:t xml:space="preserve">Ilustración </w:t>
      </w:r>
      <w:fldSimple w:instr=" SEQ Ilustración \* ARABIC ">
        <w:ins w:id="2646" w:author="Jose Eduardo VIU" w:date="2023-04-08T19:27:00Z">
          <w:r w:rsidR="00EA61B9">
            <w:rPr>
              <w:noProof/>
            </w:rPr>
            <w:t>38</w:t>
          </w:r>
        </w:ins>
        <w:ins w:id="2647" w:author="CAMARA GOMEZ, JOSE EDUARDO" w:date="2023-04-03T11:25:00Z">
          <w:del w:id="2648" w:author="Jose Eduardo VIU" w:date="2023-04-08T19:27:00Z">
            <w:r w:rsidR="00E21698" w:rsidDel="00EA61B9">
              <w:rPr>
                <w:noProof/>
              </w:rPr>
              <w:delText>38</w:delText>
            </w:r>
          </w:del>
        </w:ins>
        <w:del w:id="2649" w:author="Jose Eduardo VIU" w:date="2023-04-08T19:27:00Z">
          <w:r w:rsidDel="00EA61B9">
            <w:rPr>
              <w:noProof/>
            </w:rPr>
            <w:delText>35</w:delText>
          </w:r>
        </w:del>
      </w:fldSimple>
      <w:bookmarkEnd w:id="2643"/>
      <w:r>
        <w:t>. Errores RandomForest con mejores parámetros. Elaboración propia.</w:t>
      </w:r>
      <w:bookmarkEnd w:id="2644"/>
      <w:bookmarkEnd w:id="2645"/>
    </w:p>
    <w:p w14:paraId="06813503" w14:textId="77777777" w:rsidR="00CB7E31" w:rsidRDefault="00CB7E31">
      <w:pPr>
        <w:spacing w:after="0" w:line="240" w:lineRule="auto"/>
        <w:rPr>
          <w:rFonts w:eastAsiaTheme="majorEastAsia"/>
          <w:color w:val="000000" w:themeColor="text1"/>
          <w:sz w:val="32"/>
          <w:szCs w:val="32"/>
          <w:lang w:eastAsia="es-ES"/>
        </w:rPr>
      </w:pPr>
    </w:p>
    <w:p w14:paraId="25DB6CF6" w14:textId="77777777" w:rsidR="00CB7E31" w:rsidRDefault="00000000">
      <w:pPr>
        <w:pStyle w:val="Ttulo3"/>
        <w:numPr>
          <w:ilvl w:val="2"/>
          <w:numId w:val="12"/>
        </w:numPr>
        <w:pPrChange w:id="2650" w:author="CAMARA GOMEZ, JOSE EDUARDO" w:date="2023-04-03T11:05:00Z">
          <w:pPr>
            <w:pStyle w:val="Ttulo3"/>
          </w:pPr>
        </w:pPrChange>
      </w:pPr>
      <w:bookmarkStart w:id="2651" w:name="_Toc131874792"/>
      <w:r>
        <w:t>LazyPredict</w:t>
      </w:r>
      <w:bookmarkEnd w:id="2651"/>
    </w:p>
    <w:p w14:paraId="6DEFEE09" w14:textId="77777777" w:rsidR="00CB7E31" w:rsidRDefault="00000000">
      <w:pPr>
        <w:rPr>
          <w:lang w:eastAsia="es-ES"/>
        </w:rPr>
      </w:pPr>
      <w:r>
        <w:rPr>
          <w:lang w:eastAsia="es-ES"/>
        </w:rPr>
        <w:t>Tras la prueba de varias configuraciones del modelo de RandomForest, y obtener la clasificación de la importancia de las variables según el modelo de RandomForest entrenado, lo siguiente es decidir con qué otros modelos probar. Para facilitar este proceso y para poder hacernos una idea de como se comportarán una gran variedad de modelos en poco tiempo haremos uso de la herramienta de “Python” “LazyPredict”. Esta herramienta permite en su versión actual probar una gran cantidad de modelos de forma muy rápida y sencilla, y ofrece un ranking de los mismos en función de varios estimadores.</w:t>
      </w:r>
    </w:p>
    <w:p w14:paraId="288BB2DA" w14:textId="72E4CF6B" w:rsidR="00CB7E31" w:rsidDel="001F3694" w:rsidRDefault="00CB7E31">
      <w:pPr>
        <w:rPr>
          <w:del w:id="2652" w:author="Jose Eduardo VIU" w:date="2023-04-01T18:29:00Z"/>
          <w:lang w:eastAsia="es-ES"/>
        </w:rPr>
      </w:pPr>
    </w:p>
    <w:p w14:paraId="1259181C" w14:textId="77777777" w:rsidR="00CB7E31" w:rsidRDefault="00000000">
      <w:pPr>
        <w:rPr>
          <w:lang w:eastAsia="es-ES"/>
        </w:rPr>
      </w:pPr>
      <w:r>
        <w:rPr>
          <w:lang w:eastAsia="es-ES"/>
        </w:rPr>
        <w:t>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Adjusted R-Squared, R-Squared y RMSE.</w:t>
      </w:r>
    </w:p>
    <w:p w14:paraId="7EFEA583" w14:textId="77777777" w:rsidR="00CB7E31" w:rsidRDefault="00CB7E31">
      <w:pPr>
        <w:rPr>
          <w:lang w:eastAsia="es-ES"/>
        </w:rPr>
      </w:pPr>
    </w:p>
    <w:p w14:paraId="0A208D67" w14:textId="77548BD5" w:rsidR="00CB7E31" w:rsidDel="001F3694" w:rsidRDefault="00000000">
      <w:pPr>
        <w:rPr>
          <w:del w:id="2653" w:author="Jose Eduardo VIU" w:date="2023-04-01T18:29:00Z"/>
          <w:lang w:eastAsia="es-ES"/>
        </w:rPr>
      </w:pPr>
      <w:r>
        <w:rPr>
          <w:lang w:eastAsia="es-ES"/>
        </w:rPr>
        <w:lastRenderedPageBreak/>
        <w:t xml:space="preserve">En la prueba ejecutada desde el mismo cuaderno de “Jupter Notebook” </w:t>
      </w:r>
      <w:r>
        <w:rPr>
          <w:lang w:eastAsia="es-ES"/>
        </w:rPr>
        <w:fldChar w:fldCharType="begin"/>
      </w:r>
      <w:r>
        <w:rPr>
          <w:lang w:eastAsia="es-ES"/>
        </w:rPr>
        <w:instrText xml:space="preserve"> REF _Ref131065356 \h </w:instrText>
      </w:r>
      <w:r>
        <w:rPr>
          <w:lang w:eastAsia="es-ES"/>
        </w:rPr>
      </w:r>
      <w:r>
        <w:rPr>
          <w:lang w:eastAsia="es-ES"/>
        </w:rPr>
        <w:fldChar w:fldCharType="separate"/>
      </w:r>
      <w:ins w:id="2654" w:author="Jose Eduardo VIU" w:date="2023-04-08T19:27:00Z">
        <w:r w:rsidR="00EA61B9">
          <w:t>Regresión RandomForest</w:t>
        </w:r>
      </w:ins>
      <w:ins w:id="2655" w:author="CAMARA GOMEZ, JOSE EDUARDO" w:date="2023-04-03T11:25:00Z">
        <w:del w:id="2656" w:author="Jose Eduardo VIU" w:date="2023-04-08T19:27:00Z">
          <w:r w:rsidR="00E21698" w:rsidDel="00EA61B9">
            <w:delText>Regresión RandomForest</w:delText>
          </w:r>
        </w:del>
      </w:ins>
      <w:del w:id="2657" w:author="Jose Eduardo VIU" w:date="2023-04-08T19:27:00Z">
        <w:r w:rsidDel="00EA61B9">
          <w:rPr>
            <w:lang w:eastAsia="es-ES"/>
          </w:rPr>
          <w:delText>Regresión RandomForest</w:delText>
        </w:r>
      </w:del>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ins w:id="2658" w:author="Jose Eduardo VIU" w:date="2023-04-08T19:27:00Z">
        <w:r w:rsidR="00EA61B9">
          <w:t xml:space="preserve">Tabla </w:t>
        </w:r>
        <w:r w:rsidR="00EA61B9">
          <w:rPr>
            <w:noProof/>
          </w:rPr>
          <w:t>8</w:t>
        </w:r>
      </w:ins>
      <w:ins w:id="2659" w:author="CAMARA GOMEZ, JOSE EDUARDO" w:date="2023-04-03T11:25:00Z">
        <w:del w:id="2660" w:author="Jose Eduardo VIU" w:date="2023-04-08T19:27:00Z">
          <w:r w:rsidR="00E21698" w:rsidDel="00EA61B9">
            <w:delText xml:space="preserve">Tabla </w:delText>
          </w:r>
          <w:r w:rsidR="00E21698" w:rsidDel="00EA61B9">
            <w:rPr>
              <w:noProof/>
            </w:rPr>
            <w:delText>8</w:delText>
          </w:r>
        </w:del>
      </w:ins>
      <w:del w:id="2661" w:author="Jose Eduardo VIU" w:date="2023-04-08T19:27:00Z">
        <w:r w:rsidDel="00EA61B9">
          <w:rPr>
            <w:lang w:eastAsia="es-ES"/>
          </w:rPr>
          <w:delText>Tabla 8</w:delText>
        </w:r>
      </w:del>
      <w:r>
        <w:rPr>
          <w:lang w:eastAsia="es-ES"/>
        </w:rPr>
        <w:fldChar w:fldCharType="end"/>
      </w:r>
      <w:r>
        <w:rPr>
          <w:lang w:eastAsia="es-ES"/>
        </w:rPr>
        <w:t>.</w:t>
      </w:r>
    </w:p>
    <w:p w14:paraId="1DDD50CF" w14:textId="77777777" w:rsidR="00CB7E31" w:rsidRDefault="00CB7E31">
      <w:pPr>
        <w:rPr>
          <w:lang w:eastAsia="es-ES"/>
        </w:rPr>
      </w:pPr>
    </w:p>
    <w:p w14:paraId="4E71C501" w14:textId="607E2968" w:rsidR="00CB7E31" w:rsidRDefault="00000000">
      <w:pPr>
        <w:pStyle w:val="Descripcin"/>
        <w:keepNext/>
      </w:pPr>
      <w:bookmarkStart w:id="2662" w:name="_Ref131100801"/>
      <w:bookmarkStart w:id="2663" w:name="_Toc131874587"/>
      <w:r>
        <w:t xml:space="preserve">Tabla </w:t>
      </w:r>
      <w:fldSimple w:instr=" SEQ Tabla \* ARABIC ">
        <w:r w:rsidR="00EA61B9">
          <w:rPr>
            <w:noProof/>
          </w:rPr>
          <w:t>8</w:t>
        </w:r>
      </w:fldSimple>
      <w:bookmarkEnd w:id="2662"/>
      <w:r>
        <w:t>. Ranking de modelos segun LazyPredict. Elaboración propia.</w:t>
      </w:r>
      <w:bookmarkEnd w:id="2663"/>
    </w:p>
    <w:tbl>
      <w:tblPr>
        <w:tblW w:w="7171" w:type="dxa"/>
        <w:jc w:val="center"/>
        <w:tblLayout w:type="fixed"/>
        <w:tblCellMar>
          <w:left w:w="70" w:type="dxa"/>
          <w:right w:w="70" w:type="dxa"/>
        </w:tblCellMar>
        <w:tblLook w:val="04A0" w:firstRow="1" w:lastRow="0" w:firstColumn="1" w:lastColumn="0" w:noHBand="0" w:noVBand="1"/>
        <w:tblPrChange w:id="2664" w:author="Jose Eduardo VIU" w:date="2023-04-01T18:30:00Z">
          <w:tblPr>
            <w:tblW w:w="7064" w:type="dxa"/>
            <w:jc w:val="center"/>
            <w:tblLayout w:type="fixed"/>
            <w:tblCellMar>
              <w:left w:w="70" w:type="dxa"/>
              <w:right w:w="70" w:type="dxa"/>
            </w:tblCellMar>
            <w:tblLook w:val="04A0" w:firstRow="1" w:lastRow="0" w:firstColumn="1" w:lastColumn="0" w:noHBand="0" w:noVBand="1"/>
          </w:tblPr>
        </w:tblPrChange>
      </w:tblPr>
      <w:tblGrid>
        <w:gridCol w:w="3939"/>
        <w:gridCol w:w="1615"/>
        <w:gridCol w:w="1617"/>
        <w:tblGridChange w:id="2665">
          <w:tblGrid>
            <w:gridCol w:w="3880"/>
            <w:gridCol w:w="1591"/>
            <w:gridCol w:w="1593"/>
          </w:tblGrid>
        </w:tblGridChange>
      </w:tblGrid>
      <w:tr w:rsidR="00CB7E31" w:rsidRPr="001F3694" w14:paraId="524D85EE" w14:textId="77777777" w:rsidTr="001F3694">
        <w:trPr>
          <w:trHeight w:val="275"/>
          <w:jc w:val="center"/>
          <w:trPrChange w:id="2666" w:author="Jose Eduardo VIU" w:date="2023-04-01T18:30:00Z">
            <w:trPr>
              <w:trHeight w:val="287"/>
              <w:jc w:val="center"/>
            </w:trPr>
          </w:trPrChange>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Change w:id="2667" w:author="Jose Eduardo VIU" w:date="2023-04-01T18:30:00Z">
              <w:tcPr>
                <w:tcW w:w="3880" w:type="dxa"/>
                <w:tcBorders>
                  <w:top w:val="single" w:sz="4" w:space="0" w:color="000000"/>
                  <w:left w:val="single" w:sz="4" w:space="0" w:color="000000"/>
                  <w:bottom w:val="single" w:sz="4" w:space="0" w:color="000000"/>
                  <w:right w:val="single" w:sz="4" w:space="0" w:color="000000"/>
                </w:tcBorders>
                <w:shd w:val="clear" w:color="000000" w:fill="000000"/>
                <w:vAlign w:val="bottom"/>
              </w:tcPr>
            </w:tcPrChange>
          </w:tcPr>
          <w:p w14:paraId="7D9F8CD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Change w:id="2668"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2669" w:author="Jose Eduardo VIU" w:date="2023-04-01T18:30:00Z">
                  <w:rPr>
                    <w:rFonts w:ascii="Calibri" w:eastAsia="Times New Roman" w:hAnsi="Calibri" w:cs="Calibri"/>
                    <w:b/>
                    <w:bCs/>
                    <w:color w:val="FFFFFF"/>
                    <w:lang w:eastAsia="es-ES"/>
                  </w:rPr>
                </w:rPrChange>
              </w:rPr>
              <w:t>Modelo</w:t>
            </w:r>
          </w:p>
        </w:tc>
        <w:tc>
          <w:tcPr>
            <w:tcW w:w="1615" w:type="dxa"/>
            <w:tcBorders>
              <w:top w:val="single" w:sz="4" w:space="0" w:color="000000"/>
              <w:bottom w:val="single" w:sz="4" w:space="0" w:color="000000"/>
              <w:right w:val="single" w:sz="4" w:space="0" w:color="000000"/>
            </w:tcBorders>
            <w:shd w:val="clear" w:color="000000" w:fill="000000"/>
            <w:vAlign w:val="bottom"/>
            <w:tcPrChange w:id="2670" w:author="Jose Eduardo VIU" w:date="2023-04-01T18:30:00Z">
              <w:tcPr>
                <w:tcW w:w="1591" w:type="dxa"/>
                <w:tcBorders>
                  <w:top w:val="single" w:sz="4" w:space="0" w:color="000000"/>
                  <w:bottom w:val="single" w:sz="4" w:space="0" w:color="000000"/>
                  <w:right w:val="single" w:sz="4" w:space="0" w:color="000000"/>
                </w:tcBorders>
                <w:shd w:val="clear" w:color="000000" w:fill="000000"/>
                <w:vAlign w:val="bottom"/>
              </w:tcPr>
            </w:tcPrChange>
          </w:tcPr>
          <w:p w14:paraId="6CEB9110" w14:textId="77777777" w:rsidR="00CB7E31" w:rsidRPr="001F3694"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Change w:id="2671"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2672" w:author="Jose Eduardo VIU" w:date="2023-04-01T18:30:00Z">
                  <w:rPr>
                    <w:rFonts w:ascii="Calibri" w:eastAsia="Times New Roman" w:hAnsi="Calibri" w:cs="Calibri"/>
                    <w:b/>
                    <w:bCs/>
                    <w:color w:val="FFFFFF"/>
                    <w:lang w:eastAsia="es-ES"/>
                  </w:rPr>
                </w:rPrChange>
              </w:rPr>
              <w:t>R2 Ajustado</w:t>
            </w:r>
          </w:p>
        </w:tc>
        <w:tc>
          <w:tcPr>
            <w:tcW w:w="1617" w:type="dxa"/>
            <w:tcBorders>
              <w:top w:val="single" w:sz="4" w:space="0" w:color="000000"/>
              <w:bottom w:val="single" w:sz="4" w:space="0" w:color="000000"/>
              <w:right w:val="single" w:sz="4" w:space="0" w:color="000000"/>
            </w:tcBorders>
            <w:shd w:val="clear" w:color="000000" w:fill="000000"/>
            <w:vAlign w:val="bottom"/>
            <w:tcPrChange w:id="2673" w:author="Jose Eduardo VIU" w:date="2023-04-01T18:30:00Z">
              <w:tcPr>
                <w:tcW w:w="1593" w:type="dxa"/>
                <w:tcBorders>
                  <w:top w:val="single" w:sz="4" w:space="0" w:color="000000"/>
                  <w:bottom w:val="single" w:sz="4" w:space="0" w:color="000000"/>
                  <w:right w:val="single" w:sz="4" w:space="0" w:color="000000"/>
                </w:tcBorders>
                <w:shd w:val="clear" w:color="000000" w:fill="000000"/>
                <w:vAlign w:val="bottom"/>
              </w:tcPr>
            </w:tcPrChange>
          </w:tcPr>
          <w:p w14:paraId="2428F50C" w14:textId="77777777" w:rsidR="00CB7E31" w:rsidRPr="001F3694"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Change w:id="2674" w:author="Jose Eduardo VIU" w:date="2023-04-01T18:30:00Z">
                  <w:rPr>
                    <w:rFonts w:ascii="Calibri" w:eastAsia="Times New Roman" w:hAnsi="Calibri" w:cs="Calibri"/>
                    <w:b/>
                    <w:bCs/>
                    <w:color w:val="FFFFFF"/>
                    <w:lang w:eastAsia="es-ES"/>
                  </w:rPr>
                </w:rPrChange>
              </w:rPr>
            </w:pPr>
            <w:r w:rsidRPr="001F3694">
              <w:rPr>
                <w:rFonts w:asciiTheme="minorHAnsi" w:eastAsia="Times New Roman" w:hAnsiTheme="minorHAnsi" w:cstheme="minorHAnsi"/>
                <w:b/>
                <w:bCs/>
                <w:color w:val="FFFFFF"/>
                <w:sz w:val="18"/>
                <w:szCs w:val="18"/>
                <w:lang w:eastAsia="es-ES"/>
                <w:rPrChange w:id="2675" w:author="Jose Eduardo VIU" w:date="2023-04-01T18:30:00Z">
                  <w:rPr>
                    <w:rFonts w:ascii="Calibri" w:eastAsia="Times New Roman" w:hAnsi="Calibri" w:cs="Calibri"/>
                    <w:b/>
                    <w:bCs/>
                    <w:color w:val="FFFFFF"/>
                    <w:lang w:eastAsia="es-ES"/>
                  </w:rPr>
                </w:rPrChange>
              </w:rPr>
              <w:t>RMSE</w:t>
            </w:r>
          </w:p>
        </w:tc>
      </w:tr>
      <w:tr w:rsidR="00CB7E31" w:rsidRPr="001F3694" w14:paraId="58E9E381" w14:textId="77777777" w:rsidTr="001F3694">
        <w:trPr>
          <w:trHeight w:val="275"/>
          <w:jc w:val="center"/>
          <w:trPrChange w:id="267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67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317DAA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79" w:author="Jose Eduardo VIU" w:date="2023-04-01T18:30:00Z">
                  <w:rPr>
                    <w:rFonts w:ascii="Calibri" w:eastAsia="Times New Roman" w:hAnsi="Calibri" w:cs="Calibri"/>
                    <w:color w:val="000000"/>
                    <w:lang w:eastAsia="es-ES"/>
                  </w:rPr>
                </w:rPrChange>
              </w:rPr>
              <w:t>HistGradientBoostingRegressor</w:t>
            </w:r>
          </w:p>
        </w:tc>
        <w:tc>
          <w:tcPr>
            <w:tcW w:w="1615" w:type="dxa"/>
            <w:tcBorders>
              <w:bottom w:val="single" w:sz="4" w:space="0" w:color="000000"/>
              <w:right w:val="single" w:sz="4" w:space="0" w:color="000000"/>
            </w:tcBorders>
            <w:shd w:val="clear" w:color="auto" w:fill="auto"/>
            <w:vAlign w:val="bottom"/>
            <w:tcPrChange w:id="2680" w:author="Jose Eduardo VIU" w:date="2023-04-01T18:30:00Z">
              <w:tcPr>
                <w:tcW w:w="1591" w:type="dxa"/>
                <w:tcBorders>
                  <w:bottom w:val="single" w:sz="4" w:space="0" w:color="000000"/>
                  <w:right w:val="single" w:sz="4" w:space="0" w:color="000000"/>
                </w:tcBorders>
                <w:shd w:val="clear" w:color="auto" w:fill="auto"/>
                <w:vAlign w:val="bottom"/>
              </w:tcPr>
            </w:tcPrChange>
          </w:tcPr>
          <w:p w14:paraId="452AD37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8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82"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2683" w:author="Jose Eduardo VIU" w:date="2023-04-01T18:30:00Z">
              <w:tcPr>
                <w:tcW w:w="1593" w:type="dxa"/>
                <w:tcBorders>
                  <w:bottom w:val="single" w:sz="4" w:space="0" w:color="000000"/>
                  <w:right w:val="single" w:sz="4" w:space="0" w:color="000000"/>
                </w:tcBorders>
                <w:shd w:val="clear" w:color="auto" w:fill="auto"/>
                <w:vAlign w:val="bottom"/>
              </w:tcPr>
            </w:tcPrChange>
          </w:tcPr>
          <w:p w14:paraId="16FF3D9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8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85" w:author="Jose Eduardo VIU" w:date="2023-04-01T18:30:00Z">
                  <w:rPr>
                    <w:rFonts w:ascii="Calibri" w:eastAsia="Times New Roman" w:hAnsi="Calibri" w:cs="Calibri"/>
                    <w:color w:val="000000"/>
                    <w:lang w:eastAsia="es-ES"/>
                  </w:rPr>
                </w:rPrChange>
              </w:rPr>
              <w:t xml:space="preserve">                 0,03</w:t>
            </w:r>
          </w:p>
        </w:tc>
      </w:tr>
      <w:tr w:rsidR="00CB7E31" w:rsidRPr="001F3694" w14:paraId="3572AB8C" w14:textId="77777777" w:rsidTr="001F3694">
        <w:trPr>
          <w:trHeight w:val="275"/>
          <w:jc w:val="center"/>
          <w:trPrChange w:id="268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68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FC9A10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89" w:author="Jose Eduardo VIU" w:date="2023-04-01T18:30:00Z">
                  <w:rPr>
                    <w:rFonts w:ascii="Calibri" w:eastAsia="Times New Roman" w:hAnsi="Calibri" w:cs="Calibri"/>
                    <w:color w:val="000000"/>
                    <w:lang w:eastAsia="es-ES"/>
                  </w:rPr>
                </w:rPrChange>
              </w:rPr>
              <w:t>LGBMRegressor</w:t>
            </w:r>
          </w:p>
        </w:tc>
        <w:tc>
          <w:tcPr>
            <w:tcW w:w="1615" w:type="dxa"/>
            <w:tcBorders>
              <w:bottom w:val="single" w:sz="4" w:space="0" w:color="000000"/>
              <w:right w:val="single" w:sz="4" w:space="0" w:color="000000"/>
            </w:tcBorders>
            <w:shd w:val="clear" w:color="auto" w:fill="auto"/>
            <w:vAlign w:val="bottom"/>
            <w:tcPrChange w:id="2690" w:author="Jose Eduardo VIU" w:date="2023-04-01T18:30:00Z">
              <w:tcPr>
                <w:tcW w:w="1591" w:type="dxa"/>
                <w:tcBorders>
                  <w:bottom w:val="single" w:sz="4" w:space="0" w:color="000000"/>
                  <w:right w:val="single" w:sz="4" w:space="0" w:color="000000"/>
                </w:tcBorders>
                <w:shd w:val="clear" w:color="auto" w:fill="auto"/>
                <w:vAlign w:val="bottom"/>
              </w:tcPr>
            </w:tcPrChange>
          </w:tcPr>
          <w:p w14:paraId="1534841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9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92"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2693" w:author="Jose Eduardo VIU" w:date="2023-04-01T18:30:00Z">
              <w:tcPr>
                <w:tcW w:w="1593" w:type="dxa"/>
                <w:tcBorders>
                  <w:bottom w:val="single" w:sz="4" w:space="0" w:color="000000"/>
                  <w:right w:val="single" w:sz="4" w:space="0" w:color="000000"/>
                </w:tcBorders>
                <w:shd w:val="clear" w:color="auto" w:fill="auto"/>
                <w:vAlign w:val="bottom"/>
              </w:tcPr>
            </w:tcPrChange>
          </w:tcPr>
          <w:p w14:paraId="1ABBE5F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9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95" w:author="Jose Eduardo VIU" w:date="2023-04-01T18:30:00Z">
                  <w:rPr>
                    <w:rFonts w:ascii="Calibri" w:eastAsia="Times New Roman" w:hAnsi="Calibri" w:cs="Calibri"/>
                    <w:color w:val="000000"/>
                    <w:lang w:eastAsia="es-ES"/>
                  </w:rPr>
                </w:rPrChange>
              </w:rPr>
              <w:t xml:space="preserve">                 0,03</w:t>
            </w:r>
          </w:p>
        </w:tc>
      </w:tr>
      <w:tr w:rsidR="00CB7E31" w:rsidRPr="001F3694" w14:paraId="2FD16FF1" w14:textId="77777777" w:rsidTr="001F3694">
        <w:trPr>
          <w:trHeight w:val="275"/>
          <w:jc w:val="center"/>
          <w:trPrChange w:id="269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69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B2BD9C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6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699" w:author="Jose Eduardo VIU" w:date="2023-04-01T18:30:00Z">
                  <w:rPr>
                    <w:rFonts w:ascii="Calibri" w:eastAsia="Times New Roman" w:hAnsi="Calibri" w:cs="Calibri"/>
                    <w:color w:val="000000"/>
                    <w:lang w:eastAsia="es-ES"/>
                  </w:rPr>
                </w:rPrChange>
              </w:rPr>
              <w:t>ExtraTreesRegressor</w:t>
            </w:r>
          </w:p>
        </w:tc>
        <w:tc>
          <w:tcPr>
            <w:tcW w:w="1615" w:type="dxa"/>
            <w:tcBorders>
              <w:bottom w:val="single" w:sz="4" w:space="0" w:color="000000"/>
              <w:right w:val="single" w:sz="4" w:space="0" w:color="000000"/>
            </w:tcBorders>
            <w:shd w:val="clear" w:color="auto" w:fill="auto"/>
            <w:vAlign w:val="bottom"/>
            <w:tcPrChange w:id="2700" w:author="Jose Eduardo VIU" w:date="2023-04-01T18:30:00Z">
              <w:tcPr>
                <w:tcW w:w="1591" w:type="dxa"/>
                <w:tcBorders>
                  <w:bottom w:val="single" w:sz="4" w:space="0" w:color="000000"/>
                  <w:right w:val="single" w:sz="4" w:space="0" w:color="000000"/>
                </w:tcBorders>
                <w:shd w:val="clear" w:color="auto" w:fill="auto"/>
                <w:vAlign w:val="bottom"/>
              </w:tcPr>
            </w:tcPrChange>
          </w:tcPr>
          <w:p w14:paraId="2C4E587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0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02" w:author="Jose Eduardo VIU" w:date="2023-04-01T18:30:00Z">
                  <w:rPr>
                    <w:rFonts w:ascii="Calibri" w:eastAsia="Times New Roman" w:hAnsi="Calibri" w:cs="Calibri"/>
                    <w:color w:val="000000"/>
                    <w:lang w:eastAsia="es-ES"/>
                  </w:rPr>
                </w:rPrChange>
              </w:rPr>
              <w:t xml:space="preserve">                 0,85</w:t>
            </w:r>
          </w:p>
        </w:tc>
        <w:tc>
          <w:tcPr>
            <w:tcW w:w="1617" w:type="dxa"/>
            <w:tcBorders>
              <w:bottom w:val="single" w:sz="4" w:space="0" w:color="000000"/>
              <w:right w:val="single" w:sz="4" w:space="0" w:color="000000"/>
            </w:tcBorders>
            <w:shd w:val="clear" w:color="auto" w:fill="auto"/>
            <w:vAlign w:val="bottom"/>
            <w:tcPrChange w:id="2703" w:author="Jose Eduardo VIU" w:date="2023-04-01T18:30:00Z">
              <w:tcPr>
                <w:tcW w:w="1593" w:type="dxa"/>
                <w:tcBorders>
                  <w:bottom w:val="single" w:sz="4" w:space="0" w:color="000000"/>
                  <w:right w:val="single" w:sz="4" w:space="0" w:color="000000"/>
                </w:tcBorders>
                <w:shd w:val="clear" w:color="auto" w:fill="auto"/>
                <w:vAlign w:val="bottom"/>
              </w:tcPr>
            </w:tcPrChange>
          </w:tcPr>
          <w:p w14:paraId="54A3ED3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0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05" w:author="Jose Eduardo VIU" w:date="2023-04-01T18:30:00Z">
                  <w:rPr>
                    <w:rFonts w:ascii="Calibri" w:eastAsia="Times New Roman" w:hAnsi="Calibri" w:cs="Calibri"/>
                    <w:color w:val="000000"/>
                    <w:lang w:eastAsia="es-ES"/>
                  </w:rPr>
                </w:rPrChange>
              </w:rPr>
              <w:t xml:space="preserve">                 0,03</w:t>
            </w:r>
          </w:p>
        </w:tc>
      </w:tr>
      <w:tr w:rsidR="00CB7E31" w:rsidRPr="001F3694" w14:paraId="660FB0B2" w14:textId="77777777" w:rsidTr="001F3694">
        <w:trPr>
          <w:trHeight w:val="275"/>
          <w:jc w:val="center"/>
          <w:trPrChange w:id="270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0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0C0332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09" w:author="Jose Eduardo VIU" w:date="2023-04-01T18:30:00Z">
                  <w:rPr>
                    <w:rFonts w:ascii="Calibri" w:eastAsia="Times New Roman" w:hAnsi="Calibri" w:cs="Calibri"/>
                    <w:color w:val="000000"/>
                    <w:lang w:eastAsia="es-ES"/>
                  </w:rPr>
                </w:rPrChange>
              </w:rPr>
              <w:t>XGBRegressor</w:t>
            </w:r>
          </w:p>
        </w:tc>
        <w:tc>
          <w:tcPr>
            <w:tcW w:w="1615" w:type="dxa"/>
            <w:tcBorders>
              <w:bottom w:val="single" w:sz="4" w:space="0" w:color="000000"/>
              <w:right w:val="single" w:sz="4" w:space="0" w:color="000000"/>
            </w:tcBorders>
            <w:shd w:val="clear" w:color="auto" w:fill="auto"/>
            <w:vAlign w:val="bottom"/>
            <w:tcPrChange w:id="2710" w:author="Jose Eduardo VIU" w:date="2023-04-01T18:30:00Z">
              <w:tcPr>
                <w:tcW w:w="1591" w:type="dxa"/>
                <w:tcBorders>
                  <w:bottom w:val="single" w:sz="4" w:space="0" w:color="000000"/>
                  <w:right w:val="single" w:sz="4" w:space="0" w:color="000000"/>
                </w:tcBorders>
                <w:shd w:val="clear" w:color="auto" w:fill="auto"/>
                <w:vAlign w:val="bottom"/>
              </w:tcPr>
            </w:tcPrChange>
          </w:tcPr>
          <w:p w14:paraId="3877981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1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12" w:author="Jose Eduardo VIU" w:date="2023-04-01T18:30:00Z">
                  <w:rPr>
                    <w:rFonts w:ascii="Calibri" w:eastAsia="Times New Roman" w:hAnsi="Calibri" w:cs="Calibri"/>
                    <w:color w:val="000000"/>
                    <w:lang w:eastAsia="es-ES"/>
                  </w:rPr>
                </w:rPrChange>
              </w:rPr>
              <w:t xml:space="preserve">                 0,84</w:t>
            </w:r>
          </w:p>
        </w:tc>
        <w:tc>
          <w:tcPr>
            <w:tcW w:w="1617" w:type="dxa"/>
            <w:tcBorders>
              <w:bottom w:val="single" w:sz="4" w:space="0" w:color="000000"/>
              <w:right w:val="single" w:sz="4" w:space="0" w:color="000000"/>
            </w:tcBorders>
            <w:shd w:val="clear" w:color="auto" w:fill="auto"/>
            <w:vAlign w:val="bottom"/>
            <w:tcPrChange w:id="2713" w:author="Jose Eduardo VIU" w:date="2023-04-01T18:30:00Z">
              <w:tcPr>
                <w:tcW w:w="1593" w:type="dxa"/>
                <w:tcBorders>
                  <w:bottom w:val="single" w:sz="4" w:space="0" w:color="000000"/>
                  <w:right w:val="single" w:sz="4" w:space="0" w:color="000000"/>
                </w:tcBorders>
                <w:shd w:val="clear" w:color="auto" w:fill="auto"/>
                <w:vAlign w:val="bottom"/>
              </w:tcPr>
            </w:tcPrChange>
          </w:tcPr>
          <w:p w14:paraId="5F128F4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1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15" w:author="Jose Eduardo VIU" w:date="2023-04-01T18:30:00Z">
                  <w:rPr>
                    <w:rFonts w:ascii="Calibri" w:eastAsia="Times New Roman" w:hAnsi="Calibri" w:cs="Calibri"/>
                    <w:color w:val="000000"/>
                    <w:lang w:eastAsia="es-ES"/>
                  </w:rPr>
                </w:rPrChange>
              </w:rPr>
              <w:t xml:space="preserve">                 0,03</w:t>
            </w:r>
          </w:p>
        </w:tc>
      </w:tr>
      <w:tr w:rsidR="00CB7E31" w:rsidRPr="001F3694" w14:paraId="61AFD473" w14:textId="77777777" w:rsidTr="001F3694">
        <w:trPr>
          <w:trHeight w:val="275"/>
          <w:jc w:val="center"/>
          <w:trPrChange w:id="271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1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2FA79F4"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19" w:author="Jose Eduardo VIU" w:date="2023-04-01T18:30:00Z">
                  <w:rPr>
                    <w:rFonts w:ascii="Calibri" w:eastAsia="Times New Roman" w:hAnsi="Calibri" w:cs="Calibri"/>
                    <w:color w:val="000000"/>
                    <w:lang w:eastAsia="es-ES"/>
                  </w:rPr>
                </w:rPrChange>
              </w:rPr>
              <w:t>RandomForestRegressor</w:t>
            </w:r>
          </w:p>
        </w:tc>
        <w:tc>
          <w:tcPr>
            <w:tcW w:w="1615" w:type="dxa"/>
            <w:tcBorders>
              <w:bottom w:val="single" w:sz="4" w:space="0" w:color="000000"/>
              <w:right w:val="single" w:sz="4" w:space="0" w:color="000000"/>
            </w:tcBorders>
            <w:shd w:val="clear" w:color="auto" w:fill="auto"/>
            <w:vAlign w:val="bottom"/>
            <w:tcPrChange w:id="2720" w:author="Jose Eduardo VIU" w:date="2023-04-01T18:30:00Z">
              <w:tcPr>
                <w:tcW w:w="1591" w:type="dxa"/>
                <w:tcBorders>
                  <w:bottom w:val="single" w:sz="4" w:space="0" w:color="000000"/>
                  <w:right w:val="single" w:sz="4" w:space="0" w:color="000000"/>
                </w:tcBorders>
                <w:shd w:val="clear" w:color="auto" w:fill="auto"/>
                <w:vAlign w:val="bottom"/>
              </w:tcPr>
            </w:tcPrChange>
          </w:tcPr>
          <w:p w14:paraId="5E253E9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2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22" w:author="Jose Eduardo VIU" w:date="2023-04-01T18:30:00Z">
                  <w:rPr>
                    <w:rFonts w:ascii="Calibri" w:eastAsia="Times New Roman" w:hAnsi="Calibri" w:cs="Calibri"/>
                    <w:color w:val="000000"/>
                    <w:lang w:eastAsia="es-ES"/>
                  </w:rPr>
                </w:rPrChange>
              </w:rPr>
              <w:t xml:space="preserve">                 0,83</w:t>
            </w:r>
          </w:p>
        </w:tc>
        <w:tc>
          <w:tcPr>
            <w:tcW w:w="1617" w:type="dxa"/>
            <w:tcBorders>
              <w:bottom w:val="single" w:sz="4" w:space="0" w:color="000000"/>
              <w:right w:val="single" w:sz="4" w:space="0" w:color="000000"/>
            </w:tcBorders>
            <w:shd w:val="clear" w:color="auto" w:fill="auto"/>
            <w:vAlign w:val="bottom"/>
            <w:tcPrChange w:id="2723" w:author="Jose Eduardo VIU" w:date="2023-04-01T18:30:00Z">
              <w:tcPr>
                <w:tcW w:w="1593" w:type="dxa"/>
                <w:tcBorders>
                  <w:bottom w:val="single" w:sz="4" w:space="0" w:color="000000"/>
                  <w:right w:val="single" w:sz="4" w:space="0" w:color="000000"/>
                </w:tcBorders>
                <w:shd w:val="clear" w:color="auto" w:fill="auto"/>
                <w:vAlign w:val="bottom"/>
              </w:tcPr>
            </w:tcPrChange>
          </w:tcPr>
          <w:p w14:paraId="55DEDC2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2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25" w:author="Jose Eduardo VIU" w:date="2023-04-01T18:30:00Z">
                  <w:rPr>
                    <w:rFonts w:ascii="Calibri" w:eastAsia="Times New Roman" w:hAnsi="Calibri" w:cs="Calibri"/>
                    <w:color w:val="000000"/>
                    <w:lang w:eastAsia="es-ES"/>
                  </w:rPr>
                </w:rPrChange>
              </w:rPr>
              <w:t xml:space="preserve">                 0,03</w:t>
            </w:r>
          </w:p>
        </w:tc>
      </w:tr>
      <w:tr w:rsidR="00CB7E31" w:rsidRPr="001F3694" w14:paraId="3C410DBC" w14:textId="77777777" w:rsidTr="001F3694">
        <w:trPr>
          <w:trHeight w:val="275"/>
          <w:jc w:val="center"/>
          <w:trPrChange w:id="272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2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176204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29" w:author="Jose Eduardo VIU" w:date="2023-04-01T18:30:00Z">
                  <w:rPr>
                    <w:rFonts w:ascii="Calibri" w:eastAsia="Times New Roman" w:hAnsi="Calibri" w:cs="Calibri"/>
                    <w:color w:val="000000"/>
                    <w:lang w:eastAsia="es-ES"/>
                  </w:rPr>
                </w:rPrChange>
              </w:rPr>
              <w:t>NuSVR</w:t>
            </w:r>
          </w:p>
        </w:tc>
        <w:tc>
          <w:tcPr>
            <w:tcW w:w="1615" w:type="dxa"/>
            <w:tcBorders>
              <w:bottom w:val="single" w:sz="4" w:space="0" w:color="000000"/>
              <w:right w:val="single" w:sz="4" w:space="0" w:color="000000"/>
            </w:tcBorders>
            <w:shd w:val="clear" w:color="auto" w:fill="auto"/>
            <w:vAlign w:val="bottom"/>
            <w:tcPrChange w:id="2730" w:author="Jose Eduardo VIU" w:date="2023-04-01T18:30:00Z">
              <w:tcPr>
                <w:tcW w:w="1591" w:type="dxa"/>
                <w:tcBorders>
                  <w:bottom w:val="single" w:sz="4" w:space="0" w:color="000000"/>
                  <w:right w:val="single" w:sz="4" w:space="0" w:color="000000"/>
                </w:tcBorders>
                <w:shd w:val="clear" w:color="auto" w:fill="auto"/>
                <w:vAlign w:val="bottom"/>
              </w:tcPr>
            </w:tcPrChange>
          </w:tcPr>
          <w:p w14:paraId="1BC1689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3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32" w:author="Jose Eduardo VIU" w:date="2023-04-01T18:30:00Z">
                  <w:rPr>
                    <w:rFonts w:ascii="Calibri" w:eastAsia="Times New Roman" w:hAnsi="Calibri" w:cs="Calibri"/>
                    <w:color w:val="000000"/>
                    <w:lang w:eastAsia="es-ES"/>
                  </w:rPr>
                </w:rPrChange>
              </w:rPr>
              <w:t xml:space="preserve">                 0,82</w:t>
            </w:r>
          </w:p>
        </w:tc>
        <w:tc>
          <w:tcPr>
            <w:tcW w:w="1617" w:type="dxa"/>
            <w:tcBorders>
              <w:bottom w:val="single" w:sz="4" w:space="0" w:color="000000"/>
              <w:right w:val="single" w:sz="4" w:space="0" w:color="000000"/>
            </w:tcBorders>
            <w:shd w:val="clear" w:color="auto" w:fill="auto"/>
            <w:vAlign w:val="bottom"/>
            <w:tcPrChange w:id="2733" w:author="Jose Eduardo VIU" w:date="2023-04-01T18:30:00Z">
              <w:tcPr>
                <w:tcW w:w="1593" w:type="dxa"/>
                <w:tcBorders>
                  <w:bottom w:val="single" w:sz="4" w:space="0" w:color="000000"/>
                  <w:right w:val="single" w:sz="4" w:space="0" w:color="000000"/>
                </w:tcBorders>
                <w:shd w:val="clear" w:color="auto" w:fill="auto"/>
                <w:vAlign w:val="bottom"/>
              </w:tcPr>
            </w:tcPrChange>
          </w:tcPr>
          <w:p w14:paraId="65D5203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3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35" w:author="Jose Eduardo VIU" w:date="2023-04-01T18:30:00Z">
                  <w:rPr>
                    <w:rFonts w:ascii="Calibri" w:eastAsia="Times New Roman" w:hAnsi="Calibri" w:cs="Calibri"/>
                    <w:color w:val="000000"/>
                    <w:lang w:eastAsia="es-ES"/>
                  </w:rPr>
                </w:rPrChange>
              </w:rPr>
              <w:t xml:space="preserve">                 0,04</w:t>
            </w:r>
          </w:p>
        </w:tc>
      </w:tr>
      <w:tr w:rsidR="00CB7E31" w:rsidRPr="001F3694" w14:paraId="0FFB2787" w14:textId="77777777" w:rsidTr="001F3694">
        <w:trPr>
          <w:trHeight w:val="275"/>
          <w:jc w:val="center"/>
          <w:trPrChange w:id="273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3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6B8AA8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39" w:author="Jose Eduardo VIU" w:date="2023-04-01T18:30:00Z">
                  <w:rPr>
                    <w:rFonts w:ascii="Calibri" w:eastAsia="Times New Roman" w:hAnsi="Calibri" w:cs="Calibri"/>
                    <w:color w:val="000000"/>
                    <w:lang w:eastAsia="es-ES"/>
                  </w:rPr>
                </w:rPrChange>
              </w:rPr>
              <w:t>GradientBoostingRegressor</w:t>
            </w:r>
          </w:p>
        </w:tc>
        <w:tc>
          <w:tcPr>
            <w:tcW w:w="1615" w:type="dxa"/>
            <w:tcBorders>
              <w:bottom w:val="single" w:sz="4" w:space="0" w:color="000000"/>
              <w:right w:val="single" w:sz="4" w:space="0" w:color="000000"/>
            </w:tcBorders>
            <w:shd w:val="clear" w:color="auto" w:fill="auto"/>
            <w:vAlign w:val="bottom"/>
            <w:tcPrChange w:id="2740" w:author="Jose Eduardo VIU" w:date="2023-04-01T18:30:00Z">
              <w:tcPr>
                <w:tcW w:w="1591" w:type="dxa"/>
                <w:tcBorders>
                  <w:bottom w:val="single" w:sz="4" w:space="0" w:color="000000"/>
                  <w:right w:val="single" w:sz="4" w:space="0" w:color="000000"/>
                </w:tcBorders>
                <w:shd w:val="clear" w:color="auto" w:fill="auto"/>
                <w:vAlign w:val="bottom"/>
              </w:tcPr>
            </w:tcPrChange>
          </w:tcPr>
          <w:p w14:paraId="1572F6F4"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4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42" w:author="Jose Eduardo VIU" w:date="2023-04-01T18:30:00Z">
                  <w:rPr>
                    <w:rFonts w:ascii="Calibri" w:eastAsia="Times New Roman" w:hAnsi="Calibri" w:cs="Calibri"/>
                    <w:color w:val="000000"/>
                    <w:lang w:eastAsia="es-ES"/>
                  </w:rPr>
                </w:rPrChange>
              </w:rPr>
              <w:t xml:space="preserve">                 0,82</w:t>
            </w:r>
          </w:p>
        </w:tc>
        <w:tc>
          <w:tcPr>
            <w:tcW w:w="1617" w:type="dxa"/>
            <w:tcBorders>
              <w:bottom w:val="single" w:sz="4" w:space="0" w:color="000000"/>
              <w:right w:val="single" w:sz="4" w:space="0" w:color="000000"/>
            </w:tcBorders>
            <w:shd w:val="clear" w:color="auto" w:fill="auto"/>
            <w:vAlign w:val="bottom"/>
            <w:tcPrChange w:id="2743" w:author="Jose Eduardo VIU" w:date="2023-04-01T18:30:00Z">
              <w:tcPr>
                <w:tcW w:w="1593" w:type="dxa"/>
                <w:tcBorders>
                  <w:bottom w:val="single" w:sz="4" w:space="0" w:color="000000"/>
                  <w:right w:val="single" w:sz="4" w:space="0" w:color="000000"/>
                </w:tcBorders>
                <w:shd w:val="clear" w:color="auto" w:fill="auto"/>
                <w:vAlign w:val="bottom"/>
              </w:tcPr>
            </w:tcPrChange>
          </w:tcPr>
          <w:p w14:paraId="7678B66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4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45" w:author="Jose Eduardo VIU" w:date="2023-04-01T18:30:00Z">
                  <w:rPr>
                    <w:rFonts w:ascii="Calibri" w:eastAsia="Times New Roman" w:hAnsi="Calibri" w:cs="Calibri"/>
                    <w:color w:val="000000"/>
                    <w:lang w:eastAsia="es-ES"/>
                  </w:rPr>
                </w:rPrChange>
              </w:rPr>
              <w:t xml:space="preserve">                 0,04</w:t>
            </w:r>
          </w:p>
        </w:tc>
      </w:tr>
      <w:tr w:rsidR="00CB7E31" w:rsidRPr="001F3694" w14:paraId="180936A1" w14:textId="77777777" w:rsidTr="001F3694">
        <w:trPr>
          <w:trHeight w:val="275"/>
          <w:jc w:val="center"/>
          <w:trPrChange w:id="274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4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12814E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49" w:author="Jose Eduardo VIU" w:date="2023-04-01T18:30:00Z">
                  <w:rPr>
                    <w:rFonts w:ascii="Calibri" w:eastAsia="Times New Roman" w:hAnsi="Calibri" w:cs="Calibri"/>
                    <w:color w:val="000000"/>
                    <w:lang w:eastAsia="es-ES"/>
                  </w:rPr>
                </w:rPrChange>
              </w:rPr>
              <w:t>BaggingRegressor</w:t>
            </w:r>
          </w:p>
        </w:tc>
        <w:tc>
          <w:tcPr>
            <w:tcW w:w="1615" w:type="dxa"/>
            <w:tcBorders>
              <w:bottom w:val="single" w:sz="4" w:space="0" w:color="000000"/>
              <w:right w:val="single" w:sz="4" w:space="0" w:color="000000"/>
            </w:tcBorders>
            <w:shd w:val="clear" w:color="auto" w:fill="auto"/>
            <w:vAlign w:val="bottom"/>
            <w:tcPrChange w:id="2750" w:author="Jose Eduardo VIU" w:date="2023-04-01T18:30:00Z">
              <w:tcPr>
                <w:tcW w:w="1591" w:type="dxa"/>
                <w:tcBorders>
                  <w:bottom w:val="single" w:sz="4" w:space="0" w:color="000000"/>
                  <w:right w:val="single" w:sz="4" w:space="0" w:color="000000"/>
                </w:tcBorders>
                <w:shd w:val="clear" w:color="auto" w:fill="auto"/>
                <w:vAlign w:val="bottom"/>
              </w:tcPr>
            </w:tcPrChange>
          </w:tcPr>
          <w:p w14:paraId="69B59D0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5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52" w:author="Jose Eduardo VIU" w:date="2023-04-01T18:30:00Z">
                  <w:rPr>
                    <w:rFonts w:ascii="Calibri" w:eastAsia="Times New Roman" w:hAnsi="Calibri" w:cs="Calibri"/>
                    <w:color w:val="000000"/>
                    <w:lang w:eastAsia="es-ES"/>
                  </w:rPr>
                </w:rPrChange>
              </w:rPr>
              <w:t xml:space="preserve">                 0,81</w:t>
            </w:r>
          </w:p>
        </w:tc>
        <w:tc>
          <w:tcPr>
            <w:tcW w:w="1617" w:type="dxa"/>
            <w:tcBorders>
              <w:bottom w:val="single" w:sz="4" w:space="0" w:color="000000"/>
              <w:right w:val="single" w:sz="4" w:space="0" w:color="000000"/>
            </w:tcBorders>
            <w:shd w:val="clear" w:color="auto" w:fill="auto"/>
            <w:vAlign w:val="bottom"/>
            <w:tcPrChange w:id="2753" w:author="Jose Eduardo VIU" w:date="2023-04-01T18:30:00Z">
              <w:tcPr>
                <w:tcW w:w="1593" w:type="dxa"/>
                <w:tcBorders>
                  <w:bottom w:val="single" w:sz="4" w:space="0" w:color="000000"/>
                  <w:right w:val="single" w:sz="4" w:space="0" w:color="000000"/>
                </w:tcBorders>
                <w:shd w:val="clear" w:color="auto" w:fill="auto"/>
                <w:vAlign w:val="bottom"/>
              </w:tcPr>
            </w:tcPrChange>
          </w:tcPr>
          <w:p w14:paraId="7755221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5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55" w:author="Jose Eduardo VIU" w:date="2023-04-01T18:30:00Z">
                  <w:rPr>
                    <w:rFonts w:ascii="Calibri" w:eastAsia="Times New Roman" w:hAnsi="Calibri" w:cs="Calibri"/>
                    <w:color w:val="000000"/>
                    <w:lang w:eastAsia="es-ES"/>
                  </w:rPr>
                </w:rPrChange>
              </w:rPr>
              <w:t xml:space="preserve">                 0,04</w:t>
            </w:r>
          </w:p>
        </w:tc>
      </w:tr>
      <w:tr w:rsidR="00CB7E31" w:rsidRPr="001F3694" w14:paraId="2A670F7E" w14:textId="77777777" w:rsidTr="001F3694">
        <w:trPr>
          <w:trHeight w:val="275"/>
          <w:jc w:val="center"/>
          <w:trPrChange w:id="275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5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4817E8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59" w:author="Jose Eduardo VIU" w:date="2023-04-01T18:30:00Z">
                  <w:rPr>
                    <w:rFonts w:ascii="Calibri" w:eastAsia="Times New Roman" w:hAnsi="Calibri" w:cs="Calibri"/>
                    <w:color w:val="000000"/>
                    <w:lang w:eastAsia="es-ES"/>
                  </w:rPr>
                </w:rPrChange>
              </w:rPr>
              <w:t>KNeighborsRegressor</w:t>
            </w:r>
          </w:p>
        </w:tc>
        <w:tc>
          <w:tcPr>
            <w:tcW w:w="1615" w:type="dxa"/>
            <w:tcBorders>
              <w:bottom w:val="single" w:sz="4" w:space="0" w:color="000000"/>
              <w:right w:val="single" w:sz="4" w:space="0" w:color="000000"/>
            </w:tcBorders>
            <w:shd w:val="clear" w:color="auto" w:fill="auto"/>
            <w:vAlign w:val="bottom"/>
            <w:tcPrChange w:id="2760" w:author="Jose Eduardo VIU" w:date="2023-04-01T18:30:00Z">
              <w:tcPr>
                <w:tcW w:w="1591" w:type="dxa"/>
                <w:tcBorders>
                  <w:bottom w:val="single" w:sz="4" w:space="0" w:color="000000"/>
                  <w:right w:val="single" w:sz="4" w:space="0" w:color="000000"/>
                </w:tcBorders>
                <w:shd w:val="clear" w:color="auto" w:fill="auto"/>
                <w:vAlign w:val="bottom"/>
              </w:tcPr>
            </w:tcPrChange>
          </w:tcPr>
          <w:p w14:paraId="66E0CCA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6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62" w:author="Jose Eduardo VIU" w:date="2023-04-01T18:30:00Z">
                  <w:rPr>
                    <w:rFonts w:ascii="Calibri" w:eastAsia="Times New Roman" w:hAnsi="Calibri" w:cs="Calibri"/>
                    <w:color w:val="000000"/>
                    <w:lang w:eastAsia="es-ES"/>
                  </w:rPr>
                </w:rPrChange>
              </w:rPr>
              <w:t xml:space="preserve">                 0,78</w:t>
            </w:r>
          </w:p>
        </w:tc>
        <w:tc>
          <w:tcPr>
            <w:tcW w:w="1617" w:type="dxa"/>
            <w:tcBorders>
              <w:bottom w:val="single" w:sz="4" w:space="0" w:color="000000"/>
              <w:right w:val="single" w:sz="4" w:space="0" w:color="000000"/>
            </w:tcBorders>
            <w:shd w:val="clear" w:color="auto" w:fill="auto"/>
            <w:vAlign w:val="bottom"/>
            <w:tcPrChange w:id="2763" w:author="Jose Eduardo VIU" w:date="2023-04-01T18:30:00Z">
              <w:tcPr>
                <w:tcW w:w="1593" w:type="dxa"/>
                <w:tcBorders>
                  <w:bottom w:val="single" w:sz="4" w:space="0" w:color="000000"/>
                  <w:right w:val="single" w:sz="4" w:space="0" w:color="000000"/>
                </w:tcBorders>
                <w:shd w:val="clear" w:color="auto" w:fill="auto"/>
                <w:vAlign w:val="bottom"/>
              </w:tcPr>
            </w:tcPrChange>
          </w:tcPr>
          <w:p w14:paraId="5918E07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6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65" w:author="Jose Eduardo VIU" w:date="2023-04-01T18:30:00Z">
                  <w:rPr>
                    <w:rFonts w:ascii="Calibri" w:eastAsia="Times New Roman" w:hAnsi="Calibri" w:cs="Calibri"/>
                    <w:color w:val="000000"/>
                    <w:lang w:eastAsia="es-ES"/>
                  </w:rPr>
                </w:rPrChange>
              </w:rPr>
              <w:t xml:space="preserve">                 0,04</w:t>
            </w:r>
          </w:p>
        </w:tc>
      </w:tr>
      <w:tr w:rsidR="00CB7E31" w:rsidRPr="001F3694" w14:paraId="67833ABF" w14:textId="77777777" w:rsidTr="001F3694">
        <w:trPr>
          <w:trHeight w:val="275"/>
          <w:jc w:val="center"/>
          <w:trPrChange w:id="276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6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ECA105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69" w:author="Jose Eduardo VIU" w:date="2023-04-01T18:30:00Z">
                  <w:rPr>
                    <w:rFonts w:ascii="Calibri" w:eastAsia="Times New Roman" w:hAnsi="Calibri" w:cs="Calibri"/>
                    <w:color w:val="000000"/>
                    <w:lang w:eastAsia="es-ES"/>
                  </w:rPr>
                </w:rPrChange>
              </w:rPr>
              <w:t>AdaBoostRegressor</w:t>
            </w:r>
          </w:p>
        </w:tc>
        <w:tc>
          <w:tcPr>
            <w:tcW w:w="1615" w:type="dxa"/>
            <w:tcBorders>
              <w:bottom w:val="single" w:sz="4" w:space="0" w:color="000000"/>
              <w:right w:val="single" w:sz="4" w:space="0" w:color="000000"/>
            </w:tcBorders>
            <w:shd w:val="clear" w:color="auto" w:fill="auto"/>
            <w:vAlign w:val="bottom"/>
            <w:tcPrChange w:id="2770" w:author="Jose Eduardo VIU" w:date="2023-04-01T18:30:00Z">
              <w:tcPr>
                <w:tcW w:w="1591" w:type="dxa"/>
                <w:tcBorders>
                  <w:bottom w:val="single" w:sz="4" w:space="0" w:color="000000"/>
                  <w:right w:val="single" w:sz="4" w:space="0" w:color="000000"/>
                </w:tcBorders>
                <w:shd w:val="clear" w:color="auto" w:fill="auto"/>
                <w:vAlign w:val="bottom"/>
              </w:tcPr>
            </w:tcPrChange>
          </w:tcPr>
          <w:p w14:paraId="38E1C2F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7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72" w:author="Jose Eduardo VIU" w:date="2023-04-01T18:30:00Z">
                  <w:rPr>
                    <w:rFonts w:ascii="Calibri" w:eastAsia="Times New Roman" w:hAnsi="Calibri" w:cs="Calibri"/>
                    <w:color w:val="000000"/>
                    <w:lang w:eastAsia="es-ES"/>
                  </w:rPr>
                </w:rPrChange>
              </w:rPr>
              <w:t xml:space="preserve">                 0,73</w:t>
            </w:r>
          </w:p>
        </w:tc>
        <w:tc>
          <w:tcPr>
            <w:tcW w:w="1617" w:type="dxa"/>
            <w:tcBorders>
              <w:bottom w:val="single" w:sz="4" w:space="0" w:color="000000"/>
              <w:right w:val="single" w:sz="4" w:space="0" w:color="000000"/>
            </w:tcBorders>
            <w:shd w:val="clear" w:color="auto" w:fill="auto"/>
            <w:vAlign w:val="bottom"/>
            <w:tcPrChange w:id="2773" w:author="Jose Eduardo VIU" w:date="2023-04-01T18:30:00Z">
              <w:tcPr>
                <w:tcW w:w="1593" w:type="dxa"/>
                <w:tcBorders>
                  <w:bottom w:val="single" w:sz="4" w:space="0" w:color="000000"/>
                  <w:right w:val="single" w:sz="4" w:space="0" w:color="000000"/>
                </w:tcBorders>
                <w:shd w:val="clear" w:color="auto" w:fill="auto"/>
                <w:vAlign w:val="bottom"/>
              </w:tcPr>
            </w:tcPrChange>
          </w:tcPr>
          <w:p w14:paraId="4800F35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7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75" w:author="Jose Eduardo VIU" w:date="2023-04-01T18:30:00Z">
                  <w:rPr>
                    <w:rFonts w:ascii="Calibri" w:eastAsia="Times New Roman" w:hAnsi="Calibri" w:cs="Calibri"/>
                    <w:color w:val="000000"/>
                    <w:lang w:eastAsia="es-ES"/>
                  </w:rPr>
                </w:rPrChange>
              </w:rPr>
              <w:t xml:space="preserve">                 0,04</w:t>
            </w:r>
          </w:p>
        </w:tc>
      </w:tr>
      <w:tr w:rsidR="00CB7E31" w:rsidRPr="001F3694" w14:paraId="33AB8E5A" w14:textId="77777777" w:rsidTr="001F3694">
        <w:trPr>
          <w:trHeight w:val="275"/>
          <w:jc w:val="center"/>
          <w:trPrChange w:id="277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7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071A6C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79" w:author="Jose Eduardo VIU" w:date="2023-04-01T18:30:00Z">
                  <w:rPr>
                    <w:rFonts w:ascii="Calibri" w:eastAsia="Times New Roman" w:hAnsi="Calibri" w:cs="Calibri"/>
                    <w:color w:val="000000"/>
                    <w:lang w:eastAsia="es-ES"/>
                  </w:rPr>
                </w:rPrChange>
              </w:rPr>
              <w:t>SVR</w:t>
            </w:r>
          </w:p>
        </w:tc>
        <w:tc>
          <w:tcPr>
            <w:tcW w:w="1615" w:type="dxa"/>
            <w:tcBorders>
              <w:bottom w:val="single" w:sz="4" w:space="0" w:color="000000"/>
              <w:right w:val="single" w:sz="4" w:space="0" w:color="000000"/>
            </w:tcBorders>
            <w:shd w:val="clear" w:color="auto" w:fill="auto"/>
            <w:vAlign w:val="bottom"/>
            <w:tcPrChange w:id="2780" w:author="Jose Eduardo VIU" w:date="2023-04-01T18:30:00Z">
              <w:tcPr>
                <w:tcW w:w="1591" w:type="dxa"/>
                <w:tcBorders>
                  <w:bottom w:val="single" w:sz="4" w:space="0" w:color="000000"/>
                  <w:right w:val="single" w:sz="4" w:space="0" w:color="000000"/>
                </w:tcBorders>
                <w:shd w:val="clear" w:color="auto" w:fill="auto"/>
                <w:vAlign w:val="bottom"/>
              </w:tcPr>
            </w:tcPrChange>
          </w:tcPr>
          <w:p w14:paraId="1318D22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8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82" w:author="Jose Eduardo VIU" w:date="2023-04-01T18:30:00Z">
                  <w:rPr>
                    <w:rFonts w:ascii="Calibri" w:eastAsia="Times New Roman" w:hAnsi="Calibri" w:cs="Calibri"/>
                    <w:color w:val="000000"/>
                    <w:lang w:eastAsia="es-ES"/>
                  </w:rPr>
                </w:rPrChange>
              </w:rPr>
              <w:t xml:space="preserve">                 0,71</w:t>
            </w:r>
          </w:p>
        </w:tc>
        <w:tc>
          <w:tcPr>
            <w:tcW w:w="1617" w:type="dxa"/>
            <w:tcBorders>
              <w:bottom w:val="single" w:sz="4" w:space="0" w:color="000000"/>
              <w:right w:val="single" w:sz="4" w:space="0" w:color="000000"/>
            </w:tcBorders>
            <w:shd w:val="clear" w:color="auto" w:fill="auto"/>
            <w:vAlign w:val="bottom"/>
            <w:tcPrChange w:id="2783" w:author="Jose Eduardo VIU" w:date="2023-04-01T18:30:00Z">
              <w:tcPr>
                <w:tcW w:w="1593" w:type="dxa"/>
                <w:tcBorders>
                  <w:bottom w:val="single" w:sz="4" w:space="0" w:color="000000"/>
                  <w:right w:val="single" w:sz="4" w:space="0" w:color="000000"/>
                </w:tcBorders>
                <w:shd w:val="clear" w:color="auto" w:fill="auto"/>
                <w:vAlign w:val="bottom"/>
              </w:tcPr>
            </w:tcPrChange>
          </w:tcPr>
          <w:p w14:paraId="3A42E72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8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85" w:author="Jose Eduardo VIU" w:date="2023-04-01T18:30:00Z">
                  <w:rPr>
                    <w:rFonts w:ascii="Calibri" w:eastAsia="Times New Roman" w:hAnsi="Calibri" w:cs="Calibri"/>
                    <w:color w:val="000000"/>
                    <w:lang w:eastAsia="es-ES"/>
                  </w:rPr>
                </w:rPrChange>
              </w:rPr>
              <w:t xml:space="preserve">                 0,05</w:t>
            </w:r>
          </w:p>
        </w:tc>
      </w:tr>
      <w:tr w:rsidR="00CB7E31" w:rsidRPr="001F3694" w14:paraId="2AC012DE" w14:textId="77777777" w:rsidTr="001F3694">
        <w:trPr>
          <w:trHeight w:val="275"/>
          <w:jc w:val="center"/>
          <w:trPrChange w:id="278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8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780E6D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89" w:author="Jose Eduardo VIU" w:date="2023-04-01T18:30:00Z">
                  <w:rPr>
                    <w:rFonts w:ascii="Calibri" w:eastAsia="Times New Roman" w:hAnsi="Calibri" w:cs="Calibri"/>
                    <w:color w:val="000000"/>
                    <w:lang w:eastAsia="es-ES"/>
                  </w:rPr>
                </w:rPrChange>
              </w:rPr>
              <w:t>LassoLarsIC</w:t>
            </w:r>
          </w:p>
        </w:tc>
        <w:tc>
          <w:tcPr>
            <w:tcW w:w="1615" w:type="dxa"/>
            <w:tcBorders>
              <w:bottom w:val="single" w:sz="4" w:space="0" w:color="000000"/>
              <w:right w:val="single" w:sz="4" w:space="0" w:color="000000"/>
            </w:tcBorders>
            <w:shd w:val="clear" w:color="auto" w:fill="auto"/>
            <w:vAlign w:val="bottom"/>
            <w:tcPrChange w:id="2790" w:author="Jose Eduardo VIU" w:date="2023-04-01T18:30:00Z">
              <w:tcPr>
                <w:tcW w:w="1591" w:type="dxa"/>
                <w:tcBorders>
                  <w:bottom w:val="single" w:sz="4" w:space="0" w:color="000000"/>
                  <w:right w:val="single" w:sz="4" w:space="0" w:color="000000"/>
                </w:tcBorders>
                <w:shd w:val="clear" w:color="auto" w:fill="auto"/>
                <w:vAlign w:val="bottom"/>
              </w:tcPr>
            </w:tcPrChange>
          </w:tcPr>
          <w:p w14:paraId="07249F4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9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9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793" w:author="Jose Eduardo VIU" w:date="2023-04-01T18:30:00Z">
              <w:tcPr>
                <w:tcW w:w="1593" w:type="dxa"/>
                <w:tcBorders>
                  <w:bottom w:val="single" w:sz="4" w:space="0" w:color="000000"/>
                  <w:right w:val="single" w:sz="4" w:space="0" w:color="000000"/>
                </w:tcBorders>
                <w:shd w:val="clear" w:color="auto" w:fill="auto"/>
                <w:vAlign w:val="bottom"/>
              </w:tcPr>
            </w:tcPrChange>
          </w:tcPr>
          <w:p w14:paraId="22FEF9C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9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95" w:author="Jose Eduardo VIU" w:date="2023-04-01T18:30:00Z">
                  <w:rPr>
                    <w:rFonts w:ascii="Calibri" w:eastAsia="Times New Roman" w:hAnsi="Calibri" w:cs="Calibri"/>
                    <w:color w:val="000000"/>
                    <w:lang w:eastAsia="es-ES"/>
                  </w:rPr>
                </w:rPrChange>
              </w:rPr>
              <w:t xml:space="preserve">                 0,05</w:t>
            </w:r>
          </w:p>
        </w:tc>
      </w:tr>
      <w:tr w:rsidR="00CB7E31" w:rsidRPr="001F3694" w14:paraId="3D5A857D" w14:textId="77777777" w:rsidTr="001F3694">
        <w:trPr>
          <w:trHeight w:val="275"/>
          <w:jc w:val="center"/>
          <w:trPrChange w:id="279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79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5A0998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7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799" w:author="Jose Eduardo VIU" w:date="2023-04-01T18:30:00Z">
                  <w:rPr>
                    <w:rFonts w:ascii="Calibri" w:eastAsia="Times New Roman" w:hAnsi="Calibri" w:cs="Calibri"/>
                    <w:color w:val="000000"/>
                    <w:lang w:eastAsia="es-ES"/>
                  </w:rPr>
                </w:rPrChange>
              </w:rPr>
              <w:t>LassoLarsCV</w:t>
            </w:r>
          </w:p>
        </w:tc>
        <w:tc>
          <w:tcPr>
            <w:tcW w:w="1615" w:type="dxa"/>
            <w:tcBorders>
              <w:bottom w:val="single" w:sz="4" w:space="0" w:color="000000"/>
              <w:right w:val="single" w:sz="4" w:space="0" w:color="000000"/>
            </w:tcBorders>
            <w:shd w:val="clear" w:color="auto" w:fill="auto"/>
            <w:vAlign w:val="bottom"/>
            <w:tcPrChange w:id="2800" w:author="Jose Eduardo VIU" w:date="2023-04-01T18:30:00Z">
              <w:tcPr>
                <w:tcW w:w="1591" w:type="dxa"/>
                <w:tcBorders>
                  <w:bottom w:val="single" w:sz="4" w:space="0" w:color="000000"/>
                  <w:right w:val="single" w:sz="4" w:space="0" w:color="000000"/>
                </w:tcBorders>
                <w:shd w:val="clear" w:color="auto" w:fill="auto"/>
                <w:vAlign w:val="bottom"/>
              </w:tcPr>
            </w:tcPrChange>
          </w:tcPr>
          <w:p w14:paraId="1D2DAEF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0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0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03" w:author="Jose Eduardo VIU" w:date="2023-04-01T18:30:00Z">
              <w:tcPr>
                <w:tcW w:w="1593" w:type="dxa"/>
                <w:tcBorders>
                  <w:bottom w:val="single" w:sz="4" w:space="0" w:color="000000"/>
                  <w:right w:val="single" w:sz="4" w:space="0" w:color="000000"/>
                </w:tcBorders>
                <w:shd w:val="clear" w:color="auto" w:fill="auto"/>
                <w:vAlign w:val="bottom"/>
              </w:tcPr>
            </w:tcPrChange>
          </w:tcPr>
          <w:p w14:paraId="7C9D65E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0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05" w:author="Jose Eduardo VIU" w:date="2023-04-01T18:30:00Z">
                  <w:rPr>
                    <w:rFonts w:ascii="Calibri" w:eastAsia="Times New Roman" w:hAnsi="Calibri" w:cs="Calibri"/>
                    <w:color w:val="000000"/>
                    <w:lang w:eastAsia="es-ES"/>
                  </w:rPr>
                </w:rPrChange>
              </w:rPr>
              <w:t xml:space="preserve">                 0,05</w:t>
            </w:r>
          </w:p>
        </w:tc>
      </w:tr>
      <w:tr w:rsidR="00CB7E31" w:rsidRPr="001F3694" w14:paraId="235D7A0B" w14:textId="77777777" w:rsidTr="001F3694">
        <w:trPr>
          <w:trHeight w:val="275"/>
          <w:jc w:val="center"/>
          <w:trPrChange w:id="280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0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4BFE5F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09" w:author="Jose Eduardo VIU" w:date="2023-04-01T18:30:00Z">
                  <w:rPr>
                    <w:rFonts w:ascii="Calibri" w:eastAsia="Times New Roman" w:hAnsi="Calibri" w:cs="Calibri"/>
                    <w:color w:val="000000"/>
                    <w:lang w:eastAsia="es-ES"/>
                  </w:rPr>
                </w:rPrChange>
              </w:rPr>
              <w:t>LarsCV</w:t>
            </w:r>
          </w:p>
        </w:tc>
        <w:tc>
          <w:tcPr>
            <w:tcW w:w="1615" w:type="dxa"/>
            <w:tcBorders>
              <w:bottom w:val="single" w:sz="4" w:space="0" w:color="000000"/>
              <w:right w:val="single" w:sz="4" w:space="0" w:color="000000"/>
            </w:tcBorders>
            <w:shd w:val="clear" w:color="auto" w:fill="auto"/>
            <w:vAlign w:val="bottom"/>
            <w:tcPrChange w:id="2810" w:author="Jose Eduardo VIU" w:date="2023-04-01T18:30:00Z">
              <w:tcPr>
                <w:tcW w:w="1591" w:type="dxa"/>
                <w:tcBorders>
                  <w:bottom w:val="single" w:sz="4" w:space="0" w:color="000000"/>
                  <w:right w:val="single" w:sz="4" w:space="0" w:color="000000"/>
                </w:tcBorders>
                <w:shd w:val="clear" w:color="auto" w:fill="auto"/>
                <w:vAlign w:val="bottom"/>
              </w:tcPr>
            </w:tcPrChange>
          </w:tcPr>
          <w:p w14:paraId="60E5777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1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1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13" w:author="Jose Eduardo VIU" w:date="2023-04-01T18:30:00Z">
              <w:tcPr>
                <w:tcW w:w="1593" w:type="dxa"/>
                <w:tcBorders>
                  <w:bottom w:val="single" w:sz="4" w:space="0" w:color="000000"/>
                  <w:right w:val="single" w:sz="4" w:space="0" w:color="000000"/>
                </w:tcBorders>
                <w:shd w:val="clear" w:color="auto" w:fill="auto"/>
                <w:vAlign w:val="bottom"/>
              </w:tcPr>
            </w:tcPrChange>
          </w:tcPr>
          <w:p w14:paraId="5E23ED8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1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15" w:author="Jose Eduardo VIU" w:date="2023-04-01T18:30:00Z">
                  <w:rPr>
                    <w:rFonts w:ascii="Calibri" w:eastAsia="Times New Roman" w:hAnsi="Calibri" w:cs="Calibri"/>
                    <w:color w:val="000000"/>
                    <w:lang w:eastAsia="es-ES"/>
                  </w:rPr>
                </w:rPrChange>
              </w:rPr>
              <w:t xml:space="preserve">                 0,05</w:t>
            </w:r>
          </w:p>
        </w:tc>
      </w:tr>
      <w:tr w:rsidR="00CB7E31" w:rsidRPr="001F3694" w14:paraId="397D1CF7" w14:textId="77777777" w:rsidTr="001F3694">
        <w:trPr>
          <w:trHeight w:val="275"/>
          <w:jc w:val="center"/>
          <w:trPrChange w:id="281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1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41FAB7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19" w:author="Jose Eduardo VIU" w:date="2023-04-01T18:30:00Z">
                  <w:rPr>
                    <w:rFonts w:ascii="Calibri" w:eastAsia="Times New Roman" w:hAnsi="Calibri" w:cs="Calibri"/>
                    <w:color w:val="000000"/>
                    <w:lang w:eastAsia="es-ES"/>
                  </w:rPr>
                </w:rPrChange>
              </w:rPr>
              <w:t>LassoCV</w:t>
            </w:r>
          </w:p>
        </w:tc>
        <w:tc>
          <w:tcPr>
            <w:tcW w:w="1615" w:type="dxa"/>
            <w:tcBorders>
              <w:bottom w:val="single" w:sz="4" w:space="0" w:color="000000"/>
              <w:right w:val="single" w:sz="4" w:space="0" w:color="000000"/>
            </w:tcBorders>
            <w:shd w:val="clear" w:color="auto" w:fill="auto"/>
            <w:vAlign w:val="bottom"/>
            <w:tcPrChange w:id="2820" w:author="Jose Eduardo VIU" w:date="2023-04-01T18:30:00Z">
              <w:tcPr>
                <w:tcW w:w="1591" w:type="dxa"/>
                <w:tcBorders>
                  <w:bottom w:val="single" w:sz="4" w:space="0" w:color="000000"/>
                  <w:right w:val="single" w:sz="4" w:space="0" w:color="000000"/>
                </w:tcBorders>
                <w:shd w:val="clear" w:color="auto" w:fill="auto"/>
                <w:vAlign w:val="bottom"/>
              </w:tcPr>
            </w:tcPrChange>
          </w:tcPr>
          <w:p w14:paraId="5E0212A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2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2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23" w:author="Jose Eduardo VIU" w:date="2023-04-01T18:30:00Z">
              <w:tcPr>
                <w:tcW w:w="1593" w:type="dxa"/>
                <w:tcBorders>
                  <w:bottom w:val="single" w:sz="4" w:space="0" w:color="000000"/>
                  <w:right w:val="single" w:sz="4" w:space="0" w:color="000000"/>
                </w:tcBorders>
                <w:shd w:val="clear" w:color="auto" w:fill="auto"/>
                <w:vAlign w:val="bottom"/>
              </w:tcPr>
            </w:tcPrChange>
          </w:tcPr>
          <w:p w14:paraId="109183E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2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25" w:author="Jose Eduardo VIU" w:date="2023-04-01T18:30:00Z">
                  <w:rPr>
                    <w:rFonts w:ascii="Calibri" w:eastAsia="Times New Roman" w:hAnsi="Calibri" w:cs="Calibri"/>
                    <w:color w:val="000000"/>
                    <w:lang w:eastAsia="es-ES"/>
                  </w:rPr>
                </w:rPrChange>
              </w:rPr>
              <w:t xml:space="preserve">                 0,05</w:t>
            </w:r>
          </w:p>
        </w:tc>
      </w:tr>
      <w:tr w:rsidR="00CB7E31" w:rsidRPr="001F3694" w14:paraId="23F39555" w14:textId="77777777" w:rsidTr="001F3694">
        <w:trPr>
          <w:trHeight w:val="275"/>
          <w:jc w:val="center"/>
          <w:trPrChange w:id="282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2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FCCFB7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29" w:author="Jose Eduardo VIU" w:date="2023-04-01T18:30:00Z">
                  <w:rPr>
                    <w:rFonts w:ascii="Calibri" w:eastAsia="Times New Roman" w:hAnsi="Calibri" w:cs="Calibri"/>
                    <w:color w:val="000000"/>
                    <w:lang w:eastAsia="es-ES"/>
                  </w:rPr>
                </w:rPrChange>
              </w:rPr>
              <w:t>ElasticNetCV</w:t>
            </w:r>
          </w:p>
        </w:tc>
        <w:tc>
          <w:tcPr>
            <w:tcW w:w="1615" w:type="dxa"/>
            <w:tcBorders>
              <w:bottom w:val="single" w:sz="4" w:space="0" w:color="000000"/>
              <w:right w:val="single" w:sz="4" w:space="0" w:color="000000"/>
            </w:tcBorders>
            <w:shd w:val="clear" w:color="auto" w:fill="auto"/>
            <w:vAlign w:val="bottom"/>
            <w:tcPrChange w:id="2830" w:author="Jose Eduardo VIU" w:date="2023-04-01T18:30:00Z">
              <w:tcPr>
                <w:tcW w:w="1591" w:type="dxa"/>
                <w:tcBorders>
                  <w:bottom w:val="single" w:sz="4" w:space="0" w:color="000000"/>
                  <w:right w:val="single" w:sz="4" w:space="0" w:color="000000"/>
                </w:tcBorders>
                <w:shd w:val="clear" w:color="auto" w:fill="auto"/>
                <w:vAlign w:val="bottom"/>
              </w:tcPr>
            </w:tcPrChange>
          </w:tcPr>
          <w:p w14:paraId="45D8900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3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3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33" w:author="Jose Eduardo VIU" w:date="2023-04-01T18:30:00Z">
              <w:tcPr>
                <w:tcW w:w="1593" w:type="dxa"/>
                <w:tcBorders>
                  <w:bottom w:val="single" w:sz="4" w:space="0" w:color="000000"/>
                  <w:right w:val="single" w:sz="4" w:space="0" w:color="000000"/>
                </w:tcBorders>
                <w:shd w:val="clear" w:color="auto" w:fill="auto"/>
                <w:vAlign w:val="bottom"/>
              </w:tcPr>
            </w:tcPrChange>
          </w:tcPr>
          <w:p w14:paraId="201A171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3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35" w:author="Jose Eduardo VIU" w:date="2023-04-01T18:30:00Z">
                  <w:rPr>
                    <w:rFonts w:ascii="Calibri" w:eastAsia="Times New Roman" w:hAnsi="Calibri" w:cs="Calibri"/>
                    <w:color w:val="000000"/>
                    <w:lang w:eastAsia="es-ES"/>
                  </w:rPr>
                </w:rPrChange>
              </w:rPr>
              <w:t xml:space="preserve">                 0,05</w:t>
            </w:r>
          </w:p>
        </w:tc>
      </w:tr>
      <w:tr w:rsidR="00CB7E31" w:rsidRPr="001F3694" w14:paraId="773306E9" w14:textId="77777777" w:rsidTr="001F3694">
        <w:trPr>
          <w:trHeight w:val="275"/>
          <w:jc w:val="center"/>
          <w:trPrChange w:id="283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3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2B4B38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39" w:author="Jose Eduardo VIU" w:date="2023-04-01T18:30:00Z">
                  <w:rPr>
                    <w:rFonts w:ascii="Calibri" w:eastAsia="Times New Roman" w:hAnsi="Calibri" w:cs="Calibri"/>
                    <w:color w:val="000000"/>
                    <w:lang w:eastAsia="es-ES"/>
                  </w:rPr>
                </w:rPrChange>
              </w:rPr>
              <w:t>SGDRegressor</w:t>
            </w:r>
          </w:p>
        </w:tc>
        <w:tc>
          <w:tcPr>
            <w:tcW w:w="1615" w:type="dxa"/>
            <w:tcBorders>
              <w:bottom w:val="single" w:sz="4" w:space="0" w:color="000000"/>
              <w:right w:val="single" w:sz="4" w:space="0" w:color="000000"/>
            </w:tcBorders>
            <w:shd w:val="clear" w:color="auto" w:fill="auto"/>
            <w:vAlign w:val="bottom"/>
            <w:tcPrChange w:id="2840" w:author="Jose Eduardo VIU" w:date="2023-04-01T18:30:00Z">
              <w:tcPr>
                <w:tcW w:w="1591" w:type="dxa"/>
                <w:tcBorders>
                  <w:bottom w:val="single" w:sz="4" w:space="0" w:color="000000"/>
                  <w:right w:val="single" w:sz="4" w:space="0" w:color="000000"/>
                </w:tcBorders>
                <w:shd w:val="clear" w:color="auto" w:fill="auto"/>
                <w:vAlign w:val="bottom"/>
              </w:tcPr>
            </w:tcPrChange>
          </w:tcPr>
          <w:p w14:paraId="7957E6C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4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4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43" w:author="Jose Eduardo VIU" w:date="2023-04-01T18:30:00Z">
              <w:tcPr>
                <w:tcW w:w="1593" w:type="dxa"/>
                <w:tcBorders>
                  <w:bottom w:val="single" w:sz="4" w:space="0" w:color="000000"/>
                  <w:right w:val="single" w:sz="4" w:space="0" w:color="000000"/>
                </w:tcBorders>
                <w:shd w:val="clear" w:color="auto" w:fill="auto"/>
                <w:vAlign w:val="bottom"/>
              </w:tcPr>
            </w:tcPrChange>
          </w:tcPr>
          <w:p w14:paraId="3C3C7A7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4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45" w:author="Jose Eduardo VIU" w:date="2023-04-01T18:30:00Z">
                  <w:rPr>
                    <w:rFonts w:ascii="Calibri" w:eastAsia="Times New Roman" w:hAnsi="Calibri" w:cs="Calibri"/>
                    <w:color w:val="000000"/>
                    <w:lang w:eastAsia="es-ES"/>
                  </w:rPr>
                </w:rPrChange>
              </w:rPr>
              <w:t xml:space="preserve">                 0,05</w:t>
            </w:r>
          </w:p>
        </w:tc>
      </w:tr>
      <w:tr w:rsidR="00CB7E31" w:rsidRPr="001F3694" w14:paraId="56AAEB0B" w14:textId="77777777" w:rsidTr="001F3694">
        <w:trPr>
          <w:trHeight w:val="275"/>
          <w:jc w:val="center"/>
          <w:trPrChange w:id="284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4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B9D171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49" w:author="Jose Eduardo VIU" w:date="2023-04-01T18:30:00Z">
                  <w:rPr>
                    <w:rFonts w:ascii="Calibri" w:eastAsia="Times New Roman" w:hAnsi="Calibri" w:cs="Calibri"/>
                    <w:color w:val="000000"/>
                    <w:lang w:eastAsia="es-ES"/>
                  </w:rPr>
                </w:rPrChange>
              </w:rPr>
              <w:t>RidgeCV</w:t>
            </w:r>
          </w:p>
        </w:tc>
        <w:tc>
          <w:tcPr>
            <w:tcW w:w="1615" w:type="dxa"/>
            <w:tcBorders>
              <w:bottom w:val="single" w:sz="4" w:space="0" w:color="000000"/>
              <w:right w:val="single" w:sz="4" w:space="0" w:color="000000"/>
            </w:tcBorders>
            <w:shd w:val="clear" w:color="auto" w:fill="auto"/>
            <w:vAlign w:val="bottom"/>
            <w:tcPrChange w:id="2850" w:author="Jose Eduardo VIU" w:date="2023-04-01T18:30:00Z">
              <w:tcPr>
                <w:tcW w:w="1591" w:type="dxa"/>
                <w:tcBorders>
                  <w:bottom w:val="single" w:sz="4" w:space="0" w:color="000000"/>
                  <w:right w:val="single" w:sz="4" w:space="0" w:color="000000"/>
                </w:tcBorders>
                <w:shd w:val="clear" w:color="auto" w:fill="auto"/>
                <w:vAlign w:val="bottom"/>
              </w:tcPr>
            </w:tcPrChange>
          </w:tcPr>
          <w:p w14:paraId="548CF17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5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5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53" w:author="Jose Eduardo VIU" w:date="2023-04-01T18:30:00Z">
              <w:tcPr>
                <w:tcW w:w="1593" w:type="dxa"/>
                <w:tcBorders>
                  <w:bottom w:val="single" w:sz="4" w:space="0" w:color="000000"/>
                  <w:right w:val="single" w:sz="4" w:space="0" w:color="000000"/>
                </w:tcBorders>
                <w:shd w:val="clear" w:color="auto" w:fill="auto"/>
                <w:vAlign w:val="bottom"/>
              </w:tcPr>
            </w:tcPrChange>
          </w:tcPr>
          <w:p w14:paraId="3E18C0D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5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55" w:author="Jose Eduardo VIU" w:date="2023-04-01T18:30:00Z">
                  <w:rPr>
                    <w:rFonts w:ascii="Calibri" w:eastAsia="Times New Roman" w:hAnsi="Calibri" w:cs="Calibri"/>
                    <w:color w:val="000000"/>
                    <w:lang w:eastAsia="es-ES"/>
                  </w:rPr>
                </w:rPrChange>
              </w:rPr>
              <w:t xml:space="preserve">                 0,05</w:t>
            </w:r>
          </w:p>
        </w:tc>
      </w:tr>
      <w:tr w:rsidR="00CB7E31" w:rsidRPr="001F3694" w14:paraId="2FFBE7E2" w14:textId="77777777" w:rsidTr="001F3694">
        <w:trPr>
          <w:trHeight w:val="275"/>
          <w:jc w:val="center"/>
          <w:trPrChange w:id="285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5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607F74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59" w:author="Jose Eduardo VIU" w:date="2023-04-01T18:30:00Z">
                  <w:rPr>
                    <w:rFonts w:ascii="Calibri" w:eastAsia="Times New Roman" w:hAnsi="Calibri" w:cs="Calibri"/>
                    <w:color w:val="000000"/>
                    <w:lang w:eastAsia="es-ES"/>
                  </w:rPr>
                </w:rPrChange>
              </w:rPr>
              <w:t>Ridge</w:t>
            </w:r>
          </w:p>
        </w:tc>
        <w:tc>
          <w:tcPr>
            <w:tcW w:w="1615" w:type="dxa"/>
            <w:tcBorders>
              <w:bottom w:val="single" w:sz="4" w:space="0" w:color="000000"/>
              <w:right w:val="single" w:sz="4" w:space="0" w:color="000000"/>
            </w:tcBorders>
            <w:shd w:val="clear" w:color="auto" w:fill="auto"/>
            <w:vAlign w:val="bottom"/>
            <w:tcPrChange w:id="2860" w:author="Jose Eduardo VIU" w:date="2023-04-01T18:30:00Z">
              <w:tcPr>
                <w:tcW w:w="1591" w:type="dxa"/>
                <w:tcBorders>
                  <w:bottom w:val="single" w:sz="4" w:space="0" w:color="000000"/>
                  <w:right w:val="single" w:sz="4" w:space="0" w:color="000000"/>
                </w:tcBorders>
                <w:shd w:val="clear" w:color="auto" w:fill="auto"/>
                <w:vAlign w:val="bottom"/>
              </w:tcPr>
            </w:tcPrChange>
          </w:tcPr>
          <w:p w14:paraId="2AA59F4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6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6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63" w:author="Jose Eduardo VIU" w:date="2023-04-01T18:30:00Z">
              <w:tcPr>
                <w:tcW w:w="1593" w:type="dxa"/>
                <w:tcBorders>
                  <w:bottom w:val="single" w:sz="4" w:space="0" w:color="000000"/>
                  <w:right w:val="single" w:sz="4" w:space="0" w:color="000000"/>
                </w:tcBorders>
                <w:shd w:val="clear" w:color="auto" w:fill="auto"/>
                <w:vAlign w:val="bottom"/>
              </w:tcPr>
            </w:tcPrChange>
          </w:tcPr>
          <w:p w14:paraId="2EDB594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6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65" w:author="Jose Eduardo VIU" w:date="2023-04-01T18:30:00Z">
                  <w:rPr>
                    <w:rFonts w:ascii="Calibri" w:eastAsia="Times New Roman" w:hAnsi="Calibri" w:cs="Calibri"/>
                    <w:color w:val="000000"/>
                    <w:lang w:eastAsia="es-ES"/>
                  </w:rPr>
                </w:rPrChange>
              </w:rPr>
              <w:t xml:space="preserve">                 0,05</w:t>
            </w:r>
          </w:p>
        </w:tc>
      </w:tr>
      <w:tr w:rsidR="00CB7E31" w:rsidRPr="001F3694" w14:paraId="3D4FB3E5" w14:textId="77777777" w:rsidTr="001F3694">
        <w:trPr>
          <w:trHeight w:val="275"/>
          <w:jc w:val="center"/>
          <w:trPrChange w:id="286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6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DFB97B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69" w:author="Jose Eduardo VIU" w:date="2023-04-01T18:30:00Z">
                  <w:rPr>
                    <w:rFonts w:ascii="Calibri" w:eastAsia="Times New Roman" w:hAnsi="Calibri" w:cs="Calibri"/>
                    <w:color w:val="000000"/>
                    <w:lang w:eastAsia="es-ES"/>
                  </w:rPr>
                </w:rPrChange>
              </w:rPr>
              <w:t>Lars</w:t>
            </w:r>
          </w:p>
        </w:tc>
        <w:tc>
          <w:tcPr>
            <w:tcW w:w="1615" w:type="dxa"/>
            <w:tcBorders>
              <w:bottom w:val="single" w:sz="4" w:space="0" w:color="000000"/>
              <w:right w:val="single" w:sz="4" w:space="0" w:color="000000"/>
            </w:tcBorders>
            <w:shd w:val="clear" w:color="auto" w:fill="auto"/>
            <w:vAlign w:val="bottom"/>
            <w:tcPrChange w:id="2870" w:author="Jose Eduardo VIU" w:date="2023-04-01T18:30:00Z">
              <w:tcPr>
                <w:tcW w:w="1591" w:type="dxa"/>
                <w:tcBorders>
                  <w:bottom w:val="single" w:sz="4" w:space="0" w:color="000000"/>
                  <w:right w:val="single" w:sz="4" w:space="0" w:color="000000"/>
                </w:tcBorders>
                <w:shd w:val="clear" w:color="auto" w:fill="auto"/>
                <w:vAlign w:val="bottom"/>
              </w:tcPr>
            </w:tcPrChange>
          </w:tcPr>
          <w:p w14:paraId="67F79C9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7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7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73" w:author="Jose Eduardo VIU" w:date="2023-04-01T18:30:00Z">
              <w:tcPr>
                <w:tcW w:w="1593" w:type="dxa"/>
                <w:tcBorders>
                  <w:bottom w:val="single" w:sz="4" w:space="0" w:color="000000"/>
                  <w:right w:val="single" w:sz="4" w:space="0" w:color="000000"/>
                </w:tcBorders>
                <w:shd w:val="clear" w:color="auto" w:fill="auto"/>
                <w:vAlign w:val="bottom"/>
              </w:tcPr>
            </w:tcPrChange>
          </w:tcPr>
          <w:p w14:paraId="21405D8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7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75" w:author="Jose Eduardo VIU" w:date="2023-04-01T18:30:00Z">
                  <w:rPr>
                    <w:rFonts w:ascii="Calibri" w:eastAsia="Times New Roman" w:hAnsi="Calibri" w:cs="Calibri"/>
                    <w:color w:val="000000"/>
                    <w:lang w:eastAsia="es-ES"/>
                  </w:rPr>
                </w:rPrChange>
              </w:rPr>
              <w:t xml:space="preserve">                 0,05</w:t>
            </w:r>
          </w:p>
        </w:tc>
      </w:tr>
      <w:tr w:rsidR="00CB7E31" w:rsidRPr="001F3694" w14:paraId="1D2D97CA" w14:textId="77777777" w:rsidTr="001F3694">
        <w:trPr>
          <w:trHeight w:val="275"/>
          <w:jc w:val="center"/>
          <w:trPrChange w:id="287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7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5B51B1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79" w:author="Jose Eduardo VIU" w:date="2023-04-01T18:30:00Z">
                  <w:rPr>
                    <w:rFonts w:ascii="Calibri" w:eastAsia="Times New Roman" w:hAnsi="Calibri" w:cs="Calibri"/>
                    <w:color w:val="000000"/>
                    <w:lang w:eastAsia="es-ES"/>
                  </w:rPr>
                </w:rPrChange>
              </w:rPr>
              <w:t>BayesianRidge</w:t>
            </w:r>
          </w:p>
        </w:tc>
        <w:tc>
          <w:tcPr>
            <w:tcW w:w="1615" w:type="dxa"/>
            <w:tcBorders>
              <w:bottom w:val="single" w:sz="4" w:space="0" w:color="000000"/>
              <w:right w:val="single" w:sz="4" w:space="0" w:color="000000"/>
            </w:tcBorders>
            <w:shd w:val="clear" w:color="auto" w:fill="auto"/>
            <w:vAlign w:val="bottom"/>
            <w:tcPrChange w:id="2880" w:author="Jose Eduardo VIU" w:date="2023-04-01T18:30:00Z">
              <w:tcPr>
                <w:tcW w:w="1591" w:type="dxa"/>
                <w:tcBorders>
                  <w:bottom w:val="single" w:sz="4" w:space="0" w:color="000000"/>
                  <w:right w:val="single" w:sz="4" w:space="0" w:color="000000"/>
                </w:tcBorders>
                <w:shd w:val="clear" w:color="auto" w:fill="auto"/>
                <w:vAlign w:val="bottom"/>
              </w:tcPr>
            </w:tcPrChange>
          </w:tcPr>
          <w:p w14:paraId="7FDD962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8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8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83" w:author="Jose Eduardo VIU" w:date="2023-04-01T18:30:00Z">
              <w:tcPr>
                <w:tcW w:w="1593" w:type="dxa"/>
                <w:tcBorders>
                  <w:bottom w:val="single" w:sz="4" w:space="0" w:color="000000"/>
                  <w:right w:val="single" w:sz="4" w:space="0" w:color="000000"/>
                </w:tcBorders>
                <w:shd w:val="clear" w:color="auto" w:fill="auto"/>
                <w:vAlign w:val="bottom"/>
              </w:tcPr>
            </w:tcPrChange>
          </w:tcPr>
          <w:p w14:paraId="72D62A9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8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85" w:author="Jose Eduardo VIU" w:date="2023-04-01T18:30:00Z">
                  <w:rPr>
                    <w:rFonts w:ascii="Calibri" w:eastAsia="Times New Roman" w:hAnsi="Calibri" w:cs="Calibri"/>
                    <w:color w:val="000000"/>
                    <w:lang w:eastAsia="es-ES"/>
                  </w:rPr>
                </w:rPrChange>
              </w:rPr>
              <w:t xml:space="preserve">                 0,05</w:t>
            </w:r>
          </w:p>
        </w:tc>
      </w:tr>
      <w:tr w:rsidR="00CB7E31" w:rsidRPr="001F3694" w14:paraId="4973F4E8" w14:textId="77777777" w:rsidTr="001F3694">
        <w:trPr>
          <w:trHeight w:val="275"/>
          <w:jc w:val="center"/>
          <w:trPrChange w:id="288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8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924D04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89" w:author="Jose Eduardo VIU" w:date="2023-04-01T18:30:00Z">
                  <w:rPr>
                    <w:rFonts w:ascii="Calibri" w:eastAsia="Times New Roman" w:hAnsi="Calibri" w:cs="Calibri"/>
                    <w:color w:val="000000"/>
                    <w:lang w:eastAsia="es-ES"/>
                  </w:rPr>
                </w:rPrChange>
              </w:rPr>
              <w:t>LinearRegression</w:t>
            </w:r>
          </w:p>
        </w:tc>
        <w:tc>
          <w:tcPr>
            <w:tcW w:w="1615" w:type="dxa"/>
            <w:tcBorders>
              <w:bottom w:val="single" w:sz="4" w:space="0" w:color="000000"/>
              <w:right w:val="single" w:sz="4" w:space="0" w:color="000000"/>
            </w:tcBorders>
            <w:shd w:val="clear" w:color="auto" w:fill="auto"/>
            <w:vAlign w:val="bottom"/>
            <w:tcPrChange w:id="2890" w:author="Jose Eduardo VIU" w:date="2023-04-01T18:30:00Z">
              <w:tcPr>
                <w:tcW w:w="1591" w:type="dxa"/>
                <w:tcBorders>
                  <w:bottom w:val="single" w:sz="4" w:space="0" w:color="000000"/>
                  <w:right w:val="single" w:sz="4" w:space="0" w:color="000000"/>
                </w:tcBorders>
                <w:shd w:val="clear" w:color="auto" w:fill="auto"/>
                <w:vAlign w:val="bottom"/>
              </w:tcPr>
            </w:tcPrChange>
          </w:tcPr>
          <w:p w14:paraId="145676C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9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9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893" w:author="Jose Eduardo VIU" w:date="2023-04-01T18:30:00Z">
              <w:tcPr>
                <w:tcW w:w="1593" w:type="dxa"/>
                <w:tcBorders>
                  <w:bottom w:val="single" w:sz="4" w:space="0" w:color="000000"/>
                  <w:right w:val="single" w:sz="4" w:space="0" w:color="000000"/>
                </w:tcBorders>
                <w:shd w:val="clear" w:color="auto" w:fill="auto"/>
                <w:vAlign w:val="bottom"/>
              </w:tcPr>
            </w:tcPrChange>
          </w:tcPr>
          <w:p w14:paraId="5418760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9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95" w:author="Jose Eduardo VIU" w:date="2023-04-01T18:30:00Z">
                  <w:rPr>
                    <w:rFonts w:ascii="Calibri" w:eastAsia="Times New Roman" w:hAnsi="Calibri" w:cs="Calibri"/>
                    <w:color w:val="000000"/>
                    <w:lang w:eastAsia="es-ES"/>
                  </w:rPr>
                </w:rPrChange>
              </w:rPr>
              <w:t xml:space="preserve">                 0,05</w:t>
            </w:r>
          </w:p>
        </w:tc>
      </w:tr>
      <w:tr w:rsidR="00CB7E31" w:rsidRPr="001F3694" w14:paraId="4F32976C" w14:textId="77777777" w:rsidTr="001F3694">
        <w:trPr>
          <w:trHeight w:val="275"/>
          <w:jc w:val="center"/>
          <w:trPrChange w:id="289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89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0873B6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8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899" w:author="Jose Eduardo VIU" w:date="2023-04-01T18:30:00Z">
                  <w:rPr>
                    <w:rFonts w:ascii="Calibri" w:eastAsia="Times New Roman" w:hAnsi="Calibri" w:cs="Calibri"/>
                    <w:color w:val="000000"/>
                    <w:lang w:eastAsia="es-ES"/>
                  </w:rPr>
                </w:rPrChange>
              </w:rPr>
              <w:t>TransformedTargetRegressor</w:t>
            </w:r>
          </w:p>
        </w:tc>
        <w:tc>
          <w:tcPr>
            <w:tcW w:w="1615" w:type="dxa"/>
            <w:tcBorders>
              <w:bottom w:val="single" w:sz="4" w:space="0" w:color="000000"/>
              <w:right w:val="single" w:sz="4" w:space="0" w:color="000000"/>
            </w:tcBorders>
            <w:shd w:val="clear" w:color="auto" w:fill="auto"/>
            <w:vAlign w:val="bottom"/>
            <w:tcPrChange w:id="2900" w:author="Jose Eduardo VIU" w:date="2023-04-01T18:30:00Z">
              <w:tcPr>
                <w:tcW w:w="1591" w:type="dxa"/>
                <w:tcBorders>
                  <w:bottom w:val="single" w:sz="4" w:space="0" w:color="000000"/>
                  <w:right w:val="single" w:sz="4" w:space="0" w:color="000000"/>
                </w:tcBorders>
                <w:shd w:val="clear" w:color="auto" w:fill="auto"/>
                <w:vAlign w:val="bottom"/>
              </w:tcPr>
            </w:tcPrChange>
          </w:tcPr>
          <w:p w14:paraId="5EFDBC9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0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02" w:author="Jose Eduardo VIU" w:date="2023-04-01T18:30:00Z">
                  <w:rPr>
                    <w:rFonts w:ascii="Calibri" w:eastAsia="Times New Roman" w:hAnsi="Calibri" w:cs="Calibri"/>
                    <w:color w:val="000000"/>
                    <w:lang w:eastAsia="es-ES"/>
                  </w:rPr>
                </w:rPrChange>
              </w:rPr>
              <w:t xml:space="preserve">                 0,67</w:t>
            </w:r>
          </w:p>
        </w:tc>
        <w:tc>
          <w:tcPr>
            <w:tcW w:w="1617" w:type="dxa"/>
            <w:tcBorders>
              <w:bottom w:val="single" w:sz="4" w:space="0" w:color="000000"/>
              <w:right w:val="single" w:sz="4" w:space="0" w:color="000000"/>
            </w:tcBorders>
            <w:shd w:val="clear" w:color="auto" w:fill="auto"/>
            <w:vAlign w:val="bottom"/>
            <w:tcPrChange w:id="2903" w:author="Jose Eduardo VIU" w:date="2023-04-01T18:30:00Z">
              <w:tcPr>
                <w:tcW w:w="1593" w:type="dxa"/>
                <w:tcBorders>
                  <w:bottom w:val="single" w:sz="4" w:space="0" w:color="000000"/>
                  <w:right w:val="single" w:sz="4" w:space="0" w:color="000000"/>
                </w:tcBorders>
                <w:shd w:val="clear" w:color="auto" w:fill="auto"/>
                <w:vAlign w:val="bottom"/>
              </w:tcPr>
            </w:tcPrChange>
          </w:tcPr>
          <w:p w14:paraId="4738200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0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05" w:author="Jose Eduardo VIU" w:date="2023-04-01T18:30:00Z">
                  <w:rPr>
                    <w:rFonts w:ascii="Calibri" w:eastAsia="Times New Roman" w:hAnsi="Calibri" w:cs="Calibri"/>
                    <w:color w:val="000000"/>
                    <w:lang w:eastAsia="es-ES"/>
                  </w:rPr>
                </w:rPrChange>
              </w:rPr>
              <w:t xml:space="preserve">                 0,05</w:t>
            </w:r>
          </w:p>
        </w:tc>
      </w:tr>
      <w:tr w:rsidR="00CB7E31" w:rsidRPr="001F3694" w14:paraId="3B8E1754" w14:textId="77777777" w:rsidTr="001F3694">
        <w:trPr>
          <w:trHeight w:val="275"/>
          <w:jc w:val="center"/>
          <w:trPrChange w:id="290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0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2E7D80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09" w:author="Jose Eduardo VIU" w:date="2023-04-01T18:30:00Z">
                  <w:rPr>
                    <w:rFonts w:ascii="Calibri" w:eastAsia="Times New Roman" w:hAnsi="Calibri" w:cs="Calibri"/>
                    <w:color w:val="000000"/>
                    <w:lang w:eastAsia="es-ES"/>
                  </w:rPr>
                </w:rPrChange>
              </w:rPr>
              <w:t>MLPRegressor</w:t>
            </w:r>
          </w:p>
        </w:tc>
        <w:tc>
          <w:tcPr>
            <w:tcW w:w="1615" w:type="dxa"/>
            <w:tcBorders>
              <w:bottom w:val="single" w:sz="4" w:space="0" w:color="000000"/>
              <w:right w:val="single" w:sz="4" w:space="0" w:color="000000"/>
            </w:tcBorders>
            <w:shd w:val="clear" w:color="auto" w:fill="auto"/>
            <w:vAlign w:val="bottom"/>
            <w:tcPrChange w:id="2910" w:author="Jose Eduardo VIU" w:date="2023-04-01T18:30:00Z">
              <w:tcPr>
                <w:tcW w:w="1591" w:type="dxa"/>
                <w:tcBorders>
                  <w:bottom w:val="single" w:sz="4" w:space="0" w:color="000000"/>
                  <w:right w:val="single" w:sz="4" w:space="0" w:color="000000"/>
                </w:tcBorders>
                <w:shd w:val="clear" w:color="auto" w:fill="auto"/>
                <w:vAlign w:val="bottom"/>
              </w:tcPr>
            </w:tcPrChange>
          </w:tcPr>
          <w:p w14:paraId="7356B36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1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12" w:author="Jose Eduardo VIU" w:date="2023-04-01T18:30:00Z">
                  <w:rPr>
                    <w:rFonts w:ascii="Calibri" w:eastAsia="Times New Roman" w:hAnsi="Calibri" w:cs="Calibri"/>
                    <w:color w:val="000000"/>
                    <w:lang w:eastAsia="es-ES"/>
                  </w:rPr>
                </w:rPrChange>
              </w:rPr>
              <w:t xml:space="preserve">                 0,66</w:t>
            </w:r>
          </w:p>
        </w:tc>
        <w:tc>
          <w:tcPr>
            <w:tcW w:w="1617" w:type="dxa"/>
            <w:tcBorders>
              <w:bottom w:val="single" w:sz="4" w:space="0" w:color="000000"/>
              <w:right w:val="single" w:sz="4" w:space="0" w:color="000000"/>
            </w:tcBorders>
            <w:shd w:val="clear" w:color="auto" w:fill="auto"/>
            <w:vAlign w:val="bottom"/>
            <w:tcPrChange w:id="2913" w:author="Jose Eduardo VIU" w:date="2023-04-01T18:30:00Z">
              <w:tcPr>
                <w:tcW w:w="1593" w:type="dxa"/>
                <w:tcBorders>
                  <w:bottom w:val="single" w:sz="4" w:space="0" w:color="000000"/>
                  <w:right w:val="single" w:sz="4" w:space="0" w:color="000000"/>
                </w:tcBorders>
                <w:shd w:val="clear" w:color="auto" w:fill="auto"/>
                <w:vAlign w:val="bottom"/>
              </w:tcPr>
            </w:tcPrChange>
          </w:tcPr>
          <w:p w14:paraId="602D0E6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1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15" w:author="Jose Eduardo VIU" w:date="2023-04-01T18:30:00Z">
                  <w:rPr>
                    <w:rFonts w:ascii="Calibri" w:eastAsia="Times New Roman" w:hAnsi="Calibri" w:cs="Calibri"/>
                    <w:color w:val="000000"/>
                    <w:lang w:eastAsia="es-ES"/>
                  </w:rPr>
                </w:rPrChange>
              </w:rPr>
              <w:t xml:space="preserve">                 0,05</w:t>
            </w:r>
          </w:p>
        </w:tc>
      </w:tr>
      <w:tr w:rsidR="00CB7E31" w:rsidRPr="001F3694" w14:paraId="65FBFF58" w14:textId="77777777" w:rsidTr="001F3694">
        <w:trPr>
          <w:trHeight w:val="275"/>
          <w:jc w:val="center"/>
          <w:trPrChange w:id="291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1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521B4C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19" w:author="Jose Eduardo VIU" w:date="2023-04-01T18:30:00Z">
                  <w:rPr>
                    <w:rFonts w:ascii="Calibri" w:eastAsia="Times New Roman" w:hAnsi="Calibri" w:cs="Calibri"/>
                    <w:color w:val="000000"/>
                    <w:lang w:eastAsia="es-ES"/>
                  </w:rPr>
                </w:rPrChange>
              </w:rPr>
              <w:t>OrthogonalMatchingPursuitCV</w:t>
            </w:r>
          </w:p>
        </w:tc>
        <w:tc>
          <w:tcPr>
            <w:tcW w:w="1615" w:type="dxa"/>
            <w:tcBorders>
              <w:bottom w:val="single" w:sz="4" w:space="0" w:color="000000"/>
              <w:right w:val="single" w:sz="4" w:space="0" w:color="000000"/>
            </w:tcBorders>
            <w:shd w:val="clear" w:color="auto" w:fill="auto"/>
            <w:vAlign w:val="bottom"/>
            <w:tcPrChange w:id="2920" w:author="Jose Eduardo VIU" w:date="2023-04-01T18:30:00Z">
              <w:tcPr>
                <w:tcW w:w="1591" w:type="dxa"/>
                <w:tcBorders>
                  <w:bottom w:val="single" w:sz="4" w:space="0" w:color="000000"/>
                  <w:right w:val="single" w:sz="4" w:space="0" w:color="000000"/>
                </w:tcBorders>
                <w:shd w:val="clear" w:color="auto" w:fill="auto"/>
                <w:vAlign w:val="bottom"/>
              </w:tcPr>
            </w:tcPrChange>
          </w:tcPr>
          <w:p w14:paraId="0921FAA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2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22" w:author="Jose Eduardo VIU" w:date="2023-04-01T18:30:00Z">
                  <w:rPr>
                    <w:rFonts w:ascii="Calibri" w:eastAsia="Times New Roman" w:hAnsi="Calibri" w:cs="Calibri"/>
                    <w:color w:val="000000"/>
                    <w:lang w:eastAsia="es-ES"/>
                  </w:rPr>
                </w:rPrChange>
              </w:rPr>
              <w:t xml:space="preserve">                 0,62</w:t>
            </w:r>
          </w:p>
        </w:tc>
        <w:tc>
          <w:tcPr>
            <w:tcW w:w="1617" w:type="dxa"/>
            <w:tcBorders>
              <w:bottom w:val="single" w:sz="4" w:space="0" w:color="000000"/>
              <w:right w:val="single" w:sz="4" w:space="0" w:color="000000"/>
            </w:tcBorders>
            <w:shd w:val="clear" w:color="auto" w:fill="auto"/>
            <w:vAlign w:val="bottom"/>
            <w:tcPrChange w:id="2923" w:author="Jose Eduardo VIU" w:date="2023-04-01T18:30:00Z">
              <w:tcPr>
                <w:tcW w:w="1593" w:type="dxa"/>
                <w:tcBorders>
                  <w:bottom w:val="single" w:sz="4" w:space="0" w:color="000000"/>
                  <w:right w:val="single" w:sz="4" w:space="0" w:color="000000"/>
                </w:tcBorders>
                <w:shd w:val="clear" w:color="auto" w:fill="auto"/>
                <w:vAlign w:val="bottom"/>
              </w:tcPr>
            </w:tcPrChange>
          </w:tcPr>
          <w:p w14:paraId="7799E53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2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25" w:author="Jose Eduardo VIU" w:date="2023-04-01T18:30:00Z">
                  <w:rPr>
                    <w:rFonts w:ascii="Calibri" w:eastAsia="Times New Roman" w:hAnsi="Calibri" w:cs="Calibri"/>
                    <w:color w:val="000000"/>
                    <w:lang w:eastAsia="es-ES"/>
                  </w:rPr>
                </w:rPrChange>
              </w:rPr>
              <w:t xml:space="preserve">                 0,05</w:t>
            </w:r>
          </w:p>
        </w:tc>
      </w:tr>
      <w:tr w:rsidR="00CB7E31" w:rsidRPr="001F3694" w14:paraId="45D4EF38" w14:textId="77777777" w:rsidTr="001F3694">
        <w:trPr>
          <w:trHeight w:val="275"/>
          <w:jc w:val="center"/>
          <w:trPrChange w:id="292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2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F7FB70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29" w:author="Jose Eduardo VIU" w:date="2023-04-01T18:30:00Z">
                  <w:rPr>
                    <w:rFonts w:ascii="Calibri" w:eastAsia="Times New Roman" w:hAnsi="Calibri" w:cs="Calibri"/>
                    <w:color w:val="000000"/>
                    <w:lang w:eastAsia="es-ES"/>
                  </w:rPr>
                </w:rPrChange>
              </w:rPr>
              <w:t>HuberRegressor</w:t>
            </w:r>
          </w:p>
        </w:tc>
        <w:tc>
          <w:tcPr>
            <w:tcW w:w="1615" w:type="dxa"/>
            <w:tcBorders>
              <w:bottom w:val="single" w:sz="4" w:space="0" w:color="000000"/>
              <w:right w:val="single" w:sz="4" w:space="0" w:color="000000"/>
            </w:tcBorders>
            <w:shd w:val="clear" w:color="auto" w:fill="auto"/>
            <w:vAlign w:val="bottom"/>
            <w:tcPrChange w:id="2930" w:author="Jose Eduardo VIU" w:date="2023-04-01T18:30:00Z">
              <w:tcPr>
                <w:tcW w:w="1591" w:type="dxa"/>
                <w:tcBorders>
                  <w:bottom w:val="single" w:sz="4" w:space="0" w:color="000000"/>
                  <w:right w:val="single" w:sz="4" w:space="0" w:color="000000"/>
                </w:tcBorders>
                <w:shd w:val="clear" w:color="auto" w:fill="auto"/>
                <w:vAlign w:val="bottom"/>
              </w:tcPr>
            </w:tcPrChange>
          </w:tcPr>
          <w:p w14:paraId="319C414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3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32" w:author="Jose Eduardo VIU" w:date="2023-04-01T18:30:00Z">
                  <w:rPr>
                    <w:rFonts w:ascii="Calibri" w:eastAsia="Times New Roman" w:hAnsi="Calibri" w:cs="Calibri"/>
                    <w:color w:val="000000"/>
                    <w:lang w:eastAsia="es-ES"/>
                  </w:rPr>
                </w:rPrChange>
              </w:rPr>
              <w:t xml:space="preserve">                 0,61</w:t>
            </w:r>
          </w:p>
        </w:tc>
        <w:tc>
          <w:tcPr>
            <w:tcW w:w="1617" w:type="dxa"/>
            <w:tcBorders>
              <w:bottom w:val="single" w:sz="4" w:space="0" w:color="000000"/>
              <w:right w:val="single" w:sz="4" w:space="0" w:color="000000"/>
            </w:tcBorders>
            <w:shd w:val="clear" w:color="auto" w:fill="auto"/>
            <w:vAlign w:val="bottom"/>
            <w:tcPrChange w:id="2933" w:author="Jose Eduardo VIU" w:date="2023-04-01T18:30:00Z">
              <w:tcPr>
                <w:tcW w:w="1593" w:type="dxa"/>
                <w:tcBorders>
                  <w:bottom w:val="single" w:sz="4" w:space="0" w:color="000000"/>
                  <w:right w:val="single" w:sz="4" w:space="0" w:color="000000"/>
                </w:tcBorders>
                <w:shd w:val="clear" w:color="auto" w:fill="auto"/>
                <w:vAlign w:val="bottom"/>
              </w:tcPr>
            </w:tcPrChange>
          </w:tcPr>
          <w:p w14:paraId="52814F8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3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35" w:author="Jose Eduardo VIU" w:date="2023-04-01T18:30:00Z">
                  <w:rPr>
                    <w:rFonts w:ascii="Calibri" w:eastAsia="Times New Roman" w:hAnsi="Calibri" w:cs="Calibri"/>
                    <w:color w:val="000000"/>
                    <w:lang w:eastAsia="es-ES"/>
                  </w:rPr>
                </w:rPrChange>
              </w:rPr>
              <w:t xml:space="preserve">                 0,05</w:t>
            </w:r>
          </w:p>
        </w:tc>
      </w:tr>
      <w:tr w:rsidR="00CB7E31" w:rsidRPr="001F3694" w14:paraId="74911900" w14:textId="77777777" w:rsidTr="001F3694">
        <w:trPr>
          <w:trHeight w:val="275"/>
          <w:jc w:val="center"/>
          <w:trPrChange w:id="293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3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14EA16E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39" w:author="Jose Eduardo VIU" w:date="2023-04-01T18:30:00Z">
                  <w:rPr>
                    <w:rFonts w:ascii="Calibri" w:eastAsia="Times New Roman" w:hAnsi="Calibri" w:cs="Calibri"/>
                    <w:color w:val="000000"/>
                    <w:lang w:eastAsia="es-ES"/>
                  </w:rPr>
                </w:rPrChange>
              </w:rPr>
              <w:t>ExtraTreeRegressor</w:t>
            </w:r>
          </w:p>
        </w:tc>
        <w:tc>
          <w:tcPr>
            <w:tcW w:w="1615" w:type="dxa"/>
            <w:tcBorders>
              <w:bottom w:val="single" w:sz="4" w:space="0" w:color="000000"/>
              <w:right w:val="single" w:sz="4" w:space="0" w:color="000000"/>
            </w:tcBorders>
            <w:shd w:val="clear" w:color="auto" w:fill="auto"/>
            <w:vAlign w:val="bottom"/>
            <w:tcPrChange w:id="2940" w:author="Jose Eduardo VIU" w:date="2023-04-01T18:30:00Z">
              <w:tcPr>
                <w:tcW w:w="1591" w:type="dxa"/>
                <w:tcBorders>
                  <w:bottom w:val="single" w:sz="4" w:space="0" w:color="000000"/>
                  <w:right w:val="single" w:sz="4" w:space="0" w:color="000000"/>
                </w:tcBorders>
                <w:shd w:val="clear" w:color="auto" w:fill="auto"/>
                <w:vAlign w:val="bottom"/>
              </w:tcPr>
            </w:tcPrChange>
          </w:tcPr>
          <w:p w14:paraId="737C7FE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4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42" w:author="Jose Eduardo VIU" w:date="2023-04-01T18:30:00Z">
                  <w:rPr>
                    <w:rFonts w:ascii="Calibri" w:eastAsia="Times New Roman" w:hAnsi="Calibri" w:cs="Calibri"/>
                    <w:color w:val="000000"/>
                    <w:lang w:eastAsia="es-ES"/>
                  </w:rPr>
                </w:rPrChange>
              </w:rPr>
              <w:t xml:space="preserve">                 0,60</w:t>
            </w:r>
          </w:p>
        </w:tc>
        <w:tc>
          <w:tcPr>
            <w:tcW w:w="1617" w:type="dxa"/>
            <w:tcBorders>
              <w:bottom w:val="single" w:sz="4" w:space="0" w:color="000000"/>
              <w:right w:val="single" w:sz="4" w:space="0" w:color="000000"/>
            </w:tcBorders>
            <w:shd w:val="clear" w:color="auto" w:fill="auto"/>
            <w:vAlign w:val="bottom"/>
            <w:tcPrChange w:id="2943" w:author="Jose Eduardo VIU" w:date="2023-04-01T18:30:00Z">
              <w:tcPr>
                <w:tcW w:w="1593" w:type="dxa"/>
                <w:tcBorders>
                  <w:bottom w:val="single" w:sz="4" w:space="0" w:color="000000"/>
                  <w:right w:val="single" w:sz="4" w:space="0" w:color="000000"/>
                </w:tcBorders>
                <w:shd w:val="clear" w:color="auto" w:fill="auto"/>
                <w:vAlign w:val="bottom"/>
              </w:tcPr>
            </w:tcPrChange>
          </w:tcPr>
          <w:p w14:paraId="0A442D7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4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45" w:author="Jose Eduardo VIU" w:date="2023-04-01T18:30:00Z">
                  <w:rPr>
                    <w:rFonts w:ascii="Calibri" w:eastAsia="Times New Roman" w:hAnsi="Calibri" w:cs="Calibri"/>
                    <w:color w:val="000000"/>
                    <w:lang w:eastAsia="es-ES"/>
                  </w:rPr>
                </w:rPrChange>
              </w:rPr>
              <w:t xml:space="preserve">                 0,05</w:t>
            </w:r>
          </w:p>
        </w:tc>
      </w:tr>
      <w:tr w:rsidR="00CB7E31" w:rsidRPr="001F3694" w14:paraId="3A3C24A8" w14:textId="77777777" w:rsidTr="001F3694">
        <w:trPr>
          <w:trHeight w:val="275"/>
          <w:jc w:val="center"/>
          <w:trPrChange w:id="294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4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D790EF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49" w:author="Jose Eduardo VIU" w:date="2023-04-01T18:30:00Z">
                  <w:rPr>
                    <w:rFonts w:ascii="Calibri" w:eastAsia="Times New Roman" w:hAnsi="Calibri" w:cs="Calibri"/>
                    <w:color w:val="000000"/>
                    <w:lang w:eastAsia="es-ES"/>
                  </w:rPr>
                </w:rPrChange>
              </w:rPr>
              <w:t>LinearSVR</w:t>
            </w:r>
          </w:p>
        </w:tc>
        <w:tc>
          <w:tcPr>
            <w:tcW w:w="1615" w:type="dxa"/>
            <w:tcBorders>
              <w:bottom w:val="single" w:sz="4" w:space="0" w:color="000000"/>
              <w:right w:val="single" w:sz="4" w:space="0" w:color="000000"/>
            </w:tcBorders>
            <w:shd w:val="clear" w:color="auto" w:fill="auto"/>
            <w:vAlign w:val="bottom"/>
            <w:tcPrChange w:id="2950" w:author="Jose Eduardo VIU" w:date="2023-04-01T18:30:00Z">
              <w:tcPr>
                <w:tcW w:w="1591" w:type="dxa"/>
                <w:tcBorders>
                  <w:bottom w:val="single" w:sz="4" w:space="0" w:color="000000"/>
                  <w:right w:val="single" w:sz="4" w:space="0" w:color="000000"/>
                </w:tcBorders>
                <w:shd w:val="clear" w:color="auto" w:fill="auto"/>
                <w:vAlign w:val="bottom"/>
              </w:tcPr>
            </w:tcPrChange>
          </w:tcPr>
          <w:p w14:paraId="2840A84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5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52" w:author="Jose Eduardo VIU" w:date="2023-04-01T18:30:00Z">
                  <w:rPr>
                    <w:rFonts w:ascii="Calibri" w:eastAsia="Times New Roman" w:hAnsi="Calibri" w:cs="Calibri"/>
                    <w:color w:val="000000"/>
                    <w:lang w:eastAsia="es-ES"/>
                  </w:rPr>
                </w:rPrChange>
              </w:rPr>
              <w:t xml:space="preserve">                 0,57</w:t>
            </w:r>
          </w:p>
        </w:tc>
        <w:tc>
          <w:tcPr>
            <w:tcW w:w="1617" w:type="dxa"/>
            <w:tcBorders>
              <w:bottom w:val="single" w:sz="4" w:space="0" w:color="000000"/>
              <w:right w:val="single" w:sz="4" w:space="0" w:color="000000"/>
            </w:tcBorders>
            <w:shd w:val="clear" w:color="auto" w:fill="auto"/>
            <w:vAlign w:val="bottom"/>
            <w:tcPrChange w:id="2953" w:author="Jose Eduardo VIU" w:date="2023-04-01T18:30:00Z">
              <w:tcPr>
                <w:tcW w:w="1593" w:type="dxa"/>
                <w:tcBorders>
                  <w:bottom w:val="single" w:sz="4" w:space="0" w:color="000000"/>
                  <w:right w:val="single" w:sz="4" w:space="0" w:color="000000"/>
                </w:tcBorders>
                <w:shd w:val="clear" w:color="auto" w:fill="auto"/>
                <w:vAlign w:val="bottom"/>
              </w:tcPr>
            </w:tcPrChange>
          </w:tcPr>
          <w:p w14:paraId="538541D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5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55" w:author="Jose Eduardo VIU" w:date="2023-04-01T18:30:00Z">
                  <w:rPr>
                    <w:rFonts w:ascii="Calibri" w:eastAsia="Times New Roman" w:hAnsi="Calibri" w:cs="Calibri"/>
                    <w:color w:val="000000"/>
                    <w:lang w:eastAsia="es-ES"/>
                  </w:rPr>
                </w:rPrChange>
              </w:rPr>
              <w:t xml:space="preserve">                 0,06</w:t>
            </w:r>
          </w:p>
        </w:tc>
      </w:tr>
      <w:tr w:rsidR="00CB7E31" w:rsidRPr="001F3694" w14:paraId="62BB28F5" w14:textId="77777777" w:rsidTr="001F3694">
        <w:trPr>
          <w:trHeight w:val="275"/>
          <w:jc w:val="center"/>
          <w:trPrChange w:id="295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5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057206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5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59" w:author="Jose Eduardo VIU" w:date="2023-04-01T18:30:00Z">
                  <w:rPr>
                    <w:rFonts w:ascii="Calibri" w:eastAsia="Times New Roman" w:hAnsi="Calibri" w:cs="Calibri"/>
                    <w:color w:val="000000"/>
                    <w:lang w:eastAsia="es-ES"/>
                  </w:rPr>
                </w:rPrChange>
              </w:rPr>
              <w:t>DecisionTreeRegressor</w:t>
            </w:r>
          </w:p>
        </w:tc>
        <w:tc>
          <w:tcPr>
            <w:tcW w:w="1615" w:type="dxa"/>
            <w:tcBorders>
              <w:bottom w:val="single" w:sz="4" w:space="0" w:color="000000"/>
              <w:right w:val="single" w:sz="4" w:space="0" w:color="000000"/>
            </w:tcBorders>
            <w:shd w:val="clear" w:color="auto" w:fill="auto"/>
            <w:vAlign w:val="bottom"/>
            <w:tcPrChange w:id="2960" w:author="Jose Eduardo VIU" w:date="2023-04-01T18:30:00Z">
              <w:tcPr>
                <w:tcW w:w="1591" w:type="dxa"/>
                <w:tcBorders>
                  <w:bottom w:val="single" w:sz="4" w:space="0" w:color="000000"/>
                  <w:right w:val="single" w:sz="4" w:space="0" w:color="000000"/>
                </w:tcBorders>
                <w:shd w:val="clear" w:color="auto" w:fill="auto"/>
                <w:vAlign w:val="bottom"/>
              </w:tcPr>
            </w:tcPrChange>
          </w:tcPr>
          <w:p w14:paraId="1983651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6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62" w:author="Jose Eduardo VIU" w:date="2023-04-01T18:30:00Z">
                  <w:rPr>
                    <w:rFonts w:ascii="Calibri" w:eastAsia="Times New Roman" w:hAnsi="Calibri" w:cs="Calibri"/>
                    <w:color w:val="000000"/>
                    <w:lang w:eastAsia="es-ES"/>
                  </w:rPr>
                </w:rPrChange>
              </w:rPr>
              <w:t xml:space="preserve">                 0,57</w:t>
            </w:r>
          </w:p>
        </w:tc>
        <w:tc>
          <w:tcPr>
            <w:tcW w:w="1617" w:type="dxa"/>
            <w:tcBorders>
              <w:bottom w:val="single" w:sz="4" w:space="0" w:color="000000"/>
              <w:right w:val="single" w:sz="4" w:space="0" w:color="000000"/>
            </w:tcBorders>
            <w:shd w:val="clear" w:color="auto" w:fill="auto"/>
            <w:vAlign w:val="bottom"/>
            <w:tcPrChange w:id="2963" w:author="Jose Eduardo VIU" w:date="2023-04-01T18:30:00Z">
              <w:tcPr>
                <w:tcW w:w="1593" w:type="dxa"/>
                <w:tcBorders>
                  <w:bottom w:val="single" w:sz="4" w:space="0" w:color="000000"/>
                  <w:right w:val="single" w:sz="4" w:space="0" w:color="000000"/>
                </w:tcBorders>
                <w:shd w:val="clear" w:color="auto" w:fill="auto"/>
                <w:vAlign w:val="bottom"/>
              </w:tcPr>
            </w:tcPrChange>
          </w:tcPr>
          <w:p w14:paraId="60CAE4D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6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65" w:author="Jose Eduardo VIU" w:date="2023-04-01T18:30:00Z">
                  <w:rPr>
                    <w:rFonts w:ascii="Calibri" w:eastAsia="Times New Roman" w:hAnsi="Calibri" w:cs="Calibri"/>
                    <w:color w:val="000000"/>
                    <w:lang w:eastAsia="es-ES"/>
                  </w:rPr>
                </w:rPrChange>
              </w:rPr>
              <w:t xml:space="preserve">                 0,06</w:t>
            </w:r>
          </w:p>
        </w:tc>
      </w:tr>
      <w:tr w:rsidR="00CB7E31" w:rsidRPr="001F3694" w14:paraId="0B682F03" w14:textId="77777777" w:rsidTr="001F3694">
        <w:trPr>
          <w:trHeight w:val="275"/>
          <w:jc w:val="center"/>
          <w:trPrChange w:id="296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6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11F3910"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6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69" w:author="Jose Eduardo VIU" w:date="2023-04-01T18:30:00Z">
                  <w:rPr>
                    <w:rFonts w:ascii="Calibri" w:eastAsia="Times New Roman" w:hAnsi="Calibri" w:cs="Calibri"/>
                    <w:color w:val="000000"/>
                    <w:lang w:eastAsia="es-ES"/>
                  </w:rPr>
                </w:rPrChange>
              </w:rPr>
              <w:t>GammaRegressor</w:t>
            </w:r>
          </w:p>
        </w:tc>
        <w:tc>
          <w:tcPr>
            <w:tcW w:w="1615" w:type="dxa"/>
            <w:tcBorders>
              <w:bottom w:val="single" w:sz="4" w:space="0" w:color="000000"/>
              <w:right w:val="single" w:sz="4" w:space="0" w:color="000000"/>
            </w:tcBorders>
            <w:shd w:val="clear" w:color="auto" w:fill="auto"/>
            <w:vAlign w:val="bottom"/>
            <w:tcPrChange w:id="2970" w:author="Jose Eduardo VIU" w:date="2023-04-01T18:30:00Z">
              <w:tcPr>
                <w:tcW w:w="1591" w:type="dxa"/>
                <w:tcBorders>
                  <w:bottom w:val="single" w:sz="4" w:space="0" w:color="000000"/>
                  <w:right w:val="single" w:sz="4" w:space="0" w:color="000000"/>
                </w:tcBorders>
                <w:shd w:val="clear" w:color="auto" w:fill="auto"/>
                <w:vAlign w:val="bottom"/>
              </w:tcPr>
            </w:tcPrChange>
          </w:tcPr>
          <w:p w14:paraId="65DCF08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7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72" w:author="Jose Eduardo VIU" w:date="2023-04-01T18:30:00Z">
                  <w:rPr>
                    <w:rFonts w:ascii="Calibri" w:eastAsia="Times New Roman" w:hAnsi="Calibri" w:cs="Calibri"/>
                    <w:color w:val="000000"/>
                    <w:lang w:eastAsia="es-ES"/>
                  </w:rPr>
                </w:rPrChange>
              </w:rPr>
              <w:t xml:space="preserve">                 0,56</w:t>
            </w:r>
          </w:p>
        </w:tc>
        <w:tc>
          <w:tcPr>
            <w:tcW w:w="1617" w:type="dxa"/>
            <w:tcBorders>
              <w:bottom w:val="single" w:sz="4" w:space="0" w:color="000000"/>
              <w:right w:val="single" w:sz="4" w:space="0" w:color="000000"/>
            </w:tcBorders>
            <w:shd w:val="clear" w:color="auto" w:fill="auto"/>
            <w:vAlign w:val="bottom"/>
            <w:tcPrChange w:id="2973" w:author="Jose Eduardo VIU" w:date="2023-04-01T18:30:00Z">
              <w:tcPr>
                <w:tcW w:w="1593" w:type="dxa"/>
                <w:tcBorders>
                  <w:bottom w:val="single" w:sz="4" w:space="0" w:color="000000"/>
                  <w:right w:val="single" w:sz="4" w:space="0" w:color="000000"/>
                </w:tcBorders>
                <w:shd w:val="clear" w:color="auto" w:fill="auto"/>
                <w:vAlign w:val="bottom"/>
              </w:tcPr>
            </w:tcPrChange>
          </w:tcPr>
          <w:p w14:paraId="6804637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7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75" w:author="Jose Eduardo VIU" w:date="2023-04-01T18:30:00Z">
                  <w:rPr>
                    <w:rFonts w:ascii="Calibri" w:eastAsia="Times New Roman" w:hAnsi="Calibri" w:cs="Calibri"/>
                    <w:color w:val="000000"/>
                    <w:lang w:eastAsia="es-ES"/>
                  </w:rPr>
                </w:rPrChange>
              </w:rPr>
              <w:t xml:space="preserve">                 0,06</w:t>
            </w:r>
          </w:p>
        </w:tc>
      </w:tr>
      <w:tr w:rsidR="00CB7E31" w:rsidRPr="001F3694" w14:paraId="627C540F" w14:textId="77777777" w:rsidTr="001F3694">
        <w:trPr>
          <w:trHeight w:val="275"/>
          <w:jc w:val="center"/>
          <w:trPrChange w:id="297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7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6E03FB6"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7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79" w:author="Jose Eduardo VIU" w:date="2023-04-01T18:30:00Z">
                  <w:rPr>
                    <w:rFonts w:ascii="Calibri" w:eastAsia="Times New Roman" w:hAnsi="Calibri" w:cs="Calibri"/>
                    <w:color w:val="000000"/>
                    <w:lang w:eastAsia="es-ES"/>
                  </w:rPr>
                </w:rPrChange>
              </w:rPr>
              <w:t>TweedieRegressor</w:t>
            </w:r>
          </w:p>
        </w:tc>
        <w:tc>
          <w:tcPr>
            <w:tcW w:w="1615" w:type="dxa"/>
            <w:tcBorders>
              <w:bottom w:val="single" w:sz="4" w:space="0" w:color="000000"/>
              <w:right w:val="single" w:sz="4" w:space="0" w:color="000000"/>
            </w:tcBorders>
            <w:shd w:val="clear" w:color="auto" w:fill="auto"/>
            <w:vAlign w:val="bottom"/>
            <w:tcPrChange w:id="2980" w:author="Jose Eduardo VIU" w:date="2023-04-01T18:30:00Z">
              <w:tcPr>
                <w:tcW w:w="1591" w:type="dxa"/>
                <w:tcBorders>
                  <w:bottom w:val="single" w:sz="4" w:space="0" w:color="000000"/>
                  <w:right w:val="single" w:sz="4" w:space="0" w:color="000000"/>
                </w:tcBorders>
                <w:shd w:val="clear" w:color="auto" w:fill="auto"/>
                <w:vAlign w:val="bottom"/>
              </w:tcPr>
            </w:tcPrChange>
          </w:tcPr>
          <w:p w14:paraId="53F8F6B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8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82" w:author="Jose Eduardo VIU" w:date="2023-04-01T18:30:00Z">
                  <w:rPr>
                    <w:rFonts w:ascii="Calibri" w:eastAsia="Times New Roman" w:hAnsi="Calibri" w:cs="Calibri"/>
                    <w:color w:val="000000"/>
                    <w:lang w:eastAsia="es-ES"/>
                  </w:rPr>
                </w:rPrChange>
              </w:rPr>
              <w:t xml:space="preserve">                 0,56</w:t>
            </w:r>
          </w:p>
        </w:tc>
        <w:tc>
          <w:tcPr>
            <w:tcW w:w="1617" w:type="dxa"/>
            <w:tcBorders>
              <w:bottom w:val="single" w:sz="4" w:space="0" w:color="000000"/>
              <w:right w:val="single" w:sz="4" w:space="0" w:color="000000"/>
            </w:tcBorders>
            <w:shd w:val="clear" w:color="auto" w:fill="auto"/>
            <w:vAlign w:val="bottom"/>
            <w:tcPrChange w:id="2983" w:author="Jose Eduardo VIU" w:date="2023-04-01T18:30:00Z">
              <w:tcPr>
                <w:tcW w:w="1593" w:type="dxa"/>
                <w:tcBorders>
                  <w:bottom w:val="single" w:sz="4" w:space="0" w:color="000000"/>
                  <w:right w:val="single" w:sz="4" w:space="0" w:color="000000"/>
                </w:tcBorders>
                <w:shd w:val="clear" w:color="auto" w:fill="auto"/>
                <w:vAlign w:val="bottom"/>
              </w:tcPr>
            </w:tcPrChange>
          </w:tcPr>
          <w:p w14:paraId="111EB7C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8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85" w:author="Jose Eduardo VIU" w:date="2023-04-01T18:30:00Z">
                  <w:rPr>
                    <w:rFonts w:ascii="Calibri" w:eastAsia="Times New Roman" w:hAnsi="Calibri" w:cs="Calibri"/>
                    <w:color w:val="000000"/>
                    <w:lang w:eastAsia="es-ES"/>
                  </w:rPr>
                </w:rPrChange>
              </w:rPr>
              <w:t xml:space="preserve">                 0,06</w:t>
            </w:r>
          </w:p>
        </w:tc>
      </w:tr>
      <w:tr w:rsidR="00CB7E31" w:rsidRPr="001F3694" w14:paraId="189E0913" w14:textId="77777777" w:rsidTr="001F3694">
        <w:trPr>
          <w:trHeight w:val="275"/>
          <w:jc w:val="center"/>
          <w:trPrChange w:id="298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8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56B1A15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8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89" w:author="Jose Eduardo VIU" w:date="2023-04-01T18:30:00Z">
                  <w:rPr>
                    <w:rFonts w:ascii="Calibri" w:eastAsia="Times New Roman" w:hAnsi="Calibri" w:cs="Calibri"/>
                    <w:color w:val="000000"/>
                    <w:lang w:eastAsia="es-ES"/>
                  </w:rPr>
                </w:rPrChange>
              </w:rPr>
              <w:t>OrthogonalMatchingPursuit</w:t>
            </w:r>
          </w:p>
        </w:tc>
        <w:tc>
          <w:tcPr>
            <w:tcW w:w="1615" w:type="dxa"/>
            <w:tcBorders>
              <w:bottom w:val="single" w:sz="4" w:space="0" w:color="000000"/>
              <w:right w:val="single" w:sz="4" w:space="0" w:color="000000"/>
            </w:tcBorders>
            <w:shd w:val="clear" w:color="auto" w:fill="auto"/>
            <w:vAlign w:val="bottom"/>
            <w:tcPrChange w:id="2990" w:author="Jose Eduardo VIU" w:date="2023-04-01T18:30:00Z">
              <w:tcPr>
                <w:tcW w:w="1591" w:type="dxa"/>
                <w:tcBorders>
                  <w:bottom w:val="single" w:sz="4" w:space="0" w:color="000000"/>
                  <w:right w:val="single" w:sz="4" w:space="0" w:color="000000"/>
                </w:tcBorders>
                <w:shd w:val="clear" w:color="auto" w:fill="auto"/>
                <w:vAlign w:val="bottom"/>
              </w:tcPr>
            </w:tcPrChange>
          </w:tcPr>
          <w:p w14:paraId="77872A9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9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92" w:author="Jose Eduardo VIU" w:date="2023-04-01T18:30:00Z">
                  <w:rPr>
                    <w:rFonts w:ascii="Calibri" w:eastAsia="Times New Roman" w:hAnsi="Calibri" w:cs="Calibri"/>
                    <w:color w:val="000000"/>
                    <w:lang w:eastAsia="es-ES"/>
                  </w:rPr>
                </w:rPrChange>
              </w:rPr>
              <w:t xml:space="preserve">                 0,53</w:t>
            </w:r>
          </w:p>
        </w:tc>
        <w:tc>
          <w:tcPr>
            <w:tcW w:w="1617" w:type="dxa"/>
            <w:tcBorders>
              <w:bottom w:val="single" w:sz="4" w:space="0" w:color="000000"/>
              <w:right w:val="single" w:sz="4" w:space="0" w:color="000000"/>
            </w:tcBorders>
            <w:shd w:val="clear" w:color="auto" w:fill="auto"/>
            <w:vAlign w:val="bottom"/>
            <w:tcPrChange w:id="2993" w:author="Jose Eduardo VIU" w:date="2023-04-01T18:30:00Z">
              <w:tcPr>
                <w:tcW w:w="1593" w:type="dxa"/>
                <w:tcBorders>
                  <w:bottom w:val="single" w:sz="4" w:space="0" w:color="000000"/>
                  <w:right w:val="single" w:sz="4" w:space="0" w:color="000000"/>
                </w:tcBorders>
                <w:shd w:val="clear" w:color="auto" w:fill="auto"/>
                <w:vAlign w:val="bottom"/>
              </w:tcPr>
            </w:tcPrChange>
          </w:tcPr>
          <w:p w14:paraId="17790413"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9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95" w:author="Jose Eduardo VIU" w:date="2023-04-01T18:30:00Z">
                  <w:rPr>
                    <w:rFonts w:ascii="Calibri" w:eastAsia="Times New Roman" w:hAnsi="Calibri" w:cs="Calibri"/>
                    <w:color w:val="000000"/>
                    <w:lang w:eastAsia="es-ES"/>
                  </w:rPr>
                </w:rPrChange>
              </w:rPr>
              <w:t xml:space="preserve">                 0,06</w:t>
            </w:r>
          </w:p>
        </w:tc>
      </w:tr>
      <w:tr w:rsidR="00CB7E31" w:rsidRPr="001F3694" w14:paraId="20FB52C6" w14:textId="77777777" w:rsidTr="001F3694">
        <w:trPr>
          <w:trHeight w:val="275"/>
          <w:jc w:val="center"/>
          <w:trPrChange w:id="299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299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01CECBEA"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299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2999" w:author="Jose Eduardo VIU" w:date="2023-04-01T18:30:00Z">
                  <w:rPr>
                    <w:rFonts w:ascii="Calibri" w:eastAsia="Times New Roman" w:hAnsi="Calibri" w:cs="Calibri"/>
                    <w:color w:val="000000"/>
                    <w:lang w:eastAsia="es-ES"/>
                  </w:rPr>
                </w:rPrChange>
              </w:rPr>
              <w:t>DummyRegressor</w:t>
            </w:r>
          </w:p>
        </w:tc>
        <w:tc>
          <w:tcPr>
            <w:tcW w:w="1615" w:type="dxa"/>
            <w:tcBorders>
              <w:bottom w:val="single" w:sz="4" w:space="0" w:color="000000"/>
              <w:right w:val="single" w:sz="4" w:space="0" w:color="000000"/>
            </w:tcBorders>
            <w:shd w:val="clear" w:color="auto" w:fill="auto"/>
            <w:vAlign w:val="bottom"/>
            <w:tcPrChange w:id="3000" w:author="Jose Eduardo VIU" w:date="2023-04-01T18:30:00Z">
              <w:tcPr>
                <w:tcW w:w="1591" w:type="dxa"/>
                <w:tcBorders>
                  <w:bottom w:val="single" w:sz="4" w:space="0" w:color="000000"/>
                  <w:right w:val="single" w:sz="4" w:space="0" w:color="000000"/>
                </w:tcBorders>
                <w:shd w:val="clear" w:color="auto" w:fill="auto"/>
                <w:vAlign w:val="bottom"/>
              </w:tcPr>
            </w:tcPrChange>
          </w:tcPr>
          <w:p w14:paraId="7571715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0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02"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3003" w:author="Jose Eduardo VIU" w:date="2023-04-01T18:30:00Z">
              <w:tcPr>
                <w:tcW w:w="1593" w:type="dxa"/>
                <w:tcBorders>
                  <w:bottom w:val="single" w:sz="4" w:space="0" w:color="000000"/>
                  <w:right w:val="single" w:sz="4" w:space="0" w:color="000000"/>
                </w:tcBorders>
                <w:shd w:val="clear" w:color="auto" w:fill="auto"/>
                <w:vAlign w:val="bottom"/>
              </w:tcPr>
            </w:tcPrChange>
          </w:tcPr>
          <w:p w14:paraId="1C165D0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0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05" w:author="Jose Eduardo VIU" w:date="2023-04-01T18:30:00Z">
                  <w:rPr>
                    <w:rFonts w:ascii="Calibri" w:eastAsia="Times New Roman" w:hAnsi="Calibri" w:cs="Calibri"/>
                    <w:color w:val="000000"/>
                    <w:lang w:eastAsia="es-ES"/>
                  </w:rPr>
                </w:rPrChange>
              </w:rPr>
              <w:t xml:space="preserve">                 0,08</w:t>
            </w:r>
          </w:p>
        </w:tc>
      </w:tr>
      <w:tr w:rsidR="00CB7E31" w:rsidRPr="001F3694" w14:paraId="1E0F17A1" w14:textId="77777777" w:rsidTr="001F3694">
        <w:trPr>
          <w:trHeight w:val="275"/>
          <w:jc w:val="center"/>
          <w:trPrChange w:id="300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300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64A3341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0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09" w:author="Jose Eduardo VIU" w:date="2023-04-01T18:30:00Z">
                  <w:rPr>
                    <w:rFonts w:ascii="Calibri" w:eastAsia="Times New Roman" w:hAnsi="Calibri" w:cs="Calibri"/>
                    <w:color w:val="000000"/>
                    <w:lang w:eastAsia="es-ES"/>
                  </w:rPr>
                </w:rPrChange>
              </w:rPr>
              <w:t>LassoLars</w:t>
            </w:r>
          </w:p>
        </w:tc>
        <w:tc>
          <w:tcPr>
            <w:tcW w:w="1615" w:type="dxa"/>
            <w:tcBorders>
              <w:bottom w:val="single" w:sz="4" w:space="0" w:color="000000"/>
              <w:right w:val="single" w:sz="4" w:space="0" w:color="000000"/>
            </w:tcBorders>
            <w:shd w:val="clear" w:color="auto" w:fill="auto"/>
            <w:vAlign w:val="bottom"/>
            <w:tcPrChange w:id="3010" w:author="Jose Eduardo VIU" w:date="2023-04-01T18:30:00Z">
              <w:tcPr>
                <w:tcW w:w="1591" w:type="dxa"/>
                <w:tcBorders>
                  <w:bottom w:val="single" w:sz="4" w:space="0" w:color="000000"/>
                  <w:right w:val="single" w:sz="4" w:space="0" w:color="000000"/>
                </w:tcBorders>
                <w:shd w:val="clear" w:color="auto" w:fill="auto"/>
                <w:vAlign w:val="bottom"/>
              </w:tcPr>
            </w:tcPrChange>
          </w:tcPr>
          <w:p w14:paraId="641359F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1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12"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3013" w:author="Jose Eduardo VIU" w:date="2023-04-01T18:30:00Z">
              <w:tcPr>
                <w:tcW w:w="1593" w:type="dxa"/>
                <w:tcBorders>
                  <w:bottom w:val="single" w:sz="4" w:space="0" w:color="000000"/>
                  <w:right w:val="single" w:sz="4" w:space="0" w:color="000000"/>
                </w:tcBorders>
                <w:shd w:val="clear" w:color="auto" w:fill="auto"/>
                <w:vAlign w:val="bottom"/>
              </w:tcPr>
            </w:tcPrChange>
          </w:tcPr>
          <w:p w14:paraId="556EFDE5"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1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15" w:author="Jose Eduardo VIU" w:date="2023-04-01T18:30:00Z">
                  <w:rPr>
                    <w:rFonts w:ascii="Calibri" w:eastAsia="Times New Roman" w:hAnsi="Calibri" w:cs="Calibri"/>
                    <w:color w:val="000000"/>
                    <w:lang w:eastAsia="es-ES"/>
                  </w:rPr>
                </w:rPrChange>
              </w:rPr>
              <w:t xml:space="preserve">                 0,08</w:t>
            </w:r>
          </w:p>
        </w:tc>
      </w:tr>
      <w:tr w:rsidR="00CB7E31" w:rsidRPr="001F3694" w14:paraId="3EDB42F1" w14:textId="77777777" w:rsidTr="001F3694">
        <w:trPr>
          <w:trHeight w:val="275"/>
          <w:jc w:val="center"/>
          <w:trPrChange w:id="301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301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440A425F"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1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19" w:author="Jose Eduardo VIU" w:date="2023-04-01T18:30:00Z">
                  <w:rPr>
                    <w:rFonts w:ascii="Calibri" w:eastAsia="Times New Roman" w:hAnsi="Calibri" w:cs="Calibri"/>
                    <w:color w:val="000000"/>
                    <w:lang w:eastAsia="es-ES"/>
                  </w:rPr>
                </w:rPrChange>
              </w:rPr>
              <w:t>ElasticNet</w:t>
            </w:r>
          </w:p>
        </w:tc>
        <w:tc>
          <w:tcPr>
            <w:tcW w:w="1615" w:type="dxa"/>
            <w:tcBorders>
              <w:bottom w:val="single" w:sz="4" w:space="0" w:color="000000"/>
              <w:right w:val="single" w:sz="4" w:space="0" w:color="000000"/>
            </w:tcBorders>
            <w:shd w:val="clear" w:color="auto" w:fill="auto"/>
            <w:vAlign w:val="bottom"/>
            <w:tcPrChange w:id="3020" w:author="Jose Eduardo VIU" w:date="2023-04-01T18:30:00Z">
              <w:tcPr>
                <w:tcW w:w="1591" w:type="dxa"/>
                <w:tcBorders>
                  <w:bottom w:val="single" w:sz="4" w:space="0" w:color="000000"/>
                  <w:right w:val="single" w:sz="4" w:space="0" w:color="000000"/>
                </w:tcBorders>
                <w:shd w:val="clear" w:color="auto" w:fill="auto"/>
                <w:vAlign w:val="bottom"/>
              </w:tcPr>
            </w:tcPrChange>
          </w:tcPr>
          <w:p w14:paraId="58A109E8"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2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22"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3023" w:author="Jose Eduardo VIU" w:date="2023-04-01T18:30:00Z">
              <w:tcPr>
                <w:tcW w:w="1593" w:type="dxa"/>
                <w:tcBorders>
                  <w:bottom w:val="single" w:sz="4" w:space="0" w:color="000000"/>
                  <w:right w:val="single" w:sz="4" w:space="0" w:color="000000"/>
                </w:tcBorders>
                <w:shd w:val="clear" w:color="auto" w:fill="auto"/>
                <w:vAlign w:val="bottom"/>
              </w:tcPr>
            </w:tcPrChange>
          </w:tcPr>
          <w:p w14:paraId="3505E97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2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25" w:author="Jose Eduardo VIU" w:date="2023-04-01T18:30:00Z">
                  <w:rPr>
                    <w:rFonts w:ascii="Calibri" w:eastAsia="Times New Roman" w:hAnsi="Calibri" w:cs="Calibri"/>
                    <w:color w:val="000000"/>
                    <w:lang w:eastAsia="es-ES"/>
                  </w:rPr>
                </w:rPrChange>
              </w:rPr>
              <w:t xml:space="preserve">                 0,08</w:t>
            </w:r>
          </w:p>
        </w:tc>
      </w:tr>
      <w:tr w:rsidR="00CB7E31" w:rsidRPr="001F3694" w14:paraId="0EA313A0" w14:textId="77777777" w:rsidTr="001F3694">
        <w:trPr>
          <w:trHeight w:val="275"/>
          <w:jc w:val="center"/>
          <w:trPrChange w:id="302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302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7CA3EBE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2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29" w:author="Jose Eduardo VIU" w:date="2023-04-01T18:30:00Z">
                  <w:rPr>
                    <w:rFonts w:ascii="Calibri" w:eastAsia="Times New Roman" w:hAnsi="Calibri" w:cs="Calibri"/>
                    <w:color w:val="000000"/>
                    <w:lang w:eastAsia="es-ES"/>
                  </w:rPr>
                </w:rPrChange>
              </w:rPr>
              <w:t>Lasso</w:t>
            </w:r>
          </w:p>
        </w:tc>
        <w:tc>
          <w:tcPr>
            <w:tcW w:w="1615" w:type="dxa"/>
            <w:tcBorders>
              <w:bottom w:val="single" w:sz="4" w:space="0" w:color="000000"/>
              <w:right w:val="single" w:sz="4" w:space="0" w:color="000000"/>
            </w:tcBorders>
            <w:shd w:val="clear" w:color="auto" w:fill="auto"/>
            <w:vAlign w:val="bottom"/>
            <w:tcPrChange w:id="3030" w:author="Jose Eduardo VIU" w:date="2023-04-01T18:30:00Z">
              <w:tcPr>
                <w:tcW w:w="1591" w:type="dxa"/>
                <w:tcBorders>
                  <w:bottom w:val="single" w:sz="4" w:space="0" w:color="000000"/>
                  <w:right w:val="single" w:sz="4" w:space="0" w:color="000000"/>
                </w:tcBorders>
                <w:shd w:val="clear" w:color="auto" w:fill="auto"/>
                <w:vAlign w:val="bottom"/>
              </w:tcPr>
            </w:tcPrChange>
          </w:tcPr>
          <w:p w14:paraId="379E8471"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3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32" w:author="Jose Eduardo VIU" w:date="2023-04-01T18:30:00Z">
                  <w:rPr>
                    <w:rFonts w:ascii="Calibri" w:eastAsia="Times New Roman" w:hAnsi="Calibri" w:cs="Calibri"/>
                    <w:color w:val="000000"/>
                    <w:lang w:eastAsia="es-ES"/>
                  </w:rPr>
                </w:rPrChange>
              </w:rPr>
              <w:t xml:space="preserve">                      -</w:t>
            </w:r>
          </w:p>
        </w:tc>
        <w:tc>
          <w:tcPr>
            <w:tcW w:w="1617" w:type="dxa"/>
            <w:tcBorders>
              <w:bottom w:val="single" w:sz="4" w:space="0" w:color="000000"/>
              <w:right w:val="single" w:sz="4" w:space="0" w:color="000000"/>
            </w:tcBorders>
            <w:shd w:val="clear" w:color="auto" w:fill="auto"/>
            <w:vAlign w:val="bottom"/>
            <w:tcPrChange w:id="3033" w:author="Jose Eduardo VIU" w:date="2023-04-01T18:30:00Z">
              <w:tcPr>
                <w:tcW w:w="1593" w:type="dxa"/>
                <w:tcBorders>
                  <w:bottom w:val="single" w:sz="4" w:space="0" w:color="000000"/>
                  <w:right w:val="single" w:sz="4" w:space="0" w:color="000000"/>
                </w:tcBorders>
                <w:shd w:val="clear" w:color="auto" w:fill="auto"/>
                <w:vAlign w:val="bottom"/>
              </w:tcPr>
            </w:tcPrChange>
          </w:tcPr>
          <w:p w14:paraId="574BB672"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3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35" w:author="Jose Eduardo VIU" w:date="2023-04-01T18:30:00Z">
                  <w:rPr>
                    <w:rFonts w:ascii="Calibri" w:eastAsia="Times New Roman" w:hAnsi="Calibri" w:cs="Calibri"/>
                    <w:color w:val="000000"/>
                    <w:lang w:eastAsia="es-ES"/>
                  </w:rPr>
                </w:rPrChange>
              </w:rPr>
              <w:t xml:space="preserve">                 0,08</w:t>
            </w:r>
          </w:p>
        </w:tc>
      </w:tr>
      <w:tr w:rsidR="00CB7E31" w:rsidRPr="001F3694" w14:paraId="41CECA34" w14:textId="77777777" w:rsidTr="001F3694">
        <w:trPr>
          <w:trHeight w:val="275"/>
          <w:jc w:val="center"/>
          <w:trPrChange w:id="303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303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21349D4B"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3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39" w:author="Jose Eduardo VIU" w:date="2023-04-01T18:30:00Z">
                  <w:rPr>
                    <w:rFonts w:ascii="Calibri" w:eastAsia="Times New Roman" w:hAnsi="Calibri" w:cs="Calibri"/>
                    <w:color w:val="000000"/>
                    <w:lang w:eastAsia="es-ES"/>
                  </w:rPr>
                </w:rPrChange>
              </w:rPr>
              <w:t>GaussianProcessRegressor</w:t>
            </w:r>
          </w:p>
        </w:tc>
        <w:tc>
          <w:tcPr>
            <w:tcW w:w="1615" w:type="dxa"/>
            <w:tcBorders>
              <w:bottom w:val="single" w:sz="4" w:space="0" w:color="000000"/>
              <w:right w:val="single" w:sz="4" w:space="0" w:color="000000"/>
            </w:tcBorders>
            <w:shd w:val="clear" w:color="auto" w:fill="auto"/>
            <w:vAlign w:val="bottom"/>
            <w:tcPrChange w:id="3040" w:author="Jose Eduardo VIU" w:date="2023-04-01T18:30:00Z">
              <w:tcPr>
                <w:tcW w:w="1591" w:type="dxa"/>
                <w:tcBorders>
                  <w:bottom w:val="single" w:sz="4" w:space="0" w:color="000000"/>
                  <w:right w:val="single" w:sz="4" w:space="0" w:color="000000"/>
                </w:tcBorders>
                <w:shd w:val="clear" w:color="auto" w:fill="auto"/>
                <w:vAlign w:val="bottom"/>
              </w:tcPr>
            </w:tcPrChange>
          </w:tcPr>
          <w:p w14:paraId="7A831A9D"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4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42" w:author="Jose Eduardo VIU" w:date="2023-04-01T18:30:00Z">
                  <w:rPr>
                    <w:rFonts w:ascii="Calibri" w:eastAsia="Times New Roman" w:hAnsi="Calibri" w:cs="Calibri"/>
                    <w:color w:val="000000"/>
                    <w:lang w:eastAsia="es-ES"/>
                  </w:rPr>
                </w:rPrChange>
              </w:rPr>
              <w:t>-               5,75</w:t>
            </w:r>
          </w:p>
        </w:tc>
        <w:tc>
          <w:tcPr>
            <w:tcW w:w="1617" w:type="dxa"/>
            <w:tcBorders>
              <w:bottom w:val="single" w:sz="4" w:space="0" w:color="000000"/>
              <w:right w:val="single" w:sz="4" w:space="0" w:color="000000"/>
            </w:tcBorders>
            <w:shd w:val="clear" w:color="auto" w:fill="auto"/>
            <w:vAlign w:val="bottom"/>
            <w:tcPrChange w:id="3043" w:author="Jose Eduardo VIU" w:date="2023-04-01T18:30:00Z">
              <w:tcPr>
                <w:tcW w:w="1593" w:type="dxa"/>
                <w:tcBorders>
                  <w:bottom w:val="single" w:sz="4" w:space="0" w:color="000000"/>
                  <w:right w:val="single" w:sz="4" w:space="0" w:color="000000"/>
                </w:tcBorders>
                <w:shd w:val="clear" w:color="auto" w:fill="auto"/>
                <w:vAlign w:val="bottom"/>
              </w:tcPr>
            </w:tcPrChange>
          </w:tcPr>
          <w:p w14:paraId="12A0E71C"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4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45" w:author="Jose Eduardo VIU" w:date="2023-04-01T18:30:00Z">
                  <w:rPr>
                    <w:rFonts w:ascii="Calibri" w:eastAsia="Times New Roman" w:hAnsi="Calibri" w:cs="Calibri"/>
                    <w:color w:val="000000"/>
                    <w:lang w:eastAsia="es-ES"/>
                  </w:rPr>
                </w:rPrChange>
              </w:rPr>
              <w:t xml:space="preserve">                 0,22</w:t>
            </w:r>
          </w:p>
        </w:tc>
      </w:tr>
      <w:tr w:rsidR="00CB7E31" w:rsidRPr="001F3694" w14:paraId="4DD7167D" w14:textId="77777777" w:rsidTr="001F3694">
        <w:trPr>
          <w:trHeight w:val="275"/>
          <w:jc w:val="center"/>
          <w:trPrChange w:id="3046" w:author="Jose Eduardo VIU" w:date="2023-04-01T18:30:00Z">
            <w:trPr>
              <w:trHeight w:val="287"/>
              <w:jc w:val="center"/>
            </w:trPr>
          </w:trPrChange>
        </w:trPr>
        <w:tc>
          <w:tcPr>
            <w:tcW w:w="3939" w:type="dxa"/>
            <w:tcBorders>
              <w:left w:val="single" w:sz="4" w:space="0" w:color="000000"/>
              <w:bottom w:val="single" w:sz="4" w:space="0" w:color="000000"/>
              <w:right w:val="single" w:sz="4" w:space="0" w:color="000000"/>
            </w:tcBorders>
            <w:shd w:val="clear" w:color="auto" w:fill="auto"/>
            <w:vAlign w:val="bottom"/>
            <w:tcPrChange w:id="3047" w:author="Jose Eduardo VIU" w:date="2023-04-01T18:30:00Z">
              <w:tcPr>
                <w:tcW w:w="3880" w:type="dxa"/>
                <w:tcBorders>
                  <w:left w:val="single" w:sz="4" w:space="0" w:color="000000"/>
                  <w:bottom w:val="single" w:sz="4" w:space="0" w:color="000000"/>
                  <w:right w:val="single" w:sz="4" w:space="0" w:color="000000"/>
                </w:tcBorders>
                <w:shd w:val="clear" w:color="auto" w:fill="auto"/>
                <w:vAlign w:val="bottom"/>
              </w:tcPr>
            </w:tcPrChange>
          </w:tcPr>
          <w:p w14:paraId="35300D19"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48"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49" w:author="Jose Eduardo VIU" w:date="2023-04-01T18:30:00Z">
                  <w:rPr>
                    <w:rFonts w:ascii="Calibri" w:eastAsia="Times New Roman" w:hAnsi="Calibri" w:cs="Calibri"/>
                    <w:color w:val="000000"/>
                    <w:lang w:eastAsia="es-ES"/>
                  </w:rPr>
                </w:rPrChange>
              </w:rPr>
              <w:t>KernelRidge</w:t>
            </w:r>
          </w:p>
        </w:tc>
        <w:tc>
          <w:tcPr>
            <w:tcW w:w="1615" w:type="dxa"/>
            <w:tcBorders>
              <w:bottom w:val="single" w:sz="4" w:space="0" w:color="000000"/>
              <w:right w:val="single" w:sz="4" w:space="0" w:color="000000"/>
            </w:tcBorders>
            <w:shd w:val="clear" w:color="auto" w:fill="auto"/>
            <w:vAlign w:val="bottom"/>
            <w:tcPrChange w:id="3050" w:author="Jose Eduardo VIU" w:date="2023-04-01T18:30:00Z">
              <w:tcPr>
                <w:tcW w:w="1591" w:type="dxa"/>
                <w:tcBorders>
                  <w:bottom w:val="single" w:sz="4" w:space="0" w:color="000000"/>
                  <w:right w:val="single" w:sz="4" w:space="0" w:color="000000"/>
                </w:tcBorders>
                <w:shd w:val="clear" w:color="auto" w:fill="auto"/>
                <w:vAlign w:val="bottom"/>
              </w:tcPr>
            </w:tcPrChange>
          </w:tcPr>
          <w:p w14:paraId="0F735A9E"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51"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52" w:author="Jose Eduardo VIU" w:date="2023-04-01T18:30:00Z">
                  <w:rPr>
                    <w:rFonts w:ascii="Calibri" w:eastAsia="Times New Roman" w:hAnsi="Calibri" w:cs="Calibri"/>
                    <w:color w:val="000000"/>
                    <w:lang w:eastAsia="es-ES"/>
                  </w:rPr>
                </w:rPrChange>
              </w:rPr>
              <w:t>-             91,42</w:t>
            </w:r>
          </w:p>
        </w:tc>
        <w:tc>
          <w:tcPr>
            <w:tcW w:w="1617" w:type="dxa"/>
            <w:tcBorders>
              <w:bottom w:val="single" w:sz="4" w:space="0" w:color="000000"/>
              <w:right w:val="single" w:sz="4" w:space="0" w:color="000000"/>
            </w:tcBorders>
            <w:shd w:val="clear" w:color="auto" w:fill="auto"/>
            <w:vAlign w:val="bottom"/>
            <w:tcPrChange w:id="3053" w:author="Jose Eduardo VIU" w:date="2023-04-01T18:30:00Z">
              <w:tcPr>
                <w:tcW w:w="1593" w:type="dxa"/>
                <w:tcBorders>
                  <w:bottom w:val="single" w:sz="4" w:space="0" w:color="000000"/>
                  <w:right w:val="single" w:sz="4" w:space="0" w:color="000000"/>
                </w:tcBorders>
                <w:shd w:val="clear" w:color="auto" w:fill="auto"/>
                <w:vAlign w:val="bottom"/>
              </w:tcPr>
            </w:tcPrChange>
          </w:tcPr>
          <w:p w14:paraId="57680D67" w14:textId="77777777" w:rsidR="00CB7E31" w:rsidRPr="001F3694"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Change w:id="3054" w:author="Jose Eduardo VIU" w:date="2023-04-01T18:30:00Z">
                  <w:rPr>
                    <w:rFonts w:ascii="Calibri" w:eastAsia="Times New Roman" w:hAnsi="Calibri" w:cs="Calibri"/>
                    <w:color w:val="000000"/>
                    <w:lang w:eastAsia="es-ES"/>
                  </w:rPr>
                </w:rPrChange>
              </w:rPr>
            </w:pPr>
            <w:r w:rsidRPr="001F3694">
              <w:rPr>
                <w:rFonts w:asciiTheme="minorHAnsi" w:eastAsia="Times New Roman" w:hAnsiTheme="minorHAnsi" w:cstheme="minorHAnsi"/>
                <w:color w:val="000000"/>
                <w:sz w:val="18"/>
                <w:szCs w:val="18"/>
                <w:lang w:eastAsia="es-ES"/>
                <w:rPrChange w:id="3055" w:author="Jose Eduardo VIU" w:date="2023-04-01T18:30:00Z">
                  <w:rPr>
                    <w:rFonts w:ascii="Calibri" w:eastAsia="Times New Roman" w:hAnsi="Calibri" w:cs="Calibri"/>
                    <w:color w:val="000000"/>
                    <w:lang w:eastAsia="es-ES"/>
                  </w:rPr>
                </w:rPrChange>
              </w:rPr>
              <w:t xml:space="preserve">                 0,81</w:t>
            </w:r>
          </w:p>
        </w:tc>
      </w:tr>
    </w:tbl>
    <w:p w14:paraId="4F868CBB" w14:textId="694DFF7B" w:rsidR="00CB7E31" w:rsidDel="001F3694" w:rsidRDefault="00CB7E31">
      <w:pPr>
        <w:rPr>
          <w:del w:id="3056" w:author="Jose Eduardo VIU" w:date="2023-04-01T18:30:00Z"/>
          <w:lang w:eastAsia="es-ES"/>
        </w:rPr>
      </w:pPr>
    </w:p>
    <w:p w14:paraId="77D1BB2C" w14:textId="7E4FF3F3" w:rsidR="00CB7E31" w:rsidRDefault="00000000">
      <w:pPr>
        <w:rPr>
          <w:lang w:eastAsia="es-ES"/>
        </w:rPr>
      </w:pPr>
      <w:r>
        <w:rPr>
          <w:lang w:eastAsia="es-ES"/>
        </w:rPr>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ins w:id="3057" w:author="Jose Eduardo VIU" w:date="2023-04-08T19:27:00Z">
        <w:r w:rsidR="00EA61B9">
          <w:t xml:space="preserve">Tabla </w:t>
        </w:r>
        <w:r w:rsidR="00EA61B9">
          <w:rPr>
            <w:noProof/>
          </w:rPr>
          <w:t>8</w:t>
        </w:r>
      </w:ins>
      <w:ins w:id="3058" w:author="CAMARA GOMEZ, JOSE EDUARDO" w:date="2023-04-03T11:25:00Z">
        <w:del w:id="3059" w:author="Jose Eduardo VIU" w:date="2023-04-08T19:27:00Z">
          <w:r w:rsidR="00E21698" w:rsidDel="00EA61B9">
            <w:delText xml:space="preserve">Tabla </w:delText>
          </w:r>
          <w:r w:rsidR="00E21698" w:rsidDel="00EA61B9">
            <w:rPr>
              <w:noProof/>
            </w:rPr>
            <w:delText>8</w:delText>
          </w:r>
        </w:del>
      </w:ins>
      <w:del w:id="3060" w:author="Jose Eduardo VIU" w:date="2023-04-08T19:27:00Z">
        <w:r w:rsidDel="00EA61B9">
          <w:rPr>
            <w:lang w:eastAsia="es-ES"/>
          </w:rPr>
          <w:delText>Tabla 8</w:delText>
        </w:r>
      </w:del>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44066DA3" w14:textId="2DDB44A5" w:rsidR="00CB7E31" w:rsidDel="001F3694" w:rsidRDefault="00CB7E31">
      <w:pPr>
        <w:rPr>
          <w:del w:id="3061" w:author="Jose Eduardo VIU" w:date="2023-04-01T18:30:00Z"/>
          <w:lang w:eastAsia="es-ES"/>
        </w:rPr>
      </w:pPr>
    </w:p>
    <w:p w14:paraId="45A8DA5C" w14:textId="77777777" w:rsidR="00CB7E31" w:rsidRDefault="00000000">
      <w:pPr>
        <w:rPr>
          <w:lang w:eastAsia="es-ES"/>
        </w:rPr>
      </w:pPr>
      <w:r>
        <w:rPr>
          <w:lang w:eastAsia="es-ES"/>
        </w:rPr>
        <w:t>Los primeros modelos serán los siguientes modelos a probar en el proyecto a ver si tienen aún más margen de optimización con el tuneo de sus hiperparámetros.</w:t>
      </w:r>
    </w:p>
    <w:p w14:paraId="79CDD495" w14:textId="24727D79" w:rsidR="00CB7E31" w:rsidRDefault="00CB7E31">
      <w:pPr>
        <w:rPr>
          <w:ins w:id="3062" w:author="Jose Eduardo VIU" w:date="2023-04-02T13:13:00Z"/>
          <w:lang w:eastAsia="es-ES"/>
        </w:rPr>
      </w:pPr>
    </w:p>
    <w:p w14:paraId="574445A0" w14:textId="6875519B" w:rsidR="00653D8B" w:rsidRDefault="00653D8B">
      <w:pPr>
        <w:pStyle w:val="Ttulo3"/>
        <w:numPr>
          <w:ilvl w:val="2"/>
          <w:numId w:val="12"/>
        </w:numPr>
        <w:pPrChange w:id="3063" w:author="CAMARA GOMEZ, JOSE EDUARDO" w:date="2023-04-03T11:05:00Z">
          <w:pPr/>
        </w:pPrChange>
      </w:pPr>
      <w:bookmarkStart w:id="3064" w:name="_Toc131874793"/>
      <w:ins w:id="3065" w:author="Jose Eduardo VIU" w:date="2023-04-02T13:13:00Z">
        <w:r w:rsidRPr="00653D8B">
          <w:t>HistGradientBoostingRegressor</w:t>
        </w:r>
      </w:ins>
      <w:bookmarkEnd w:id="3064"/>
    </w:p>
    <w:p w14:paraId="68615E2C" w14:textId="40717882" w:rsidR="00CB7E31" w:rsidRDefault="00653D8B">
      <w:pPr>
        <w:rPr>
          <w:ins w:id="3066" w:author="Jose Eduardo VIU" w:date="2023-04-02T13:16:00Z"/>
          <w:lang w:eastAsia="es-ES"/>
        </w:rPr>
      </w:pPr>
      <w:ins w:id="3067" w:author="Jose Eduardo VIU" w:date="2023-04-02T13:14:00Z">
        <w:r>
          <w:rPr>
            <w:lang w:eastAsia="es-ES"/>
          </w:rPr>
          <w:t>El primer modelo a probar será el que obtuvo la mejor puntuación según la herramienta LazyPredic</w:t>
        </w:r>
      </w:ins>
      <w:ins w:id="3068" w:author="Jose Eduardo VIU" w:date="2023-04-02T13:15:00Z">
        <w:r>
          <w:rPr>
            <w:lang w:eastAsia="es-ES"/>
          </w:rPr>
          <w:t xml:space="preserve">t. Es el modelo </w:t>
        </w:r>
        <w:r w:rsidRPr="00653D8B">
          <w:rPr>
            <w:lang w:eastAsia="es-ES"/>
          </w:rPr>
          <w:t>HistGradientBoostingRegressor</w:t>
        </w:r>
      </w:ins>
      <w:ins w:id="3069" w:author="Jose Eduardo VIU" w:date="2023-04-02T13:16:00Z">
        <w:r>
          <w:rPr>
            <w:lang w:eastAsia="es-ES"/>
          </w:rPr>
          <w:t>. Este modelo se basa en árboles de decisión con aumento de gradiente según histogramas.</w:t>
        </w:r>
      </w:ins>
    </w:p>
    <w:p w14:paraId="5C28F9BA" w14:textId="692F77BC" w:rsidR="00653D8B" w:rsidRDefault="00653D8B">
      <w:pPr>
        <w:rPr>
          <w:ins w:id="3070" w:author="Jose Eduardo VIU" w:date="2023-04-02T13:18:00Z"/>
          <w:lang w:eastAsia="es-ES"/>
        </w:rPr>
      </w:pPr>
      <w:ins w:id="3071" w:author="Jose Eduardo VIU" w:date="2023-04-02T13:16:00Z">
        <w:r>
          <w:rPr>
            <w:lang w:eastAsia="es-ES"/>
          </w:rPr>
          <w:t>Lo primero que hago será generar el modelo con los parámetros por de</w:t>
        </w:r>
      </w:ins>
      <w:ins w:id="3072" w:author="Jose Eduardo VIU" w:date="2023-04-02T13:17:00Z">
        <w:r>
          <w:rPr>
            <w:lang w:eastAsia="es-ES"/>
          </w:rPr>
          <w:t>fecto y ver si efectivamente se comporta bien con nuestros datos (como nos decía la herramienta LazyPredict).</w:t>
        </w:r>
      </w:ins>
      <w:ins w:id="3073" w:author="Jose Eduardo VIU" w:date="2023-04-02T13:18:00Z">
        <w:r>
          <w:rPr>
            <w:lang w:eastAsia="es-ES"/>
          </w:rPr>
          <w:t xml:space="preserve"> Obtenemos como se muestra en la figura </w:t>
        </w:r>
      </w:ins>
      <w:ins w:id="3074" w:author="Jose Eduardo VIU" w:date="2023-04-02T13:20:00Z">
        <w:r>
          <w:rPr>
            <w:lang w:eastAsia="es-ES"/>
          </w:rPr>
          <w:fldChar w:fldCharType="begin"/>
        </w:r>
        <w:r>
          <w:rPr>
            <w:lang w:eastAsia="es-ES"/>
          </w:rPr>
          <w:instrText xml:space="preserve"> REF _Ref131334024 \h </w:instrText>
        </w:r>
      </w:ins>
      <w:r>
        <w:rPr>
          <w:lang w:eastAsia="es-ES"/>
        </w:rPr>
      </w:r>
      <w:r>
        <w:rPr>
          <w:lang w:eastAsia="es-ES"/>
        </w:rPr>
        <w:fldChar w:fldCharType="separate"/>
      </w:r>
      <w:ins w:id="3075" w:author="Jose Eduardo VIU" w:date="2023-04-08T19:27:00Z">
        <w:r w:rsidR="00EA61B9">
          <w:t xml:space="preserve">Ilustración </w:t>
        </w:r>
        <w:r w:rsidR="00EA61B9">
          <w:rPr>
            <w:noProof/>
          </w:rPr>
          <w:t>39</w:t>
        </w:r>
      </w:ins>
      <w:ins w:id="3076" w:author="Jose Eduardo VIU" w:date="2023-04-02T13:20:00Z">
        <w:r>
          <w:rPr>
            <w:lang w:eastAsia="es-ES"/>
          </w:rPr>
          <w:fldChar w:fldCharType="end"/>
        </w:r>
      </w:ins>
      <w:ins w:id="3077" w:author="Jose Eduardo VIU" w:date="2023-04-02T13:18:00Z">
        <w:r>
          <w:rPr>
            <w:lang w:eastAsia="es-ES"/>
          </w:rPr>
          <w:t xml:space="preserve"> una puntuación según R2 de 0,8477.</w:t>
        </w:r>
      </w:ins>
    </w:p>
    <w:p w14:paraId="286B547B" w14:textId="77777777" w:rsidR="00653D8B" w:rsidRDefault="00653D8B">
      <w:pPr>
        <w:keepNext/>
        <w:jc w:val="center"/>
        <w:rPr>
          <w:ins w:id="3078" w:author="Jose Eduardo VIU" w:date="2023-04-02T13:19:00Z"/>
        </w:rPr>
        <w:pPrChange w:id="3079" w:author="Jose Eduardo VIU" w:date="2023-04-02T13:19:00Z">
          <w:pPr>
            <w:jc w:val="center"/>
          </w:pPr>
        </w:pPrChange>
      </w:pPr>
      <w:ins w:id="3080" w:author="Jose Eduardo VIU" w:date="2023-04-02T13:18:00Z">
        <w:r>
          <w:rPr>
            <w:noProof/>
            <w:lang w:eastAsia="es-ES"/>
          </w:rPr>
          <w:drawing>
            <wp:inline distT="0" distB="0" distL="0" distR="0" wp14:anchorId="5B34CE65" wp14:editId="4AF0D884">
              <wp:extent cx="3416400" cy="3434400"/>
              <wp:effectExtent l="0" t="0" r="0" b="0"/>
              <wp:docPr id="140879081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16400" cy="3434400"/>
                      </a:xfrm>
                      <a:prstGeom prst="rect">
                        <a:avLst/>
                      </a:prstGeom>
                      <a:noFill/>
                      <a:ln>
                        <a:noFill/>
                      </a:ln>
                    </pic:spPr>
                  </pic:pic>
                </a:graphicData>
              </a:graphic>
            </wp:inline>
          </w:drawing>
        </w:r>
      </w:ins>
    </w:p>
    <w:p w14:paraId="27FDA654" w14:textId="028BD0AA" w:rsidR="00653D8B" w:rsidRDefault="00653D8B" w:rsidP="00653D8B">
      <w:pPr>
        <w:pStyle w:val="Descripcin"/>
        <w:rPr>
          <w:ins w:id="3081" w:author="Jose Eduardo VIU" w:date="2023-04-02T13:22:00Z"/>
        </w:rPr>
      </w:pPr>
      <w:bookmarkStart w:id="3082" w:name="_Ref131334024"/>
      <w:bookmarkStart w:id="3083" w:name="_Toc131874629"/>
      <w:ins w:id="3084" w:author="Jose Eduardo VIU" w:date="2023-04-02T13:19:00Z">
        <w:r>
          <w:t xml:space="preserve">Ilustración </w:t>
        </w:r>
        <w:r>
          <w:fldChar w:fldCharType="begin"/>
        </w:r>
        <w:r>
          <w:instrText xml:space="preserve"> SEQ Ilustración \* ARABIC </w:instrText>
        </w:r>
      </w:ins>
      <w:r>
        <w:fldChar w:fldCharType="separate"/>
      </w:r>
      <w:ins w:id="3085" w:author="Jose Eduardo VIU" w:date="2023-04-08T19:27:00Z">
        <w:r w:rsidR="00EA61B9">
          <w:rPr>
            <w:noProof/>
          </w:rPr>
          <w:t>39</w:t>
        </w:r>
      </w:ins>
      <w:ins w:id="3086" w:author="Jose Eduardo VIU" w:date="2023-04-02T13:19:00Z">
        <w:r>
          <w:fldChar w:fldCharType="end"/>
        </w:r>
        <w:bookmarkEnd w:id="3082"/>
        <w:r>
          <w:t xml:space="preserve">. Resultado de </w:t>
        </w:r>
        <w:r w:rsidRPr="007721FF">
          <w:t>HistGradientBoostingRegressor</w:t>
        </w:r>
        <w:r>
          <w:t xml:space="preserve"> en dataset del prproyecto. Elaboración propia.</w:t>
        </w:r>
      </w:ins>
      <w:bookmarkEnd w:id="3083"/>
    </w:p>
    <w:p w14:paraId="3B25C823" w14:textId="265FFC75" w:rsidR="005E60FD" w:rsidRDefault="005E60FD" w:rsidP="005E60FD">
      <w:pPr>
        <w:rPr>
          <w:ins w:id="3087" w:author="Jose Eduardo VIU" w:date="2023-04-02T13:24:00Z"/>
        </w:rPr>
      </w:pPr>
      <w:ins w:id="3088" w:author="Jose Eduardo VIU" w:date="2023-04-02T13:22:00Z">
        <w:r>
          <w:t xml:space="preserve">Intentamos ver si podemos mejorar los resultados con un ajuste de los parámetros del método y para ello lanzamos una búsqueda aleatoria entre un gran número de </w:t>
        </w:r>
        <w:r>
          <w:lastRenderedPageBreak/>
          <w:t>combinaciones de parámetros posibles.</w:t>
        </w:r>
      </w:ins>
      <w:ins w:id="3089" w:author="Jose Eduardo VIU" w:date="2023-04-02T13:23:00Z">
        <w:r>
          <w:t xml:space="preserve"> En la </w:t>
        </w:r>
      </w:ins>
      <w:ins w:id="3090" w:author="Jose Eduardo VIU" w:date="2023-04-02T13:34:00Z">
        <w:r w:rsidR="006658FB">
          <w:fldChar w:fldCharType="begin"/>
        </w:r>
        <w:r w:rsidR="006658FB">
          <w:instrText xml:space="preserve"> REF _Ref131334915 \h </w:instrText>
        </w:r>
      </w:ins>
      <w:r w:rsidR="006658FB">
        <w:fldChar w:fldCharType="separate"/>
      </w:r>
      <w:ins w:id="3091" w:author="Jose Eduardo VIU" w:date="2023-04-08T19:27:00Z">
        <w:r w:rsidR="00EA61B9">
          <w:t xml:space="preserve">Ilustración </w:t>
        </w:r>
        <w:r w:rsidR="00EA61B9">
          <w:rPr>
            <w:noProof/>
          </w:rPr>
          <w:t>40</w:t>
        </w:r>
      </w:ins>
      <w:ins w:id="3092" w:author="Jose Eduardo VIU" w:date="2023-04-02T13:34:00Z">
        <w:r w:rsidR="006658FB">
          <w:fldChar w:fldCharType="end"/>
        </w:r>
      </w:ins>
      <w:ins w:id="3093" w:author="Jose Eduardo VIU" w:date="2023-04-02T13:35:00Z">
        <w:r w:rsidR="006658FB">
          <w:t xml:space="preserve"> </w:t>
        </w:r>
      </w:ins>
      <w:ins w:id="3094" w:author="Jose Eduardo VIU" w:date="2023-04-02T13:23:00Z">
        <w:r>
          <w:t xml:space="preserve">se muestra los parámetros que se posibilitan al modelo para probar los resultados con los mismos y en la </w:t>
        </w:r>
      </w:ins>
      <w:ins w:id="3095" w:author="Jose Eduardo VIU" w:date="2023-04-02T13:35:00Z">
        <w:r w:rsidR="006658FB">
          <w:fldChar w:fldCharType="begin"/>
        </w:r>
        <w:r w:rsidR="006658FB">
          <w:instrText xml:space="preserve"> REF _Ref131334938 \h </w:instrText>
        </w:r>
      </w:ins>
      <w:r w:rsidR="006658FB">
        <w:fldChar w:fldCharType="separate"/>
      </w:r>
      <w:ins w:id="3096" w:author="Jose Eduardo VIU" w:date="2023-04-08T19:27:00Z">
        <w:r w:rsidR="00EA61B9">
          <w:t xml:space="preserve">Tabla </w:t>
        </w:r>
        <w:r w:rsidR="00EA61B9">
          <w:rPr>
            <w:noProof/>
          </w:rPr>
          <w:t>9</w:t>
        </w:r>
      </w:ins>
      <w:ins w:id="3097" w:author="Jose Eduardo VIU" w:date="2023-04-02T13:35:00Z">
        <w:r w:rsidR="006658FB">
          <w:fldChar w:fldCharType="end"/>
        </w:r>
        <w:r w:rsidR="006658FB">
          <w:t xml:space="preserve"> </w:t>
        </w:r>
      </w:ins>
      <w:ins w:id="3098" w:author="Jose Eduardo VIU" w:date="2023-04-02T13:23:00Z">
        <w:r>
          <w:t>el mejor resultado obtenido.</w:t>
        </w:r>
      </w:ins>
      <w:ins w:id="3099" w:author="Jose Eduardo VIU" w:date="2023-04-02T13:35:00Z">
        <w:r w:rsidR="006658FB">
          <w:t xml:space="preserve"> Como se puede observar el método tiende a sobreajustarse y mejorar los resultados en el conjunto de entrenamiento, pero </w:t>
        </w:r>
      </w:ins>
      <w:ins w:id="3100" w:author="Jose Eduardo VIU" w:date="2023-04-02T13:36:00Z">
        <w:r w:rsidR="006658FB">
          <w:t>no a hacerlo en el de test, por lo que esta optimización  no ha representado ningún avance.</w:t>
        </w:r>
      </w:ins>
    </w:p>
    <w:p w14:paraId="651C726C" w14:textId="77777777" w:rsidR="00D46A62" w:rsidRDefault="00D46A62">
      <w:pPr>
        <w:keepNext/>
        <w:jc w:val="center"/>
        <w:rPr>
          <w:ins w:id="3101" w:author="Jose Eduardo VIU" w:date="2023-04-02T13:25:00Z"/>
        </w:rPr>
        <w:pPrChange w:id="3102" w:author="Jose Eduardo VIU" w:date="2023-04-02T13:25:00Z">
          <w:pPr>
            <w:jc w:val="center"/>
          </w:pPr>
        </w:pPrChange>
      </w:pPr>
      <w:ins w:id="3103" w:author="Jose Eduardo VIU" w:date="2023-04-02T13:24:00Z">
        <w:r>
          <w:rPr>
            <w:noProof/>
          </w:rPr>
          <w:drawing>
            <wp:inline distT="0" distB="0" distL="0" distR="0" wp14:anchorId="57A7259C" wp14:editId="462D9B3C">
              <wp:extent cx="3657600" cy="1512000"/>
              <wp:effectExtent l="0" t="0" r="0" b="0"/>
              <wp:docPr id="154437762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57600" cy="1512000"/>
                      </a:xfrm>
                      <a:prstGeom prst="rect">
                        <a:avLst/>
                      </a:prstGeom>
                      <a:noFill/>
                      <a:ln>
                        <a:noFill/>
                      </a:ln>
                    </pic:spPr>
                  </pic:pic>
                </a:graphicData>
              </a:graphic>
            </wp:inline>
          </w:drawing>
        </w:r>
      </w:ins>
    </w:p>
    <w:p w14:paraId="14247CC2" w14:textId="280252FC" w:rsidR="00D46A62" w:rsidRDefault="00D46A62" w:rsidP="00D46A62">
      <w:pPr>
        <w:pStyle w:val="Descripcin"/>
        <w:rPr>
          <w:ins w:id="3104" w:author="Jose Eduardo VIU" w:date="2023-04-02T13:30:00Z"/>
        </w:rPr>
      </w:pPr>
      <w:bookmarkStart w:id="3105" w:name="_Ref131334915"/>
      <w:bookmarkStart w:id="3106" w:name="_Toc131874630"/>
      <w:ins w:id="3107" w:author="Jose Eduardo VIU" w:date="2023-04-02T13:25:00Z">
        <w:r>
          <w:t xml:space="preserve">Ilustración </w:t>
        </w:r>
        <w:r>
          <w:fldChar w:fldCharType="begin"/>
        </w:r>
        <w:r>
          <w:instrText xml:space="preserve"> SEQ Ilustración \* ARABIC </w:instrText>
        </w:r>
      </w:ins>
      <w:r>
        <w:fldChar w:fldCharType="separate"/>
      </w:r>
      <w:ins w:id="3108" w:author="Jose Eduardo VIU" w:date="2023-04-08T19:27:00Z">
        <w:r w:rsidR="00EA61B9">
          <w:rPr>
            <w:noProof/>
          </w:rPr>
          <w:t>40</w:t>
        </w:r>
      </w:ins>
      <w:ins w:id="3109" w:author="Jose Eduardo VIU" w:date="2023-04-02T13:25:00Z">
        <w:r>
          <w:fldChar w:fldCharType="end"/>
        </w:r>
        <w:bookmarkEnd w:id="3105"/>
        <w:r>
          <w:t>. Rangos de parámetros para la búsqueda aleatoria de la mejor combinación. Elaboración propia.</w:t>
        </w:r>
      </w:ins>
      <w:bookmarkEnd w:id="3106"/>
    </w:p>
    <w:p w14:paraId="423FE457" w14:textId="76A49000" w:rsidR="00D46A62" w:rsidRDefault="00D46A62">
      <w:pPr>
        <w:pStyle w:val="Descripcin"/>
        <w:keepNext/>
        <w:rPr>
          <w:ins w:id="3110" w:author="Jose Eduardo VIU" w:date="2023-04-02T13:34:00Z"/>
        </w:rPr>
        <w:pPrChange w:id="3111" w:author="Jose Eduardo VIU" w:date="2023-04-02T13:34:00Z">
          <w:pPr/>
        </w:pPrChange>
      </w:pPr>
      <w:bookmarkStart w:id="3112" w:name="_Ref131334938"/>
      <w:bookmarkStart w:id="3113" w:name="_Toc131874588"/>
      <w:ins w:id="3114" w:author="Jose Eduardo VIU" w:date="2023-04-02T13:34:00Z">
        <w:r>
          <w:t xml:space="preserve">Tabla </w:t>
        </w:r>
        <w:r>
          <w:fldChar w:fldCharType="begin"/>
        </w:r>
        <w:r>
          <w:instrText xml:space="preserve"> SEQ Tabla \* ARABIC </w:instrText>
        </w:r>
      </w:ins>
      <w:r>
        <w:fldChar w:fldCharType="separate"/>
      </w:r>
      <w:ins w:id="3115" w:author="Jose Eduardo VIU" w:date="2023-04-08T19:27:00Z">
        <w:r w:rsidR="00EA61B9">
          <w:rPr>
            <w:noProof/>
          </w:rPr>
          <w:t>9</w:t>
        </w:r>
      </w:ins>
      <w:ins w:id="3116" w:author="Jose Eduardo VIU" w:date="2023-04-02T13:34:00Z">
        <w:r>
          <w:fldChar w:fldCharType="end"/>
        </w:r>
        <w:bookmarkEnd w:id="3112"/>
        <w:r>
          <w:t xml:space="preserve">. Errores de </w:t>
        </w:r>
        <w:r w:rsidRPr="00F16FF0">
          <w:t>HistGradientBoostingRegressor</w:t>
        </w:r>
        <w:r>
          <w:t xml:space="preserve"> tras optimizar parámetros. Elaboración propia.</w:t>
        </w:r>
        <w:bookmarkEnd w:id="3113"/>
      </w:ins>
    </w:p>
    <w:tbl>
      <w:tblPr>
        <w:tblW w:w="6015" w:type="dxa"/>
        <w:jc w:val="center"/>
        <w:tblCellMar>
          <w:left w:w="70" w:type="dxa"/>
          <w:right w:w="70" w:type="dxa"/>
        </w:tblCellMar>
        <w:tblLook w:val="04A0" w:firstRow="1" w:lastRow="0" w:firstColumn="1" w:lastColumn="0" w:noHBand="0" w:noVBand="1"/>
        <w:tblPrChange w:id="3117" w:author="Jose Eduardo VIU" w:date="2023-04-02T13:31:00Z">
          <w:tblPr>
            <w:tblW w:w="5361" w:type="dxa"/>
            <w:tblInd w:w="75" w:type="dxa"/>
            <w:tblCellMar>
              <w:left w:w="70" w:type="dxa"/>
              <w:right w:w="70" w:type="dxa"/>
            </w:tblCellMar>
            <w:tblLook w:val="04A0" w:firstRow="1" w:lastRow="0" w:firstColumn="1" w:lastColumn="0" w:noHBand="0" w:noVBand="1"/>
          </w:tblPr>
        </w:tblPrChange>
      </w:tblPr>
      <w:tblGrid>
        <w:gridCol w:w="728"/>
        <w:gridCol w:w="1583"/>
        <w:gridCol w:w="3704"/>
        <w:tblGridChange w:id="3118">
          <w:tblGrid>
            <w:gridCol w:w="649"/>
            <w:gridCol w:w="1411"/>
            <w:gridCol w:w="3301"/>
          </w:tblGrid>
        </w:tblGridChange>
      </w:tblGrid>
      <w:tr w:rsidR="00D46A62" w:rsidRPr="00D46A62" w14:paraId="263D8C52" w14:textId="77777777" w:rsidTr="00D46A62">
        <w:trPr>
          <w:trHeight w:val="201"/>
          <w:jc w:val="center"/>
          <w:ins w:id="3119" w:author="Jose Eduardo VIU" w:date="2023-04-02T13:31:00Z"/>
          <w:trPrChange w:id="3120" w:author="Jose Eduardo VIU" w:date="2023-04-02T13:31:00Z">
            <w:trPr>
              <w:trHeight w:val="300"/>
            </w:trPr>
          </w:trPrChange>
        </w:trPr>
        <w:tc>
          <w:tcPr>
            <w:tcW w:w="6015"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3121" w:author="Jose Eduardo VIU" w:date="2023-04-02T13:31:00Z">
              <w:tcPr>
                <w:tcW w:w="5361"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5901699D" w14:textId="77777777" w:rsidR="00D46A62" w:rsidRPr="00D46A62" w:rsidRDefault="00D46A62" w:rsidP="00D46A62">
            <w:pPr>
              <w:suppressAutoHyphens w:val="0"/>
              <w:spacing w:after="0" w:line="240" w:lineRule="auto"/>
              <w:jc w:val="center"/>
              <w:rPr>
                <w:ins w:id="3122" w:author="Jose Eduardo VIU" w:date="2023-04-02T13:31:00Z"/>
                <w:rFonts w:ascii="Calibri" w:eastAsia="Times New Roman" w:hAnsi="Calibri" w:cs="Calibri"/>
                <w:b/>
                <w:bCs/>
                <w:lang w:eastAsia="es-ES"/>
              </w:rPr>
            </w:pPr>
            <w:ins w:id="3123" w:author="Jose Eduardo VIU" w:date="2023-04-02T13:31:00Z">
              <w:r w:rsidRPr="00D46A62">
                <w:rPr>
                  <w:rFonts w:ascii="Calibri" w:eastAsia="Times New Roman" w:hAnsi="Calibri" w:cs="Calibri"/>
                  <w:b/>
                  <w:bCs/>
                  <w:lang w:eastAsia="es-ES"/>
                </w:rPr>
                <w:t>Estimadores para Train</w:t>
              </w:r>
            </w:ins>
          </w:p>
        </w:tc>
      </w:tr>
      <w:tr w:rsidR="00D46A62" w:rsidRPr="00D46A62" w14:paraId="7F74144E" w14:textId="77777777" w:rsidTr="00D46A62">
        <w:trPr>
          <w:trHeight w:val="201"/>
          <w:jc w:val="center"/>
          <w:ins w:id="3124" w:author="Jose Eduardo VIU" w:date="2023-04-02T13:31:00Z"/>
          <w:trPrChange w:id="3125"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000000" w:fill="A6A6A6"/>
            <w:noWrap/>
            <w:vAlign w:val="bottom"/>
            <w:hideMark/>
            <w:tcPrChange w:id="3126" w:author="Jose Eduardo VIU" w:date="2023-04-02T13:31:00Z">
              <w:tcPr>
                <w:tcW w:w="649" w:type="dxa"/>
                <w:tcBorders>
                  <w:top w:val="nil"/>
                  <w:left w:val="single" w:sz="4" w:space="0" w:color="auto"/>
                  <w:bottom w:val="single" w:sz="4" w:space="0" w:color="auto"/>
                  <w:right w:val="single" w:sz="4" w:space="0" w:color="auto"/>
                </w:tcBorders>
                <w:shd w:val="clear" w:color="000000" w:fill="A6A6A6"/>
                <w:noWrap/>
                <w:vAlign w:val="bottom"/>
                <w:hideMark/>
              </w:tcPr>
            </w:tcPrChange>
          </w:tcPr>
          <w:p w14:paraId="223CE8ED" w14:textId="77777777" w:rsidR="00D46A62" w:rsidRPr="00D46A62" w:rsidRDefault="00D46A62" w:rsidP="00D46A62">
            <w:pPr>
              <w:suppressAutoHyphens w:val="0"/>
              <w:spacing w:after="0" w:line="240" w:lineRule="auto"/>
              <w:jc w:val="left"/>
              <w:rPr>
                <w:ins w:id="3127" w:author="Jose Eduardo VIU" w:date="2023-04-02T13:31:00Z"/>
                <w:rFonts w:ascii="Calibri" w:eastAsia="Times New Roman" w:hAnsi="Calibri" w:cs="Calibri"/>
                <w:b/>
                <w:bCs/>
                <w:lang w:eastAsia="es-ES"/>
              </w:rPr>
            </w:pPr>
            <w:ins w:id="3128" w:author="Jose Eduardo VIU" w:date="2023-04-02T13:31:00Z">
              <w:r w:rsidRPr="00D46A62">
                <w:rPr>
                  <w:rFonts w:ascii="Calibri" w:eastAsia="Times New Roman" w:hAnsi="Calibri" w:cs="Calibri"/>
                  <w:b/>
                  <w:bCs/>
                  <w:lang w:eastAsia="es-ES"/>
                </w:rPr>
                <w:t>Metr.</w:t>
              </w:r>
            </w:ins>
          </w:p>
        </w:tc>
        <w:tc>
          <w:tcPr>
            <w:tcW w:w="1583" w:type="dxa"/>
            <w:tcBorders>
              <w:top w:val="nil"/>
              <w:left w:val="nil"/>
              <w:bottom w:val="single" w:sz="4" w:space="0" w:color="auto"/>
              <w:right w:val="single" w:sz="4" w:space="0" w:color="auto"/>
            </w:tcBorders>
            <w:shd w:val="clear" w:color="000000" w:fill="A6A6A6"/>
            <w:noWrap/>
            <w:vAlign w:val="bottom"/>
            <w:hideMark/>
            <w:tcPrChange w:id="3129" w:author="Jose Eduardo VIU" w:date="2023-04-02T13:31:00Z">
              <w:tcPr>
                <w:tcW w:w="1411" w:type="dxa"/>
                <w:tcBorders>
                  <w:top w:val="nil"/>
                  <w:left w:val="nil"/>
                  <w:bottom w:val="single" w:sz="4" w:space="0" w:color="auto"/>
                  <w:right w:val="single" w:sz="4" w:space="0" w:color="auto"/>
                </w:tcBorders>
                <w:shd w:val="clear" w:color="000000" w:fill="A6A6A6"/>
                <w:noWrap/>
                <w:vAlign w:val="bottom"/>
                <w:hideMark/>
              </w:tcPr>
            </w:tcPrChange>
          </w:tcPr>
          <w:p w14:paraId="15C09C59" w14:textId="77777777" w:rsidR="00D46A62" w:rsidRPr="00D46A62" w:rsidRDefault="00D46A62" w:rsidP="00D46A62">
            <w:pPr>
              <w:suppressAutoHyphens w:val="0"/>
              <w:spacing w:after="0" w:line="240" w:lineRule="auto"/>
              <w:jc w:val="left"/>
              <w:rPr>
                <w:ins w:id="3130" w:author="Jose Eduardo VIU" w:date="2023-04-02T13:31:00Z"/>
                <w:rFonts w:ascii="Calibri" w:eastAsia="Times New Roman" w:hAnsi="Calibri" w:cs="Calibri"/>
                <w:b/>
                <w:bCs/>
                <w:lang w:eastAsia="es-ES"/>
              </w:rPr>
            </w:pPr>
            <w:ins w:id="3131" w:author="Jose Eduardo VIU" w:date="2023-04-02T13:31:00Z">
              <w:r w:rsidRPr="00D46A62">
                <w:rPr>
                  <w:rFonts w:ascii="Calibri" w:eastAsia="Times New Roman" w:hAnsi="Calibri" w:cs="Calibri"/>
                  <w:b/>
                  <w:bCs/>
                  <w:lang w:eastAsia="es-ES"/>
                </w:rPr>
                <w:t>Valor</w:t>
              </w:r>
            </w:ins>
          </w:p>
        </w:tc>
        <w:tc>
          <w:tcPr>
            <w:tcW w:w="3704" w:type="dxa"/>
            <w:tcBorders>
              <w:top w:val="nil"/>
              <w:left w:val="nil"/>
              <w:bottom w:val="single" w:sz="4" w:space="0" w:color="auto"/>
              <w:right w:val="single" w:sz="4" w:space="0" w:color="auto"/>
            </w:tcBorders>
            <w:shd w:val="clear" w:color="000000" w:fill="A6A6A6"/>
            <w:noWrap/>
            <w:vAlign w:val="bottom"/>
            <w:hideMark/>
            <w:tcPrChange w:id="3132" w:author="Jose Eduardo VIU" w:date="2023-04-02T13:31:00Z">
              <w:tcPr>
                <w:tcW w:w="3301" w:type="dxa"/>
                <w:tcBorders>
                  <w:top w:val="nil"/>
                  <w:left w:val="nil"/>
                  <w:bottom w:val="single" w:sz="4" w:space="0" w:color="auto"/>
                  <w:right w:val="single" w:sz="4" w:space="0" w:color="auto"/>
                </w:tcBorders>
                <w:shd w:val="clear" w:color="000000" w:fill="A6A6A6"/>
                <w:noWrap/>
                <w:vAlign w:val="bottom"/>
                <w:hideMark/>
              </w:tcPr>
            </w:tcPrChange>
          </w:tcPr>
          <w:p w14:paraId="193ACA6A" w14:textId="77777777" w:rsidR="00D46A62" w:rsidRPr="00D46A62" w:rsidRDefault="00D46A62" w:rsidP="00D46A62">
            <w:pPr>
              <w:suppressAutoHyphens w:val="0"/>
              <w:spacing w:after="0" w:line="240" w:lineRule="auto"/>
              <w:jc w:val="left"/>
              <w:rPr>
                <w:ins w:id="3133" w:author="Jose Eduardo VIU" w:date="2023-04-02T13:31:00Z"/>
                <w:rFonts w:ascii="Calibri" w:eastAsia="Times New Roman" w:hAnsi="Calibri" w:cs="Calibri"/>
                <w:b/>
                <w:bCs/>
                <w:lang w:eastAsia="es-ES"/>
              </w:rPr>
            </w:pPr>
            <w:ins w:id="3134" w:author="Jose Eduardo VIU" w:date="2023-04-02T13:31:00Z">
              <w:r w:rsidRPr="00D46A62">
                <w:rPr>
                  <w:rFonts w:ascii="Calibri" w:eastAsia="Times New Roman" w:hAnsi="Calibri" w:cs="Calibri"/>
                  <w:b/>
                  <w:bCs/>
                  <w:lang w:eastAsia="es-ES"/>
                </w:rPr>
                <w:t>Descripción</w:t>
              </w:r>
            </w:ins>
          </w:p>
        </w:tc>
      </w:tr>
      <w:tr w:rsidR="00D46A62" w:rsidRPr="00D46A62" w14:paraId="3DC628EA" w14:textId="77777777" w:rsidTr="00D46A62">
        <w:trPr>
          <w:trHeight w:val="201"/>
          <w:jc w:val="center"/>
          <w:ins w:id="3135" w:author="Jose Eduardo VIU" w:date="2023-04-02T13:31:00Z"/>
          <w:trPrChange w:id="3136"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137"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3BDF56" w14:textId="77777777" w:rsidR="00D46A62" w:rsidRPr="00D46A62" w:rsidRDefault="00D46A62" w:rsidP="00D46A62">
            <w:pPr>
              <w:suppressAutoHyphens w:val="0"/>
              <w:spacing w:after="0" w:line="240" w:lineRule="auto"/>
              <w:jc w:val="left"/>
              <w:rPr>
                <w:ins w:id="3138" w:author="Jose Eduardo VIU" w:date="2023-04-02T13:31:00Z"/>
                <w:rFonts w:ascii="Calibri" w:eastAsia="Times New Roman" w:hAnsi="Calibri" w:cs="Calibri"/>
                <w:color w:val="000000"/>
                <w:lang w:eastAsia="es-ES"/>
              </w:rPr>
            </w:pPr>
            <w:ins w:id="3139" w:author="Jose Eduardo VIU" w:date="2023-04-02T13:31:00Z">
              <w:r w:rsidRPr="00D46A62">
                <w:rPr>
                  <w:rFonts w:ascii="Calibri" w:eastAsia="Times New Roman" w:hAnsi="Calibri" w:cs="Calibri"/>
                  <w:color w:val="000000"/>
                  <w:lang w:eastAsia="es-ES"/>
                </w:rPr>
                <w:t>R^2</w:t>
              </w:r>
            </w:ins>
          </w:p>
        </w:tc>
        <w:tc>
          <w:tcPr>
            <w:tcW w:w="1583" w:type="dxa"/>
            <w:tcBorders>
              <w:top w:val="nil"/>
              <w:left w:val="nil"/>
              <w:bottom w:val="single" w:sz="4" w:space="0" w:color="auto"/>
              <w:right w:val="single" w:sz="4" w:space="0" w:color="auto"/>
            </w:tcBorders>
            <w:shd w:val="clear" w:color="auto" w:fill="auto"/>
            <w:noWrap/>
            <w:vAlign w:val="bottom"/>
            <w:hideMark/>
            <w:tcPrChange w:id="3140"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4AF3A867" w14:textId="77777777" w:rsidR="00D46A62" w:rsidRPr="00D46A62" w:rsidRDefault="00D46A62" w:rsidP="00D46A62">
            <w:pPr>
              <w:suppressAutoHyphens w:val="0"/>
              <w:spacing w:after="0" w:line="240" w:lineRule="auto"/>
              <w:jc w:val="left"/>
              <w:rPr>
                <w:ins w:id="3141" w:author="Jose Eduardo VIU" w:date="2023-04-02T13:31:00Z"/>
                <w:rFonts w:ascii="Calibri" w:eastAsia="Times New Roman" w:hAnsi="Calibri" w:cs="Calibri"/>
                <w:color w:val="000000"/>
                <w:lang w:eastAsia="es-ES"/>
              </w:rPr>
            </w:pPr>
            <w:ins w:id="3142" w:author="Jose Eduardo VIU" w:date="2023-04-02T13:31:00Z">
              <w:r w:rsidRPr="00D46A62">
                <w:rPr>
                  <w:rFonts w:ascii="Calibri" w:eastAsia="Times New Roman" w:hAnsi="Calibri" w:cs="Calibri"/>
                  <w:color w:val="000000"/>
                  <w:lang w:eastAsia="es-ES"/>
                </w:rPr>
                <w:t xml:space="preserve">           0,9181 </w:t>
              </w:r>
            </w:ins>
          </w:p>
        </w:tc>
        <w:tc>
          <w:tcPr>
            <w:tcW w:w="3704" w:type="dxa"/>
            <w:tcBorders>
              <w:top w:val="nil"/>
              <w:left w:val="nil"/>
              <w:bottom w:val="single" w:sz="4" w:space="0" w:color="auto"/>
              <w:right w:val="single" w:sz="4" w:space="0" w:color="auto"/>
            </w:tcBorders>
            <w:shd w:val="clear" w:color="auto" w:fill="auto"/>
            <w:noWrap/>
            <w:vAlign w:val="bottom"/>
            <w:hideMark/>
            <w:tcPrChange w:id="3143"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0090602C" w14:textId="77777777" w:rsidR="00D46A62" w:rsidRPr="00D46A62" w:rsidRDefault="00D46A62" w:rsidP="00D46A62">
            <w:pPr>
              <w:suppressAutoHyphens w:val="0"/>
              <w:spacing w:after="0" w:line="240" w:lineRule="auto"/>
              <w:jc w:val="left"/>
              <w:rPr>
                <w:ins w:id="3144" w:author="Jose Eduardo VIU" w:date="2023-04-02T13:31:00Z"/>
                <w:rFonts w:ascii="Calibri" w:eastAsia="Times New Roman" w:hAnsi="Calibri" w:cs="Calibri"/>
                <w:color w:val="000000"/>
                <w:lang w:eastAsia="es-ES"/>
              </w:rPr>
            </w:pPr>
            <w:ins w:id="3145" w:author="Jose Eduardo VIU" w:date="2023-04-02T13:31:00Z">
              <w:r w:rsidRPr="00D46A62">
                <w:rPr>
                  <w:rFonts w:ascii="Calibri" w:eastAsia="Times New Roman" w:hAnsi="Calibri" w:cs="Calibri"/>
                  <w:color w:val="000000"/>
                  <w:lang w:eastAsia="es-ES"/>
                </w:rPr>
                <w:t>Coeficiente de Determinación</w:t>
              </w:r>
            </w:ins>
          </w:p>
        </w:tc>
      </w:tr>
      <w:tr w:rsidR="00D46A62" w:rsidRPr="00D46A62" w14:paraId="0B12F2C3" w14:textId="77777777" w:rsidTr="00D46A62">
        <w:trPr>
          <w:trHeight w:val="201"/>
          <w:jc w:val="center"/>
          <w:ins w:id="3146" w:author="Jose Eduardo VIU" w:date="2023-04-02T13:31:00Z"/>
          <w:trPrChange w:id="3147"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148"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1C63EF" w14:textId="77777777" w:rsidR="00D46A62" w:rsidRPr="00D46A62" w:rsidRDefault="00D46A62" w:rsidP="00D46A62">
            <w:pPr>
              <w:suppressAutoHyphens w:val="0"/>
              <w:spacing w:after="0" w:line="240" w:lineRule="auto"/>
              <w:jc w:val="left"/>
              <w:rPr>
                <w:ins w:id="3149" w:author="Jose Eduardo VIU" w:date="2023-04-02T13:31:00Z"/>
                <w:rFonts w:ascii="Calibri" w:eastAsia="Times New Roman" w:hAnsi="Calibri" w:cs="Calibri"/>
                <w:color w:val="000000"/>
                <w:lang w:eastAsia="es-ES"/>
              </w:rPr>
            </w:pPr>
            <w:ins w:id="3150" w:author="Jose Eduardo VIU" w:date="2023-04-02T13:31:00Z">
              <w:r w:rsidRPr="00D46A62">
                <w:rPr>
                  <w:rFonts w:ascii="Calibri" w:eastAsia="Times New Roman" w:hAnsi="Calibri" w:cs="Calibri"/>
                  <w:color w:val="000000"/>
                  <w:lang w:eastAsia="es-ES"/>
                </w:rPr>
                <w:t>RMSE</w:t>
              </w:r>
            </w:ins>
          </w:p>
        </w:tc>
        <w:tc>
          <w:tcPr>
            <w:tcW w:w="1583" w:type="dxa"/>
            <w:tcBorders>
              <w:top w:val="nil"/>
              <w:left w:val="nil"/>
              <w:bottom w:val="single" w:sz="4" w:space="0" w:color="auto"/>
              <w:right w:val="single" w:sz="4" w:space="0" w:color="auto"/>
            </w:tcBorders>
            <w:shd w:val="clear" w:color="auto" w:fill="auto"/>
            <w:noWrap/>
            <w:vAlign w:val="bottom"/>
            <w:hideMark/>
            <w:tcPrChange w:id="3151"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3A32C5B4" w14:textId="77777777" w:rsidR="00D46A62" w:rsidRPr="00D46A62" w:rsidRDefault="00D46A62" w:rsidP="00D46A62">
            <w:pPr>
              <w:suppressAutoHyphens w:val="0"/>
              <w:spacing w:after="0" w:line="240" w:lineRule="auto"/>
              <w:jc w:val="left"/>
              <w:rPr>
                <w:ins w:id="3152" w:author="Jose Eduardo VIU" w:date="2023-04-02T13:31:00Z"/>
                <w:rFonts w:ascii="Calibri" w:eastAsia="Times New Roman" w:hAnsi="Calibri" w:cs="Calibri"/>
                <w:color w:val="000000"/>
                <w:lang w:eastAsia="es-ES"/>
              </w:rPr>
            </w:pPr>
            <w:ins w:id="3153" w:author="Jose Eduardo VIU" w:date="2023-04-02T13:31:00Z">
              <w:r w:rsidRPr="00D46A62">
                <w:rPr>
                  <w:rFonts w:ascii="Calibri" w:eastAsia="Times New Roman" w:hAnsi="Calibri" w:cs="Calibri"/>
                  <w:color w:val="000000"/>
                  <w:lang w:eastAsia="es-ES"/>
                </w:rPr>
                <w:t xml:space="preserve">           0,0006 </w:t>
              </w:r>
            </w:ins>
          </w:p>
        </w:tc>
        <w:tc>
          <w:tcPr>
            <w:tcW w:w="3704" w:type="dxa"/>
            <w:tcBorders>
              <w:top w:val="nil"/>
              <w:left w:val="nil"/>
              <w:bottom w:val="single" w:sz="4" w:space="0" w:color="auto"/>
              <w:right w:val="single" w:sz="4" w:space="0" w:color="auto"/>
            </w:tcBorders>
            <w:shd w:val="clear" w:color="auto" w:fill="auto"/>
            <w:noWrap/>
            <w:vAlign w:val="bottom"/>
            <w:hideMark/>
            <w:tcPrChange w:id="3154"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48D76A39" w14:textId="77777777" w:rsidR="00D46A62" w:rsidRPr="00D46A62" w:rsidRDefault="00D46A62" w:rsidP="00D46A62">
            <w:pPr>
              <w:suppressAutoHyphens w:val="0"/>
              <w:spacing w:after="0" w:line="240" w:lineRule="auto"/>
              <w:jc w:val="left"/>
              <w:rPr>
                <w:ins w:id="3155" w:author="Jose Eduardo VIU" w:date="2023-04-02T13:31:00Z"/>
                <w:rFonts w:ascii="Calibri" w:eastAsia="Times New Roman" w:hAnsi="Calibri" w:cs="Calibri"/>
                <w:color w:val="000000"/>
                <w:lang w:eastAsia="es-ES"/>
              </w:rPr>
            </w:pPr>
            <w:ins w:id="3156" w:author="Jose Eduardo VIU" w:date="2023-04-02T13:31:00Z">
              <w:r w:rsidRPr="00D46A62">
                <w:rPr>
                  <w:rFonts w:ascii="Calibri" w:eastAsia="Times New Roman" w:hAnsi="Calibri" w:cs="Calibri"/>
                  <w:color w:val="000000"/>
                  <w:lang w:eastAsia="es-ES"/>
                </w:rPr>
                <w:t>Raíz de error cuadrático medio</w:t>
              </w:r>
            </w:ins>
          </w:p>
        </w:tc>
      </w:tr>
      <w:tr w:rsidR="00D46A62" w:rsidRPr="00D46A62" w14:paraId="356DFC38" w14:textId="77777777" w:rsidTr="00D46A62">
        <w:trPr>
          <w:trHeight w:val="201"/>
          <w:jc w:val="center"/>
          <w:ins w:id="3157" w:author="Jose Eduardo VIU" w:date="2023-04-02T13:31:00Z"/>
          <w:trPrChange w:id="3158"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159"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0F7E573" w14:textId="77777777" w:rsidR="00D46A62" w:rsidRPr="00D46A62" w:rsidRDefault="00D46A62" w:rsidP="00D46A62">
            <w:pPr>
              <w:suppressAutoHyphens w:val="0"/>
              <w:spacing w:after="0" w:line="240" w:lineRule="auto"/>
              <w:jc w:val="left"/>
              <w:rPr>
                <w:ins w:id="3160" w:author="Jose Eduardo VIU" w:date="2023-04-02T13:31:00Z"/>
                <w:rFonts w:ascii="Calibri" w:eastAsia="Times New Roman" w:hAnsi="Calibri" w:cs="Calibri"/>
                <w:color w:val="000000"/>
                <w:lang w:eastAsia="es-ES"/>
              </w:rPr>
            </w:pPr>
            <w:ins w:id="3161" w:author="Jose Eduardo VIU" w:date="2023-04-02T13:31:00Z">
              <w:r w:rsidRPr="00D46A62">
                <w:rPr>
                  <w:rFonts w:ascii="Calibri" w:eastAsia="Times New Roman" w:hAnsi="Calibri" w:cs="Calibri"/>
                  <w:color w:val="000000"/>
                  <w:lang w:eastAsia="es-ES"/>
                </w:rPr>
                <w:t>MAE</w:t>
              </w:r>
            </w:ins>
          </w:p>
        </w:tc>
        <w:tc>
          <w:tcPr>
            <w:tcW w:w="1583" w:type="dxa"/>
            <w:tcBorders>
              <w:top w:val="nil"/>
              <w:left w:val="nil"/>
              <w:bottom w:val="single" w:sz="4" w:space="0" w:color="auto"/>
              <w:right w:val="single" w:sz="4" w:space="0" w:color="auto"/>
            </w:tcBorders>
            <w:shd w:val="clear" w:color="auto" w:fill="auto"/>
            <w:noWrap/>
            <w:vAlign w:val="bottom"/>
            <w:hideMark/>
            <w:tcPrChange w:id="3162"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712A58F9" w14:textId="77777777" w:rsidR="00D46A62" w:rsidRPr="00D46A62" w:rsidRDefault="00D46A62" w:rsidP="00D46A62">
            <w:pPr>
              <w:suppressAutoHyphens w:val="0"/>
              <w:spacing w:after="0" w:line="240" w:lineRule="auto"/>
              <w:jc w:val="left"/>
              <w:rPr>
                <w:ins w:id="3163" w:author="Jose Eduardo VIU" w:date="2023-04-02T13:31:00Z"/>
                <w:rFonts w:ascii="Calibri" w:eastAsia="Times New Roman" w:hAnsi="Calibri" w:cs="Calibri"/>
                <w:color w:val="000000"/>
                <w:lang w:eastAsia="es-ES"/>
              </w:rPr>
            </w:pPr>
            <w:ins w:id="3164" w:author="Jose Eduardo VIU" w:date="2023-04-02T13:31:00Z">
              <w:r w:rsidRPr="00D46A62">
                <w:rPr>
                  <w:rFonts w:ascii="Calibri" w:eastAsia="Times New Roman" w:hAnsi="Calibri" w:cs="Calibri"/>
                  <w:color w:val="000000"/>
                  <w:lang w:eastAsia="es-ES"/>
                </w:rPr>
                <w:t xml:space="preserve">           0,0184 </w:t>
              </w:r>
            </w:ins>
          </w:p>
        </w:tc>
        <w:tc>
          <w:tcPr>
            <w:tcW w:w="3704" w:type="dxa"/>
            <w:tcBorders>
              <w:top w:val="nil"/>
              <w:left w:val="nil"/>
              <w:bottom w:val="single" w:sz="4" w:space="0" w:color="auto"/>
              <w:right w:val="single" w:sz="4" w:space="0" w:color="auto"/>
            </w:tcBorders>
            <w:shd w:val="clear" w:color="auto" w:fill="auto"/>
            <w:noWrap/>
            <w:vAlign w:val="bottom"/>
            <w:hideMark/>
            <w:tcPrChange w:id="3165"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00A42D64" w14:textId="77777777" w:rsidR="00D46A62" w:rsidRPr="00D46A62" w:rsidRDefault="00D46A62" w:rsidP="00D46A62">
            <w:pPr>
              <w:suppressAutoHyphens w:val="0"/>
              <w:spacing w:after="0" w:line="240" w:lineRule="auto"/>
              <w:jc w:val="left"/>
              <w:rPr>
                <w:ins w:id="3166" w:author="Jose Eduardo VIU" w:date="2023-04-02T13:31:00Z"/>
                <w:rFonts w:ascii="Calibri" w:eastAsia="Times New Roman" w:hAnsi="Calibri" w:cs="Calibri"/>
                <w:color w:val="000000"/>
                <w:lang w:eastAsia="es-ES"/>
              </w:rPr>
            </w:pPr>
            <w:ins w:id="3167" w:author="Jose Eduardo VIU" w:date="2023-04-02T13:31:00Z">
              <w:r w:rsidRPr="00D46A62">
                <w:rPr>
                  <w:rFonts w:ascii="Calibri" w:eastAsia="Times New Roman" w:hAnsi="Calibri" w:cs="Calibri"/>
                  <w:color w:val="000000"/>
                  <w:lang w:eastAsia="es-ES"/>
                </w:rPr>
                <w:t>Error absoluto medio</w:t>
              </w:r>
            </w:ins>
          </w:p>
        </w:tc>
      </w:tr>
      <w:tr w:rsidR="00D46A62" w:rsidRPr="00D46A62" w14:paraId="63FC5428" w14:textId="77777777" w:rsidTr="00D46A62">
        <w:trPr>
          <w:trHeight w:val="201"/>
          <w:jc w:val="center"/>
          <w:ins w:id="3168" w:author="Jose Eduardo VIU" w:date="2023-04-02T13:31:00Z"/>
          <w:trPrChange w:id="3169"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170"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71AE3C" w14:textId="77777777" w:rsidR="00D46A62" w:rsidRPr="00D46A62" w:rsidRDefault="00D46A62" w:rsidP="00D46A62">
            <w:pPr>
              <w:suppressAutoHyphens w:val="0"/>
              <w:spacing w:after="0" w:line="240" w:lineRule="auto"/>
              <w:jc w:val="left"/>
              <w:rPr>
                <w:ins w:id="3171" w:author="Jose Eduardo VIU" w:date="2023-04-02T13:31:00Z"/>
                <w:rFonts w:ascii="Calibri" w:eastAsia="Times New Roman" w:hAnsi="Calibri" w:cs="Calibri"/>
                <w:color w:val="000000"/>
                <w:lang w:eastAsia="es-ES"/>
              </w:rPr>
            </w:pPr>
            <w:ins w:id="3172" w:author="Jose Eduardo VIU" w:date="2023-04-02T13:31:00Z">
              <w:r w:rsidRPr="00D46A62">
                <w:rPr>
                  <w:rFonts w:ascii="Calibri" w:eastAsia="Times New Roman" w:hAnsi="Calibri" w:cs="Calibri"/>
                  <w:color w:val="000000"/>
                  <w:lang w:eastAsia="es-ES"/>
                </w:rPr>
                <w:t>MAX</w:t>
              </w:r>
            </w:ins>
          </w:p>
        </w:tc>
        <w:tc>
          <w:tcPr>
            <w:tcW w:w="1583" w:type="dxa"/>
            <w:tcBorders>
              <w:top w:val="nil"/>
              <w:left w:val="nil"/>
              <w:bottom w:val="single" w:sz="4" w:space="0" w:color="auto"/>
              <w:right w:val="single" w:sz="4" w:space="0" w:color="auto"/>
            </w:tcBorders>
            <w:shd w:val="clear" w:color="auto" w:fill="auto"/>
            <w:noWrap/>
            <w:vAlign w:val="bottom"/>
            <w:hideMark/>
            <w:tcPrChange w:id="3173"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3F361A73" w14:textId="77777777" w:rsidR="00D46A62" w:rsidRPr="00D46A62" w:rsidRDefault="00D46A62" w:rsidP="00D46A62">
            <w:pPr>
              <w:suppressAutoHyphens w:val="0"/>
              <w:spacing w:after="0" w:line="240" w:lineRule="auto"/>
              <w:jc w:val="left"/>
              <w:rPr>
                <w:ins w:id="3174" w:author="Jose Eduardo VIU" w:date="2023-04-02T13:31:00Z"/>
                <w:rFonts w:ascii="Calibri" w:eastAsia="Times New Roman" w:hAnsi="Calibri" w:cs="Calibri"/>
                <w:color w:val="000000"/>
                <w:lang w:eastAsia="es-ES"/>
              </w:rPr>
            </w:pPr>
            <w:ins w:id="3175" w:author="Jose Eduardo VIU" w:date="2023-04-02T13:31:00Z">
              <w:r w:rsidRPr="00D46A62">
                <w:rPr>
                  <w:rFonts w:ascii="Calibri" w:eastAsia="Times New Roman" w:hAnsi="Calibri" w:cs="Calibri"/>
                  <w:color w:val="000000"/>
                  <w:lang w:eastAsia="es-ES"/>
                </w:rPr>
                <w:t xml:space="preserve">           0,1369 </w:t>
              </w:r>
            </w:ins>
          </w:p>
        </w:tc>
        <w:tc>
          <w:tcPr>
            <w:tcW w:w="3704" w:type="dxa"/>
            <w:tcBorders>
              <w:top w:val="nil"/>
              <w:left w:val="nil"/>
              <w:bottom w:val="single" w:sz="4" w:space="0" w:color="auto"/>
              <w:right w:val="single" w:sz="4" w:space="0" w:color="auto"/>
            </w:tcBorders>
            <w:shd w:val="clear" w:color="auto" w:fill="auto"/>
            <w:noWrap/>
            <w:vAlign w:val="bottom"/>
            <w:hideMark/>
            <w:tcPrChange w:id="3176"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19A181C6" w14:textId="77777777" w:rsidR="00D46A62" w:rsidRPr="00D46A62" w:rsidRDefault="00D46A62" w:rsidP="00D46A62">
            <w:pPr>
              <w:suppressAutoHyphens w:val="0"/>
              <w:spacing w:after="0" w:line="240" w:lineRule="auto"/>
              <w:jc w:val="left"/>
              <w:rPr>
                <w:ins w:id="3177" w:author="Jose Eduardo VIU" w:date="2023-04-02T13:31:00Z"/>
                <w:rFonts w:ascii="Calibri" w:eastAsia="Times New Roman" w:hAnsi="Calibri" w:cs="Calibri"/>
                <w:color w:val="000000"/>
                <w:lang w:eastAsia="es-ES"/>
              </w:rPr>
            </w:pPr>
            <w:ins w:id="3178" w:author="Jose Eduardo VIU" w:date="2023-04-02T13:31:00Z">
              <w:r w:rsidRPr="00D46A62">
                <w:rPr>
                  <w:rFonts w:ascii="Calibri" w:eastAsia="Times New Roman" w:hAnsi="Calibri" w:cs="Calibri"/>
                  <w:color w:val="000000"/>
                  <w:lang w:eastAsia="es-ES"/>
                </w:rPr>
                <w:t>Error Máximo</w:t>
              </w:r>
            </w:ins>
          </w:p>
        </w:tc>
      </w:tr>
      <w:tr w:rsidR="00D46A62" w:rsidRPr="00D46A62" w14:paraId="3641E1DF" w14:textId="77777777" w:rsidTr="00D46A62">
        <w:trPr>
          <w:trHeight w:val="201"/>
          <w:jc w:val="center"/>
          <w:ins w:id="3179" w:author="Jose Eduardo VIU" w:date="2023-04-02T13:31:00Z"/>
          <w:trPrChange w:id="3180" w:author="Jose Eduardo VIU" w:date="2023-04-02T13:31:00Z">
            <w:trPr>
              <w:trHeight w:val="300"/>
            </w:trPr>
          </w:trPrChange>
        </w:trPr>
        <w:tc>
          <w:tcPr>
            <w:tcW w:w="6015"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3181" w:author="Jose Eduardo VIU" w:date="2023-04-02T13:31:00Z">
              <w:tcPr>
                <w:tcW w:w="5361"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62356A74" w14:textId="77777777" w:rsidR="00D46A62" w:rsidRPr="00D46A62" w:rsidRDefault="00D46A62" w:rsidP="00D46A62">
            <w:pPr>
              <w:suppressAutoHyphens w:val="0"/>
              <w:spacing w:after="0" w:line="240" w:lineRule="auto"/>
              <w:jc w:val="center"/>
              <w:rPr>
                <w:ins w:id="3182" w:author="Jose Eduardo VIU" w:date="2023-04-02T13:31:00Z"/>
                <w:rFonts w:ascii="Calibri" w:eastAsia="Times New Roman" w:hAnsi="Calibri" w:cs="Calibri"/>
                <w:b/>
                <w:bCs/>
                <w:lang w:eastAsia="es-ES"/>
              </w:rPr>
            </w:pPr>
            <w:ins w:id="3183" w:author="Jose Eduardo VIU" w:date="2023-04-02T13:31:00Z">
              <w:r w:rsidRPr="00D46A62">
                <w:rPr>
                  <w:rFonts w:ascii="Calibri" w:eastAsia="Times New Roman" w:hAnsi="Calibri" w:cs="Calibri"/>
                  <w:b/>
                  <w:bCs/>
                  <w:lang w:eastAsia="es-ES"/>
                </w:rPr>
                <w:t>Estimadores para Test</w:t>
              </w:r>
            </w:ins>
          </w:p>
        </w:tc>
      </w:tr>
      <w:tr w:rsidR="00D46A62" w:rsidRPr="00D46A62" w14:paraId="0B435F71" w14:textId="77777777" w:rsidTr="00D46A62">
        <w:trPr>
          <w:trHeight w:val="201"/>
          <w:jc w:val="center"/>
          <w:ins w:id="3184" w:author="Jose Eduardo VIU" w:date="2023-04-02T13:31:00Z"/>
          <w:trPrChange w:id="3185"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000000" w:fill="A6A6A6"/>
            <w:noWrap/>
            <w:vAlign w:val="bottom"/>
            <w:hideMark/>
            <w:tcPrChange w:id="3186" w:author="Jose Eduardo VIU" w:date="2023-04-02T13:31:00Z">
              <w:tcPr>
                <w:tcW w:w="649" w:type="dxa"/>
                <w:tcBorders>
                  <w:top w:val="nil"/>
                  <w:left w:val="single" w:sz="4" w:space="0" w:color="auto"/>
                  <w:bottom w:val="single" w:sz="4" w:space="0" w:color="auto"/>
                  <w:right w:val="single" w:sz="4" w:space="0" w:color="auto"/>
                </w:tcBorders>
                <w:shd w:val="clear" w:color="000000" w:fill="A6A6A6"/>
                <w:noWrap/>
                <w:vAlign w:val="bottom"/>
                <w:hideMark/>
              </w:tcPr>
            </w:tcPrChange>
          </w:tcPr>
          <w:p w14:paraId="1882F9E9" w14:textId="77777777" w:rsidR="00D46A62" w:rsidRPr="00D46A62" w:rsidRDefault="00D46A62" w:rsidP="00D46A62">
            <w:pPr>
              <w:suppressAutoHyphens w:val="0"/>
              <w:spacing w:after="0" w:line="240" w:lineRule="auto"/>
              <w:jc w:val="left"/>
              <w:rPr>
                <w:ins w:id="3187" w:author="Jose Eduardo VIU" w:date="2023-04-02T13:31:00Z"/>
                <w:rFonts w:ascii="Calibri" w:eastAsia="Times New Roman" w:hAnsi="Calibri" w:cs="Calibri"/>
                <w:b/>
                <w:bCs/>
                <w:lang w:eastAsia="es-ES"/>
              </w:rPr>
            </w:pPr>
            <w:ins w:id="3188" w:author="Jose Eduardo VIU" w:date="2023-04-02T13:31:00Z">
              <w:r w:rsidRPr="00D46A62">
                <w:rPr>
                  <w:rFonts w:ascii="Calibri" w:eastAsia="Times New Roman" w:hAnsi="Calibri" w:cs="Calibri"/>
                  <w:b/>
                  <w:bCs/>
                  <w:lang w:eastAsia="es-ES"/>
                </w:rPr>
                <w:t>Metr.</w:t>
              </w:r>
            </w:ins>
          </w:p>
        </w:tc>
        <w:tc>
          <w:tcPr>
            <w:tcW w:w="1583" w:type="dxa"/>
            <w:tcBorders>
              <w:top w:val="nil"/>
              <w:left w:val="nil"/>
              <w:bottom w:val="single" w:sz="4" w:space="0" w:color="auto"/>
              <w:right w:val="single" w:sz="4" w:space="0" w:color="auto"/>
            </w:tcBorders>
            <w:shd w:val="clear" w:color="000000" w:fill="A6A6A6"/>
            <w:noWrap/>
            <w:vAlign w:val="bottom"/>
            <w:hideMark/>
            <w:tcPrChange w:id="3189" w:author="Jose Eduardo VIU" w:date="2023-04-02T13:31:00Z">
              <w:tcPr>
                <w:tcW w:w="1411" w:type="dxa"/>
                <w:tcBorders>
                  <w:top w:val="nil"/>
                  <w:left w:val="nil"/>
                  <w:bottom w:val="single" w:sz="4" w:space="0" w:color="auto"/>
                  <w:right w:val="single" w:sz="4" w:space="0" w:color="auto"/>
                </w:tcBorders>
                <w:shd w:val="clear" w:color="000000" w:fill="A6A6A6"/>
                <w:noWrap/>
                <w:vAlign w:val="bottom"/>
                <w:hideMark/>
              </w:tcPr>
            </w:tcPrChange>
          </w:tcPr>
          <w:p w14:paraId="73BA2793" w14:textId="77777777" w:rsidR="00D46A62" w:rsidRPr="00D46A62" w:rsidRDefault="00D46A62" w:rsidP="00D46A62">
            <w:pPr>
              <w:suppressAutoHyphens w:val="0"/>
              <w:spacing w:after="0" w:line="240" w:lineRule="auto"/>
              <w:jc w:val="left"/>
              <w:rPr>
                <w:ins w:id="3190" w:author="Jose Eduardo VIU" w:date="2023-04-02T13:31:00Z"/>
                <w:rFonts w:ascii="Calibri" w:eastAsia="Times New Roman" w:hAnsi="Calibri" w:cs="Calibri"/>
                <w:b/>
                <w:bCs/>
                <w:lang w:eastAsia="es-ES"/>
              </w:rPr>
            </w:pPr>
            <w:ins w:id="3191" w:author="Jose Eduardo VIU" w:date="2023-04-02T13:31:00Z">
              <w:r w:rsidRPr="00D46A62">
                <w:rPr>
                  <w:rFonts w:ascii="Calibri" w:eastAsia="Times New Roman" w:hAnsi="Calibri" w:cs="Calibri"/>
                  <w:b/>
                  <w:bCs/>
                  <w:lang w:eastAsia="es-ES"/>
                </w:rPr>
                <w:t>Valor</w:t>
              </w:r>
            </w:ins>
          </w:p>
        </w:tc>
        <w:tc>
          <w:tcPr>
            <w:tcW w:w="3704" w:type="dxa"/>
            <w:tcBorders>
              <w:top w:val="nil"/>
              <w:left w:val="nil"/>
              <w:bottom w:val="single" w:sz="4" w:space="0" w:color="auto"/>
              <w:right w:val="single" w:sz="4" w:space="0" w:color="auto"/>
            </w:tcBorders>
            <w:shd w:val="clear" w:color="000000" w:fill="A6A6A6"/>
            <w:noWrap/>
            <w:vAlign w:val="bottom"/>
            <w:hideMark/>
            <w:tcPrChange w:id="3192" w:author="Jose Eduardo VIU" w:date="2023-04-02T13:31:00Z">
              <w:tcPr>
                <w:tcW w:w="3301" w:type="dxa"/>
                <w:tcBorders>
                  <w:top w:val="nil"/>
                  <w:left w:val="nil"/>
                  <w:bottom w:val="single" w:sz="4" w:space="0" w:color="auto"/>
                  <w:right w:val="single" w:sz="4" w:space="0" w:color="auto"/>
                </w:tcBorders>
                <w:shd w:val="clear" w:color="000000" w:fill="A6A6A6"/>
                <w:noWrap/>
                <w:vAlign w:val="bottom"/>
                <w:hideMark/>
              </w:tcPr>
            </w:tcPrChange>
          </w:tcPr>
          <w:p w14:paraId="478D1AA1" w14:textId="77777777" w:rsidR="00D46A62" w:rsidRPr="00D46A62" w:rsidRDefault="00D46A62" w:rsidP="00D46A62">
            <w:pPr>
              <w:suppressAutoHyphens w:val="0"/>
              <w:spacing w:after="0" w:line="240" w:lineRule="auto"/>
              <w:jc w:val="left"/>
              <w:rPr>
                <w:ins w:id="3193" w:author="Jose Eduardo VIU" w:date="2023-04-02T13:31:00Z"/>
                <w:rFonts w:ascii="Calibri" w:eastAsia="Times New Roman" w:hAnsi="Calibri" w:cs="Calibri"/>
                <w:b/>
                <w:bCs/>
                <w:lang w:eastAsia="es-ES"/>
              </w:rPr>
            </w:pPr>
            <w:ins w:id="3194" w:author="Jose Eduardo VIU" w:date="2023-04-02T13:31:00Z">
              <w:r w:rsidRPr="00D46A62">
                <w:rPr>
                  <w:rFonts w:ascii="Calibri" w:eastAsia="Times New Roman" w:hAnsi="Calibri" w:cs="Calibri"/>
                  <w:b/>
                  <w:bCs/>
                  <w:lang w:eastAsia="es-ES"/>
                </w:rPr>
                <w:t>Descripción</w:t>
              </w:r>
            </w:ins>
          </w:p>
        </w:tc>
      </w:tr>
      <w:tr w:rsidR="00D46A62" w:rsidRPr="00D46A62" w14:paraId="1364D7D0" w14:textId="77777777" w:rsidTr="00D46A62">
        <w:trPr>
          <w:trHeight w:val="201"/>
          <w:jc w:val="center"/>
          <w:ins w:id="3195" w:author="Jose Eduardo VIU" w:date="2023-04-02T13:31:00Z"/>
          <w:trPrChange w:id="3196"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197"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B13A6F" w14:textId="77777777" w:rsidR="00D46A62" w:rsidRPr="00D46A62" w:rsidRDefault="00D46A62" w:rsidP="00D46A62">
            <w:pPr>
              <w:suppressAutoHyphens w:val="0"/>
              <w:spacing w:after="0" w:line="240" w:lineRule="auto"/>
              <w:jc w:val="left"/>
              <w:rPr>
                <w:ins w:id="3198" w:author="Jose Eduardo VIU" w:date="2023-04-02T13:31:00Z"/>
                <w:rFonts w:ascii="Calibri" w:eastAsia="Times New Roman" w:hAnsi="Calibri" w:cs="Calibri"/>
                <w:color w:val="000000"/>
                <w:lang w:eastAsia="es-ES"/>
              </w:rPr>
            </w:pPr>
            <w:ins w:id="3199" w:author="Jose Eduardo VIU" w:date="2023-04-02T13:31:00Z">
              <w:r w:rsidRPr="00D46A62">
                <w:rPr>
                  <w:rFonts w:ascii="Calibri" w:eastAsia="Times New Roman" w:hAnsi="Calibri" w:cs="Calibri"/>
                  <w:color w:val="000000"/>
                  <w:lang w:eastAsia="es-ES"/>
                </w:rPr>
                <w:t>R^2</w:t>
              </w:r>
            </w:ins>
          </w:p>
        </w:tc>
        <w:tc>
          <w:tcPr>
            <w:tcW w:w="1583" w:type="dxa"/>
            <w:tcBorders>
              <w:top w:val="nil"/>
              <w:left w:val="nil"/>
              <w:bottom w:val="single" w:sz="4" w:space="0" w:color="auto"/>
              <w:right w:val="single" w:sz="4" w:space="0" w:color="auto"/>
            </w:tcBorders>
            <w:shd w:val="clear" w:color="auto" w:fill="auto"/>
            <w:noWrap/>
            <w:vAlign w:val="bottom"/>
            <w:hideMark/>
            <w:tcPrChange w:id="3200"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541B79A2" w14:textId="77777777" w:rsidR="00D46A62" w:rsidRPr="00D46A62" w:rsidRDefault="00D46A62" w:rsidP="00D46A62">
            <w:pPr>
              <w:suppressAutoHyphens w:val="0"/>
              <w:spacing w:after="0" w:line="240" w:lineRule="auto"/>
              <w:jc w:val="left"/>
              <w:rPr>
                <w:ins w:id="3201" w:author="Jose Eduardo VIU" w:date="2023-04-02T13:31:00Z"/>
                <w:rFonts w:ascii="Calibri" w:eastAsia="Times New Roman" w:hAnsi="Calibri" w:cs="Calibri"/>
                <w:color w:val="000000"/>
                <w:lang w:eastAsia="es-ES"/>
              </w:rPr>
            </w:pPr>
            <w:ins w:id="3202" w:author="Jose Eduardo VIU" w:date="2023-04-02T13:31:00Z">
              <w:r w:rsidRPr="00D46A62">
                <w:rPr>
                  <w:rFonts w:ascii="Calibri" w:eastAsia="Times New Roman" w:hAnsi="Calibri" w:cs="Calibri"/>
                  <w:color w:val="000000"/>
                  <w:lang w:eastAsia="es-ES"/>
                </w:rPr>
                <w:t xml:space="preserve">           0,8438 </w:t>
              </w:r>
            </w:ins>
          </w:p>
        </w:tc>
        <w:tc>
          <w:tcPr>
            <w:tcW w:w="3704" w:type="dxa"/>
            <w:tcBorders>
              <w:top w:val="nil"/>
              <w:left w:val="nil"/>
              <w:bottom w:val="single" w:sz="4" w:space="0" w:color="auto"/>
              <w:right w:val="single" w:sz="4" w:space="0" w:color="auto"/>
            </w:tcBorders>
            <w:shd w:val="clear" w:color="auto" w:fill="auto"/>
            <w:noWrap/>
            <w:vAlign w:val="bottom"/>
            <w:hideMark/>
            <w:tcPrChange w:id="3203"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3D16165E" w14:textId="77777777" w:rsidR="00D46A62" w:rsidRPr="00D46A62" w:rsidRDefault="00D46A62" w:rsidP="00D46A62">
            <w:pPr>
              <w:suppressAutoHyphens w:val="0"/>
              <w:spacing w:after="0" w:line="240" w:lineRule="auto"/>
              <w:jc w:val="left"/>
              <w:rPr>
                <w:ins w:id="3204" w:author="Jose Eduardo VIU" w:date="2023-04-02T13:31:00Z"/>
                <w:rFonts w:ascii="Calibri" w:eastAsia="Times New Roman" w:hAnsi="Calibri" w:cs="Calibri"/>
                <w:color w:val="000000"/>
                <w:lang w:eastAsia="es-ES"/>
              </w:rPr>
            </w:pPr>
            <w:ins w:id="3205" w:author="Jose Eduardo VIU" w:date="2023-04-02T13:31:00Z">
              <w:r w:rsidRPr="00D46A62">
                <w:rPr>
                  <w:rFonts w:ascii="Calibri" w:eastAsia="Times New Roman" w:hAnsi="Calibri" w:cs="Calibri"/>
                  <w:color w:val="000000"/>
                  <w:lang w:eastAsia="es-ES"/>
                </w:rPr>
                <w:t>Coeficiente de Determinación</w:t>
              </w:r>
            </w:ins>
          </w:p>
        </w:tc>
      </w:tr>
      <w:tr w:rsidR="00D46A62" w:rsidRPr="00D46A62" w14:paraId="5DA26006" w14:textId="77777777" w:rsidTr="00D46A62">
        <w:trPr>
          <w:trHeight w:val="201"/>
          <w:jc w:val="center"/>
          <w:ins w:id="3206" w:author="Jose Eduardo VIU" w:date="2023-04-02T13:31:00Z"/>
          <w:trPrChange w:id="3207"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208"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EB7FADD" w14:textId="77777777" w:rsidR="00D46A62" w:rsidRPr="00D46A62" w:rsidRDefault="00D46A62" w:rsidP="00D46A62">
            <w:pPr>
              <w:suppressAutoHyphens w:val="0"/>
              <w:spacing w:after="0" w:line="240" w:lineRule="auto"/>
              <w:jc w:val="left"/>
              <w:rPr>
                <w:ins w:id="3209" w:author="Jose Eduardo VIU" w:date="2023-04-02T13:31:00Z"/>
                <w:rFonts w:ascii="Calibri" w:eastAsia="Times New Roman" w:hAnsi="Calibri" w:cs="Calibri"/>
                <w:color w:val="000000"/>
                <w:lang w:eastAsia="es-ES"/>
              </w:rPr>
            </w:pPr>
            <w:ins w:id="3210" w:author="Jose Eduardo VIU" w:date="2023-04-02T13:31:00Z">
              <w:r w:rsidRPr="00D46A62">
                <w:rPr>
                  <w:rFonts w:ascii="Calibri" w:eastAsia="Times New Roman" w:hAnsi="Calibri" w:cs="Calibri"/>
                  <w:color w:val="000000"/>
                  <w:lang w:eastAsia="es-ES"/>
                </w:rPr>
                <w:t>RMSE</w:t>
              </w:r>
            </w:ins>
          </w:p>
        </w:tc>
        <w:tc>
          <w:tcPr>
            <w:tcW w:w="1583" w:type="dxa"/>
            <w:tcBorders>
              <w:top w:val="nil"/>
              <w:left w:val="nil"/>
              <w:bottom w:val="single" w:sz="4" w:space="0" w:color="auto"/>
              <w:right w:val="single" w:sz="4" w:space="0" w:color="auto"/>
            </w:tcBorders>
            <w:shd w:val="clear" w:color="auto" w:fill="auto"/>
            <w:noWrap/>
            <w:vAlign w:val="bottom"/>
            <w:hideMark/>
            <w:tcPrChange w:id="3211"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131FC1E3" w14:textId="77777777" w:rsidR="00D46A62" w:rsidRPr="00D46A62" w:rsidRDefault="00D46A62" w:rsidP="00D46A62">
            <w:pPr>
              <w:suppressAutoHyphens w:val="0"/>
              <w:spacing w:after="0" w:line="240" w:lineRule="auto"/>
              <w:jc w:val="left"/>
              <w:rPr>
                <w:ins w:id="3212" w:author="Jose Eduardo VIU" w:date="2023-04-02T13:31:00Z"/>
                <w:rFonts w:ascii="Calibri" w:eastAsia="Times New Roman" w:hAnsi="Calibri" w:cs="Calibri"/>
                <w:color w:val="000000"/>
                <w:lang w:eastAsia="es-ES"/>
              </w:rPr>
            </w:pPr>
            <w:ins w:id="3213" w:author="Jose Eduardo VIU" w:date="2023-04-02T13:31:00Z">
              <w:r w:rsidRPr="00D46A62">
                <w:rPr>
                  <w:rFonts w:ascii="Calibri" w:eastAsia="Times New Roman" w:hAnsi="Calibri" w:cs="Calibri"/>
                  <w:color w:val="000000"/>
                  <w:lang w:eastAsia="es-ES"/>
                </w:rPr>
                <w:t xml:space="preserve">           0,0011 </w:t>
              </w:r>
            </w:ins>
          </w:p>
        </w:tc>
        <w:tc>
          <w:tcPr>
            <w:tcW w:w="3704" w:type="dxa"/>
            <w:tcBorders>
              <w:top w:val="nil"/>
              <w:left w:val="nil"/>
              <w:bottom w:val="single" w:sz="4" w:space="0" w:color="auto"/>
              <w:right w:val="single" w:sz="4" w:space="0" w:color="auto"/>
            </w:tcBorders>
            <w:shd w:val="clear" w:color="auto" w:fill="auto"/>
            <w:noWrap/>
            <w:vAlign w:val="bottom"/>
            <w:hideMark/>
            <w:tcPrChange w:id="3214"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445DCD86" w14:textId="77777777" w:rsidR="00D46A62" w:rsidRPr="00D46A62" w:rsidRDefault="00D46A62" w:rsidP="00D46A62">
            <w:pPr>
              <w:suppressAutoHyphens w:val="0"/>
              <w:spacing w:after="0" w:line="240" w:lineRule="auto"/>
              <w:jc w:val="left"/>
              <w:rPr>
                <w:ins w:id="3215" w:author="Jose Eduardo VIU" w:date="2023-04-02T13:31:00Z"/>
                <w:rFonts w:ascii="Calibri" w:eastAsia="Times New Roman" w:hAnsi="Calibri" w:cs="Calibri"/>
                <w:color w:val="000000"/>
                <w:lang w:eastAsia="es-ES"/>
              </w:rPr>
            </w:pPr>
            <w:ins w:id="3216" w:author="Jose Eduardo VIU" w:date="2023-04-02T13:31:00Z">
              <w:r w:rsidRPr="00D46A62">
                <w:rPr>
                  <w:rFonts w:ascii="Calibri" w:eastAsia="Times New Roman" w:hAnsi="Calibri" w:cs="Calibri"/>
                  <w:color w:val="000000"/>
                  <w:lang w:eastAsia="es-ES"/>
                </w:rPr>
                <w:t>Raíz de error cuadrático medio</w:t>
              </w:r>
            </w:ins>
          </w:p>
        </w:tc>
      </w:tr>
      <w:tr w:rsidR="00D46A62" w:rsidRPr="00D46A62" w14:paraId="7DDD3461" w14:textId="77777777" w:rsidTr="00D46A62">
        <w:trPr>
          <w:trHeight w:val="201"/>
          <w:jc w:val="center"/>
          <w:ins w:id="3217" w:author="Jose Eduardo VIU" w:date="2023-04-02T13:31:00Z"/>
          <w:trPrChange w:id="3218"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219"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94AB7EC" w14:textId="77777777" w:rsidR="00D46A62" w:rsidRPr="00D46A62" w:rsidRDefault="00D46A62" w:rsidP="00D46A62">
            <w:pPr>
              <w:suppressAutoHyphens w:val="0"/>
              <w:spacing w:after="0" w:line="240" w:lineRule="auto"/>
              <w:jc w:val="left"/>
              <w:rPr>
                <w:ins w:id="3220" w:author="Jose Eduardo VIU" w:date="2023-04-02T13:31:00Z"/>
                <w:rFonts w:ascii="Calibri" w:eastAsia="Times New Roman" w:hAnsi="Calibri" w:cs="Calibri"/>
                <w:color w:val="000000"/>
                <w:lang w:eastAsia="es-ES"/>
              </w:rPr>
            </w:pPr>
            <w:ins w:id="3221" w:author="Jose Eduardo VIU" w:date="2023-04-02T13:31:00Z">
              <w:r w:rsidRPr="00D46A62">
                <w:rPr>
                  <w:rFonts w:ascii="Calibri" w:eastAsia="Times New Roman" w:hAnsi="Calibri" w:cs="Calibri"/>
                  <w:color w:val="000000"/>
                  <w:lang w:eastAsia="es-ES"/>
                </w:rPr>
                <w:t>MAE</w:t>
              </w:r>
            </w:ins>
          </w:p>
        </w:tc>
        <w:tc>
          <w:tcPr>
            <w:tcW w:w="1583" w:type="dxa"/>
            <w:tcBorders>
              <w:top w:val="nil"/>
              <w:left w:val="nil"/>
              <w:bottom w:val="single" w:sz="4" w:space="0" w:color="auto"/>
              <w:right w:val="single" w:sz="4" w:space="0" w:color="auto"/>
            </w:tcBorders>
            <w:shd w:val="clear" w:color="auto" w:fill="auto"/>
            <w:noWrap/>
            <w:vAlign w:val="bottom"/>
            <w:hideMark/>
            <w:tcPrChange w:id="3222"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027EA83D" w14:textId="77777777" w:rsidR="00D46A62" w:rsidRPr="00D46A62" w:rsidRDefault="00D46A62" w:rsidP="00D46A62">
            <w:pPr>
              <w:suppressAutoHyphens w:val="0"/>
              <w:spacing w:after="0" w:line="240" w:lineRule="auto"/>
              <w:jc w:val="left"/>
              <w:rPr>
                <w:ins w:id="3223" w:author="Jose Eduardo VIU" w:date="2023-04-02T13:31:00Z"/>
                <w:rFonts w:ascii="Calibri" w:eastAsia="Times New Roman" w:hAnsi="Calibri" w:cs="Calibri"/>
                <w:color w:val="000000"/>
                <w:lang w:eastAsia="es-ES"/>
              </w:rPr>
            </w:pPr>
            <w:ins w:id="3224" w:author="Jose Eduardo VIU" w:date="2023-04-02T13:31:00Z">
              <w:r w:rsidRPr="00D46A62">
                <w:rPr>
                  <w:rFonts w:ascii="Calibri" w:eastAsia="Times New Roman" w:hAnsi="Calibri" w:cs="Calibri"/>
                  <w:color w:val="000000"/>
                  <w:lang w:eastAsia="es-ES"/>
                </w:rPr>
                <w:t xml:space="preserve">           0,0253 </w:t>
              </w:r>
            </w:ins>
          </w:p>
        </w:tc>
        <w:tc>
          <w:tcPr>
            <w:tcW w:w="3704" w:type="dxa"/>
            <w:tcBorders>
              <w:top w:val="nil"/>
              <w:left w:val="nil"/>
              <w:bottom w:val="single" w:sz="4" w:space="0" w:color="auto"/>
              <w:right w:val="single" w:sz="4" w:space="0" w:color="auto"/>
            </w:tcBorders>
            <w:shd w:val="clear" w:color="auto" w:fill="auto"/>
            <w:noWrap/>
            <w:vAlign w:val="bottom"/>
            <w:hideMark/>
            <w:tcPrChange w:id="3225"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5008D4EC" w14:textId="77777777" w:rsidR="00D46A62" w:rsidRPr="00D46A62" w:rsidRDefault="00D46A62" w:rsidP="00D46A62">
            <w:pPr>
              <w:suppressAutoHyphens w:val="0"/>
              <w:spacing w:after="0" w:line="240" w:lineRule="auto"/>
              <w:jc w:val="left"/>
              <w:rPr>
                <w:ins w:id="3226" w:author="Jose Eduardo VIU" w:date="2023-04-02T13:31:00Z"/>
                <w:rFonts w:ascii="Calibri" w:eastAsia="Times New Roman" w:hAnsi="Calibri" w:cs="Calibri"/>
                <w:color w:val="000000"/>
                <w:lang w:eastAsia="es-ES"/>
              </w:rPr>
            </w:pPr>
            <w:ins w:id="3227" w:author="Jose Eduardo VIU" w:date="2023-04-02T13:31:00Z">
              <w:r w:rsidRPr="00D46A62">
                <w:rPr>
                  <w:rFonts w:ascii="Calibri" w:eastAsia="Times New Roman" w:hAnsi="Calibri" w:cs="Calibri"/>
                  <w:color w:val="000000"/>
                  <w:lang w:eastAsia="es-ES"/>
                </w:rPr>
                <w:t>Error absoluto medio</w:t>
              </w:r>
            </w:ins>
          </w:p>
        </w:tc>
      </w:tr>
      <w:tr w:rsidR="00D46A62" w:rsidRPr="00D46A62" w14:paraId="4F43EB6D" w14:textId="77777777" w:rsidTr="00D46A62">
        <w:trPr>
          <w:trHeight w:val="201"/>
          <w:jc w:val="center"/>
          <w:ins w:id="3228" w:author="Jose Eduardo VIU" w:date="2023-04-02T13:31:00Z"/>
          <w:trPrChange w:id="3229" w:author="Jose Eduardo VIU" w:date="2023-04-02T13:31:00Z">
            <w:trPr>
              <w:trHeight w:val="300"/>
            </w:trPr>
          </w:trPrChange>
        </w:trPr>
        <w:tc>
          <w:tcPr>
            <w:tcW w:w="728" w:type="dxa"/>
            <w:tcBorders>
              <w:top w:val="nil"/>
              <w:left w:val="single" w:sz="4" w:space="0" w:color="auto"/>
              <w:bottom w:val="single" w:sz="4" w:space="0" w:color="auto"/>
              <w:right w:val="single" w:sz="4" w:space="0" w:color="auto"/>
            </w:tcBorders>
            <w:shd w:val="clear" w:color="auto" w:fill="auto"/>
            <w:noWrap/>
            <w:vAlign w:val="bottom"/>
            <w:hideMark/>
            <w:tcPrChange w:id="3230" w:author="Jose Eduardo VIU" w:date="2023-04-02T13:31: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A2F6B7E" w14:textId="77777777" w:rsidR="00D46A62" w:rsidRPr="00D46A62" w:rsidRDefault="00D46A62" w:rsidP="00D46A62">
            <w:pPr>
              <w:suppressAutoHyphens w:val="0"/>
              <w:spacing w:after="0" w:line="240" w:lineRule="auto"/>
              <w:jc w:val="left"/>
              <w:rPr>
                <w:ins w:id="3231" w:author="Jose Eduardo VIU" w:date="2023-04-02T13:31:00Z"/>
                <w:rFonts w:ascii="Calibri" w:eastAsia="Times New Roman" w:hAnsi="Calibri" w:cs="Calibri"/>
                <w:color w:val="000000"/>
                <w:lang w:eastAsia="es-ES"/>
              </w:rPr>
            </w:pPr>
            <w:ins w:id="3232" w:author="Jose Eduardo VIU" w:date="2023-04-02T13:31:00Z">
              <w:r w:rsidRPr="00D46A62">
                <w:rPr>
                  <w:rFonts w:ascii="Calibri" w:eastAsia="Times New Roman" w:hAnsi="Calibri" w:cs="Calibri"/>
                  <w:color w:val="000000"/>
                  <w:lang w:eastAsia="es-ES"/>
                </w:rPr>
                <w:t>MAX</w:t>
              </w:r>
            </w:ins>
          </w:p>
        </w:tc>
        <w:tc>
          <w:tcPr>
            <w:tcW w:w="1583" w:type="dxa"/>
            <w:tcBorders>
              <w:top w:val="nil"/>
              <w:left w:val="nil"/>
              <w:bottom w:val="single" w:sz="4" w:space="0" w:color="auto"/>
              <w:right w:val="single" w:sz="4" w:space="0" w:color="auto"/>
            </w:tcBorders>
            <w:shd w:val="clear" w:color="auto" w:fill="auto"/>
            <w:noWrap/>
            <w:vAlign w:val="bottom"/>
            <w:hideMark/>
            <w:tcPrChange w:id="3233" w:author="Jose Eduardo VIU" w:date="2023-04-02T13:31:00Z">
              <w:tcPr>
                <w:tcW w:w="1411" w:type="dxa"/>
                <w:tcBorders>
                  <w:top w:val="nil"/>
                  <w:left w:val="nil"/>
                  <w:bottom w:val="single" w:sz="4" w:space="0" w:color="auto"/>
                  <w:right w:val="single" w:sz="4" w:space="0" w:color="auto"/>
                </w:tcBorders>
                <w:shd w:val="clear" w:color="auto" w:fill="auto"/>
                <w:noWrap/>
                <w:vAlign w:val="bottom"/>
                <w:hideMark/>
              </w:tcPr>
            </w:tcPrChange>
          </w:tcPr>
          <w:p w14:paraId="783B9D28" w14:textId="77777777" w:rsidR="00D46A62" w:rsidRPr="00D46A62" w:rsidRDefault="00D46A62" w:rsidP="00D46A62">
            <w:pPr>
              <w:suppressAutoHyphens w:val="0"/>
              <w:spacing w:after="0" w:line="240" w:lineRule="auto"/>
              <w:jc w:val="left"/>
              <w:rPr>
                <w:ins w:id="3234" w:author="Jose Eduardo VIU" w:date="2023-04-02T13:31:00Z"/>
                <w:rFonts w:ascii="Calibri" w:eastAsia="Times New Roman" w:hAnsi="Calibri" w:cs="Calibri"/>
                <w:color w:val="000000"/>
                <w:lang w:eastAsia="es-ES"/>
              </w:rPr>
            </w:pPr>
            <w:ins w:id="3235" w:author="Jose Eduardo VIU" w:date="2023-04-02T13:31:00Z">
              <w:r w:rsidRPr="00D46A62">
                <w:rPr>
                  <w:rFonts w:ascii="Calibri" w:eastAsia="Times New Roman" w:hAnsi="Calibri" w:cs="Calibri"/>
                  <w:color w:val="000000"/>
                  <w:lang w:eastAsia="es-ES"/>
                </w:rPr>
                <w:t xml:space="preserve">           0,1744 </w:t>
              </w:r>
            </w:ins>
          </w:p>
        </w:tc>
        <w:tc>
          <w:tcPr>
            <w:tcW w:w="3704" w:type="dxa"/>
            <w:tcBorders>
              <w:top w:val="nil"/>
              <w:left w:val="nil"/>
              <w:bottom w:val="single" w:sz="4" w:space="0" w:color="auto"/>
              <w:right w:val="single" w:sz="4" w:space="0" w:color="auto"/>
            </w:tcBorders>
            <w:shd w:val="clear" w:color="auto" w:fill="auto"/>
            <w:noWrap/>
            <w:vAlign w:val="bottom"/>
            <w:hideMark/>
            <w:tcPrChange w:id="3236" w:author="Jose Eduardo VIU" w:date="2023-04-02T13:31:00Z">
              <w:tcPr>
                <w:tcW w:w="3301" w:type="dxa"/>
                <w:tcBorders>
                  <w:top w:val="nil"/>
                  <w:left w:val="nil"/>
                  <w:bottom w:val="single" w:sz="4" w:space="0" w:color="auto"/>
                  <w:right w:val="single" w:sz="4" w:space="0" w:color="auto"/>
                </w:tcBorders>
                <w:shd w:val="clear" w:color="auto" w:fill="auto"/>
                <w:noWrap/>
                <w:vAlign w:val="bottom"/>
                <w:hideMark/>
              </w:tcPr>
            </w:tcPrChange>
          </w:tcPr>
          <w:p w14:paraId="22090650" w14:textId="77777777" w:rsidR="00D46A62" w:rsidRPr="00D46A62" w:rsidRDefault="00D46A62" w:rsidP="00D46A62">
            <w:pPr>
              <w:suppressAutoHyphens w:val="0"/>
              <w:spacing w:after="0" w:line="240" w:lineRule="auto"/>
              <w:jc w:val="left"/>
              <w:rPr>
                <w:ins w:id="3237" w:author="Jose Eduardo VIU" w:date="2023-04-02T13:31:00Z"/>
                <w:rFonts w:ascii="Calibri" w:eastAsia="Times New Roman" w:hAnsi="Calibri" w:cs="Calibri"/>
                <w:color w:val="000000"/>
                <w:lang w:eastAsia="es-ES"/>
              </w:rPr>
            </w:pPr>
            <w:ins w:id="3238" w:author="Jose Eduardo VIU" w:date="2023-04-02T13:31:00Z">
              <w:r w:rsidRPr="00D46A62">
                <w:rPr>
                  <w:rFonts w:ascii="Calibri" w:eastAsia="Times New Roman" w:hAnsi="Calibri" w:cs="Calibri"/>
                  <w:color w:val="000000"/>
                  <w:lang w:eastAsia="es-ES"/>
                </w:rPr>
                <w:t>Error Máximo</w:t>
              </w:r>
            </w:ins>
          </w:p>
        </w:tc>
      </w:tr>
    </w:tbl>
    <w:p w14:paraId="3BD5FB13" w14:textId="77777777" w:rsidR="006658FB" w:rsidRDefault="006658FB" w:rsidP="00D46A62">
      <w:pPr>
        <w:rPr>
          <w:ins w:id="3239" w:author="Jose Eduardo VIU" w:date="2023-04-02T13:37:00Z"/>
        </w:rPr>
      </w:pPr>
    </w:p>
    <w:p w14:paraId="058C15F3" w14:textId="3A7B80E0" w:rsidR="006658FB" w:rsidRDefault="006658FB" w:rsidP="00D46A62">
      <w:pPr>
        <w:rPr>
          <w:ins w:id="3240" w:author="Jose Eduardo VIU" w:date="2023-04-02T13:43:00Z"/>
        </w:rPr>
      </w:pPr>
      <w:ins w:id="3241" w:author="Jose Eduardo VIU" w:date="2023-04-02T13:36:00Z">
        <w:r w:rsidRPr="006658FB">
          <w:t>Intentamos ahora hacerlo con early_stopping. Este modelo permite ser lanzado con la opción de early stopping, y esta busca optimizar no los resultados para train si no para test (reserva un porcentaje de los datos de entrenamiento para realizar la validación con datos no usados). Podemos ponerle un número de iteaciones máximas muy grande pues se espera que acabe antes el proceso por no mejorar según las condiciones de early stopping.</w:t>
        </w:r>
      </w:ins>
      <w:ins w:id="3242" w:author="Jose Eduardo VIU" w:date="2023-04-02T13:38:00Z">
        <w:r>
          <w:t xml:space="preserve"> Este modelo nos ofrece además para los modelos la puntuaci</w:t>
        </w:r>
      </w:ins>
      <w:ins w:id="3243" w:author="Jose Eduardo VIU" w:date="2023-04-02T13:39:00Z">
        <w:r>
          <w:t>ó</w:t>
        </w:r>
      </w:ins>
      <w:ins w:id="3244" w:author="Jose Eduardo VIU" w:date="2023-04-02T13:38:00Z">
        <w:r>
          <w:t>n obtenida del estimador para entrenamiento y test en cada una de l</w:t>
        </w:r>
      </w:ins>
      <w:ins w:id="3245" w:author="Jose Eduardo VIU" w:date="2023-04-02T13:39:00Z">
        <w:r>
          <w:t xml:space="preserve">as iteraciones del método. Lanzamos de nuevo el modelo con estos nuevos parámetros y </w:t>
        </w:r>
      </w:ins>
      <w:ins w:id="3246" w:author="Jose Eduardo VIU" w:date="2023-04-02T13:40:00Z">
        <w:r>
          <w:t>vemos que deja de mejorar en validación para los parámetros seleccionados tras 95</w:t>
        </w:r>
      </w:ins>
      <w:ins w:id="3247" w:author="Jose Eduardo VIU" w:date="2023-04-02T13:41:00Z">
        <w:r>
          <w:t xml:space="preserve"> iteraciones. Veo de volverlo a lanzar con mayor libertad de parámetros a ver si encuentra alguno que mejore los resultados en validación.</w:t>
        </w:r>
      </w:ins>
      <w:ins w:id="3248" w:author="Jose Eduardo VIU" w:date="2023-04-02T13:43:00Z">
        <w:r>
          <w:t xml:space="preserve"> Como se puede </w:t>
        </w:r>
      </w:ins>
      <w:ins w:id="3249" w:author="Jose Eduardo VIU" w:date="2023-04-02T13:44:00Z">
        <w:r>
          <w:t>apreciar</w:t>
        </w:r>
      </w:ins>
      <w:ins w:id="3250" w:author="Jose Eduardo VIU" w:date="2023-04-02T13:43:00Z">
        <w:r>
          <w:t xml:space="preserve"> en la</w:t>
        </w:r>
      </w:ins>
      <w:ins w:id="3251" w:author="CAMARA GOMEZ, JOSE EDUARDO" w:date="2023-04-03T11:00:00Z">
        <w:r w:rsidR="00857DCA">
          <w:t xml:space="preserve"> </w:t>
        </w:r>
        <w:r w:rsidR="00857DCA">
          <w:fldChar w:fldCharType="begin"/>
        </w:r>
        <w:r w:rsidR="00857DCA">
          <w:instrText xml:space="preserve"> REF _Ref131412071 \h </w:instrText>
        </w:r>
      </w:ins>
      <w:r w:rsidR="00857DCA">
        <w:fldChar w:fldCharType="separate"/>
      </w:r>
      <w:ins w:id="3252" w:author="Jose Eduardo VIU" w:date="2023-04-08T19:27:00Z">
        <w:r w:rsidR="00EA61B9">
          <w:t xml:space="preserve">Ilustración </w:t>
        </w:r>
        <w:r w:rsidR="00EA61B9">
          <w:rPr>
            <w:noProof/>
          </w:rPr>
          <w:t>41</w:t>
        </w:r>
      </w:ins>
      <w:ins w:id="3253" w:author="CAMARA GOMEZ, JOSE EDUARDO" w:date="2023-04-03T11:00:00Z">
        <w:r w:rsidR="00857DCA">
          <w:fldChar w:fldCharType="end"/>
        </w:r>
      </w:ins>
      <w:ins w:id="3254" w:author="Jose Eduardo VIU" w:date="2023-04-02T13:43:00Z">
        <w:r>
          <w:t xml:space="preserve"> </w:t>
        </w:r>
      </w:ins>
      <w:ins w:id="3255" w:author="Jose Eduardo VIU" w:date="2023-04-02T13:44:00Z">
        <w:del w:id="3256" w:author="CAMARA GOMEZ, JOSE EDUARDO" w:date="2023-04-03T11:00:00Z">
          <w:r w:rsidDel="00857DCA">
            <w:fldChar w:fldCharType="begin"/>
          </w:r>
          <w:r w:rsidDel="00857DCA">
            <w:delInstrText xml:space="preserve"> REF _Ref131334915 \h </w:delInstrText>
          </w:r>
        </w:del>
      </w:ins>
      <w:del w:id="3257" w:author="CAMARA GOMEZ, JOSE EDUARDO" w:date="2023-04-03T11:00:00Z">
        <w:r w:rsidDel="00857DCA">
          <w:fldChar w:fldCharType="separate"/>
        </w:r>
      </w:del>
      <w:ins w:id="3258" w:author="Jose Eduardo VIU" w:date="2023-04-03T06:49:00Z">
        <w:del w:id="3259" w:author="CAMARA GOMEZ, JOSE EDUARDO" w:date="2023-04-03T11:00:00Z">
          <w:r w:rsidR="001A1752" w:rsidDel="00857DCA">
            <w:delText xml:space="preserve">Ilustración </w:delText>
          </w:r>
          <w:r w:rsidR="001A1752" w:rsidDel="00857DCA">
            <w:rPr>
              <w:noProof/>
            </w:rPr>
            <w:delText>40</w:delText>
          </w:r>
        </w:del>
      </w:ins>
      <w:ins w:id="3260" w:author="Jose Eduardo VIU" w:date="2023-04-02T13:44:00Z">
        <w:del w:id="3261" w:author="CAMARA GOMEZ, JOSE EDUARDO" w:date="2023-04-03T11:00:00Z">
          <w:r w:rsidDel="00857DCA">
            <w:fldChar w:fldCharType="end"/>
          </w:r>
          <w:r w:rsidDel="00857DCA">
            <w:delText xml:space="preserve"> </w:delText>
          </w:r>
        </w:del>
        <w:r>
          <w:t xml:space="preserve">de este modo tampoco mejoramos en validación y el método </w:t>
        </w:r>
        <w:r>
          <w:lastRenderedPageBreak/>
          <w:t xml:space="preserve">rápidamente tiende a </w:t>
        </w:r>
      </w:ins>
      <w:ins w:id="3262" w:author="Jose Eduardo VIU" w:date="2023-04-02T13:45:00Z">
        <w:r>
          <w:t>sobre</w:t>
        </w:r>
      </w:ins>
      <w:ins w:id="3263" w:author="CAMARA GOMEZ, JOSE EDUARDO" w:date="2023-04-03T10:59:00Z">
        <w:r w:rsidR="00857DCA">
          <w:t>-</w:t>
        </w:r>
      </w:ins>
      <w:ins w:id="3264" w:author="Jose Eduardo VIU" w:date="2023-04-02T13:45:00Z">
        <w:r>
          <w:t>ajustarse y comienzan a alejarse las gráficas de pérdida para entrenamiento y validación.</w:t>
        </w:r>
      </w:ins>
    </w:p>
    <w:p w14:paraId="4C7F61B0" w14:textId="486EF191" w:rsidR="006658FB" w:rsidDel="00857DCA" w:rsidRDefault="006658FB">
      <w:pPr>
        <w:pStyle w:val="Descripcin"/>
        <w:keepNext/>
        <w:rPr>
          <w:ins w:id="3265" w:author="Jose Eduardo VIU" w:date="2023-04-02T13:44:00Z"/>
          <w:del w:id="3266" w:author="CAMARA GOMEZ, JOSE EDUARDO" w:date="2023-04-03T10:59:00Z"/>
        </w:rPr>
        <w:pPrChange w:id="3267" w:author="Jose Eduardo VIU" w:date="2023-04-02T13:44:00Z">
          <w:pPr>
            <w:pStyle w:val="Descripcin"/>
          </w:pPr>
        </w:pPrChange>
      </w:pPr>
      <w:ins w:id="3268" w:author="Jose Eduardo VIU" w:date="2023-04-02T13:44:00Z">
        <w:del w:id="3269" w:author="CAMARA GOMEZ, JOSE EDUARDO" w:date="2023-04-03T10:59:00Z">
          <w:r w:rsidDel="00857DCA">
            <w:delText xml:space="preserve">Tabla </w:delText>
          </w:r>
          <w:r w:rsidDel="00857DCA">
            <w:rPr>
              <w:i w:val="0"/>
              <w:iCs w:val="0"/>
            </w:rPr>
            <w:fldChar w:fldCharType="begin"/>
          </w:r>
          <w:r w:rsidDel="00857DCA">
            <w:delInstrText xml:space="preserve"> SEQ Tabla \* ARABIC </w:delInstrText>
          </w:r>
        </w:del>
      </w:ins>
      <w:del w:id="3270" w:author="CAMARA GOMEZ, JOSE EDUARDO" w:date="2023-04-03T10:59:00Z">
        <w:r w:rsidDel="00857DCA">
          <w:rPr>
            <w:i w:val="0"/>
            <w:iCs w:val="0"/>
          </w:rPr>
          <w:fldChar w:fldCharType="separate"/>
        </w:r>
      </w:del>
      <w:ins w:id="3271" w:author="Jose Eduardo VIU" w:date="2023-04-03T06:49:00Z">
        <w:del w:id="3272" w:author="CAMARA GOMEZ, JOSE EDUARDO" w:date="2023-04-03T10:59:00Z">
          <w:r w:rsidR="001A1752" w:rsidDel="00857DCA">
            <w:rPr>
              <w:noProof/>
            </w:rPr>
            <w:delText>10</w:delText>
          </w:r>
        </w:del>
      </w:ins>
      <w:ins w:id="3273" w:author="Jose Eduardo VIU" w:date="2023-04-02T13:44:00Z">
        <w:del w:id="3274" w:author="CAMARA GOMEZ, JOSE EDUARDO" w:date="2023-04-03T10:59:00Z">
          <w:r w:rsidDel="00857DCA">
            <w:rPr>
              <w:i w:val="0"/>
              <w:iCs w:val="0"/>
            </w:rPr>
            <w:fldChar w:fldCharType="end"/>
          </w:r>
          <w:r w:rsidDel="00857DCA">
            <w:delText xml:space="preserve">. </w:delText>
          </w:r>
          <w:r w:rsidRPr="003925CB" w:rsidDel="00857DCA">
            <w:delText>HistGradientBoostingRegressor</w:delText>
          </w:r>
          <w:r w:rsidDel="00857DCA">
            <w:delText xml:space="preserve"> mediante earlysttoping tr</w:delText>
          </w:r>
        </w:del>
        <w:del w:id="3275" w:author="CAMARA GOMEZ, JOSE EDUARDO" w:date="2023-04-03T10:58:00Z">
          <w:r w:rsidDel="00857DCA">
            <w:delText>a</w:delText>
          </w:r>
        </w:del>
        <w:del w:id="3276" w:author="CAMARA GOMEZ, JOSE EDUARDO" w:date="2023-04-03T10:59:00Z">
          <w:r w:rsidDel="00857DCA">
            <w:delText>as búsqueda  de parámetros. Elaboración propia.</w:delText>
          </w:r>
        </w:del>
      </w:ins>
    </w:p>
    <w:p w14:paraId="7358FE67" w14:textId="77777777" w:rsidR="00857DCA" w:rsidRDefault="006658FB">
      <w:pPr>
        <w:keepNext/>
        <w:jc w:val="center"/>
        <w:rPr>
          <w:ins w:id="3277" w:author="CAMARA GOMEZ, JOSE EDUARDO" w:date="2023-04-03T10:59:00Z"/>
        </w:rPr>
        <w:pPrChange w:id="3278" w:author="CAMARA GOMEZ, JOSE EDUARDO" w:date="2023-04-03T10:59:00Z">
          <w:pPr>
            <w:jc w:val="center"/>
          </w:pPr>
        </w:pPrChange>
      </w:pPr>
      <w:ins w:id="3279" w:author="Jose Eduardo VIU" w:date="2023-04-02T13:43:00Z">
        <w:r>
          <w:rPr>
            <w:noProof/>
          </w:rPr>
          <w:drawing>
            <wp:inline distT="0" distB="0" distL="0" distR="0" wp14:anchorId="57C4085A" wp14:editId="5F389D9D">
              <wp:extent cx="3697200" cy="3848400"/>
              <wp:effectExtent l="0" t="0" r="0" b="0"/>
              <wp:docPr id="36175833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7200" cy="3848400"/>
                      </a:xfrm>
                      <a:prstGeom prst="rect">
                        <a:avLst/>
                      </a:prstGeom>
                      <a:noFill/>
                      <a:ln>
                        <a:noFill/>
                      </a:ln>
                    </pic:spPr>
                  </pic:pic>
                </a:graphicData>
              </a:graphic>
            </wp:inline>
          </w:drawing>
        </w:r>
      </w:ins>
    </w:p>
    <w:p w14:paraId="0554A4DF" w14:textId="6441D679" w:rsidR="006658FB" w:rsidRDefault="00857DCA">
      <w:pPr>
        <w:pStyle w:val="Descripcin"/>
        <w:rPr>
          <w:ins w:id="3280" w:author="Jose Eduardo VIU" w:date="2023-04-02T13:41:00Z"/>
        </w:rPr>
        <w:pPrChange w:id="3281" w:author="CAMARA GOMEZ, JOSE EDUARDO" w:date="2023-04-03T10:59:00Z">
          <w:pPr/>
        </w:pPrChange>
      </w:pPr>
      <w:bookmarkStart w:id="3282" w:name="_Ref131412071"/>
      <w:bookmarkStart w:id="3283" w:name="_Toc131874631"/>
      <w:ins w:id="3284" w:author="CAMARA GOMEZ, JOSE EDUARDO" w:date="2023-04-03T10:59:00Z">
        <w:r>
          <w:t xml:space="preserve">Ilustración </w:t>
        </w:r>
        <w:r>
          <w:fldChar w:fldCharType="begin"/>
        </w:r>
        <w:r>
          <w:instrText xml:space="preserve"> SEQ Ilustración \* ARABIC </w:instrText>
        </w:r>
      </w:ins>
      <w:r>
        <w:fldChar w:fldCharType="separate"/>
      </w:r>
      <w:ins w:id="3285" w:author="Jose Eduardo VIU" w:date="2023-04-08T19:27:00Z">
        <w:r w:rsidR="00EA61B9">
          <w:rPr>
            <w:noProof/>
          </w:rPr>
          <w:t>41</w:t>
        </w:r>
      </w:ins>
      <w:ins w:id="3286" w:author="CAMARA GOMEZ, JOSE EDUARDO" w:date="2023-04-03T10:59:00Z">
        <w:r>
          <w:fldChar w:fldCharType="end"/>
        </w:r>
        <w:bookmarkEnd w:id="3282"/>
        <w:r>
          <w:t xml:space="preserve">. </w:t>
        </w:r>
        <w:r w:rsidRPr="007E6785">
          <w:t>HistGradientBoostingRegressor mediante earlysttoping tras búsqueda  de parámetros. Elaboración propia.</w:t>
        </w:r>
      </w:ins>
      <w:bookmarkEnd w:id="3283"/>
    </w:p>
    <w:p w14:paraId="70297B96" w14:textId="5AC7AEE2" w:rsidR="00D46A62" w:rsidRDefault="006658FB" w:rsidP="00D46A62">
      <w:pPr>
        <w:rPr>
          <w:ins w:id="3287" w:author="Jose Eduardo VIU" w:date="2023-04-02T13:46:00Z"/>
        </w:rPr>
      </w:pPr>
      <w:ins w:id="3288" w:author="Jose Eduardo VIU" w:date="2023-04-02T13:39:00Z">
        <w:r>
          <w:t xml:space="preserve"> </w:t>
        </w:r>
      </w:ins>
      <w:ins w:id="3289" w:author="Jose Eduardo VIU" w:date="2023-04-02T13:45:00Z">
        <w:r>
          <w:t>Dejamos aquí este modelo y vemos de probar con el siguiente de la lista</w:t>
        </w:r>
      </w:ins>
      <w:ins w:id="3290" w:author="Jose Eduardo VIU" w:date="2023-04-02T13:46:00Z">
        <w:r w:rsidR="007C2E5F">
          <w:t xml:space="preserve"> según LazyPredict.</w:t>
        </w:r>
      </w:ins>
    </w:p>
    <w:p w14:paraId="398CF9A1" w14:textId="5D821663" w:rsidR="007C2E5F" w:rsidRDefault="007C2E5F" w:rsidP="00D46A62">
      <w:pPr>
        <w:rPr>
          <w:ins w:id="3291" w:author="Jose Eduardo VIU" w:date="2023-04-07T11:15:00Z"/>
        </w:rPr>
      </w:pPr>
    </w:p>
    <w:p w14:paraId="62A1C9D3" w14:textId="303EE074" w:rsidR="00CB491E" w:rsidRDefault="00CB491E" w:rsidP="00EA61B9">
      <w:pPr>
        <w:pStyle w:val="Ttulo3"/>
        <w:numPr>
          <w:ilvl w:val="2"/>
          <w:numId w:val="12"/>
        </w:numPr>
        <w:rPr>
          <w:ins w:id="3292" w:author="Jose Eduardo VIU" w:date="2023-04-07T11:16:00Z"/>
        </w:rPr>
        <w:pPrChange w:id="3293" w:author="Jose Eduardo VIU" w:date="2023-04-08T19:28:00Z">
          <w:pPr/>
        </w:pPrChange>
      </w:pPr>
      <w:bookmarkStart w:id="3294" w:name="_Toc131874794"/>
      <w:ins w:id="3295" w:author="Jose Eduardo VIU" w:date="2023-04-07T11:16:00Z">
        <w:r w:rsidRPr="00CB491E">
          <w:t>LightGBM</w:t>
        </w:r>
        <w:bookmarkEnd w:id="3294"/>
      </w:ins>
    </w:p>
    <w:p w14:paraId="7735941C" w14:textId="2ED22CA2" w:rsidR="00CB491E" w:rsidRDefault="00CB491E" w:rsidP="00D46A62">
      <w:pPr>
        <w:rPr>
          <w:ins w:id="3296" w:author="Jose Eduardo VIU" w:date="2023-04-07T11:24:00Z"/>
        </w:rPr>
      </w:pPr>
      <w:ins w:id="3297" w:author="Jose Eduardo VIU" w:date="2023-04-07T11:20:00Z">
        <w:r w:rsidRPr="00CB491E">
          <w:t>LightGBM es un algoritmo de refuerzo de gradientes basado en modelos de árboles de decisión, desarrollado por Microsoft y que presume de las siguientes ventajas: mayor velocidad de entrenamiento</w:t>
        </w:r>
      </w:ins>
      <w:ins w:id="3298" w:author="Jose Eduardo VIU" w:date="2023-04-08T17:25:00Z">
        <w:r w:rsidR="00AF2A3F">
          <w:t>,</w:t>
        </w:r>
      </w:ins>
      <w:ins w:id="3299" w:author="Jose Eduardo VIU" w:date="2023-04-07T11:20:00Z">
        <w:r w:rsidRPr="00CB491E">
          <w:t xml:space="preserve"> mayor eficiencia, menor uso de memoria, mayor precisión, soporte de aprendizaje paralelo</w:t>
        </w:r>
      </w:ins>
      <w:ins w:id="3300" w:author="Jose Eduardo VIU" w:date="2023-04-08T17:25:00Z">
        <w:r w:rsidR="00AF2A3F">
          <w:t>,</w:t>
        </w:r>
      </w:ins>
      <w:ins w:id="3301" w:author="Jose Eduardo VIU" w:date="2023-04-07T11:20:00Z">
        <w:r w:rsidRPr="00CB491E">
          <w:t xml:space="preserve"> soporte para GPUs y capacidad para manejar datos a gran escala.</w:t>
        </w:r>
      </w:ins>
    </w:p>
    <w:p w14:paraId="2E4C3947" w14:textId="0AE151E5" w:rsidR="00CB491E" w:rsidRDefault="00AF2A3F" w:rsidP="00D46A62">
      <w:pPr>
        <w:rPr>
          <w:ins w:id="3302" w:author="Jose Eduardo VIU" w:date="2023-04-07T11:30:00Z"/>
        </w:rPr>
      </w:pPr>
      <w:ins w:id="3303" w:author="Jose Eduardo VIU" w:date="2023-04-08T17:25:00Z">
        <w:r>
          <w:t>El uso de este modelo s</w:t>
        </w:r>
      </w:ins>
      <w:ins w:id="3304" w:author="Jose Eduardo VIU" w:date="2023-04-07T11:25:00Z">
        <w:r w:rsidR="004E2F24">
          <w:t>e inicia con una exploración del modelo con unos parámetros por defecto</w:t>
        </w:r>
      </w:ins>
      <w:ins w:id="3305" w:author="Jose Eduardo VIU" w:date="2023-04-07T11:27:00Z">
        <w:r w:rsidR="004E2F24">
          <w:t xml:space="preserve">, (se ha creado un cuaderno de Google Colab para </w:t>
        </w:r>
      </w:ins>
      <w:ins w:id="3306" w:author="Jose Eduardo VIU" w:date="2023-04-07T11:28:00Z">
        <w:r w:rsidR="004E2F24">
          <w:t xml:space="preserve">toda esta </w:t>
        </w:r>
      </w:ins>
      <w:ins w:id="3307" w:author="Jose Eduardo VIU" w:date="2023-04-07T11:29:00Z">
        <w:r w:rsidR="000A3640">
          <w:t xml:space="preserve">experimentación y se ha puesto a disposición de su consulta en un repositorio de GitHub, ver apéndice </w:t>
        </w:r>
      </w:ins>
      <w:ins w:id="3308" w:author="Jose Eduardo VIU" w:date="2023-04-07T11:30:00Z">
        <w:r w:rsidR="000A3640">
          <w:fldChar w:fldCharType="begin"/>
        </w:r>
        <w:r w:rsidR="000A3640">
          <w:instrText xml:space="preserve"> REF _Ref131759433 \h </w:instrText>
        </w:r>
      </w:ins>
      <w:r w:rsidR="000A3640">
        <w:fldChar w:fldCharType="separate"/>
      </w:r>
      <w:ins w:id="3309" w:author="Jose Eduardo VIU" w:date="2023-04-08T19:27:00Z">
        <w:r w:rsidR="00EA61B9" w:rsidRPr="004E2F24">
          <w:t>LightGBM</w:t>
        </w:r>
        <w:r w:rsidR="00EA61B9" w:rsidRPr="00617ACA">
          <w:t>Regressor</w:t>
        </w:r>
      </w:ins>
      <w:ins w:id="3310" w:author="Jose Eduardo VIU" w:date="2023-04-07T11:30:00Z">
        <w:r w:rsidR="000A3640">
          <w:fldChar w:fldCharType="end"/>
        </w:r>
        <w:r w:rsidR="000A3640">
          <w:t>).</w:t>
        </w:r>
      </w:ins>
    </w:p>
    <w:p w14:paraId="5DE76557" w14:textId="359CE4AB" w:rsidR="000A3640" w:rsidRDefault="000A3640" w:rsidP="00D46A62">
      <w:pPr>
        <w:rPr>
          <w:ins w:id="3311" w:author="Jose Eduardo VIU" w:date="2023-04-07T11:31:00Z"/>
        </w:rPr>
      </w:pPr>
      <w:ins w:id="3312" w:author="Jose Eduardo VIU" w:date="2023-04-07T11:31:00Z">
        <w:r>
          <w:lastRenderedPageBreak/>
          <w:t>Los primeros resultados obtenidos sin optimizar los parámetros han sido para R2 de 83,98%.</w:t>
        </w:r>
      </w:ins>
    </w:p>
    <w:p w14:paraId="5EFD4A5D" w14:textId="112CE40D" w:rsidR="000A3640" w:rsidRDefault="000A3640" w:rsidP="00D46A62">
      <w:pPr>
        <w:rPr>
          <w:ins w:id="3313" w:author="Jose Eduardo VIU" w:date="2023-04-07T11:33:00Z"/>
        </w:rPr>
      </w:pPr>
      <w:ins w:id="3314" w:author="Jose Eduardo VIU" w:date="2023-04-07T11:33:00Z">
        <w:r>
          <w:t xml:space="preserve">Se intenta buscar la mejor combinación de hiperparámetros del modelo y se hace con los rangos de valores mostrados en la </w:t>
        </w:r>
      </w:ins>
      <w:ins w:id="3315" w:author="Jose Eduardo VIU" w:date="2023-04-07T11:35:00Z">
        <w:r>
          <w:fldChar w:fldCharType="begin"/>
        </w:r>
        <w:r>
          <w:instrText xml:space="preserve"> REF _Ref131759725 \h </w:instrText>
        </w:r>
      </w:ins>
      <w:r>
        <w:fldChar w:fldCharType="separate"/>
      </w:r>
      <w:ins w:id="3316" w:author="Jose Eduardo VIU" w:date="2023-04-08T19:27:00Z">
        <w:r w:rsidR="00EA61B9">
          <w:t xml:space="preserve">Ilustración </w:t>
        </w:r>
        <w:r w:rsidR="00EA61B9">
          <w:rPr>
            <w:noProof/>
          </w:rPr>
          <w:t>42</w:t>
        </w:r>
      </w:ins>
      <w:ins w:id="3317" w:author="Jose Eduardo VIU" w:date="2023-04-07T11:35:00Z">
        <w:r>
          <w:fldChar w:fldCharType="end"/>
        </w:r>
      </w:ins>
      <w:ins w:id="3318" w:author="Jose Eduardo VIU" w:date="2023-04-07T11:33:00Z">
        <w:r>
          <w:t>.</w:t>
        </w:r>
      </w:ins>
      <w:ins w:id="3319" w:author="Jose Eduardo VIU" w:date="2023-04-07T11:35:00Z">
        <w:r>
          <w:t xml:space="preserve"> Esta búsqueda tardaba mucho tiempo y no podía terminarse en la sesión gratuita de Colab, por lo que se ejecut</w:t>
        </w:r>
      </w:ins>
      <w:ins w:id="3320" w:author="Jose Eduardo VIU" w:date="2023-04-07T11:36:00Z">
        <w:r>
          <w:t xml:space="preserve">ó en local y se guardó el mejor modelo obtenido, </w:t>
        </w:r>
      </w:ins>
      <w:ins w:id="3321" w:author="Jose Eduardo VIU" w:date="2023-04-08T17:26:00Z">
        <w:r w:rsidR="00AE79EE">
          <w:t xml:space="preserve">obteniendo los </w:t>
        </w:r>
      </w:ins>
      <w:ins w:id="3322" w:author="Jose Eduardo VIU" w:date="2023-04-07T11:36:00Z">
        <w:r>
          <w:t>valores de las principales métricas mostrados en la</w:t>
        </w:r>
      </w:ins>
      <w:ins w:id="3323" w:author="Jose Eduardo VIU" w:date="2023-04-07T11:38:00Z">
        <w:r w:rsidR="00B078D4">
          <w:t xml:space="preserve"> </w:t>
        </w:r>
      </w:ins>
      <w:ins w:id="3324" w:author="Jose Eduardo VIU" w:date="2023-04-07T11:39:00Z">
        <w:r w:rsidR="00B078D4">
          <w:fldChar w:fldCharType="begin"/>
        </w:r>
        <w:r w:rsidR="00B078D4">
          <w:instrText xml:space="preserve"> REF _Ref131759959 \h </w:instrText>
        </w:r>
      </w:ins>
      <w:r w:rsidR="00B078D4">
        <w:fldChar w:fldCharType="separate"/>
      </w:r>
      <w:ins w:id="3325" w:author="Jose Eduardo VIU" w:date="2023-04-08T19:27:00Z">
        <w:r w:rsidR="00EA61B9">
          <w:t xml:space="preserve">Tabla </w:t>
        </w:r>
        <w:r w:rsidR="00EA61B9">
          <w:rPr>
            <w:noProof/>
          </w:rPr>
          <w:t>10</w:t>
        </w:r>
      </w:ins>
      <w:ins w:id="3326" w:author="Jose Eduardo VIU" w:date="2023-04-07T11:39:00Z">
        <w:r w:rsidR="00B078D4">
          <w:fldChar w:fldCharType="end"/>
        </w:r>
      </w:ins>
      <w:ins w:id="3327" w:author="Jose Eduardo VIU" w:date="2023-04-07T11:36:00Z">
        <w:r>
          <w:t xml:space="preserve"> y con </w:t>
        </w:r>
      </w:ins>
      <w:ins w:id="3328" w:author="Jose Eduardo VIU" w:date="2023-04-08T17:26:00Z">
        <w:r w:rsidR="00AE79EE">
          <w:t>la</w:t>
        </w:r>
      </w:ins>
      <w:ins w:id="3329" w:author="Jose Eduardo VIU" w:date="2023-04-07T11:36:00Z">
        <w:r>
          <w:t xml:space="preserve"> importancia de los atributos mostrados en la</w:t>
        </w:r>
      </w:ins>
      <w:ins w:id="3330" w:author="Jose Eduardo VIU" w:date="2023-04-07T11:40:00Z">
        <w:r w:rsidR="00B078D4">
          <w:t xml:space="preserve"> </w:t>
        </w:r>
        <w:r w:rsidR="00B078D4">
          <w:fldChar w:fldCharType="begin"/>
        </w:r>
        <w:r w:rsidR="00B078D4">
          <w:instrText xml:space="preserve"> REF _Ref131760056 \h </w:instrText>
        </w:r>
      </w:ins>
      <w:r w:rsidR="00B078D4">
        <w:fldChar w:fldCharType="separate"/>
      </w:r>
      <w:ins w:id="3331" w:author="Jose Eduardo VIU" w:date="2023-04-08T19:27:00Z">
        <w:r w:rsidR="00EA61B9">
          <w:t xml:space="preserve">Ilustración </w:t>
        </w:r>
        <w:r w:rsidR="00EA61B9">
          <w:rPr>
            <w:noProof/>
          </w:rPr>
          <w:t>43</w:t>
        </w:r>
      </w:ins>
      <w:ins w:id="3332" w:author="Jose Eduardo VIU" w:date="2023-04-07T11:40:00Z">
        <w:r w:rsidR="00B078D4">
          <w:fldChar w:fldCharType="end"/>
        </w:r>
      </w:ins>
      <w:ins w:id="3333" w:author="Jose Eduardo VIU" w:date="2023-04-07T11:36:00Z">
        <w:r>
          <w:t xml:space="preserve"> .</w:t>
        </w:r>
      </w:ins>
    </w:p>
    <w:p w14:paraId="533C0059" w14:textId="77777777" w:rsidR="000A3640" w:rsidRDefault="000A3640">
      <w:pPr>
        <w:keepNext/>
        <w:jc w:val="center"/>
        <w:rPr>
          <w:ins w:id="3334" w:author="Jose Eduardo VIU" w:date="2023-04-07T11:34:00Z"/>
        </w:rPr>
        <w:pPrChange w:id="3335" w:author="Jose Eduardo VIU" w:date="2023-04-07T11:34:00Z">
          <w:pPr/>
        </w:pPrChange>
      </w:pPr>
      <w:ins w:id="3336" w:author="Jose Eduardo VIU" w:date="2023-04-07T11:34:00Z">
        <w:r>
          <w:rPr>
            <w:noProof/>
          </w:rPr>
          <w:drawing>
            <wp:inline distT="0" distB="0" distL="0" distR="0" wp14:anchorId="3F97C942" wp14:editId="11AF072B">
              <wp:extent cx="5384165" cy="1360805"/>
              <wp:effectExtent l="0" t="0" r="0" b="0"/>
              <wp:docPr id="9750421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4165" cy="1360805"/>
                      </a:xfrm>
                      <a:prstGeom prst="rect">
                        <a:avLst/>
                      </a:prstGeom>
                      <a:noFill/>
                      <a:ln>
                        <a:noFill/>
                      </a:ln>
                    </pic:spPr>
                  </pic:pic>
                </a:graphicData>
              </a:graphic>
            </wp:inline>
          </w:drawing>
        </w:r>
      </w:ins>
    </w:p>
    <w:p w14:paraId="2F580CE9" w14:textId="200DDEBE" w:rsidR="000A3640" w:rsidRDefault="000A3640">
      <w:pPr>
        <w:pStyle w:val="Descripcin"/>
        <w:rPr>
          <w:ins w:id="3337" w:author="Jose Eduardo VIU" w:date="2023-04-07T11:33:00Z"/>
        </w:rPr>
        <w:pPrChange w:id="3338" w:author="Jose Eduardo VIU" w:date="2023-04-07T11:34:00Z">
          <w:pPr/>
        </w:pPrChange>
      </w:pPr>
      <w:bookmarkStart w:id="3339" w:name="_Ref131759725"/>
      <w:bookmarkStart w:id="3340" w:name="_Toc131874632"/>
      <w:ins w:id="3341" w:author="Jose Eduardo VIU" w:date="2023-04-07T11:34:00Z">
        <w:r>
          <w:t xml:space="preserve">Ilustración </w:t>
        </w:r>
        <w:r>
          <w:fldChar w:fldCharType="begin"/>
        </w:r>
        <w:r>
          <w:instrText xml:space="preserve"> SEQ Ilustración \* ARABIC </w:instrText>
        </w:r>
      </w:ins>
      <w:r>
        <w:fldChar w:fldCharType="separate"/>
      </w:r>
      <w:ins w:id="3342" w:author="Jose Eduardo VIU" w:date="2023-04-08T19:27:00Z">
        <w:r w:rsidR="00EA61B9">
          <w:rPr>
            <w:noProof/>
          </w:rPr>
          <w:t>42</w:t>
        </w:r>
      </w:ins>
      <w:ins w:id="3343" w:author="Jose Eduardo VIU" w:date="2023-04-07T11:34:00Z">
        <w:r>
          <w:fldChar w:fldCharType="end"/>
        </w:r>
        <w:bookmarkEnd w:id="3339"/>
        <w:r>
          <w:t>. Optimización de hiperparámetros LightGBM. Elaboración propia.</w:t>
        </w:r>
      </w:ins>
      <w:bookmarkEnd w:id="3340"/>
    </w:p>
    <w:p w14:paraId="4BED2F92" w14:textId="477EB12A" w:rsidR="000A3640" w:rsidRDefault="000A3640" w:rsidP="00D46A62">
      <w:pPr>
        <w:rPr>
          <w:ins w:id="3344" w:author="Jose Eduardo VIU" w:date="2023-04-07T11:36:00Z"/>
        </w:rPr>
      </w:pPr>
    </w:p>
    <w:p w14:paraId="085B4FD2" w14:textId="6C03B714" w:rsidR="00B078D4" w:rsidRDefault="00B078D4">
      <w:pPr>
        <w:pStyle w:val="Descripcin"/>
        <w:keepNext/>
        <w:rPr>
          <w:ins w:id="3345" w:author="Jose Eduardo VIU" w:date="2023-04-07T11:38:00Z"/>
        </w:rPr>
        <w:pPrChange w:id="3346" w:author="Jose Eduardo VIU" w:date="2023-04-07T11:38:00Z">
          <w:pPr/>
        </w:pPrChange>
      </w:pPr>
      <w:bookmarkStart w:id="3347" w:name="_Ref131759959"/>
      <w:bookmarkStart w:id="3348" w:name="_Toc131874589"/>
      <w:ins w:id="3349" w:author="Jose Eduardo VIU" w:date="2023-04-07T11:38:00Z">
        <w:r>
          <w:t xml:space="preserve">Tabla </w:t>
        </w:r>
        <w:r>
          <w:fldChar w:fldCharType="begin"/>
        </w:r>
        <w:r>
          <w:instrText xml:space="preserve"> SEQ Tabla \* ARABIC </w:instrText>
        </w:r>
      </w:ins>
      <w:r>
        <w:fldChar w:fldCharType="separate"/>
      </w:r>
      <w:ins w:id="3350" w:author="Jose Eduardo VIU" w:date="2023-04-08T19:27:00Z">
        <w:r w:rsidR="00EA61B9">
          <w:rPr>
            <w:noProof/>
          </w:rPr>
          <w:t>10</w:t>
        </w:r>
      </w:ins>
      <w:ins w:id="3351" w:author="Jose Eduardo VIU" w:date="2023-04-07T11:38:00Z">
        <w:r>
          <w:fldChar w:fldCharType="end"/>
        </w:r>
        <w:bookmarkEnd w:id="3347"/>
        <w:r>
          <w:t>. Estimadores para LightGBM. Elaboración propia.</w:t>
        </w:r>
        <w:bookmarkEnd w:id="3348"/>
      </w:ins>
    </w:p>
    <w:tbl>
      <w:tblPr>
        <w:tblW w:w="5936" w:type="dxa"/>
        <w:jc w:val="center"/>
        <w:tblCellMar>
          <w:left w:w="70" w:type="dxa"/>
          <w:right w:w="70" w:type="dxa"/>
        </w:tblCellMar>
        <w:tblLook w:val="04A0" w:firstRow="1" w:lastRow="0" w:firstColumn="1" w:lastColumn="0" w:noHBand="0" w:noVBand="1"/>
        <w:tblPrChange w:id="3352" w:author="Jose Eduardo VIU" w:date="2023-04-07T11:38:00Z">
          <w:tblPr>
            <w:tblW w:w="5361" w:type="dxa"/>
            <w:tblInd w:w="75" w:type="dxa"/>
            <w:tblCellMar>
              <w:left w:w="70" w:type="dxa"/>
              <w:right w:w="70" w:type="dxa"/>
            </w:tblCellMar>
            <w:tblLook w:val="04A0" w:firstRow="1" w:lastRow="0" w:firstColumn="1" w:lastColumn="0" w:noHBand="0" w:noVBand="1"/>
          </w:tblPr>
        </w:tblPrChange>
      </w:tblPr>
      <w:tblGrid>
        <w:gridCol w:w="936"/>
        <w:gridCol w:w="1344"/>
        <w:gridCol w:w="3656"/>
        <w:tblGridChange w:id="3353">
          <w:tblGrid>
            <w:gridCol w:w="649"/>
            <w:gridCol w:w="287"/>
            <w:gridCol w:w="1124"/>
            <w:gridCol w:w="220"/>
            <w:gridCol w:w="3081"/>
            <w:gridCol w:w="574"/>
          </w:tblGrid>
        </w:tblGridChange>
      </w:tblGrid>
      <w:tr w:rsidR="00B078D4" w:rsidRPr="00B078D4" w14:paraId="08A91BD2" w14:textId="77777777" w:rsidTr="00B078D4">
        <w:trPr>
          <w:trHeight w:val="191"/>
          <w:jc w:val="center"/>
          <w:ins w:id="3354" w:author="Jose Eduardo VIU" w:date="2023-04-07T11:38:00Z"/>
          <w:trPrChange w:id="3355" w:author="Jose Eduardo VIU" w:date="2023-04-07T11:38:00Z">
            <w:trPr>
              <w:gridAfter w:val="0"/>
              <w:trHeight w:val="300"/>
            </w:trPr>
          </w:trPrChange>
        </w:trPr>
        <w:tc>
          <w:tcPr>
            <w:tcW w:w="5936" w:type="dxa"/>
            <w:gridSpan w:val="3"/>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3356" w:author="Jose Eduardo VIU" w:date="2023-04-07T11:38:00Z">
              <w:tcPr>
                <w:tcW w:w="5361" w:type="dxa"/>
                <w:gridSpan w:val="5"/>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1C5F2207" w14:textId="77777777" w:rsidR="00B078D4" w:rsidRPr="00B078D4" w:rsidRDefault="00B078D4" w:rsidP="00B078D4">
            <w:pPr>
              <w:suppressAutoHyphens w:val="0"/>
              <w:spacing w:after="0" w:line="240" w:lineRule="auto"/>
              <w:jc w:val="center"/>
              <w:rPr>
                <w:ins w:id="3357" w:author="Jose Eduardo VIU" w:date="2023-04-07T11:38:00Z"/>
                <w:rFonts w:ascii="Calibri" w:eastAsia="Times New Roman" w:hAnsi="Calibri" w:cs="Calibri"/>
                <w:b/>
                <w:bCs/>
                <w:lang w:eastAsia="es-ES"/>
              </w:rPr>
            </w:pPr>
            <w:ins w:id="3358" w:author="Jose Eduardo VIU" w:date="2023-04-07T11:38:00Z">
              <w:r w:rsidRPr="00B078D4">
                <w:rPr>
                  <w:rFonts w:ascii="Calibri" w:eastAsia="Times New Roman" w:hAnsi="Calibri" w:cs="Calibri"/>
                  <w:b/>
                  <w:bCs/>
                  <w:lang w:eastAsia="es-ES"/>
                </w:rPr>
                <w:t>Estimadores para Test</w:t>
              </w:r>
            </w:ins>
          </w:p>
        </w:tc>
      </w:tr>
      <w:tr w:rsidR="00B078D4" w:rsidRPr="00B078D4" w14:paraId="160EC0A3" w14:textId="77777777" w:rsidTr="00B078D4">
        <w:tblPrEx>
          <w:tblPrExChange w:id="3359" w:author="Jose Eduardo VIU" w:date="2023-04-07T11:38:00Z">
            <w:tblPrEx>
              <w:tblW w:w="5936" w:type="dxa"/>
            </w:tblPrEx>
          </w:tblPrExChange>
        </w:tblPrEx>
        <w:trPr>
          <w:trHeight w:val="191"/>
          <w:jc w:val="center"/>
          <w:ins w:id="3360" w:author="Jose Eduardo VIU" w:date="2023-04-07T11:38:00Z"/>
          <w:trPrChange w:id="3361" w:author="Jose Eduardo VIU" w:date="2023-04-07T11:38:00Z">
            <w:trPr>
              <w:wAfter w:w="1" w:type="dxa"/>
              <w:trHeight w:val="191"/>
            </w:trPr>
          </w:trPrChange>
        </w:trPr>
        <w:tc>
          <w:tcPr>
            <w:tcW w:w="936" w:type="dxa"/>
            <w:tcBorders>
              <w:top w:val="nil"/>
              <w:left w:val="single" w:sz="4" w:space="0" w:color="auto"/>
              <w:bottom w:val="single" w:sz="4" w:space="0" w:color="auto"/>
              <w:right w:val="single" w:sz="4" w:space="0" w:color="auto"/>
            </w:tcBorders>
            <w:shd w:val="clear" w:color="000000" w:fill="A6A6A6"/>
            <w:noWrap/>
            <w:vAlign w:val="bottom"/>
            <w:hideMark/>
            <w:tcPrChange w:id="3362" w:author="Jose Eduardo VIU" w:date="2023-04-07T11:38:00Z">
              <w:tcPr>
                <w:tcW w:w="936" w:type="dxa"/>
                <w:gridSpan w:val="2"/>
                <w:tcBorders>
                  <w:top w:val="nil"/>
                  <w:left w:val="single" w:sz="4" w:space="0" w:color="auto"/>
                  <w:bottom w:val="single" w:sz="4" w:space="0" w:color="auto"/>
                  <w:right w:val="single" w:sz="4" w:space="0" w:color="auto"/>
                </w:tcBorders>
                <w:shd w:val="clear" w:color="000000" w:fill="A6A6A6"/>
                <w:noWrap/>
                <w:vAlign w:val="bottom"/>
                <w:hideMark/>
              </w:tcPr>
            </w:tcPrChange>
          </w:tcPr>
          <w:p w14:paraId="5A9D0062" w14:textId="77777777" w:rsidR="00B078D4" w:rsidRPr="00B078D4" w:rsidRDefault="00B078D4" w:rsidP="00B078D4">
            <w:pPr>
              <w:suppressAutoHyphens w:val="0"/>
              <w:spacing w:after="0" w:line="240" w:lineRule="auto"/>
              <w:jc w:val="left"/>
              <w:rPr>
                <w:ins w:id="3363" w:author="Jose Eduardo VIU" w:date="2023-04-07T11:38:00Z"/>
                <w:rFonts w:ascii="Calibri" w:eastAsia="Times New Roman" w:hAnsi="Calibri" w:cs="Calibri"/>
                <w:b/>
                <w:bCs/>
                <w:lang w:eastAsia="es-ES"/>
              </w:rPr>
            </w:pPr>
            <w:ins w:id="3364" w:author="Jose Eduardo VIU" w:date="2023-04-07T11:38:00Z">
              <w:r w:rsidRPr="00B078D4">
                <w:rPr>
                  <w:rFonts w:ascii="Calibri" w:eastAsia="Times New Roman" w:hAnsi="Calibri" w:cs="Calibri"/>
                  <w:b/>
                  <w:bCs/>
                  <w:lang w:eastAsia="es-ES"/>
                </w:rPr>
                <w:t>Metr.</w:t>
              </w:r>
            </w:ins>
          </w:p>
        </w:tc>
        <w:tc>
          <w:tcPr>
            <w:tcW w:w="1344" w:type="dxa"/>
            <w:tcBorders>
              <w:top w:val="nil"/>
              <w:left w:val="nil"/>
              <w:bottom w:val="single" w:sz="4" w:space="0" w:color="auto"/>
              <w:right w:val="single" w:sz="4" w:space="0" w:color="auto"/>
            </w:tcBorders>
            <w:shd w:val="clear" w:color="000000" w:fill="A6A6A6"/>
            <w:noWrap/>
            <w:vAlign w:val="bottom"/>
            <w:hideMark/>
            <w:tcPrChange w:id="3365" w:author="Jose Eduardo VIU" w:date="2023-04-07T11:38:00Z">
              <w:tcPr>
                <w:tcW w:w="1344" w:type="dxa"/>
                <w:gridSpan w:val="2"/>
                <w:tcBorders>
                  <w:top w:val="nil"/>
                  <w:left w:val="nil"/>
                  <w:bottom w:val="single" w:sz="4" w:space="0" w:color="auto"/>
                  <w:right w:val="single" w:sz="4" w:space="0" w:color="auto"/>
                </w:tcBorders>
                <w:shd w:val="clear" w:color="000000" w:fill="A6A6A6"/>
                <w:noWrap/>
                <w:vAlign w:val="bottom"/>
                <w:hideMark/>
              </w:tcPr>
            </w:tcPrChange>
          </w:tcPr>
          <w:p w14:paraId="5424992D" w14:textId="77777777" w:rsidR="00B078D4" w:rsidRPr="00B078D4" w:rsidRDefault="00B078D4" w:rsidP="00B078D4">
            <w:pPr>
              <w:suppressAutoHyphens w:val="0"/>
              <w:spacing w:after="0" w:line="240" w:lineRule="auto"/>
              <w:jc w:val="left"/>
              <w:rPr>
                <w:ins w:id="3366" w:author="Jose Eduardo VIU" w:date="2023-04-07T11:38:00Z"/>
                <w:rFonts w:ascii="Calibri" w:eastAsia="Times New Roman" w:hAnsi="Calibri" w:cs="Calibri"/>
                <w:b/>
                <w:bCs/>
                <w:lang w:eastAsia="es-ES"/>
              </w:rPr>
            </w:pPr>
            <w:ins w:id="3367" w:author="Jose Eduardo VIU" w:date="2023-04-07T11:38:00Z">
              <w:r w:rsidRPr="00B078D4">
                <w:rPr>
                  <w:rFonts w:ascii="Calibri" w:eastAsia="Times New Roman" w:hAnsi="Calibri" w:cs="Calibri"/>
                  <w:b/>
                  <w:bCs/>
                  <w:lang w:eastAsia="es-ES"/>
                </w:rPr>
                <w:t>Valor</w:t>
              </w:r>
            </w:ins>
          </w:p>
        </w:tc>
        <w:tc>
          <w:tcPr>
            <w:tcW w:w="3655" w:type="dxa"/>
            <w:tcBorders>
              <w:top w:val="nil"/>
              <w:left w:val="nil"/>
              <w:bottom w:val="single" w:sz="4" w:space="0" w:color="auto"/>
              <w:right w:val="single" w:sz="4" w:space="0" w:color="auto"/>
            </w:tcBorders>
            <w:shd w:val="clear" w:color="000000" w:fill="A6A6A6"/>
            <w:noWrap/>
            <w:vAlign w:val="bottom"/>
            <w:hideMark/>
            <w:tcPrChange w:id="3368" w:author="Jose Eduardo VIU" w:date="2023-04-07T11:38:00Z">
              <w:tcPr>
                <w:tcW w:w="3655" w:type="dxa"/>
                <w:gridSpan w:val="2"/>
                <w:tcBorders>
                  <w:top w:val="nil"/>
                  <w:left w:val="nil"/>
                  <w:bottom w:val="single" w:sz="4" w:space="0" w:color="auto"/>
                  <w:right w:val="single" w:sz="4" w:space="0" w:color="auto"/>
                </w:tcBorders>
                <w:shd w:val="clear" w:color="000000" w:fill="A6A6A6"/>
                <w:noWrap/>
                <w:vAlign w:val="bottom"/>
                <w:hideMark/>
              </w:tcPr>
            </w:tcPrChange>
          </w:tcPr>
          <w:p w14:paraId="1B152A91" w14:textId="77777777" w:rsidR="00B078D4" w:rsidRPr="00B078D4" w:rsidRDefault="00B078D4" w:rsidP="00B078D4">
            <w:pPr>
              <w:suppressAutoHyphens w:val="0"/>
              <w:spacing w:after="0" w:line="240" w:lineRule="auto"/>
              <w:jc w:val="left"/>
              <w:rPr>
                <w:ins w:id="3369" w:author="Jose Eduardo VIU" w:date="2023-04-07T11:38:00Z"/>
                <w:rFonts w:ascii="Calibri" w:eastAsia="Times New Roman" w:hAnsi="Calibri" w:cs="Calibri"/>
                <w:b/>
                <w:bCs/>
                <w:lang w:eastAsia="es-ES"/>
              </w:rPr>
            </w:pPr>
            <w:ins w:id="3370" w:author="Jose Eduardo VIU" w:date="2023-04-07T11:38:00Z">
              <w:r w:rsidRPr="00B078D4">
                <w:rPr>
                  <w:rFonts w:ascii="Calibri" w:eastAsia="Times New Roman" w:hAnsi="Calibri" w:cs="Calibri"/>
                  <w:b/>
                  <w:bCs/>
                  <w:lang w:eastAsia="es-ES"/>
                </w:rPr>
                <w:t>Descripción</w:t>
              </w:r>
            </w:ins>
          </w:p>
        </w:tc>
      </w:tr>
      <w:tr w:rsidR="00B078D4" w:rsidRPr="00B078D4" w14:paraId="7DCAE4B7" w14:textId="77777777" w:rsidTr="00B078D4">
        <w:trPr>
          <w:trHeight w:val="191"/>
          <w:jc w:val="center"/>
          <w:ins w:id="3371" w:author="Jose Eduardo VIU" w:date="2023-04-07T11:38:00Z"/>
          <w:trPrChange w:id="3372" w:author="Jose Eduardo VIU" w:date="2023-04-07T11:38:00Z">
            <w:trPr>
              <w:gridAfter w:val="0"/>
              <w:trHeight w:val="300"/>
            </w:trPr>
          </w:trPrChange>
        </w:trPr>
        <w:tc>
          <w:tcPr>
            <w:tcW w:w="936" w:type="dxa"/>
            <w:tcBorders>
              <w:top w:val="nil"/>
              <w:left w:val="single" w:sz="4" w:space="0" w:color="auto"/>
              <w:bottom w:val="single" w:sz="4" w:space="0" w:color="auto"/>
              <w:right w:val="single" w:sz="4" w:space="0" w:color="auto"/>
            </w:tcBorders>
            <w:shd w:val="clear" w:color="auto" w:fill="auto"/>
            <w:noWrap/>
            <w:vAlign w:val="bottom"/>
            <w:hideMark/>
            <w:tcPrChange w:id="3373" w:author="Jose Eduardo VIU" w:date="2023-04-07T11:38: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F00FD63" w14:textId="77777777" w:rsidR="00B078D4" w:rsidRPr="00B078D4" w:rsidRDefault="00B078D4" w:rsidP="00B078D4">
            <w:pPr>
              <w:suppressAutoHyphens w:val="0"/>
              <w:spacing w:after="0" w:line="240" w:lineRule="auto"/>
              <w:jc w:val="left"/>
              <w:rPr>
                <w:ins w:id="3374" w:author="Jose Eduardo VIU" w:date="2023-04-07T11:38:00Z"/>
                <w:rFonts w:ascii="Calibri" w:eastAsia="Times New Roman" w:hAnsi="Calibri" w:cs="Calibri"/>
                <w:color w:val="000000"/>
                <w:lang w:eastAsia="es-ES"/>
              </w:rPr>
            </w:pPr>
            <w:ins w:id="3375" w:author="Jose Eduardo VIU" w:date="2023-04-07T11:38:00Z">
              <w:r w:rsidRPr="00B078D4">
                <w:rPr>
                  <w:rFonts w:ascii="Calibri" w:eastAsia="Times New Roman" w:hAnsi="Calibri" w:cs="Calibri"/>
                  <w:color w:val="000000"/>
                  <w:lang w:eastAsia="es-ES"/>
                </w:rPr>
                <w:t>R^2</w:t>
              </w:r>
            </w:ins>
          </w:p>
        </w:tc>
        <w:tc>
          <w:tcPr>
            <w:tcW w:w="1344" w:type="dxa"/>
            <w:tcBorders>
              <w:top w:val="nil"/>
              <w:left w:val="nil"/>
              <w:bottom w:val="single" w:sz="4" w:space="0" w:color="auto"/>
              <w:right w:val="single" w:sz="4" w:space="0" w:color="auto"/>
            </w:tcBorders>
            <w:shd w:val="clear" w:color="auto" w:fill="auto"/>
            <w:noWrap/>
            <w:vAlign w:val="bottom"/>
            <w:hideMark/>
            <w:tcPrChange w:id="3376" w:author="Jose Eduardo VIU" w:date="2023-04-07T11:38:00Z">
              <w:tcPr>
                <w:tcW w:w="1411" w:type="dxa"/>
                <w:gridSpan w:val="2"/>
                <w:tcBorders>
                  <w:top w:val="nil"/>
                  <w:left w:val="nil"/>
                  <w:bottom w:val="single" w:sz="4" w:space="0" w:color="auto"/>
                  <w:right w:val="single" w:sz="4" w:space="0" w:color="auto"/>
                </w:tcBorders>
                <w:shd w:val="clear" w:color="auto" w:fill="auto"/>
                <w:noWrap/>
                <w:vAlign w:val="bottom"/>
                <w:hideMark/>
              </w:tcPr>
            </w:tcPrChange>
          </w:tcPr>
          <w:p w14:paraId="7405A670" w14:textId="77777777" w:rsidR="00B078D4" w:rsidRPr="00B078D4" w:rsidRDefault="00B078D4" w:rsidP="00B078D4">
            <w:pPr>
              <w:suppressAutoHyphens w:val="0"/>
              <w:spacing w:after="0" w:line="240" w:lineRule="auto"/>
              <w:jc w:val="left"/>
              <w:rPr>
                <w:ins w:id="3377" w:author="Jose Eduardo VIU" w:date="2023-04-07T11:38:00Z"/>
                <w:rFonts w:ascii="Calibri" w:eastAsia="Times New Roman" w:hAnsi="Calibri" w:cs="Calibri"/>
                <w:color w:val="000000"/>
                <w:lang w:eastAsia="es-ES"/>
              </w:rPr>
            </w:pPr>
            <w:ins w:id="3378" w:author="Jose Eduardo VIU" w:date="2023-04-07T11:38:00Z">
              <w:r w:rsidRPr="00B078D4">
                <w:rPr>
                  <w:rFonts w:ascii="Calibri" w:eastAsia="Times New Roman" w:hAnsi="Calibri" w:cs="Calibri"/>
                  <w:color w:val="000000"/>
                  <w:lang w:eastAsia="es-ES"/>
                </w:rPr>
                <w:t xml:space="preserve">           0,8507 </w:t>
              </w:r>
            </w:ins>
          </w:p>
        </w:tc>
        <w:tc>
          <w:tcPr>
            <w:tcW w:w="3655" w:type="dxa"/>
            <w:tcBorders>
              <w:top w:val="nil"/>
              <w:left w:val="nil"/>
              <w:bottom w:val="single" w:sz="4" w:space="0" w:color="auto"/>
              <w:right w:val="single" w:sz="4" w:space="0" w:color="auto"/>
            </w:tcBorders>
            <w:shd w:val="clear" w:color="auto" w:fill="auto"/>
            <w:noWrap/>
            <w:vAlign w:val="bottom"/>
            <w:hideMark/>
            <w:tcPrChange w:id="3379" w:author="Jose Eduardo VIU" w:date="2023-04-07T11:38:00Z">
              <w:tcPr>
                <w:tcW w:w="3301" w:type="dxa"/>
                <w:gridSpan w:val="2"/>
                <w:tcBorders>
                  <w:top w:val="nil"/>
                  <w:left w:val="nil"/>
                  <w:bottom w:val="single" w:sz="4" w:space="0" w:color="auto"/>
                  <w:right w:val="single" w:sz="4" w:space="0" w:color="auto"/>
                </w:tcBorders>
                <w:shd w:val="clear" w:color="auto" w:fill="auto"/>
                <w:noWrap/>
                <w:vAlign w:val="bottom"/>
                <w:hideMark/>
              </w:tcPr>
            </w:tcPrChange>
          </w:tcPr>
          <w:p w14:paraId="17CF10F9" w14:textId="77777777" w:rsidR="00B078D4" w:rsidRPr="00B078D4" w:rsidRDefault="00B078D4" w:rsidP="00B078D4">
            <w:pPr>
              <w:suppressAutoHyphens w:val="0"/>
              <w:spacing w:after="0" w:line="240" w:lineRule="auto"/>
              <w:jc w:val="left"/>
              <w:rPr>
                <w:ins w:id="3380" w:author="Jose Eduardo VIU" w:date="2023-04-07T11:38:00Z"/>
                <w:rFonts w:ascii="Calibri" w:eastAsia="Times New Roman" w:hAnsi="Calibri" w:cs="Calibri"/>
                <w:color w:val="000000"/>
                <w:lang w:eastAsia="es-ES"/>
              </w:rPr>
            </w:pPr>
            <w:ins w:id="3381" w:author="Jose Eduardo VIU" w:date="2023-04-07T11:38:00Z">
              <w:r w:rsidRPr="00B078D4">
                <w:rPr>
                  <w:rFonts w:ascii="Calibri" w:eastAsia="Times New Roman" w:hAnsi="Calibri" w:cs="Calibri"/>
                  <w:color w:val="000000"/>
                  <w:lang w:eastAsia="es-ES"/>
                </w:rPr>
                <w:t>Coeficiente de Determinación</w:t>
              </w:r>
            </w:ins>
          </w:p>
        </w:tc>
      </w:tr>
      <w:tr w:rsidR="00B078D4" w:rsidRPr="00B078D4" w14:paraId="74DCA41F" w14:textId="77777777" w:rsidTr="00B078D4">
        <w:trPr>
          <w:trHeight w:val="191"/>
          <w:jc w:val="center"/>
          <w:ins w:id="3382" w:author="Jose Eduardo VIU" w:date="2023-04-07T11:38:00Z"/>
          <w:trPrChange w:id="3383" w:author="Jose Eduardo VIU" w:date="2023-04-07T11:38:00Z">
            <w:trPr>
              <w:gridAfter w:val="0"/>
              <w:trHeight w:val="300"/>
            </w:trPr>
          </w:trPrChange>
        </w:trPr>
        <w:tc>
          <w:tcPr>
            <w:tcW w:w="936" w:type="dxa"/>
            <w:tcBorders>
              <w:top w:val="nil"/>
              <w:left w:val="single" w:sz="4" w:space="0" w:color="auto"/>
              <w:bottom w:val="single" w:sz="4" w:space="0" w:color="auto"/>
              <w:right w:val="single" w:sz="4" w:space="0" w:color="auto"/>
            </w:tcBorders>
            <w:shd w:val="clear" w:color="auto" w:fill="auto"/>
            <w:noWrap/>
            <w:vAlign w:val="bottom"/>
            <w:hideMark/>
            <w:tcPrChange w:id="3384" w:author="Jose Eduardo VIU" w:date="2023-04-07T11:38: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BB52C86" w14:textId="77777777" w:rsidR="00B078D4" w:rsidRPr="00B078D4" w:rsidRDefault="00B078D4" w:rsidP="00B078D4">
            <w:pPr>
              <w:suppressAutoHyphens w:val="0"/>
              <w:spacing w:after="0" w:line="240" w:lineRule="auto"/>
              <w:jc w:val="left"/>
              <w:rPr>
                <w:ins w:id="3385" w:author="Jose Eduardo VIU" w:date="2023-04-07T11:38:00Z"/>
                <w:rFonts w:ascii="Calibri" w:eastAsia="Times New Roman" w:hAnsi="Calibri" w:cs="Calibri"/>
                <w:color w:val="000000"/>
                <w:lang w:eastAsia="es-ES"/>
              </w:rPr>
            </w:pPr>
            <w:ins w:id="3386" w:author="Jose Eduardo VIU" w:date="2023-04-07T11:38:00Z">
              <w:r w:rsidRPr="00B078D4">
                <w:rPr>
                  <w:rFonts w:ascii="Calibri" w:eastAsia="Times New Roman" w:hAnsi="Calibri" w:cs="Calibri"/>
                  <w:color w:val="000000"/>
                  <w:lang w:eastAsia="es-ES"/>
                </w:rPr>
                <w:t>RMSE</w:t>
              </w:r>
            </w:ins>
          </w:p>
        </w:tc>
        <w:tc>
          <w:tcPr>
            <w:tcW w:w="1344" w:type="dxa"/>
            <w:tcBorders>
              <w:top w:val="nil"/>
              <w:left w:val="nil"/>
              <w:bottom w:val="single" w:sz="4" w:space="0" w:color="auto"/>
              <w:right w:val="single" w:sz="4" w:space="0" w:color="auto"/>
            </w:tcBorders>
            <w:shd w:val="clear" w:color="auto" w:fill="auto"/>
            <w:noWrap/>
            <w:vAlign w:val="bottom"/>
            <w:hideMark/>
            <w:tcPrChange w:id="3387" w:author="Jose Eduardo VIU" w:date="2023-04-07T11:38:00Z">
              <w:tcPr>
                <w:tcW w:w="1411" w:type="dxa"/>
                <w:gridSpan w:val="2"/>
                <w:tcBorders>
                  <w:top w:val="nil"/>
                  <w:left w:val="nil"/>
                  <w:bottom w:val="single" w:sz="4" w:space="0" w:color="auto"/>
                  <w:right w:val="single" w:sz="4" w:space="0" w:color="auto"/>
                </w:tcBorders>
                <w:shd w:val="clear" w:color="auto" w:fill="auto"/>
                <w:noWrap/>
                <w:vAlign w:val="bottom"/>
                <w:hideMark/>
              </w:tcPr>
            </w:tcPrChange>
          </w:tcPr>
          <w:p w14:paraId="207A0E30" w14:textId="77777777" w:rsidR="00B078D4" w:rsidRPr="00B078D4" w:rsidRDefault="00B078D4" w:rsidP="00B078D4">
            <w:pPr>
              <w:suppressAutoHyphens w:val="0"/>
              <w:spacing w:after="0" w:line="240" w:lineRule="auto"/>
              <w:jc w:val="left"/>
              <w:rPr>
                <w:ins w:id="3388" w:author="Jose Eduardo VIU" w:date="2023-04-07T11:38:00Z"/>
                <w:rFonts w:ascii="Calibri" w:eastAsia="Times New Roman" w:hAnsi="Calibri" w:cs="Calibri"/>
                <w:color w:val="000000"/>
                <w:lang w:eastAsia="es-ES"/>
              </w:rPr>
            </w:pPr>
            <w:ins w:id="3389" w:author="Jose Eduardo VIU" w:date="2023-04-07T11:38:00Z">
              <w:r w:rsidRPr="00B078D4">
                <w:rPr>
                  <w:rFonts w:ascii="Calibri" w:eastAsia="Times New Roman" w:hAnsi="Calibri" w:cs="Calibri"/>
                  <w:color w:val="000000"/>
                  <w:lang w:eastAsia="es-ES"/>
                </w:rPr>
                <w:t xml:space="preserve">           0,0011 </w:t>
              </w:r>
            </w:ins>
          </w:p>
        </w:tc>
        <w:tc>
          <w:tcPr>
            <w:tcW w:w="3655" w:type="dxa"/>
            <w:tcBorders>
              <w:top w:val="nil"/>
              <w:left w:val="nil"/>
              <w:bottom w:val="single" w:sz="4" w:space="0" w:color="auto"/>
              <w:right w:val="single" w:sz="4" w:space="0" w:color="auto"/>
            </w:tcBorders>
            <w:shd w:val="clear" w:color="auto" w:fill="auto"/>
            <w:noWrap/>
            <w:vAlign w:val="bottom"/>
            <w:hideMark/>
            <w:tcPrChange w:id="3390" w:author="Jose Eduardo VIU" w:date="2023-04-07T11:38:00Z">
              <w:tcPr>
                <w:tcW w:w="3301" w:type="dxa"/>
                <w:gridSpan w:val="2"/>
                <w:tcBorders>
                  <w:top w:val="nil"/>
                  <w:left w:val="nil"/>
                  <w:bottom w:val="single" w:sz="4" w:space="0" w:color="auto"/>
                  <w:right w:val="single" w:sz="4" w:space="0" w:color="auto"/>
                </w:tcBorders>
                <w:shd w:val="clear" w:color="auto" w:fill="auto"/>
                <w:noWrap/>
                <w:vAlign w:val="bottom"/>
                <w:hideMark/>
              </w:tcPr>
            </w:tcPrChange>
          </w:tcPr>
          <w:p w14:paraId="057F0482" w14:textId="77777777" w:rsidR="00B078D4" w:rsidRPr="00B078D4" w:rsidRDefault="00B078D4" w:rsidP="00B078D4">
            <w:pPr>
              <w:suppressAutoHyphens w:val="0"/>
              <w:spacing w:after="0" w:line="240" w:lineRule="auto"/>
              <w:jc w:val="left"/>
              <w:rPr>
                <w:ins w:id="3391" w:author="Jose Eduardo VIU" w:date="2023-04-07T11:38:00Z"/>
                <w:rFonts w:ascii="Calibri" w:eastAsia="Times New Roman" w:hAnsi="Calibri" w:cs="Calibri"/>
                <w:color w:val="000000"/>
                <w:lang w:eastAsia="es-ES"/>
              </w:rPr>
            </w:pPr>
            <w:ins w:id="3392" w:author="Jose Eduardo VIU" w:date="2023-04-07T11:38:00Z">
              <w:r w:rsidRPr="00B078D4">
                <w:rPr>
                  <w:rFonts w:ascii="Calibri" w:eastAsia="Times New Roman" w:hAnsi="Calibri" w:cs="Calibri"/>
                  <w:color w:val="000000"/>
                  <w:lang w:eastAsia="es-ES"/>
                </w:rPr>
                <w:t>Raíz de error cuadrático medio</w:t>
              </w:r>
            </w:ins>
          </w:p>
        </w:tc>
      </w:tr>
      <w:tr w:rsidR="00B078D4" w:rsidRPr="00B078D4" w14:paraId="4AA1F58D" w14:textId="77777777" w:rsidTr="00B078D4">
        <w:trPr>
          <w:trHeight w:val="191"/>
          <w:jc w:val="center"/>
          <w:ins w:id="3393" w:author="Jose Eduardo VIU" w:date="2023-04-07T11:38:00Z"/>
          <w:trPrChange w:id="3394" w:author="Jose Eduardo VIU" w:date="2023-04-07T11:38:00Z">
            <w:trPr>
              <w:gridAfter w:val="0"/>
              <w:trHeight w:val="300"/>
            </w:trPr>
          </w:trPrChange>
        </w:trPr>
        <w:tc>
          <w:tcPr>
            <w:tcW w:w="936" w:type="dxa"/>
            <w:tcBorders>
              <w:top w:val="nil"/>
              <w:left w:val="single" w:sz="4" w:space="0" w:color="auto"/>
              <w:bottom w:val="single" w:sz="4" w:space="0" w:color="auto"/>
              <w:right w:val="single" w:sz="4" w:space="0" w:color="auto"/>
            </w:tcBorders>
            <w:shd w:val="clear" w:color="auto" w:fill="auto"/>
            <w:noWrap/>
            <w:vAlign w:val="bottom"/>
            <w:hideMark/>
            <w:tcPrChange w:id="3395" w:author="Jose Eduardo VIU" w:date="2023-04-07T11:38: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F91429B" w14:textId="77777777" w:rsidR="00B078D4" w:rsidRPr="00B078D4" w:rsidRDefault="00B078D4" w:rsidP="00B078D4">
            <w:pPr>
              <w:suppressAutoHyphens w:val="0"/>
              <w:spacing w:after="0" w:line="240" w:lineRule="auto"/>
              <w:jc w:val="left"/>
              <w:rPr>
                <w:ins w:id="3396" w:author="Jose Eduardo VIU" w:date="2023-04-07T11:38:00Z"/>
                <w:rFonts w:ascii="Calibri" w:eastAsia="Times New Roman" w:hAnsi="Calibri" w:cs="Calibri"/>
                <w:color w:val="000000"/>
                <w:lang w:eastAsia="es-ES"/>
              </w:rPr>
            </w:pPr>
            <w:ins w:id="3397" w:author="Jose Eduardo VIU" w:date="2023-04-07T11:38:00Z">
              <w:r w:rsidRPr="00B078D4">
                <w:rPr>
                  <w:rFonts w:ascii="Calibri" w:eastAsia="Times New Roman" w:hAnsi="Calibri" w:cs="Calibri"/>
                  <w:color w:val="000000"/>
                  <w:lang w:eastAsia="es-ES"/>
                </w:rPr>
                <w:t>MAE</w:t>
              </w:r>
            </w:ins>
          </w:p>
        </w:tc>
        <w:tc>
          <w:tcPr>
            <w:tcW w:w="1344" w:type="dxa"/>
            <w:tcBorders>
              <w:top w:val="nil"/>
              <w:left w:val="nil"/>
              <w:bottom w:val="single" w:sz="4" w:space="0" w:color="auto"/>
              <w:right w:val="single" w:sz="4" w:space="0" w:color="auto"/>
            </w:tcBorders>
            <w:shd w:val="clear" w:color="auto" w:fill="auto"/>
            <w:noWrap/>
            <w:vAlign w:val="bottom"/>
            <w:hideMark/>
            <w:tcPrChange w:id="3398" w:author="Jose Eduardo VIU" w:date="2023-04-07T11:38:00Z">
              <w:tcPr>
                <w:tcW w:w="1411" w:type="dxa"/>
                <w:gridSpan w:val="2"/>
                <w:tcBorders>
                  <w:top w:val="nil"/>
                  <w:left w:val="nil"/>
                  <w:bottom w:val="single" w:sz="4" w:space="0" w:color="auto"/>
                  <w:right w:val="single" w:sz="4" w:space="0" w:color="auto"/>
                </w:tcBorders>
                <w:shd w:val="clear" w:color="auto" w:fill="auto"/>
                <w:noWrap/>
                <w:vAlign w:val="bottom"/>
                <w:hideMark/>
              </w:tcPr>
            </w:tcPrChange>
          </w:tcPr>
          <w:p w14:paraId="12B50C34" w14:textId="77777777" w:rsidR="00B078D4" w:rsidRPr="00B078D4" w:rsidRDefault="00B078D4" w:rsidP="00B078D4">
            <w:pPr>
              <w:suppressAutoHyphens w:val="0"/>
              <w:spacing w:after="0" w:line="240" w:lineRule="auto"/>
              <w:jc w:val="left"/>
              <w:rPr>
                <w:ins w:id="3399" w:author="Jose Eduardo VIU" w:date="2023-04-07T11:38:00Z"/>
                <w:rFonts w:ascii="Calibri" w:eastAsia="Times New Roman" w:hAnsi="Calibri" w:cs="Calibri"/>
                <w:color w:val="000000"/>
                <w:lang w:eastAsia="es-ES"/>
              </w:rPr>
            </w:pPr>
            <w:ins w:id="3400" w:author="Jose Eduardo VIU" w:date="2023-04-07T11:38:00Z">
              <w:r w:rsidRPr="00B078D4">
                <w:rPr>
                  <w:rFonts w:ascii="Calibri" w:eastAsia="Times New Roman" w:hAnsi="Calibri" w:cs="Calibri"/>
                  <w:color w:val="000000"/>
                  <w:lang w:eastAsia="es-ES"/>
                </w:rPr>
                <w:t xml:space="preserve">           0,0245 </w:t>
              </w:r>
            </w:ins>
          </w:p>
        </w:tc>
        <w:tc>
          <w:tcPr>
            <w:tcW w:w="3655" w:type="dxa"/>
            <w:tcBorders>
              <w:top w:val="nil"/>
              <w:left w:val="nil"/>
              <w:bottom w:val="single" w:sz="4" w:space="0" w:color="auto"/>
              <w:right w:val="single" w:sz="4" w:space="0" w:color="auto"/>
            </w:tcBorders>
            <w:shd w:val="clear" w:color="auto" w:fill="auto"/>
            <w:noWrap/>
            <w:vAlign w:val="bottom"/>
            <w:hideMark/>
            <w:tcPrChange w:id="3401" w:author="Jose Eduardo VIU" w:date="2023-04-07T11:38:00Z">
              <w:tcPr>
                <w:tcW w:w="3301" w:type="dxa"/>
                <w:gridSpan w:val="2"/>
                <w:tcBorders>
                  <w:top w:val="nil"/>
                  <w:left w:val="nil"/>
                  <w:bottom w:val="single" w:sz="4" w:space="0" w:color="auto"/>
                  <w:right w:val="single" w:sz="4" w:space="0" w:color="auto"/>
                </w:tcBorders>
                <w:shd w:val="clear" w:color="auto" w:fill="auto"/>
                <w:noWrap/>
                <w:vAlign w:val="bottom"/>
                <w:hideMark/>
              </w:tcPr>
            </w:tcPrChange>
          </w:tcPr>
          <w:p w14:paraId="46A1DCD7" w14:textId="77777777" w:rsidR="00B078D4" w:rsidRPr="00B078D4" w:rsidRDefault="00B078D4" w:rsidP="00B078D4">
            <w:pPr>
              <w:suppressAutoHyphens w:val="0"/>
              <w:spacing w:after="0" w:line="240" w:lineRule="auto"/>
              <w:jc w:val="left"/>
              <w:rPr>
                <w:ins w:id="3402" w:author="Jose Eduardo VIU" w:date="2023-04-07T11:38:00Z"/>
                <w:rFonts w:ascii="Calibri" w:eastAsia="Times New Roman" w:hAnsi="Calibri" w:cs="Calibri"/>
                <w:color w:val="000000"/>
                <w:lang w:eastAsia="es-ES"/>
              </w:rPr>
            </w:pPr>
            <w:ins w:id="3403" w:author="Jose Eduardo VIU" w:date="2023-04-07T11:38:00Z">
              <w:r w:rsidRPr="00B078D4">
                <w:rPr>
                  <w:rFonts w:ascii="Calibri" w:eastAsia="Times New Roman" w:hAnsi="Calibri" w:cs="Calibri"/>
                  <w:color w:val="000000"/>
                  <w:lang w:eastAsia="es-ES"/>
                </w:rPr>
                <w:t>Error absoluto medio</w:t>
              </w:r>
            </w:ins>
          </w:p>
        </w:tc>
      </w:tr>
      <w:tr w:rsidR="00B078D4" w:rsidRPr="00B078D4" w14:paraId="3CA2C5F1" w14:textId="77777777" w:rsidTr="00B078D4">
        <w:trPr>
          <w:trHeight w:val="191"/>
          <w:jc w:val="center"/>
          <w:ins w:id="3404" w:author="Jose Eduardo VIU" w:date="2023-04-07T11:38:00Z"/>
          <w:trPrChange w:id="3405" w:author="Jose Eduardo VIU" w:date="2023-04-07T11:38:00Z">
            <w:trPr>
              <w:gridAfter w:val="0"/>
              <w:trHeight w:val="300"/>
            </w:trPr>
          </w:trPrChange>
        </w:trPr>
        <w:tc>
          <w:tcPr>
            <w:tcW w:w="936" w:type="dxa"/>
            <w:tcBorders>
              <w:top w:val="nil"/>
              <w:left w:val="single" w:sz="4" w:space="0" w:color="auto"/>
              <w:bottom w:val="single" w:sz="4" w:space="0" w:color="auto"/>
              <w:right w:val="single" w:sz="4" w:space="0" w:color="auto"/>
            </w:tcBorders>
            <w:shd w:val="clear" w:color="auto" w:fill="auto"/>
            <w:noWrap/>
            <w:vAlign w:val="bottom"/>
            <w:hideMark/>
            <w:tcPrChange w:id="3406" w:author="Jose Eduardo VIU" w:date="2023-04-07T11:38:00Z">
              <w:tcPr>
                <w:tcW w:w="64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2560D12" w14:textId="77777777" w:rsidR="00B078D4" w:rsidRPr="00B078D4" w:rsidRDefault="00B078D4" w:rsidP="00B078D4">
            <w:pPr>
              <w:suppressAutoHyphens w:val="0"/>
              <w:spacing w:after="0" w:line="240" w:lineRule="auto"/>
              <w:jc w:val="left"/>
              <w:rPr>
                <w:ins w:id="3407" w:author="Jose Eduardo VIU" w:date="2023-04-07T11:38:00Z"/>
                <w:rFonts w:ascii="Calibri" w:eastAsia="Times New Roman" w:hAnsi="Calibri" w:cs="Calibri"/>
                <w:color w:val="000000"/>
                <w:lang w:eastAsia="es-ES"/>
              </w:rPr>
            </w:pPr>
            <w:ins w:id="3408" w:author="Jose Eduardo VIU" w:date="2023-04-07T11:38:00Z">
              <w:r w:rsidRPr="00B078D4">
                <w:rPr>
                  <w:rFonts w:ascii="Calibri" w:eastAsia="Times New Roman" w:hAnsi="Calibri" w:cs="Calibri"/>
                  <w:color w:val="000000"/>
                  <w:lang w:eastAsia="es-ES"/>
                </w:rPr>
                <w:t>MAX</w:t>
              </w:r>
            </w:ins>
          </w:p>
        </w:tc>
        <w:tc>
          <w:tcPr>
            <w:tcW w:w="1344" w:type="dxa"/>
            <w:tcBorders>
              <w:top w:val="nil"/>
              <w:left w:val="nil"/>
              <w:bottom w:val="single" w:sz="4" w:space="0" w:color="auto"/>
              <w:right w:val="single" w:sz="4" w:space="0" w:color="auto"/>
            </w:tcBorders>
            <w:shd w:val="clear" w:color="auto" w:fill="auto"/>
            <w:noWrap/>
            <w:vAlign w:val="bottom"/>
            <w:hideMark/>
            <w:tcPrChange w:id="3409" w:author="Jose Eduardo VIU" w:date="2023-04-07T11:38:00Z">
              <w:tcPr>
                <w:tcW w:w="1411" w:type="dxa"/>
                <w:gridSpan w:val="2"/>
                <w:tcBorders>
                  <w:top w:val="nil"/>
                  <w:left w:val="nil"/>
                  <w:bottom w:val="single" w:sz="4" w:space="0" w:color="auto"/>
                  <w:right w:val="single" w:sz="4" w:space="0" w:color="auto"/>
                </w:tcBorders>
                <w:shd w:val="clear" w:color="auto" w:fill="auto"/>
                <w:noWrap/>
                <w:vAlign w:val="bottom"/>
                <w:hideMark/>
              </w:tcPr>
            </w:tcPrChange>
          </w:tcPr>
          <w:p w14:paraId="7A404620" w14:textId="77777777" w:rsidR="00B078D4" w:rsidRPr="00B078D4" w:rsidRDefault="00B078D4" w:rsidP="00B078D4">
            <w:pPr>
              <w:suppressAutoHyphens w:val="0"/>
              <w:spacing w:after="0" w:line="240" w:lineRule="auto"/>
              <w:jc w:val="left"/>
              <w:rPr>
                <w:ins w:id="3410" w:author="Jose Eduardo VIU" w:date="2023-04-07T11:38:00Z"/>
                <w:rFonts w:ascii="Calibri" w:eastAsia="Times New Roman" w:hAnsi="Calibri" w:cs="Calibri"/>
                <w:color w:val="000000"/>
                <w:lang w:eastAsia="es-ES"/>
              </w:rPr>
            </w:pPr>
            <w:ins w:id="3411" w:author="Jose Eduardo VIU" w:date="2023-04-07T11:38:00Z">
              <w:r w:rsidRPr="00B078D4">
                <w:rPr>
                  <w:rFonts w:ascii="Calibri" w:eastAsia="Times New Roman" w:hAnsi="Calibri" w:cs="Calibri"/>
                  <w:color w:val="000000"/>
                  <w:lang w:eastAsia="es-ES"/>
                </w:rPr>
                <w:t xml:space="preserve">           0,1980 </w:t>
              </w:r>
            </w:ins>
          </w:p>
        </w:tc>
        <w:tc>
          <w:tcPr>
            <w:tcW w:w="3655" w:type="dxa"/>
            <w:tcBorders>
              <w:top w:val="nil"/>
              <w:left w:val="nil"/>
              <w:bottom w:val="single" w:sz="4" w:space="0" w:color="auto"/>
              <w:right w:val="single" w:sz="4" w:space="0" w:color="auto"/>
            </w:tcBorders>
            <w:shd w:val="clear" w:color="auto" w:fill="auto"/>
            <w:noWrap/>
            <w:vAlign w:val="bottom"/>
            <w:hideMark/>
            <w:tcPrChange w:id="3412" w:author="Jose Eduardo VIU" w:date="2023-04-07T11:38:00Z">
              <w:tcPr>
                <w:tcW w:w="3301" w:type="dxa"/>
                <w:gridSpan w:val="2"/>
                <w:tcBorders>
                  <w:top w:val="nil"/>
                  <w:left w:val="nil"/>
                  <w:bottom w:val="single" w:sz="4" w:space="0" w:color="auto"/>
                  <w:right w:val="single" w:sz="4" w:space="0" w:color="auto"/>
                </w:tcBorders>
                <w:shd w:val="clear" w:color="auto" w:fill="auto"/>
                <w:noWrap/>
                <w:vAlign w:val="bottom"/>
                <w:hideMark/>
              </w:tcPr>
            </w:tcPrChange>
          </w:tcPr>
          <w:p w14:paraId="0ECF2A9F" w14:textId="77777777" w:rsidR="00B078D4" w:rsidRPr="00B078D4" w:rsidRDefault="00B078D4" w:rsidP="00B078D4">
            <w:pPr>
              <w:suppressAutoHyphens w:val="0"/>
              <w:spacing w:after="0" w:line="240" w:lineRule="auto"/>
              <w:jc w:val="left"/>
              <w:rPr>
                <w:ins w:id="3413" w:author="Jose Eduardo VIU" w:date="2023-04-07T11:38:00Z"/>
                <w:rFonts w:ascii="Calibri" w:eastAsia="Times New Roman" w:hAnsi="Calibri" w:cs="Calibri"/>
                <w:color w:val="000000"/>
                <w:lang w:eastAsia="es-ES"/>
              </w:rPr>
            </w:pPr>
            <w:ins w:id="3414" w:author="Jose Eduardo VIU" w:date="2023-04-07T11:38:00Z">
              <w:r w:rsidRPr="00B078D4">
                <w:rPr>
                  <w:rFonts w:ascii="Calibri" w:eastAsia="Times New Roman" w:hAnsi="Calibri" w:cs="Calibri"/>
                  <w:color w:val="000000"/>
                  <w:lang w:eastAsia="es-ES"/>
                </w:rPr>
                <w:t>Error Máximo</w:t>
              </w:r>
            </w:ins>
          </w:p>
        </w:tc>
      </w:tr>
    </w:tbl>
    <w:p w14:paraId="625F7997" w14:textId="464E6A22" w:rsidR="000A3640" w:rsidRDefault="000A3640" w:rsidP="00D46A62">
      <w:pPr>
        <w:rPr>
          <w:ins w:id="3415" w:author="Jose Eduardo VIU" w:date="2023-04-07T11:39:00Z"/>
        </w:rPr>
      </w:pPr>
    </w:p>
    <w:p w14:paraId="479CCFAE" w14:textId="77777777" w:rsidR="00B078D4" w:rsidRDefault="00B078D4">
      <w:pPr>
        <w:keepNext/>
        <w:jc w:val="center"/>
        <w:rPr>
          <w:ins w:id="3416" w:author="Jose Eduardo VIU" w:date="2023-04-07T11:40:00Z"/>
        </w:rPr>
        <w:pPrChange w:id="3417" w:author="Jose Eduardo VIU" w:date="2023-04-07T11:40:00Z">
          <w:pPr>
            <w:jc w:val="center"/>
          </w:pPr>
        </w:pPrChange>
      </w:pPr>
      <w:ins w:id="3418" w:author="Jose Eduardo VIU" w:date="2023-04-07T11:39:00Z">
        <w:r>
          <w:rPr>
            <w:noProof/>
          </w:rPr>
          <w:drawing>
            <wp:inline distT="0" distB="0" distL="0" distR="0" wp14:anchorId="5958184E" wp14:editId="7C13B10C">
              <wp:extent cx="3679200" cy="2538000"/>
              <wp:effectExtent l="0" t="0" r="0" b="0"/>
              <wp:docPr id="148601513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15133" name="Imagen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79200" cy="2538000"/>
                      </a:xfrm>
                      <a:prstGeom prst="rect">
                        <a:avLst/>
                      </a:prstGeom>
                      <a:noFill/>
                      <a:ln>
                        <a:noFill/>
                      </a:ln>
                    </pic:spPr>
                  </pic:pic>
                </a:graphicData>
              </a:graphic>
            </wp:inline>
          </w:drawing>
        </w:r>
      </w:ins>
    </w:p>
    <w:p w14:paraId="494A8713" w14:textId="2057FEF3" w:rsidR="00B078D4" w:rsidRDefault="00B078D4" w:rsidP="00B078D4">
      <w:pPr>
        <w:pStyle w:val="Descripcin"/>
        <w:rPr>
          <w:ins w:id="3419" w:author="Jose Eduardo VIU" w:date="2023-04-07T11:41:00Z"/>
        </w:rPr>
      </w:pPr>
      <w:bookmarkStart w:id="3420" w:name="_Ref131760056"/>
      <w:bookmarkStart w:id="3421" w:name="_Toc131874633"/>
      <w:ins w:id="3422" w:author="Jose Eduardo VIU" w:date="2023-04-07T11:40:00Z">
        <w:r>
          <w:t xml:space="preserve">Ilustración </w:t>
        </w:r>
        <w:r>
          <w:fldChar w:fldCharType="begin"/>
        </w:r>
        <w:r>
          <w:instrText xml:space="preserve"> SEQ Ilustración \* ARABIC </w:instrText>
        </w:r>
      </w:ins>
      <w:r>
        <w:fldChar w:fldCharType="separate"/>
      </w:r>
      <w:ins w:id="3423" w:author="Jose Eduardo VIU" w:date="2023-04-08T19:27:00Z">
        <w:r w:rsidR="00EA61B9">
          <w:rPr>
            <w:noProof/>
          </w:rPr>
          <w:t>43</w:t>
        </w:r>
      </w:ins>
      <w:ins w:id="3424" w:author="Jose Eduardo VIU" w:date="2023-04-07T11:40:00Z">
        <w:r>
          <w:fldChar w:fldCharType="end"/>
        </w:r>
        <w:bookmarkEnd w:id="3420"/>
        <w:r>
          <w:t>. Importancia de los atributos según LightGBM. Elaboración propia.</w:t>
        </w:r>
      </w:ins>
      <w:bookmarkEnd w:id="3421"/>
    </w:p>
    <w:p w14:paraId="6C2C25F7" w14:textId="2CFC3493" w:rsidR="00A26CD7" w:rsidRPr="00A26CD7" w:rsidRDefault="00A26CD7" w:rsidP="00A26CD7">
      <w:pPr>
        <w:rPr>
          <w:ins w:id="3425" w:author="Jose Eduardo VIU" w:date="2023-04-07T11:33:00Z"/>
        </w:rPr>
      </w:pPr>
      <w:ins w:id="3426" w:author="Jose Eduardo VIU" w:date="2023-04-07T11:41:00Z">
        <w:r>
          <w:lastRenderedPageBreak/>
          <w:t xml:space="preserve">El modelo es el que mejores resultados ha obtenido hasta ahora para todas las métricas, </w:t>
        </w:r>
      </w:ins>
      <w:ins w:id="3427" w:author="Jose Eduardo VIU" w:date="2023-04-08T17:27:00Z">
        <w:r w:rsidR="00AE79EE">
          <w:t xml:space="preserve">ofreciendo buenos resultados tanto para los datos de entrenamiento como los </w:t>
        </w:r>
      </w:ins>
      <w:ins w:id="3428" w:author="Jose Eduardo VIU" w:date="2023-04-08T17:28:00Z">
        <w:r w:rsidR="00AE79EE">
          <w:t xml:space="preserve">datos </w:t>
        </w:r>
      </w:ins>
      <w:ins w:id="3429" w:author="Jose Eduardo VIU" w:date="2023-04-08T19:23:00Z">
        <w:r w:rsidR="005F2D6E">
          <w:t>de prueba</w:t>
        </w:r>
      </w:ins>
      <w:ins w:id="3430" w:author="Jose Eduardo VIU" w:date="2023-04-08T17:27:00Z">
        <w:r w:rsidR="00AE79EE">
          <w:t xml:space="preserve"> (que son los mostrados en la </w:t>
        </w:r>
        <w:r w:rsidR="00AE79EE">
          <w:fldChar w:fldCharType="begin"/>
        </w:r>
        <w:r w:rsidR="00AE79EE">
          <w:instrText xml:space="preserve"> REF _Ref131759959 \h </w:instrText>
        </w:r>
      </w:ins>
      <w:r w:rsidR="00AE79EE">
        <w:fldChar w:fldCharType="separate"/>
      </w:r>
      <w:ins w:id="3431" w:author="Jose Eduardo VIU" w:date="2023-04-08T19:27:00Z">
        <w:r w:rsidR="00EA61B9">
          <w:t xml:space="preserve">Tabla </w:t>
        </w:r>
        <w:r w:rsidR="00EA61B9">
          <w:rPr>
            <w:noProof/>
          </w:rPr>
          <w:t>10</w:t>
        </w:r>
      </w:ins>
      <w:ins w:id="3432" w:author="Jose Eduardo VIU" w:date="2023-04-08T17:27:00Z">
        <w:r w:rsidR="00AE79EE">
          <w:fldChar w:fldCharType="end"/>
        </w:r>
        <w:r w:rsidR="00AE79EE">
          <w:t>)</w:t>
        </w:r>
      </w:ins>
      <w:ins w:id="3433" w:author="Jose Eduardo VIU" w:date="2023-04-07T11:42:00Z">
        <w:r>
          <w:t>. Dejamos guardado el modelo para poder usarlo posteriormente</w:t>
        </w:r>
      </w:ins>
      <w:ins w:id="3434" w:author="Jose Eduardo VIU" w:date="2023-04-08T17:28:00Z">
        <w:r w:rsidR="00AE79EE">
          <w:t>, pues es el más prometedor y ha tardado bastante tiempo en encontrarlo.</w:t>
        </w:r>
      </w:ins>
    </w:p>
    <w:p w14:paraId="6F095B36" w14:textId="77777777" w:rsidR="000A3640" w:rsidRDefault="000A3640" w:rsidP="00D46A62">
      <w:pPr>
        <w:rPr>
          <w:ins w:id="3435" w:author="Jose Eduardo VIU" w:date="2023-04-02T13:46:00Z"/>
        </w:rPr>
      </w:pPr>
    </w:p>
    <w:p w14:paraId="0695A773" w14:textId="6B6F4A4E" w:rsidR="007C2E5F" w:rsidRDefault="002E1C91">
      <w:pPr>
        <w:pStyle w:val="Ttulo3"/>
        <w:numPr>
          <w:ilvl w:val="2"/>
          <w:numId w:val="12"/>
        </w:numPr>
        <w:rPr>
          <w:ins w:id="3436" w:author="Jose Eduardo VIU" w:date="2023-04-02T13:46:00Z"/>
        </w:rPr>
        <w:pPrChange w:id="3437" w:author="CAMARA GOMEZ, JOSE EDUARDO" w:date="2023-04-03T11:05:00Z">
          <w:pPr/>
        </w:pPrChange>
      </w:pPr>
      <w:bookmarkStart w:id="3438" w:name="_Toc131874795"/>
      <w:ins w:id="3439" w:author="Jose Eduardo VIU" w:date="2023-04-02T19:45:00Z">
        <w:r w:rsidRPr="002E1C91">
          <w:t>KNeighborsRegressor</w:t>
        </w:r>
      </w:ins>
      <w:bookmarkEnd w:id="3438"/>
    </w:p>
    <w:p w14:paraId="620D3652" w14:textId="6B507476" w:rsidR="007C2E5F" w:rsidRDefault="00425A04" w:rsidP="00D46A62">
      <w:pPr>
        <w:rPr>
          <w:ins w:id="3440" w:author="Jose Eduardo VIU" w:date="2023-04-02T19:51:00Z"/>
        </w:rPr>
      </w:pPr>
      <w:ins w:id="3441" w:author="Jose Eduardo VIU" w:date="2023-04-02T19:47:00Z">
        <w:r>
          <w:t>Para variar un poco y dado que todos los modelos qu</w:t>
        </w:r>
      </w:ins>
      <w:ins w:id="3442" w:author="Jose Eduardo VIU" w:date="2023-04-02T19:48:00Z">
        <w:r>
          <w:t xml:space="preserve">e aparecen en la cima del Ranking de la herramienta LazyPredict son de tipo </w:t>
        </w:r>
      </w:ins>
      <w:ins w:id="3443" w:author="Jose Eduardo VIU" w:date="2023-04-08T17:29:00Z">
        <w:r w:rsidR="00AE79EE">
          <w:t>conjuntos de modelos</w:t>
        </w:r>
      </w:ins>
      <w:ins w:id="3444" w:author="Jose Eduardo VIU" w:date="2023-04-02T19:48:00Z">
        <w:r>
          <w:t>, se probará ahora con el modelo de los K-vecinos más</w:t>
        </w:r>
      </w:ins>
      <w:ins w:id="3445" w:author="Jose Eduardo VIU" w:date="2023-04-02T19:49:00Z">
        <w:r>
          <w:t xml:space="preserve"> cercanos. Es de esperar que este modelo obtenga peores valores, pero merece la pena probarlo y al ser sencillo nos puede valer para probar a incluir menos variables a ver si beneficia o perjudica a los resultados obtenidos. </w:t>
        </w:r>
      </w:ins>
      <w:ins w:id="3446" w:author="Jose Eduardo VIU" w:date="2023-04-02T19:50:00Z">
        <w:r>
          <w:t xml:space="preserve">Como en los modelos anteriores las pruebas y ajustes del modelo y los resultados obtenidos están disponibles en un cuaderno de Jupyter Notebook, alojado en Github, en el enlace </w:t>
        </w:r>
      </w:ins>
      <w:ins w:id="3447" w:author="Jose Eduardo VIU" w:date="2023-04-02T19:51:00Z">
        <w:r>
          <w:fldChar w:fldCharType="begin"/>
        </w:r>
        <w:r>
          <w:instrText xml:space="preserve"> HYPERLINK "https://github.com/JoseEduardoCG/14MBID_TFM/blob/29e78eff7728fcacfa807069265252f08386cdb3/Cuadernos/KNeighborsRegressor.ipynb" </w:instrText>
        </w:r>
      </w:ins>
      <w:ins w:id="3448" w:author="Jose Eduardo VIU" w:date="2023-04-08T19:27:00Z"/>
      <w:ins w:id="3449" w:author="Jose Eduardo VIU" w:date="2023-04-02T19:51:00Z">
        <w:r>
          <w:fldChar w:fldCharType="separate"/>
        </w:r>
        <w:r w:rsidRPr="00425A04">
          <w:rPr>
            <w:rStyle w:val="Hipervnculo"/>
          </w:rPr>
          <w:t>KNeighborsRegressor.ipynb</w:t>
        </w:r>
        <w:r>
          <w:fldChar w:fldCharType="end"/>
        </w:r>
      </w:ins>
      <w:ins w:id="3450" w:author="Jose Eduardo VIU" w:date="2023-04-08T17:29:00Z">
        <w:r w:rsidR="00AE79EE">
          <w:t>, pudiéndose consultar en mayor profundidad toda la experimenta</w:t>
        </w:r>
      </w:ins>
      <w:ins w:id="3451" w:author="Jose Eduardo VIU" w:date="2023-04-08T17:30:00Z">
        <w:r w:rsidR="00AE79EE">
          <w:t xml:space="preserve">ción en el apéndice </w:t>
        </w:r>
        <w:r w:rsidR="00AE79EE">
          <w:fldChar w:fldCharType="begin"/>
        </w:r>
        <w:r w:rsidR="00AE79EE">
          <w:instrText xml:space="preserve"> REF _Ref131867440 \h </w:instrText>
        </w:r>
      </w:ins>
      <w:r w:rsidR="00AE79EE">
        <w:fldChar w:fldCharType="separate"/>
      </w:r>
      <w:ins w:id="3452" w:author="Jose Eduardo VIU" w:date="2023-04-08T19:27:00Z">
        <w:r w:rsidR="00EA61B9" w:rsidRPr="002E1C91">
          <w:t>KNeighborsRegressor</w:t>
        </w:r>
      </w:ins>
      <w:ins w:id="3453" w:author="Jose Eduardo VIU" w:date="2023-04-08T17:30:00Z">
        <w:r w:rsidR="00AE79EE">
          <w:fldChar w:fldCharType="end"/>
        </w:r>
        <w:r w:rsidR="00AE79EE">
          <w:t>.</w:t>
        </w:r>
      </w:ins>
    </w:p>
    <w:p w14:paraId="2D4957DB" w14:textId="344DA9B5" w:rsidR="00425A04" w:rsidRDefault="00251740" w:rsidP="00D46A62">
      <w:pPr>
        <w:rPr>
          <w:ins w:id="3454" w:author="Jose Eduardo VIU" w:date="2023-04-02T19:53:00Z"/>
        </w:rPr>
      </w:pPr>
      <w:ins w:id="3455" w:author="Jose Eduardo VIU" w:date="2023-04-02T19:51:00Z">
        <w:r>
          <w:t>Como en el resto de los modelos</w:t>
        </w:r>
      </w:ins>
      <w:ins w:id="3456" w:author="Jose Eduardo VIU" w:date="2023-04-08T17:30:00Z">
        <w:r w:rsidR="00AE79EE">
          <w:t>,</w:t>
        </w:r>
      </w:ins>
      <w:ins w:id="3457" w:author="Jose Eduardo VIU" w:date="2023-04-02T19:51:00Z">
        <w:r>
          <w:t xml:space="preserve"> lo primero fue cargar los datos que ya teníamos preparados de los procesos anteriores del proyecto y probar con los valores por defecto del modelo para ver el error que</w:t>
        </w:r>
      </w:ins>
      <w:ins w:id="3458" w:author="Jose Eduardo VIU" w:date="2023-04-02T19:52:00Z">
        <w:r>
          <w:t xml:space="preserve"> obteníamos</w:t>
        </w:r>
      </w:ins>
      <w:ins w:id="3459" w:author="Jose Eduardo VIU" w:date="2023-04-02T19:53:00Z">
        <w:r>
          <w:t xml:space="preserve">, que se muestra en la </w:t>
        </w:r>
      </w:ins>
      <w:ins w:id="3460" w:author="Jose Eduardo VIU" w:date="2023-04-02T19:54:00Z">
        <w:r>
          <w:fldChar w:fldCharType="begin"/>
        </w:r>
        <w:r>
          <w:instrText xml:space="preserve"> REF _Ref131357674 \h </w:instrText>
        </w:r>
      </w:ins>
      <w:r>
        <w:fldChar w:fldCharType="separate"/>
      </w:r>
      <w:ins w:id="3461" w:author="Jose Eduardo VIU" w:date="2023-04-08T19:27:00Z">
        <w:r w:rsidR="00EA61B9">
          <w:t xml:space="preserve">Ilustración </w:t>
        </w:r>
        <w:r w:rsidR="00EA61B9">
          <w:rPr>
            <w:noProof/>
          </w:rPr>
          <w:t>44</w:t>
        </w:r>
      </w:ins>
      <w:ins w:id="3462" w:author="CAMARA GOMEZ, JOSE EDUARDO" w:date="2023-04-03T11:25:00Z">
        <w:del w:id="3463" w:author="Jose Eduardo VIU" w:date="2023-04-08T19:27:00Z">
          <w:r w:rsidR="00E21698" w:rsidDel="00EA61B9">
            <w:delText xml:space="preserve">Ilustración </w:delText>
          </w:r>
          <w:r w:rsidR="00E21698" w:rsidDel="00EA61B9">
            <w:rPr>
              <w:noProof/>
            </w:rPr>
            <w:delText>42</w:delText>
          </w:r>
        </w:del>
      </w:ins>
      <w:ins w:id="3464" w:author="Jose Eduardo VIU" w:date="2023-04-02T19:54:00Z">
        <w:r>
          <w:fldChar w:fldCharType="end"/>
        </w:r>
        <w:r>
          <w:t>, que como se puede apreciar tiene un coeficiente de autodeterminación de apenas 74,59%.</w:t>
        </w:r>
      </w:ins>
    </w:p>
    <w:p w14:paraId="6512F79D" w14:textId="77777777" w:rsidR="00251740" w:rsidRDefault="00251740">
      <w:pPr>
        <w:keepNext/>
        <w:jc w:val="center"/>
        <w:rPr>
          <w:ins w:id="3465" w:author="Jose Eduardo VIU" w:date="2023-04-02T19:54:00Z"/>
        </w:rPr>
        <w:pPrChange w:id="3466" w:author="Jose Eduardo VIU" w:date="2023-04-02T19:54:00Z">
          <w:pPr>
            <w:jc w:val="center"/>
          </w:pPr>
        </w:pPrChange>
      </w:pPr>
      <w:ins w:id="3467" w:author="Jose Eduardo VIU" w:date="2023-04-02T19:53:00Z">
        <w:r>
          <w:rPr>
            <w:noProof/>
          </w:rPr>
          <w:lastRenderedPageBreak/>
          <w:drawing>
            <wp:inline distT="0" distB="0" distL="0" distR="0" wp14:anchorId="1E067038" wp14:editId="00AC0780">
              <wp:extent cx="3373200" cy="3423600"/>
              <wp:effectExtent l="0" t="0" r="0" b="0"/>
              <wp:docPr id="1042299418"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200" cy="3423600"/>
                      </a:xfrm>
                      <a:prstGeom prst="rect">
                        <a:avLst/>
                      </a:prstGeom>
                      <a:noFill/>
                      <a:ln>
                        <a:noFill/>
                      </a:ln>
                    </pic:spPr>
                  </pic:pic>
                </a:graphicData>
              </a:graphic>
            </wp:inline>
          </w:drawing>
        </w:r>
      </w:ins>
    </w:p>
    <w:p w14:paraId="7A7520CA" w14:textId="002CDAFF" w:rsidR="00251740" w:rsidRDefault="00251740" w:rsidP="00251740">
      <w:pPr>
        <w:pStyle w:val="Descripcin"/>
        <w:rPr>
          <w:ins w:id="3468" w:author="Jose Eduardo VIU" w:date="2023-04-02T19:54:00Z"/>
        </w:rPr>
      </w:pPr>
      <w:bookmarkStart w:id="3469" w:name="_Ref131357674"/>
      <w:bookmarkStart w:id="3470" w:name="_Toc131874634"/>
      <w:ins w:id="3471" w:author="Jose Eduardo VIU" w:date="2023-04-02T19:54:00Z">
        <w:r>
          <w:t xml:space="preserve">Ilustración </w:t>
        </w:r>
        <w:r>
          <w:fldChar w:fldCharType="begin"/>
        </w:r>
        <w:r>
          <w:instrText xml:space="preserve"> SEQ Ilustración \* ARABIC </w:instrText>
        </w:r>
      </w:ins>
      <w:r>
        <w:fldChar w:fldCharType="separate"/>
      </w:r>
      <w:ins w:id="3472" w:author="Jose Eduardo VIU" w:date="2023-04-08T19:27:00Z">
        <w:r w:rsidR="00EA61B9">
          <w:rPr>
            <w:noProof/>
          </w:rPr>
          <w:t>44</w:t>
        </w:r>
      </w:ins>
      <w:ins w:id="3473" w:author="CAMARA GOMEZ, JOSE EDUARDO" w:date="2023-04-03T11:25:00Z">
        <w:del w:id="3474" w:author="Jose Eduardo VIU" w:date="2023-04-08T19:27:00Z">
          <w:r w:rsidR="00E21698" w:rsidDel="00EA61B9">
            <w:rPr>
              <w:noProof/>
            </w:rPr>
            <w:delText>42</w:delText>
          </w:r>
        </w:del>
      </w:ins>
      <w:ins w:id="3475" w:author="Jose Eduardo VIU" w:date="2023-04-02T19:54:00Z">
        <w:r>
          <w:fldChar w:fldCharType="end"/>
        </w:r>
        <w:bookmarkEnd w:id="3469"/>
        <w:r>
          <w:t>. Errores de KNeightborsRegressor. Elaboración propia.</w:t>
        </w:r>
        <w:bookmarkEnd w:id="3470"/>
      </w:ins>
    </w:p>
    <w:p w14:paraId="764FB914" w14:textId="08550A84" w:rsidR="00251740" w:rsidRDefault="00A3108D" w:rsidP="00251740">
      <w:pPr>
        <w:rPr>
          <w:ins w:id="3476" w:author="Jose Eduardo VIU" w:date="2023-04-02T19:58:00Z"/>
        </w:rPr>
      </w:pPr>
      <w:ins w:id="3477" w:author="Jose Eduardo VIU" w:date="2023-04-02T19:56:00Z">
        <w:r>
          <w:t>Lo siguiente fue comprobar el valor de número de vecinos más cercanos óp</w:t>
        </w:r>
      </w:ins>
      <w:ins w:id="3478" w:author="Jose Eduardo VIU" w:date="2023-04-02T19:57:00Z">
        <w:r>
          <w:t>timo para el dataset del problema. Para ello se itera sobre los 100 primeros números como valor de</w:t>
        </w:r>
      </w:ins>
      <w:ins w:id="3479" w:author="Jose Eduardo VIU" w:date="2023-04-08T17:31:00Z">
        <w:r w:rsidR="00AE79EE">
          <w:t>l</w:t>
        </w:r>
      </w:ins>
      <w:ins w:id="3480" w:author="Jose Eduardo VIU" w:date="2023-04-02T19:57:00Z">
        <w:r>
          <w:t xml:space="preserve"> número de vecinos más cercanos a contemplar. Y</w:t>
        </w:r>
      </w:ins>
      <w:ins w:id="3481" w:author="Jose Eduardo VIU" w:date="2023-04-02T19:58:00Z">
        <w:r>
          <w:t xml:space="preserve"> en</w:t>
        </w:r>
      </w:ins>
      <w:ins w:id="3482" w:author="Jose Eduardo VIU" w:date="2023-04-02T19:57:00Z">
        <w:r>
          <w:t xml:space="preserve"> la</w:t>
        </w:r>
      </w:ins>
      <w:ins w:id="3483" w:author="Jose Eduardo VIU" w:date="2023-04-02T19:58:00Z">
        <w:r>
          <w:t xml:space="preserve"> </w:t>
        </w:r>
      </w:ins>
      <w:ins w:id="3484" w:author="Jose Eduardo VIU" w:date="2023-04-08T17:31:00Z">
        <w:r w:rsidR="00AE79EE">
          <w:fldChar w:fldCharType="begin"/>
        </w:r>
        <w:r w:rsidR="00AE79EE">
          <w:instrText xml:space="preserve"> REF _Ref131867510 \h </w:instrText>
        </w:r>
      </w:ins>
      <w:r w:rsidR="00AE79EE">
        <w:fldChar w:fldCharType="separate"/>
      </w:r>
      <w:ins w:id="3485" w:author="Jose Eduardo VIU" w:date="2023-04-08T19:27:00Z">
        <w:r w:rsidR="00EA61B9">
          <w:t xml:space="preserve">Ilustración </w:t>
        </w:r>
        <w:r w:rsidR="00EA61B9">
          <w:rPr>
            <w:noProof/>
          </w:rPr>
          <w:t>45</w:t>
        </w:r>
      </w:ins>
      <w:ins w:id="3486" w:author="Jose Eduardo VIU" w:date="2023-04-08T17:31:00Z">
        <w:r w:rsidR="00AE79EE">
          <w:fldChar w:fldCharType="end"/>
        </w:r>
      </w:ins>
      <w:ins w:id="3487" w:author="Jose Eduardo VIU" w:date="2023-04-02T19:57:00Z">
        <w:r>
          <w:t xml:space="preserve"> </w:t>
        </w:r>
      </w:ins>
      <w:ins w:id="3488" w:author="Jose Eduardo VIU" w:date="2023-04-02T19:58:00Z">
        <w:r>
          <w:t>se muestra el resultado y cómo el valor más alto se encuentra entre 9 y 16, con valor absoluto más alto para 16.</w:t>
        </w:r>
      </w:ins>
    </w:p>
    <w:p w14:paraId="198B220E" w14:textId="77777777" w:rsidR="00A3108D" w:rsidRDefault="00A3108D">
      <w:pPr>
        <w:keepNext/>
        <w:jc w:val="center"/>
        <w:rPr>
          <w:ins w:id="3489" w:author="Jose Eduardo VIU" w:date="2023-04-02T20:00:00Z"/>
        </w:rPr>
        <w:pPrChange w:id="3490" w:author="Jose Eduardo VIU" w:date="2023-04-02T20:00:00Z">
          <w:pPr>
            <w:jc w:val="center"/>
          </w:pPr>
        </w:pPrChange>
      </w:pPr>
      <w:ins w:id="3491" w:author="Jose Eduardo VIU" w:date="2023-04-02T19:59:00Z">
        <w:r>
          <w:rPr>
            <w:noProof/>
          </w:rPr>
          <w:drawing>
            <wp:inline distT="0" distB="0" distL="0" distR="0" wp14:anchorId="49DDDA1F" wp14:editId="1B4E8CD7">
              <wp:extent cx="3250800" cy="2577600"/>
              <wp:effectExtent l="0" t="0" r="0" b="0"/>
              <wp:docPr id="178402412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0800" cy="2577600"/>
                      </a:xfrm>
                      <a:prstGeom prst="rect">
                        <a:avLst/>
                      </a:prstGeom>
                      <a:noFill/>
                      <a:ln>
                        <a:noFill/>
                      </a:ln>
                    </pic:spPr>
                  </pic:pic>
                </a:graphicData>
              </a:graphic>
            </wp:inline>
          </w:drawing>
        </w:r>
      </w:ins>
    </w:p>
    <w:p w14:paraId="28785D97" w14:textId="7710CBAA" w:rsidR="00A3108D" w:rsidRDefault="00A3108D" w:rsidP="00A3108D">
      <w:pPr>
        <w:pStyle w:val="Descripcin"/>
        <w:rPr>
          <w:ins w:id="3492" w:author="Jose Eduardo VIU" w:date="2023-04-02T20:00:00Z"/>
        </w:rPr>
      </w:pPr>
      <w:bookmarkStart w:id="3493" w:name="_Ref131867510"/>
      <w:bookmarkStart w:id="3494" w:name="_Toc131874635"/>
      <w:ins w:id="3495" w:author="Jose Eduardo VIU" w:date="2023-04-02T20:00:00Z">
        <w:r>
          <w:t xml:space="preserve">Ilustración </w:t>
        </w:r>
        <w:r>
          <w:fldChar w:fldCharType="begin"/>
        </w:r>
        <w:r>
          <w:instrText xml:space="preserve"> SEQ Ilustración \* ARABIC </w:instrText>
        </w:r>
      </w:ins>
      <w:r>
        <w:fldChar w:fldCharType="separate"/>
      </w:r>
      <w:ins w:id="3496" w:author="Jose Eduardo VIU" w:date="2023-04-08T19:27:00Z">
        <w:r w:rsidR="00EA61B9">
          <w:rPr>
            <w:noProof/>
          </w:rPr>
          <w:t>45</w:t>
        </w:r>
      </w:ins>
      <w:ins w:id="3497" w:author="CAMARA GOMEZ, JOSE EDUARDO" w:date="2023-04-03T11:25:00Z">
        <w:del w:id="3498" w:author="Jose Eduardo VIU" w:date="2023-04-08T19:27:00Z">
          <w:r w:rsidR="00E21698" w:rsidDel="00EA61B9">
            <w:rPr>
              <w:noProof/>
            </w:rPr>
            <w:delText>43</w:delText>
          </w:r>
        </w:del>
      </w:ins>
      <w:ins w:id="3499" w:author="Jose Eduardo VIU" w:date="2023-04-02T20:00:00Z">
        <w:r>
          <w:fldChar w:fldCharType="end"/>
        </w:r>
        <w:bookmarkEnd w:id="3493"/>
        <w:r>
          <w:t>. Comparativa de valor de R2 para KNN según nº vecinos. Elaboración propia.</w:t>
        </w:r>
        <w:bookmarkEnd w:id="3494"/>
      </w:ins>
    </w:p>
    <w:p w14:paraId="1DD68A28" w14:textId="7DC00B18" w:rsidR="00A3108D" w:rsidRDefault="00AE79EE" w:rsidP="00A3108D">
      <w:pPr>
        <w:rPr>
          <w:ins w:id="3500" w:author="Jose Eduardo VIU" w:date="2023-04-02T20:03:00Z"/>
        </w:rPr>
      </w:pPr>
      <w:ins w:id="3501" w:author="Jose Eduardo VIU" w:date="2023-04-08T17:32:00Z">
        <w:r>
          <w:t xml:space="preserve">Si observamos el comportamiento de </w:t>
        </w:r>
      </w:ins>
      <w:ins w:id="3502" w:author="Jose Eduardo VIU" w:date="2023-04-02T20:00:00Z">
        <w:r w:rsidR="00A3108D">
          <w:t>l</w:t>
        </w:r>
      </w:ins>
      <w:ins w:id="3503" w:author="Jose Eduardo VIU" w:date="2023-04-08T17:32:00Z">
        <w:r>
          <w:t>os distintos valores de k-vecinos, para los valores más pequeños</w:t>
        </w:r>
      </w:ins>
      <w:ins w:id="3504" w:author="Jose Eduardo VIU" w:date="2023-04-08T17:33:00Z">
        <w:r>
          <w:t xml:space="preserve"> en</w:t>
        </w:r>
      </w:ins>
      <w:ins w:id="3505" w:author="Jose Eduardo VIU" w:date="2023-04-02T20:00:00Z">
        <w:r w:rsidR="00A3108D">
          <w:t xml:space="preserve"> los datos de entrenamiento parece arrojar valores muy </w:t>
        </w:r>
        <w:r w:rsidR="00A3108D">
          <w:lastRenderedPageBreak/>
          <w:t xml:space="preserve">buenos, pero en realidad comprobamos en test que no generalizan nada </w:t>
        </w:r>
      </w:ins>
      <w:ins w:id="3506" w:author="Jose Eduardo VIU" w:date="2023-04-08T17:33:00Z">
        <w:r>
          <w:t xml:space="preserve">bien </w:t>
        </w:r>
      </w:ins>
      <w:ins w:id="3507" w:author="Jose Eduardo VIU" w:date="2023-04-02T20:00:00Z">
        <w:r w:rsidR="00A3108D">
          <w:t>el comportamiento. Los óptimos se</w:t>
        </w:r>
      </w:ins>
      <w:ins w:id="3508" w:author="Jose Eduardo VIU" w:date="2023-04-02T20:01:00Z">
        <w:r w:rsidR="00A3108D">
          <w:t xml:space="preserve"> mueven en torno a 10-16 vecinos más cercanos</w:t>
        </w:r>
      </w:ins>
      <w:ins w:id="3509" w:author="Jose Eduardo VIU" w:date="2023-04-02T20:02:00Z">
        <w:r w:rsidR="00A3108D">
          <w:t xml:space="preserve">, en concreto para k=16 </w:t>
        </w:r>
      </w:ins>
      <w:ins w:id="3510" w:author="Jose Eduardo VIU" w:date="2023-04-02T20:03:00Z">
        <w:r w:rsidR="00A3108D">
          <w:t>se obtiene el mejor valor de la serie con un R2=0.7050</w:t>
        </w:r>
      </w:ins>
      <w:ins w:id="3511" w:author="Jose Eduardo VIU" w:date="2023-04-08T17:33:00Z">
        <w:r>
          <w:t>, lo que equivale a un nivel del 70,5% para el coeficiente de determinación ajus</w:t>
        </w:r>
      </w:ins>
      <w:ins w:id="3512" w:author="Jose Eduardo VIU" w:date="2023-04-08T17:34:00Z">
        <w:r>
          <w:t>tado</w:t>
        </w:r>
      </w:ins>
      <w:ins w:id="3513" w:author="Jose Eduardo VIU" w:date="2023-04-08T17:33:00Z">
        <w:r>
          <w:t>.</w:t>
        </w:r>
      </w:ins>
    </w:p>
    <w:p w14:paraId="46E67BAC" w14:textId="481C977F" w:rsidR="00A3108D" w:rsidRDefault="00A3108D" w:rsidP="00A3108D">
      <w:pPr>
        <w:rPr>
          <w:ins w:id="3514" w:author="Jose Eduardo VIU" w:date="2023-04-02T20:06:00Z"/>
        </w:rPr>
      </w:pPr>
      <w:ins w:id="3515" w:author="Jose Eduardo VIU" w:date="2023-04-02T20:03:00Z">
        <w:r>
          <w:t>La siguiente prueba que realizamos es si obtiene mejores resultados con menos varia</w:t>
        </w:r>
      </w:ins>
      <w:ins w:id="3516" w:author="Jose Eduardo VIU" w:date="2023-04-02T20:04:00Z">
        <w:r>
          <w:t xml:space="preserve">bles, y para ello obtenemos el top 10 de variables según la calificación proporcionada por el método de RandomForest y vamos viendo </w:t>
        </w:r>
      </w:ins>
      <w:ins w:id="3517" w:author="Jose Eduardo VIU" w:date="2023-04-08T17:34:00Z">
        <w:r w:rsidR="00AE79EE">
          <w:t>cómo</w:t>
        </w:r>
      </w:ins>
      <w:ins w:id="3518" w:author="Jose Eduardo VIU" w:date="2023-04-02T20:04:00Z">
        <w:r>
          <w:t xml:space="preserve"> se comporta </w:t>
        </w:r>
      </w:ins>
      <w:ins w:id="3519" w:author="Jose Eduardo VIU" w:date="2023-04-08T17:34:00Z">
        <w:r w:rsidR="00AE79EE">
          <w:t>al disminuir estas variables. En concreto se va probando primero únicamente con la variable más significativa, luego con las dos más sign</w:t>
        </w:r>
      </w:ins>
      <w:ins w:id="3520" w:author="Jose Eduardo VIU" w:date="2023-04-08T17:35:00Z">
        <w:r w:rsidR="00AE79EE">
          <w:t>ificativas y continuamos de esta forma hasta contemplar las 10 variables más significativas</w:t>
        </w:r>
      </w:ins>
      <w:ins w:id="3521" w:author="Jose Eduardo VIU" w:date="2023-04-02T20:05:00Z">
        <w:r>
          <w:t xml:space="preserve">. </w:t>
        </w:r>
      </w:ins>
      <w:ins w:id="3522" w:author="Jose Eduardo VIU" w:date="2023-04-08T17:35:00Z">
        <w:r w:rsidR="00AE79EE">
          <w:t xml:space="preserve">Se muestra </w:t>
        </w:r>
      </w:ins>
      <w:ins w:id="3523" w:author="Jose Eduardo VIU" w:date="2023-04-02T20:05:00Z">
        <w:r>
          <w:t xml:space="preserve">en la figura </w:t>
        </w:r>
      </w:ins>
      <w:ins w:id="3524" w:author="Jose Eduardo VIU" w:date="2023-04-08T17:36:00Z">
        <w:r w:rsidR="00AE79EE">
          <w:t>(</w:t>
        </w:r>
        <w:r w:rsidR="00AE79EE">
          <w:fldChar w:fldCharType="begin"/>
        </w:r>
        <w:r w:rsidR="00AE79EE">
          <w:instrText xml:space="preserve"> REF _Ref131358439 \h </w:instrText>
        </w:r>
      </w:ins>
      <w:ins w:id="3525" w:author="Jose Eduardo VIU" w:date="2023-04-08T17:36:00Z">
        <w:r w:rsidR="00AE79EE">
          <w:fldChar w:fldCharType="separate"/>
        </w:r>
      </w:ins>
      <w:ins w:id="3526" w:author="Jose Eduardo VIU" w:date="2023-04-08T19:27:00Z">
        <w:r w:rsidR="00EA61B9">
          <w:t xml:space="preserve">Ilustración </w:t>
        </w:r>
        <w:r w:rsidR="00EA61B9">
          <w:rPr>
            <w:noProof/>
          </w:rPr>
          <w:t>46</w:t>
        </w:r>
      </w:ins>
      <w:ins w:id="3527" w:author="Jose Eduardo VIU" w:date="2023-04-08T17:36:00Z">
        <w:r w:rsidR="00AE79EE">
          <w:fldChar w:fldCharType="end"/>
        </w:r>
        <w:r w:rsidR="00AE79EE">
          <w:t xml:space="preserve">) </w:t>
        </w:r>
        <w:r w:rsidR="00C005EB">
          <w:t xml:space="preserve">que </w:t>
        </w:r>
      </w:ins>
      <w:ins w:id="3528" w:author="Jose Eduardo VIU" w:date="2023-04-02T20:05:00Z">
        <w:r>
          <w:t>para este modelo se comporta mejor con más variable</w:t>
        </w:r>
      </w:ins>
      <w:ins w:id="3529" w:author="Jose Eduardo VIU" w:date="2023-04-08T17:36:00Z">
        <w:r w:rsidR="00C005EB">
          <w:t>s</w:t>
        </w:r>
      </w:ins>
      <w:ins w:id="3530" w:author="Jose Eduardo VIU" w:date="2023-04-02T20:05:00Z">
        <w:r>
          <w:t xml:space="preserve"> en general, salvo por el paso de 3 variables a 4 var</w:t>
        </w:r>
      </w:ins>
      <w:ins w:id="3531" w:author="Jose Eduardo VIU" w:date="2023-04-02T20:07:00Z">
        <w:r>
          <w:t>i</w:t>
        </w:r>
      </w:ins>
      <w:ins w:id="3532" w:author="Jose Eduardo VIU" w:date="2023-04-02T20:05:00Z">
        <w:r>
          <w:t xml:space="preserve">ables </w:t>
        </w:r>
      </w:ins>
      <w:ins w:id="3533" w:author="Jose Eduardo VIU" w:date="2023-04-08T17:36:00Z">
        <w:r w:rsidR="00C005EB">
          <w:t>y de 7 a 8, pero la tendencia genera</w:t>
        </w:r>
      </w:ins>
      <w:ins w:id="3534" w:author="Jose Eduardo VIU" w:date="2023-04-08T17:37:00Z">
        <w:r w:rsidR="00C005EB">
          <w:t>l tanto para Test como en entrenamiento es a mejorar al incluir más variables.</w:t>
        </w:r>
      </w:ins>
    </w:p>
    <w:p w14:paraId="18FB1384" w14:textId="77777777" w:rsidR="00A3108D" w:rsidRDefault="00A3108D">
      <w:pPr>
        <w:keepNext/>
        <w:jc w:val="center"/>
        <w:rPr>
          <w:ins w:id="3535" w:author="Jose Eduardo VIU" w:date="2023-04-02T20:06:00Z"/>
        </w:rPr>
        <w:pPrChange w:id="3536" w:author="Jose Eduardo VIU" w:date="2023-04-02T20:06:00Z">
          <w:pPr>
            <w:jc w:val="center"/>
          </w:pPr>
        </w:pPrChange>
      </w:pPr>
      <w:ins w:id="3537" w:author="Jose Eduardo VIU" w:date="2023-04-02T20:06:00Z">
        <w:r>
          <w:rPr>
            <w:noProof/>
          </w:rPr>
          <w:drawing>
            <wp:inline distT="0" distB="0" distL="0" distR="0" wp14:anchorId="63F4C592" wp14:editId="320D28AE">
              <wp:extent cx="2782800" cy="2203200"/>
              <wp:effectExtent l="0" t="0" r="0" b="0"/>
              <wp:docPr id="1215773359"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2800" cy="2203200"/>
                      </a:xfrm>
                      <a:prstGeom prst="rect">
                        <a:avLst/>
                      </a:prstGeom>
                      <a:noFill/>
                      <a:ln>
                        <a:noFill/>
                      </a:ln>
                    </pic:spPr>
                  </pic:pic>
                </a:graphicData>
              </a:graphic>
            </wp:inline>
          </w:drawing>
        </w:r>
      </w:ins>
    </w:p>
    <w:p w14:paraId="56FC4652" w14:textId="63AEA674" w:rsidR="00A3108D" w:rsidRDefault="00A3108D">
      <w:pPr>
        <w:pStyle w:val="Descripcin"/>
        <w:rPr>
          <w:ins w:id="3538" w:author="Jose Eduardo VIU" w:date="2023-04-08T17:37:00Z"/>
        </w:rPr>
      </w:pPr>
      <w:bookmarkStart w:id="3539" w:name="_Ref131358439"/>
      <w:bookmarkStart w:id="3540" w:name="_Toc131874636"/>
      <w:ins w:id="3541" w:author="Jose Eduardo VIU" w:date="2023-04-02T20:06:00Z">
        <w:r>
          <w:t xml:space="preserve">Ilustración </w:t>
        </w:r>
        <w:r>
          <w:fldChar w:fldCharType="begin"/>
        </w:r>
        <w:r>
          <w:instrText xml:space="preserve"> SEQ Ilustración \* ARABIC </w:instrText>
        </w:r>
      </w:ins>
      <w:r>
        <w:fldChar w:fldCharType="separate"/>
      </w:r>
      <w:ins w:id="3542" w:author="Jose Eduardo VIU" w:date="2023-04-08T19:27:00Z">
        <w:r w:rsidR="00EA61B9">
          <w:rPr>
            <w:noProof/>
          </w:rPr>
          <w:t>46</w:t>
        </w:r>
      </w:ins>
      <w:ins w:id="3543" w:author="CAMARA GOMEZ, JOSE EDUARDO" w:date="2023-04-03T11:25:00Z">
        <w:del w:id="3544" w:author="Jose Eduardo VIU" w:date="2023-04-08T19:27:00Z">
          <w:r w:rsidR="00E21698" w:rsidDel="00EA61B9">
            <w:rPr>
              <w:noProof/>
            </w:rPr>
            <w:delText>44</w:delText>
          </w:r>
        </w:del>
      </w:ins>
      <w:ins w:id="3545" w:author="Jose Eduardo VIU" w:date="2023-04-02T20:06:00Z">
        <w:r>
          <w:fldChar w:fldCharType="end"/>
        </w:r>
        <w:bookmarkEnd w:id="3539"/>
        <w:r>
          <w:t>. Comparativa de R2 para KNN según número de variables usadas. Elaboración propia.</w:t>
        </w:r>
      </w:ins>
      <w:bookmarkEnd w:id="3540"/>
    </w:p>
    <w:p w14:paraId="541D1EB9" w14:textId="7BE154E0" w:rsidR="00C005EB" w:rsidRDefault="00C005EB" w:rsidP="00C005EB">
      <w:pPr>
        <w:rPr>
          <w:ins w:id="3546" w:author="Jose Eduardo VIU" w:date="2023-04-08T17:37:00Z"/>
        </w:rPr>
      </w:pPr>
      <w:ins w:id="3547" w:author="Jose Eduardo VIU" w:date="2023-04-08T17:37:00Z">
        <w:r>
          <w:t>Este modelo</w:t>
        </w:r>
      </w:ins>
      <w:ins w:id="3548" w:author="Jose Eduardo VIU" w:date="2023-04-08T17:39:00Z">
        <w:r>
          <w:t>, como ya suponíamos e indicaba el ranking generado por la herramienta LazyPredict,</w:t>
        </w:r>
      </w:ins>
      <w:ins w:id="3549" w:author="Jose Eduardo VIU" w:date="2023-04-08T17:37:00Z">
        <w:r>
          <w:t xml:space="preserve"> no está </w:t>
        </w:r>
      </w:ins>
      <w:ins w:id="3550" w:author="Jose Eduardo VIU" w:date="2023-04-08T17:39:00Z">
        <w:r>
          <w:t xml:space="preserve">obteniendo los resultados que alcanzan el resto de </w:t>
        </w:r>
      </w:ins>
      <w:ins w:id="3551" w:author="Jose Eduardo VIU" w:date="2023-04-08T17:40:00Z">
        <w:r>
          <w:t xml:space="preserve">modelos, es por ello que tampoco merece la pena seguir explorando mucho más por esa vía y se decide </w:t>
        </w:r>
      </w:ins>
      <w:ins w:id="3552" w:author="Jose Eduardo VIU" w:date="2023-04-08T17:41:00Z">
        <w:r>
          <w:t>dedicar el esfuerzo a otros modelos.</w:t>
        </w:r>
      </w:ins>
    </w:p>
    <w:p w14:paraId="60399812" w14:textId="77777777" w:rsidR="00C005EB" w:rsidRPr="00C005EB" w:rsidRDefault="00C005EB">
      <w:pPr>
        <w:rPr>
          <w:ins w:id="3553" w:author="Jose Eduardo VIU" w:date="2023-04-07T11:42:00Z"/>
        </w:rPr>
        <w:pPrChange w:id="3554" w:author="Jose Eduardo VIU" w:date="2023-04-08T17:37:00Z">
          <w:pPr>
            <w:pStyle w:val="Descripcin"/>
          </w:pPr>
        </w:pPrChange>
      </w:pPr>
    </w:p>
    <w:p w14:paraId="61527CDC" w14:textId="46B81319" w:rsidR="00A26CD7" w:rsidRDefault="00A26CD7" w:rsidP="00EA61B9">
      <w:pPr>
        <w:pStyle w:val="Ttulo3"/>
        <w:numPr>
          <w:ilvl w:val="2"/>
          <w:numId w:val="12"/>
        </w:numPr>
        <w:rPr>
          <w:ins w:id="3555" w:author="Jose Eduardo VIU" w:date="2023-04-07T11:43:00Z"/>
        </w:rPr>
        <w:pPrChange w:id="3556" w:author="Jose Eduardo VIU" w:date="2023-04-08T19:28:00Z">
          <w:pPr/>
        </w:pPrChange>
      </w:pPr>
      <w:bookmarkStart w:id="3557" w:name="_Toc131874796"/>
      <w:ins w:id="3558" w:author="Jose Eduardo VIU" w:date="2023-04-07T11:43:00Z">
        <w:r>
          <w:t>AutoML</w:t>
        </w:r>
        <w:bookmarkEnd w:id="3557"/>
      </w:ins>
    </w:p>
    <w:p w14:paraId="1EC17848" w14:textId="1BDA75C1" w:rsidR="00A26CD7" w:rsidRDefault="00A26CD7" w:rsidP="00A26CD7">
      <w:pPr>
        <w:rPr>
          <w:ins w:id="3559" w:author="Jose Eduardo VIU" w:date="2023-04-07T11:47:00Z"/>
        </w:rPr>
      </w:pPr>
      <w:ins w:id="3560" w:author="Jose Eduardo VIU" w:date="2023-04-07T11:43:00Z">
        <w:r>
          <w:t>Para finaliza</w:t>
        </w:r>
      </w:ins>
      <w:ins w:id="3561" w:author="Jose Eduardo VIU" w:date="2023-04-07T11:44:00Z">
        <w:r>
          <w:t>r con la experimentación de modelos en el ámbito del actual proyecto se opta por abrir el abanico a una nueva posibilidad, usando para ello el aprendizaje automático de Google</w:t>
        </w:r>
      </w:ins>
      <w:ins w:id="3562" w:author="Jose Eduardo VIU" w:date="2023-04-07T11:45:00Z">
        <w:r>
          <w:t xml:space="preserve"> con los mismos datos con los que se han entrenado el resto de los modelos. </w:t>
        </w:r>
      </w:ins>
      <w:ins w:id="3563" w:author="Jose Eduardo VIU" w:date="2023-04-07T11:46:00Z">
        <w:r>
          <w:t xml:space="preserve">Para ello haciendo uso de VeteX AI para hacer una regresión partiendo de datos </w:t>
        </w:r>
      </w:ins>
      <w:ins w:id="3564" w:author="Jose Eduardo VIU" w:date="2023-04-07T11:47:00Z">
        <w:r>
          <w:t>tabulares generado en el dataset del que partimos, con exactamente el mismo número de atributos usados en los otros modelos.</w:t>
        </w:r>
      </w:ins>
    </w:p>
    <w:p w14:paraId="26E4211E" w14:textId="253DDD3A" w:rsidR="00A26CD7" w:rsidRDefault="00A26CD7" w:rsidP="00A26CD7">
      <w:pPr>
        <w:rPr>
          <w:ins w:id="3565" w:author="Jose Eduardo VIU" w:date="2023-04-07T11:48:00Z"/>
        </w:rPr>
      </w:pPr>
      <w:ins w:id="3566" w:author="Jose Eduardo VIU" w:date="2023-04-07T11:47:00Z">
        <w:r>
          <w:lastRenderedPageBreak/>
          <w:t>AutoML entrena de forma autónoma y casi sin tener que especificar</w:t>
        </w:r>
      </w:ins>
      <w:ins w:id="3567" w:author="Jose Eduardo VIU" w:date="2023-04-07T11:48:00Z">
        <w:r>
          <w:t xml:space="preserve"> más que los datos y el tiempo que dejamos para entrenar el modelo</w:t>
        </w:r>
      </w:ins>
      <w:ins w:id="3568" w:author="Jose Eduardo VIU" w:date="2023-04-08T17:42:00Z">
        <w:r w:rsidR="00B64D19">
          <w:t>, con esa única información se encarga de</w:t>
        </w:r>
      </w:ins>
      <w:ins w:id="3569" w:author="Jose Eduardo VIU" w:date="2023-04-07T11:48:00Z">
        <w:r>
          <w:t xml:space="preserve"> crea</w:t>
        </w:r>
      </w:ins>
      <w:ins w:id="3570" w:author="Jose Eduardo VIU" w:date="2023-04-08T17:43:00Z">
        <w:r w:rsidR="00B64D19">
          <w:t>r</w:t>
        </w:r>
      </w:ins>
      <w:ins w:id="3571" w:author="Jose Eduardo VIU" w:date="2023-04-07T11:48:00Z">
        <w:r>
          <w:t xml:space="preserve"> y optimiza</w:t>
        </w:r>
      </w:ins>
      <w:ins w:id="3572" w:author="Jose Eduardo VIU" w:date="2023-04-08T17:43:00Z">
        <w:r w:rsidR="00B64D19">
          <w:t>r</w:t>
        </w:r>
      </w:ins>
      <w:ins w:id="3573" w:author="Jose Eduardo VIU" w:date="2023-04-07T11:48:00Z">
        <w:r>
          <w:t xml:space="preserve"> el modelo, ofreciendo por un precio </w:t>
        </w:r>
      </w:ins>
      <w:ins w:id="3574" w:author="Jose Eduardo VIU" w:date="2023-04-08T17:43:00Z">
        <w:r w:rsidR="00B64D19">
          <w:t>(</w:t>
        </w:r>
      </w:ins>
      <w:ins w:id="3575" w:author="Jose Eduardo VIU" w:date="2023-04-07T11:48:00Z">
        <w:r>
          <w:t>según los recursos destinados</w:t>
        </w:r>
      </w:ins>
      <w:ins w:id="3576" w:author="Jose Eduardo VIU" w:date="2023-04-08T17:43:00Z">
        <w:r w:rsidR="00B64D19">
          <w:t>)</w:t>
        </w:r>
      </w:ins>
      <w:ins w:id="3577" w:author="Jose Eduardo VIU" w:date="2023-04-07T11:48:00Z">
        <w:r>
          <w:t xml:space="preserve"> un modelo listo para usar para la predicción del mismo.</w:t>
        </w:r>
      </w:ins>
    </w:p>
    <w:p w14:paraId="68A989F8" w14:textId="00F8113F" w:rsidR="00A26CD7" w:rsidRDefault="00A26CD7" w:rsidP="00A26CD7">
      <w:pPr>
        <w:rPr>
          <w:ins w:id="3578" w:author="Jose Eduardo VIU" w:date="2023-04-07T11:50:00Z"/>
        </w:rPr>
      </w:pPr>
      <w:ins w:id="3579" w:author="Jose Eduardo VIU" w:date="2023-04-07T11:49:00Z">
        <w:r>
          <w:t xml:space="preserve">En el caso del proyecto </w:t>
        </w:r>
        <w:r w:rsidR="00246E4B">
          <w:t>el modelo se entren</w:t>
        </w:r>
      </w:ins>
      <w:ins w:id="3580" w:author="Jose Eduardo VIU" w:date="2023-04-07T11:50:00Z">
        <w:r w:rsidR="00246E4B">
          <w:t xml:space="preserve">ó por unas 3 horas y obtuvo los resultados que se muestran en la </w:t>
        </w:r>
      </w:ins>
      <w:ins w:id="3581" w:author="Jose Eduardo VIU" w:date="2023-04-07T11:51:00Z">
        <w:r w:rsidR="00246E4B">
          <w:fldChar w:fldCharType="begin"/>
        </w:r>
        <w:r w:rsidR="00246E4B">
          <w:instrText xml:space="preserve"> REF _Ref131760691 \h </w:instrText>
        </w:r>
      </w:ins>
      <w:r w:rsidR="00246E4B">
        <w:fldChar w:fldCharType="separate"/>
      </w:r>
      <w:ins w:id="3582" w:author="Jose Eduardo VIU" w:date="2023-04-08T19:27:00Z">
        <w:r w:rsidR="00EA61B9">
          <w:t xml:space="preserve">Ilustración </w:t>
        </w:r>
        <w:r w:rsidR="00EA61B9">
          <w:rPr>
            <w:noProof/>
          </w:rPr>
          <w:t>47</w:t>
        </w:r>
      </w:ins>
      <w:ins w:id="3583" w:author="Jose Eduardo VIU" w:date="2023-04-07T11:51:00Z">
        <w:r w:rsidR="00246E4B">
          <w:fldChar w:fldCharType="end"/>
        </w:r>
      </w:ins>
      <w:ins w:id="3584" w:author="Jose Eduardo VIU" w:date="2023-04-07T11:50:00Z">
        <w:r w:rsidR="00246E4B">
          <w:t>.</w:t>
        </w:r>
      </w:ins>
    </w:p>
    <w:p w14:paraId="5AE18700" w14:textId="77777777" w:rsidR="00246E4B" w:rsidRDefault="00246E4B">
      <w:pPr>
        <w:keepNext/>
        <w:jc w:val="center"/>
        <w:rPr>
          <w:ins w:id="3585" w:author="Jose Eduardo VIU" w:date="2023-04-07T11:51:00Z"/>
        </w:rPr>
        <w:pPrChange w:id="3586" w:author="Jose Eduardo VIU" w:date="2023-04-07T11:51:00Z">
          <w:pPr/>
        </w:pPrChange>
      </w:pPr>
      <w:ins w:id="3587" w:author="Jose Eduardo VIU" w:date="2023-04-07T11:50:00Z">
        <w:r>
          <w:rPr>
            <w:noProof/>
          </w:rPr>
          <w:drawing>
            <wp:inline distT="0" distB="0" distL="0" distR="0" wp14:anchorId="68B2D23B" wp14:editId="751093F1">
              <wp:extent cx="5391150" cy="2969895"/>
              <wp:effectExtent l="0" t="0" r="0" b="0"/>
              <wp:docPr id="108966082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1150" cy="2969895"/>
                      </a:xfrm>
                      <a:prstGeom prst="rect">
                        <a:avLst/>
                      </a:prstGeom>
                      <a:noFill/>
                      <a:ln>
                        <a:noFill/>
                      </a:ln>
                    </pic:spPr>
                  </pic:pic>
                </a:graphicData>
              </a:graphic>
            </wp:inline>
          </w:drawing>
        </w:r>
      </w:ins>
    </w:p>
    <w:p w14:paraId="4948BF4E" w14:textId="02F5C55A" w:rsidR="00246E4B" w:rsidRPr="00A26CD7" w:rsidRDefault="00246E4B">
      <w:pPr>
        <w:pStyle w:val="Descripcin"/>
        <w:rPr>
          <w:ins w:id="3588" w:author="Jose Eduardo VIU" w:date="2023-04-02T20:05:00Z"/>
        </w:rPr>
        <w:pPrChange w:id="3589" w:author="Jose Eduardo VIU" w:date="2023-04-07T11:51:00Z">
          <w:pPr/>
        </w:pPrChange>
      </w:pPr>
      <w:bookmarkStart w:id="3590" w:name="_Ref131760691"/>
      <w:bookmarkStart w:id="3591" w:name="_Toc131874637"/>
      <w:ins w:id="3592" w:author="Jose Eduardo VIU" w:date="2023-04-07T11:51:00Z">
        <w:r>
          <w:t xml:space="preserve">Ilustración </w:t>
        </w:r>
        <w:r>
          <w:fldChar w:fldCharType="begin"/>
        </w:r>
        <w:r>
          <w:instrText xml:space="preserve"> SEQ Ilustración \* ARABIC </w:instrText>
        </w:r>
      </w:ins>
      <w:r>
        <w:fldChar w:fldCharType="separate"/>
      </w:r>
      <w:ins w:id="3593" w:author="Jose Eduardo VIU" w:date="2023-04-08T19:27:00Z">
        <w:r w:rsidR="00EA61B9">
          <w:rPr>
            <w:noProof/>
          </w:rPr>
          <w:t>47</w:t>
        </w:r>
      </w:ins>
      <w:ins w:id="3594" w:author="Jose Eduardo VIU" w:date="2023-04-07T11:51:00Z">
        <w:r>
          <w:fldChar w:fldCharType="end"/>
        </w:r>
        <w:bookmarkEnd w:id="3590"/>
        <w:r>
          <w:t>. Resultados de modelo AutoML. Elaboración propia.</w:t>
        </w:r>
      </w:ins>
      <w:bookmarkEnd w:id="3591"/>
    </w:p>
    <w:p w14:paraId="50056F02" w14:textId="26B1037A" w:rsidR="00A3108D" w:rsidRDefault="00246E4B" w:rsidP="00A3108D">
      <w:pPr>
        <w:rPr>
          <w:ins w:id="3595" w:author="Jose Eduardo VIU" w:date="2023-04-07T11:52:00Z"/>
        </w:rPr>
      </w:pPr>
      <w:ins w:id="3596" w:author="Jose Eduardo VIU" w:date="2023-04-07T11:51:00Z">
        <w:r>
          <w:t xml:space="preserve">Como se puede apreciar en la </w:t>
        </w:r>
        <w:r>
          <w:fldChar w:fldCharType="begin"/>
        </w:r>
        <w:r>
          <w:instrText xml:space="preserve"> REF _Ref131760691 \h </w:instrText>
        </w:r>
      </w:ins>
      <w:r>
        <w:fldChar w:fldCharType="separate"/>
      </w:r>
      <w:ins w:id="3597" w:author="Jose Eduardo VIU" w:date="2023-04-08T19:27:00Z">
        <w:r w:rsidR="00EA61B9">
          <w:t xml:space="preserve">Ilustración </w:t>
        </w:r>
        <w:r w:rsidR="00EA61B9">
          <w:rPr>
            <w:noProof/>
          </w:rPr>
          <w:t>47</w:t>
        </w:r>
      </w:ins>
      <w:ins w:id="3598" w:author="Jose Eduardo VIU" w:date="2023-04-07T11:51:00Z">
        <w:r>
          <w:fldChar w:fldCharType="end"/>
        </w:r>
        <w:r>
          <w:t xml:space="preserve">, los valores de las métricas son peores que nuestro mejor modelo, </w:t>
        </w:r>
      </w:ins>
      <w:ins w:id="3599" w:author="Jose Eduardo VIU" w:date="2023-04-07T11:52:00Z">
        <w:r>
          <w:t>por lo que seguiremos utilizando el mejor obtenido hasta ahora.</w:t>
        </w:r>
      </w:ins>
    </w:p>
    <w:p w14:paraId="0252144E" w14:textId="4CAC243E" w:rsidR="00024FAF" w:rsidRDefault="00024FAF" w:rsidP="00A3108D">
      <w:pPr>
        <w:rPr>
          <w:ins w:id="3600" w:author="Jose Eduardo VIU" w:date="2023-04-08T17:45:00Z"/>
        </w:rPr>
      </w:pPr>
      <w:ins w:id="3601" w:author="Jose Eduardo VIU" w:date="2023-04-07T11:52:00Z">
        <w:r>
          <w:t>La ventaja de utilizar AutoML es que es muy sencillo, pues se encarga automáticamente de generar el modelo de intentar optimiz</w:t>
        </w:r>
      </w:ins>
      <w:ins w:id="3602" w:author="Jose Eduardo VIU" w:date="2023-04-07T11:53:00Z">
        <w:r>
          <w:t>arlo, de generar las métricas, en ranking de importancia de las variables, etc. La principal desventaja es que tiene un coste asociado</w:t>
        </w:r>
      </w:ins>
      <w:ins w:id="3603" w:author="Jose Eduardo VIU" w:date="2023-04-08T17:43:00Z">
        <w:r w:rsidR="00B64D19">
          <w:t>,</w:t>
        </w:r>
      </w:ins>
      <w:ins w:id="3604" w:author="Jose Eduardo VIU" w:date="2023-04-07T11:53:00Z">
        <w:r>
          <w:t xml:space="preserve"> y termina siendo un modelo de caja negra</w:t>
        </w:r>
      </w:ins>
      <w:ins w:id="3605" w:author="Jose Eduardo VIU" w:date="2023-04-07T11:54:00Z">
        <w:r>
          <w:t xml:space="preserve"> en el que no sabemos exactamente que se esconde bajo el mismo</w:t>
        </w:r>
      </w:ins>
      <w:ins w:id="3606" w:author="Jose Eduardo VIU" w:date="2023-04-08T17:44:00Z">
        <w:r w:rsidR="00B64D19">
          <w:t>, siendo más difícil interpretar los resultados. Además otros métodos más “artesanos” pueden llevarnos a aprender más sobre los datos en el propio pr</w:t>
        </w:r>
      </w:ins>
      <w:ins w:id="3607" w:author="Jose Eduardo VIU" w:date="2023-04-08T17:45:00Z">
        <w:r w:rsidR="00B64D19">
          <w:t>oceso de preparado de los datos, ajuste de los parámetros, etc.</w:t>
        </w:r>
      </w:ins>
    </w:p>
    <w:p w14:paraId="02F73811" w14:textId="77777777" w:rsidR="00B64D19" w:rsidRDefault="00B64D19" w:rsidP="00A3108D">
      <w:pPr>
        <w:rPr>
          <w:ins w:id="3608" w:author="Jose Eduardo VIU" w:date="2023-04-07T11:55:00Z"/>
        </w:rPr>
      </w:pPr>
    </w:p>
    <w:p w14:paraId="16577D29" w14:textId="3F3C202D" w:rsidR="006F6C59" w:rsidRDefault="006F6C59" w:rsidP="00A3108D">
      <w:pPr>
        <w:rPr>
          <w:ins w:id="3609" w:author="Jose Eduardo VIU" w:date="2023-04-07T11:55:00Z"/>
        </w:rPr>
      </w:pPr>
    </w:p>
    <w:p w14:paraId="3C3D2317" w14:textId="77777777" w:rsidR="00EA61B9" w:rsidRPr="00EA61B9" w:rsidRDefault="00EA61B9" w:rsidP="00EA61B9">
      <w:pPr>
        <w:pStyle w:val="Prrafodelista"/>
        <w:keepNext/>
        <w:keepLines/>
        <w:numPr>
          <w:ilvl w:val="1"/>
          <w:numId w:val="12"/>
        </w:numPr>
        <w:spacing w:before="240" w:after="240"/>
        <w:contextualSpacing w:val="0"/>
        <w:outlineLvl w:val="1"/>
        <w:rPr>
          <w:ins w:id="3610" w:author="Jose Eduardo VIU" w:date="2023-04-08T19:31:00Z"/>
          <w:rStyle w:val="Ttulo2Car"/>
          <w:vanish/>
        </w:rPr>
      </w:pPr>
      <w:bookmarkStart w:id="3611" w:name="_Toc131874754"/>
      <w:bookmarkStart w:id="3612" w:name="_Toc131874797"/>
      <w:bookmarkEnd w:id="3611"/>
      <w:bookmarkEnd w:id="3612"/>
    </w:p>
    <w:p w14:paraId="653F5C6E" w14:textId="77777777" w:rsidR="00EA61B9" w:rsidRPr="00EA61B9" w:rsidRDefault="00EA61B9" w:rsidP="00EA61B9">
      <w:pPr>
        <w:pStyle w:val="Prrafodelista"/>
        <w:keepNext/>
        <w:keepLines/>
        <w:numPr>
          <w:ilvl w:val="1"/>
          <w:numId w:val="12"/>
        </w:numPr>
        <w:spacing w:before="240" w:after="240"/>
        <w:contextualSpacing w:val="0"/>
        <w:outlineLvl w:val="1"/>
        <w:rPr>
          <w:ins w:id="3613" w:author="Jose Eduardo VIU" w:date="2023-04-08T19:31:00Z"/>
          <w:rStyle w:val="Ttulo2Car"/>
          <w:vanish/>
        </w:rPr>
      </w:pPr>
      <w:bookmarkStart w:id="3614" w:name="_Toc131874755"/>
      <w:bookmarkStart w:id="3615" w:name="_Toc131874798"/>
      <w:bookmarkEnd w:id="3614"/>
      <w:bookmarkEnd w:id="3615"/>
    </w:p>
    <w:p w14:paraId="3E7209B7" w14:textId="77777777" w:rsidR="00EA61B9" w:rsidRPr="00EA61B9" w:rsidRDefault="00EA61B9" w:rsidP="00EA61B9">
      <w:pPr>
        <w:pStyle w:val="Prrafodelista"/>
        <w:keepNext/>
        <w:keepLines/>
        <w:numPr>
          <w:ilvl w:val="1"/>
          <w:numId w:val="12"/>
        </w:numPr>
        <w:spacing w:before="240" w:after="240"/>
        <w:contextualSpacing w:val="0"/>
        <w:outlineLvl w:val="1"/>
        <w:rPr>
          <w:ins w:id="3616" w:author="Jose Eduardo VIU" w:date="2023-04-08T19:31:00Z"/>
          <w:rStyle w:val="Ttulo2Car"/>
          <w:vanish/>
        </w:rPr>
      </w:pPr>
      <w:bookmarkStart w:id="3617" w:name="_Toc131874756"/>
      <w:bookmarkStart w:id="3618" w:name="_Toc131874799"/>
      <w:bookmarkEnd w:id="3617"/>
      <w:bookmarkEnd w:id="3618"/>
    </w:p>
    <w:p w14:paraId="45FE1AE4" w14:textId="4AC9E564" w:rsidR="00604DFE" w:rsidRDefault="007D0869" w:rsidP="00EA61B9">
      <w:pPr>
        <w:pStyle w:val="Ttulo2"/>
        <w:numPr>
          <w:ilvl w:val="1"/>
          <w:numId w:val="12"/>
        </w:numPr>
        <w:rPr>
          <w:ins w:id="3619" w:author="Jose Eduardo VIU" w:date="2023-04-07T11:57:00Z"/>
        </w:rPr>
        <w:pPrChange w:id="3620" w:author="Jose Eduardo VIU" w:date="2023-04-08T19:31:00Z">
          <w:pPr/>
        </w:pPrChange>
      </w:pPr>
      <w:bookmarkStart w:id="3621" w:name="_Toc131874800"/>
      <w:ins w:id="3622" w:author="Jose Eduardo VIU" w:date="2023-04-08T18:35:00Z">
        <w:r w:rsidRPr="007D0869">
          <w:rPr>
            <w:rStyle w:val="Ttulo2Car"/>
            <w:rPrChange w:id="3623" w:author="Jose Eduardo VIU" w:date="2023-04-08T18:35:00Z">
              <w:rPr/>
            </w:rPrChange>
          </w:rPr>
          <w:t>Resultados</w:t>
        </w:r>
        <w:r>
          <w:t xml:space="preserve"> - </w:t>
        </w:r>
      </w:ins>
      <w:ins w:id="3624" w:author="Jose Eduardo VIU" w:date="2023-04-07T11:57:00Z">
        <w:r w:rsidR="00604DFE">
          <w:t>Evaluación modelo final</w:t>
        </w:r>
        <w:bookmarkEnd w:id="3621"/>
      </w:ins>
    </w:p>
    <w:p w14:paraId="08691695" w14:textId="2C33E67C" w:rsidR="00994EB4" w:rsidRDefault="00994EB4" w:rsidP="00604DFE">
      <w:pPr>
        <w:rPr>
          <w:ins w:id="3625" w:author="Jose Eduardo VIU" w:date="2023-04-07T12:03:00Z"/>
        </w:rPr>
      </w:pPr>
      <w:ins w:id="3626" w:author="Jose Eduardo VIU" w:date="2023-04-07T12:00:00Z">
        <w:r>
          <w:t>A Lo largo del proyecto se han evaluado 6 familias de modelos, y se ha optimizado los hiperparámetros de los mismos para obtener los resultados más ajustad</w:t>
        </w:r>
      </w:ins>
      <w:ins w:id="3627" w:author="Jose Eduardo VIU" w:date="2023-04-07T12:01:00Z">
        <w:r>
          <w:t>os posibles a nuestros datos del proyecto. Finalmente se han obtenido los mejores resultados para el modelo LightGBM. En est</w:t>
        </w:r>
      </w:ins>
      <w:ins w:id="3628" w:author="Jose Eduardo VIU" w:date="2023-04-07T12:02:00Z">
        <w:r>
          <w:t>e</w:t>
        </w:r>
      </w:ins>
      <w:ins w:id="3629" w:author="Jose Eduardo VIU" w:date="2023-04-07T12:01:00Z">
        <w:r>
          <w:t xml:space="preserve"> apartado compararemos los datos obtenidos con este modelo con los que</w:t>
        </w:r>
      </w:ins>
      <w:ins w:id="3630" w:author="Jose Eduardo VIU" w:date="2023-04-07T12:02:00Z">
        <w:r>
          <w:t xml:space="preserve"> se partían como anterior estimación de estos valores, viendo si realmente se </w:t>
        </w:r>
      </w:ins>
      <w:ins w:id="3631" w:author="Jose Eduardo VIU" w:date="2023-04-07T12:03:00Z">
        <w:r>
          <w:t xml:space="preserve">ha conseguido </w:t>
        </w:r>
      </w:ins>
      <w:ins w:id="3632" w:author="Jose Eduardo VIU" w:date="2023-04-08T17:45:00Z">
        <w:r w:rsidR="00B64D19">
          <w:t xml:space="preserve">alguna </w:t>
        </w:r>
      </w:ins>
      <w:ins w:id="3633" w:author="Jose Eduardo VIU" w:date="2023-04-07T12:03:00Z">
        <w:r>
          <w:t>mejora</w:t>
        </w:r>
      </w:ins>
      <w:ins w:id="3634" w:author="Jose Eduardo VIU" w:date="2023-04-08T17:46:00Z">
        <w:r w:rsidR="00B64D19">
          <w:t xml:space="preserve"> significativa</w:t>
        </w:r>
      </w:ins>
      <w:ins w:id="3635" w:author="Jose Eduardo VIU" w:date="2023-04-07T12:03:00Z">
        <w:r>
          <w:t xml:space="preserve"> en el valor de la estimación según los criterios de negocio marcados.</w:t>
        </w:r>
      </w:ins>
    </w:p>
    <w:p w14:paraId="7D05F4AA" w14:textId="77777777" w:rsidR="00994EB4" w:rsidRDefault="00994EB4" w:rsidP="00604DFE">
      <w:pPr>
        <w:rPr>
          <w:ins w:id="3636" w:author="Jose Eduardo VIU" w:date="2023-04-07T12:00:00Z"/>
        </w:rPr>
      </w:pPr>
    </w:p>
    <w:p w14:paraId="405A6522" w14:textId="10041A13" w:rsidR="00604DFE" w:rsidRPr="000E6A9E" w:rsidRDefault="00604DFE" w:rsidP="00604DFE">
      <w:pPr>
        <w:rPr>
          <w:ins w:id="3637" w:author="Jose Eduardo VIU" w:date="2023-04-07T11:57:00Z"/>
          <w:b/>
          <w:bCs/>
          <w:rPrChange w:id="3638" w:author="Jose Eduardo VIU" w:date="2023-04-07T12:25:00Z">
            <w:rPr>
              <w:ins w:id="3639" w:author="Jose Eduardo VIU" w:date="2023-04-07T11:57:00Z"/>
            </w:rPr>
          </w:rPrChange>
        </w:rPr>
      </w:pPr>
      <w:ins w:id="3640" w:author="Jose Eduardo VIU" w:date="2023-04-07T11:57:00Z">
        <w:r w:rsidRPr="000E6A9E">
          <w:rPr>
            <w:b/>
            <w:bCs/>
            <w:rPrChange w:id="3641" w:author="Jose Eduardo VIU" w:date="2023-04-07T12:25:00Z">
              <w:rPr/>
            </w:rPrChange>
          </w:rPr>
          <w:t>Evaluación de Resultados</w:t>
        </w:r>
      </w:ins>
    </w:p>
    <w:p w14:paraId="79278162" w14:textId="78B3282D" w:rsidR="000E6A9E" w:rsidRDefault="000E6A9E" w:rsidP="00604DFE">
      <w:pPr>
        <w:rPr>
          <w:ins w:id="3642" w:author="Jose Eduardo VIU" w:date="2023-04-07T12:30:00Z"/>
        </w:rPr>
      </w:pPr>
      <w:ins w:id="3643" w:author="Jose Eduardo VIU" w:date="2023-04-07T12:26:00Z">
        <w:r>
          <w:t>El anterior modelo de estimación del valor de la Ganancia Media Diaria usado por la empresa era tan sencillo como aplicar a cada c</w:t>
        </w:r>
      </w:ins>
      <w:ins w:id="3644" w:author="Jose Eduardo VIU" w:date="2023-04-07T12:27:00Z">
        <w:r>
          <w:t xml:space="preserve">ontrato el valor medio de GMD obtenido para los contratos finalizados en los dos años anteriores para </w:t>
        </w:r>
      </w:ins>
      <w:ins w:id="3645" w:author="Jose Eduardo VIU" w:date="2023-04-08T17:46:00Z">
        <w:r w:rsidR="00B64D19">
          <w:t>los contratos de</w:t>
        </w:r>
      </w:ins>
      <w:ins w:id="3646" w:author="Jose Eduardo VIU" w:date="2023-04-07T12:27:00Z">
        <w:r>
          <w:t xml:space="preserve"> misma raza de animales</w:t>
        </w:r>
      </w:ins>
      <w:ins w:id="3647" w:author="Jose Eduardo VIU" w:date="2023-04-08T17:46:00Z">
        <w:r w:rsidR="00B64D19">
          <w:t xml:space="preserve"> que el estimado</w:t>
        </w:r>
      </w:ins>
      <w:ins w:id="3648" w:author="Jose Eduardo VIU" w:date="2023-04-07T12:27:00Z">
        <w:r>
          <w:t>.</w:t>
        </w:r>
      </w:ins>
      <w:ins w:id="3649" w:author="Jose Eduardo VIU" w:date="2023-04-07T12:28:00Z">
        <w:r>
          <w:t xml:space="preserve"> Esta forma de </w:t>
        </w:r>
      </w:ins>
      <w:ins w:id="3650" w:author="Jose Eduardo VIU" w:date="2023-04-08T17:47:00Z">
        <w:r w:rsidR="006679A0">
          <w:t>asignar</w:t>
        </w:r>
      </w:ins>
      <w:ins w:id="3651" w:author="Jose Eduardo VIU" w:date="2023-04-07T12:28:00Z">
        <w:r>
          <w:t xml:space="preserve"> los valores se ha adaptado a un modelo comparable con los anteriores para poder ver si realmente </w:t>
        </w:r>
      </w:ins>
      <w:ins w:id="3652" w:author="Jose Eduardo VIU" w:date="2023-04-07T12:29:00Z">
        <w:r>
          <w:t xml:space="preserve">hemos conseguido mejorar con la aplicación de las técnicas utilizadas. El detalle de la implementación está disponible en el </w:t>
        </w:r>
      </w:ins>
      <w:ins w:id="3653" w:author="Jose Eduardo VIU" w:date="2023-04-07T12:30:00Z">
        <w:r>
          <w:t>apéndice</w:t>
        </w:r>
      </w:ins>
      <w:ins w:id="3654" w:author="Jose Eduardo VIU" w:date="2023-04-07T12:29:00Z">
        <w:r>
          <w:t xml:space="preserve"> </w:t>
        </w:r>
        <w:r>
          <w:fldChar w:fldCharType="begin"/>
        </w:r>
        <w:r>
          <w:instrText xml:space="preserve"> REF _Ref131763014 \h </w:instrText>
        </w:r>
      </w:ins>
      <w:r>
        <w:fldChar w:fldCharType="separate"/>
      </w:r>
      <w:ins w:id="3655" w:author="Jose Eduardo VIU" w:date="2023-04-08T19:27:00Z">
        <w:r w:rsidR="00EA61B9">
          <w:t>Estimador anterior GMD de la Empresa</w:t>
        </w:r>
      </w:ins>
      <w:ins w:id="3656" w:author="Jose Eduardo VIU" w:date="2023-04-07T12:29:00Z">
        <w:r>
          <w:fldChar w:fldCharType="end"/>
        </w:r>
      </w:ins>
      <w:ins w:id="3657" w:author="Jose Eduardo VIU" w:date="2023-04-07T12:30:00Z">
        <w:r>
          <w:t xml:space="preserve">. </w:t>
        </w:r>
      </w:ins>
      <w:ins w:id="3658" w:author="Jose Eduardo VIU" w:date="2023-04-07T12:54:00Z">
        <w:r w:rsidR="00F96535">
          <w:t>El modelo que implementa la anterior</w:t>
        </w:r>
      </w:ins>
      <w:ins w:id="3659" w:author="Jose Eduardo VIU" w:date="2023-04-07T12:55:00Z">
        <w:r w:rsidR="00F96535">
          <w:t xml:space="preserve"> estimación se puede resumir en el gráfico mostrado en la</w:t>
        </w:r>
      </w:ins>
      <w:ins w:id="3660" w:author="Jose Eduardo VIU" w:date="2023-04-07T12:30:00Z">
        <w:r>
          <w:t xml:space="preserve"> </w:t>
        </w:r>
      </w:ins>
      <w:ins w:id="3661" w:author="Jose Eduardo VIU" w:date="2023-04-07T12:32:00Z">
        <w:r>
          <w:fldChar w:fldCharType="begin"/>
        </w:r>
        <w:r>
          <w:instrText xml:space="preserve"> REF _Ref131763136 \h </w:instrText>
        </w:r>
      </w:ins>
      <w:r>
        <w:fldChar w:fldCharType="separate"/>
      </w:r>
      <w:ins w:id="3662" w:author="Jose Eduardo VIU" w:date="2023-04-08T19:27:00Z">
        <w:r w:rsidR="00EA61B9">
          <w:t xml:space="preserve">Ilustración </w:t>
        </w:r>
        <w:r w:rsidR="00EA61B9">
          <w:rPr>
            <w:noProof/>
          </w:rPr>
          <w:t>48</w:t>
        </w:r>
      </w:ins>
      <w:ins w:id="3663" w:author="Jose Eduardo VIU" w:date="2023-04-07T12:32:00Z">
        <w:r>
          <w:fldChar w:fldCharType="end"/>
        </w:r>
      </w:ins>
      <w:ins w:id="3664" w:author="Jose Eduardo VIU" w:date="2023-04-07T12:30:00Z">
        <w:r>
          <w:t>.</w:t>
        </w:r>
      </w:ins>
    </w:p>
    <w:p w14:paraId="7D91D5DA" w14:textId="77777777" w:rsidR="000E6A9E" w:rsidRDefault="000E6A9E">
      <w:pPr>
        <w:keepNext/>
        <w:jc w:val="center"/>
        <w:rPr>
          <w:ins w:id="3665" w:author="Jose Eduardo VIU" w:date="2023-04-07T12:31:00Z"/>
        </w:rPr>
        <w:pPrChange w:id="3666" w:author="Jose Eduardo VIU" w:date="2023-04-07T12:31:00Z">
          <w:pPr>
            <w:jc w:val="center"/>
          </w:pPr>
        </w:pPrChange>
      </w:pPr>
      <w:ins w:id="3667" w:author="Jose Eduardo VIU" w:date="2023-04-07T12:30:00Z">
        <w:r>
          <w:rPr>
            <w:noProof/>
          </w:rPr>
          <w:drawing>
            <wp:inline distT="0" distB="0" distL="0" distR="0" wp14:anchorId="6F05F5A6" wp14:editId="554D748B">
              <wp:extent cx="3272400" cy="2574000"/>
              <wp:effectExtent l="0" t="0" r="0" b="0"/>
              <wp:docPr id="913316218" name="Imagen 4"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16218" name="Imagen 4" descr="Gráfico, Gráfico de barras, Histograma&#10;&#10;Descripción generada automáticament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72400" cy="2574000"/>
                      </a:xfrm>
                      <a:prstGeom prst="rect">
                        <a:avLst/>
                      </a:prstGeom>
                      <a:noFill/>
                      <a:ln>
                        <a:noFill/>
                      </a:ln>
                    </pic:spPr>
                  </pic:pic>
                </a:graphicData>
              </a:graphic>
            </wp:inline>
          </w:drawing>
        </w:r>
      </w:ins>
    </w:p>
    <w:p w14:paraId="723D8AEA" w14:textId="3D7324A4" w:rsidR="000E6A9E" w:rsidRDefault="000E6A9E">
      <w:pPr>
        <w:pStyle w:val="Descripcin"/>
        <w:rPr>
          <w:ins w:id="3668" w:author="Jose Eduardo VIU" w:date="2023-04-07T12:26:00Z"/>
        </w:rPr>
        <w:pPrChange w:id="3669" w:author="Jose Eduardo VIU" w:date="2023-04-07T12:31:00Z">
          <w:pPr/>
        </w:pPrChange>
      </w:pPr>
      <w:bookmarkStart w:id="3670" w:name="_Ref131763136"/>
      <w:bookmarkStart w:id="3671" w:name="_Toc131874638"/>
      <w:ins w:id="3672" w:author="Jose Eduardo VIU" w:date="2023-04-07T12:31:00Z">
        <w:r>
          <w:t xml:space="preserve">Ilustración </w:t>
        </w:r>
        <w:r>
          <w:fldChar w:fldCharType="begin"/>
        </w:r>
        <w:r>
          <w:instrText xml:space="preserve"> SEQ Ilustración \* ARABIC </w:instrText>
        </w:r>
      </w:ins>
      <w:r>
        <w:fldChar w:fldCharType="separate"/>
      </w:r>
      <w:ins w:id="3673" w:author="Jose Eduardo VIU" w:date="2023-04-08T19:27:00Z">
        <w:r w:rsidR="00EA61B9">
          <w:rPr>
            <w:noProof/>
          </w:rPr>
          <w:t>48</w:t>
        </w:r>
      </w:ins>
      <w:ins w:id="3674" w:author="Jose Eduardo VIU" w:date="2023-04-07T12:31:00Z">
        <w:r>
          <w:fldChar w:fldCharType="end"/>
        </w:r>
        <w:bookmarkEnd w:id="3670"/>
        <w:r>
          <w:t>. Valores estimados GMD según estimación inicial. Elaboración propia.</w:t>
        </w:r>
      </w:ins>
      <w:bookmarkEnd w:id="3671"/>
    </w:p>
    <w:p w14:paraId="09D719B8" w14:textId="081E0376" w:rsidR="00BE06A4" w:rsidRDefault="000E6A9E" w:rsidP="00604DFE">
      <w:pPr>
        <w:rPr>
          <w:ins w:id="3675" w:author="Jose Eduardo VIU" w:date="2023-04-07T12:33:00Z"/>
        </w:rPr>
      </w:pPr>
      <w:ins w:id="3676" w:author="Jose Eduardo VIU" w:date="2023-04-07T12:32:00Z">
        <w:r>
          <w:t>Al modelo inicial le hemos aplicado la</w:t>
        </w:r>
      </w:ins>
      <w:ins w:id="3677" w:author="Jose Eduardo VIU" w:date="2023-04-07T12:39:00Z">
        <w:r w:rsidR="00BE06A4">
          <w:t>s mismas</w:t>
        </w:r>
      </w:ins>
      <w:ins w:id="3678" w:author="Jose Eduardo VIU" w:date="2023-04-07T12:32:00Z">
        <w:r>
          <w:t xml:space="preserve"> medida</w:t>
        </w:r>
      </w:ins>
      <w:ins w:id="3679" w:author="Jose Eduardo VIU" w:date="2023-04-07T12:39:00Z">
        <w:r w:rsidR="00BE06A4">
          <w:t>s</w:t>
        </w:r>
      </w:ins>
      <w:ins w:id="3680" w:author="Jose Eduardo VIU" w:date="2023-04-07T12:32:00Z">
        <w:r>
          <w:t xml:space="preserve"> de los estimadores ya usados </w:t>
        </w:r>
      </w:ins>
      <w:ins w:id="3681" w:author="Jose Eduardo VIU" w:date="2023-04-07T12:33:00Z">
        <w:r>
          <w:t>con los modelos anteriores</w:t>
        </w:r>
      </w:ins>
      <w:ins w:id="3682" w:author="Jose Eduardo VIU" w:date="2023-04-07T12:55:00Z">
        <w:r w:rsidR="00F96535">
          <w:t>, para poder comparar directamente con es</w:t>
        </w:r>
      </w:ins>
      <w:ins w:id="3683" w:author="Jose Eduardo VIU" w:date="2023-04-07T12:56:00Z">
        <w:r w:rsidR="00F96535">
          <w:t>os modelos y hacernos una idea clara a la vista de los datos del grado de mejora obtenido</w:t>
        </w:r>
      </w:ins>
      <w:ins w:id="3684" w:author="Jose Eduardo VIU" w:date="2023-04-07T12:33:00Z">
        <w:r>
          <w:t xml:space="preserve">. En la </w:t>
        </w:r>
      </w:ins>
      <w:ins w:id="3685" w:author="Jose Eduardo VIU" w:date="2023-04-07T12:39:00Z">
        <w:r w:rsidR="00BE06A4">
          <w:fldChar w:fldCharType="begin"/>
        </w:r>
        <w:r w:rsidR="00BE06A4">
          <w:instrText xml:space="preserve"> REF _Ref131763560 \h </w:instrText>
        </w:r>
      </w:ins>
      <w:r w:rsidR="00BE06A4">
        <w:fldChar w:fldCharType="separate"/>
      </w:r>
      <w:ins w:id="3686" w:author="Jose Eduardo VIU" w:date="2023-04-08T19:27:00Z">
        <w:r w:rsidR="00EA61B9">
          <w:t xml:space="preserve">Tabla </w:t>
        </w:r>
        <w:r w:rsidR="00EA61B9">
          <w:rPr>
            <w:noProof/>
          </w:rPr>
          <w:t>11</w:t>
        </w:r>
      </w:ins>
      <w:ins w:id="3687" w:author="Jose Eduardo VIU" w:date="2023-04-07T12:39:00Z">
        <w:r w:rsidR="00BE06A4">
          <w:fldChar w:fldCharType="end"/>
        </w:r>
        <w:r w:rsidR="00BE06A4">
          <w:t xml:space="preserve"> </w:t>
        </w:r>
      </w:ins>
      <w:ins w:id="3688" w:author="Jose Eduardo VIU" w:date="2023-04-07T12:33:00Z">
        <w:r>
          <w:t>se muestra la comparativa de los valores obtenidos entre el mejor modelo (LightGBM) y el anteriormente usado por la empresa.</w:t>
        </w:r>
      </w:ins>
      <w:ins w:id="3689" w:author="Jose Eduardo VIU" w:date="2023-04-07T12:49:00Z">
        <w:r w:rsidR="00543E3D">
          <w:t xml:space="preserve"> </w:t>
        </w:r>
      </w:ins>
      <w:ins w:id="3690" w:author="Jose Eduardo VIU" w:date="2023-04-07T12:56:00Z">
        <w:r w:rsidR="00F96535">
          <w:t>De igual forma e</w:t>
        </w:r>
      </w:ins>
      <w:ins w:id="3691" w:author="Jose Eduardo VIU" w:date="2023-04-07T12:49:00Z">
        <w:r w:rsidR="00543E3D">
          <w:t xml:space="preserve">n la </w:t>
        </w:r>
        <w:r w:rsidR="00543E3D">
          <w:fldChar w:fldCharType="begin"/>
        </w:r>
        <w:r w:rsidR="00543E3D">
          <w:instrText xml:space="preserve"> REF _Ref131764191 \h </w:instrText>
        </w:r>
      </w:ins>
      <w:r w:rsidR="00543E3D">
        <w:fldChar w:fldCharType="separate"/>
      </w:r>
      <w:ins w:id="3692" w:author="Jose Eduardo VIU" w:date="2023-04-08T19:27:00Z">
        <w:r w:rsidR="00EA61B9">
          <w:t xml:space="preserve">Ilustración </w:t>
        </w:r>
        <w:r w:rsidR="00EA61B9">
          <w:rPr>
            <w:noProof/>
          </w:rPr>
          <w:lastRenderedPageBreak/>
          <w:t>49</w:t>
        </w:r>
      </w:ins>
      <w:ins w:id="3693" w:author="Jose Eduardo VIU" w:date="2023-04-07T12:49:00Z">
        <w:r w:rsidR="00543E3D">
          <w:fldChar w:fldCharType="end"/>
        </w:r>
        <w:r w:rsidR="00543E3D">
          <w:t xml:space="preserve"> se compara el gráfico de las desviaciones de los valores predichos según el modelo inicial y el mejor modelo obte</w:t>
        </w:r>
      </w:ins>
      <w:ins w:id="3694" w:author="Jose Eduardo VIU" w:date="2023-04-07T12:50:00Z">
        <w:r w:rsidR="00543E3D">
          <w:t>nido en este proyecto.</w:t>
        </w:r>
      </w:ins>
      <w:ins w:id="3695" w:author="Jose Eduardo VIU" w:date="2023-04-07T12:57:00Z">
        <w:r w:rsidR="00F96535">
          <w:t xml:space="preserve"> Pudiendo apreciarse en ambos el grado de la mejora obtenida.</w:t>
        </w:r>
      </w:ins>
    </w:p>
    <w:p w14:paraId="3B337858" w14:textId="5D8F277D" w:rsidR="00BE06A4" w:rsidRDefault="00BE06A4">
      <w:pPr>
        <w:pStyle w:val="Descripcin"/>
        <w:keepNext/>
        <w:rPr>
          <w:ins w:id="3696" w:author="Jose Eduardo VIU" w:date="2023-04-07T12:38:00Z"/>
        </w:rPr>
        <w:pPrChange w:id="3697" w:author="Jose Eduardo VIU" w:date="2023-04-07T12:38:00Z">
          <w:pPr/>
        </w:pPrChange>
      </w:pPr>
      <w:bookmarkStart w:id="3698" w:name="_Ref131763560"/>
      <w:bookmarkStart w:id="3699" w:name="_Toc131874590"/>
      <w:ins w:id="3700" w:author="Jose Eduardo VIU" w:date="2023-04-07T12:38:00Z">
        <w:r>
          <w:t xml:space="preserve">Tabla </w:t>
        </w:r>
        <w:r>
          <w:fldChar w:fldCharType="begin"/>
        </w:r>
        <w:r>
          <w:instrText xml:space="preserve"> SEQ Tabla \* ARABIC </w:instrText>
        </w:r>
      </w:ins>
      <w:r>
        <w:fldChar w:fldCharType="separate"/>
      </w:r>
      <w:ins w:id="3701" w:author="Jose Eduardo VIU" w:date="2023-04-08T19:27:00Z">
        <w:r w:rsidR="00EA61B9">
          <w:rPr>
            <w:noProof/>
          </w:rPr>
          <w:t>11</w:t>
        </w:r>
      </w:ins>
      <w:ins w:id="3702" w:author="Jose Eduardo VIU" w:date="2023-04-07T12:38:00Z">
        <w:r>
          <w:fldChar w:fldCharType="end"/>
        </w:r>
        <w:bookmarkEnd w:id="3698"/>
        <w:r>
          <w:t>. Comparar estimadores de mejor modelo y anterior. Elaboración propia.</w:t>
        </w:r>
        <w:bookmarkEnd w:id="3699"/>
      </w:ins>
    </w:p>
    <w:tbl>
      <w:tblPr>
        <w:tblW w:w="7564" w:type="dxa"/>
        <w:jc w:val="center"/>
        <w:tblCellMar>
          <w:left w:w="70" w:type="dxa"/>
          <w:right w:w="70" w:type="dxa"/>
        </w:tblCellMar>
        <w:tblLook w:val="04A0" w:firstRow="1" w:lastRow="0" w:firstColumn="1" w:lastColumn="0" w:noHBand="0" w:noVBand="1"/>
        <w:tblPrChange w:id="3703" w:author="Jose Eduardo VIU" w:date="2023-04-07T12:37:00Z">
          <w:tblPr>
            <w:tblW w:w="7771" w:type="dxa"/>
            <w:tblInd w:w="75" w:type="dxa"/>
            <w:tblCellMar>
              <w:left w:w="70" w:type="dxa"/>
              <w:right w:w="70" w:type="dxa"/>
            </w:tblCellMar>
            <w:tblLook w:val="04A0" w:firstRow="1" w:lastRow="0" w:firstColumn="1" w:lastColumn="0" w:noHBand="0" w:noVBand="1"/>
          </w:tblPr>
        </w:tblPrChange>
      </w:tblPr>
      <w:tblGrid>
        <w:gridCol w:w="745"/>
        <w:gridCol w:w="2954"/>
        <w:gridCol w:w="1320"/>
        <w:gridCol w:w="1320"/>
        <w:gridCol w:w="1211"/>
        <w:gridCol w:w="14"/>
        <w:tblGridChange w:id="3704">
          <w:tblGrid>
            <w:gridCol w:w="688"/>
            <w:gridCol w:w="158"/>
            <w:gridCol w:w="3347"/>
            <w:gridCol w:w="1498"/>
            <w:gridCol w:w="1498"/>
            <w:gridCol w:w="582"/>
            <w:gridCol w:w="792"/>
          </w:tblGrid>
        </w:tblGridChange>
      </w:tblGrid>
      <w:tr w:rsidR="00BE06A4" w:rsidRPr="00BE06A4" w14:paraId="1A61E2C2" w14:textId="77777777" w:rsidTr="00BE06A4">
        <w:trPr>
          <w:trHeight w:val="313"/>
          <w:jc w:val="center"/>
          <w:ins w:id="3705" w:author="Jose Eduardo VIU" w:date="2023-04-07T12:37:00Z"/>
          <w:trPrChange w:id="3706" w:author="Jose Eduardo VIU" w:date="2023-04-07T12:37:00Z">
            <w:trPr>
              <w:gridAfter w:val="0"/>
              <w:trHeight w:val="313"/>
            </w:trPr>
          </w:trPrChange>
        </w:trPr>
        <w:tc>
          <w:tcPr>
            <w:tcW w:w="7564" w:type="dxa"/>
            <w:gridSpan w:val="6"/>
            <w:tcBorders>
              <w:top w:val="single" w:sz="4" w:space="0" w:color="auto"/>
              <w:left w:val="single" w:sz="4" w:space="0" w:color="auto"/>
              <w:bottom w:val="single" w:sz="4" w:space="0" w:color="auto"/>
              <w:right w:val="single" w:sz="4" w:space="0" w:color="auto"/>
            </w:tcBorders>
            <w:shd w:val="clear" w:color="000000" w:fill="A6A6A6"/>
            <w:noWrap/>
            <w:vAlign w:val="bottom"/>
            <w:hideMark/>
            <w:tcPrChange w:id="3707" w:author="Jose Eduardo VIU" w:date="2023-04-07T12:37:00Z">
              <w:tcPr>
                <w:tcW w:w="7771" w:type="dxa"/>
                <w:gridSpan w:val="6"/>
                <w:tcBorders>
                  <w:top w:val="single" w:sz="4" w:space="0" w:color="auto"/>
                  <w:left w:val="single" w:sz="4" w:space="0" w:color="auto"/>
                  <w:bottom w:val="single" w:sz="4" w:space="0" w:color="auto"/>
                  <w:right w:val="single" w:sz="4" w:space="0" w:color="auto"/>
                </w:tcBorders>
                <w:shd w:val="clear" w:color="000000" w:fill="A6A6A6"/>
                <w:noWrap/>
                <w:vAlign w:val="bottom"/>
                <w:hideMark/>
              </w:tcPr>
            </w:tcPrChange>
          </w:tcPr>
          <w:p w14:paraId="67BEB63B" w14:textId="77777777" w:rsidR="00BE06A4" w:rsidRPr="00BE06A4" w:rsidRDefault="00BE06A4" w:rsidP="00BE06A4">
            <w:pPr>
              <w:suppressAutoHyphens w:val="0"/>
              <w:spacing w:after="0" w:line="240" w:lineRule="auto"/>
              <w:jc w:val="center"/>
              <w:rPr>
                <w:ins w:id="3708" w:author="Jose Eduardo VIU" w:date="2023-04-07T12:37:00Z"/>
                <w:rFonts w:ascii="Calibri" w:eastAsia="Times New Roman" w:hAnsi="Calibri" w:cs="Calibri"/>
                <w:b/>
                <w:bCs/>
                <w:sz w:val="28"/>
                <w:szCs w:val="28"/>
                <w:lang w:eastAsia="es-ES"/>
              </w:rPr>
            </w:pPr>
            <w:ins w:id="3709" w:author="Jose Eduardo VIU" w:date="2023-04-07T12:37:00Z">
              <w:r w:rsidRPr="00BE06A4">
                <w:rPr>
                  <w:rFonts w:ascii="Calibri" w:eastAsia="Times New Roman" w:hAnsi="Calibri" w:cs="Calibri"/>
                  <w:b/>
                  <w:bCs/>
                  <w:sz w:val="28"/>
                  <w:szCs w:val="28"/>
                  <w:lang w:eastAsia="es-ES"/>
                </w:rPr>
                <w:t>Estimadores para Test</w:t>
              </w:r>
            </w:ins>
          </w:p>
        </w:tc>
      </w:tr>
      <w:tr w:rsidR="00BE06A4" w:rsidRPr="00BE06A4" w14:paraId="303A4E3E" w14:textId="77777777" w:rsidTr="00BE06A4">
        <w:tblPrEx>
          <w:tblPrExChange w:id="3710" w:author="Jose Eduardo VIU" w:date="2023-04-07T12:37:00Z">
            <w:tblPrEx>
              <w:tblW w:w="8566" w:type="dxa"/>
            </w:tblPrEx>
          </w:tblPrExChange>
        </w:tblPrEx>
        <w:trPr>
          <w:gridAfter w:val="1"/>
          <w:wAfter w:w="14" w:type="dxa"/>
          <w:trHeight w:val="250"/>
          <w:jc w:val="center"/>
          <w:ins w:id="3711" w:author="Jose Eduardo VIU" w:date="2023-04-07T12:37:00Z"/>
          <w:trPrChange w:id="3712" w:author="Jose Eduardo VIU" w:date="2023-04-07T12:37:00Z">
            <w:trPr>
              <w:wAfter w:w="3" w:type="dxa"/>
              <w:trHeight w:val="268"/>
            </w:trPr>
          </w:trPrChange>
        </w:trPr>
        <w:tc>
          <w:tcPr>
            <w:tcW w:w="745" w:type="dxa"/>
            <w:tcBorders>
              <w:top w:val="nil"/>
              <w:left w:val="single" w:sz="4" w:space="0" w:color="auto"/>
              <w:bottom w:val="single" w:sz="4" w:space="0" w:color="auto"/>
              <w:right w:val="single" w:sz="4" w:space="0" w:color="auto"/>
            </w:tcBorders>
            <w:shd w:val="clear" w:color="000000" w:fill="A6A6A6"/>
            <w:noWrap/>
            <w:vAlign w:val="bottom"/>
            <w:hideMark/>
            <w:tcPrChange w:id="3713" w:author="Jose Eduardo VIU" w:date="2023-04-07T12:37:00Z">
              <w:tcPr>
                <w:tcW w:w="688" w:type="dxa"/>
                <w:tcBorders>
                  <w:top w:val="nil"/>
                  <w:left w:val="single" w:sz="4" w:space="0" w:color="auto"/>
                  <w:bottom w:val="single" w:sz="4" w:space="0" w:color="auto"/>
                  <w:right w:val="single" w:sz="4" w:space="0" w:color="auto"/>
                </w:tcBorders>
                <w:shd w:val="clear" w:color="000000" w:fill="A6A6A6"/>
                <w:noWrap/>
                <w:vAlign w:val="bottom"/>
                <w:hideMark/>
              </w:tcPr>
            </w:tcPrChange>
          </w:tcPr>
          <w:p w14:paraId="3844E07A" w14:textId="77777777" w:rsidR="00BE06A4" w:rsidRPr="00BE06A4" w:rsidRDefault="00BE06A4" w:rsidP="00BE06A4">
            <w:pPr>
              <w:suppressAutoHyphens w:val="0"/>
              <w:spacing w:after="0" w:line="240" w:lineRule="auto"/>
              <w:jc w:val="left"/>
              <w:rPr>
                <w:ins w:id="3714" w:author="Jose Eduardo VIU" w:date="2023-04-07T12:37:00Z"/>
                <w:rFonts w:ascii="Calibri" w:eastAsia="Times New Roman" w:hAnsi="Calibri" w:cs="Calibri"/>
                <w:b/>
                <w:bCs/>
                <w:lang w:eastAsia="es-ES"/>
              </w:rPr>
            </w:pPr>
            <w:ins w:id="3715" w:author="Jose Eduardo VIU" w:date="2023-04-07T12:37:00Z">
              <w:r w:rsidRPr="00BE06A4">
                <w:rPr>
                  <w:rFonts w:ascii="Calibri" w:eastAsia="Times New Roman" w:hAnsi="Calibri" w:cs="Calibri"/>
                  <w:b/>
                  <w:bCs/>
                  <w:lang w:eastAsia="es-ES"/>
                </w:rPr>
                <w:t>Metr.</w:t>
              </w:r>
            </w:ins>
          </w:p>
        </w:tc>
        <w:tc>
          <w:tcPr>
            <w:tcW w:w="2954" w:type="dxa"/>
            <w:tcBorders>
              <w:top w:val="nil"/>
              <w:left w:val="nil"/>
              <w:bottom w:val="single" w:sz="4" w:space="0" w:color="auto"/>
              <w:right w:val="single" w:sz="4" w:space="0" w:color="auto"/>
            </w:tcBorders>
            <w:shd w:val="clear" w:color="000000" w:fill="A6A6A6"/>
            <w:noWrap/>
            <w:vAlign w:val="bottom"/>
            <w:hideMark/>
            <w:tcPrChange w:id="3716" w:author="Jose Eduardo VIU" w:date="2023-04-07T12:37:00Z">
              <w:tcPr>
                <w:tcW w:w="3505" w:type="dxa"/>
                <w:gridSpan w:val="2"/>
                <w:tcBorders>
                  <w:top w:val="nil"/>
                  <w:left w:val="nil"/>
                  <w:bottom w:val="single" w:sz="4" w:space="0" w:color="auto"/>
                  <w:right w:val="single" w:sz="4" w:space="0" w:color="auto"/>
                </w:tcBorders>
                <w:shd w:val="clear" w:color="000000" w:fill="A6A6A6"/>
                <w:noWrap/>
                <w:vAlign w:val="bottom"/>
                <w:hideMark/>
              </w:tcPr>
            </w:tcPrChange>
          </w:tcPr>
          <w:p w14:paraId="45648468" w14:textId="77777777" w:rsidR="00BE06A4" w:rsidRPr="00BE06A4" w:rsidRDefault="00BE06A4" w:rsidP="00BE06A4">
            <w:pPr>
              <w:suppressAutoHyphens w:val="0"/>
              <w:spacing w:after="0" w:line="240" w:lineRule="auto"/>
              <w:jc w:val="left"/>
              <w:rPr>
                <w:ins w:id="3717" w:author="Jose Eduardo VIU" w:date="2023-04-07T12:37:00Z"/>
                <w:rFonts w:ascii="Calibri" w:eastAsia="Times New Roman" w:hAnsi="Calibri" w:cs="Calibri"/>
                <w:b/>
                <w:bCs/>
                <w:lang w:eastAsia="es-ES"/>
              </w:rPr>
            </w:pPr>
            <w:ins w:id="3718" w:author="Jose Eduardo VIU" w:date="2023-04-07T12:37:00Z">
              <w:r w:rsidRPr="00BE06A4">
                <w:rPr>
                  <w:rFonts w:ascii="Calibri" w:eastAsia="Times New Roman" w:hAnsi="Calibri" w:cs="Calibri"/>
                  <w:b/>
                  <w:bCs/>
                  <w:lang w:eastAsia="es-ES"/>
                </w:rPr>
                <w:t>Descripción</w:t>
              </w:r>
            </w:ins>
          </w:p>
        </w:tc>
        <w:tc>
          <w:tcPr>
            <w:tcW w:w="1320" w:type="dxa"/>
            <w:tcBorders>
              <w:top w:val="nil"/>
              <w:left w:val="nil"/>
              <w:bottom w:val="single" w:sz="4" w:space="0" w:color="auto"/>
              <w:right w:val="single" w:sz="4" w:space="0" w:color="auto"/>
            </w:tcBorders>
            <w:shd w:val="clear" w:color="000000" w:fill="A6A6A6"/>
            <w:noWrap/>
            <w:vAlign w:val="bottom"/>
            <w:hideMark/>
            <w:tcPrChange w:id="3719" w:author="Jose Eduardo VIU" w:date="2023-04-07T12:37:00Z">
              <w:tcPr>
                <w:tcW w:w="1498" w:type="dxa"/>
                <w:tcBorders>
                  <w:top w:val="nil"/>
                  <w:left w:val="nil"/>
                  <w:bottom w:val="single" w:sz="4" w:space="0" w:color="auto"/>
                  <w:right w:val="single" w:sz="4" w:space="0" w:color="auto"/>
                </w:tcBorders>
                <w:shd w:val="clear" w:color="000000" w:fill="A6A6A6"/>
                <w:noWrap/>
                <w:vAlign w:val="bottom"/>
                <w:hideMark/>
              </w:tcPr>
            </w:tcPrChange>
          </w:tcPr>
          <w:p w14:paraId="3C386CB0" w14:textId="145E1983" w:rsidR="00BE06A4" w:rsidRPr="00BE06A4" w:rsidRDefault="00543E3D" w:rsidP="00BE06A4">
            <w:pPr>
              <w:suppressAutoHyphens w:val="0"/>
              <w:spacing w:after="0" w:line="240" w:lineRule="auto"/>
              <w:jc w:val="center"/>
              <w:rPr>
                <w:ins w:id="3720" w:author="Jose Eduardo VIU" w:date="2023-04-07T12:37:00Z"/>
                <w:rFonts w:ascii="Calibri" w:eastAsia="Times New Roman" w:hAnsi="Calibri" w:cs="Calibri"/>
                <w:b/>
                <w:bCs/>
                <w:lang w:eastAsia="es-ES"/>
              </w:rPr>
            </w:pPr>
            <w:ins w:id="3721" w:author="Jose Eduardo VIU" w:date="2023-04-07T12:50:00Z">
              <w:r>
                <w:rPr>
                  <w:rFonts w:ascii="Calibri" w:eastAsia="Times New Roman" w:hAnsi="Calibri" w:cs="Calibri"/>
                  <w:b/>
                  <w:bCs/>
                  <w:lang w:eastAsia="es-ES"/>
                </w:rPr>
                <w:t>Inicial</w:t>
              </w:r>
            </w:ins>
          </w:p>
        </w:tc>
        <w:tc>
          <w:tcPr>
            <w:tcW w:w="1320" w:type="dxa"/>
            <w:tcBorders>
              <w:top w:val="nil"/>
              <w:left w:val="nil"/>
              <w:bottom w:val="single" w:sz="4" w:space="0" w:color="auto"/>
              <w:right w:val="single" w:sz="4" w:space="0" w:color="auto"/>
            </w:tcBorders>
            <w:shd w:val="clear" w:color="000000" w:fill="A6A6A6"/>
            <w:noWrap/>
            <w:vAlign w:val="bottom"/>
            <w:hideMark/>
            <w:tcPrChange w:id="3722" w:author="Jose Eduardo VIU" w:date="2023-04-07T12:37:00Z">
              <w:tcPr>
                <w:tcW w:w="1498" w:type="dxa"/>
                <w:tcBorders>
                  <w:top w:val="nil"/>
                  <w:left w:val="nil"/>
                  <w:bottom w:val="single" w:sz="4" w:space="0" w:color="auto"/>
                  <w:right w:val="single" w:sz="4" w:space="0" w:color="auto"/>
                </w:tcBorders>
                <w:shd w:val="clear" w:color="000000" w:fill="A6A6A6"/>
                <w:noWrap/>
                <w:vAlign w:val="bottom"/>
                <w:hideMark/>
              </w:tcPr>
            </w:tcPrChange>
          </w:tcPr>
          <w:p w14:paraId="5BAE6CC9" w14:textId="77777777" w:rsidR="00BE06A4" w:rsidRPr="00BE06A4" w:rsidRDefault="00BE06A4" w:rsidP="00BE06A4">
            <w:pPr>
              <w:suppressAutoHyphens w:val="0"/>
              <w:spacing w:after="0" w:line="240" w:lineRule="auto"/>
              <w:jc w:val="center"/>
              <w:rPr>
                <w:ins w:id="3723" w:author="Jose Eduardo VIU" w:date="2023-04-07T12:37:00Z"/>
                <w:rFonts w:ascii="Calibri" w:eastAsia="Times New Roman" w:hAnsi="Calibri" w:cs="Calibri"/>
                <w:b/>
                <w:bCs/>
                <w:lang w:eastAsia="es-ES"/>
              </w:rPr>
            </w:pPr>
            <w:ins w:id="3724" w:author="Jose Eduardo VIU" w:date="2023-04-07T12:37:00Z">
              <w:r w:rsidRPr="00BE06A4">
                <w:rPr>
                  <w:rFonts w:ascii="Calibri" w:eastAsia="Times New Roman" w:hAnsi="Calibri" w:cs="Calibri"/>
                  <w:b/>
                  <w:bCs/>
                  <w:lang w:eastAsia="es-ES"/>
                </w:rPr>
                <w:t>LightGBM</w:t>
              </w:r>
            </w:ins>
          </w:p>
        </w:tc>
        <w:tc>
          <w:tcPr>
            <w:tcW w:w="1211" w:type="dxa"/>
            <w:tcBorders>
              <w:top w:val="nil"/>
              <w:left w:val="nil"/>
              <w:bottom w:val="single" w:sz="4" w:space="0" w:color="auto"/>
              <w:right w:val="single" w:sz="4" w:space="0" w:color="auto"/>
            </w:tcBorders>
            <w:shd w:val="clear" w:color="000000" w:fill="A6A6A6"/>
            <w:noWrap/>
            <w:vAlign w:val="bottom"/>
            <w:hideMark/>
            <w:tcPrChange w:id="3725" w:author="Jose Eduardo VIU" w:date="2023-04-07T12:37:00Z">
              <w:tcPr>
                <w:tcW w:w="1374" w:type="dxa"/>
                <w:gridSpan w:val="2"/>
                <w:tcBorders>
                  <w:top w:val="nil"/>
                  <w:left w:val="nil"/>
                  <w:bottom w:val="single" w:sz="4" w:space="0" w:color="auto"/>
                  <w:right w:val="single" w:sz="4" w:space="0" w:color="auto"/>
                </w:tcBorders>
                <w:shd w:val="clear" w:color="000000" w:fill="A6A6A6"/>
                <w:noWrap/>
                <w:vAlign w:val="bottom"/>
                <w:hideMark/>
              </w:tcPr>
            </w:tcPrChange>
          </w:tcPr>
          <w:p w14:paraId="4D90347C" w14:textId="77777777" w:rsidR="00BE06A4" w:rsidRPr="00BE06A4" w:rsidRDefault="00BE06A4" w:rsidP="00BE06A4">
            <w:pPr>
              <w:suppressAutoHyphens w:val="0"/>
              <w:spacing w:after="0" w:line="240" w:lineRule="auto"/>
              <w:jc w:val="center"/>
              <w:rPr>
                <w:ins w:id="3726" w:author="Jose Eduardo VIU" w:date="2023-04-07T12:37:00Z"/>
                <w:rFonts w:ascii="Calibri" w:eastAsia="Times New Roman" w:hAnsi="Calibri" w:cs="Calibri"/>
                <w:b/>
                <w:bCs/>
                <w:lang w:eastAsia="es-ES"/>
              </w:rPr>
            </w:pPr>
            <w:ins w:id="3727" w:author="Jose Eduardo VIU" w:date="2023-04-07T12:37:00Z">
              <w:r w:rsidRPr="00BE06A4">
                <w:rPr>
                  <w:rFonts w:ascii="Calibri" w:eastAsia="Times New Roman" w:hAnsi="Calibri" w:cs="Calibri"/>
                  <w:b/>
                  <w:bCs/>
                  <w:lang w:eastAsia="es-ES"/>
                </w:rPr>
                <w:t>Mejora</w:t>
              </w:r>
            </w:ins>
          </w:p>
        </w:tc>
      </w:tr>
      <w:tr w:rsidR="00BE06A4" w:rsidRPr="00BE06A4" w14:paraId="69C61260" w14:textId="77777777" w:rsidTr="00BE06A4">
        <w:tblPrEx>
          <w:tblPrExChange w:id="3728" w:author="Jose Eduardo VIU" w:date="2023-04-07T12:37:00Z">
            <w:tblPrEx>
              <w:tblW w:w="8566" w:type="dxa"/>
            </w:tblPrEx>
          </w:tblPrExChange>
        </w:tblPrEx>
        <w:trPr>
          <w:gridAfter w:val="1"/>
          <w:wAfter w:w="14" w:type="dxa"/>
          <w:trHeight w:val="250"/>
          <w:jc w:val="center"/>
          <w:ins w:id="3729" w:author="Jose Eduardo VIU" w:date="2023-04-07T12:37:00Z"/>
          <w:trPrChange w:id="3730" w:author="Jose Eduardo VIU" w:date="2023-04-07T12:37:00Z">
            <w:trPr>
              <w:wAfter w:w="3" w:type="dxa"/>
              <w:trHeight w:val="268"/>
            </w:trPr>
          </w:trPrChange>
        </w:trPr>
        <w:tc>
          <w:tcPr>
            <w:tcW w:w="745" w:type="dxa"/>
            <w:tcBorders>
              <w:top w:val="nil"/>
              <w:left w:val="single" w:sz="4" w:space="0" w:color="auto"/>
              <w:bottom w:val="single" w:sz="4" w:space="0" w:color="auto"/>
              <w:right w:val="single" w:sz="4" w:space="0" w:color="auto"/>
            </w:tcBorders>
            <w:shd w:val="clear" w:color="auto" w:fill="auto"/>
            <w:noWrap/>
            <w:vAlign w:val="bottom"/>
            <w:hideMark/>
            <w:tcPrChange w:id="3731" w:author="Jose Eduardo VIU" w:date="2023-04-07T12:37:00Z">
              <w:tcPr>
                <w:tcW w:w="846" w:type="dxa"/>
                <w:gridSpan w:val="2"/>
                <w:tcBorders>
                  <w:top w:val="nil"/>
                  <w:left w:val="single" w:sz="4" w:space="0" w:color="auto"/>
                  <w:bottom w:val="single" w:sz="4" w:space="0" w:color="auto"/>
                  <w:right w:val="single" w:sz="4" w:space="0" w:color="auto"/>
                </w:tcBorders>
                <w:shd w:val="clear" w:color="auto" w:fill="auto"/>
                <w:noWrap/>
                <w:vAlign w:val="bottom"/>
                <w:hideMark/>
              </w:tcPr>
            </w:tcPrChange>
          </w:tcPr>
          <w:p w14:paraId="47D86828" w14:textId="77777777" w:rsidR="00BE06A4" w:rsidRPr="00BE06A4" w:rsidRDefault="00BE06A4" w:rsidP="00BE06A4">
            <w:pPr>
              <w:suppressAutoHyphens w:val="0"/>
              <w:spacing w:after="0" w:line="240" w:lineRule="auto"/>
              <w:jc w:val="left"/>
              <w:rPr>
                <w:ins w:id="3732" w:author="Jose Eduardo VIU" w:date="2023-04-07T12:37:00Z"/>
                <w:rFonts w:ascii="Calibri" w:eastAsia="Times New Roman" w:hAnsi="Calibri" w:cs="Calibri"/>
                <w:color w:val="000000"/>
                <w:lang w:eastAsia="es-ES"/>
              </w:rPr>
            </w:pPr>
            <w:ins w:id="3733" w:author="Jose Eduardo VIU" w:date="2023-04-07T12:37:00Z">
              <w:r w:rsidRPr="00BE06A4">
                <w:rPr>
                  <w:rFonts w:ascii="Calibri" w:eastAsia="Times New Roman" w:hAnsi="Calibri" w:cs="Calibri"/>
                  <w:color w:val="000000"/>
                  <w:lang w:eastAsia="es-ES"/>
                </w:rPr>
                <w:t>R^2</w:t>
              </w:r>
            </w:ins>
          </w:p>
        </w:tc>
        <w:tc>
          <w:tcPr>
            <w:tcW w:w="2954" w:type="dxa"/>
            <w:tcBorders>
              <w:top w:val="nil"/>
              <w:left w:val="nil"/>
              <w:bottom w:val="single" w:sz="4" w:space="0" w:color="auto"/>
              <w:right w:val="single" w:sz="4" w:space="0" w:color="auto"/>
            </w:tcBorders>
            <w:shd w:val="clear" w:color="auto" w:fill="auto"/>
            <w:noWrap/>
            <w:vAlign w:val="bottom"/>
            <w:hideMark/>
            <w:tcPrChange w:id="3734" w:author="Jose Eduardo VIU" w:date="2023-04-07T12:37:00Z">
              <w:tcPr>
                <w:tcW w:w="3347" w:type="dxa"/>
                <w:tcBorders>
                  <w:top w:val="nil"/>
                  <w:left w:val="nil"/>
                  <w:bottom w:val="single" w:sz="4" w:space="0" w:color="auto"/>
                  <w:right w:val="single" w:sz="4" w:space="0" w:color="auto"/>
                </w:tcBorders>
                <w:shd w:val="clear" w:color="auto" w:fill="auto"/>
                <w:noWrap/>
                <w:vAlign w:val="bottom"/>
                <w:hideMark/>
              </w:tcPr>
            </w:tcPrChange>
          </w:tcPr>
          <w:p w14:paraId="542092E2" w14:textId="77777777" w:rsidR="00BE06A4" w:rsidRPr="00BE06A4" w:rsidRDefault="00BE06A4" w:rsidP="00BE06A4">
            <w:pPr>
              <w:suppressAutoHyphens w:val="0"/>
              <w:spacing w:after="0" w:line="240" w:lineRule="auto"/>
              <w:jc w:val="left"/>
              <w:rPr>
                <w:ins w:id="3735" w:author="Jose Eduardo VIU" w:date="2023-04-07T12:37:00Z"/>
                <w:rFonts w:ascii="Calibri" w:eastAsia="Times New Roman" w:hAnsi="Calibri" w:cs="Calibri"/>
                <w:color w:val="000000"/>
                <w:lang w:eastAsia="es-ES"/>
              </w:rPr>
            </w:pPr>
            <w:ins w:id="3736" w:author="Jose Eduardo VIU" w:date="2023-04-07T12:37:00Z">
              <w:r w:rsidRPr="00BE06A4">
                <w:rPr>
                  <w:rFonts w:ascii="Calibri" w:eastAsia="Times New Roman" w:hAnsi="Calibri" w:cs="Calibri"/>
                  <w:color w:val="000000"/>
                  <w:lang w:eastAsia="es-ES"/>
                </w:rPr>
                <w:t>Coeficiente de Determinación</w:t>
              </w:r>
            </w:ins>
          </w:p>
        </w:tc>
        <w:tc>
          <w:tcPr>
            <w:tcW w:w="1320" w:type="dxa"/>
            <w:tcBorders>
              <w:top w:val="nil"/>
              <w:left w:val="nil"/>
              <w:bottom w:val="single" w:sz="4" w:space="0" w:color="auto"/>
              <w:right w:val="single" w:sz="4" w:space="0" w:color="auto"/>
            </w:tcBorders>
            <w:shd w:val="clear" w:color="auto" w:fill="auto"/>
            <w:noWrap/>
            <w:vAlign w:val="bottom"/>
            <w:hideMark/>
            <w:tcPrChange w:id="3737"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00AFC577" w14:textId="77777777" w:rsidR="00BE06A4" w:rsidRPr="00BE06A4" w:rsidRDefault="00BE06A4" w:rsidP="00BE06A4">
            <w:pPr>
              <w:suppressAutoHyphens w:val="0"/>
              <w:spacing w:after="0" w:line="240" w:lineRule="auto"/>
              <w:jc w:val="left"/>
              <w:rPr>
                <w:ins w:id="3738" w:author="Jose Eduardo VIU" w:date="2023-04-07T12:37:00Z"/>
                <w:rFonts w:ascii="Calibri" w:eastAsia="Times New Roman" w:hAnsi="Calibri" w:cs="Calibri"/>
                <w:color w:val="000000"/>
                <w:lang w:eastAsia="es-ES"/>
              </w:rPr>
            </w:pPr>
            <w:ins w:id="3739" w:author="Jose Eduardo VIU" w:date="2023-04-07T12:37:00Z">
              <w:r w:rsidRPr="00BE06A4">
                <w:rPr>
                  <w:rFonts w:ascii="Calibri" w:eastAsia="Times New Roman" w:hAnsi="Calibri" w:cs="Calibri"/>
                  <w:color w:val="000000"/>
                  <w:lang w:eastAsia="es-ES"/>
                </w:rPr>
                <w:t xml:space="preserve">           0,5286 </w:t>
              </w:r>
            </w:ins>
          </w:p>
        </w:tc>
        <w:tc>
          <w:tcPr>
            <w:tcW w:w="1320" w:type="dxa"/>
            <w:tcBorders>
              <w:top w:val="nil"/>
              <w:left w:val="nil"/>
              <w:bottom w:val="single" w:sz="4" w:space="0" w:color="auto"/>
              <w:right w:val="single" w:sz="4" w:space="0" w:color="auto"/>
            </w:tcBorders>
            <w:shd w:val="clear" w:color="auto" w:fill="auto"/>
            <w:noWrap/>
            <w:vAlign w:val="bottom"/>
            <w:hideMark/>
            <w:tcPrChange w:id="3740"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72372624" w14:textId="77777777" w:rsidR="00BE06A4" w:rsidRPr="00BE06A4" w:rsidRDefault="00BE06A4" w:rsidP="00BE06A4">
            <w:pPr>
              <w:suppressAutoHyphens w:val="0"/>
              <w:spacing w:after="0" w:line="240" w:lineRule="auto"/>
              <w:jc w:val="left"/>
              <w:rPr>
                <w:ins w:id="3741" w:author="Jose Eduardo VIU" w:date="2023-04-07T12:37:00Z"/>
                <w:rFonts w:ascii="Calibri" w:eastAsia="Times New Roman" w:hAnsi="Calibri" w:cs="Calibri"/>
                <w:color w:val="000000"/>
                <w:lang w:eastAsia="es-ES"/>
              </w:rPr>
            </w:pPr>
            <w:ins w:id="3742" w:author="Jose Eduardo VIU" w:date="2023-04-07T12:37:00Z">
              <w:r w:rsidRPr="00BE06A4">
                <w:rPr>
                  <w:rFonts w:ascii="Calibri" w:eastAsia="Times New Roman" w:hAnsi="Calibri" w:cs="Calibri"/>
                  <w:color w:val="000000"/>
                  <w:lang w:eastAsia="es-ES"/>
                </w:rPr>
                <w:t xml:space="preserve">           0,8507 </w:t>
              </w:r>
            </w:ins>
          </w:p>
        </w:tc>
        <w:tc>
          <w:tcPr>
            <w:tcW w:w="1211" w:type="dxa"/>
            <w:tcBorders>
              <w:top w:val="nil"/>
              <w:left w:val="nil"/>
              <w:bottom w:val="single" w:sz="4" w:space="0" w:color="auto"/>
              <w:right w:val="single" w:sz="4" w:space="0" w:color="auto"/>
            </w:tcBorders>
            <w:shd w:val="clear" w:color="auto" w:fill="auto"/>
            <w:noWrap/>
            <w:vAlign w:val="bottom"/>
            <w:hideMark/>
            <w:tcPrChange w:id="3743" w:author="Jose Eduardo VIU" w:date="2023-04-07T12:37:00Z">
              <w:tcPr>
                <w:tcW w:w="1374" w:type="dxa"/>
                <w:gridSpan w:val="2"/>
                <w:tcBorders>
                  <w:top w:val="nil"/>
                  <w:left w:val="nil"/>
                  <w:bottom w:val="single" w:sz="4" w:space="0" w:color="auto"/>
                  <w:right w:val="single" w:sz="4" w:space="0" w:color="auto"/>
                </w:tcBorders>
                <w:shd w:val="clear" w:color="auto" w:fill="auto"/>
                <w:noWrap/>
                <w:vAlign w:val="bottom"/>
                <w:hideMark/>
              </w:tcPr>
            </w:tcPrChange>
          </w:tcPr>
          <w:p w14:paraId="48BF30F5" w14:textId="77777777" w:rsidR="00BE06A4" w:rsidRPr="00BE06A4" w:rsidRDefault="00BE06A4" w:rsidP="00BE06A4">
            <w:pPr>
              <w:suppressAutoHyphens w:val="0"/>
              <w:spacing w:after="0" w:line="240" w:lineRule="auto"/>
              <w:jc w:val="left"/>
              <w:rPr>
                <w:ins w:id="3744" w:author="Jose Eduardo VIU" w:date="2023-04-07T12:37:00Z"/>
                <w:rFonts w:ascii="Calibri" w:eastAsia="Times New Roman" w:hAnsi="Calibri" w:cs="Calibri"/>
                <w:color w:val="000000"/>
                <w:lang w:eastAsia="es-ES"/>
              </w:rPr>
            </w:pPr>
            <w:ins w:id="3745" w:author="Jose Eduardo VIU" w:date="2023-04-07T12:37:00Z">
              <w:r w:rsidRPr="00BE06A4">
                <w:rPr>
                  <w:rFonts w:ascii="Calibri" w:eastAsia="Times New Roman" w:hAnsi="Calibri" w:cs="Calibri"/>
                  <w:color w:val="000000"/>
                  <w:lang w:eastAsia="es-ES"/>
                </w:rPr>
                <w:t xml:space="preserve">         0,3220   </w:t>
              </w:r>
            </w:ins>
          </w:p>
        </w:tc>
      </w:tr>
      <w:tr w:rsidR="00BE06A4" w:rsidRPr="00BE06A4" w14:paraId="755A5180" w14:textId="77777777" w:rsidTr="00BE06A4">
        <w:tblPrEx>
          <w:tblPrExChange w:id="3746" w:author="Jose Eduardo VIU" w:date="2023-04-07T12:37:00Z">
            <w:tblPrEx>
              <w:tblW w:w="8566" w:type="dxa"/>
            </w:tblPrEx>
          </w:tblPrExChange>
        </w:tblPrEx>
        <w:trPr>
          <w:gridAfter w:val="1"/>
          <w:wAfter w:w="14" w:type="dxa"/>
          <w:trHeight w:val="250"/>
          <w:jc w:val="center"/>
          <w:ins w:id="3747" w:author="Jose Eduardo VIU" w:date="2023-04-07T12:37:00Z"/>
          <w:trPrChange w:id="3748" w:author="Jose Eduardo VIU" w:date="2023-04-07T12:37:00Z">
            <w:trPr>
              <w:wAfter w:w="3" w:type="dxa"/>
              <w:trHeight w:val="268"/>
            </w:trPr>
          </w:trPrChange>
        </w:trPr>
        <w:tc>
          <w:tcPr>
            <w:tcW w:w="745" w:type="dxa"/>
            <w:tcBorders>
              <w:top w:val="nil"/>
              <w:left w:val="single" w:sz="4" w:space="0" w:color="auto"/>
              <w:bottom w:val="single" w:sz="4" w:space="0" w:color="auto"/>
              <w:right w:val="single" w:sz="4" w:space="0" w:color="auto"/>
            </w:tcBorders>
            <w:shd w:val="clear" w:color="auto" w:fill="auto"/>
            <w:noWrap/>
            <w:vAlign w:val="bottom"/>
            <w:hideMark/>
            <w:tcPrChange w:id="3749" w:author="Jose Eduardo VIU" w:date="2023-04-07T12:37:00Z">
              <w:tcPr>
                <w:tcW w:w="846" w:type="dxa"/>
                <w:gridSpan w:val="2"/>
                <w:tcBorders>
                  <w:top w:val="nil"/>
                  <w:left w:val="single" w:sz="4" w:space="0" w:color="auto"/>
                  <w:bottom w:val="single" w:sz="4" w:space="0" w:color="auto"/>
                  <w:right w:val="single" w:sz="4" w:space="0" w:color="auto"/>
                </w:tcBorders>
                <w:shd w:val="clear" w:color="auto" w:fill="auto"/>
                <w:noWrap/>
                <w:vAlign w:val="bottom"/>
                <w:hideMark/>
              </w:tcPr>
            </w:tcPrChange>
          </w:tcPr>
          <w:p w14:paraId="6EBBD1E0" w14:textId="77777777" w:rsidR="00BE06A4" w:rsidRPr="00BE06A4" w:rsidRDefault="00BE06A4" w:rsidP="00BE06A4">
            <w:pPr>
              <w:suppressAutoHyphens w:val="0"/>
              <w:spacing w:after="0" w:line="240" w:lineRule="auto"/>
              <w:jc w:val="left"/>
              <w:rPr>
                <w:ins w:id="3750" w:author="Jose Eduardo VIU" w:date="2023-04-07T12:37:00Z"/>
                <w:rFonts w:ascii="Calibri" w:eastAsia="Times New Roman" w:hAnsi="Calibri" w:cs="Calibri"/>
                <w:color w:val="000000"/>
                <w:lang w:eastAsia="es-ES"/>
              </w:rPr>
            </w:pPr>
            <w:ins w:id="3751" w:author="Jose Eduardo VIU" w:date="2023-04-07T12:37:00Z">
              <w:r w:rsidRPr="00BE06A4">
                <w:rPr>
                  <w:rFonts w:ascii="Calibri" w:eastAsia="Times New Roman" w:hAnsi="Calibri" w:cs="Calibri"/>
                  <w:color w:val="000000"/>
                  <w:lang w:eastAsia="es-ES"/>
                </w:rPr>
                <w:t>RMSE</w:t>
              </w:r>
            </w:ins>
          </w:p>
        </w:tc>
        <w:tc>
          <w:tcPr>
            <w:tcW w:w="2954" w:type="dxa"/>
            <w:tcBorders>
              <w:top w:val="nil"/>
              <w:left w:val="nil"/>
              <w:bottom w:val="single" w:sz="4" w:space="0" w:color="auto"/>
              <w:right w:val="single" w:sz="4" w:space="0" w:color="auto"/>
            </w:tcBorders>
            <w:shd w:val="clear" w:color="auto" w:fill="auto"/>
            <w:noWrap/>
            <w:vAlign w:val="bottom"/>
            <w:hideMark/>
            <w:tcPrChange w:id="3752" w:author="Jose Eduardo VIU" w:date="2023-04-07T12:37:00Z">
              <w:tcPr>
                <w:tcW w:w="3347" w:type="dxa"/>
                <w:tcBorders>
                  <w:top w:val="nil"/>
                  <w:left w:val="nil"/>
                  <w:bottom w:val="single" w:sz="4" w:space="0" w:color="auto"/>
                  <w:right w:val="single" w:sz="4" w:space="0" w:color="auto"/>
                </w:tcBorders>
                <w:shd w:val="clear" w:color="auto" w:fill="auto"/>
                <w:noWrap/>
                <w:vAlign w:val="bottom"/>
                <w:hideMark/>
              </w:tcPr>
            </w:tcPrChange>
          </w:tcPr>
          <w:p w14:paraId="366F78E2" w14:textId="77777777" w:rsidR="00BE06A4" w:rsidRPr="00BE06A4" w:rsidRDefault="00BE06A4" w:rsidP="00BE06A4">
            <w:pPr>
              <w:suppressAutoHyphens w:val="0"/>
              <w:spacing w:after="0" w:line="240" w:lineRule="auto"/>
              <w:jc w:val="left"/>
              <w:rPr>
                <w:ins w:id="3753" w:author="Jose Eduardo VIU" w:date="2023-04-07T12:37:00Z"/>
                <w:rFonts w:ascii="Calibri" w:eastAsia="Times New Roman" w:hAnsi="Calibri" w:cs="Calibri"/>
                <w:color w:val="000000"/>
                <w:lang w:eastAsia="es-ES"/>
              </w:rPr>
            </w:pPr>
            <w:ins w:id="3754" w:author="Jose Eduardo VIU" w:date="2023-04-07T12:37:00Z">
              <w:r w:rsidRPr="00BE06A4">
                <w:rPr>
                  <w:rFonts w:ascii="Calibri" w:eastAsia="Times New Roman" w:hAnsi="Calibri" w:cs="Calibri"/>
                  <w:color w:val="000000"/>
                  <w:lang w:eastAsia="es-ES"/>
                </w:rPr>
                <w:t>Raíz de error cuadrático medio</w:t>
              </w:r>
            </w:ins>
          </w:p>
        </w:tc>
        <w:tc>
          <w:tcPr>
            <w:tcW w:w="1320" w:type="dxa"/>
            <w:tcBorders>
              <w:top w:val="nil"/>
              <w:left w:val="nil"/>
              <w:bottom w:val="single" w:sz="4" w:space="0" w:color="auto"/>
              <w:right w:val="single" w:sz="4" w:space="0" w:color="auto"/>
            </w:tcBorders>
            <w:shd w:val="clear" w:color="auto" w:fill="auto"/>
            <w:noWrap/>
            <w:vAlign w:val="bottom"/>
            <w:hideMark/>
            <w:tcPrChange w:id="3755"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6D7D4F57" w14:textId="77777777" w:rsidR="00BE06A4" w:rsidRPr="00BE06A4" w:rsidRDefault="00BE06A4" w:rsidP="00BE06A4">
            <w:pPr>
              <w:suppressAutoHyphens w:val="0"/>
              <w:spacing w:after="0" w:line="240" w:lineRule="auto"/>
              <w:jc w:val="left"/>
              <w:rPr>
                <w:ins w:id="3756" w:author="Jose Eduardo VIU" w:date="2023-04-07T12:37:00Z"/>
                <w:rFonts w:ascii="Calibri" w:eastAsia="Times New Roman" w:hAnsi="Calibri" w:cs="Calibri"/>
                <w:color w:val="000000"/>
                <w:lang w:eastAsia="es-ES"/>
              </w:rPr>
            </w:pPr>
            <w:ins w:id="3757" w:author="Jose Eduardo VIU" w:date="2023-04-07T12:37:00Z">
              <w:r w:rsidRPr="00BE06A4">
                <w:rPr>
                  <w:rFonts w:ascii="Calibri" w:eastAsia="Times New Roman" w:hAnsi="Calibri" w:cs="Calibri"/>
                  <w:color w:val="000000"/>
                  <w:lang w:eastAsia="es-ES"/>
                </w:rPr>
                <w:t xml:space="preserve">           0,0034 </w:t>
              </w:r>
            </w:ins>
          </w:p>
        </w:tc>
        <w:tc>
          <w:tcPr>
            <w:tcW w:w="1320" w:type="dxa"/>
            <w:tcBorders>
              <w:top w:val="nil"/>
              <w:left w:val="nil"/>
              <w:bottom w:val="single" w:sz="4" w:space="0" w:color="auto"/>
              <w:right w:val="single" w:sz="4" w:space="0" w:color="auto"/>
            </w:tcBorders>
            <w:shd w:val="clear" w:color="auto" w:fill="auto"/>
            <w:noWrap/>
            <w:vAlign w:val="bottom"/>
            <w:hideMark/>
            <w:tcPrChange w:id="3758"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7B59A341" w14:textId="77777777" w:rsidR="00BE06A4" w:rsidRPr="00BE06A4" w:rsidRDefault="00BE06A4" w:rsidP="00BE06A4">
            <w:pPr>
              <w:suppressAutoHyphens w:val="0"/>
              <w:spacing w:after="0" w:line="240" w:lineRule="auto"/>
              <w:jc w:val="left"/>
              <w:rPr>
                <w:ins w:id="3759" w:author="Jose Eduardo VIU" w:date="2023-04-07T12:37:00Z"/>
                <w:rFonts w:ascii="Calibri" w:eastAsia="Times New Roman" w:hAnsi="Calibri" w:cs="Calibri"/>
                <w:color w:val="000000"/>
                <w:lang w:eastAsia="es-ES"/>
              </w:rPr>
            </w:pPr>
            <w:ins w:id="3760" w:author="Jose Eduardo VIU" w:date="2023-04-07T12:37:00Z">
              <w:r w:rsidRPr="00BE06A4">
                <w:rPr>
                  <w:rFonts w:ascii="Calibri" w:eastAsia="Times New Roman" w:hAnsi="Calibri" w:cs="Calibri"/>
                  <w:color w:val="000000"/>
                  <w:lang w:eastAsia="es-ES"/>
                </w:rPr>
                <w:t xml:space="preserve">           0,0011 </w:t>
              </w:r>
            </w:ins>
          </w:p>
        </w:tc>
        <w:tc>
          <w:tcPr>
            <w:tcW w:w="1211" w:type="dxa"/>
            <w:tcBorders>
              <w:top w:val="nil"/>
              <w:left w:val="nil"/>
              <w:bottom w:val="single" w:sz="4" w:space="0" w:color="auto"/>
              <w:right w:val="single" w:sz="4" w:space="0" w:color="auto"/>
            </w:tcBorders>
            <w:shd w:val="clear" w:color="auto" w:fill="auto"/>
            <w:noWrap/>
            <w:vAlign w:val="bottom"/>
            <w:hideMark/>
            <w:tcPrChange w:id="3761" w:author="Jose Eduardo VIU" w:date="2023-04-07T12:37:00Z">
              <w:tcPr>
                <w:tcW w:w="1374" w:type="dxa"/>
                <w:gridSpan w:val="2"/>
                <w:tcBorders>
                  <w:top w:val="nil"/>
                  <w:left w:val="nil"/>
                  <w:bottom w:val="single" w:sz="4" w:space="0" w:color="auto"/>
                  <w:right w:val="single" w:sz="4" w:space="0" w:color="auto"/>
                </w:tcBorders>
                <w:shd w:val="clear" w:color="auto" w:fill="auto"/>
                <w:noWrap/>
                <w:vAlign w:val="bottom"/>
                <w:hideMark/>
              </w:tcPr>
            </w:tcPrChange>
          </w:tcPr>
          <w:p w14:paraId="38D8EF1F" w14:textId="77777777" w:rsidR="00BE06A4" w:rsidRPr="00BE06A4" w:rsidRDefault="00BE06A4" w:rsidP="00BE06A4">
            <w:pPr>
              <w:suppressAutoHyphens w:val="0"/>
              <w:spacing w:after="0" w:line="240" w:lineRule="auto"/>
              <w:jc w:val="left"/>
              <w:rPr>
                <w:ins w:id="3762" w:author="Jose Eduardo VIU" w:date="2023-04-07T12:37:00Z"/>
                <w:rFonts w:ascii="Calibri" w:eastAsia="Times New Roman" w:hAnsi="Calibri" w:cs="Calibri"/>
                <w:color w:val="000000"/>
                <w:lang w:eastAsia="es-ES"/>
              </w:rPr>
            </w:pPr>
            <w:ins w:id="3763" w:author="Jose Eduardo VIU" w:date="2023-04-07T12:37:00Z">
              <w:r w:rsidRPr="00BE06A4">
                <w:rPr>
                  <w:rFonts w:ascii="Calibri" w:eastAsia="Times New Roman" w:hAnsi="Calibri" w:cs="Calibri"/>
                  <w:color w:val="000000"/>
                  <w:lang w:eastAsia="es-ES"/>
                </w:rPr>
                <w:t xml:space="preserve">         0,0023   </w:t>
              </w:r>
            </w:ins>
          </w:p>
        </w:tc>
      </w:tr>
      <w:tr w:rsidR="00BE06A4" w:rsidRPr="00BE06A4" w14:paraId="75078DF0" w14:textId="77777777" w:rsidTr="00BE06A4">
        <w:tblPrEx>
          <w:tblPrExChange w:id="3764" w:author="Jose Eduardo VIU" w:date="2023-04-07T12:37:00Z">
            <w:tblPrEx>
              <w:tblW w:w="8566" w:type="dxa"/>
            </w:tblPrEx>
          </w:tblPrExChange>
        </w:tblPrEx>
        <w:trPr>
          <w:gridAfter w:val="1"/>
          <w:wAfter w:w="14" w:type="dxa"/>
          <w:trHeight w:val="250"/>
          <w:jc w:val="center"/>
          <w:ins w:id="3765" w:author="Jose Eduardo VIU" w:date="2023-04-07T12:37:00Z"/>
          <w:trPrChange w:id="3766" w:author="Jose Eduardo VIU" w:date="2023-04-07T12:37:00Z">
            <w:trPr>
              <w:wAfter w:w="3" w:type="dxa"/>
              <w:trHeight w:val="268"/>
            </w:trPr>
          </w:trPrChange>
        </w:trPr>
        <w:tc>
          <w:tcPr>
            <w:tcW w:w="745" w:type="dxa"/>
            <w:tcBorders>
              <w:top w:val="nil"/>
              <w:left w:val="single" w:sz="4" w:space="0" w:color="auto"/>
              <w:bottom w:val="single" w:sz="4" w:space="0" w:color="auto"/>
              <w:right w:val="single" w:sz="4" w:space="0" w:color="auto"/>
            </w:tcBorders>
            <w:shd w:val="clear" w:color="auto" w:fill="auto"/>
            <w:noWrap/>
            <w:vAlign w:val="bottom"/>
            <w:hideMark/>
            <w:tcPrChange w:id="3767" w:author="Jose Eduardo VIU" w:date="2023-04-07T12:37:00Z">
              <w:tcPr>
                <w:tcW w:w="846" w:type="dxa"/>
                <w:gridSpan w:val="2"/>
                <w:tcBorders>
                  <w:top w:val="nil"/>
                  <w:left w:val="single" w:sz="4" w:space="0" w:color="auto"/>
                  <w:bottom w:val="single" w:sz="4" w:space="0" w:color="auto"/>
                  <w:right w:val="single" w:sz="4" w:space="0" w:color="auto"/>
                </w:tcBorders>
                <w:shd w:val="clear" w:color="auto" w:fill="auto"/>
                <w:noWrap/>
                <w:vAlign w:val="bottom"/>
                <w:hideMark/>
              </w:tcPr>
            </w:tcPrChange>
          </w:tcPr>
          <w:p w14:paraId="24F58227" w14:textId="77777777" w:rsidR="00BE06A4" w:rsidRPr="00BE06A4" w:rsidRDefault="00BE06A4" w:rsidP="00BE06A4">
            <w:pPr>
              <w:suppressAutoHyphens w:val="0"/>
              <w:spacing w:after="0" w:line="240" w:lineRule="auto"/>
              <w:jc w:val="left"/>
              <w:rPr>
                <w:ins w:id="3768" w:author="Jose Eduardo VIU" w:date="2023-04-07T12:37:00Z"/>
                <w:rFonts w:ascii="Calibri" w:eastAsia="Times New Roman" w:hAnsi="Calibri" w:cs="Calibri"/>
                <w:color w:val="000000"/>
                <w:lang w:eastAsia="es-ES"/>
              </w:rPr>
            </w:pPr>
            <w:ins w:id="3769" w:author="Jose Eduardo VIU" w:date="2023-04-07T12:37:00Z">
              <w:r w:rsidRPr="00BE06A4">
                <w:rPr>
                  <w:rFonts w:ascii="Calibri" w:eastAsia="Times New Roman" w:hAnsi="Calibri" w:cs="Calibri"/>
                  <w:color w:val="000000"/>
                  <w:lang w:eastAsia="es-ES"/>
                </w:rPr>
                <w:t>MAE</w:t>
              </w:r>
            </w:ins>
          </w:p>
        </w:tc>
        <w:tc>
          <w:tcPr>
            <w:tcW w:w="2954" w:type="dxa"/>
            <w:tcBorders>
              <w:top w:val="nil"/>
              <w:left w:val="nil"/>
              <w:bottom w:val="single" w:sz="4" w:space="0" w:color="auto"/>
              <w:right w:val="single" w:sz="4" w:space="0" w:color="auto"/>
            </w:tcBorders>
            <w:shd w:val="clear" w:color="auto" w:fill="auto"/>
            <w:noWrap/>
            <w:vAlign w:val="bottom"/>
            <w:hideMark/>
            <w:tcPrChange w:id="3770" w:author="Jose Eduardo VIU" w:date="2023-04-07T12:37:00Z">
              <w:tcPr>
                <w:tcW w:w="3347" w:type="dxa"/>
                <w:tcBorders>
                  <w:top w:val="nil"/>
                  <w:left w:val="nil"/>
                  <w:bottom w:val="single" w:sz="4" w:space="0" w:color="auto"/>
                  <w:right w:val="single" w:sz="4" w:space="0" w:color="auto"/>
                </w:tcBorders>
                <w:shd w:val="clear" w:color="auto" w:fill="auto"/>
                <w:noWrap/>
                <w:vAlign w:val="bottom"/>
                <w:hideMark/>
              </w:tcPr>
            </w:tcPrChange>
          </w:tcPr>
          <w:p w14:paraId="798EE64F" w14:textId="77777777" w:rsidR="00BE06A4" w:rsidRPr="00BE06A4" w:rsidRDefault="00BE06A4" w:rsidP="00BE06A4">
            <w:pPr>
              <w:suppressAutoHyphens w:val="0"/>
              <w:spacing w:after="0" w:line="240" w:lineRule="auto"/>
              <w:jc w:val="left"/>
              <w:rPr>
                <w:ins w:id="3771" w:author="Jose Eduardo VIU" w:date="2023-04-07T12:37:00Z"/>
                <w:rFonts w:ascii="Calibri" w:eastAsia="Times New Roman" w:hAnsi="Calibri" w:cs="Calibri"/>
                <w:color w:val="000000"/>
                <w:lang w:eastAsia="es-ES"/>
              </w:rPr>
            </w:pPr>
            <w:ins w:id="3772" w:author="Jose Eduardo VIU" w:date="2023-04-07T12:37:00Z">
              <w:r w:rsidRPr="00BE06A4">
                <w:rPr>
                  <w:rFonts w:ascii="Calibri" w:eastAsia="Times New Roman" w:hAnsi="Calibri" w:cs="Calibri"/>
                  <w:color w:val="000000"/>
                  <w:lang w:eastAsia="es-ES"/>
                </w:rPr>
                <w:t>Error absoluto medio</w:t>
              </w:r>
            </w:ins>
          </w:p>
        </w:tc>
        <w:tc>
          <w:tcPr>
            <w:tcW w:w="1320" w:type="dxa"/>
            <w:tcBorders>
              <w:top w:val="nil"/>
              <w:left w:val="nil"/>
              <w:bottom w:val="single" w:sz="4" w:space="0" w:color="auto"/>
              <w:right w:val="single" w:sz="4" w:space="0" w:color="auto"/>
            </w:tcBorders>
            <w:shd w:val="clear" w:color="auto" w:fill="auto"/>
            <w:noWrap/>
            <w:vAlign w:val="bottom"/>
            <w:hideMark/>
            <w:tcPrChange w:id="3773"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7A266439" w14:textId="77777777" w:rsidR="00BE06A4" w:rsidRPr="00BE06A4" w:rsidRDefault="00BE06A4" w:rsidP="00BE06A4">
            <w:pPr>
              <w:suppressAutoHyphens w:val="0"/>
              <w:spacing w:after="0" w:line="240" w:lineRule="auto"/>
              <w:jc w:val="left"/>
              <w:rPr>
                <w:ins w:id="3774" w:author="Jose Eduardo VIU" w:date="2023-04-07T12:37:00Z"/>
                <w:rFonts w:ascii="Calibri" w:eastAsia="Times New Roman" w:hAnsi="Calibri" w:cs="Calibri"/>
                <w:color w:val="000000"/>
                <w:lang w:eastAsia="es-ES"/>
              </w:rPr>
            </w:pPr>
            <w:ins w:id="3775" w:author="Jose Eduardo VIU" w:date="2023-04-07T12:37:00Z">
              <w:r w:rsidRPr="00BE06A4">
                <w:rPr>
                  <w:rFonts w:ascii="Calibri" w:eastAsia="Times New Roman" w:hAnsi="Calibri" w:cs="Calibri"/>
                  <w:color w:val="000000"/>
                  <w:lang w:eastAsia="es-ES"/>
                </w:rPr>
                <w:t xml:space="preserve">           0,0452 </w:t>
              </w:r>
            </w:ins>
          </w:p>
        </w:tc>
        <w:tc>
          <w:tcPr>
            <w:tcW w:w="1320" w:type="dxa"/>
            <w:tcBorders>
              <w:top w:val="nil"/>
              <w:left w:val="nil"/>
              <w:bottom w:val="single" w:sz="4" w:space="0" w:color="auto"/>
              <w:right w:val="single" w:sz="4" w:space="0" w:color="auto"/>
            </w:tcBorders>
            <w:shd w:val="clear" w:color="auto" w:fill="auto"/>
            <w:noWrap/>
            <w:vAlign w:val="bottom"/>
            <w:hideMark/>
            <w:tcPrChange w:id="3776"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2DDFE4E8" w14:textId="77777777" w:rsidR="00BE06A4" w:rsidRPr="00BE06A4" w:rsidRDefault="00BE06A4" w:rsidP="00BE06A4">
            <w:pPr>
              <w:suppressAutoHyphens w:val="0"/>
              <w:spacing w:after="0" w:line="240" w:lineRule="auto"/>
              <w:jc w:val="left"/>
              <w:rPr>
                <w:ins w:id="3777" w:author="Jose Eduardo VIU" w:date="2023-04-07T12:37:00Z"/>
                <w:rFonts w:ascii="Calibri" w:eastAsia="Times New Roman" w:hAnsi="Calibri" w:cs="Calibri"/>
                <w:color w:val="000000"/>
                <w:lang w:eastAsia="es-ES"/>
              </w:rPr>
            </w:pPr>
            <w:ins w:id="3778" w:author="Jose Eduardo VIU" w:date="2023-04-07T12:37:00Z">
              <w:r w:rsidRPr="00BE06A4">
                <w:rPr>
                  <w:rFonts w:ascii="Calibri" w:eastAsia="Times New Roman" w:hAnsi="Calibri" w:cs="Calibri"/>
                  <w:color w:val="000000"/>
                  <w:lang w:eastAsia="es-ES"/>
                </w:rPr>
                <w:t xml:space="preserve">           0,0245 </w:t>
              </w:r>
            </w:ins>
          </w:p>
        </w:tc>
        <w:tc>
          <w:tcPr>
            <w:tcW w:w="1211" w:type="dxa"/>
            <w:tcBorders>
              <w:top w:val="nil"/>
              <w:left w:val="nil"/>
              <w:bottom w:val="single" w:sz="4" w:space="0" w:color="auto"/>
              <w:right w:val="single" w:sz="4" w:space="0" w:color="auto"/>
            </w:tcBorders>
            <w:shd w:val="clear" w:color="auto" w:fill="auto"/>
            <w:noWrap/>
            <w:vAlign w:val="bottom"/>
            <w:hideMark/>
            <w:tcPrChange w:id="3779" w:author="Jose Eduardo VIU" w:date="2023-04-07T12:37:00Z">
              <w:tcPr>
                <w:tcW w:w="1374" w:type="dxa"/>
                <w:gridSpan w:val="2"/>
                <w:tcBorders>
                  <w:top w:val="nil"/>
                  <w:left w:val="nil"/>
                  <w:bottom w:val="single" w:sz="4" w:space="0" w:color="auto"/>
                  <w:right w:val="single" w:sz="4" w:space="0" w:color="auto"/>
                </w:tcBorders>
                <w:shd w:val="clear" w:color="auto" w:fill="auto"/>
                <w:noWrap/>
                <w:vAlign w:val="bottom"/>
                <w:hideMark/>
              </w:tcPr>
            </w:tcPrChange>
          </w:tcPr>
          <w:p w14:paraId="015D580D" w14:textId="77777777" w:rsidR="00BE06A4" w:rsidRPr="00BE06A4" w:rsidRDefault="00BE06A4" w:rsidP="00BE06A4">
            <w:pPr>
              <w:suppressAutoHyphens w:val="0"/>
              <w:spacing w:after="0" w:line="240" w:lineRule="auto"/>
              <w:jc w:val="left"/>
              <w:rPr>
                <w:ins w:id="3780" w:author="Jose Eduardo VIU" w:date="2023-04-07T12:37:00Z"/>
                <w:rFonts w:ascii="Calibri" w:eastAsia="Times New Roman" w:hAnsi="Calibri" w:cs="Calibri"/>
                <w:color w:val="000000"/>
                <w:lang w:eastAsia="es-ES"/>
              </w:rPr>
            </w:pPr>
            <w:ins w:id="3781" w:author="Jose Eduardo VIU" w:date="2023-04-07T12:37:00Z">
              <w:r w:rsidRPr="00BE06A4">
                <w:rPr>
                  <w:rFonts w:ascii="Calibri" w:eastAsia="Times New Roman" w:hAnsi="Calibri" w:cs="Calibri"/>
                  <w:color w:val="000000"/>
                  <w:lang w:eastAsia="es-ES"/>
                </w:rPr>
                <w:t xml:space="preserve">         0,0207   </w:t>
              </w:r>
            </w:ins>
          </w:p>
        </w:tc>
      </w:tr>
      <w:tr w:rsidR="00BE06A4" w:rsidRPr="00BE06A4" w14:paraId="4D656FE7" w14:textId="77777777" w:rsidTr="00BE06A4">
        <w:tblPrEx>
          <w:tblPrExChange w:id="3782" w:author="Jose Eduardo VIU" w:date="2023-04-07T12:37:00Z">
            <w:tblPrEx>
              <w:tblW w:w="8566" w:type="dxa"/>
            </w:tblPrEx>
          </w:tblPrExChange>
        </w:tblPrEx>
        <w:trPr>
          <w:gridAfter w:val="1"/>
          <w:wAfter w:w="14" w:type="dxa"/>
          <w:trHeight w:val="250"/>
          <w:jc w:val="center"/>
          <w:ins w:id="3783" w:author="Jose Eduardo VIU" w:date="2023-04-07T12:37:00Z"/>
          <w:trPrChange w:id="3784" w:author="Jose Eduardo VIU" w:date="2023-04-07T12:37:00Z">
            <w:trPr>
              <w:wAfter w:w="3" w:type="dxa"/>
              <w:trHeight w:val="268"/>
            </w:trPr>
          </w:trPrChange>
        </w:trPr>
        <w:tc>
          <w:tcPr>
            <w:tcW w:w="745" w:type="dxa"/>
            <w:tcBorders>
              <w:top w:val="nil"/>
              <w:left w:val="single" w:sz="4" w:space="0" w:color="auto"/>
              <w:bottom w:val="single" w:sz="4" w:space="0" w:color="auto"/>
              <w:right w:val="single" w:sz="4" w:space="0" w:color="auto"/>
            </w:tcBorders>
            <w:shd w:val="clear" w:color="auto" w:fill="auto"/>
            <w:noWrap/>
            <w:vAlign w:val="bottom"/>
            <w:hideMark/>
            <w:tcPrChange w:id="3785" w:author="Jose Eduardo VIU" w:date="2023-04-07T12:37:00Z">
              <w:tcPr>
                <w:tcW w:w="846" w:type="dxa"/>
                <w:gridSpan w:val="2"/>
                <w:tcBorders>
                  <w:top w:val="nil"/>
                  <w:left w:val="single" w:sz="4" w:space="0" w:color="auto"/>
                  <w:bottom w:val="single" w:sz="4" w:space="0" w:color="auto"/>
                  <w:right w:val="single" w:sz="4" w:space="0" w:color="auto"/>
                </w:tcBorders>
                <w:shd w:val="clear" w:color="auto" w:fill="auto"/>
                <w:noWrap/>
                <w:vAlign w:val="bottom"/>
                <w:hideMark/>
              </w:tcPr>
            </w:tcPrChange>
          </w:tcPr>
          <w:p w14:paraId="3DDD1844" w14:textId="77777777" w:rsidR="00BE06A4" w:rsidRPr="00BE06A4" w:rsidRDefault="00BE06A4" w:rsidP="00BE06A4">
            <w:pPr>
              <w:suppressAutoHyphens w:val="0"/>
              <w:spacing w:after="0" w:line="240" w:lineRule="auto"/>
              <w:jc w:val="left"/>
              <w:rPr>
                <w:ins w:id="3786" w:author="Jose Eduardo VIU" w:date="2023-04-07T12:37:00Z"/>
                <w:rFonts w:ascii="Calibri" w:eastAsia="Times New Roman" w:hAnsi="Calibri" w:cs="Calibri"/>
                <w:color w:val="000000"/>
                <w:lang w:eastAsia="es-ES"/>
              </w:rPr>
            </w:pPr>
            <w:ins w:id="3787" w:author="Jose Eduardo VIU" w:date="2023-04-07T12:37:00Z">
              <w:r w:rsidRPr="00BE06A4">
                <w:rPr>
                  <w:rFonts w:ascii="Calibri" w:eastAsia="Times New Roman" w:hAnsi="Calibri" w:cs="Calibri"/>
                  <w:color w:val="000000"/>
                  <w:lang w:eastAsia="es-ES"/>
                </w:rPr>
                <w:t>MAX</w:t>
              </w:r>
            </w:ins>
          </w:p>
        </w:tc>
        <w:tc>
          <w:tcPr>
            <w:tcW w:w="2954" w:type="dxa"/>
            <w:tcBorders>
              <w:top w:val="nil"/>
              <w:left w:val="nil"/>
              <w:bottom w:val="single" w:sz="4" w:space="0" w:color="auto"/>
              <w:right w:val="single" w:sz="4" w:space="0" w:color="auto"/>
            </w:tcBorders>
            <w:shd w:val="clear" w:color="auto" w:fill="auto"/>
            <w:noWrap/>
            <w:vAlign w:val="bottom"/>
            <w:hideMark/>
            <w:tcPrChange w:id="3788" w:author="Jose Eduardo VIU" w:date="2023-04-07T12:37:00Z">
              <w:tcPr>
                <w:tcW w:w="3347" w:type="dxa"/>
                <w:tcBorders>
                  <w:top w:val="nil"/>
                  <w:left w:val="nil"/>
                  <w:bottom w:val="single" w:sz="4" w:space="0" w:color="auto"/>
                  <w:right w:val="single" w:sz="4" w:space="0" w:color="auto"/>
                </w:tcBorders>
                <w:shd w:val="clear" w:color="auto" w:fill="auto"/>
                <w:noWrap/>
                <w:vAlign w:val="bottom"/>
                <w:hideMark/>
              </w:tcPr>
            </w:tcPrChange>
          </w:tcPr>
          <w:p w14:paraId="65F8B341" w14:textId="77777777" w:rsidR="00BE06A4" w:rsidRPr="00BE06A4" w:rsidRDefault="00BE06A4" w:rsidP="00BE06A4">
            <w:pPr>
              <w:suppressAutoHyphens w:val="0"/>
              <w:spacing w:after="0" w:line="240" w:lineRule="auto"/>
              <w:jc w:val="left"/>
              <w:rPr>
                <w:ins w:id="3789" w:author="Jose Eduardo VIU" w:date="2023-04-07T12:37:00Z"/>
                <w:rFonts w:ascii="Calibri" w:eastAsia="Times New Roman" w:hAnsi="Calibri" w:cs="Calibri"/>
                <w:color w:val="000000"/>
                <w:lang w:eastAsia="es-ES"/>
              </w:rPr>
            </w:pPr>
            <w:ins w:id="3790" w:author="Jose Eduardo VIU" w:date="2023-04-07T12:37:00Z">
              <w:r w:rsidRPr="00BE06A4">
                <w:rPr>
                  <w:rFonts w:ascii="Calibri" w:eastAsia="Times New Roman" w:hAnsi="Calibri" w:cs="Calibri"/>
                  <w:color w:val="000000"/>
                  <w:lang w:eastAsia="es-ES"/>
                </w:rPr>
                <w:t>Error Máximo</w:t>
              </w:r>
            </w:ins>
          </w:p>
        </w:tc>
        <w:tc>
          <w:tcPr>
            <w:tcW w:w="1320" w:type="dxa"/>
            <w:tcBorders>
              <w:top w:val="nil"/>
              <w:left w:val="nil"/>
              <w:bottom w:val="single" w:sz="4" w:space="0" w:color="auto"/>
              <w:right w:val="single" w:sz="4" w:space="0" w:color="auto"/>
            </w:tcBorders>
            <w:shd w:val="clear" w:color="auto" w:fill="auto"/>
            <w:noWrap/>
            <w:vAlign w:val="bottom"/>
            <w:hideMark/>
            <w:tcPrChange w:id="3791"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1101BA8E" w14:textId="77777777" w:rsidR="00BE06A4" w:rsidRPr="00BE06A4" w:rsidRDefault="00BE06A4" w:rsidP="00BE06A4">
            <w:pPr>
              <w:suppressAutoHyphens w:val="0"/>
              <w:spacing w:after="0" w:line="240" w:lineRule="auto"/>
              <w:jc w:val="left"/>
              <w:rPr>
                <w:ins w:id="3792" w:author="Jose Eduardo VIU" w:date="2023-04-07T12:37:00Z"/>
                <w:rFonts w:ascii="Calibri" w:eastAsia="Times New Roman" w:hAnsi="Calibri" w:cs="Calibri"/>
                <w:color w:val="000000"/>
                <w:lang w:eastAsia="es-ES"/>
              </w:rPr>
            </w:pPr>
            <w:ins w:id="3793" w:author="Jose Eduardo VIU" w:date="2023-04-07T12:37:00Z">
              <w:r w:rsidRPr="00BE06A4">
                <w:rPr>
                  <w:rFonts w:ascii="Calibri" w:eastAsia="Times New Roman" w:hAnsi="Calibri" w:cs="Calibri"/>
                  <w:color w:val="000000"/>
                  <w:lang w:eastAsia="es-ES"/>
                </w:rPr>
                <w:t xml:space="preserve">           0,2909 </w:t>
              </w:r>
            </w:ins>
          </w:p>
        </w:tc>
        <w:tc>
          <w:tcPr>
            <w:tcW w:w="1320" w:type="dxa"/>
            <w:tcBorders>
              <w:top w:val="nil"/>
              <w:left w:val="nil"/>
              <w:bottom w:val="single" w:sz="4" w:space="0" w:color="auto"/>
              <w:right w:val="single" w:sz="4" w:space="0" w:color="auto"/>
            </w:tcBorders>
            <w:shd w:val="clear" w:color="auto" w:fill="auto"/>
            <w:noWrap/>
            <w:vAlign w:val="bottom"/>
            <w:hideMark/>
            <w:tcPrChange w:id="3794" w:author="Jose Eduardo VIU" w:date="2023-04-07T12:37:00Z">
              <w:tcPr>
                <w:tcW w:w="1498" w:type="dxa"/>
                <w:tcBorders>
                  <w:top w:val="nil"/>
                  <w:left w:val="nil"/>
                  <w:bottom w:val="single" w:sz="4" w:space="0" w:color="auto"/>
                  <w:right w:val="single" w:sz="4" w:space="0" w:color="auto"/>
                </w:tcBorders>
                <w:shd w:val="clear" w:color="auto" w:fill="auto"/>
                <w:noWrap/>
                <w:vAlign w:val="bottom"/>
                <w:hideMark/>
              </w:tcPr>
            </w:tcPrChange>
          </w:tcPr>
          <w:p w14:paraId="0A5E8952" w14:textId="77777777" w:rsidR="00BE06A4" w:rsidRPr="00BE06A4" w:rsidRDefault="00BE06A4" w:rsidP="00BE06A4">
            <w:pPr>
              <w:suppressAutoHyphens w:val="0"/>
              <w:spacing w:after="0" w:line="240" w:lineRule="auto"/>
              <w:jc w:val="left"/>
              <w:rPr>
                <w:ins w:id="3795" w:author="Jose Eduardo VIU" w:date="2023-04-07T12:37:00Z"/>
                <w:rFonts w:ascii="Calibri" w:eastAsia="Times New Roman" w:hAnsi="Calibri" w:cs="Calibri"/>
                <w:color w:val="000000"/>
                <w:lang w:eastAsia="es-ES"/>
              </w:rPr>
            </w:pPr>
            <w:ins w:id="3796" w:author="Jose Eduardo VIU" w:date="2023-04-07T12:37:00Z">
              <w:r w:rsidRPr="00BE06A4">
                <w:rPr>
                  <w:rFonts w:ascii="Calibri" w:eastAsia="Times New Roman" w:hAnsi="Calibri" w:cs="Calibri"/>
                  <w:color w:val="000000"/>
                  <w:lang w:eastAsia="es-ES"/>
                </w:rPr>
                <w:t xml:space="preserve">           0,1980 </w:t>
              </w:r>
            </w:ins>
          </w:p>
        </w:tc>
        <w:tc>
          <w:tcPr>
            <w:tcW w:w="1211" w:type="dxa"/>
            <w:tcBorders>
              <w:top w:val="nil"/>
              <w:left w:val="nil"/>
              <w:bottom w:val="single" w:sz="4" w:space="0" w:color="auto"/>
              <w:right w:val="single" w:sz="4" w:space="0" w:color="auto"/>
            </w:tcBorders>
            <w:shd w:val="clear" w:color="auto" w:fill="auto"/>
            <w:noWrap/>
            <w:vAlign w:val="bottom"/>
            <w:hideMark/>
            <w:tcPrChange w:id="3797" w:author="Jose Eduardo VIU" w:date="2023-04-07T12:37:00Z">
              <w:tcPr>
                <w:tcW w:w="1374" w:type="dxa"/>
                <w:gridSpan w:val="2"/>
                <w:tcBorders>
                  <w:top w:val="nil"/>
                  <w:left w:val="nil"/>
                  <w:bottom w:val="single" w:sz="4" w:space="0" w:color="auto"/>
                  <w:right w:val="single" w:sz="4" w:space="0" w:color="auto"/>
                </w:tcBorders>
                <w:shd w:val="clear" w:color="auto" w:fill="auto"/>
                <w:noWrap/>
                <w:vAlign w:val="bottom"/>
                <w:hideMark/>
              </w:tcPr>
            </w:tcPrChange>
          </w:tcPr>
          <w:p w14:paraId="67C6B6F3" w14:textId="77777777" w:rsidR="00BE06A4" w:rsidRPr="00BE06A4" w:rsidRDefault="00BE06A4" w:rsidP="00BE06A4">
            <w:pPr>
              <w:suppressAutoHyphens w:val="0"/>
              <w:spacing w:after="0" w:line="240" w:lineRule="auto"/>
              <w:jc w:val="left"/>
              <w:rPr>
                <w:ins w:id="3798" w:author="Jose Eduardo VIU" w:date="2023-04-07T12:37:00Z"/>
                <w:rFonts w:ascii="Calibri" w:eastAsia="Times New Roman" w:hAnsi="Calibri" w:cs="Calibri"/>
                <w:color w:val="000000"/>
                <w:lang w:eastAsia="es-ES"/>
              </w:rPr>
            </w:pPr>
            <w:ins w:id="3799" w:author="Jose Eduardo VIU" w:date="2023-04-07T12:37:00Z">
              <w:r w:rsidRPr="00BE06A4">
                <w:rPr>
                  <w:rFonts w:ascii="Calibri" w:eastAsia="Times New Roman" w:hAnsi="Calibri" w:cs="Calibri"/>
                  <w:color w:val="000000"/>
                  <w:lang w:eastAsia="es-ES"/>
                </w:rPr>
                <w:t xml:space="preserve">         0,0928   </w:t>
              </w:r>
            </w:ins>
          </w:p>
        </w:tc>
      </w:tr>
    </w:tbl>
    <w:p w14:paraId="6BE6415A" w14:textId="77777777" w:rsidR="00BE06A4" w:rsidRDefault="00BE06A4" w:rsidP="00604DFE">
      <w:pPr>
        <w:rPr>
          <w:ins w:id="3800" w:author="Jose Eduardo VIU" w:date="2023-04-07T12:40:00Z"/>
        </w:rPr>
      </w:pPr>
    </w:p>
    <w:p w14:paraId="385FEEF1" w14:textId="77777777" w:rsidR="00543E3D" w:rsidRDefault="00543E3D">
      <w:pPr>
        <w:keepNext/>
        <w:jc w:val="center"/>
        <w:rPr>
          <w:ins w:id="3801" w:author="Jose Eduardo VIU" w:date="2023-04-07T12:49:00Z"/>
        </w:rPr>
        <w:pPrChange w:id="3802" w:author="Jose Eduardo VIU" w:date="2023-04-07T12:49:00Z">
          <w:pPr>
            <w:jc w:val="center"/>
          </w:pPr>
        </w:pPrChange>
      </w:pPr>
      <w:ins w:id="3803" w:author="Jose Eduardo VIU" w:date="2023-04-07T12:48:00Z">
        <w:r>
          <w:rPr>
            <w:noProof/>
          </w:rPr>
          <w:drawing>
            <wp:inline distT="0" distB="0" distL="0" distR="0" wp14:anchorId="3EE696EC" wp14:editId="1D77191D">
              <wp:extent cx="5384165" cy="2691765"/>
              <wp:effectExtent l="0" t="0" r="0" b="0"/>
              <wp:docPr id="33677839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84165" cy="2691765"/>
                      </a:xfrm>
                      <a:prstGeom prst="rect">
                        <a:avLst/>
                      </a:prstGeom>
                      <a:noFill/>
                      <a:ln>
                        <a:noFill/>
                      </a:ln>
                    </pic:spPr>
                  </pic:pic>
                </a:graphicData>
              </a:graphic>
            </wp:inline>
          </w:drawing>
        </w:r>
      </w:ins>
    </w:p>
    <w:p w14:paraId="7CCD992F" w14:textId="2563B8FE" w:rsidR="00543E3D" w:rsidRDefault="00543E3D">
      <w:pPr>
        <w:pStyle w:val="Descripcin"/>
        <w:rPr>
          <w:ins w:id="3804" w:author="Jose Eduardo VIU" w:date="2023-04-07T12:48:00Z"/>
        </w:rPr>
        <w:pPrChange w:id="3805" w:author="Jose Eduardo VIU" w:date="2023-04-07T12:49:00Z">
          <w:pPr/>
        </w:pPrChange>
      </w:pPr>
      <w:bookmarkStart w:id="3806" w:name="_Ref131764191"/>
      <w:bookmarkStart w:id="3807" w:name="_Toc131874639"/>
      <w:ins w:id="3808" w:author="Jose Eduardo VIU" w:date="2023-04-07T12:49:00Z">
        <w:r>
          <w:t xml:space="preserve">Ilustración </w:t>
        </w:r>
        <w:r>
          <w:fldChar w:fldCharType="begin"/>
        </w:r>
        <w:r>
          <w:instrText xml:space="preserve"> SEQ Ilustración \* ARABIC </w:instrText>
        </w:r>
      </w:ins>
      <w:r>
        <w:fldChar w:fldCharType="separate"/>
      </w:r>
      <w:ins w:id="3809" w:author="Jose Eduardo VIU" w:date="2023-04-08T19:27:00Z">
        <w:r w:rsidR="00EA61B9">
          <w:rPr>
            <w:noProof/>
          </w:rPr>
          <w:t>49</w:t>
        </w:r>
      </w:ins>
      <w:ins w:id="3810" w:author="Jose Eduardo VIU" w:date="2023-04-07T12:49:00Z">
        <w:r>
          <w:fldChar w:fldCharType="end"/>
        </w:r>
        <w:bookmarkEnd w:id="3806"/>
        <w:r>
          <w:t>. Comparativa de errores de estimación de modelo inicial y final. Elaboración propia.</w:t>
        </w:r>
      </w:ins>
      <w:bookmarkEnd w:id="3807"/>
    </w:p>
    <w:p w14:paraId="3FF8A13C" w14:textId="7C8D3C5E" w:rsidR="000E6A9E" w:rsidRDefault="00BE06A4" w:rsidP="00604DFE">
      <w:pPr>
        <w:rPr>
          <w:ins w:id="3811" w:author="Jose Eduardo VIU" w:date="2023-04-07T12:39:00Z"/>
        </w:rPr>
      </w:pPr>
      <w:ins w:id="3812" w:author="Jose Eduardo VIU" w:date="2023-04-07T12:39:00Z">
        <w:r>
          <w:t>Como se puede</w:t>
        </w:r>
      </w:ins>
      <w:ins w:id="3813" w:author="Jose Eduardo VIU" w:date="2023-04-07T12:40:00Z">
        <w:r>
          <w:t xml:space="preserve"> apreciar en la </w:t>
        </w:r>
        <w:r>
          <w:fldChar w:fldCharType="begin"/>
        </w:r>
        <w:r>
          <w:instrText xml:space="preserve"> REF _Ref131763560 \h </w:instrText>
        </w:r>
      </w:ins>
      <w:r>
        <w:fldChar w:fldCharType="separate"/>
      </w:r>
      <w:ins w:id="3814" w:author="Jose Eduardo VIU" w:date="2023-04-08T19:27:00Z">
        <w:r w:rsidR="00EA61B9">
          <w:t xml:space="preserve">Tabla </w:t>
        </w:r>
        <w:r w:rsidR="00EA61B9">
          <w:rPr>
            <w:noProof/>
          </w:rPr>
          <w:t>11</w:t>
        </w:r>
      </w:ins>
      <w:ins w:id="3815" w:author="Jose Eduardo VIU" w:date="2023-04-07T12:40:00Z">
        <w:r>
          <w:fldChar w:fldCharType="end"/>
        </w:r>
        <w:r>
          <w:t xml:space="preserve">, se ha mejorado claramente en todos los estimadores en un valor muy </w:t>
        </w:r>
      </w:ins>
      <w:ins w:id="3816" w:author="Jose Eduardo VIU" w:date="2023-04-07T12:57:00Z">
        <w:r w:rsidR="00F96535">
          <w:t>apreciable</w:t>
        </w:r>
      </w:ins>
      <w:ins w:id="3817" w:author="Jose Eduardo VIU" w:date="2023-04-07T12:40:00Z">
        <w:r>
          <w:t>, con un coeficiente de determinación m</w:t>
        </w:r>
      </w:ins>
      <w:ins w:id="3818" w:author="Jose Eduardo VIU" w:date="2023-04-07T12:41:00Z">
        <w:r>
          <w:t xml:space="preserve">ejorado en un 32,2%, </w:t>
        </w:r>
      </w:ins>
      <w:ins w:id="3819" w:author="Jose Eduardo VIU" w:date="2023-04-07T12:57:00Z">
        <w:r w:rsidR="00F96535">
          <w:t>y habiendo obtenido en el pro</w:t>
        </w:r>
      </w:ins>
      <w:ins w:id="3820" w:author="Jose Eduardo VIU" w:date="2023-04-07T12:58:00Z">
        <w:r w:rsidR="00F96535">
          <w:t xml:space="preserve">ceso </w:t>
        </w:r>
      </w:ins>
      <w:ins w:id="3821" w:author="Jose Eduardo VIU" w:date="2023-04-07T12:41:00Z">
        <w:r>
          <w:t xml:space="preserve">además </w:t>
        </w:r>
      </w:ins>
      <w:ins w:id="3822" w:author="Jose Eduardo VIU" w:date="2023-04-07T12:58:00Z">
        <w:r w:rsidR="00F96535">
          <w:t xml:space="preserve">la capacidad de </w:t>
        </w:r>
      </w:ins>
      <w:ins w:id="3823" w:author="Jose Eduardo VIU" w:date="2023-04-07T12:41:00Z">
        <w:r>
          <w:t xml:space="preserve">evaluar el grado de certidumbre en los valores estimados, </w:t>
        </w:r>
      </w:ins>
      <w:ins w:id="3824" w:author="Jose Eduardo VIU" w:date="2023-04-07T12:58:00Z">
        <w:r w:rsidR="00F96535">
          <w:t xml:space="preserve">y el </w:t>
        </w:r>
      </w:ins>
      <w:ins w:id="3825" w:author="Jose Eduardo VIU" w:date="2023-04-07T12:42:00Z">
        <w:r>
          <w:t>conoci</w:t>
        </w:r>
      </w:ins>
      <w:ins w:id="3826" w:author="Jose Eduardo VIU" w:date="2023-04-07T12:58:00Z">
        <w:r w:rsidR="00F96535">
          <w:t>miento de</w:t>
        </w:r>
      </w:ins>
      <w:ins w:id="3827" w:author="Jose Eduardo VIU" w:date="2023-04-07T12:42:00Z">
        <w:r>
          <w:t xml:space="preserve"> la relevancia de las variables utilizadas en la estimación de cara a controlar su funcionamiento para evitar que se </w:t>
        </w:r>
      </w:ins>
      <w:ins w:id="3828" w:author="Jose Eduardo VIU" w:date="2023-04-07T12:43:00Z">
        <w:r>
          <w:t>produzcan resultados indeseados del GMD obtenido.</w:t>
        </w:r>
      </w:ins>
    </w:p>
    <w:p w14:paraId="3A66FB81" w14:textId="77777777" w:rsidR="00BE06A4" w:rsidRDefault="00BE06A4" w:rsidP="00604DFE">
      <w:pPr>
        <w:rPr>
          <w:ins w:id="3829" w:author="Jose Eduardo VIU" w:date="2023-04-07T12:26:00Z"/>
        </w:rPr>
      </w:pPr>
    </w:p>
    <w:p w14:paraId="33C920F6" w14:textId="0CA8BA1D" w:rsidR="00604DFE" w:rsidRPr="00BE06A4" w:rsidRDefault="00604DFE" w:rsidP="00604DFE">
      <w:pPr>
        <w:rPr>
          <w:ins w:id="3830" w:author="Jose Eduardo VIU" w:date="2023-04-07T11:57:00Z"/>
          <w:b/>
          <w:bCs/>
          <w:rPrChange w:id="3831" w:author="Jose Eduardo VIU" w:date="2023-04-07T12:43:00Z">
            <w:rPr>
              <w:ins w:id="3832" w:author="Jose Eduardo VIU" w:date="2023-04-07T11:57:00Z"/>
            </w:rPr>
          </w:rPrChange>
        </w:rPr>
      </w:pPr>
      <w:ins w:id="3833" w:author="Jose Eduardo VIU" w:date="2023-04-07T11:57:00Z">
        <w:r w:rsidRPr="00BE06A4">
          <w:rPr>
            <w:b/>
            <w:bCs/>
            <w:rPrChange w:id="3834" w:author="Jose Eduardo VIU" w:date="2023-04-07T12:43:00Z">
              <w:rPr/>
            </w:rPrChange>
          </w:rPr>
          <w:t>Éxito desde punto de vista del negocio</w:t>
        </w:r>
      </w:ins>
    </w:p>
    <w:p w14:paraId="534A2F89" w14:textId="7CAD205C" w:rsidR="00F96535" w:rsidRDefault="00A67F81" w:rsidP="00604DFE">
      <w:pPr>
        <w:rPr>
          <w:ins w:id="3835" w:author="Jose Eduardo VIU" w:date="2023-04-07T13:14:00Z"/>
        </w:rPr>
      </w:pPr>
      <w:ins w:id="3836" w:author="Jose Eduardo VIU" w:date="2023-04-07T17:12:00Z">
        <w:r>
          <w:t xml:space="preserve">Tras la prueba de los distintos modelos utilizados para </w:t>
        </w:r>
      </w:ins>
      <w:ins w:id="3837" w:author="Jose Eduardo VIU" w:date="2023-04-07T17:14:00Z">
        <w:r>
          <w:t>estimar</w:t>
        </w:r>
      </w:ins>
      <w:ins w:id="3838" w:author="Jose Eduardo VIU" w:date="2023-04-07T17:13:00Z">
        <w:r>
          <w:t xml:space="preserve"> el comportamiento de la variable de la Ganancia Media Diaria y analizar las métricas de cada uno de ellos, toca comparar los resultados obtenidos con los </w:t>
        </w:r>
      </w:ins>
      <w:ins w:id="3839" w:author="Jose Eduardo VIU" w:date="2023-04-07T12:59:00Z">
        <w:r w:rsidR="00F96535">
          <w:t xml:space="preserve">criterios de éxito marcados inicialmente antes de </w:t>
        </w:r>
      </w:ins>
      <w:ins w:id="3840" w:author="Jose Eduardo VIU" w:date="2023-04-07T17:14:00Z">
        <w:r>
          <w:t>comenzar con</w:t>
        </w:r>
      </w:ins>
      <w:ins w:id="3841" w:author="Jose Eduardo VIU" w:date="2023-04-07T12:59:00Z">
        <w:r w:rsidR="00F96535">
          <w:t xml:space="preserve"> </w:t>
        </w:r>
      </w:ins>
      <w:ins w:id="3842" w:author="Jose Eduardo VIU" w:date="2023-04-07T13:00:00Z">
        <w:r w:rsidR="009B384C">
          <w:t>la aplicación de la ciencia de datos sobre el problema</w:t>
        </w:r>
      </w:ins>
      <w:ins w:id="3843" w:author="Jose Eduardo VIU" w:date="2023-04-07T17:14:00Z">
        <w:r>
          <w:t xml:space="preserve">. </w:t>
        </w:r>
      </w:ins>
      <w:ins w:id="3844" w:author="Jose Eduardo VIU" w:date="2023-04-07T17:15:00Z">
        <w:r>
          <w:t xml:space="preserve">Para </w:t>
        </w:r>
        <w:r>
          <w:lastRenderedPageBreak/>
          <w:t xml:space="preserve">ver si lo conseguido es suficiente para </w:t>
        </w:r>
      </w:ins>
      <w:ins w:id="3845" w:author="Jose Eduardo VIU" w:date="2023-04-07T17:17:00Z">
        <w:r>
          <w:t>las necesidades</w:t>
        </w:r>
      </w:ins>
      <w:ins w:id="3846" w:author="Jose Eduardo VIU" w:date="2023-04-07T17:15:00Z">
        <w:r>
          <w:t xml:space="preserve"> que buscábamos o </w:t>
        </w:r>
      </w:ins>
      <w:ins w:id="3847" w:author="Jose Eduardo VIU" w:date="2023-04-07T17:17:00Z">
        <w:r>
          <w:t xml:space="preserve">realmente hay que intentar nuevas </w:t>
        </w:r>
      </w:ins>
      <w:ins w:id="3848" w:author="Jose Eduardo VIU" w:date="2023-04-07T17:18:00Z">
        <w:r>
          <w:t>vías de mejora para poder lograr los objetivos marcados.</w:t>
        </w:r>
      </w:ins>
      <w:ins w:id="3849" w:author="Jose Eduardo VIU" w:date="2023-04-08T17:50:00Z">
        <w:r w:rsidR="006679A0">
          <w:t xml:space="preserve"> Estos objetivos ya se mencionaron en el subapartado de </w:t>
        </w:r>
      </w:ins>
      <w:ins w:id="3850" w:author="Jose Eduardo VIU" w:date="2023-04-08T17:51:00Z">
        <w:r w:rsidR="006679A0">
          <w:t>“</w:t>
        </w:r>
      </w:ins>
      <w:ins w:id="3851" w:author="Jose Eduardo VIU" w:date="2023-04-08T17:50:00Z">
        <w:r w:rsidR="006679A0">
          <w:t>Criterios de éxito”</w:t>
        </w:r>
      </w:ins>
      <w:ins w:id="3852" w:author="Jose Eduardo VIU" w:date="2023-04-08T17:51:00Z">
        <w:r w:rsidR="006679A0">
          <w:t xml:space="preserve"> del apartado </w:t>
        </w:r>
      </w:ins>
      <w:ins w:id="3853" w:author="Jose Eduardo VIU" w:date="2023-04-08T17:52:00Z">
        <w:r w:rsidR="006679A0">
          <w:t>“</w:t>
        </w:r>
        <w:r w:rsidR="006679A0">
          <w:fldChar w:fldCharType="begin"/>
        </w:r>
        <w:r w:rsidR="006679A0">
          <w:instrText xml:space="preserve"> REF _Ref131868758 \h </w:instrText>
        </w:r>
      </w:ins>
      <w:r w:rsidR="006679A0">
        <w:fldChar w:fldCharType="separate"/>
      </w:r>
      <w:ins w:id="3854" w:author="Jose Eduardo VIU" w:date="2023-04-08T19:27:00Z">
        <w:r w:rsidR="00EA61B9">
          <w:t>Resumen del proceso para cada modelo</w:t>
        </w:r>
      </w:ins>
      <w:ins w:id="3855" w:author="Jose Eduardo VIU" w:date="2023-04-08T17:52:00Z">
        <w:r w:rsidR="006679A0">
          <w:fldChar w:fldCharType="end"/>
        </w:r>
        <w:r w:rsidR="006679A0">
          <w:t>”.</w:t>
        </w:r>
      </w:ins>
    </w:p>
    <w:p w14:paraId="1D8F3AA5" w14:textId="7A90D7A4" w:rsidR="006679A0" w:rsidRDefault="006679A0" w:rsidP="00604DFE">
      <w:pPr>
        <w:rPr>
          <w:ins w:id="3856" w:author="Jose Eduardo VIU" w:date="2023-04-08T17:55:00Z"/>
        </w:rPr>
      </w:pPr>
      <w:ins w:id="3857" w:author="Jose Eduardo VIU" w:date="2023-04-08T17:53:00Z">
        <w:r>
          <w:t xml:space="preserve">Para evaluar los datos de la mejor previsión obtenida </w:t>
        </w:r>
      </w:ins>
      <w:ins w:id="3858" w:author="Jose Eduardo VIU" w:date="2023-04-08T17:54:00Z">
        <w:r>
          <w:t xml:space="preserve">y los usados inicialmente, se ha creado un cuaderno en formato Jupyter Notebook, que está incluido en el anexo </w:t>
        </w:r>
        <w:r>
          <w:fldChar w:fldCharType="begin"/>
        </w:r>
        <w:r>
          <w:instrText xml:space="preserve"> REF _Ref131868909 \h </w:instrText>
        </w:r>
      </w:ins>
      <w:r>
        <w:fldChar w:fldCharType="separate"/>
      </w:r>
      <w:ins w:id="3859" w:author="Jose Eduardo VIU" w:date="2023-04-08T19:27:00Z">
        <w:r w:rsidR="00EA61B9">
          <w:t>Evaluación del Modelo Final</w:t>
        </w:r>
      </w:ins>
      <w:ins w:id="3860" w:author="Jose Eduardo VIU" w:date="2023-04-08T17:54:00Z">
        <w:r>
          <w:fldChar w:fldCharType="end"/>
        </w:r>
        <w:r>
          <w:t>.</w:t>
        </w:r>
      </w:ins>
    </w:p>
    <w:p w14:paraId="47912E97" w14:textId="392EE90C" w:rsidR="00C21FD9" w:rsidRDefault="00C21FD9" w:rsidP="00604DFE">
      <w:pPr>
        <w:rPr>
          <w:ins w:id="3861" w:author="Jose Eduardo VIU" w:date="2023-04-08T17:57:00Z"/>
        </w:rPr>
      </w:pPr>
      <w:ins w:id="3862" w:author="Jose Eduardo VIU" w:date="2023-04-07T13:14:00Z">
        <w:r>
          <w:t>El primer</w:t>
        </w:r>
      </w:ins>
      <w:ins w:id="3863" w:author="Jose Eduardo VIU" w:date="2023-04-08T17:49:00Z">
        <w:r w:rsidR="006679A0">
          <w:t xml:space="preserve"> </w:t>
        </w:r>
      </w:ins>
      <w:ins w:id="3864" w:author="Jose Eduardo VIU" w:date="2023-04-07T13:14:00Z">
        <w:r>
          <w:t>o</w:t>
        </w:r>
      </w:ins>
      <w:ins w:id="3865" w:author="Jose Eduardo VIU" w:date="2023-04-08T17:49:00Z">
        <w:r w:rsidR="006679A0">
          <w:t>bjetivo</w:t>
        </w:r>
      </w:ins>
      <w:ins w:id="3866" w:author="Jose Eduardo VIU" w:date="2023-04-07T13:14:00Z">
        <w:r>
          <w:t xml:space="preserve"> </w:t>
        </w:r>
      </w:ins>
      <w:ins w:id="3867" w:author="Jose Eduardo VIU" w:date="2023-04-08T17:49:00Z">
        <w:r w:rsidR="006679A0">
          <w:t xml:space="preserve">consistía en </w:t>
        </w:r>
      </w:ins>
      <w:ins w:id="3868" w:author="Jose Eduardo VIU" w:date="2023-04-07T13:15:00Z">
        <w:r>
          <w:t>no fallar más del 10% del valor del GMD en al menos el 95% de los contratos, pues bien</w:t>
        </w:r>
      </w:ins>
      <w:ins w:id="3869" w:author="Jose Eduardo VIU" w:date="2023-04-07T13:18:00Z">
        <w:r>
          <w:t>,</w:t>
        </w:r>
      </w:ins>
      <w:ins w:id="3870" w:author="Jose Eduardo VIU" w:date="2023-04-07T13:15:00Z">
        <w:r>
          <w:t xml:space="preserve"> si a la estimación del me</w:t>
        </w:r>
      </w:ins>
      <w:ins w:id="3871" w:author="Jose Eduardo VIU" w:date="2023-04-07T13:16:00Z">
        <w:r>
          <w:t xml:space="preserve">jor estimador aplicamos esta condición obtenemos que no cumplen el criterio </w:t>
        </w:r>
      </w:ins>
      <w:ins w:id="3872" w:author="Jose Eduardo VIU" w:date="2023-04-07T17:43:00Z">
        <w:r w:rsidR="00F73474">
          <w:t>16</w:t>
        </w:r>
      </w:ins>
      <w:ins w:id="3873" w:author="Jose Eduardo VIU" w:date="2023-04-07T13:16:00Z">
        <w:r>
          <w:t xml:space="preserve"> filas de las 1056 predichas, por lo que el porcentaje de </w:t>
        </w:r>
      </w:ins>
      <w:ins w:id="3874" w:author="Jose Eduardo VIU" w:date="2023-04-07T13:17:00Z">
        <w:r>
          <w:t>predicciones que cumplen el objetivo se sitúa en el 98,</w:t>
        </w:r>
      </w:ins>
      <w:ins w:id="3875" w:author="Jose Eduardo VIU" w:date="2023-04-07T17:43:00Z">
        <w:r w:rsidR="00F73474">
          <w:t>48</w:t>
        </w:r>
      </w:ins>
      <w:ins w:id="3876" w:author="Jose Eduardo VIU" w:date="2023-04-07T13:17:00Z">
        <w:r>
          <w:t>%</w:t>
        </w:r>
      </w:ins>
      <w:ins w:id="3877" w:author="Jose Eduardo VIU" w:date="2023-04-07T13:18:00Z">
        <w:r>
          <w:t>, que cumple sobradamente el objetivo.</w:t>
        </w:r>
      </w:ins>
      <w:ins w:id="3878" w:author="Jose Eduardo VIU" w:date="2023-04-08T17:56:00Z">
        <w:r w:rsidR="006679A0">
          <w:t xml:space="preserve"> Se</w:t>
        </w:r>
      </w:ins>
      <w:ins w:id="3879" w:author="Jose Eduardo VIU" w:date="2023-04-08T17:58:00Z">
        <w:r w:rsidR="0009000C">
          <w:t xml:space="preserve"> </w:t>
        </w:r>
      </w:ins>
      <w:ins w:id="3880" w:author="Jose Eduardo VIU" w:date="2023-04-08T17:56:00Z">
        <w:r w:rsidR="006679A0">
          <w:t>muestra esta comprobaci</w:t>
        </w:r>
      </w:ins>
      <w:ins w:id="3881" w:author="Jose Eduardo VIU" w:date="2023-04-08T17:57:00Z">
        <w:r w:rsidR="006679A0">
          <w:t xml:space="preserve">ón y los resultados en la </w:t>
        </w:r>
      </w:ins>
      <w:ins w:id="3882" w:author="Jose Eduardo VIU" w:date="2023-04-08T17:58:00Z">
        <w:r w:rsidR="006679A0">
          <w:fldChar w:fldCharType="begin"/>
        </w:r>
        <w:r w:rsidR="006679A0">
          <w:instrText xml:space="preserve"> REF _Ref131869115 \h </w:instrText>
        </w:r>
      </w:ins>
      <w:r w:rsidR="006679A0">
        <w:fldChar w:fldCharType="separate"/>
      </w:r>
      <w:ins w:id="3883" w:author="Jose Eduardo VIU" w:date="2023-04-08T19:27:00Z">
        <w:r w:rsidR="00EA61B9">
          <w:t xml:space="preserve">Ilustración </w:t>
        </w:r>
        <w:r w:rsidR="00EA61B9">
          <w:rPr>
            <w:noProof/>
          </w:rPr>
          <w:t>50</w:t>
        </w:r>
      </w:ins>
      <w:ins w:id="3884" w:author="Jose Eduardo VIU" w:date="2023-04-08T17:58:00Z">
        <w:r w:rsidR="006679A0">
          <w:fldChar w:fldCharType="end"/>
        </w:r>
        <w:r w:rsidR="0009000C">
          <w:t>.</w:t>
        </w:r>
      </w:ins>
    </w:p>
    <w:p w14:paraId="0B69470F" w14:textId="77777777" w:rsidR="006679A0" w:rsidRDefault="006679A0">
      <w:pPr>
        <w:keepNext/>
        <w:jc w:val="center"/>
        <w:rPr>
          <w:ins w:id="3885" w:author="Jose Eduardo VIU" w:date="2023-04-08T17:58:00Z"/>
        </w:rPr>
        <w:pPrChange w:id="3886" w:author="Jose Eduardo VIU" w:date="2023-04-08T17:58:00Z">
          <w:pPr>
            <w:jc w:val="center"/>
          </w:pPr>
        </w:pPrChange>
      </w:pPr>
      <w:ins w:id="3887" w:author="Jose Eduardo VIU" w:date="2023-04-08T17:57:00Z">
        <w:r>
          <w:rPr>
            <w:noProof/>
          </w:rPr>
          <w:drawing>
            <wp:inline distT="0" distB="0" distL="0" distR="0" wp14:anchorId="53CF642B" wp14:editId="1517B12D">
              <wp:extent cx="5398770" cy="687705"/>
              <wp:effectExtent l="0" t="0" r="0" b="0"/>
              <wp:docPr id="28232699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8770" cy="687705"/>
                      </a:xfrm>
                      <a:prstGeom prst="rect">
                        <a:avLst/>
                      </a:prstGeom>
                      <a:noFill/>
                      <a:ln>
                        <a:noFill/>
                      </a:ln>
                    </pic:spPr>
                  </pic:pic>
                </a:graphicData>
              </a:graphic>
            </wp:inline>
          </w:drawing>
        </w:r>
      </w:ins>
    </w:p>
    <w:p w14:paraId="3D9E4D6E" w14:textId="2FB8510F" w:rsidR="006679A0" w:rsidRDefault="006679A0">
      <w:pPr>
        <w:pStyle w:val="Descripcin"/>
        <w:rPr>
          <w:ins w:id="3888" w:author="Jose Eduardo VIU" w:date="2023-04-08T17:56:00Z"/>
        </w:rPr>
        <w:pPrChange w:id="3889" w:author="Jose Eduardo VIU" w:date="2023-04-08T17:58:00Z">
          <w:pPr/>
        </w:pPrChange>
      </w:pPr>
      <w:bookmarkStart w:id="3890" w:name="_Ref131869115"/>
      <w:bookmarkStart w:id="3891" w:name="_Toc131874640"/>
      <w:ins w:id="3892" w:author="Jose Eduardo VIU" w:date="2023-04-08T17:58:00Z">
        <w:r>
          <w:t xml:space="preserve">Ilustración </w:t>
        </w:r>
        <w:r>
          <w:fldChar w:fldCharType="begin"/>
        </w:r>
        <w:r>
          <w:instrText xml:space="preserve"> SEQ Ilustración \* ARABIC </w:instrText>
        </w:r>
      </w:ins>
      <w:r>
        <w:fldChar w:fldCharType="separate"/>
      </w:r>
      <w:ins w:id="3893" w:author="Jose Eduardo VIU" w:date="2023-04-08T19:27:00Z">
        <w:r w:rsidR="00EA61B9">
          <w:rPr>
            <w:noProof/>
          </w:rPr>
          <w:t>50</w:t>
        </w:r>
      </w:ins>
      <w:ins w:id="3894" w:author="Jose Eduardo VIU" w:date="2023-04-08T17:58:00Z">
        <w:r>
          <w:fldChar w:fldCharType="end"/>
        </w:r>
        <w:bookmarkEnd w:id="3890"/>
        <w:r>
          <w:t>. Errores superiores al 10% en GMD. Elaboración propia.</w:t>
        </w:r>
      </w:ins>
      <w:bookmarkEnd w:id="3891"/>
    </w:p>
    <w:p w14:paraId="53DF8286" w14:textId="77777777" w:rsidR="006679A0" w:rsidRDefault="006679A0" w:rsidP="00604DFE">
      <w:pPr>
        <w:rPr>
          <w:ins w:id="3895" w:author="Jose Eduardo VIU" w:date="2023-04-07T13:17:00Z"/>
        </w:rPr>
      </w:pPr>
    </w:p>
    <w:p w14:paraId="13B0BDF8" w14:textId="010C6C0B" w:rsidR="00C21FD9" w:rsidRDefault="00C21FD9" w:rsidP="00604DFE">
      <w:pPr>
        <w:rPr>
          <w:ins w:id="3896" w:author="Jose Eduardo VIU" w:date="2023-04-08T18:01:00Z"/>
        </w:rPr>
      </w:pPr>
      <w:ins w:id="3897" w:author="Jose Eduardo VIU" w:date="2023-04-07T13:19:00Z">
        <w:r>
          <w:t xml:space="preserve">El siguiente objetivo es evaluar el error en </w:t>
        </w:r>
      </w:ins>
      <w:ins w:id="3898" w:author="Jose Eduardo VIU" w:date="2023-04-07T13:20:00Z">
        <w:r>
          <w:t>la estimación de número de animales disponibles por semana aplicando los GMD estimados frente a los reales</w:t>
        </w:r>
      </w:ins>
      <w:ins w:id="3899" w:author="Jose Eduardo VIU" w:date="2023-04-08T17:58:00Z">
        <w:r w:rsidR="0009000C">
          <w:t xml:space="preserve">. </w:t>
        </w:r>
      </w:ins>
      <w:ins w:id="3900" w:author="Jose Eduardo VIU" w:date="2023-04-08T17:59:00Z">
        <w:r w:rsidR="0009000C">
          <w:t>Para ello se toma para cada contrato tratado y usando el GMD real y el predicho para</w:t>
        </w:r>
      </w:ins>
      <w:ins w:id="3901" w:author="Jose Eduardo VIU" w:date="2023-04-07T18:02:00Z">
        <w:r w:rsidR="00C61524">
          <w:t xml:space="preserve"> proyectar </w:t>
        </w:r>
      </w:ins>
      <w:ins w:id="3902" w:author="Jose Eduardo VIU" w:date="2023-04-08T17:59:00Z">
        <w:r w:rsidR="0009000C">
          <w:t xml:space="preserve">la semana en la que incrementan el peso deseado, para poder agrupar </w:t>
        </w:r>
      </w:ins>
      <w:ins w:id="3903" w:author="Jose Eduardo VIU" w:date="2023-04-07T18:02:00Z">
        <w:r w:rsidR="00C61524">
          <w:t xml:space="preserve">el </w:t>
        </w:r>
      </w:ins>
      <w:ins w:id="3904" w:author="Jose Eduardo VIU" w:date="2023-04-07T18:03:00Z">
        <w:r w:rsidR="00C61524">
          <w:t>número</w:t>
        </w:r>
      </w:ins>
      <w:ins w:id="3905" w:author="Jose Eduardo VIU" w:date="2023-04-07T18:02:00Z">
        <w:r w:rsidR="00C61524">
          <w:t xml:space="preserve"> de animales </w:t>
        </w:r>
      </w:ins>
      <w:ins w:id="3906" w:author="Jose Eduardo VIU" w:date="2023-04-08T18:00:00Z">
        <w:r w:rsidR="0009000C">
          <w:t>según</w:t>
        </w:r>
      </w:ins>
      <w:ins w:id="3907" w:author="Jose Eduardo VIU" w:date="2023-04-07T18:02:00Z">
        <w:r w:rsidR="00C61524">
          <w:t xml:space="preserve"> la semana de recogida</w:t>
        </w:r>
      </w:ins>
      <w:ins w:id="3908" w:author="Jose Eduardo VIU" w:date="2023-04-08T18:00:00Z">
        <w:r w:rsidR="0009000C">
          <w:t xml:space="preserve">. Finalmente se puede analizar </w:t>
        </w:r>
      </w:ins>
      <w:ins w:id="3909" w:author="Jose Eduardo VIU" w:date="2023-04-07T18:02:00Z">
        <w:r w:rsidR="00C61524">
          <w:t xml:space="preserve">la diferencia en el total </w:t>
        </w:r>
      </w:ins>
      <w:ins w:id="3910" w:author="Jose Eduardo VIU" w:date="2023-04-08T18:00:00Z">
        <w:r w:rsidR="0009000C">
          <w:t xml:space="preserve">agregado </w:t>
        </w:r>
      </w:ins>
      <w:ins w:id="3911" w:author="Jose Eduardo VIU" w:date="2023-04-07T18:02:00Z">
        <w:r w:rsidR="00C61524">
          <w:t>de animales para estos con respecto a</w:t>
        </w:r>
      </w:ins>
      <w:ins w:id="3912" w:author="Jose Eduardo VIU" w:date="2023-04-07T18:03:00Z">
        <w:r w:rsidR="00C61524">
          <w:t xml:space="preserve"> la realidad.</w:t>
        </w:r>
      </w:ins>
      <w:ins w:id="3913" w:author="Jose Eduardo VIU" w:date="2023-04-08T18:00:00Z">
        <w:r w:rsidR="0009000C">
          <w:t xml:space="preserve"> Todos estos cá</w:t>
        </w:r>
      </w:ins>
      <w:ins w:id="3914" w:author="Jose Eduardo VIU" w:date="2023-04-08T18:01:00Z">
        <w:r w:rsidR="0009000C">
          <w:t xml:space="preserve">lculos están reflejados en el citado anexo que muestra el cuaderno de Jupyter sobre esta evaluación, aquí se resaltará los gráficos que resumen los resultados obtenidos, se trata de la </w:t>
        </w:r>
      </w:ins>
      <w:ins w:id="3915" w:author="Jose Eduardo VIU" w:date="2023-04-08T18:05:00Z">
        <w:r w:rsidR="0009000C">
          <w:fldChar w:fldCharType="begin"/>
        </w:r>
        <w:r w:rsidR="0009000C">
          <w:instrText xml:space="preserve"> REF _Ref131869518 \h </w:instrText>
        </w:r>
      </w:ins>
      <w:r w:rsidR="0009000C">
        <w:fldChar w:fldCharType="separate"/>
      </w:r>
      <w:ins w:id="3916" w:author="Jose Eduardo VIU" w:date="2023-04-08T19:27:00Z">
        <w:r w:rsidR="00EA61B9">
          <w:t xml:space="preserve">Ilustración </w:t>
        </w:r>
        <w:r w:rsidR="00EA61B9">
          <w:rPr>
            <w:noProof/>
          </w:rPr>
          <w:t>51</w:t>
        </w:r>
      </w:ins>
      <w:ins w:id="3917" w:author="Jose Eduardo VIU" w:date="2023-04-08T18:05:00Z">
        <w:r w:rsidR="0009000C">
          <w:fldChar w:fldCharType="end"/>
        </w:r>
        <w:r w:rsidR="0009000C">
          <w:t xml:space="preserve">, que muestra la comparativa del número de animales agrupados por semana según el valor real y el estimado de lo predicho por </w:t>
        </w:r>
      </w:ins>
      <w:ins w:id="3918" w:author="Jose Eduardo VIU" w:date="2023-04-08T18:06:00Z">
        <w:r w:rsidR="0009000C">
          <w:t xml:space="preserve">el ritmo de crecimiento de </w:t>
        </w:r>
      </w:ins>
      <w:ins w:id="3919" w:author="Jose Eduardo VIU" w:date="2023-04-08T18:05:00Z">
        <w:r w:rsidR="0009000C">
          <w:t>nuestro modelo.</w:t>
        </w:r>
      </w:ins>
      <w:ins w:id="3920" w:author="Jose Eduardo VIU" w:date="2023-04-08T18:06:00Z">
        <w:r w:rsidR="0009000C">
          <w:t xml:space="preserve"> En la </w:t>
        </w:r>
        <w:r w:rsidR="0009000C">
          <w:fldChar w:fldCharType="begin"/>
        </w:r>
        <w:r w:rsidR="0009000C">
          <w:instrText xml:space="preserve"> REF _Ref131869618 \h </w:instrText>
        </w:r>
      </w:ins>
      <w:r w:rsidR="0009000C">
        <w:fldChar w:fldCharType="separate"/>
      </w:r>
      <w:ins w:id="3921" w:author="Jose Eduardo VIU" w:date="2023-04-08T19:27:00Z">
        <w:r w:rsidR="00EA61B9">
          <w:t xml:space="preserve">Ilustración </w:t>
        </w:r>
        <w:r w:rsidR="00EA61B9">
          <w:rPr>
            <w:noProof/>
          </w:rPr>
          <w:t>52</w:t>
        </w:r>
      </w:ins>
      <w:ins w:id="3922" w:author="Jose Eduardo VIU" w:date="2023-04-08T18:06:00Z">
        <w:r w:rsidR="0009000C">
          <w:fldChar w:fldCharType="end"/>
        </w:r>
        <w:r w:rsidR="0009000C">
          <w:t xml:space="preserve"> se ponderan las diferencias al número de an</w:t>
        </w:r>
      </w:ins>
      <w:ins w:id="3923" w:author="Jose Eduardo VIU" w:date="2023-04-08T18:07:00Z">
        <w:r w:rsidR="0009000C">
          <w:t>imales de cada semana para mostrar el error en porcentaje, así como el porcentaje medio de error en el período considerado.</w:t>
        </w:r>
      </w:ins>
    </w:p>
    <w:p w14:paraId="3216AC6B" w14:textId="77777777" w:rsidR="0009000C" w:rsidRDefault="0009000C">
      <w:pPr>
        <w:keepNext/>
        <w:jc w:val="center"/>
        <w:rPr>
          <w:ins w:id="3924" w:author="Jose Eduardo VIU" w:date="2023-04-08T18:03:00Z"/>
        </w:rPr>
        <w:pPrChange w:id="3925" w:author="Jose Eduardo VIU" w:date="2023-04-08T18:03:00Z">
          <w:pPr>
            <w:jc w:val="center"/>
          </w:pPr>
        </w:pPrChange>
      </w:pPr>
      <w:ins w:id="3926" w:author="Jose Eduardo VIU" w:date="2023-04-08T18:02:00Z">
        <w:r>
          <w:rPr>
            <w:noProof/>
          </w:rPr>
          <w:lastRenderedPageBreak/>
          <w:drawing>
            <wp:inline distT="0" distB="0" distL="0" distR="0" wp14:anchorId="63571EF0" wp14:editId="619F9728">
              <wp:extent cx="3304800" cy="2574000"/>
              <wp:effectExtent l="0" t="0" r="0" b="0"/>
              <wp:docPr id="76325312" name="Imagen 28"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5312" name="Imagen 28" descr="Gráfico, Gráfico de barras&#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04800" cy="2574000"/>
                      </a:xfrm>
                      <a:prstGeom prst="rect">
                        <a:avLst/>
                      </a:prstGeom>
                      <a:noFill/>
                      <a:ln>
                        <a:noFill/>
                      </a:ln>
                    </pic:spPr>
                  </pic:pic>
                </a:graphicData>
              </a:graphic>
            </wp:inline>
          </w:drawing>
        </w:r>
      </w:ins>
    </w:p>
    <w:p w14:paraId="49294DDF" w14:textId="49CD39F5" w:rsidR="0009000C" w:rsidRDefault="0009000C" w:rsidP="0009000C">
      <w:pPr>
        <w:pStyle w:val="Descripcin"/>
        <w:rPr>
          <w:ins w:id="3927" w:author="Jose Eduardo VIU" w:date="2023-04-08T18:03:00Z"/>
        </w:rPr>
      </w:pPr>
      <w:bookmarkStart w:id="3928" w:name="_Ref131869518"/>
      <w:bookmarkStart w:id="3929" w:name="_Toc131874641"/>
      <w:ins w:id="3930" w:author="Jose Eduardo VIU" w:date="2023-04-08T18:03:00Z">
        <w:r>
          <w:t xml:space="preserve">Ilustración </w:t>
        </w:r>
        <w:r>
          <w:fldChar w:fldCharType="begin"/>
        </w:r>
        <w:r>
          <w:instrText xml:space="preserve"> SEQ Ilustración \* ARABIC </w:instrText>
        </w:r>
      </w:ins>
      <w:r>
        <w:fldChar w:fldCharType="separate"/>
      </w:r>
      <w:ins w:id="3931" w:author="Jose Eduardo VIU" w:date="2023-04-08T19:27:00Z">
        <w:r w:rsidR="00EA61B9">
          <w:rPr>
            <w:noProof/>
          </w:rPr>
          <w:t>51</w:t>
        </w:r>
      </w:ins>
      <w:ins w:id="3932" w:author="Jose Eduardo VIU" w:date="2023-04-08T18:03:00Z">
        <w:r>
          <w:fldChar w:fldCharType="end"/>
        </w:r>
        <w:bookmarkEnd w:id="3928"/>
        <w:r>
          <w:t>. Nº animales por seman</w:t>
        </w:r>
      </w:ins>
      <w:ins w:id="3933" w:author="Jose Eduardo VIU" w:date="2023-04-08T18:04:00Z">
        <w:r>
          <w:t>a</w:t>
        </w:r>
      </w:ins>
      <w:ins w:id="3934" w:author="Jose Eduardo VIU" w:date="2023-04-08T18:03:00Z">
        <w:r>
          <w:t xml:space="preserve"> reales vs predichos. Elaboración propia.</w:t>
        </w:r>
        <w:bookmarkEnd w:id="3929"/>
      </w:ins>
    </w:p>
    <w:p w14:paraId="1960BA15" w14:textId="77777777" w:rsidR="0009000C" w:rsidRPr="0009000C" w:rsidRDefault="0009000C">
      <w:pPr>
        <w:rPr>
          <w:ins w:id="3935" w:author="Jose Eduardo VIU" w:date="2023-04-08T18:03:00Z"/>
        </w:rPr>
        <w:pPrChange w:id="3936" w:author="Jose Eduardo VIU" w:date="2023-04-08T18:03:00Z">
          <w:pPr>
            <w:pStyle w:val="Descripcin"/>
          </w:pPr>
        </w:pPrChange>
      </w:pPr>
    </w:p>
    <w:p w14:paraId="397DDCFD" w14:textId="77777777" w:rsidR="0009000C" w:rsidRDefault="0009000C">
      <w:pPr>
        <w:keepNext/>
        <w:jc w:val="center"/>
        <w:rPr>
          <w:ins w:id="3937" w:author="Jose Eduardo VIU" w:date="2023-04-08T18:04:00Z"/>
        </w:rPr>
        <w:pPrChange w:id="3938" w:author="Jose Eduardo VIU" w:date="2023-04-08T18:04:00Z">
          <w:pPr>
            <w:jc w:val="center"/>
          </w:pPr>
        </w:pPrChange>
      </w:pPr>
      <w:ins w:id="3939" w:author="Jose Eduardo VIU" w:date="2023-04-08T18:03:00Z">
        <w:r>
          <w:rPr>
            <w:noProof/>
          </w:rPr>
          <w:drawing>
            <wp:inline distT="0" distB="0" distL="0" distR="0" wp14:anchorId="03FCE8BA" wp14:editId="0D8C8938">
              <wp:extent cx="3160800" cy="2566800"/>
              <wp:effectExtent l="0" t="0" r="0" b="0"/>
              <wp:docPr id="1537366424"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66424" name="Imagen 29" descr="Gráfico, Gráfico de barras&#10;&#10;Descripción generada automáticament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60800" cy="2566800"/>
                      </a:xfrm>
                      <a:prstGeom prst="rect">
                        <a:avLst/>
                      </a:prstGeom>
                      <a:noFill/>
                      <a:ln>
                        <a:noFill/>
                      </a:ln>
                    </pic:spPr>
                  </pic:pic>
                </a:graphicData>
              </a:graphic>
            </wp:inline>
          </w:drawing>
        </w:r>
      </w:ins>
    </w:p>
    <w:p w14:paraId="11A654B1" w14:textId="15D4E0A4" w:rsidR="0009000C" w:rsidRPr="0009000C" w:rsidRDefault="0009000C">
      <w:pPr>
        <w:pStyle w:val="Descripcin"/>
        <w:rPr>
          <w:ins w:id="3940" w:author="Jose Eduardo VIU" w:date="2023-04-07T12:59:00Z"/>
        </w:rPr>
        <w:pPrChange w:id="3941" w:author="Jose Eduardo VIU" w:date="2023-04-08T18:04:00Z">
          <w:pPr/>
        </w:pPrChange>
      </w:pPr>
      <w:bookmarkStart w:id="3942" w:name="_Ref131869618"/>
      <w:bookmarkStart w:id="3943" w:name="_Toc131874642"/>
      <w:ins w:id="3944" w:author="Jose Eduardo VIU" w:date="2023-04-08T18:04:00Z">
        <w:r>
          <w:t xml:space="preserve">Ilustración </w:t>
        </w:r>
        <w:r>
          <w:fldChar w:fldCharType="begin"/>
        </w:r>
        <w:r>
          <w:instrText xml:space="preserve"> SEQ Ilustración \* ARABIC </w:instrText>
        </w:r>
      </w:ins>
      <w:r>
        <w:fldChar w:fldCharType="separate"/>
      </w:r>
      <w:ins w:id="3945" w:author="Jose Eduardo VIU" w:date="2023-04-08T19:27:00Z">
        <w:r w:rsidR="00EA61B9">
          <w:rPr>
            <w:noProof/>
          </w:rPr>
          <w:t>52</w:t>
        </w:r>
      </w:ins>
      <w:ins w:id="3946" w:author="Jose Eduardo VIU" w:date="2023-04-08T18:04:00Z">
        <w:r>
          <w:fldChar w:fldCharType="end"/>
        </w:r>
        <w:bookmarkEnd w:id="3942"/>
        <w:r>
          <w:t>. Porcentaje diferencia entre número de animales predichos y reales. Elaboración propia.</w:t>
        </w:r>
      </w:ins>
      <w:bookmarkEnd w:id="3943"/>
    </w:p>
    <w:p w14:paraId="366FE6ED" w14:textId="1C8E63E4" w:rsidR="00604DFE" w:rsidRDefault="0009000C" w:rsidP="00604DFE">
      <w:pPr>
        <w:rPr>
          <w:ins w:id="3947" w:author="Jose Eduardo VIU" w:date="2023-04-08T18:11:00Z"/>
        </w:rPr>
      </w:pPr>
      <w:ins w:id="3948" w:author="Jose Eduardo VIU" w:date="2023-04-08T18:08:00Z">
        <w:r>
          <w:t>Como se puede apreciar la aproximación obtenida es bastante buena, pero tiene una deviación en el número de animales promedia del 4.38%</w:t>
        </w:r>
        <w:r w:rsidR="00D31D98">
          <w:t xml:space="preserve">, por lo </w:t>
        </w:r>
      </w:ins>
      <w:ins w:id="3949" w:author="Jose Eduardo VIU" w:date="2023-04-08T18:09:00Z">
        <w:r w:rsidR="00D31D98">
          <w:t>que no llega a ser tan buena como los resultados inicialmente deseados, que pretendían errores del 2%.</w:t>
        </w:r>
      </w:ins>
      <w:ins w:id="3950" w:author="Jose Eduardo VIU" w:date="2023-04-08T18:10:00Z">
        <w:r w:rsidR="00D31D98">
          <w:t xml:space="preserve"> No obstante</w:t>
        </w:r>
      </w:ins>
      <w:ins w:id="3951" w:author="Jose Eduardo VIU" w:date="2023-04-08T18:11:00Z">
        <w:r w:rsidR="00D31D98">
          <w:t>,</w:t>
        </w:r>
      </w:ins>
      <w:ins w:id="3952" w:author="Jose Eduardo VIU" w:date="2023-04-08T18:10:00Z">
        <w:r w:rsidR="00D31D98">
          <w:t xml:space="preserve"> este valor pretende ser una aproximación, pues siempre existe, con cierta penalización, la opción de recoger animales un poco antes o después del momento óptimo, </w:t>
        </w:r>
      </w:ins>
      <w:ins w:id="3953" w:author="Jose Eduardo VIU" w:date="2023-04-08T18:11:00Z">
        <w:r w:rsidR="00D31D98">
          <w:t xml:space="preserve">y se podría considerar que es suficientemente bueno para poder planificar a medio plazo. </w:t>
        </w:r>
      </w:ins>
      <w:ins w:id="3954" w:author="Jose Eduardo VIU" w:date="2023-04-08T18:12:00Z">
        <w:r w:rsidR="00D31D98">
          <w:t>Además, el uso de este estimador y su medición a lo largo del tiempo permitirá afinar más el intervalo de confianza del mismo, de forma que podamos ajustar el número de animales no a un valor fijo si so a un intervalo q</w:t>
        </w:r>
      </w:ins>
      <w:ins w:id="3955" w:author="Jose Eduardo VIU" w:date="2023-04-08T18:13:00Z">
        <w:r w:rsidR="00D31D98">
          <w:t>ue sí permita el valor de confianza deseado.</w:t>
        </w:r>
      </w:ins>
    </w:p>
    <w:p w14:paraId="034E43FE" w14:textId="77777777" w:rsidR="00D31D98" w:rsidRDefault="00D31D98" w:rsidP="00604DFE">
      <w:pPr>
        <w:rPr>
          <w:ins w:id="3956" w:author="Jose Eduardo VIU" w:date="2023-04-07T11:57:00Z"/>
        </w:rPr>
      </w:pPr>
    </w:p>
    <w:p w14:paraId="7DFAEC88" w14:textId="208262CF" w:rsidR="00604DFE" w:rsidRPr="00C57B6B" w:rsidRDefault="00604DFE" w:rsidP="00604DFE">
      <w:pPr>
        <w:rPr>
          <w:ins w:id="3957" w:author="Jose Eduardo VIU" w:date="2023-04-07T11:57:00Z"/>
          <w:b/>
          <w:bCs/>
          <w:rPrChange w:id="3958" w:author="Jose Eduardo VIU" w:date="2023-04-07T18:04:00Z">
            <w:rPr>
              <w:ins w:id="3959" w:author="Jose Eduardo VIU" w:date="2023-04-07T11:57:00Z"/>
            </w:rPr>
          </w:rPrChange>
        </w:rPr>
      </w:pPr>
      <w:ins w:id="3960" w:author="Jose Eduardo VIU" w:date="2023-04-07T11:57:00Z">
        <w:r w:rsidRPr="00C57B6B">
          <w:rPr>
            <w:b/>
            <w:bCs/>
            <w:rPrChange w:id="3961" w:author="Jose Eduardo VIU" w:date="2023-04-07T18:04:00Z">
              <w:rPr/>
            </w:rPrChange>
          </w:rPr>
          <w:t>Implementación del modelo para producción</w:t>
        </w:r>
      </w:ins>
    </w:p>
    <w:p w14:paraId="1E5126D4" w14:textId="4973EAEB" w:rsidR="00604DFE" w:rsidRDefault="00850FB3" w:rsidP="00604DFE">
      <w:pPr>
        <w:rPr>
          <w:ins w:id="3962" w:author="Jose Eduardo VIU" w:date="2023-04-08T18:18:00Z"/>
        </w:rPr>
      </w:pPr>
      <w:ins w:id="3963" w:author="Jose Eduardo VIU" w:date="2023-04-08T18:13:00Z">
        <w:r>
          <w:t>El mejor modelo obtenido en el proyecto se ha guardado con todos sus parámetros y valores óptimos, de forma que se puede cargar en cualquier mom</w:t>
        </w:r>
      </w:ins>
      <w:ins w:id="3964" w:author="Jose Eduardo VIU" w:date="2023-04-08T18:14:00Z">
        <w:r>
          <w:t>ento</w:t>
        </w:r>
      </w:ins>
      <w:ins w:id="3965" w:author="Jose Eduardo VIU" w:date="2023-04-08T18:15:00Z">
        <w:r>
          <w:t xml:space="preserve">, como ya se ha hecho de hecho en </w:t>
        </w:r>
      </w:ins>
      <w:ins w:id="3966" w:author="Jose Eduardo VIU" w:date="2023-04-08T18:16:00Z">
        <w:r>
          <w:t xml:space="preserve">el cuaderno de Jupyter Notebook </w:t>
        </w:r>
        <w:r>
          <w:fldChar w:fldCharType="begin"/>
        </w:r>
        <w:r>
          <w:instrText xml:space="preserve"> REF _Ref131868909 \h </w:instrText>
        </w:r>
      </w:ins>
      <w:r>
        <w:fldChar w:fldCharType="separate"/>
      </w:r>
      <w:ins w:id="3967" w:author="Jose Eduardo VIU" w:date="2023-04-08T19:27:00Z">
        <w:r w:rsidR="00EA61B9">
          <w:t>Evaluación del Modelo Final</w:t>
        </w:r>
      </w:ins>
      <w:ins w:id="3968" w:author="Jose Eduardo VIU" w:date="2023-04-08T18:16:00Z">
        <w:r>
          <w:fldChar w:fldCharType="end"/>
        </w:r>
        <w:r>
          <w:t>,</w:t>
        </w:r>
      </w:ins>
      <w:ins w:id="3969" w:author="Jose Eduardo VIU" w:date="2023-04-08T18:14:00Z">
        <w:r>
          <w:t xml:space="preserve"> y usarlo para predecir valores con el mismo. Para ello se ha de obtener en los valores de los contratos a predecir</w:t>
        </w:r>
      </w:ins>
      <w:ins w:id="3970" w:author="Jose Eduardo VIU" w:date="2023-04-08T18:16:00Z">
        <w:r>
          <w:t>,</w:t>
        </w:r>
      </w:ins>
      <w:ins w:id="3971" w:author="Jose Eduardo VIU" w:date="2023-04-08T18:14:00Z">
        <w:r>
          <w:t xml:space="preserve"> el valor de los atributos utilizados, aplicar el mismo escalado (según </w:t>
        </w:r>
      </w:ins>
      <w:ins w:id="3972" w:author="Jose Eduardo VIU" w:date="2023-04-08T18:15:00Z">
        <w:r>
          <w:t xml:space="preserve">los valores entrenados para </w:t>
        </w:r>
      </w:ins>
      <w:ins w:id="3973" w:author="Jose Eduardo VIU" w:date="2023-04-08T18:14:00Z">
        <w:r>
          <w:t>RobustScaler)</w:t>
        </w:r>
      </w:ins>
      <w:ins w:id="3974" w:author="Jose Eduardo VIU" w:date="2023-04-08T18:15:00Z">
        <w:r>
          <w:t xml:space="preserve"> y pasarlos al modelo</w:t>
        </w:r>
      </w:ins>
      <w:ins w:id="3975" w:author="Jose Eduardo VIU" w:date="2023-04-08T18:17:00Z">
        <w:r>
          <w:t>, con esto obtendremos el valor del GMD predicho del contrato, y con este ya estaremos en condiciones de proyectar la fecha o semana de recogida óptima para el peso objetivo establecido.</w:t>
        </w:r>
      </w:ins>
    </w:p>
    <w:p w14:paraId="3DEE2837" w14:textId="77777777" w:rsidR="00850FB3" w:rsidRDefault="00850FB3" w:rsidP="00604DFE">
      <w:pPr>
        <w:rPr>
          <w:ins w:id="3976" w:author="Jose Eduardo VIU" w:date="2023-04-07T11:57:00Z"/>
        </w:rPr>
      </w:pPr>
    </w:p>
    <w:p w14:paraId="259F98A7" w14:textId="77777777" w:rsidR="00604DFE" w:rsidRPr="00C57B6B" w:rsidRDefault="00604DFE" w:rsidP="00604DFE">
      <w:pPr>
        <w:rPr>
          <w:ins w:id="3977" w:author="Jose Eduardo VIU" w:date="2023-04-07T11:57:00Z"/>
          <w:b/>
          <w:bCs/>
          <w:rPrChange w:id="3978" w:author="Jose Eduardo VIU" w:date="2023-04-07T18:04:00Z">
            <w:rPr>
              <w:ins w:id="3979" w:author="Jose Eduardo VIU" w:date="2023-04-07T11:57:00Z"/>
            </w:rPr>
          </w:rPrChange>
        </w:rPr>
      </w:pPr>
      <w:ins w:id="3980" w:author="Jose Eduardo VIU" w:date="2023-04-07T11:57:00Z">
        <w:r w:rsidRPr="00C57B6B">
          <w:rPr>
            <w:b/>
            <w:bCs/>
            <w:rPrChange w:id="3981" w:author="Jose Eduardo VIU" w:date="2023-04-07T18:04:00Z">
              <w:rPr/>
            </w:rPrChange>
          </w:rPr>
          <w:t>Plan de monitoreo y mantenimiento</w:t>
        </w:r>
      </w:ins>
    </w:p>
    <w:p w14:paraId="76B00C5E" w14:textId="6CCBF9E4" w:rsidR="00604DFE" w:rsidRDefault="00850FB3" w:rsidP="00604DFE">
      <w:pPr>
        <w:rPr>
          <w:ins w:id="3982" w:author="Jose Eduardo VIU" w:date="2023-04-08T18:23:00Z"/>
        </w:rPr>
      </w:pPr>
      <w:ins w:id="3983" w:author="Jose Eduardo VIU" w:date="2023-04-08T18:18:00Z">
        <w:r>
          <w:t xml:space="preserve">El actúa modelo obtenido es un modelo válido y utilizable, </w:t>
        </w:r>
      </w:ins>
      <w:ins w:id="3984" w:author="Jose Eduardo VIU" w:date="2023-04-08T18:19:00Z">
        <w:r w:rsidR="00FD4858">
          <w:t>p</w:t>
        </w:r>
      </w:ins>
      <w:ins w:id="3985" w:author="Jose Eduardo VIU" w:date="2023-04-08T18:18:00Z">
        <w:r>
          <w:t xml:space="preserve">ero </w:t>
        </w:r>
      </w:ins>
      <w:ins w:id="3986" w:author="Jose Eduardo VIU" w:date="2023-04-08T18:19:00Z">
        <w:r w:rsidR="00FD4858">
          <w:t>está adaptado a los datos actuales, es de esperar que a lo largo del tiempo pueda ir perdiendo su eficacia porque quizá como ya ha pasado en los años observados los procesos en la granja, la aliment</w:t>
        </w:r>
      </w:ins>
      <w:ins w:id="3987" w:author="Jose Eduardo VIU" w:date="2023-04-08T18:20:00Z">
        <w:r w:rsidR="00FD4858">
          <w:t>ación, sanidad, bienestar animal, etc. se continúen mejorando, y todos estos aspectos no se estén reflejando en un modelo estático que no se ree</w:t>
        </w:r>
      </w:ins>
      <w:ins w:id="3988" w:author="Jose Eduardo VIU" w:date="2023-04-08T18:21:00Z">
        <w:r w:rsidR="00FD4858">
          <w:t xml:space="preserve">ntrenara. Es por ello </w:t>
        </w:r>
      </w:ins>
      <w:ins w:id="3989" w:author="Jose Eduardo VIU" w:date="2023-04-08T19:23:00Z">
        <w:r w:rsidR="005F2D6E">
          <w:t>por lo que</w:t>
        </w:r>
      </w:ins>
      <w:ins w:id="3990" w:author="Jose Eduardo VIU" w:date="2023-04-08T18:21:00Z">
        <w:r w:rsidR="00FD4858">
          <w:t xml:space="preserve"> resulta más que necesario el monitoreo y mantenimiento del </w:t>
        </w:r>
      </w:ins>
      <w:ins w:id="3991" w:author="Jose Eduardo VIU" w:date="2023-04-08T19:24:00Z">
        <w:r w:rsidR="005F2D6E">
          <w:t>modelo</w:t>
        </w:r>
      </w:ins>
      <w:ins w:id="3992" w:author="Jose Eduardo VIU" w:date="2023-04-08T18:21:00Z">
        <w:r w:rsidR="00FD4858">
          <w:t xml:space="preserve">. Reentrenando con cierta frecuencia con los nuevos datos que se van teniendo, estudiando continuamente si la incorporación </w:t>
        </w:r>
      </w:ins>
      <w:ins w:id="3993" w:author="Jose Eduardo VIU" w:date="2023-04-08T18:22:00Z">
        <w:r w:rsidR="00FD4858">
          <w:t>o eliminación de algún dato al modelo lo beneficia o perjudica, e incluso si nuevos modelos que surjan o que no hemos contemplado se pueden adaptar mejor al problema y ofrecer mejores resu</w:t>
        </w:r>
      </w:ins>
      <w:ins w:id="3994" w:author="Jose Eduardo VIU" w:date="2023-04-08T18:23:00Z">
        <w:r w:rsidR="00FD4858">
          <w:t>ltados.</w:t>
        </w:r>
      </w:ins>
    </w:p>
    <w:p w14:paraId="1D0B4762" w14:textId="50D34361" w:rsidR="00FD4858" w:rsidRDefault="00FD4858" w:rsidP="00604DFE">
      <w:pPr>
        <w:rPr>
          <w:ins w:id="3995" w:author="Jose Eduardo VIU" w:date="2023-04-09T08:50:00Z"/>
        </w:rPr>
      </w:pPr>
      <w:ins w:id="3996" w:author="Jose Eduardo VIU" w:date="2023-04-08T18:23:00Z">
        <w:r>
          <w:t xml:space="preserve">Es por ello </w:t>
        </w:r>
      </w:ins>
      <w:ins w:id="3997" w:author="Jose Eduardo VIU" w:date="2023-04-08T18:24:00Z">
        <w:r>
          <w:t>por lo que</w:t>
        </w:r>
      </w:ins>
      <w:ins w:id="3998" w:author="Jose Eduardo VIU" w:date="2023-04-08T18:23:00Z">
        <w:r>
          <w:t xml:space="preserve"> el modelo CRISP-DM, usado en este proyecto no es un proceso lineal con un inicio y fin claros. El proceso de la ciencia de datos es </w:t>
        </w:r>
      </w:ins>
      <w:ins w:id="3999" w:author="Jose Eduardo VIU" w:date="2023-04-08T18:24:00Z">
        <w:r>
          <w:t>un proceso iterativo, de mejora continua, de readaptación y refinamiento de los modelos y datos usados</w:t>
        </w:r>
      </w:ins>
      <w:ins w:id="4000" w:author="Jose Eduardo VIU" w:date="2023-04-08T18:25:00Z">
        <w:r>
          <w:t>, siempre abierto a detectar nuevas fuentes de datos, nuevos p</w:t>
        </w:r>
      </w:ins>
      <w:ins w:id="4001" w:author="Jose Eduardo VIU" w:date="2023-04-08T18:26:00Z">
        <w:r>
          <w:t>osibilidades y amenazas y a reaccionar rápidamente a las mismas adaptándose y ofreciendo soluciones basadas en datos</w:t>
        </w:r>
      </w:ins>
      <w:ins w:id="4002" w:author="Jose Eduardo VIU" w:date="2023-04-08T18:27:00Z">
        <w:r>
          <w:t xml:space="preserve"> que ayuden a apoyar las decisiones en evidencias y resultados predecibles.</w:t>
        </w:r>
      </w:ins>
    </w:p>
    <w:p w14:paraId="53CCD31A" w14:textId="208E83EB" w:rsidR="00F16682" w:rsidRDefault="00F16682" w:rsidP="00604DFE">
      <w:pPr>
        <w:rPr>
          <w:ins w:id="4003" w:author="Jose Eduardo VIU" w:date="2023-04-09T08:50:00Z"/>
        </w:rPr>
      </w:pPr>
    </w:p>
    <w:p w14:paraId="1667891E" w14:textId="2E8B38F7" w:rsidR="00F16682" w:rsidRPr="00F16682" w:rsidRDefault="00F16682" w:rsidP="00604DFE">
      <w:pPr>
        <w:rPr>
          <w:ins w:id="4004" w:author="Jose Eduardo VIU" w:date="2023-04-09T08:50:00Z"/>
          <w:b/>
          <w:bCs/>
          <w:rPrChange w:id="4005" w:author="Jose Eduardo VIU" w:date="2023-04-09T08:50:00Z">
            <w:rPr>
              <w:ins w:id="4006" w:author="Jose Eduardo VIU" w:date="2023-04-09T08:50:00Z"/>
            </w:rPr>
          </w:rPrChange>
        </w:rPr>
      </w:pPr>
      <w:ins w:id="4007" w:author="Jose Eduardo VIU" w:date="2023-04-09T08:50:00Z">
        <w:r w:rsidRPr="00F16682">
          <w:rPr>
            <w:b/>
            <w:bCs/>
            <w:rPrChange w:id="4008" w:author="Jose Eduardo VIU" w:date="2023-04-09T08:50:00Z">
              <w:rPr/>
            </w:rPrChange>
          </w:rPr>
          <w:t>Informe Final de Producción</w:t>
        </w:r>
      </w:ins>
    </w:p>
    <w:p w14:paraId="2E153772" w14:textId="37B2377B" w:rsidR="00F16682" w:rsidRDefault="00F16682" w:rsidP="00604DFE">
      <w:pPr>
        <w:rPr>
          <w:ins w:id="4009" w:author="Jose Eduardo VIU" w:date="2023-04-09T08:55:00Z"/>
        </w:rPr>
      </w:pPr>
      <w:ins w:id="4010" w:author="Jose Eduardo VIU" w:date="2023-04-09T08:51:00Z">
        <w:r>
          <w:t>Con los datos recabados se puede ha</w:t>
        </w:r>
      </w:ins>
      <w:ins w:id="4011" w:author="Jose Eduardo VIU" w:date="2023-04-09T08:52:00Z">
        <w:r>
          <w:t>cer previsiones de los contratos</w:t>
        </w:r>
      </w:ins>
      <w:ins w:id="4012" w:author="Jose Eduardo VIU" w:date="2023-04-09T08:53:00Z">
        <w:r>
          <w:t xml:space="preserve">, </w:t>
        </w:r>
      </w:ins>
      <w:ins w:id="4013" w:author="Jose Eduardo VIU" w:date="2023-04-09T08:54:00Z">
        <w:r>
          <w:t>para obtener la fecha estimada en la que estarán listos para su recogida</w:t>
        </w:r>
      </w:ins>
      <w:ins w:id="4014" w:author="Jose Eduardo VIU" w:date="2023-04-09T08:52:00Z">
        <w:r>
          <w:t xml:space="preserve"> y materi</w:t>
        </w:r>
      </w:ins>
      <w:ins w:id="4015" w:author="Jose Eduardo VIU" w:date="2023-04-09T08:53:00Z">
        <w:r>
          <w:t>alizar est</w:t>
        </w:r>
      </w:ins>
      <w:ins w:id="4016" w:author="Jose Eduardo VIU" w:date="2023-04-09T08:54:00Z">
        <w:r>
          <w:t>o</w:t>
        </w:r>
      </w:ins>
      <w:ins w:id="4017" w:author="Jose Eduardo VIU" w:date="2023-04-09T08:53:00Z">
        <w:r>
          <w:t>s</w:t>
        </w:r>
      </w:ins>
      <w:ins w:id="4018" w:author="Jose Eduardo VIU" w:date="2023-04-09T08:54:00Z">
        <w:r>
          <w:t xml:space="preserve"> datos</w:t>
        </w:r>
      </w:ins>
      <w:ins w:id="4019" w:author="Jose Eduardo VIU" w:date="2023-04-09T08:53:00Z">
        <w:r>
          <w:t xml:space="preserve"> en indicadores dinámicos a nivel de negocio que </w:t>
        </w:r>
      </w:ins>
      <w:ins w:id="4020" w:author="Jose Eduardo VIU" w:date="2023-04-09T08:54:00Z">
        <w:r>
          <w:t xml:space="preserve">los </w:t>
        </w:r>
      </w:ins>
      <w:ins w:id="4021" w:author="Jose Eduardo VIU" w:date="2023-04-09T08:53:00Z">
        <w:r>
          <w:t xml:space="preserve">plasmen y ayuden a interpretarlos </w:t>
        </w:r>
      </w:ins>
      <w:ins w:id="4022" w:author="Jose Eduardo VIU" w:date="2023-04-09T08:54:00Z">
        <w:r>
          <w:t>de forma más sencilla y gráfica.</w:t>
        </w:r>
      </w:ins>
    </w:p>
    <w:p w14:paraId="4B07494B" w14:textId="3FA86CAD" w:rsidR="00F16682" w:rsidRDefault="00F16682" w:rsidP="00604DFE">
      <w:pPr>
        <w:rPr>
          <w:ins w:id="4023" w:author="Jose Eduardo VIU" w:date="2023-04-09T09:08:00Z"/>
        </w:rPr>
      </w:pPr>
      <w:ins w:id="4024" w:author="Jose Eduardo VIU" w:date="2023-04-09T08:55:00Z">
        <w:r>
          <w:t xml:space="preserve">Unos buenos gráficos permiten transmitir rápidamente el conocimiento muchas veces </w:t>
        </w:r>
      </w:ins>
      <w:ins w:id="4025" w:author="Jose Eduardo VIU" w:date="2023-04-09T08:56:00Z">
        <w:r>
          <w:t xml:space="preserve">difuso entre los datos, </w:t>
        </w:r>
      </w:ins>
      <w:ins w:id="4026" w:author="Jose Eduardo VIU" w:date="2023-04-09T08:57:00Z">
        <w:r w:rsidR="007A0B79">
          <w:t>pueden ser</w:t>
        </w:r>
      </w:ins>
      <w:ins w:id="4027" w:author="Jose Eduardo VIU" w:date="2023-04-09T08:56:00Z">
        <w:r>
          <w:t xml:space="preserve"> una forma de transmisión muy directa </w:t>
        </w:r>
      </w:ins>
      <w:ins w:id="4028" w:author="Jose Eduardo VIU" w:date="2023-04-09T08:57:00Z">
        <w:r w:rsidR="007A0B79">
          <w:t xml:space="preserve">y eficaz </w:t>
        </w:r>
      </w:ins>
      <w:ins w:id="4029" w:author="Jose Eduardo VIU" w:date="2023-04-09T08:56:00Z">
        <w:r>
          <w:t xml:space="preserve">que </w:t>
        </w:r>
        <w:r>
          <w:lastRenderedPageBreak/>
          <w:t>puede contar historias y relaciones de los datos</w:t>
        </w:r>
      </w:ins>
      <w:ins w:id="4030" w:author="Jose Eduardo VIU" w:date="2023-04-09T08:58:00Z">
        <w:r w:rsidR="007A0B79">
          <w:t>, de su evolución, de su comportamiento esperado, etc. Y puede hacerlo si están bien diseñados de una forma clara y sencilla de entender</w:t>
        </w:r>
      </w:ins>
      <w:ins w:id="4031" w:author="Jose Eduardo VIU" w:date="2023-04-09T08:59:00Z">
        <w:r w:rsidR="007A0B79">
          <w:t xml:space="preserve">. Además actualmente los gráficos no tienen por qué ser un componente estático y predefinido, pueden ser dinámicos, que se actualicen a tiempo real, que permitan aplicarle filtros y jugar </w:t>
        </w:r>
      </w:ins>
      <w:ins w:id="4032" w:author="Jose Eduardo VIU" w:date="2023-04-09T09:00:00Z">
        <w:r w:rsidR="007A0B79">
          <w:t>con los datos para poder plantear hipótesis e intentar corroborarlas navegando por ellos.</w:t>
        </w:r>
      </w:ins>
      <w:ins w:id="4033" w:author="Jose Eduardo VIU" w:date="2023-04-09T09:01:00Z">
        <w:r w:rsidR="007A0B79">
          <w:t xml:space="preserve"> Los gráficos</w:t>
        </w:r>
      </w:ins>
      <w:ins w:id="4034" w:author="Jose Eduardo VIU" w:date="2023-04-09T09:02:00Z">
        <w:r w:rsidR="007A0B79">
          <w:t xml:space="preserve"> e indicadores clave</w:t>
        </w:r>
      </w:ins>
      <w:ins w:id="4035" w:author="Jose Eduardo VIU" w:date="2023-04-09T09:01:00Z">
        <w:r w:rsidR="007A0B79">
          <w:t xml:space="preserve"> permiten que personas mucho m</w:t>
        </w:r>
      </w:ins>
      <w:ins w:id="4036" w:author="Jose Eduardo VIU" w:date="2023-04-09T09:02:00Z">
        <w:r w:rsidR="007A0B79">
          <w:t>eno</w:t>
        </w:r>
      </w:ins>
      <w:ins w:id="4037" w:author="Jose Eduardo VIU" w:date="2023-04-09T09:01:00Z">
        <w:r w:rsidR="007A0B79">
          <w:t xml:space="preserve">s técnicas en el </w:t>
        </w:r>
      </w:ins>
      <w:ins w:id="4038" w:author="Jose Eduardo VIU" w:date="2023-04-09T09:02:00Z">
        <w:r w:rsidR="007A0B79">
          <w:t xml:space="preserve">uso </w:t>
        </w:r>
      </w:ins>
      <w:ins w:id="4039" w:author="Jose Eduardo VIU" w:date="2023-04-09T09:01:00Z">
        <w:r w:rsidR="007A0B79">
          <w:t xml:space="preserve">de </w:t>
        </w:r>
      </w:ins>
      <w:ins w:id="4040" w:author="Jose Eduardo VIU" w:date="2023-04-09T09:02:00Z">
        <w:r w:rsidR="007A0B79">
          <w:t xml:space="preserve">datos puedan acercarse a ellos de forma sencilla y </w:t>
        </w:r>
      </w:ins>
      <w:ins w:id="4041" w:author="Jose Eduardo VIU" w:date="2023-04-09T09:03:00Z">
        <w:r w:rsidR="007A0B79">
          <w:t xml:space="preserve">aportar su conocimiento de negocio para interpretar y descubrir patrones en los resultados obtenidos, ayuda </w:t>
        </w:r>
      </w:ins>
      <w:ins w:id="4042" w:author="Jose Eduardo VIU" w:date="2023-04-09T09:04:00Z">
        <w:r w:rsidR="007A0B79">
          <w:t>a que todo sea más agradable, dinámico y accesible. Pero para ello es importante tomar el tie</w:t>
        </w:r>
      </w:ins>
      <w:ins w:id="4043" w:author="Jose Eduardo VIU" w:date="2023-04-09T09:05:00Z">
        <w:r w:rsidR="007A0B79">
          <w:t xml:space="preserve">mpo adecuado para diseñarlos, saber que se pretende responder con ellos, alineando los mismos con los objetivos marcados y hacerlos de forma </w:t>
        </w:r>
      </w:ins>
      <w:ins w:id="4044" w:author="Jose Eduardo VIU" w:date="2023-04-09T09:06:00Z">
        <w:r w:rsidR="007A0B79">
          <w:t xml:space="preserve">que resulten en una interpretación </w:t>
        </w:r>
      </w:ins>
      <w:ins w:id="4045" w:author="Jose Eduardo VIU" w:date="2023-04-09T09:05:00Z">
        <w:r w:rsidR="007A0B79">
          <w:t>clara y eficaz.</w:t>
        </w:r>
      </w:ins>
      <w:ins w:id="4046" w:author="Jose Eduardo VIU" w:date="2023-04-09T09:06:00Z">
        <w:r w:rsidR="007A0B79">
          <w:t xml:space="preserve"> Evaluando continuamente si siguen siendo los mejores indicadores o si se deben sustituir o ampliar por otros que reflejen </w:t>
        </w:r>
      </w:ins>
      <w:ins w:id="4047" w:author="Jose Eduardo VIU" w:date="2023-04-09T09:07:00Z">
        <w:r w:rsidR="007A0B79">
          <w:t>mejor la nueva realidad u objetivos de negocio.</w:t>
        </w:r>
      </w:ins>
    </w:p>
    <w:p w14:paraId="3B5E00D0" w14:textId="1C86E458" w:rsidR="00DE5735" w:rsidRDefault="00DE5735" w:rsidP="00604DFE">
      <w:pPr>
        <w:rPr>
          <w:ins w:id="4048" w:author="Jose Eduardo VIU" w:date="2023-04-09T09:07:00Z"/>
        </w:rPr>
      </w:pPr>
      <w:ins w:id="4049" w:author="Jose Eduardo VIU" w:date="2023-04-09T09:08:00Z">
        <w:r>
          <w:t xml:space="preserve">Por ejemplo, en el marco del actual proyecto un pequeño ejemplo de gráficos que podrían ejemplificar la previsión de animales para los siguientes meses podría ser la que se muestra en la </w:t>
        </w:r>
      </w:ins>
      <w:ins w:id="4050" w:author="Jose Eduardo VIU" w:date="2023-04-09T09:10:00Z">
        <w:r w:rsidR="009472EA">
          <w:fldChar w:fldCharType="begin"/>
        </w:r>
        <w:r w:rsidR="009472EA">
          <w:instrText xml:space="preserve"> REF _Ref131923821 \h </w:instrText>
        </w:r>
      </w:ins>
      <w:r w:rsidR="009472EA">
        <w:fldChar w:fldCharType="separate"/>
      </w:r>
      <w:ins w:id="4051" w:author="Jose Eduardo VIU" w:date="2023-04-09T09:10:00Z">
        <w:r w:rsidR="009472EA">
          <w:t xml:space="preserve">Ilustración </w:t>
        </w:r>
        <w:r w:rsidR="009472EA">
          <w:rPr>
            <w:noProof/>
          </w:rPr>
          <w:t>53</w:t>
        </w:r>
        <w:r w:rsidR="009472EA">
          <w:fldChar w:fldCharType="end"/>
        </w:r>
        <w:r w:rsidR="009472EA">
          <w:t>, que muestra el total de animales disponibles, su distribución general en ganado blanco e ibérico, el detalle por semanas para l</w:t>
        </w:r>
      </w:ins>
      <w:ins w:id="4052" w:author="Jose Eduardo VIU" w:date="2023-04-09T09:11:00Z">
        <w:r w:rsidR="009472EA">
          <w:t>o</w:t>
        </w:r>
      </w:ins>
      <w:ins w:id="4053" w:author="Jose Eduardo VIU" w:date="2023-04-09T09:10:00Z">
        <w:r w:rsidR="009472EA">
          <w:t xml:space="preserve">s </w:t>
        </w:r>
      </w:ins>
      <w:ins w:id="4054" w:author="Jose Eduardo VIU" w:date="2023-04-09T09:11:00Z">
        <w:r w:rsidR="009472EA">
          <w:t xml:space="preserve">mese posteriores a la generación del informe y un mapa de situación de la ubicación de los animales. Este informe </w:t>
        </w:r>
      </w:ins>
      <w:ins w:id="4055" w:author="Jose Eduardo VIU" w:date="2023-04-09T09:12:00Z">
        <w:r w:rsidR="009472EA">
          <w:t>ha sido</w:t>
        </w:r>
      </w:ins>
      <w:ins w:id="4056" w:author="Jose Eduardo VIU" w:date="2023-04-09T09:11:00Z">
        <w:r w:rsidR="009472EA">
          <w:t xml:space="preserve"> desarrollado co</w:t>
        </w:r>
      </w:ins>
      <w:ins w:id="4057" w:author="Jose Eduardo VIU" w:date="2023-04-09T09:12:00Z">
        <w:r w:rsidR="009472EA">
          <w:t>n PowerBI y datos similares a los usados en los dataset del proyecto para entrenar l</w:t>
        </w:r>
      </w:ins>
      <w:ins w:id="4058" w:author="Jose Eduardo VIU" w:date="2023-04-09T09:13:00Z">
        <w:r w:rsidR="009472EA">
          <w:t>os modelos generados.</w:t>
        </w:r>
      </w:ins>
      <w:ins w:id="4059" w:author="Jose Eduardo VIU" w:date="2023-04-09T09:12:00Z">
        <w:r w:rsidR="009472EA">
          <w:t xml:space="preserve"> </w:t>
        </w:r>
      </w:ins>
    </w:p>
    <w:p w14:paraId="67936D54" w14:textId="77777777" w:rsidR="00DE5735" w:rsidRDefault="00DE5735" w:rsidP="00DE5735">
      <w:pPr>
        <w:keepNext/>
        <w:jc w:val="center"/>
        <w:rPr>
          <w:ins w:id="4060" w:author="Jose Eduardo VIU" w:date="2023-04-09T09:09:00Z"/>
        </w:rPr>
        <w:pPrChange w:id="4061" w:author="Jose Eduardo VIU" w:date="2023-04-09T09:09:00Z">
          <w:pPr>
            <w:jc w:val="center"/>
          </w:pPr>
        </w:pPrChange>
      </w:pPr>
      <w:ins w:id="4062" w:author="Jose Eduardo VIU" w:date="2023-04-09T09:08:00Z">
        <w:r>
          <w:object w:dxaOrig="8490" w:dyaOrig="4500" w14:anchorId="23278B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8" type="#_x0000_t75" style="width:424.5pt;height:225pt" o:ole="">
              <v:imagedata r:id="rId65" o:title=""/>
            </v:shape>
            <o:OLEObject Type="Embed" ProgID="Unknown" ShapeID="_x0000_i1428" DrawAspect="Content" ObjectID="_1742641843" r:id="rId66"/>
          </w:object>
        </w:r>
      </w:ins>
    </w:p>
    <w:p w14:paraId="50647FD4" w14:textId="2F9488BE" w:rsidR="007A0B79" w:rsidRDefault="00DE5735" w:rsidP="00DE5735">
      <w:pPr>
        <w:pStyle w:val="Descripcin"/>
        <w:rPr>
          <w:ins w:id="4063" w:author="Jose Eduardo VIU" w:date="2023-04-08T18:18:00Z"/>
        </w:rPr>
        <w:pPrChange w:id="4064" w:author="Jose Eduardo VIU" w:date="2023-04-09T09:09:00Z">
          <w:pPr/>
        </w:pPrChange>
      </w:pPr>
      <w:bookmarkStart w:id="4065" w:name="_Ref131923821"/>
      <w:ins w:id="4066" w:author="Jose Eduardo VIU" w:date="2023-04-09T09:09:00Z">
        <w:r>
          <w:t xml:space="preserve">Ilustración </w:t>
        </w:r>
        <w:r>
          <w:fldChar w:fldCharType="begin"/>
        </w:r>
        <w:r>
          <w:instrText xml:space="preserve"> SEQ Ilustración \* ARABIC </w:instrText>
        </w:r>
      </w:ins>
      <w:r>
        <w:fldChar w:fldCharType="separate"/>
      </w:r>
      <w:ins w:id="4067" w:author="Jose Eduardo VIU" w:date="2023-04-09T09:09:00Z">
        <w:r>
          <w:rPr>
            <w:noProof/>
          </w:rPr>
          <w:t>53</w:t>
        </w:r>
        <w:r>
          <w:fldChar w:fldCharType="end"/>
        </w:r>
        <w:bookmarkEnd w:id="4065"/>
        <w:r>
          <w:t>. Informe de Previsión de Animales. Elaboración propia.</w:t>
        </w:r>
      </w:ins>
    </w:p>
    <w:p w14:paraId="54DF5137" w14:textId="2FC5F24D" w:rsidR="00A3108D" w:rsidDel="00EF0249" w:rsidRDefault="00A3108D">
      <w:pPr>
        <w:spacing w:after="0" w:line="240" w:lineRule="auto"/>
        <w:jc w:val="left"/>
        <w:rPr>
          <w:del w:id="4068" w:author="CAMARA GOMEZ, JOSE EDUARDO" w:date="2023-04-03T11:07:00Z"/>
        </w:rPr>
      </w:pPr>
    </w:p>
    <w:p w14:paraId="57ED32B0" w14:textId="77777777" w:rsidR="00EF0249" w:rsidRPr="00A3108D" w:rsidRDefault="00EF0249" w:rsidP="00A3108D">
      <w:pPr>
        <w:rPr>
          <w:ins w:id="4069" w:author="Jose Eduardo VIU" w:date="2023-04-08T18:30:00Z"/>
        </w:rPr>
      </w:pPr>
    </w:p>
    <w:p w14:paraId="37B43021" w14:textId="051FBED8" w:rsidR="00A3108D" w:rsidRPr="00251740" w:rsidDel="00CC140E" w:rsidRDefault="00A3108D" w:rsidP="00251740">
      <w:pPr>
        <w:rPr>
          <w:del w:id="4070" w:author="CAMARA GOMEZ, JOSE EDUARDO" w:date="2023-04-03T11:07:00Z"/>
          <w:rPrChange w:id="4071" w:author="Jose Eduardo VIU" w:date="2023-04-02T19:54:00Z">
            <w:rPr>
              <w:del w:id="4072" w:author="CAMARA GOMEZ, JOSE EDUARDO" w:date="2023-04-03T11:07:00Z"/>
              <w:lang w:eastAsia="es-ES"/>
            </w:rPr>
          </w:rPrChange>
        </w:rPr>
      </w:pPr>
    </w:p>
    <w:p w14:paraId="7A66BC89" w14:textId="2DE9201D" w:rsidR="00CB7E31" w:rsidDel="00CC140E" w:rsidRDefault="00CB7E31">
      <w:pPr>
        <w:spacing w:after="0" w:line="240" w:lineRule="auto"/>
        <w:rPr>
          <w:del w:id="4073" w:author="CAMARA GOMEZ, JOSE EDUARDO" w:date="2023-04-03T11:07:00Z"/>
          <w:rFonts w:eastAsiaTheme="majorEastAsia"/>
          <w:color w:val="000000" w:themeColor="text1"/>
          <w:sz w:val="32"/>
          <w:szCs w:val="32"/>
          <w:lang w:eastAsia="es-ES"/>
        </w:rPr>
      </w:pPr>
    </w:p>
    <w:p w14:paraId="525BCBF4" w14:textId="3D1F72E0" w:rsidR="00CB7E31" w:rsidDel="00CC140E" w:rsidRDefault="00000000">
      <w:pPr>
        <w:pStyle w:val="Ttulo3"/>
        <w:numPr>
          <w:ilvl w:val="2"/>
          <w:numId w:val="12"/>
        </w:numPr>
        <w:rPr>
          <w:del w:id="4074" w:author="CAMARA GOMEZ, JOSE EDUARDO" w:date="2023-04-03T11:07:00Z"/>
        </w:rPr>
        <w:pPrChange w:id="4075" w:author="CAMARA GOMEZ, JOSE EDUARDO" w:date="2023-04-03T11:05:00Z">
          <w:pPr>
            <w:pStyle w:val="Ttulo3"/>
          </w:pPr>
        </w:pPrChange>
      </w:pPr>
      <w:del w:id="4076" w:author="CAMARA GOMEZ, JOSE EDUARDO" w:date="2023-04-03T11:07:00Z">
        <w:r w:rsidDel="00CC140E">
          <w:delText>Evaluación modelo final</w:delText>
        </w:r>
      </w:del>
    </w:p>
    <w:p w14:paraId="26AC36F8" w14:textId="22A2C5A9" w:rsidR="00CB7E31" w:rsidDel="00CC140E" w:rsidRDefault="00000000">
      <w:pPr>
        <w:rPr>
          <w:del w:id="4077" w:author="CAMARA GOMEZ, JOSE EDUARDO" w:date="2023-04-03T11:07:00Z"/>
          <w:b/>
          <w:bCs/>
        </w:rPr>
      </w:pPr>
      <w:del w:id="4078" w:author="CAMARA GOMEZ, JOSE EDUARDO" w:date="2023-04-03T11:07:00Z">
        <w:r w:rsidDel="00CC140E">
          <w:rPr>
            <w:b/>
            <w:bCs/>
          </w:rPr>
          <w:delText>Evaluación de Resultados</w:delText>
        </w:r>
      </w:del>
    </w:p>
    <w:p w14:paraId="37C58E14" w14:textId="743F6DDA" w:rsidR="00CB7E31" w:rsidDel="00CC140E" w:rsidRDefault="00000000">
      <w:pPr>
        <w:rPr>
          <w:del w:id="4079" w:author="CAMARA GOMEZ, JOSE EDUARDO" w:date="2023-04-03T11:07:00Z"/>
        </w:rPr>
      </w:pPr>
      <w:del w:id="4080" w:author="CAMARA GOMEZ, JOSE EDUARDO" w:date="2023-04-03T11:07:00Z">
        <w:r w:rsidDel="00CC140E">
          <w:delText>aaa</w:delText>
        </w:r>
      </w:del>
      <w:ins w:id="4081" w:author="Jose Eduardo VIU" w:date="2023-04-02T20:07:00Z">
        <w:del w:id="4082" w:author="CAMARA GOMEZ, JOSE EDUARDO" w:date="2023-04-03T11:07:00Z">
          <w:r w:rsidR="005801B0" w:rsidDel="00CC140E">
            <w:delText>Por implementar…</w:delText>
          </w:r>
        </w:del>
      </w:ins>
    </w:p>
    <w:p w14:paraId="30E861C5" w14:textId="2E550F10" w:rsidR="00CB7E31" w:rsidDel="00CC140E" w:rsidRDefault="00000000">
      <w:pPr>
        <w:rPr>
          <w:del w:id="4083" w:author="CAMARA GOMEZ, JOSE EDUARDO" w:date="2023-04-03T11:07:00Z"/>
          <w:b/>
          <w:bCs/>
        </w:rPr>
      </w:pPr>
      <w:del w:id="4084" w:author="CAMARA GOMEZ, JOSE EDUARDO" w:date="2023-04-03T11:07:00Z">
        <w:r w:rsidDel="00CC140E">
          <w:rPr>
            <w:b/>
            <w:bCs/>
          </w:rPr>
          <w:delText>Resultados de Minería</w:delText>
        </w:r>
      </w:del>
    </w:p>
    <w:p w14:paraId="461D8FB4" w14:textId="0D5C0B15" w:rsidR="005801B0" w:rsidDel="00CC140E" w:rsidRDefault="005801B0" w:rsidP="005801B0">
      <w:pPr>
        <w:rPr>
          <w:ins w:id="4085" w:author="Jose Eduardo VIU" w:date="2023-04-02T20:07:00Z"/>
          <w:del w:id="4086" w:author="CAMARA GOMEZ, JOSE EDUARDO" w:date="2023-04-03T11:07:00Z"/>
        </w:rPr>
      </w:pPr>
      <w:ins w:id="4087" w:author="Jose Eduardo VIU" w:date="2023-04-02T20:07:00Z">
        <w:del w:id="4088" w:author="CAMARA GOMEZ, JOSE EDUARDO" w:date="2023-04-03T11:07:00Z">
          <w:r w:rsidDel="00CC140E">
            <w:delText>Por implementar…</w:delText>
          </w:r>
        </w:del>
      </w:ins>
    </w:p>
    <w:p w14:paraId="5DFB8780" w14:textId="6F6C80FD" w:rsidR="00CB7E31" w:rsidDel="00CC140E" w:rsidRDefault="00000000">
      <w:pPr>
        <w:rPr>
          <w:del w:id="4089" w:author="CAMARA GOMEZ, JOSE EDUARDO" w:date="2023-04-03T11:07:00Z"/>
        </w:rPr>
      </w:pPr>
      <w:del w:id="4090" w:author="CAMARA GOMEZ, JOSE EDUARDO" w:date="2023-04-03T11:07:00Z">
        <w:r w:rsidDel="00CC140E">
          <w:delText>aaa</w:delText>
        </w:r>
      </w:del>
    </w:p>
    <w:p w14:paraId="158A178A" w14:textId="1F64AA15" w:rsidR="00CB7E31" w:rsidDel="00CC140E" w:rsidRDefault="00000000">
      <w:pPr>
        <w:rPr>
          <w:del w:id="4091" w:author="CAMARA GOMEZ, JOSE EDUARDO" w:date="2023-04-03T11:07:00Z"/>
          <w:b/>
          <w:bCs/>
        </w:rPr>
      </w:pPr>
      <w:del w:id="4092" w:author="CAMARA GOMEZ, JOSE EDUARDO" w:date="2023-04-03T11:07:00Z">
        <w:r w:rsidDel="00CC140E">
          <w:rPr>
            <w:b/>
            <w:bCs/>
          </w:rPr>
          <w:delText>Éxito desde punto de vista del negocio</w:delText>
        </w:r>
      </w:del>
    </w:p>
    <w:p w14:paraId="5266D01F" w14:textId="1C319754" w:rsidR="005801B0" w:rsidDel="00CC140E" w:rsidRDefault="005801B0" w:rsidP="005801B0">
      <w:pPr>
        <w:rPr>
          <w:ins w:id="4093" w:author="Jose Eduardo VIU" w:date="2023-04-02T20:07:00Z"/>
          <w:del w:id="4094" w:author="CAMARA GOMEZ, JOSE EDUARDO" w:date="2023-04-03T11:07:00Z"/>
        </w:rPr>
      </w:pPr>
      <w:ins w:id="4095" w:author="Jose Eduardo VIU" w:date="2023-04-02T20:07:00Z">
        <w:del w:id="4096" w:author="CAMARA GOMEZ, JOSE EDUARDO" w:date="2023-04-03T11:07:00Z">
          <w:r w:rsidDel="00CC140E">
            <w:delText>Por implementar…</w:delText>
          </w:r>
        </w:del>
      </w:ins>
    </w:p>
    <w:p w14:paraId="6DB5BB08" w14:textId="2176FE56" w:rsidR="00CB7E31" w:rsidDel="00CC140E" w:rsidRDefault="00000000">
      <w:pPr>
        <w:rPr>
          <w:del w:id="4097" w:author="CAMARA GOMEZ, JOSE EDUARDO" w:date="2023-04-03T11:07:00Z"/>
        </w:rPr>
      </w:pPr>
      <w:del w:id="4098" w:author="CAMARA GOMEZ, JOSE EDUARDO" w:date="2023-04-03T11:07:00Z">
        <w:r w:rsidDel="00CC140E">
          <w:delText>aaa</w:delText>
        </w:r>
      </w:del>
    </w:p>
    <w:p w14:paraId="6FD5210F" w14:textId="66401BC0" w:rsidR="00CB7E31" w:rsidDel="00CC140E" w:rsidRDefault="00000000">
      <w:pPr>
        <w:rPr>
          <w:del w:id="4099" w:author="CAMARA GOMEZ, JOSE EDUARDO" w:date="2023-04-03T11:07:00Z"/>
          <w:b/>
          <w:bCs/>
        </w:rPr>
      </w:pPr>
      <w:del w:id="4100" w:author="CAMARA GOMEZ, JOSE EDUARDO" w:date="2023-04-03T11:07:00Z">
        <w:r w:rsidDel="00CC140E">
          <w:rPr>
            <w:b/>
            <w:bCs/>
          </w:rPr>
          <w:delText>Criterio</w:delText>
        </w:r>
      </w:del>
    </w:p>
    <w:p w14:paraId="1E906CCE" w14:textId="6911DDA9" w:rsidR="005801B0" w:rsidDel="00CC140E" w:rsidRDefault="005801B0" w:rsidP="005801B0">
      <w:pPr>
        <w:rPr>
          <w:ins w:id="4101" w:author="Jose Eduardo VIU" w:date="2023-04-02T20:07:00Z"/>
          <w:del w:id="4102" w:author="CAMARA GOMEZ, JOSE EDUARDO" w:date="2023-04-03T11:07:00Z"/>
        </w:rPr>
      </w:pPr>
      <w:ins w:id="4103" w:author="Jose Eduardo VIU" w:date="2023-04-02T20:07:00Z">
        <w:del w:id="4104" w:author="CAMARA GOMEZ, JOSE EDUARDO" w:date="2023-04-03T11:07:00Z">
          <w:r w:rsidDel="00CC140E">
            <w:delText>Por implementar…</w:delText>
          </w:r>
        </w:del>
      </w:ins>
    </w:p>
    <w:p w14:paraId="5E621FBA" w14:textId="3A5DAD95" w:rsidR="00CB7E31" w:rsidDel="00CC140E" w:rsidRDefault="00000000">
      <w:pPr>
        <w:rPr>
          <w:del w:id="4105" w:author="CAMARA GOMEZ, JOSE EDUARDO" w:date="2023-04-03T11:07:00Z"/>
        </w:rPr>
      </w:pPr>
      <w:del w:id="4106" w:author="CAMARA GOMEZ, JOSE EDUARDO" w:date="2023-04-03T11:07:00Z">
        <w:r w:rsidDel="00CC140E">
          <w:delText>aaa</w:delText>
        </w:r>
      </w:del>
    </w:p>
    <w:p w14:paraId="75681655" w14:textId="36D903F9" w:rsidR="00CB7E31" w:rsidDel="00CC140E" w:rsidRDefault="00CB7E31">
      <w:pPr>
        <w:spacing w:after="0" w:line="240" w:lineRule="auto"/>
        <w:jc w:val="left"/>
        <w:rPr>
          <w:del w:id="4107" w:author="CAMARA GOMEZ, JOSE EDUARDO" w:date="2023-04-03T11:07:00Z"/>
        </w:rPr>
      </w:pPr>
      <w:bookmarkStart w:id="4108" w:name="_Toc10030876"/>
      <w:bookmarkEnd w:id="4108"/>
    </w:p>
    <w:p w14:paraId="352DAD12" w14:textId="3E7A2EF0" w:rsidR="00CB7E31" w:rsidDel="00CC140E" w:rsidRDefault="00CB7E31">
      <w:pPr>
        <w:spacing w:after="0" w:line="240" w:lineRule="auto"/>
        <w:jc w:val="left"/>
        <w:rPr>
          <w:del w:id="4109" w:author="CAMARA GOMEZ, JOSE EDUARDO" w:date="2023-04-03T11:07:00Z"/>
        </w:rPr>
      </w:pPr>
    </w:p>
    <w:p w14:paraId="34555E7C" w14:textId="287EA650" w:rsidR="00CB7E31" w:rsidDel="00CC140E" w:rsidRDefault="00000000">
      <w:pPr>
        <w:pStyle w:val="Ttulo3"/>
        <w:numPr>
          <w:ilvl w:val="2"/>
          <w:numId w:val="12"/>
        </w:numPr>
        <w:rPr>
          <w:del w:id="4110" w:author="CAMARA GOMEZ, JOSE EDUARDO" w:date="2023-04-03T11:07:00Z"/>
        </w:rPr>
        <w:pPrChange w:id="4111" w:author="CAMARA GOMEZ, JOSE EDUARDO" w:date="2023-04-03T11:05:00Z">
          <w:pPr>
            <w:pStyle w:val="Ttulo3"/>
          </w:pPr>
        </w:pPrChange>
      </w:pPr>
      <w:commentRangeStart w:id="4112"/>
      <w:del w:id="4113" w:author="CAMARA GOMEZ, JOSE EDUARDO" w:date="2023-04-03T11:07:00Z">
        <w:r w:rsidDel="00CC140E">
          <w:delText>Desarrollo</w:delText>
        </w:r>
        <w:commentRangeEnd w:id="4112"/>
        <w:r w:rsidDel="00CC140E">
          <w:commentReference w:id="4112"/>
        </w:r>
      </w:del>
      <w:ins w:id="4114" w:author="Jose Eduardo VIU" w:date="2023-04-01T19:44:00Z">
        <w:del w:id="4115" w:author="CAMARA GOMEZ, JOSE EDUARDO" w:date="2023-04-03T11:07:00Z">
          <w:r w:rsidR="00515E1F" w:rsidDel="00CC140E">
            <w:delText>Implementación del modelo para producción</w:delText>
          </w:r>
        </w:del>
      </w:ins>
    </w:p>
    <w:p w14:paraId="4A1697CF" w14:textId="44B8F47A" w:rsidR="00CB7E31" w:rsidDel="00CC140E" w:rsidRDefault="00000000">
      <w:pPr>
        <w:rPr>
          <w:del w:id="4116" w:author="CAMARA GOMEZ, JOSE EDUARDO" w:date="2023-04-03T11:07:00Z"/>
          <w:b/>
          <w:bCs/>
        </w:rPr>
      </w:pPr>
      <w:del w:id="4117" w:author="CAMARA GOMEZ, JOSE EDUARDO" w:date="2023-04-03T11:07:00Z">
        <w:r w:rsidDel="00CC140E">
          <w:rPr>
            <w:b/>
            <w:bCs/>
          </w:rPr>
          <w:delText>Plan de desarrollo</w:delText>
        </w:r>
      </w:del>
    </w:p>
    <w:p w14:paraId="6F654B26" w14:textId="1F73FF78" w:rsidR="005801B0" w:rsidDel="00CC140E" w:rsidRDefault="005801B0" w:rsidP="005801B0">
      <w:pPr>
        <w:rPr>
          <w:ins w:id="4118" w:author="Jose Eduardo VIU" w:date="2023-04-02T20:07:00Z"/>
          <w:del w:id="4119" w:author="CAMARA GOMEZ, JOSE EDUARDO" w:date="2023-04-03T11:07:00Z"/>
        </w:rPr>
      </w:pPr>
      <w:ins w:id="4120" w:author="Jose Eduardo VIU" w:date="2023-04-02T20:07:00Z">
        <w:del w:id="4121" w:author="CAMARA GOMEZ, JOSE EDUARDO" w:date="2023-04-03T11:07:00Z">
          <w:r w:rsidDel="00CC140E">
            <w:delText>Por implementar…</w:delText>
          </w:r>
        </w:del>
      </w:ins>
    </w:p>
    <w:p w14:paraId="5FCAB517" w14:textId="1B6DF83A" w:rsidR="00CB7E31" w:rsidDel="00CC140E" w:rsidRDefault="00000000">
      <w:pPr>
        <w:rPr>
          <w:del w:id="4122" w:author="CAMARA GOMEZ, JOSE EDUARDO" w:date="2023-04-03T11:07:00Z"/>
        </w:rPr>
      </w:pPr>
      <w:del w:id="4123" w:author="CAMARA GOMEZ, JOSE EDUARDO" w:date="2023-04-03T11:07:00Z">
        <w:r w:rsidDel="00CC140E">
          <w:delText>aaa</w:delText>
        </w:r>
      </w:del>
    </w:p>
    <w:p w14:paraId="7E922BD6" w14:textId="645C286C" w:rsidR="00CB7E31" w:rsidDel="00CC140E" w:rsidRDefault="00000000">
      <w:pPr>
        <w:rPr>
          <w:del w:id="4124" w:author="CAMARA GOMEZ, JOSE EDUARDO" w:date="2023-04-03T11:07:00Z"/>
          <w:b/>
          <w:bCs/>
        </w:rPr>
      </w:pPr>
      <w:del w:id="4125" w:author="CAMARA GOMEZ, JOSE EDUARDO" w:date="2023-04-03T11:07:00Z">
        <w:r w:rsidDel="00CC140E">
          <w:rPr>
            <w:b/>
            <w:bCs/>
          </w:rPr>
          <w:delText>Plan de monitoreo y mantenimiento</w:delText>
        </w:r>
      </w:del>
    </w:p>
    <w:p w14:paraId="51AE40BB" w14:textId="71FD95C3" w:rsidR="005801B0" w:rsidDel="00CC140E" w:rsidRDefault="005801B0" w:rsidP="005801B0">
      <w:pPr>
        <w:rPr>
          <w:ins w:id="4126" w:author="Jose Eduardo VIU" w:date="2023-04-02T20:07:00Z"/>
          <w:del w:id="4127" w:author="CAMARA GOMEZ, JOSE EDUARDO" w:date="2023-04-03T11:07:00Z"/>
        </w:rPr>
      </w:pPr>
      <w:ins w:id="4128" w:author="Jose Eduardo VIU" w:date="2023-04-02T20:07:00Z">
        <w:del w:id="4129" w:author="CAMARA GOMEZ, JOSE EDUARDO" w:date="2023-04-03T11:07:00Z">
          <w:r w:rsidDel="00CC140E">
            <w:delText>Por implementar…</w:delText>
          </w:r>
        </w:del>
      </w:ins>
    </w:p>
    <w:p w14:paraId="48A8B3F1" w14:textId="1CFF4BE3" w:rsidR="00CB7E31" w:rsidDel="00CC140E" w:rsidRDefault="00000000">
      <w:pPr>
        <w:rPr>
          <w:del w:id="4130" w:author="CAMARA GOMEZ, JOSE EDUARDO" w:date="2023-04-03T11:07:00Z"/>
        </w:rPr>
      </w:pPr>
      <w:del w:id="4131" w:author="CAMARA GOMEZ, JOSE EDUARDO" w:date="2023-04-03T11:07:00Z">
        <w:r w:rsidDel="00CC140E">
          <w:delText>aaa</w:delText>
        </w:r>
      </w:del>
    </w:p>
    <w:p w14:paraId="0B0C007E" w14:textId="212F4A2D" w:rsidR="00CB7E31" w:rsidDel="00CC140E" w:rsidRDefault="00000000">
      <w:pPr>
        <w:rPr>
          <w:del w:id="4132" w:author="CAMARA GOMEZ, JOSE EDUARDO" w:date="2023-04-03T11:07:00Z"/>
          <w:b/>
          <w:bCs/>
        </w:rPr>
      </w:pPr>
      <w:del w:id="4133" w:author="CAMARA GOMEZ, JOSE EDUARDO" w:date="2023-04-03T11:07:00Z">
        <w:r w:rsidDel="00CC140E">
          <w:rPr>
            <w:b/>
            <w:bCs/>
          </w:rPr>
          <w:delText>Informe final de producción</w:delText>
        </w:r>
      </w:del>
    </w:p>
    <w:p w14:paraId="162F0725" w14:textId="06D03D43" w:rsidR="005801B0" w:rsidDel="00CC140E" w:rsidRDefault="005801B0" w:rsidP="005801B0">
      <w:pPr>
        <w:rPr>
          <w:ins w:id="4134" w:author="Jose Eduardo VIU" w:date="2023-04-02T20:07:00Z"/>
          <w:del w:id="4135" w:author="CAMARA GOMEZ, JOSE EDUARDO" w:date="2023-04-03T11:07:00Z"/>
        </w:rPr>
      </w:pPr>
      <w:ins w:id="4136" w:author="Jose Eduardo VIU" w:date="2023-04-02T20:07:00Z">
        <w:del w:id="4137" w:author="CAMARA GOMEZ, JOSE EDUARDO" w:date="2023-04-03T11:07:00Z">
          <w:r w:rsidDel="00CC140E">
            <w:delText>Por implementar…</w:delText>
          </w:r>
        </w:del>
      </w:ins>
    </w:p>
    <w:p w14:paraId="667B9060" w14:textId="6A9E61C3" w:rsidR="00CB7E31" w:rsidDel="00CC140E" w:rsidRDefault="00000000">
      <w:pPr>
        <w:rPr>
          <w:del w:id="4138" w:author="CAMARA GOMEZ, JOSE EDUARDO" w:date="2023-04-03T11:07:00Z"/>
        </w:rPr>
      </w:pPr>
      <w:del w:id="4139" w:author="CAMARA GOMEZ, JOSE EDUARDO" w:date="2023-04-03T11:07:00Z">
        <w:r w:rsidDel="00CC140E">
          <w:delText>aaa</w:delText>
        </w:r>
      </w:del>
    </w:p>
    <w:p w14:paraId="2D5EB254" w14:textId="3D79BC35" w:rsidR="00CB7E31" w:rsidDel="00CC140E" w:rsidRDefault="00000000">
      <w:pPr>
        <w:rPr>
          <w:del w:id="4140" w:author="CAMARA GOMEZ, JOSE EDUARDO" w:date="2023-04-03T11:07:00Z"/>
          <w:b/>
          <w:bCs/>
        </w:rPr>
      </w:pPr>
      <w:del w:id="4141" w:author="CAMARA GOMEZ, JOSE EDUARDO" w:date="2023-04-03T11:07:00Z">
        <w:r w:rsidDel="00CC140E">
          <w:rPr>
            <w:b/>
            <w:bCs/>
          </w:rPr>
          <w:delText>Proyecto de revisión</w:delText>
        </w:r>
      </w:del>
    </w:p>
    <w:p w14:paraId="76F75948" w14:textId="7020C563" w:rsidR="005801B0" w:rsidDel="00CC140E" w:rsidRDefault="005801B0" w:rsidP="005801B0">
      <w:pPr>
        <w:rPr>
          <w:ins w:id="4142" w:author="Jose Eduardo VIU" w:date="2023-04-02T20:07:00Z"/>
          <w:del w:id="4143" w:author="CAMARA GOMEZ, JOSE EDUARDO" w:date="2023-04-03T11:07:00Z"/>
        </w:rPr>
      </w:pPr>
      <w:ins w:id="4144" w:author="Jose Eduardo VIU" w:date="2023-04-02T20:07:00Z">
        <w:del w:id="4145" w:author="CAMARA GOMEZ, JOSE EDUARDO" w:date="2023-04-03T11:07:00Z">
          <w:r w:rsidDel="00CC140E">
            <w:delText>Por implementar…</w:delText>
          </w:r>
        </w:del>
      </w:ins>
    </w:p>
    <w:p w14:paraId="24EC193C" w14:textId="4C0E8612" w:rsidR="00CB7E31" w:rsidDel="00CC140E" w:rsidRDefault="00000000">
      <w:pPr>
        <w:rPr>
          <w:del w:id="4146" w:author="CAMARA GOMEZ, JOSE EDUARDO" w:date="2023-04-03T11:07:00Z"/>
        </w:rPr>
      </w:pPr>
      <w:del w:id="4147" w:author="CAMARA GOMEZ, JOSE EDUARDO" w:date="2023-04-03T11:07:00Z">
        <w:r w:rsidDel="00CC140E">
          <w:delText>aaa</w:delText>
        </w:r>
      </w:del>
    </w:p>
    <w:p w14:paraId="1090C8AC" w14:textId="643A4996" w:rsidR="00CB7E31" w:rsidRDefault="00000000">
      <w:pPr>
        <w:spacing w:after="0" w:line="240" w:lineRule="auto"/>
        <w:jc w:val="left"/>
        <w:rPr>
          <w:rFonts w:eastAsiaTheme="majorEastAsia"/>
          <w:color w:val="000000" w:themeColor="text1"/>
          <w:sz w:val="32"/>
          <w:szCs w:val="32"/>
          <w:lang w:eastAsia="es-ES"/>
        </w:rPr>
      </w:pPr>
      <w:del w:id="4148" w:author="CAMARA GOMEZ, JOSE EDUARDO" w:date="2023-04-03T11:07:00Z">
        <w:r w:rsidDel="00CC140E">
          <w:br w:type="page"/>
        </w:r>
      </w:del>
    </w:p>
    <w:p w14:paraId="1D6F38F7" w14:textId="17470C97" w:rsidR="00CB7E31" w:rsidDel="007D0869" w:rsidRDefault="00000000">
      <w:pPr>
        <w:pStyle w:val="Ttulo2"/>
        <w:numPr>
          <w:ilvl w:val="1"/>
          <w:numId w:val="2"/>
        </w:numPr>
        <w:rPr>
          <w:del w:id="4149" w:author="Jose Eduardo VIU" w:date="2023-04-08T18:35:00Z"/>
        </w:rPr>
      </w:pPr>
      <w:del w:id="4150" w:author="Jose Eduardo VIU" w:date="2023-04-08T18:35:00Z">
        <w:r w:rsidDel="007D0869">
          <w:delText>Resultados</w:delText>
        </w:r>
      </w:del>
    </w:p>
    <w:p w14:paraId="4EE92456" w14:textId="77777777" w:rsidR="00CB7E31" w:rsidRDefault="00000000">
      <w:pPr>
        <w:jc w:val="left"/>
        <w:rPr>
          <w:lang w:eastAsia="es-ES"/>
        </w:rPr>
      </w:pPr>
      <w:r>
        <w:br w:type="page"/>
      </w:r>
    </w:p>
    <w:p w14:paraId="6123D174" w14:textId="62A37B4E" w:rsidR="00CB7E31" w:rsidRDefault="00000000">
      <w:pPr>
        <w:pStyle w:val="Ttulo1"/>
        <w:numPr>
          <w:ilvl w:val="0"/>
          <w:numId w:val="2"/>
        </w:numPr>
        <w:rPr>
          <w:ins w:id="4151" w:author="Jose Eduardo VIU" w:date="2023-04-08T18:49:00Z"/>
          <w:lang w:eastAsia="es-ES"/>
        </w:rPr>
      </w:pPr>
      <w:bookmarkStart w:id="4152" w:name="_Toc131874801"/>
      <w:commentRangeStart w:id="4153"/>
      <w:r>
        <w:rPr>
          <w:lang w:eastAsia="es-ES"/>
        </w:rPr>
        <w:lastRenderedPageBreak/>
        <w:t>Conclusión y trabajos futuros</w:t>
      </w:r>
      <w:commentRangeEnd w:id="4153"/>
      <w:r>
        <w:commentReference w:id="4153"/>
      </w:r>
      <w:bookmarkEnd w:id="4152"/>
    </w:p>
    <w:p w14:paraId="34BE4D7B" w14:textId="70DB007E" w:rsidR="00AE330B" w:rsidRDefault="008937B9" w:rsidP="00AE330B">
      <w:pPr>
        <w:rPr>
          <w:ins w:id="4154" w:author="Jose Eduardo VIU" w:date="2023-04-08T19:00:00Z"/>
          <w:lang w:eastAsia="es-ES"/>
        </w:rPr>
      </w:pPr>
      <w:ins w:id="4155" w:author="Jose Eduardo VIU" w:date="2023-04-08T18:55:00Z">
        <w:r>
          <w:rPr>
            <w:lang w:eastAsia="es-ES"/>
          </w:rPr>
          <w:t>El principal objetivo</w:t>
        </w:r>
      </w:ins>
      <w:ins w:id="4156" w:author="Jose Eduardo VIU" w:date="2023-04-08T18:56:00Z">
        <w:r>
          <w:rPr>
            <w:lang w:eastAsia="es-ES"/>
          </w:rPr>
          <w:t xml:space="preserve"> del proyecto era mostrar la aplicabilidad de la ciencia de datos en una empresa del sector ganadero, y mostrar como sacar valor del potencial de toda la información disponible.</w:t>
        </w:r>
      </w:ins>
      <w:ins w:id="4157" w:author="Jose Eduardo VIU" w:date="2023-04-08T18:57:00Z">
        <w:r>
          <w:rPr>
            <w:lang w:eastAsia="es-ES"/>
          </w:rPr>
          <w:t xml:space="preserve"> Visibilizar las posibilidades que ofrece la ciencia de datos para la resolución de problemas y para </w:t>
        </w:r>
      </w:ins>
      <w:ins w:id="4158" w:author="Jose Eduardo VIU" w:date="2023-04-08T18:58:00Z">
        <w:r>
          <w:rPr>
            <w:lang w:eastAsia="es-ES"/>
          </w:rPr>
          <w:t>poder afrontar las principales decisiones a nivel de negocio basadas en datos, de forma que se pueda sacar mayor p</w:t>
        </w:r>
      </w:ins>
      <w:ins w:id="4159" w:author="Jose Eduardo VIU" w:date="2023-04-08T18:59:00Z">
        <w:r>
          <w:rPr>
            <w:lang w:eastAsia="es-ES"/>
          </w:rPr>
          <w:t xml:space="preserve">rovecho de </w:t>
        </w:r>
      </w:ins>
      <w:ins w:id="4160" w:author="Jose Eduardo VIU" w:date="2023-04-08T19:05:00Z">
        <w:r w:rsidR="00F85413">
          <w:rPr>
            <w:lang w:eastAsia="es-ES"/>
          </w:rPr>
          <w:t>estos datos</w:t>
        </w:r>
      </w:ins>
      <w:ins w:id="4161" w:author="Jose Eduardo VIU" w:date="2023-04-08T18:59:00Z">
        <w:r>
          <w:rPr>
            <w:lang w:eastAsia="es-ES"/>
          </w:rPr>
          <w:t xml:space="preserve">, pudiendo aprender de estos, mejorar la precisión y certeza de los procesos, detectar desviaciones y problemas de forma prematura y reaccionar </w:t>
        </w:r>
      </w:ins>
      <w:ins w:id="4162" w:author="Jose Eduardo VIU" w:date="2023-04-08T19:00:00Z">
        <w:r>
          <w:rPr>
            <w:lang w:eastAsia="es-ES"/>
          </w:rPr>
          <w:t>más rápidamente a oportunidades o amenazas.</w:t>
        </w:r>
      </w:ins>
    </w:p>
    <w:p w14:paraId="211F6209" w14:textId="77777777" w:rsidR="00F85413" w:rsidRDefault="00F85413" w:rsidP="00F85413">
      <w:pPr>
        <w:rPr>
          <w:ins w:id="4163" w:author="Jose Eduardo VIU" w:date="2023-04-08T19:12:00Z"/>
          <w:lang w:eastAsia="es-ES"/>
        </w:rPr>
      </w:pPr>
      <w:ins w:id="4164" w:author="Jose Eduardo VIU" w:date="2023-04-08T19:12:00Z">
        <w:r>
          <w:rPr>
            <w:lang w:eastAsia="es-ES"/>
          </w:rPr>
          <w:t>A lo largo del proyecto se ha partido con un método claro (CRISP-DM) desde la definición de los objetivos de negocio a conseguir, a la obtención de los datos, su preparación, aplicación a distintos modelos, evaluación y optimización de los parámetros de estos, hasta obtener un modelo final que contrastar con lo que teníamos anteriormente y con lo que se desde negocio se pretendía. Se ha mostrado como evaluar y seleccionar los mejores modelos.</w:t>
        </w:r>
      </w:ins>
    </w:p>
    <w:p w14:paraId="24DF1B98" w14:textId="2442973B" w:rsidR="008937B9" w:rsidRDefault="008937B9" w:rsidP="00AE330B">
      <w:pPr>
        <w:rPr>
          <w:ins w:id="4165" w:author="Jose Eduardo VIU" w:date="2023-04-08T19:05:00Z"/>
          <w:lang w:eastAsia="es-ES"/>
        </w:rPr>
      </w:pPr>
      <w:ins w:id="4166" w:author="Jose Eduardo VIU" w:date="2023-04-08T19:00:00Z">
        <w:r>
          <w:rPr>
            <w:lang w:eastAsia="es-ES"/>
          </w:rPr>
          <w:t>Como objetivo complementario a lo largo de este proyecto se ha intentado mejorar la estimación del parámetr</w:t>
        </w:r>
      </w:ins>
      <w:ins w:id="4167" w:author="Jose Eduardo VIU" w:date="2023-04-08T19:01:00Z">
        <w:r>
          <w:rPr>
            <w:lang w:eastAsia="es-ES"/>
          </w:rPr>
          <w:t>o de la Ganancia Media Diaria en el crecimiento de distintos tipos de contratos de engorde porcino, basándonos en el histórico de los últimos cinco años de la empresa Cefu S.A. Se ha conseguid</w:t>
        </w:r>
      </w:ins>
      <w:ins w:id="4168" w:author="Jose Eduardo VIU" w:date="2023-04-08T19:02:00Z">
        <w:r>
          <w:rPr>
            <w:lang w:eastAsia="es-ES"/>
          </w:rPr>
          <w:t xml:space="preserve">o mejorar la anterior forma de estimación en un </w:t>
        </w:r>
      </w:ins>
      <w:ins w:id="4169" w:author="Jose Eduardo VIU" w:date="2023-04-08T19:03:00Z">
        <w:r>
          <w:rPr>
            <w:lang w:eastAsia="es-ES"/>
          </w:rPr>
          <w:t>32.2% con respecto a la capacidad de determinación del valor, obteniendo valores cercanos al 85% del mismo en contratos no usados para el entrenamiento. En el proceso se ha conseguido además estudiar la correlación</w:t>
        </w:r>
      </w:ins>
      <w:ins w:id="4170" w:author="Jose Eduardo VIU" w:date="2023-04-08T19:04:00Z">
        <w:r>
          <w:rPr>
            <w:lang w:eastAsia="es-ES"/>
          </w:rPr>
          <w:t xml:space="preserve"> de las variables utilizadas, obtener una ordenación de la importancia de </w:t>
        </w:r>
      </w:ins>
      <w:ins w:id="4171" w:author="Jose Eduardo VIU" w:date="2023-04-08T19:15:00Z">
        <w:r w:rsidR="005F2D6E">
          <w:rPr>
            <w:lang w:eastAsia="es-ES"/>
          </w:rPr>
          <w:t>estas</w:t>
        </w:r>
      </w:ins>
      <w:ins w:id="4172" w:author="Jose Eduardo VIU" w:date="2023-04-08T19:04:00Z">
        <w:r>
          <w:rPr>
            <w:lang w:eastAsia="es-ES"/>
          </w:rPr>
          <w:t xml:space="preserve"> </w:t>
        </w:r>
      </w:ins>
      <w:ins w:id="4173" w:author="Jose Eduardo VIU" w:date="2023-04-08T19:05:00Z">
        <w:r w:rsidR="00F85413">
          <w:rPr>
            <w:lang w:eastAsia="es-ES"/>
          </w:rPr>
          <w:t>variables</w:t>
        </w:r>
      </w:ins>
      <w:ins w:id="4174" w:author="Jose Eduardo VIU" w:date="2023-04-08T19:04:00Z">
        <w:r>
          <w:rPr>
            <w:lang w:eastAsia="es-ES"/>
          </w:rPr>
          <w:t xml:space="preserve"> para la obtención de la previsión obtenida del modelo.</w:t>
        </w:r>
      </w:ins>
    </w:p>
    <w:p w14:paraId="4FF833FA" w14:textId="2C684258" w:rsidR="005F2D6E" w:rsidRDefault="005F2D6E" w:rsidP="00AE330B">
      <w:pPr>
        <w:rPr>
          <w:ins w:id="4175" w:author="Jose Eduardo VIU" w:date="2023-04-08T19:19:00Z"/>
          <w:lang w:eastAsia="es-ES"/>
        </w:rPr>
      </w:pPr>
      <w:ins w:id="4176" w:author="Jose Eduardo VIU" w:date="2023-04-08T19:15:00Z">
        <w:r>
          <w:rPr>
            <w:lang w:eastAsia="es-ES"/>
          </w:rPr>
          <w:t>En el proyecto he aprendido a gestionar el tiempo y los plazos en un proyecto ambicioso. A a</w:t>
        </w:r>
      </w:ins>
      <w:ins w:id="4177" w:author="Jose Eduardo VIU" w:date="2023-04-08T19:16:00Z">
        <w:r>
          <w:rPr>
            <w:lang w:eastAsia="es-ES"/>
          </w:rPr>
          <w:t xml:space="preserve">plicar los conocimientos adquiridos en las distintas materias del Máster, unificándolas y dando coherencia </w:t>
        </w:r>
      </w:ins>
      <w:ins w:id="4178" w:author="Jose Eduardo VIU" w:date="2023-04-08T19:17:00Z">
        <w:r>
          <w:rPr>
            <w:lang w:eastAsia="es-ES"/>
          </w:rPr>
          <w:t xml:space="preserve">para que todas aporten al hilo conductor que nos acercara a los resultados del proyecto. </w:t>
        </w:r>
      </w:ins>
      <w:ins w:id="4179" w:author="Jose Eduardo VIU" w:date="2023-04-08T19:18:00Z">
        <w:r>
          <w:rPr>
            <w:lang w:eastAsia="es-ES"/>
          </w:rPr>
          <w:t>Me he acercado al formato y los artículos científicos, para comprender mejor su estructura y redacción</w:t>
        </w:r>
      </w:ins>
      <w:ins w:id="4180" w:author="Jose Eduardo VIU" w:date="2023-04-08T19:19:00Z">
        <w:r>
          <w:rPr>
            <w:lang w:eastAsia="es-ES"/>
          </w:rPr>
          <w:t>.</w:t>
        </w:r>
      </w:ins>
    </w:p>
    <w:p w14:paraId="36C5E9F5" w14:textId="4668785A" w:rsidR="005F2D6E" w:rsidRDefault="005F2D6E" w:rsidP="00AE330B">
      <w:pPr>
        <w:rPr>
          <w:ins w:id="4181" w:author="Jose Eduardo VIU" w:date="2023-04-08T19:15:00Z"/>
          <w:lang w:eastAsia="es-ES"/>
        </w:rPr>
      </w:pPr>
      <w:ins w:id="4182" w:author="Jose Eduardo VIU" w:date="2023-04-08T19:19:00Z">
        <w:r>
          <w:rPr>
            <w:lang w:eastAsia="es-ES"/>
          </w:rPr>
          <w:t>Como ya se ha comentado a lo largo del proyecto espero que este</w:t>
        </w:r>
      </w:ins>
      <w:ins w:id="4183" w:author="Jose Eduardo VIU" w:date="2023-04-08T19:20:00Z">
        <w:r>
          <w:rPr>
            <w:lang w:eastAsia="es-ES"/>
          </w:rPr>
          <w:t xml:space="preserve"> trabajo</w:t>
        </w:r>
      </w:ins>
      <w:ins w:id="4184" w:author="Jose Eduardo VIU" w:date="2023-04-08T19:19:00Z">
        <w:r>
          <w:rPr>
            <w:lang w:eastAsia="es-ES"/>
          </w:rPr>
          <w:t xml:space="preserve"> sirva como </w:t>
        </w:r>
      </w:ins>
      <w:ins w:id="4185" w:author="Jose Eduardo VIU" w:date="2023-04-08T19:20:00Z">
        <w:r>
          <w:rPr>
            <w:lang w:eastAsia="es-ES"/>
          </w:rPr>
          <w:t>peldaño</w:t>
        </w:r>
      </w:ins>
      <w:ins w:id="4186" w:author="Jose Eduardo VIU" w:date="2023-04-08T19:19:00Z">
        <w:r>
          <w:rPr>
            <w:lang w:eastAsia="es-ES"/>
          </w:rPr>
          <w:t xml:space="preserve"> inicial para la aplicación de la ciencia de datos en una empresa tan tradicional como la ganadería y que ayude a que cada vez se intente </w:t>
        </w:r>
      </w:ins>
      <w:ins w:id="4187" w:author="Jose Eduardo VIU" w:date="2023-04-08T19:20:00Z">
        <w:r>
          <w:rPr>
            <w:lang w:eastAsia="es-ES"/>
          </w:rPr>
          <w:t xml:space="preserve">apostar más por los </w:t>
        </w:r>
      </w:ins>
      <w:ins w:id="4188" w:author="Jose Eduardo VIU" w:date="2023-04-08T19:21:00Z">
        <w:r>
          <w:rPr>
            <w:lang w:eastAsia="es-ES"/>
          </w:rPr>
          <w:t>b</w:t>
        </w:r>
      </w:ins>
      <w:ins w:id="4189" w:author="Jose Eduardo VIU" w:date="2023-04-08T19:20:00Z">
        <w:r>
          <w:rPr>
            <w:lang w:eastAsia="es-ES"/>
          </w:rPr>
          <w:t>eneficios de su aplicabilidad en la toma de decisiones a todos los niveles.</w:t>
        </w:r>
      </w:ins>
    </w:p>
    <w:p w14:paraId="129429BA" w14:textId="32A26CEC" w:rsidR="00AE330B" w:rsidRPr="00AE330B" w:rsidDel="005F2D6E" w:rsidRDefault="00AE330B">
      <w:pPr>
        <w:rPr>
          <w:del w:id="4190" w:author="Jose Eduardo VIU" w:date="2023-04-08T19:22:00Z"/>
          <w:lang w:eastAsia="es-ES"/>
        </w:rPr>
        <w:pPrChange w:id="4191" w:author="Jose Eduardo VIU" w:date="2023-04-08T18:49:00Z">
          <w:pPr>
            <w:pStyle w:val="Ttulo1"/>
            <w:numPr>
              <w:numId w:val="2"/>
            </w:numPr>
            <w:tabs>
              <w:tab w:val="clear" w:pos="0"/>
            </w:tabs>
          </w:pPr>
        </w:pPrChange>
      </w:pPr>
    </w:p>
    <w:p w14:paraId="362743A8" w14:textId="63475DBF" w:rsidR="00CB7E31" w:rsidDel="005F2D6E" w:rsidRDefault="00000000">
      <w:pPr>
        <w:pStyle w:val="Prrafodelista"/>
        <w:shd w:val="clear" w:color="auto" w:fill="E5B8B7" w:themeFill="accent2" w:themeFillTint="66"/>
        <w:ind w:left="360"/>
        <w:rPr>
          <w:del w:id="4192" w:author="Jose Eduardo VIU" w:date="2023-04-08T19:22:00Z"/>
          <w:i/>
        </w:rPr>
        <w:pPrChange w:id="4193" w:author="CAMARA GOMEZ, JOSE EDUARDO" w:date="2023-04-04T12:38:00Z">
          <w:pPr>
            <w:pStyle w:val="Prrafodelista"/>
            <w:numPr>
              <w:numId w:val="2"/>
            </w:numPr>
            <w:shd w:val="clear" w:color="auto" w:fill="E5B8B7" w:themeFill="accent2" w:themeFillTint="66"/>
            <w:ind w:left="360" w:hanging="360"/>
          </w:pPr>
        </w:pPrChange>
      </w:pPr>
      <w:del w:id="4194" w:author="Jose Eduardo VIU" w:date="2023-04-08T19:22:00Z">
        <w:r w:rsidDel="005F2D6E">
          <w:rPr>
            <w:i/>
          </w:rPr>
          <w:delText>¡¡¡Por implementar!!! (quitar)</w:delText>
        </w:r>
      </w:del>
    </w:p>
    <w:p w14:paraId="1B5B48D1" w14:textId="43EAF35A" w:rsidR="00CB7E31" w:rsidDel="005F2D6E" w:rsidRDefault="00000000">
      <w:pPr>
        <w:rPr>
          <w:del w:id="4195" w:author="Jose Eduardo VIU" w:date="2023-04-08T19:22:00Z"/>
          <w:lang w:eastAsia="es-ES"/>
        </w:rPr>
      </w:pPr>
      <w:del w:id="4196" w:author="Jose Eduardo VIU" w:date="2023-04-08T19:22:00Z">
        <w:r w:rsidDel="005F2D6E">
          <w:rPr>
            <w:lang w:eastAsia="es-ES"/>
          </w:rPr>
          <w:delText>Especifica y resalta los resultados de la investigación o del desarrollo en relación con los objetivos planteados.</w:delText>
        </w:r>
      </w:del>
    </w:p>
    <w:p w14:paraId="18054A07" w14:textId="27869C6A" w:rsidR="00CB7E31" w:rsidRDefault="00000000">
      <w:pPr>
        <w:rPr>
          <w:lang w:eastAsia="es-ES"/>
        </w:rPr>
      </w:pPr>
      <w:del w:id="4197" w:author="Jose Eduardo VIU" w:date="2023-04-08T19:22:00Z">
        <w:r w:rsidDel="005F2D6E">
          <w:rPr>
            <w:lang w:eastAsia="es-ES"/>
          </w:rPr>
          <w:delText>Habla sobre las dificultades que te has encontrado y las perspectivas para el futuro de este trabajo.</w:delText>
        </w:r>
      </w:del>
      <w:r>
        <w:br w:type="page"/>
      </w:r>
    </w:p>
    <w:p w14:paraId="1DF5A8B1" w14:textId="77777777" w:rsidR="00CB7E31" w:rsidRDefault="00000000" w:rsidP="00A91467">
      <w:pPr>
        <w:pStyle w:val="Ttulo1"/>
        <w:numPr>
          <w:ilvl w:val="0"/>
          <w:numId w:val="2"/>
        </w:numPr>
        <w:rPr>
          <w:lang w:eastAsia="es-ES"/>
        </w:rPr>
      </w:pPr>
      <w:bookmarkStart w:id="4198" w:name="_Toc10030878"/>
      <w:bookmarkStart w:id="4199" w:name="_Toc131874802"/>
      <w:bookmarkEnd w:id="4198"/>
      <w:r>
        <w:rPr>
          <w:lang w:eastAsia="es-ES"/>
        </w:rPr>
        <w:lastRenderedPageBreak/>
        <w:t>Referencias</w:t>
      </w:r>
      <w:bookmarkEnd w:id="4199"/>
    </w:p>
    <w:p w14:paraId="38D043CD" w14:textId="77777777" w:rsidR="00171263" w:rsidRPr="00171263" w:rsidRDefault="00000000" w:rsidP="00171263">
      <w:pPr>
        <w:pStyle w:val="Bibliografa"/>
      </w:pPr>
      <w:r>
        <w:fldChar w:fldCharType="begin"/>
      </w:r>
      <w:r>
        <w:instrText>ADDIN ZOTERO_BIBL {"uncited":[],"omitted":[],"custom":[]} CSL_BIBLIOGRAPHY</w:instrText>
      </w:r>
      <w:r>
        <w:fldChar w:fldCharType="separate"/>
      </w:r>
      <w:r w:rsidR="00171263" w:rsidRPr="00171263">
        <w:t>Agostini, P., De Blas, C., &amp; Gasa, J. (s. f.). MADRID, 6 y 7 de Noviembre de 2013 XXIX CURSO DE ESPECIALIZACION FEDNA 61 CARACTERIZACIÓN E INFLUENCIA DE LOS PRINCIPALESFACTORES DE PRODUCCIÓN SOBRE LOS RENDIMIENTOS DE CERDOS DE CEBO EN CONDICIONES COMERCIALES ESPAÑOLAS.</w:t>
      </w:r>
    </w:p>
    <w:p w14:paraId="28C5D229" w14:textId="77777777" w:rsidR="00171263" w:rsidRPr="00171263" w:rsidRDefault="00171263" w:rsidP="00171263">
      <w:pPr>
        <w:pStyle w:val="Bibliografa"/>
        <w:rPr>
          <w:lang w:val="en-GB"/>
          <w:rPrChange w:id="4200" w:author="Jose Eduardo VIU" w:date="2023-04-10T14:19:00Z">
            <w:rPr/>
          </w:rPrChange>
        </w:rPr>
      </w:pPr>
      <w:r w:rsidRPr="00171263">
        <w:rPr>
          <w:lang w:val="en-GB"/>
          <w:rPrChange w:id="4201" w:author="Jose Eduardo VIU" w:date="2023-04-10T14:19:00Z">
            <w:rPr/>
          </w:rPrChange>
        </w:rPr>
        <w:t>Altman, N., &amp; Krzywinski, M. (2016). THIS MONTH Analyzing outliers: Influential or nuisance? https://doi.org/10.1038/nmeth.3812</w:t>
      </w:r>
    </w:p>
    <w:p w14:paraId="481C3BB2" w14:textId="77777777" w:rsidR="00171263" w:rsidRPr="00171263" w:rsidRDefault="00171263" w:rsidP="00171263">
      <w:pPr>
        <w:pStyle w:val="Bibliografa"/>
        <w:rPr>
          <w:lang w:val="en-GB"/>
          <w:rPrChange w:id="4202" w:author="Jose Eduardo VIU" w:date="2023-04-10T14:19:00Z">
            <w:rPr/>
          </w:rPrChange>
        </w:rPr>
      </w:pPr>
      <w:r w:rsidRPr="00171263">
        <w:rPr>
          <w:lang w:val="en-GB"/>
          <w:rPrChange w:id="4203" w:author="Jose Eduardo VIU" w:date="2023-04-10T14:19:00Z">
            <w:rPr/>
          </w:rPrChange>
        </w:rPr>
        <w:t>Ayele, W. Y. (2020). Adapting CRISP-DM for Idea Mining A Data Mining Process for Generating Ideas Using a Textual Dataset. IJACSA) International Journal of Advanced Computer Science and Applications, 11(6). www.ijacsa.thesai.org</w:t>
      </w:r>
    </w:p>
    <w:p w14:paraId="7E2AFC78" w14:textId="77777777" w:rsidR="00171263" w:rsidRPr="00171263" w:rsidRDefault="00171263" w:rsidP="00171263">
      <w:pPr>
        <w:pStyle w:val="Bibliografa"/>
        <w:rPr>
          <w:lang w:val="en-GB"/>
          <w:rPrChange w:id="4204" w:author="Jose Eduardo VIU" w:date="2023-04-10T14:19:00Z">
            <w:rPr/>
          </w:rPrChange>
        </w:rPr>
      </w:pPr>
      <w:r w:rsidRPr="00171263">
        <w:rPr>
          <w:lang w:val="en-GB"/>
          <w:rPrChange w:id="4205" w:author="Jose Eduardo VIU" w:date="2023-04-10T14:19:00Z">
            <w:rPr/>
          </w:rPrChange>
        </w:rPr>
        <w:t>Boukerche, A., Lining Zheng, &amp; Alfandi, O. (2021). Outlier Detection: Methods, Models, and Classification. ACM Computing Surveys, 53(3), 1-37. https://doi.org/10.1145/3381028</w:t>
      </w:r>
    </w:p>
    <w:p w14:paraId="52247B82" w14:textId="77777777" w:rsidR="00171263" w:rsidRPr="00171263" w:rsidRDefault="00171263" w:rsidP="00171263">
      <w:pPr>
        <w:pStyle w:val="Bibliografa"/>
      </w:pPr>
      <w:r w:rsidRPr="00171263">
        <w:rPr>
          <w:lang w:val="en-GB"/>
          <w:rPrChange w:id="4206" w:author="Jose Eduardo VIU" w:date="2023-04-10T14:19:00Z">
            <w:rPr/>
          </w:rPrChange>
        </w:rPr>
        <w:t xml:space="preserve">Breiman, L. (2001). Random Forests. </w:t>
      </w:r>
      <w:r w:rsidRPr="00171263">
        <w:t>45, 5-32.</w:t>
      </w:r>
    </w:p>
    <w:p w14:paraId="5CA30410" w14:textId="77777777" w:rsidR="00171263" w:rsidRPr="00171263" w:rsidRDefault="00171263" w:rsidP="00171263">
      <w:pPr>
        <w:pStyle w:val="Bibliografa"/>
        <w:rPr>
          <w:lang w:val="en-GB"/>
          <w:rPrChange w:id="4207" w:author="Jose Eduardo VIU" w:date="2023-04-10T14:19:00Z">
            <w:rPr/>
          </w:rPrChange>
        </w:rPr>
      </w:pPr>
      <w:r w:rsidRPr="00171263">
        <w:t xml:space="preserve">Campos Benvenga, M. A., Nääs, I. de A., Lima, N. D. da S., &amp; Pereira, D. F. (2022). </w:t>
      </w:r>
      <w:r w:rsidRPr="00171263">
        <w:rPr>
          <w:lang w:val="en-GB"/>
          <w:rPrChange w:id="4208" w:author="Jose Eduardo VIU" w:date="2023-04-10T14:19:00Z">
            <w:rPr/>
          </w:rPrChange>
        </w:rPr>
        <w:t>Hybrid Metaheuristic Algorithm for Optimizing Monogastric Growth Curve (Pigs and Broilers). AgriEngineering, 4(4). https://doi.org/10.3390/agriengineering4040073</w:t>
      </w:r>
    </w:p>
    <w:p w14:paraId="74DFD1D8" w14:textId="77777777" w:rsidR="00171263" w:rsidRPr="00171263" w:rsidRDefault="00171263" w:rsidP="00171263">
      <w:pPr>
        <w:pStyle w:val="Bibliografa"/>
        <w:rPr>
          <w:lang w:val="en-GB"/>
          <w:rPrChange w:id="4209" w:author="Jose Eduardo VIU" w:date="2023-04-10T14:19:00Z">
            <w:rPr/>
          </w:rPrChange>
        </w:rPr>
      </w:pPr>
      <w:r w:rsidRPr="00171263">
        <w:rPr>
          <w:lang w:val="en-GB"/>
          <w:rPrChange w:id="4210" w:author="Jose Eduardo VIU" w:date="2023-04-10T14:19:00Z">
            <w:rPr/>
          </w:rPrChange>
        </w:rPr>
        <w:t>Donoho, D. L. (2000). High-Dimensional Data Analysis: The Curses and Blessings of Dimensionality.</w:t>
      </w:r>
    </w:p>
    <w:p w14:paraId="49824B39" w14:textId="77777777" w:rsidR="00171263" w:rsidRPr="00171263" w:rsidRDefault="00171263" w:rsidP="00171263">
      <w:pPr>
        <w:pStyle w:val="Bibliografa"/>
        <w:rPr>
          <w:lang w:val="en-GB"/>
          <w:rPrChange w:id="4211" w:author="Jose Eduardo VIU" w:date="2023-04-10T14:19:00Z">
            <w:rPr/>
          </w:rPrChange>
        </w:rPr>
      </w:pPr>
      <w:r w:rsidRPr="00171263">
        <w:rPr>
          <w:lang w:val="en-GB"/>
          <w:rPrChange w:id="4212" w:author="Jose Eduardo VIU" w:date="2023-04-10T14:19:00Z">
            <w:rPr/>
          </w:rPrChange>
        </w:rPr>
        <w:t>He, Y., Tiezzi, F., Howard, J., &amp; Maltecca, C. (2021). Predicting body weight in growing pigs from feeding behavior data using machine learning algorithms. Computers and Electronics in Agriculture, 184, 106085. https://doi.org/10.1016/J.COMPAG.2021.106085</w:t>
      </w:r>
    </w:p>
    <w:p w14:paraId="268C9802" w14:textId="77777777" w:rsidR="00171263" w:rsidRPr="00171263" w:rsidRDefault="00171263" w:rsidP="00171263">
      <w:pPr>
        <w:pStyle w:val="Bibliografa"/>
        <w:rPr>
          <w:lang w:val="en-GB"/>
          <w:rPrChange w:id="4213" w:author="Jose Eduardo VIU" w:date="2023-04-10T14:19:00Z">
            <w:rPr/>
          </w:rPrChange>
        </w:rPr>
      </w:pPr>
      <w:r w:rsidRPr="00171263">
        <w:lastRenderedPageBreak/>
        <w:t xml:space="preserve">Lázaro, S. F., Ibáñez-Escriche, N., Varona, L., Silva, F. F. e., Brito, L. C., Guimarães, S. E. F., &amp; Lopes, P. S. (2017). </w:t>
      </w:r>
      <w:r w:rsidRPr="00171263">
        <w:rPr>
          <w:lang w:val="en-GB"/>
          <w:rPrChange w:id="4214" w:author="Jose Eduardo VIU" w:date="2023-04-10T14:19:00Z">
            <w:rPr/>
          </w:rPrChange>
        </w:rPr>
        <w:t>Bayesian analysis of pig growth curves combining pedigree and genomic information. Livestock Science, 201, 34-40. https://doi.org/10.1016/J.LIVSCI.2017.03.024</w:t>
      </w:r>
    </w:p>
    <w:p w14:paraId="7AB05772" w14:textId="77777777" w:rsidR="00171263" w:rsidRPr="00171263" w:rsidRDefault="00171263" w:rsidP="00171263">
      <w:pPr>
        <w:pStyle w:val="Bibliografa"/>
        <w:rPr>
          <w:lang w:val="en-GB"/>
          <w:rPrChange w:id="4215" w:author="Jose Eduardo VIU" w:date="2023-04-10T14:19:00Z">
            <w:rPr/>
          </w:rPrChange>
        </w:rPr>
      </w:pPr>
      <w:r w:rsidRPr="00171263">
        <w:rPr>
          <w:lang w:val="en-GB"/>
          <w:rPrChange w:id="4216" w:author="Jose Eduardo VIU" w:date="2023-04-10T14:19:00Z">
            <w:rPr/>
          </w:rPrChange>
        </w:rPr>
        <w:t>Moughan, P. J., &amp; Verstegen, M. W. A. (1988). The modelling of growth in the pig. Netherlands Journal of Agricultural Science, 36(2), Article 2. https://doi.org/10.18174/njas.v36i2.16687</w:t>
      </w:r>
    </w:p>
    <w:p w14:paraId="5A179EA2" w14:textId="77777777" w:rsidR="00171263" w:rsidRPr="00171263" w:rsidRDefault="00171263" w:rsidP="00171263">
      <w:pPr>
        <w:pStyle w:val="Bibliografa"/>
        <w:rPr>
          <w:lang w:val="en-GB"/>
          <w:rPrChange w:id="4217" w:author="Jose Eduardo VIU" w:date="2023-04-10T14:19:00Z">
            <w:rPr/>
          </w:rPrChange>
        </w:rPr>
      </w:pPr>
      <w:r w:rsidRPr="00171263">
        <w:rPr>
          <w:lang w:val="en-GB"/>
          <w:rPrChange w:id="4218" w:author="Jose Eduardo VIU" w:date="2023-04-10T14:19:00Z">
            <w:rPr/>
          </w:rPrChange>
        </w:rPr>
        <w:t>Ncr, &amp; Clinton, J. (1999). CRISP-DM 1.0 Step-by-step data mining guide.</w:t>
      </w:r>
    </w:p>
    <w:p w14:paraId="572D8E2F" w14:textId="77777777" w:rsidR="00171263" w:rsidRPr="00171263" w:rsidRDefault="00171263" w:rsidP="00171263">
      <w:pPr>
        <w:pStyle w:val="Bibliografa"/>
        <w:rPr>
          <w:lang w:val="en-GB"/>
          <w:rPrChange w:id="4219" w:author="Jose Eduardo VIU" w:date="2023-04-10T14:19:00Z">
            <w:rPr/>
          </w:rPrChange>
        </w:rPr>
      </w:pPr>
      <w:r w:rsidRPr="00171263">
        <w:rPr>
          <w:lang w:val="en-GB"/>
          <w:rPrChange w:id="4220" w:author="Jose Eduardo VIU" w:date="2023-04-10T14:19:00Z">
            <w:rPr/>
          </w:rPrChange>
        </w:rPr>
        <w:t>Pires, I. M., Hussain, F., Garcia, N. M., Lameski, P., &amp; Zdravevski, E. (2020). Homogeneous Data Normalization and Deep Learning: A Case Study in Human Activity Classification. https://doi.org/10.3390/fi12110194</w:t>
      </w:r>
    </w:p>
    <w:p w14:paraId="09B4790B" w14:textId="77777777" w:rsidR="00171263" w:rsidRPr="00171263" w:rsidRDefault="00171263" w:rsidP="00171263">
      <w:pPr>
        <w:pStyle w:val="Bibliografa"/>
        <w:rPr>
          <w:lang w:val="en-GB"/>
          <w:rPrChange w:id="4221" w:author="Jose Eduardo VIU" w:date="2023-04-10T14:19:00Z">
            <w:rPr/>
          </w:rPrChange>
        </w:rPr>
      </w:pPr>
      <w:r w:rsidRPr="00171263">
        <w:rPr>
          <w:lang w:val="en-GB"/>
          <w:rPrChange w:id="4222" w:author="Jose Eduardo VIU" w:date="2023-04-10T14:19:00Z">
            <w:rPr/>
          </w:rPrChange>
        </w:rPr>
        <w:t>Spiess, A. N., &amp; Neumeyer, N. (2010). An evaluation of R2as an inadequate measure for nonlinear models in pharmacological and biochemical research: A Monte Carlo approach. BMC Pharmacology, 10(1), 1-11. https://doi.org/10.1186/1471-2210-10-6/FIGURES/4</w:t>
      </w:r>
    </w:p>
    <w:p w14:paraId="6B9457E9" w14:textId="77777777" w:rsidR="00171263" w:rsidRPr="00171263" w:rsidRDefault="00171263" w:rsidP="00171263">
      <w:pPr>
        <w:pStyle w:val="Bibliografa"/>
        <w:rPr>
          <w:lang w:val="en-GB"/>
          <w:rPrChange w:id="4223" w:author="Jose Eduardo VIU" w:date="2023-04-10T14:19:00Z">
            <w:rPr/>
          </w:rPrChange>
        </w:rPr>
      </w:pPr>
      <w:r w:rsidRPr="00171263">
        <w:rPr>
          <w:lang w:val="en-GB"/>
          <w:rPrChange w:id="4224" w:author="Jose Eduardo VIU" w:date="2023-04-10T14:19:00Z">
            <w:rPr/>
          </w:rPrChange>
        </w:rPr>
        <w:t>Tolosa, A. F., Derouchey, J. M., Tokach, M. D., Goodband, R. D., Woodworth, J. C., Gebhardt, J. T., Ritter, M. J., &amp; Pilcher, C. M. (2021). A Meta-Analysis to Understand the Relationship between Pig Body Weight and Variation from Birth to Market. https://doi.org/10.3390/ani11072088</w:t>
      </w:r>
    </w:p>
    <w:p w14:paraId="34FD7956" w14:textId="77777777" w:rsidR="00171263" w:rsidRPr="00171263" w:rsidRDefault="00171263" w:rsidP="00171263">
      <w:pPr>
        <w:pStyle w:val="Bibliografa"/>
        <w:rPr>
          <w:lang w:val="en-GB"/>
          <w:rPrChange w:id="4225" w:author="Jose Eduardo VIU" w:date="2023-04-10T14:19:00Z">
            <w:rPr/>
          </w:rPrChange>
        </w:rPr>
      </w:pPr>
      <w:r w:rsidRPr="00171263">
        <w:rPr>
          <w:lang w:val="en-GB"/>
          <w:rPrChange w:id="4226" w:author="Jose Eduardo VIU" w:date="2023-04-10T14:19:00Z">
            <w:rPr/>
          </w:rPrChange>
        </w:rPr>
        <w:t>Wang, L., Hu, Q., Wang, L., Shi, H., Lai, C., &amp; Zhang, S. (s. f.). Predicting the growth performance of growing-finishing pigs based on net energy and digestible lysine intake using multiple regression and artificial neural networks models. https://doi.org/10.1186/s40104-022-00707-1</w:t>
      </w:r>
    </w:p>
    <w:p w14:paraId="7B249D19" w14:textId="77777777" w:rsidR="00171263" w:rsidRPr="00171263" w:rsidRDefault="00171263" w:rsidP="00171263">
      <w:pPr>
        <w:pStyle w:val="Bibliografa"/>
        <w:rPr>
          <w:lang w:val="en-GB"/>
          <w:rPrChange w:id="4227" w:author="Jose Eduardo VIU" w:date="2023-04-10T14:19:00Z">
            <w:rPr/>
          </w:rPrChange>
        </w:rPr>
      </w:pPr>
      <w:r w:rsidRPr="00171263">
        <w:rPr>
          <w:lang w:val="en-GB"/>
          <w:rPrChange w:id="4228" w:author="Jose Eduardo VIU" w:date="2023-04-10T14:19:00Z">
            <w:rPr/>
          </w:rPrChange>
        </w:rPr>
        <w:t>Wirth, R., &amp; Hipp, J. (2000). CRISP-DM: Towards a Standard Process Model for Data Mining.</w:t>
      </w:r>
    </w:p>
    <w:p w14:paraId="46ABC583" w14:textId="77777777" w:rsidR="00171263" w:rsidRPr="00171263" w:rsidRDefault="00171263" w:rsidP="00171263">
      <w:pPr>
        <w:pStyle w:val="Bibliografa"/>
      </w:pPr>
      <w:r w:rsidRPr="00171263">
        <w:lastRenderedPageBreak/>
        <w:t>www.3tres3.com. (2010, mayo 18). Manejo en cebo—El crecimiento del animal. www.3tres3.com. https://www.3tres3.com/latam/articulos/manejo-en-cebo-el-crecimiento-del-animal_10904/</w:t>
      </w:r>
    </w:p>
    <w:p w14:paraId="46C50F20" w14:textId="77777777" w:rsidR="00171263" w:rsidRPr="00171263" w:rsidRDefault="00171263" w:rsidP="00171263">
      <w:pPr>
        <w:pStyle w:val="Bibliografa"/>
      </w:pPr>
      <w:r w:rsidRPr="00171263">
        <w:rPr>
          <w:lang w:val="en-GB"/>
          <w:rPrChange w:id="4229" w:author="Jose Eduardo VIU" w:date="2023-04-10T14:19:00Z">
            <w:rPr/>
          </w:rPrChange>
        </w:rPr>
        <w:t xml:space="preserve">Yang, Y. (2007). CONSISTENCY OF CROSS VALIDATION FOR COMPARING REGRESSION PROCEDURES 1. </w:t>
      </w:r>
      <w:r w:rsidRPr="00171263">
        <w:t>The Annals of Statistics, 35(6), 2450-2473. https://doi.org/10.1214/009053607000000514</w:t>
      </w:r>
    </w:p>
    <w:p w14:paraId="10E224FB" w14:textId="77777777" w:rsidR="00171263" w:rsidRPr="00171263" w:rsidRDefault="00171263" w:rsidP="00171263">
      <w:pPr>
        <w:pStyle w:val="Bibliografa"/>
      </w:pPr>
      <w:r w:rsidRPr="00171263">
        <w:rPr>
          <w:lang w:val="en-GB"/>
          <w:rPrChange w:id="4230" w:author="Jose Eduardo VIU" w:date="2023-04-10T14:19:00Z">
            <w:rPr/>
          </w:rPrChange>
        </w:rPr>
        <w:t xml:space="preserve">Yin, L. (2015). Published by Science and Education Centre of North America Investigating Robust Estimation and Forecasting of Volatilities of Futures with Interquartile Range Models. </w:t>
      </w:r>
      <w:r w:rsidRPr="00171263">
        <w:t>Journal of Finance and Economics, 3(2), 1-10. https://doi.org/10.12735/jfe.v3i2p01</w:t>
      </w:r>
    </w:p>
    <w:p w14:paraId="5645AABA" w14:textId="3291FFCA" w:rsidR="00CB7E31" w:rsidRPr="000A3640" w:rsidRDefault="00000000">
      <w:pPr>
        <w:rPr>
          <w:lang w:val="en-GB"/>
          <w:rPrChange w:id="4231" w:author="Jose Eduardo VIU" w:date="2023-04-07T11:35:00Z">
            <w:rPr/>
          </w:rPrChange>
        </w:rPr>
      </w:pPr>
      <w:r>
        <w:fldChar w:fldCharType="end"/>
      </w:r>
      <w:r w:rsidRPr="000A3640">
        <w:rPr>
          <w:lang w:val="en-GB"/>
          <w:rPrChange w:id="4232" w:author="Jose Eduardo VIU" w:date="2023-04-07T11:35:00Z">
            <w:rPr/>
          </w:rPrChange>
        </w:rPr>
        <w:br w:type="page"/>
      </w:r>
    </w:p>
    <w:p w14:paraId="49B378F0" w14:textId="77777777" w:rsidR="00CB7E31" w:rsidRPr="000A3640" w:rsidRDefault="00000000">
      <w:pPr>
        <w:pStyle w:val="Ttulo1"/>
        <w:numPr>
          <w:ilvl w:val="0"/>
          <w:numId w:val="0"/>
        </w:numPr>
        <w:spacing w:before="0" w:after="200"/>
        <w:ind w:left="360"/>
        <w:rPr>
          <w:lang w:val="en-GB" w:eastAsia="es-ES"/>
          <w:rPrChange w:id="4233" w:author="Jose Eduardo VIU" w:date="2023-04-07T11:35:00Z">
            <w:rPr>
              <w:lang w:eastAsia="es-ES"/>
            </w:rPr>
          </w:rPrChange>
        </w:rPr>
      </w:pPr>
      <w:bookmarkStart w:id="4234" w:name="_Toc131874803"/>
      <w:r w:rsidRPr="000A3640">
        <w:rPr>
          <w:lang w:val="en-GB" w:eastAsia="es-ES"/>
          <w:rPrChange w:id="4235" w:author="Jose Eduardo VIU" w:date="2023-04-07T11:35:00Z">
            <w:rPr>
              <w:lang w:eastAsia="es-ES"/>
            </w:rPr>
          </w:rPrChange>
        </w:rPr>
        <w:lastRenderedPageBreak/>
        <w:t>Glosario</w:t>
      </w:r>
      <w:bookmarkEnd w:id="4234"/>
    </w:p>
    <w:p w14:paraId="4E83A48C" w14:textId="657605E3" w:rsidR="00523D40" w:rsidRDefault="00523D40" w:rsidP="00523D40">
      <w:pPr>
        <w:pStyle w:val="Prrafodelista"/>
        <w:numPr>
          <w:ilvl w:val="0"/>
          <w:numId w:val="3"/>
        </w:numPr>
        <w:suppressAutoHyphens w:val="0"/>
        <w:spacing w:after="160" w:line="259" w:lineRule="auto"/>
        <w:ind w:left="142" w:hanging="284"/>
        <w:jc w:val="left"/>
        <w:rPr>
          <w:moveTo w:id="4236" w:author="Jose Eduardo VIU" w:date="2023-04-02T00:38:00Z"/>
          <w:sz w:val="20"/>
          <w:szCs w:val="20"/>
        </w:rPr>
      </w:pPr>
      <w:moveToRangeStart w:id="4237" w:author="Jose Eduardo VIU" w:date="2023-04-02T00:38:00Z" w:name="move131288334"/>
      <w:moveTo w:id="4238" w:author="Jose Eduardo VIU" w:date="2023-04-02T00:38:00Z">
        <w:r>
          <w:rPr>
            <w:b/>
            <w:bCs/>
            <w:sz w:val="20"/>
            <w:szCs w:val="20"/>
          </w:rPr>
          <w:t>Contrato</w:t>
        </w:r>
        <w:r>
          <w:rPr>
            <w:sz w:val="20"/>
            <w:szCs w:val="20"/>
          </w:rPr>
          <w:t>: Conjunto de animales de similares características, criados en una misma granja y período de tiempo.</w:t>
        </w:r>
      </w:moveTo>
    </w:p>
    <w:p w14:paraId="2B4C6E19" w14:textId="77777777" w:rsidR="00523D40" w:rsidRDefault="00523D40" w:rsidP="00523D40">
      <w:pPr>
        <w:pStyle w:val="Prrafodelista"/>
        <w:numPr>
          <w:ilvl w:val="0"/>
          <w:numId w:val="3"/>
        </w:numPr>
        <w:suppressAutoHyphens w:val="0"/>
        <w:spacing w:after="160" w:line="259" w:lineRule="auto"/>
        <w:ind w:left="142" w:hanging="284"/>
        <w:jc w:val="left"/>
        <w:rPr>
          <w:moveTo w:id="4239" w:author="Jose Eduardo VIU" w:date="2023-04-02T00:38:00Z"/>
          <w:sz w:val="20"/>
          <w:szCs w:val="20"/>
        </w:rPr>
      </w:pPr>
      <w:moveTo w:id="4240" w:author="Jose Eduardo VIU" w:date="2023-04-02T00:38:00Z">
        <w:r>
          <w:rPr>
            <w:b/>
            <w:bCs/>
            <w:sz w:val="20"/>
            <w:szCs w:val="20"/>
          </w:rPr>
          <w:t>GMD</w:t>
        </w:r>
        <w:r>
          <w:rPr>
            <w:sz w:val="20"/>
            <w:szCs w:val="20"/>
          </w:rPr>
          <w:t>: Acrónimo de Ganancia Media Diaria.</w:t>
        </w:r>
      </w:moveTo>
    </w:p>
    <w:p w14:paraId="2E287A64" w14:textId="5A122D92" w:rsidR="00523D40" w:rsidRDefault="00523D40" w:rsidP="00523D40">
      <w:pPr>
        <w:pStyle w:val="Prrafodelista"/>
        <w:numPr>
          <w:ilvl w:val="0"/>
          <w:numId w:val="3"/>
        </w:numPr>
        <w:suppressAutoHyphens w:val="0"/>
        <w:spacing w:after="160" w:line="259" w:lineRule="auto"/>
        <w:ind w:left="142" w:hanging="284"/>
        <w:jc w:val="left"/>
        <w:rPr>
          <w:ins w:id="4241" w:author="Jose Eduardo VIU" w:date="2023-04-08T18:30:00Z"/>
          <w:sz w:val="20"/>
          <w:szCs w:val="20"/>
        </w:rPr>
      </w:pPr>
      <w:moveTo w:id="4242" w:author="Jose Eduardo VIU" w:date="2023-04-02T00:38:00Z">
        <w:r>
          <w:rPr>
            <w:b/>
            <w:bCs/>
            <w:sz w:val="20"/>
            <w:szCs w:val="20"/>
          </w:rPr>
          <w:t>Ganancia Media Diaria</w:t>
        </w:r>
        <w:r>
          <w:rPr>
            <w:sz w:val="20"/>
            <w:szCs w:val="20"/>
          </w:rPr>
          <w:t>: Cantidad media de peso en Kilos que se espera que un animal engorde cada día, durante el período normal de engorde.</w:t>
        </w:r>
      </w:moveTo>
    </w:p>
    <w:p w14:paraId="066B0F0D" w14:textId="32804ABA" w:rsidR="00EF0249" w:rsidRDefault="00EF0249" w:rsidP="00523D40">
      <w:pPr>
        <w:pStyle w:val="Prrafodelista"/>
        <w:numPr>
          <w:ilvl w:val="0"/>
          <w:numId w:val="3"/>
        </w:numPr>
        <w:suppressAutoHyphens w:val="0"/>
        <w:spacing w:after="160" w:line="259" w:lineRule="auto"/>
        <w:ind w:left="142" w:hanging="284"/>
        <w:jc w:val="left"/>
        <w:rPr>
          <w:moveTo w:id="4243" w:author="Jose Eduardo VIU" w:date="2023-04-02T00:38:00Z"/>
          <w:sz w:val="20"/>
          <w:szCs w:val="20"/>
        </w:rPr>
      </w:pPr>
      <w:ins w:id="4244" w:author="Jose Eduardo VIU" w:date="2023-04-08T18:30:00Z">
        <w:r>
          <w:rPr>
            <w:b/>
            <w:bCs/>
            <w:sz w:val="20"/>
            <w:szCs w:val="20"/>
          </w:rPr>
          <w:t>Jupyter Notebook</w:t>
        </w:r>
        <w:r w:rsidRPr="00EF0249">
          <w:rPr>
            <w:sz w:val="20"/>
            <w:szCs w:val="20"/>
            <w:rPrChange w:id="4245" w:author="Jose Eduardo VIU" w:date="2023-04-08T18:30:00Z">
              <w:rPr>
                <w:b/>
                <w:bCs/>
                <w:sz w:val="20"/>
                <w:szCs w:val="20"/>
              </w:rPr>
            </w:rPrChange>
          </w:rPr>
          <w:t>:</w:t>
        </w:r>
        <w:r>
          <w:rPr>
            <w:sz w:val="20"/>
            <w:szCs w:val="20"/>
          </w:rPr>
          <w:t xml:space="preserve"> </w:t>
        </w:r>
      </w:ins>
      <w:ins w:id="4246" w:author="Jose Eduardo VIU" w:date="2023-04-08T18:32:00Z">
        <w:r>
          <w:rPr>
            <w:sz w:val="20"/>
            <w:szCs w:val="20"/>
          </w:rPr>
          <w:t>Aplicaci</w:t>
        </w:r>
      </w:ins>
      <w:ins w:id="4247" w:author="Jose Eduardo VIU" w:date="2023-04-08T18:33:00Z">
        <w:r>
          <w:rPr>
            <w:sz w:val="20"/>
            <w:szCs w:val="20"/>
          </w:rPr>
          <w:t>ó</w:t>
        </w:r>
      </w:ins>
      <w:ins w:id="4248" w:author="Jose Eduardo VIU" w:date="2023-04-08T18:32:00Z">
        <w:r>
          <w:rPr>
            <w:sz w:val="20"/>
            <w:szCs w:val="20"/>
          </w:rPr>
          <w:t>n web para crear y compartir documentos de programación.</w:t>
        </w:r>
      </w:ins>
      <w:ins w:id="4249" w:author="Jose Eduardo VIU" w:date="2023-04-08T18:33:00Z">
        <w:r>
          <w:rPr>
            <w:sz w:val="20"/>
            <w:szCs w:val="20"/>
          </w:rPr>
          <w:t xml:space="preserve"> Permite la inclusión de texto, imágenes y la ejecución de código a través del na</w:t>
        </w:r>
      </w:ins>
      <w:ins w:id="4250" w:author="Jose Eduardo VIU" w:date="2023-04-08T18:34:00Z">
        <w:r>
          <w:rPr>
            <w:sz w:val="20"/>
            <w:szCs w:val="20"/>
          </w:rPr>
          <w:t>vegador.</w:t>
        </w:r>
      </w:ins>
    </w:p>
    <w:p w14:paraId="61EC28D7" w14:textId="77777777" w:rsidR="00523D40" w:rsidRDefault="00523D40" w:rsidP="00523D40">
      <w:pPr>
        <w:pStyle w:val="Prrafodelista"/>
        <w:numPr>
          <w:ilvl w:val="0"/>
          <w:numId w:val="3"/>
        </w:numPr>
        <w:suppressAutoHyphens w:val="0"/>
        <w:spacing w:after="160" w:line="259" w:lineRule="auto"/>
        <w:ind w:left="142" w:hanging="284"/>
        <w:jc w:val="left"/>
        <w:rPr>
          <w:moveTo w:id="4251" w:author="Jose Eduardo VIU" w:date="2023-04-02T00:38:00Z"/>
          <w:sz w:val="20"/>
          <w:szCs w:val="20"/>
        </w:rPr>
      </w:pPr>
      <w:moveTo w:id="4252" w:author="Jose Eduardo VIU" w:date="2023-04-02T00:38:00Z">
        <w:r>
          <w:rPr>
            <w:b/>
            <w:bCs/>
            <w:sz w:val="20"/>
            <w:szCs w:val="20"/>
          </w:rPr>
          <w:t>REGA</w:t>
        </w:r>
        <w:r>
          <w:rPr>
            <w:sz w:val="20"/>
            <w:szCs w:val="20"/>
          </w:rPr>
          <w:t>: Registro general de explotaciones ganaderas. Es un código identificativo de la granja único a nivel estatal.</w:t>
        </w:r>
      </w:moveTo>
    </w:p>
    <w:p w14:paraId="3BE7AA21" w14:textId="77777777" w:rsidR="00523D40" w:rsidRDefault="00523D40" w:rsidP="00523D40">
      <w:pPr>
        <w:pStyle w:val="Prrafodelista"/>
        <w:numPr>
          <w:ilvl w:val="0"/>
          <w:numId w:val="3"/>
        </w:numPr>
        <w:suppressAutoHyphens w:val="0"/>
        <w:spacing w:after="160" w:line="259" w:lineRule="auto"/>
        <w:ind w:left="142" w:hanging="284"/>
        <w:jc w:val="left"/>
        <w:rPr>
          <w:moveTo w:id="4253" w:author="Jose Eduardo VIU" w:date="2023-04-02T00:38:00Z"/>
          <w:sz w:val="20"/>
          <w:szCs w:val="20"/>
        </w:rPr>
      </w:pPr>
      <w:moveTo w:id="4254" w:author="Jose Eduardo VIU" w:date="2023-04-02T00:38:00Z">
        <w:r>
          <w:rPr>
            <w:b/>
            <w:bCs/>
            <w:sz w:val="20"/>
            <w:szCs w:val="20"/>
          </w:rPr>
          <w:t>Tipo de Ganado</w:t>
        </w:r>
        <w:r>
          <w:rPr>
            <w:sz w:val="20"/>
            <w:szCs w:val="20"/>
          </w:rPr>
          <w:t>: Para el ganado porcino hay principalmente dos tipos de ganado el blanco y el ibérico, con crecimientos y pesos objetivos claramente diferenciados.</w:t>
        </w:r>
      </w:moveTo>
    </w:p>
    <w:p w14:paraId="41768EA7" w14:textId="74180451" w:rsidR="00523D40" w:rsidRDefault="00523D40" w:rsidP="00523D40">
      <w:pPr>
        <w:pStyle w:val="Prrafodelista"/>
        <w:numPr>
          <w:ilvl w:val="0"/>
          <w:numId w:val="3"/>
        </w:numPr>
        <w:suppressAutoHyphens w:val="0"/>
        <w:spacing w:after="160" w:line="259" w:lineRule="auto"/>
        <w:ind w:left="142" w:hanging="284"/>
        <w:jc w:val="left"/>
        <w:rPr>
          <w:moveTo w:id="4255" w:author="Jose Eduardo VIU" w:date="2023-04-02T00:38:00Z"/>
          <w:sz w:val="20"/>
          <w:szCs w:val="20"/>
        </w:rPr>
      </w:pPr>
      <w:moveTo w:id="4256" w:author="Jose Eduardo VIU" w:date="2023-04-02T00:38:00Z">
        <w:r>
          <w:rPr>
            <w:b/>
            <w:bCs/>
            <w:sz w:val="20"/>
            <w:szCs w:val="20"/>
          </w:rPr>
          <w:t>ydata-profiling</w:t>
        </w:r>
        <w:r>
          <w:rPr>
            <w:sz w:val="20"/>
            <w:szCs w:val="20"/>
          </w:rPr>
          <w:t>: Herramienta para Análisis Exploratorio de Datos (</w:t>
        </w:r>
        <w:r>
          <w:fldChar w:fldCharType="begin"/>
        </w:r>
        <w:r>
          <w:instrText>HYPERLINK "https://ydata-profiling.ydata.ai/docs/master/" \h</w:instrText>
        </w:r>
        <w:ins w:id="4257" w:author="Jose Eduardo VIU" w:date="2023-04-08T19:27:00Z"/>
        <w:r>
          <w:fldChar w:fldCharType="separate"/>
        </w:r>
        <w:r>
          <w:rPr>
            <w:rStyle w:val="Hipervnculo"/>
            <w:sz w:val="20"/>
            <w:szCs w:val="20"/>
          </w:rPr>
          <w:t>https://ydata-profiling.ydata.ai/docs/master/</w:t>
        </w:r>
        <w:r>
          <w:rPr>
            <w:rStyle w:val="Hipervnculo"/>
            <w:sz w:val="20"/>
            <w:szCs w:val="20"/>
          </w:rPr>
          <w:fldChar w:fldCharType="end"/>
        </w:r>
        <w:r>
          <w:rPr>
            <w:sz w:val="20"/>
            <w:szCs w:val="20"/>
          </w:rPr>
          <w:t>)</w:t>
        </w:r>
      </w:moveTo>
    </w:p>
    <w:p w14:paraId="7C4B6E43" w14:textId="57C8905A" w:rsidR="00523D40" w:rsidRDefault="00523D40" w:rsidP="00523D40">
      <w:pPr>
        <w:suppressAutoHyphens w:val="0"/>
        <w:spacing w:after="160" w:line="259" w:lineRule="auto"/>
        <w:jc w:val="left"/>
        <w:rPr>
          <w:ins w:id="4258" w:author="Jose Eduardo VIU" w:date="2023-04-02T00:39:00Z"/>
          <w:sz w:val="20"/>
          <w:szCs w:val="20"/>
        </w:rPr>
      </w:pPr>
    </w:p>
    <w:p w14:paraId="4456A27D" w14:textId="74D396DA" w:rsidR="00413039" w:rsidRDefault="00413039">
      <w:pPr>
        <w:spacing w:after="0" w:line="240" w:lineRule="auto"/>
        <w:jc w:val="left"/>
        <w:rPr>
          <w:ins w:id="4259" w:author="Jose Eduardo VIU" w:date="2023-04-02T00:39:00Z"/>
          <w:sz w:val="20"/>
          <w:szCs w:val="20"/>
        </w:rPr>
      </w:pPr>
      <w:ins w:id="4260" w:author="Jose Eduardo VIU" w:date="2023-04-02T00:39:00Z">
        <w:r>
          <w:rPr>
            <w:sz w:val="20"/>
            <w:szCs w:val="20"/>
          </w:rPr>
          <w:br w:type="page"/>
        </w:r>
      </w:ins>
    </w:p>
    <w:p w14:paraId="744F2520" w14:textId="3524EB28" w:rsidR="00523D40" w:rsidRPr="00523D40" w:rsidDel="00413039" w:rsidRDefault="00523D40">
      <w:pPr>
        <w:suppressAutoHyphens w:val="0"/>
        <w:spacing w:after="160" w:line="259" w:lineRule="auto"/>
        <w:jc w:val="left"/>
        <w:rPr>
          <w:del w:id="4261" w:author="Jose Eduardo VIU" w:date="2023-04-02T00:40:00Z"/>
          <w:moveTo w:id="4262" w:author="Jose Eduardo VIU" w:date="2023-04-02T00:38:00Z"/>
          <w:sz w:val="20"/>
          <w:szCs w:val="20"/>
          <w:rPrChange w:id="4263" w:author="Jose Eduardo VIU" w:date="2023-04-02T00:39:00Z">
            <w:rPr>
              <w:del w:id="4264" w:author="Jose Eduardo VIU" w:date="2023-04-02T00:40:00Z"/>
              <w:moveTo w:id="4265" w:author="Jose Eduardo VIU" w:date="2023-04-02T00:38:00Z"/>
            </w:rPr>
          </w:rPrChange>
        </w:rPr>
        <w:pPrChange w:id="4266" w:author="Jose Eduardo VIU" w:date="2023-04-02T00:39:00Z">
          <w:pPr>
            <w:pStyle w:val="Prrafodelista"/>
            <w:numPr>
              <w:numId w:val="3"/>
            </w:numPr>
            <w:tabs>
              <w:tab w:val="num" w:pos="0"/>
            </w:tabs>
            <w:suppressAutoHyphens w:val="0"/>
            <w:spacing w:after="160" w:line="259" w:lineRule="auto"/>
            <w:ind w:left="142" w:hanging="284"/>
            <w:jc w:val="left"/>
          </w:pPr>
        </w:pPrChange>
      </w:pPr>
    </w:p>
    <w:moveToRangeEnd w:id="4237"/>
    <w:p w14:paraId="05336117" w14:textId="7CC2A850" w:rsidR="00523D40" w:rsidDel="00413039" w:rsidRDefault="00523D40">
      <w:pPr>
        <w:rPr>
          <w:del w:id="4267" w:author="Jose Eduardo VIU" w:date="2023-04-02T00:40:00Z"/>
        </w:rPr>
        <w:sectPr w:rsidR="00523D40" w:rsidDel="00413039">
          <w:headerReference w:type="even" r:id="rId67"/>
          <w:headerReference w:type="default" r:id="rId68"/>
          <w:footerReference w:type="even" r:id="rId69"/>
          <w:footerReference w:type="default" r:id="rId70"/>
          <w:pgSz w:w="11906" w:h="16838"/>
          <w:pgMar w:top="2492" w:right="1701" w:bottom="1244" w:left="1701" w:header="708" w:footer="708" w:gutter="0"/>
          <w:cols w:space="720"/>
          <w:formProt w:val="0"/>
          <w:docGrid w:linePitch="360"/>
        </w:sectPr>
      </w:pPr>
    </w:p>
    <w:p w14:paraId="1F2050ED" w14:textId="30D5D8F0" w:rsidR="00CB7E31" w:rsidDel="00523D40" w:rsidRDefault="00000000">
      <w:pPr>
        <w:pStyle w:val="Prrafodelista"/>
        <w:numPr>
          <w:ilvl w:val="0"/>
          <w:numId w:val="3"/>
        </w:numPr>
        <w:suppressAutoHyphens w:val="0"/>
        <w:spacing w:after="160" w:line="259" w:lineRule="auto"/>
        <w:ind w:left="142" w:hanging="284"/>
        <w:jc w:val="left"/>
        <w:rPr>
          <w:moveFrom w:id="4268" w:author="Jose Eduardo VIU" w:date="2023-04-02T00:38:00Z"/>
          <w:sz w:val="20"/>
          <w:szCs w:val="20"/>
        </w:rPr>
      </w:pPr>
      <w:moveFromRangeStart w:id="4269" w:author="Jose Eduardo VIU" w:date="2023-04-02T00:38:00Z" w:name="move131288334"/>
      <w:moveFrom w:id="4270" w:author="Jose Eduardo VIU" w:date="2023-04-02T00:38:00Z">
        <w:r w:rsidDel="00523D40">
          <w:rPr>
            <w:b/>
            <w:bCs/>
            <w:sz w:val="20"/>
            <w:szCs w:val="20"/>
          </w:rPr>
          <w:t>Contrato</w:t>
        </w:r>
        <w:r w:rsidDel="00523D40">
          <w:rPr>
            <w:sz w:val="20"/>
            <w:szCs w:val="20"/>
          </w:rPr>
          <w:t>: Conjunto de animales de similares características, criados en una misma granja y período de tiempo.</w:t>
        </w:r>
      </w:moveFrom>
    </w:p>
    <w:p w14:paraId="35CD55F6" w14:textId="28B28642" w:rsidR="00CB7E31" w:rsidDel="00523D40" w:rsidRDefault="00000000">
      <w:pPr>
        <w:pStyle w:val="Prrafodelista"/>
        <w:numPr>
          <w:ilvl w:val="0"/>
          <w:numId w:val="3"/>
        </w:numPr>
        <w:suppressAutoHyphens w:val="0"/>
        <w:spacing w:after="160" w:line="259" w:lineRule="auto"/>
        <w:ind w:left="142" w:hanging="284"/>
        <w:jc w:val="left"/>
        <w:rPr>
          <w:moveFrom w:id="4271" w:author="Jose Eduardo VIU" w:date="2023-04-02T00:38:00Z"/>
          <w:sz w:val="20"/>
          <w:szCs w:val="20"/>
        </w:rPr>
      </w:pPr>
      <w:moveFrom w:id="4272" w:author="Jose Eduardo VIU" w:date="2023-04-02T00:38:00Z">
        <w:r w:rsidDel="00523D40">
          <w:rPr>
            <w:b/>
            <w:bCs/>
            <w:sz w:val="20"/>
            <w:szCs w:val="20"/>
          </w:rPr>
          <w:t>GMD</w:t>
        </w:r>
        <w:r w:rsidDel="00523D40">
          <w:rPr>
            <w:sz w:val="20"/>
            <w:szCs w:val="20"/>
          </w:rPr>
          <w:t>: Acrónimo de Ganancia Media Diaria.</w:t>
        </w:r>
      </w:moveFrom>
    </w:p>
    <w:p w14:paraId="21678B3F" w14:textId="19F78651" w:rsidR="00CB7E31" w:rsidDel="00523D40" w:rsidRDefault="00000000">
      <w:pPr>
        <w:pStyle w:val="Prrafodelista"/>
        <w:numPr>
          <w:ilvl w:val="0"/>
          <w:numId w:val="3"/>
        </w:numPr>
        <w:suppressAutoHyphens w:val="0"/>
        <w:spacing w:after="160" w:line="259" w:lineRule="auto"/>
        <w:ind w:left="142" w:hanging="284"/>
        <w:jc w:val="left"/>
        <w:rPr>
          <w:moveFrom w:id="4273" w:author="Jose Eduardo VIU" w:date="2023-04-02T00:38:00Z"/>
          <w:sz w:val="20"/>
          <w:szCs w:val="20"/>
        </w:rPr>
      </w:pPr>
      <w:moveFrom w:id="4274" w:author="Jose Eduardo VIU" w:date="2023-04-02T00:38:00Z">
        <w:r w:rsidDel="00523D40">
          <w:rPr>
            <w:b/>
            <w:bCs/>
            <w:sz w:val="20"/>
            <w:szCs w:val="20"/>
          </w:rPr>
          <w:t>Ganancia Media Diaria</w:t>
        </w:r>
        <w:r w:rsidDel="00523D40">
          <w:rPr>
            <w:sz w:val="20"/>
            <w:szCs w:val="20"/>
          </w:rPr>
          <w:t>: Cantidad media de peso en Kilos que se espera que un animal engorde cada día, durante el período normal de engorde.</w:t>
        </w:r>
      </w:moveFrom>
    </w:p>
    <w:p w14:paraId="1C55B14D" w14:textId="3A50B4B8" w:rsidR="00CB7E31" w:rsidDel="00523D40" w:rsidRDefault="00000000">
      <w:pPr>
        <w:pStyle w:val="Prrafodelista"/>
        <w:numPr>
          <w:ilvl w:val="0"/>
          <w:numId w:val="3"/>
        </w:numPr>
        <w:suppressAutoHyphens w:val="0"/>
        <w:spacing w:after="160" w:line="259" w:lineRule="auto"/>
        <w:ind w:left="142" w:hanging="284"/>
        <w:jc w:val="left"/>
        <w:rPr>
          <w:moveFrom w:id="4275" w:author="Jose Eduardo VIU" w:date="2023-04-02T00:38:00Z"/>
          <w:sz w:val="20"/>
          <w:szCs w:val="20"/>
        </w:rPr>
      </w:pPr>
      <w:moveFrom w:id="4276" w:author="Jose Eduardo VIU" w:date="2023-04-02T00:38:00Z">
        <w:r w:rsidDel="00523D40">
          <w:rPr>
            <w:b/>
            <w:bCs/>
            <w:sz w:val="20"/>
            <w:szCs w:val="20"/>
          </w:rPr>
          <w:t>REGA</w:t>
        </w:r>
        <w:r w:rsidDel="00523D40">
          <w:rPr>
            <w:sz w:val="20"/>
            <w:szCs w:val="20"/>
          </w:rPr>
          <w:t>: Registro general de explotaciones ganaderas. Es un código identificativo de la granja único a nivel estatal.</w:t>
        </w:r>
      </w:moveFrom>
    </w:p>
    <w:p w14:paraId="1E7FA068" w14:textId="3DD93EDA" w:rsidR="00CB7E31" w:rsidDel="00523D40" w:rsidRDefault="00000000">
      <w:pPr>
        <w:pStyle w:val="Prrafodelista"/>
        <w:numPr>
          <w:ilvl w:val="0"/>
          <w:numId w:val="3"/>
        </w:numPr>
        <w:suppressAutoHyphens w:val="0"/>
        <w:spacing w:after="160" w:line="259" w:lineRule="auto"/>
        <w:ind w:left="142" w:hanging="284"/>
        <w:jc w:val="left"/>
        <w:rPr>
          <w:moveFrom w:id="4277" w:author="Jose Eduardo VIU" w:date="2023-04-02T00:38:00Z"/>
          <w:sz w:val="20"/>
          <w:szCs w:val="20"/>
        </w:rPr>
      </w:pPr>
      <w:moveFrom w:id="4278" w:author="Jose Eduardo VIU" w:date="2023-04-02T00:38:00Z">
        <w:r w:rsidDel="00523D40">
          <w:rPr>
            <w:b/>
            <w:bCs/>
            <w:sz w:val="20"/>
            <w:szCs w:val="20"/>
          </w:rPr>
          <w:t>Tipo de Ganado</w:t>
        </w:r>
        <w:r w:rsidDel="00523D40">
          <w:rPr>
            <w:sz w:val="20"/>
            <w:szCs w:val="20"/>
          </w:rPr>
          <w:t>: Para el ganado porcino hay principalmente dos tipos de ganado el blanco y el ibérico, con crecimientos y pesos objetivos claramente diferenciados.</w:t>
        </w:r>
      </w:moveFrom>
    </w:p>
    <w:p w14:paraId="2139698F" w14:textId="350AD2F5" w:rsidR="00CB7E31" w:rsidDel="00523D40" w:rsidRDefault="00000000">
      <w:pPr>
        <w:pStyle w:val="Prrafodelista"/>
        <w:numPr>
          <w:ilvl w:val="0"/>
          <w:numId w:val="3"/>
        </w:numPr>
        <w:suppressAutoHyphens w:val="0"/>
        <w:spacing w:after="160" w:line="259" w:lineRule="auto"/>
        <w:ind w:left="142" w:hanging="284"/>
        <w:jc w:val="left"/>
        <w:rPr>
          <w:moveFrom w:id="4279" w:author="Jose Eduardo VIU" w:date="2023-04-02T00:38:00Z"/>
          <w:sz w:val="20"/>
          <w:szCs w:val="20"/>
        </w:rPr>
      </w:pPr>
      <w:moveFrom w:id="4280" w:author="Jose Eduardo VIU" w:date="2023-04-02T00:38:00Z">
        <w:r w:rsidDel="00523D40">
          <w:rPr>
            <w:b/>
            <w:bCs/>
            <w:sz w:val="20"/>
            <w:szCs w:val="20"/>
          </w:rPr>
          <w:t>ydata-profiling</w:t>
        </w:r>
        <w:r w:rsidDel="00523D40">
          <w:rPr>
            <w:sz w:val="20"/>
            <w:szCs w:val="20"/>
          </w:rPr>
          <w:t>: Herramienta para Análisis Exploratorio de Datos (</w:t>
        </w:r>
        <w:r w:rsidDel="00523D40">
          <w:fldChar w:fldCharType="begin"/>
        </w:r>
        <w:r w:rsidRPr="00523D40" w:rsidDel="00523D40">
          <w:instrText>HYPERLINK "https://ydata-profiling.ydata.ai/docs/master/" \h</w:instrText>
        </w:r>
      </w:moveFrom>
      <w:del w:id="4281" w:author="Jose Eduardo VIU" w:date="2023-04-02T00:38:00Z"/>
      <w:moveFrom w:id="4282" w:author="Jose Eduardo VIU" w:date="2023-04-02T00:38:00Z">
        <w:r w:rsidDel="00523D40">
          <w:fldChar w:fldCharType="separate"/>
        </w:r>
        <w:r w:rsidDel="00523D40">
          <w:rPr>
            <w:rStyle w:val="Hipervnculo"/>
            <w:sz w:val="20"/>
            <w:szCs w:val="20"/>
          </w:rPr>
          <w:t>https://ydata-profiling.ydata.ai/docs/master/</w:t>
        </w:r>
        <w:r w:rsidDel="00523D40">
          <w:rPr>
            <w:rStyle w:val="Hipervnculo"/>
            <w:sz w:val="20"/>
            <w:szCs w:val="20"/>
          </w:rPr>
          <w:fldChar w:fldCharType="end"/>
        </w:r>
        <w:r w:rsidDel="00523D40">
          <w:rPr>
            <w:sz w:val="20"/>
            <w:szCs w:val="20"/>
          </w:rPr>
          <w:t>)</w:t>
        </w:r>
      </w:moveFrom>
    </w:p>
    <w:p w14:paraId="32935A22" w14:textId="7B4BE375" w:rsidR="00CB7E31" w:rsidDel="00523D40" w:rsidRDefault="00CB7E31">
      <w:pPr>
        <w:pStyle w:val="Prrafodelista"/>
        <w:numPr>
          <w:ilvl w:val="0"/>
          <w:numId w:val="3"/>
        </w:numPr>
        <w:suppressAutoHyphens w:val="0"/>
        <w:spacing w:after="160" w:line="259" w:lineRule="auto"/>
        <w:ind w:left="142" w:hanging="284"/>
        <w:jc w:val="left"/>
        <w:rPr>
          <w:moveFrom w:id="4283" w:author="Jose Eduardo VIU" w:date="2023-04-02T00:38:00Z"/>
          <w:sz w:val="20"/>
          <w:szCs w:val="20"/>
        </w:rPr>
      </w:pPr>
    </w:p>
    <w:moveFromRangeEnd w:id="4269"/>
    <w:p w14:paraId="3CD45CE0" w14:textId="578BD5D4" w:rsidR="00523D40" w:rsidDel="00523D40" w:rsidRDefault="00523D40">
      <w:pPr>
        <w:rPr>
          <w:del w:id="4284" w:author="Jose Eduardo VIU" w:date="2023-04-02T00:39:00Z"/>
          <w:lang w:eastAsia="es-ES"/>
        </w:rPr>
      </w:pPr>
    </w:p>
    <w:p w14:paraId="486A01B2" w14:textId="1B3CBA33" w:rsidR="00CB7E31" w:rsidDel="00F217D2" w:rsidRDefault="00CB7E31">
      <w:pPr>
        <w:rPr>
          <w:del w:id="4285" w:author="Jose Eduardo VIU" w:date="2023-04-02T00:31:00Z"/>
        </w:rPr>
        <w:sectPr w:rsidR="00CB7E31" w:rsidDel="00F217D2">
          <w:type w:val="continuous"/>
          <w:pgSz w:w="11906" w:h="16838"/>
          <w:pgMar w:top="2492" w:right="1701" w:bottom="1244" w:left="1701" w:header="708" w:footer="708" w:gutter="0"/>
          <w:cols w:num="2" w:space="720"/>
          <w:formProt w:val="0"/>
          <w:docGrid w:linePitch="360"/>
        </w:sectPr>
      </w:pPr>
    </w:p>
    <w:p w14:paraId="6D50290E" w14:textId="03BFF46C" w:rsidR="00CB7E31" w:rsidDel="00F217D2" w:rsidRDefault="00CB7E31">
      <w:pPr>
        <w:rPr>
          <w:del w:id="4286" w:author="Jose Eduardo VIU" w:date="2023-04-02T00:31:00Z"/>
          <w:lang w:eastAsia="es-ES"/>
        </w:rPr>
      </w:pPr>
    </w:p>
    <w:p w14:paraId="3743EABC" w14:textId="0B63018F" w:rsidR="00CB7E31" w:rsidDel="00EE292E" w:rsidRDefault="00000000">
      <w:pPr>
        <w:spacing w:after="0" w:line="240" w:lineRule="auto"/>
        <w:jc w:val="left"/>
        <w:rPr>
          <w:del w:id="4287" w:author="Jose Eduardo VIU" w:date="2023-04-01T21:19:00Z"/>
          <w:rFonts w:eastAsiaTheme="majorEastAsia"/>
          <w:color w:val="000000" w:themeColor="text1"/>
          <w:sz w:val="44"/>
          <w:szCs w:val="36"/>
          <w:lang w:eastAsia="es-ES"/>
        </w:rPr>
        <w:sectPr w:rsidR="00CB7E31" w:rsidDel="00EE292E">
          <w:type w:val="continuous"/>
          <w:pgSz w:w="11906" w:h="16838"/>
          <w:pgMar w:top="2492" w:right="1701" w:bottom="1244" w:left="1701" w:header="708" w:footer="708" w:gutter="0"/>
          <w:cols w:space="720"/>
          <w:formProt w:val="0"/>
          <w:docGrid w:linePitch="360"/>
        </w:sectPr>
      </w:pPr>
      <w:del w:id="4288" w:author="Jose Eduardo VIU" w:date="2023-04-01T21:19:00Z">
        <w:r w:rsidDel="00EE292E">
          <w:br w:type="page"/>
        </w:r>
      </w:del>
    </w:p>
    <w:p w14:paraId="4390F075" w14:textId="634110EE" w:rsidR="00CB7E31" w:rsidRDefault="00000000">
      <w:pPr>
        <w:pStyle w:val="Ttulo1"/>
        <w:numPr>
          <w:ilvl w:val="0"/>
          <w:numId w:val="0"/>
        </w:numPr>
        <w:spacing w:before="0" w:after="200"/>
        <w:ind w:left="360"/>
        <w:rPr>
          <w:lang w:eastAsia="es-ES"/>
        </w:rPr>
      </w:pPr>
      <w:bookmarkStart w:id="4289" w:name="_Toc131874804"/>
      <w:r>
        <w:rPr>
          <w:lang w:eastAsia="es-ES"/>
        </w:rPr>
        <w:t>Apéndice I</w:t>
      </w:r>
      <w:bookmarkEnd w:id="4289"/>
    </w:p>
    <w:p w14:paraId="2A65A141" w14:textId="77777777" w:rsidR="00CB7E31" w:rsidRDefault="00000000">
      <w:pPr>
        <w:rPr>
          <w:lang w:eastAsia="es-ES"/>
        </w:rPr>
      </w:pPr>
      <w:r>
        <w:rPr>
          <w:lang w:eastAsia="es-ES"/>
        </w:rPr>
        <w:t>Contiene documentos de trabajo de elaboración propia para el desarrollo del Trabajo Fin de Máster, y referenciados en el texto principal del proyecto.</w:t>
      </w:r>
    </w:p>
    <w:p w14:paraId="17E811E8" w14:textId="77777777" w:rsidR="00CB7E31" w:rsidRDefault="00CB7E31">
      <w:pPr>
        <w:rPr>
          <w:lang w:eastAsia="es-ES"/>
        </w:rPr>
      </w:pPr>
    </w:p>
    <w:p w14:paraId="34405BD2" w14:textId="77777777" w:rsidR="00B20784" w:rsidRPr="00B20784" w:rsidRDefault="00B20784" w:rsidP="00B20784">
      <w:pPr>
        <w:pStyle w:val="Prrafodelista"/>
        <w:keepNext/>
        <w:keepLines/>
        <w:numPr>
          <w:ilvl w:val="0"/>
          <w:numId w:val="12"/>
        </w:numPr>
        <w:spacing w:before="240" w:after="240"/>
        <w:contextualSpacing w:val="0"/>
        <w:outlineLvl w:val="0"/>
        <w:rPr>
          <w:ins w:id="4290" w:author="CAMARA GOMEZ, JOSE EDUARDO" w:date="2023-04-03T10:48:00Z"/>
          <w:rFonts w:eastAsiaTheme="majorEastAsia"/>
          <w:vanish/>
          <w:color w:val="000000" w:themeColor="text1"/>
          <w:sz w:val="44"/>
          <w:szCs w:val="36"/>
        </w:rPr>
      </w:pPr>
      <w:bookmarkStart w:id="4291" w:name="_Toc131411481"/>
      <w:bookmarkStart w:id="4292" w:name="_Toc131411784"/>
      <w:bookmarkStart w:id="4293" w:name="_Toc131412118"/>
      <w:bookmarkStart w:id="4294" w:name="_Toc131412219"/>
      <w:bookmarkStart w:id="4295" w:name="_Toc131412267"/>
      <w:bookmarkStart w:id="4296" w:name="_Toc131412314"/>
      <w:bookmarkStart w:id="4297" w:name="_Toc131412361"/>
      <w:bookmarkStart w:id="4298" w:name="_Toc131412403"/>
      <w:bookmarkStart w:id="4299" w:name="_Toc131412451"/>
      <w:bookmarkStart w:id="4300" w:name="_Toc131412498"/>
      <w:bookmarkStart w:id="4301" w:name="_Toc131412543"/>
      <w:bookmarkStart w:id="4302" w:name="_Toc131412619"/>
      <w:bookmarkStart w:id="4303" w:name="_Toc131412839"/>
      <w:bookmarkStart w:id="4304" w:name="_Toc131413270"/>
      <w:bookmarkStart w:id="4305" w:name="_Toc131413381"/>
      <w:bookmarkStart w:id="4306" w:name="_Toc131413459"/>
      <w:bookmarkStart w:id="4307" w:name="_Toc131413504"/>
      <w:bookmarkStart w:id="4308" w:name="_Toc131504370"/>
      <w:bookmarkStart w:id="4309" w:name="_Toc131504411"/>
      <w:bookmarkStart w:id="4310" w:name="_Toc131504448"/>
      <w:bookmarkStart w:id="4311" w:name="_Ref130987841"/>
      <w:bookmarkStart w:id="4312" w:name="_Ref130987623"/>
      <w:bookmarkStart w:id="4313" w:name="_Ref130987577"/>
      <w:bookmarkStart w:id="4314" w:name="_Toc131874474"/>
      <w:bookmarkStart w:id="4315" w:name="_Toc131874681"/>
      <w:bookmarkStart w:id="4316" w:name="_Toc131874762"/>
      <w:bookmarkStart w:id="4317" w:name="_Toc131874805"/>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4"/>
      <w:bookmarkEnd w:id="4315"/>
      <w:bookmarkEnd w:id="4316"/>
      <w:bookmarkEnd w:id="4317"/>
    </w:p>
    <w:p w14:paraId="7D55DD6C" w14:textId="77777777" w:rsidR="00B20784" w:rsidRPr="00B20784" w:rsidRDefault="00B20784" w:rsidP="00B20784">
      <w:pPr>
        <w:pStyle w:val="Prrafodelista"/>
        <w:keepNext/>
        <w:keepLines/>
        <w:numPr>
          <w:ilvl w:val="0"/>
          <w:numId w:val="12"/>
        </w:numPr>
        <w:spacing w:before="240" w:after="240"/>
        <w:contextualSpacing w:val="0"/>
        <w:outlineLvl w:val="0"/>
        <w:rPr>
          <w:ins w:id="4318" w:author="CAMARA GOMEZ, JOSE EDUARDO" w:date="2023-04-03T10:48:00Z"/>
          <w:rFonts w:eastAsiaTheme="majorEastAsia"/>
          <w:vanish/>
          <w:color w:val="000000" w:themeColor="text1"/>
          <w:sz w:val="44"/>
          <w:szCs w:val="36"/>
        </w:rPr>
      </w:pPr>
      <w:bookmarkStart w:id="4319" w:name="_Toc131411482"/>
      <w:bookmarkStart w:id="4320" w:name="_Toc131411785"/>
      <w:bookmarkStart w:id="4321" w:name="_Toc131412119"/>
      <w:bookmarkStart w:id="4322" w:name="_Toc131412220"/>
      <w:bookmarkStart w:id="4323" w:name="_Toc131412268"/>
      <w:bookmarkStart w:id="4324" w:name="_Toc131412315"/>
      <w:bookmarkStart w:id="4325" w:name="_Toc131412362"/>
      <w:bookmarkStart w:id="4326" w:name="_Toc131412404"/>
      <w:bookmarkStart w:id="4327" w:name="_Toc131412452"/>
      <w:bookmarkStart w:id="4328" w:name="_Toc131412499"/>
      <w:bookmarkStart w:id="4329" w:name="_Toc131412544"/>
      <w:bookmarkStart w:id="4330" w:name="_Toc131412620"/>
      <w:bookmarkStart w:id="4331" w:name="_Toc131412840"/>
      <w:bookmarkStart w:id="4332" w:name="_Toc131413271"/>
      <w:bookmarkStart w:id="4333" w:name="_Toc131413382"/>
      <w:bookmarkStart w:id="4334" w:name="_Toc131413460"/>
      <w:bookmarkStart w:id="4335" w:name="_Toc131413505"/>
      <w:bookmarkStart w:id="4336" w:name="_Toc131504371"/>
      <w:bookmarkStart w:id="4337" w:name="_Toc131504412"/>
      <w:bookmarkStart w:id="4338" w:name="_Toc131504449"/>
      <w:bookmarkStart w:id="4339" w:name="_Toc131874475"/>
      <w:bookmarkStart w:id="4340" w:name="_Toc131874682"/>
      <w:bookmarkStart w:id="4341" w:name="_Toc131874763"/>
      <w:bookmarkStart w:id="4342" w:name="_Toc131874806"/>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p>
    <w:p w14:paraId="7B02BE76" w14:textId="77777777" w:rsidR="00B20784" w:rsidRPr="00B20784" w:rsidRDefault="00B20784" w:rsidP="00B20784">
      <w:pPr>
        <w:pStyle w:val="Prrafodelista"/>
        <w:keepNext/>
        <w:keepLines/>
        <w:numPr>
          <w:ilvl w:val="0"/>
          <w:numId w:val="12"/>
        </w:numPr>
        <w:spacing w:before="240" w:after="240"/>
        <w:contextualSpacing w:val="0"/>
        <w:outlineLvl w:val="0"/>
        <w:rPr>
          <w:ins w:id="4343" w:author="CAMARA GOMEZ, JOSE EDUARDO" w:date="2023-04-03T10:48:00Z"/>
          <w:rFonts w:eastAsiaTheme="majorEastAsia"/>
          <w:vanish/>
          <w:color w:val="000000" w:themeColor="text1"/>
          <w:sz w:val="44"/>
          <w:szCs w:val="36"/>
        </w:rPr>
      </w:pPr>
      <w:bookmarkStart w:id="4344" w:name="_Toc131411483"/>
      <w:bookmarkStart w:id="4345" w:name="_Toc131411786"/>
      <w:bookmarkStart w:id="4346" w:name="_Toc131412120"/>
      <w:bookmarkStart w:id="4347" w:name="_Toc131412221"/>
      <w:bookmarkStart w:id="4348" w:name="_Toc131412269"/>
      <w:bookmarkStart w:id="4349" w:name="_Toc131412316"/>
      <w:bookmarkStart w:id="4350" w:name="_Toc131412363"/>
      <w:bookmarkStart w:id="4351" w:name="_Toc131412405"/>
      <w:bookmarkStart w:id="4352" w:name="_Toc131412453"/>
      <w:bookmarkStart w:id="4353" w:name="_Toc131412500"/>
      <w:bookmarkStart w:id="4354" w:name="_Toc131412545"/>
      <w:bookmarkStart w:id="4355" w:name="_Toc131412621"/>
      <w:bookmarkStart w:id="4356" w:name="_Toc131412841"/>
      <w:bookmarkStart w:id="4357" w:name="_Toc131413272"/>
      <w:bookmarkStart w:id="4358" w:name="_Toc131413383"/>
      <w:bookmarkStart w:id="4359" w:name="_Toc131413461"/>
      <w:bookmarkStart w:id="4360" w:name="_Toc131413506"/>
      <w:bookmarkStart w:id="4361" w:name="_Toc131504372"/>
      <w:bookmarkStart w:id="4362" w:name="_Toc131504413"/>
      <w:bookmarkStart w:id="4363" w:name="_Toc131504450"/>
      <w:bookmarkStart w:id="4364" w:name="_Toc131874476"/>
      <w:bookmarkStart w:id="4365" w:name="_Toc131874683"/>
      <w:bookmarkStart w:id="4366" w:name="_Toc131874764"/>
      <w:bookmarkStart w:id="4367" w:name="_Toc131874807"/>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p>
    <w:p w14:paraId="5EE47925" w14:textId="77777777" w:rsidR="00B20784" w:rsidRPr="00B20784" w:rsidRDefault="00B20784" w:rsidP="00B20784">
      <w:pPr>
        <w:pStyle w:val="Prrafodelista"/>
        <w:keepNext/>
        <w:keepLines/>
        <w:numPr>
          <w:ilvl w:val="0"/>
          <w:numId w:val="12"/>
        </w:numPr>
        <w:spacing w:before="240" w:after="240"/>
        <w:contextualSpacing w:val="0"/>
        <w:outlineLvl w:val="0"/>
        <w:rPr>
          <w:ins w:id="4368" w:author="CAMARA GOMEZ, JOSE EDUARDO" w:date="2023-04-03T10:48:00Z"/>
          <w:rFonts w:eastAsiaTheme="majorEastAsia"/>
          <w:vanish/>
          <w:color w:val="000000" w:themeColor="text1"/>
          <w:sz w:val="44"/>
          <w:szCs w:val="36"/>
        </w:rPr>
      </w:pPr>
      <w:bookmarkStart w:id="4369" w:name="_Toc131411484"/>
      <w:bookmarkStart w:id="4370" w:name="_Toc131411787"/>
      <w:bookmarkStart w:id="4371" w:name="_Toc131412121"/>
      <w:bookmarkStart w:id="4372" w:name="_Toc131412222"/>
      <w:bookmarkStart w:id="4373" w:name="_Toc131412270"/>
      <w:bookmarkStart w:id="4374" w:name="_Toc131412317"/>
      <w:bookmarkStart w:id="4375" w:name="_Toc131412364"/>
      <w:bookmarkStart w:id="4376" w:name="_Toc131412406"/>
      <w:bookmarkStart w:id="4377" w:name="_Toc131412454"/>
      <w:bookmarkStart w:id="4378" w:name="_Toc131412501"/>
      <w:bookmarkStart w:id="4379" w:name="_Toc131412546"/>
      <w:bookmarkStart w:id="4380" w:name="_Toc131412622"/>
      <w:bookmarkStart w:id="4381" w:name="_Toc131412842"/>
      <w:bookmarkStart w:id="4382" w:name="_Toc131413273"/>
      <w:bookmarkStart w:id="4383" w:name="_Toc131413384"/>
      <w:bookmarkStart w:id="4384" w:name="_Toc131413462"/>
      <w:bookmarkStart w:id="4385" w:name="_Toc131413507"/>
      <w:bookmarkStart w:id="4386" w:name="_Toc131504373"/>
      <w:bookmarkStart w:id="4387" w:name="_Toc131504414"/>
      <w:bookmarkStart w:id="4388" w:name="_Toc131504451"/>
      <w:bookmarkStart w:id="4389" w:name="_Toc131874477"/>
      <w:bookmarkStart w:id="4390" w:name="_Toc131874684"/>
      <w:bookmarkStart w:id="4391" w:name="_Toc131874765"/>
      <w:bookmarkStart w:id="4392" w:name="_Toc13187480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p>
    <w:p w14:paraId="3D03BC36" w14:textId="3351A99B" w:rsidR="00CB7E31" w:rsidRDefault="00000000">
      <w:pPr>
        <w:pStyle w:val="Ttulo2"/>
        <w:numPr>
          <w:ilvl w:val="0"/>
          <w:numId w:val="0"/>
        </w:numPr>
        <w:ind w:left="792"/>
        <w:rPr>
          <w:ins w:id="4393" w:author="Jose Eduardo VIU" w:date="2023-04-01T19:49:00Z"/>
        </w:rPr>
        <w:pPrChange w:id="4394" w:author="CAMARA GOMEZ, JOSE EDUARDO" w:date="2023-04-03T10:48:00Z">
          <w:pPr>
            <w:pStyle w:val="Ttulo2"/>
            <w:numPr>
              <w:numId w:val="12"/>
            </w:numPr>
          </w:pPr>
        </w:pPrChange>
      </w:pPr>
      <w:bookmarkStart w:id="4395" w:name="_Toc131874809"/>
      <w:r>
        <w:t>GMD profiling Dataset 01</w:t>
      </w:r>
      <w:bookmarkEnd w:id="4311"/>
      <w:bookmarkEnd w:id="4312"/>
      <w:bookmarkEnd w:id="4313"/>
      <w:bookmarkEnd w:id="4395"/>
    </w:p>
    <w:p w14:paraId="77F22D4A" w14:textId="0C8F0130" w:rsidR="00515E1F" w:rsidRPr="00EE292E" w:rsidDel="00515E1F" w:rsidRDefault="00515E1F">
      <w:pPr>
        <w:rPr>
          <w:del w:id="4396" w:author="Jose Eduardo VIU" w:date="2023-04-01T19:49:00Z"/>
        </w:rPr>
        <w:pPrChange w:id="4397" w:author="Jose Eduardo VIU" w:date="2023-04-01T19:49:00Z">
          <w:pPr>
            <w:pStyle w:val="Ttulo2"/>
            <w:numPr>
              <w:numId w:val="12"/>
            </w:numPr>
          </w:pPr>
        </w:pPrChange>
      </w:pPr>
      <w:ins w:id="4398" w:author="Jose Eduardo VIU" w:date="2023-04-01T19:49:00Z">
        <w:r>
          <w:rPr>
            <w:lang w:eastAsia="es-ES"/>
          </w:rPr>
          <w:t xml:space="preserve">Se puede consultar el fichero del informe generado en la siguiente URL: </w:t>
        </w:r>
      </w:ins>
    </w:p>
    <w:p w14:paraId="53582FAB" w14:textId="0825FCD5" w:rsidR="00CB7E31" w:rsidRDefault="00000000">
      <w:pPr>
        <w:rPr>
          <w:lang w:eastAsia="es-ES"/>
        </w:rPr>
      </w:pPr>
      <w:r>
        <w:fldChar w:fldCharType="begin"/>
      </w:r>
      <w:ins w:id="4399" w:author="Jose Eduardo VIU" w:date="2023-04-01T19:47:00Z">
        <w:r w:rsidR="00515E1F">
          <w:instrText xml:space="preserve">HYPERLINK "https://github.com/JoseEduardoCG/14MBID_TFM/blob/0d752c135c40648c6a5f3da4d035a42e8c0ae32b/HTML/gmd_profiling_dataset01.html" \h </w:instrText>
        </w:r>
      </w:ins>
      <w:del w:id="4400" w:author="Jose Eduardo VIU" w:date="2023-04-01T19:47:00Z">
        <w:r w:rsidDel="00515E1F">
          <w:delInstrText>HYPERLINK "https://github.com/JoseEduardoCG/14MBID_TFM/blob/main/gmd_profiling_dataset01.html" \h</w:delInstrText>
        </w:r>
      </w:del>
      <w:ins w:id="4401" w:author="Jose Eduardo VIU" w:date="2023-04-08T19:27:00Z"/>
      <w:r>
        <w:fldChar w:fldCharType="separate"/>
      </w:r>
      <w:del w:id="4402" w:author="Jose Eduardo VIU" w:date="2023-04-01T19:47:00Z">
        <w:r w:rsidDel="00515E1F">
          <w:rPr>
            <w:rStyle w:val="Hipervnculo"/>
            <w:lang w:eastAsia="es-ES"/>
          </w:rPr>
          <w:delText>https://github.com/JoseEduardoCG/14MBID_TFM/blob/main/gmd_profiling_dataset01.html</w:delText>
        </w:r>
      </w:del>
      <w:ins w:id="4403" w:author="Jose Eduardo VIU" w:date="2023-04-01T19:47:00Z">
        <w:r w:rsidR="00515E1F">
          <w:rPr>
            <w:rStyle w:val="Hipervnculo"/>
            <w:lang w:eastAsia="es-ES"/>
          </w:rPr>
          <w:t>GMD_profiling_dataset01.html</w:t>
        </w:r>
      </w:ins>
      <w:r>
        <w:rPr>
          <w:rStyle w:val="Hipervnculo"/>
          <w:lang w:eastAsia="es-ES"/>
        </w:rPr>
        <w:fldChar w:fldCharType="end"/>
      </w:r>
    </w:p>
    <w:p w14:paraId="79299AF8" w14:textId="0CFE1905" w:rsidR="00CB7E31" w:rsidRDefault="00515E1F">
      <w:pPr>
        <w:rPr>
          <w:lang w:eastAsia="es-ES"/>
        </w:rPr>
      </w:pPr>
      <w:ins w:id="4404" w:author="Jose Eduardo VIU" w:date="2023-04-01T19:50:00Z">
        <w:r>
          <w:rPr>
            <w:lang w:eastAsia="es-ES"/>
          </w:rPr>
          <w:t xml:space="preserve">Se trata de un fichero HTML generado por la herramienta </w:t>
        </w:r>
      </w:ins>
      <w:ins w:id="4405" w:author="Jose Eduardo VIU" w:date="2023-04-01T19:52:00Z">
        <w:r w:rsidR="00E352F0" w:rsidRPr="00E352F0">
          <w:rPr>
            <w:lang w:eastAsia="es-ES"/>
          </w:rPr>
          <w:t>ydata_profiling</w:t>
        </w:r>
        <w:r w:rsidR="00E352F0">
          <w:rPr>
            <w:lang w:eastAsia="es-ES"/>
          </w:rPr>
          <w:t xml:space="preserve"> </w:t>
        </w:r>
      </w:ins>
      <w:ins w:id="4406" w:author="Jose Eduardo VIU" w:date="2023-04-01T19:53:00Z">
        <w:r w:rsidR="00E352F0">
          <w:rPr>
            <w:lang w:eastAsia="es-ES"/>
          </w:rPr>
          <w:t>(</w:t>
        </w:r>
        <w:r w:rsidR="00E352F0">
          <w:rPr>
            <w:lang w:eastAsia="es-ES"/>
          </w:rPr>
          <w:fldChar w:fldCharType="begin"/>
        </w:r>
        <w:r w:rsidR="00E352F0">
          <w:rPr>
            <w:lang w:eastAsia="es-ES"/>
          </w:rPr>
          <w:instrText xml:space="preserve"> HYPERLINK "https://ydata.ai/?utm_source=opensource&amp;utm_medium=pandasprofiling&amp;utm_campaign=report" </w:instrText>
        </w:r>
      </w:ins>
      <w:ins w:id="4407" w:author="Jose Eduardo VIU" w:date="2023-04-08T19:27:00Z">
        <w:r w:rsidR="00EA61B9">
          <w:rPr>
            <w:lang w:eastAsia="es-ES"/>
          </w:rPr>
        </w:r>
      </w:ins>
      <w:ins w:id="4408" w:author="Jose Eduardo VIU" w:date="2023-04-01T19:53:00Z">
        <w:r w:rsidR="00E352F0">
          <w:rPr>
            <w:lang w:eastAsia="es-ES"/>
          </w:rPr>
          <w:fldChar w:fldCharType="separate"/>
        </w:r>
        <w:r w:rsidR="00E352F0" w:rsidRPr="00E352F0">
          <w:rPr>
            <w:rStyle w:val="Hipervnculo"/>
            <w:lang w:eastAsia="es-ES"/>
          </w:rPr>
          <w:t>YData</w:t>
        </w:r>
        <w:r w:rsidR="00E352F0">
          <w:rPr>
            <w:lang w:eastAsia="es-ES"/>
          </w:rPr>
          <w:fldChar w:fldCharType="end"/>
        </w:r>
        <w:r w:rsidR="00E352F0">
          <w:rPr>
            <w:lang w:eastAsia="es-ES"/>
          </w:rPr>
          <w:t>).</w:t>
        </w:r>
      </w:ins>
    </w:p>
    <w:p w14:paraId="33C92AB7" w14:textId="14120559" w:rsidR="00F12980" w:rsidRDefault="00F12980" w:rsidP="00F12980">
      <w:pPr>
        <w:rPr>
          <w:ins w:id="4409" w:author="Jose Eduardo VIU" w:date="2023-04-08T17:18:00Z"/>
          <w:lang w:eastAsia="es-ES"/>
        </w:rPr>
      </w:pPr>
    </w:p>
    <w:p w14:paraId="1263E407" w14:textId="77777777" w:rsidR="00FA2157" w:rsidRDefault="00FA2157" w:rsidP="00F12980">
      <w:pPr>
        <w:rPr>
          <w:ins w:id="4410" w:author="Jose Eduardo VIU" w:date="2023-04-02T00:57:00Z"/>
          <w:lang w:eastAsia="es-ES"/>
        </w:rPr>
      </w:pPr>
    </w:p>
    <w:p w14:paraId="7B02F41B" w14:textId="77777777" w:rsidR="00F12980" w:rsidRDefault="00F12980">
      <w:pPr>
        <w:pStyle w:val="Ttulo2"/>
        <w:numPr>
          <w:ilvl w:val="0"/>
          <w:numId w:val="0"/>
        </w:numPr>
        <w:ind w:left="792"/>
        <w:rPr>
          <w:ins w:id="4411" w:author="Jose Eduardo VIU" w:date="2023-04-02T00:57:00Z"/>
        </w:rPr>
        <w:pPrChange w:id="4412" w:author="CAMARA GOMEZ, JOSE EDUARDO" w:date="2023-04-03T10:48:00Z">
          <w:pPr>
            <w:pStyle w:val="Ttulo2"/>
            <w:numPr>
              <w:numId w:val="13"/>
            </w:numPr>
          </w:pPr>
        </w:pPrChange>
      </w:pPr>
      <w:bookmarkStart w:id="4413" w:name="_Toc131874810"/>
      <w:ins w:id="4414" w:author="Jose Eduardo VIU" w:date="2023-04-02T00:57:00Z">
        <w:r>
          <w:t>TFM_Preparar_Dataset</w:t>
        </w:r>
        <w:bookmarkEnd w:id="4413"/>
      </w:ins>
    </w:p>
    <w:p w14:paraId="3B5B99AF" w14:textId="77777777" w:rsidR="00F12980" w:rsidRDefault="00F12980" w:rsidP="00F12980">
      <w:pPr>
        <w:rPr>
          <w:ins w:id="4415" w:author="Jose Eduardo VIU" w:date="2023-04-02T00:57:00Z"/>
          <w:lang w:eastAsia="es-ES"/>
        </w:rPr>
      </w:pPr>
      <w:ins w:id="4416" w:author="Jose Eduardo VIU" w:date="2023-04-02T00:57:00Z">
        <w:r>
          <w:rPr>
            <w:lang w:eastAsia="es-ES"/>
          </w:rPr>
          <w:t>Enlace al cuaderno de trabajo en “Jupyter Notebook” para poder probar y generar los datos de preparación del dataset.</w:t>
        </w:r>
      </w:ins>
    </w:p>
    <w:p w14:paraId="44239B60" w14:textId="63733ADA" w:rsidR="00F12980" w:rsidRDefault="00F12980" w:rsidP="00F12980">
      <w:pPr>
        <w:rPr>
          <w:ins w:id="4417" w:author="Jose Eduardo VIU" w:date="2023-04-02T00:57:00Z"/>
          <w:lang w:eastAsia="es-ES"/>
        </w:rPr>
      </w:pPr>
      <w:ins w:id="4418" w:author="Jose Eduardo VIU" w:date="2023-04-02T00:57:00Z">
        <w:r>
          <w:rPr>
            <w:lang w:eastAsia="es-ES"/>
          </w:rPr>
          <w:t xml:space="preserve">Se puede consultar el fichero del informe generado en la siguiente URL: </w:t>
        </w:r>
        <w:r>
          <w:rPr>
            <w:lang w:eastAsia="es-ES"/>
          </w:rPr>
          <w:fldChar w:fldCharType="begin"/>
        </w:r>
        <w:r>
          <w:rPr>
            <w:lang w:eastAsia="es-ES"/>
          </w:rPr>
          <w:instrText xml:space="preserve"> HYPERLINK "https://github.com/JoseEduardoCG/14MBID_TFM/blob/0d752c135c40648c6a5f3da4d035a42e8c0ae32b/Cuadernos/TFM_Preparar_Dataset.ipynb" </w:instrText>
        </w:r>
      </w:ins>
      <w:ins w:id="4419" w:author="Jose Eduardo VIU" w:date="2023-04-08T19:27:00Z">
        <w:r w:rsidR="00EA61B9">
          <w:rPr>
            <w:lang w:eastAsia="es-ES"/>
          </w:rPr>
        </w:r>
      </w:ins>
      <w:ins w:id="4420" w:author="Jose Eduardo VIU" w:date="2023-04-02T00:57:00Z">
        <w:r>
          <w:rPr>
            <w:lang w:eastAsia="es-ES"/>
          </w:rPr>
          <w:fldChar w:fldCharType="separate"/>
        </w:r>
        <w:r w:rsidRPr="009E4857">
          <w:rPr>
            <w:rStyle w:val="Hipervnculo"/>
            <w:lang w:eastAsia="es-ES"/>
          </w:rPr>
          <w:t>TFM_Preparar_Dataset.ipynb</w:t>
        </w:r>
        <w:r>
          <w:rPr>
            <w:lang w:eastAsia="es-ES"/>
          </w:rPr>
          <w:fldChar w:fldCharType="end"/>
        </w:r>
      </w:ins>
    </w:p>
    <w:p w14:paraId="250C92AF" w14:textId="77777777" w:rsidR="00F12980" w:rsidRDefault="00F12980" w:rsidP="00F12980">
      <w:pPr>
        <w:rPr>
          <w:ins w:id="4421" w:author="Jose Eduardo VIU" w:date="2023-04-02T00:57:00Z"/>
        </w:rPr>
      </w:pPr>
    </w:p>
    <w:p w14:paraId="6E64111F" w14:textId="77777777" w:rsidR="00F12980" w:rsidRDefault="00F12980" w:rsidP="00F12980">
      <w:pPr>
        <w:rPr>
          <w:ins w:id="4422" w:author="Jose Eduardo VIU" w:date="2023-04-02T00:57:00Z"/>
          <w:lang w:eastAsia="es-ES"/>
        </w:rPr>
      </w:pPr>
      <w:ins w:id="4423" w:author="Jose Eduardo VIU" w:date="2023-04-02T00:57:00Z">
        <w:r>
          <w:rPr>
            <w:lang w:eastAsia="es-ES"/>
          </w:rPr>
          <w:t>Adjunto el contenido del cuaderno de Jupyter Notebook citado.</w:t>
        </w:r>
      </w:ins>
    </w:p>
    <w:p w14:paraId="491AF081" w14:textId="77777777" w:rsidR="00F12980" w:rsidRDefault="00F12980" w:rsidP="00F12980">
      <w:pPr>
        <w:rPr>
          <w:ins w:id="4424" w:author="Jose Eduardo VIU" w:date="2023-04-02T00:56:00Z"/>
          <w:lang w:eastAsia="es-ES"/>
        </w:rPr>
      </w:pPr>
    </w:p>
    <w:p w14:paraId="47788459" w14:textId="77777777" w:rsidR="00F12980" w:rsidRDefault="00F12980" w:rsidP="00F12980">
      <w:pPr>
        <w:spacing w:after="0" w:line="240" w:lineRule="auto"/>
        <w:jc w:val="left"/>
        <w:rPr>
          <w:ins w:id="4425" w:author="Jose Eduardo VIU" w:date="2023-04-02T00:56:00Z"/>
          <w:lang w:eastAsia="es-ES"/>
        </w:rPr>
      </w:pPr>
      <w:ins w:id="4426" w:author="Jose Eduardo VIU" w:date="2023-04-02T00:56:00Z">
        <w:r>
          <w:rPr>
            <w:lang w:eastAsia="es-ES"/>
          </w:rPr>
          <w:br w:type="page"/>
        </w:r>
      </w:ins>
    </w:p>
    <w:p w14:paraId="757A2A50" w14:textId="77777777" w:rsidR="00F12980" w:rsidRDefault="00F12980" w:rsidP="00F12980">
      <w:pPr>
        <w:rPr>
          <w:ins w:id="4427" w:author="Jose Eduardo VIU" w:date="2023-04-02T00:56:00Z"/>
          <w:lang w:eastAsia="es-ES"/>
        </w:rPr>
      </w:pPr>
      <w:ins w:id="4428" w:author="Jose Eduardo VIU" w:date="2023-04-02T00:56:00Z">
        <w:r>
          <w:rPr>
            <w:noProof/>
            <w:lang w:eastAsia="es-ES"/>
          </w:rPr>
          <w:lastRenderedPageBreak/>
          <w:drawing>
            <wp:inline distT="0" distB="0" distL="0" distR="0" wp14:anchorId="6AB6330D" wp14:editId="6AD15A74">
              <wp:extent cx="5400040" cy="6988175"/>
              <wp:effectExtent l="0" t="0" r="0" b="0"/>
              <wp:docPr id="15285215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21521" name="Imagen 152852152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880115" wp14:editId="089E8708">
              <wp:extent cx="5400040" cy="6988175"/>
              <wp:effectExtent l="0" t="0" r="0" b="0"/>
              <wp:docPr id="608587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87029" name="Imagen 6085870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4AEEFE2" wp14:editId="063590DD">
              <wp:extent cx="5400040" cy="6988175"/>
              <wp:effectExtent l="0" t="0" r="0" b="0"/>
              <wp:docPr id="111803734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37346" name="Imagen 11180373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0032701" wp14:editId="23FC3E76">
              <wp:extent cx="5400040" cy="6988175"/>
              <wp:effectExtent l="0" t="0" r="0" b="0"/>
              <wp:docPr id="117128853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88539" name="Imagen 1171288539"/>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EF4FA54" wp14:editId="37342A9A">
              <wp:extent cx="5400040" cy="6988175"/>
              <wp:effectExtent l="0" t="0" r="0" b="0"/>
              <wp:docPr id="89545450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454508" name="Imagen 89545450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75337BA" wp14:editId="7E8DB5FB">
              <wp:extent cx="5400040" cy="6988175"/>
              <wp:effectExtent l="0" t="0" r="0" b="0"/>
              <wp:docPr id="29554327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43270" name="Imagen 29554327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D8B4F1A" wp14:editId="04666819">
              <wp:extent cx="5400040" cy="6988175"/>
              <wp:effectExtent l="0" t="0" r="0" b="0"/>
              <wp:docPr id="170554510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545107" name="Imagen 170554510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7B43DC7" wp14:editId="08B2EC10">
              <wp:extent cx="5400040" cy="6988175"/>
              <wp:effectExtent l="0" t="0" r="0" b="0"/>
              <wp:docPr id="137447707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77079" name="Imagen 137447707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316E373" wp14:editId="3020911D">
              <wp:extent cx="5400040" cy="6988175"/>
              <wp:effectExtent l="0" t="0" r="0" b="0"/>
              <wp:docPr id="11028259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25932" name="Imagen 110282593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C6BD34F" wp14:editId="7F966C5D">
              <wp:extent cx="5400040" cy="6988175"/>
              <wp:effectExtent l="0" t="0" r="0" b="0"/>
              <wp:docPr id="56765092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50920" name="Imagen 56765092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8C836ED" wp14:editId="43F007C7">
              <wp:extent cx="5400040" cy="6988175"/>
              <wp:effectExtent l="0" t="0" r="0" b="0"/>
              <wp:docPr id="145358168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81681" name="Imagen 145358168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A67236C" wp14:editId="11C6E70A">
              <wp:extent cx="5400040" cy="6988175"/>
              <wp:effectExtent l="0" t="0" r="0" b="0"/>
              <wp:docPr id="100859357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93572" name="Imagen 100859357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69A2754" wp14:editId="32E379F0">
              <wp:extent cx="5400040" cy="6988175"/>
              <wp:effectExtent l="0" t="0" r="0" b="0"/>
              <wp:docPr id="13216422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42258" name="Imagen 132164225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BC9BD69" wp14:editId="65743B16">
              <wp:extent cx="5400040" cy="6988175"/>
              <wp:effectExtent l="0" t="0" r="0" b="0"/>
              <wp:docPr id="210080363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03638" name="Imagen 210080363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70BA1F2" wp14:editId="54508A6B">
              <wp:extent cx="5400040" cy="6988175"/>
              <wp:effectExtent l="0" t="0" r="0" b="0"/>
              <wp:docPr id="10691644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164499" name="Imagen 106916449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0DB0BFB" wp14:editId="5E675F3E">
              <wp:extent cx="5400040" cy="6988175"/>
              <wp:effectExtent l="0" t="0" r="0" b="0"/>
              <wp:docPr id="13155701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70145" name="Imagen 131557014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EBDBD2B" wp14:editId="100EE6D4">
              <wp:extent cx="5400040" cy="6988175"/>
              <wp:effectExtent l="0" t="0" r="0" b="0"/>
              <wp:docPr id="70773148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731488" name="Imagen 70773148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6B9FC14" wp14:editId="4808536C">
              <wp:extent cx="5400040" cy="6988175"/>
              <wp:effectExtent l="0" t="0" r="0" b="0"/>
              <wp:docPr id="204976472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64722" name="Imagen 204976472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02752D01" wp14:editId="644C3FE0">
              <wp:extent cx="5400040" cy="6988175"/>
              <wp:effectExtent l="0" t="0" r="0" b="0"/>
              <wp:docPr id="109598688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86888" name="Imagen 109598688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C3B5D47" wp14:editId="6C7642A9">
              <wp:extent cx="5400040" cy="6988175"/>
              <wp:effectExtent l="0" t="0" r="0" b="0"/>
              <wp:docPr id="7823040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04085" name="Imagen 78230408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0FE82D62" wp14:editId="5921AFF0">
              <wp:extent cx="5400040" cy="6988175"/>
              <wp:effectExtent l="0" t="0" r="0" b="0"/>
              <wp:docPr id="3799526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95267" name="Imagen 37995267"/>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6771E3" wp14:editId="2788FA4B">
              <wp:extent cx="5400040" cy="6988175"/>
              <wp:effectExtent l="0" t="0" r="0" b="0"/>
              <wp:docPr id="117420016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00162" name="Imagen 117420016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CF6C738" wp14:editId="32457D1F">
              <wp:extent cx="5400040" cy="6988175"/>
              <wp:effectExtent l="0" t="0" r="0" b="0"/>
              <wp:docPr id="109173478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734787" name="Imagen 109173478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EDDD692" wp14:editId="0F7D5D62">
              <wp:extent cx="5400040" cy="6988175"/>
              <wp:effectExtent l="0" t="0" r="0" b="0"/>
              <wp:docPr id="78819597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195973" name="Imagen 78819597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577430DF" wp14:editId="1F83C4AA">
              <wp:extent cx="5400040" cy="6988175"/>
              <wp:effectExtent l="0" t="0" r="0" b="0"/>
              <wp:docPr id="160717194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71941" name="Imagen 160717194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4C2B12DB" w14:textId="6CED92A8" w:rsidR="00CB7E31" w:rsidRDefault="00CB7E31">
      <w:pPr>
        <w:rPr>
          <w:ins w:id="4429" w:author="Jose Eduardo VIU" w:date="2023-04-02T00:56:00Z"/>
          <w:lang w:eastAsia="es-ES"/>
        </w:rPr>
      </w:pPr>
    </w:p>
    <w:p w14:paraId="712018A9" w14:textId="77777777" w:rsidR="00F12980" w:rsidRDefault="00F12980">
      <w:pPr>
        <w:rPr>
          <w:lang w:eastAsia="es-ES"/>
        </w:rPr>
      </w:pPr>
    </w:p>
    <w:p w14:paraId="2B7F31A7" w14:textId="101230C4" w:rsidR="00CB7E31" w:rsidDel="00F12980" w:rsidRDefault="00000000">
      <w:pPr>
        <w:pStyle w:val="Ttulo2"/>
        <w:rPr>
          <w:del w:id="4430" w:author="Jose Eduardo VIU" w:date="2023-04-02T00:57:00Z"/>
        </w:rPr>
      </w:pPr>
      <w:bookmarkStart w:id="4431" w:name="_Ref130988855"/>
      <w:bookmarkStart w:id="4432" w:name="_Ref130988815"/>
      <w:bookmarkStart w:id="4433" w:name="_Ref130988787"/>
      <w:bookmarkStart w:id="4434" w:name="_Ref130988621"/>
      <w:bookmarkStart w:id="4435" w:name="_Ref130988445"/>
      <w:del w:id="4436" w:author="Jose Eduardo VIU" w:date="2023-04-02T00:57:00Z">
        <w:r w:rsidDel="00F12980">
          <w:delText>TFM_Preparar_Dataset</w:delText>
        </w:r>
        <w:bookmarkEnd w:id="4431"/>
        <w:bookmarkEnd w:id="4432"/>
        <w:bookmarkEnd w:id="4433"/>
        <w:bookmarkEnd w:id="4434"/>
        <w:bookmarkEnd w:id="4435"/>
      </w:del>
    </w:p>
    <w:p w14:paraId="222386DA" w14:textId="0E48C031" w:rsidR="009E4857" w:rsidDel="00F12980" w:rsidRDefault="00000000">
      <w:pPr>
        <w:rPr>
          <w:del w:id="4437" w:author="Jose Eduardo VIU" w:date="2023-04-02T00:57:00Z"/>
          <w:lang w:eastAsia="es-ES"/>
        </w:rPr>
      </w:pPr>
      <w:del w:id="4438" w:author="Jose Eduardo VIU" w:date="2023-04-02T00:57:00Z">
        <w:r w:rsidDel="00F12980">
          <w:rPr>
            <w:lang w:eastAsia="es-ES"/>
          </w:rPr>
          <w:delText>Enlace al cuaderno de trabajo en “Jupyter Notebook” para poder probar y generar los datos de preparación del dataset.</w:delText>
        </w:r>
      </w:del>
    </w:p>
    <w:p w14:paraId="327B196E" w14:textId="771D25CB" w:rsidR="00CB7E31" w:rsidDel="009E4857" w:rsidRDefault="00000000">
      <w:pPr>
        <w:rPr>
          <w:del w:id="4439" w:author="Jose Eduardo VIU" w:date="2023-04-01T20:51:00Z"/>
          <w:sz w:val="20"/>
          <w:szCs w:val="20"/>
          <w:lang w:eastAsia="es-ES"/>
        </w:rPr>
      </w:pPr>
      <w:del w:id="4440" w:author="Jose Eduardo VIU" w:date="2023-04-01T20:51:00Z">
        <w:r w:rsidDel="009E4857">
          <w:fldChar w:fldCharType="begin"/>
        </w:r>
        <w:r w:rsidDel="009E4857">
          <w:delInstrText>HYPERLINK "https://github.com/JoseEduardoCG/14MBID_TFM/blob/main/TFM_Preparar_Dataset.ipynb" \h</w:delInstrText>
        </w:r>
        <w:r w:rsidDel="009E4857">
          <w:fldChar w:fldCharType="separate"/>
        </w:r>
        <w:r w:rsidDel="009E4857">
          <w:rPr>
            <w:rStyle w:val="Hipervnculo"/>
            <w:sz w:val="20"/>
            <w:szCs w:val="20"/>
            <w:lang w:eastAsia="es-ES"/>
          </w:rPr>
          <w:delText>https://github.com/JoseEduardoCG/14MBID_TFM/blob/main/TFM_Preparar_Dataset.ipynb</w:delText>
        </w:r>
        <w:r w:rsidDel="009E4857">
          <w:rPr>
            <w:rStyle w:val="Hipervnculo"/>
            <w:sz w:val="20"/>
            <w:szCs w:val="20"/>
            <w:lang w:eastAsia="es-ES"/>
          </w:rPr>
          <w:fldChar w:fldCharType="end"/>
        </w:r>
      </w:del>
    </w:p>
    <w:p w14:paraId="378B4C74" w14:textId="10656F87" w:rsidR="00CB7E31" w:rsidDel="009E4857" w:rsidRDefault="00000000">
      <w:pPr>
        <w:rPr>
          <w:del w:id="4441" w:author="Jose Eduardo VIU" w:date="2023-04-01T20:51:00Z"/>
          <w:lang w:eastAsia="es-ES"/>
        </w:rPr>
      </w:pPr>
      <w:del w:id="4442" w:author="Jose Eduardo VIU" w:date="2023-04-01T20:51:00Z">
        <w:r w:rsidDel="009E4857">
          <w:rPr>
            <w:lang w:eastAsia="es-ES"/>
          </w:rPr>
          <w:delText>Se adjunta el contenido del cuaderno como anexo.</w:delText>
        </w:r>
      </w:del>
    </w:p>
    <w:p w14:paraId="7600E085" w14:textId="6F4FA279" w:rsidR="00CB7E31" w:rsidDel="009E4857" w:rsidRDefault="00000000">
      <w:pPr>
        <w:spacing w:after="398"/>
        <w:ind w:left="518"/>
        <w:jc w:val="center"/>
        <w:rPr>
          <w:del w:id="4443" w:author="Jose Eduardo VIU" w:date="2023-04-01T20:51:00Z"/>
        </w:rPr>
      </w:pPr>
      <w:del w:id="4444" w:author="Jose Eduardo VIU" w:date="2023-04-01T20:51:00Z">
        <w:r w:rsidDel="009E4857">
          <w:rPr>
            <w:rFonts w:ascii="Times New Roman" w:eastAsia="Times New Roman" w:hAnsi="Times New Roman" w:cs="Times New Roman"/>
            <w:sz w:val="34"/>
          </w:rPr>
          <w:delText>TFM_Preparar_Dataset</w:delText>
        </w:r>
      </w:del>
    </w:p>
    <w:p w14:paraId="1AB23B1D" w14:textId="225DA4EB" w:rsidR="00CB7E31" w:rsidDel="009E4857" w:rsidRDefault="00000000">
      <w:pPr>
        <w:spacing w:after="445"/>
        <w:ind w:left="518"/>
        <w:jc w:val="center"/>
        <w:rPr>
          <w:del w:id="4445" w:author="Jose Eduardo VIU" w:date="2023-04-01T20:51:00Z"/>
        </w:rPr>
      </w:pPr>
      <w:del w:id="4446" w:author="Jose Eduardo VIU" w:date="2023-04-01T20:51:00Z">
        <w:r w:rsidDel="009E4857">
          <w:rPr>
            <w:rFonts w:ascii="Times New Roman" w:eastAsia="Times New Roman" w:hAnsi="Times New Roman" w:cs="Times New Roman"/>
            <w:sz w:val="24"/>
          </w:rPr>
          <w:delText>March 29, 2023</w:delText>
        </w:r>
      </w:del>
    </w:p>
    <w:p w14:paraId="4292977C" w14:textId="2F5CC0BC" w:rsidR="00CB7E31" w:rsidDel="009E4857" w:rsidRDefault="00000000">
      <w:pPr>
        <w:pStyle w:val="Ttulo3"/>
        <w:rPr>
          <w:del w:id="4447" w:author="Jose Eduardo VIU" w:date="2023-04-01T20:51:00Z"/>
        </w:rPr>
      </w:pPr>
      <w:del w:id="4448" w:author="Jose Eduardo VIU" w:date="2023-04-01T20:51:00Z">
        <w:r w:rsidDel="009E4857">
          <w:delText>Introducción</w:delText>
        </w:r>
      </w:del>
    </w:p>
    <w:p w14:paraId="0CCA429F" w14:textId="5EEE5030" w:rsidR="00CB7E31" w:rsidDel="009E4857" w:rsidRDefault="00000000">
      <w:pPr>
        <w:spacing w:after="80" w:line="321" w:lineRule="auto"/>
        <w:ind w:left="513" w:hanging="10"/>
        <w:rPr>
          <w:del w:id="4449" w:author="Jose Eduardo VIU" w:date="2023-04-01T20:51:00Z"/>
          <w:rFonts w:ascii="Times New Roman" w:eastAsia="Times New Roman" w:hAnsi="Times New Roman" w:cs="Times New Roman"/>
        </w:rPr>
      </w:pPr>
      <w:del w:id="4450" w:author="Jose Eduardo VIU" w:date="2023-04-01T20:51:00Z">
        <w:r w:rsidDel="009E4857">
          <w:rPr>
            <w:rFonts w:ascii="Times New Roman" w:eastAsia="Times New Roman" w:hAnsi="Times New Roman" w:cs="Times New Roman"/>
          </w:rPr>
          <w:delText xml:space="preserve">TFM: Aplicación de ciencia de datos en el sector de producción animal para la predicción y explicación de óptimos en ganado porcino. </w:delText>
        </w:r>
      </w:del>
    </w:p>
    <w:p w14:paraId="466A87AE" w14:textId="14DDC817" w:rsidR="00CB7E31" w:rsidDel="009E4857" w:rsidRDefault="00000000">
      <w:pPr>
        <w:spacing w:after="80" w:line="321" w:lineRule="auto"/>
        <w:ind w:left="513" w:hanging="10"/>
        <w:rPr>
          <w:del w:id="4451" w:author="Jose Eduardo VIU" w:date="2023-04-01T20:51:00Z"/>
          <w:rFonts w:ascii="Times New Roman" w:eastAsia="Times New Roman" w:hAnsi="Times New Roman" w:cs="Times New Roman"/>
        </w:rPr>
      </w:pPr>
      <w:del w:id="4452" w:author="Jose Eduardo VIU" w:date="2023-04-01T20:51:00Z">
        <w:r w:rsidDel="009E4857">
          <w:rPr>
            <w:rFonts w:ascii="Times New Roman" w:eastAsia="Times New Roman" w:hAnsi="Times New Roman" w:cs="Times New Roman"/>
          </w:rPr>
          <w:delText>Título: Preparar Dataset Inicial</w:delText>
        </w:r>
      </w:del>
    </w:p>
    <w:p w14:paraId="7FE407B5" w14:textId="2C52360D" w:rsidR="00CB7E31" w:rsidDel="009E4857" w:rsidRDefault="00000000">
      <w:pPr>
        <w:ind w:firstLine="503"/>
        <w:rPr>
          <w:del w:id="4453" w:author="Jose Eduardo VIU" w:date="2023-04-01T20:51:00Z"/>
          <w:rFonts w:ascii="Times New Roman" w:eastAsia="Times New Roman" w:hAnsi="Times New Roman" w:cs="Times New Roman"/>
        </w:rPr>
      </w:pPr>
      <w:del w:id="4454" w:author="Jose Eduardo VIU" w:date="2023-04-01T20:51:00Z">
        <w:r w:rsidDel="009E4857">
          <w:rPr>
            <w:rFonts w:ascii="Times New Roman" w:eastAsia="Times New Roman" w:hAnsi="Times New Roman" w:cs="Times New Roman"/>
          </w:rPr>
          <w:delText>Autor: Jose Eduardo Cámara Gómez</w:delText>
        </w:r>
      </w:del>
    </w:p>
    <w:p w14:paraId="6A08A15D" w14:textId="7B36385A" w:rsidR="00CB7E31" w:rsidDel="009E4857" w:rsidRDefault="00000000">
      <w:pPr>
        <w:spacing w:after="462"/>
        <w:ind w:left="2858"/>
        <w:rPr>
          <w:del w:id="4455" w:author="Jose Eduardo VIU" w:date="2023-04-01T20:51:00Z"/>
        </w:rPr>
      </w:pPr>
      <w:del w:id="4456" w:author="Jose Eduardo VIU" w:date="2023-04-01T20:51:00Z">
        <w:r>
          <w:pict w14:anchorId="34637BBB">
            <v:group id="Group 30706" o:spid="_x0000_s3003" style="width:234pt;height:0;mso-position-horizontal-relative:char;mso-position-vertical-relative:line" coordsize="29718,0">
              <v:line id="Conector recto 41" o:spid="_x0000_s3004" style="position:absolute;visibility:visible;mso-wrap-style:square" from="0,0" to="297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" strokeweight=".18mm">
                <v:stroke joinstyle="miter"/>
              </v:line>
              <w10:anchorlock/>
            </v:group>
          </w:pict>
        </w:r>
      </w:del>
    </w:p>
    <w:p w14:paraId="68235B4D" w14:textId="7D914C27" w:rsidR="00CB7E31" w:rsidDel="009E4857" w:rsidRDefault="00000000">
      <w:pPr>
        <w:pStyle w:val="Ttulo3"/>
        <w:rPr>
          <w:del w:id="4457" w:author="Jose Eduardo VIU" w:date="2023-04-01T20:51:00Z"/>
        </w:rPr>
      </w:pPr>
      <w:commentRangeStart w:id="4458"/>
      <w:commentRangeStart w:id="4459"/>
      <w:del w:id="4460" w:author="Jose Eduardo VIU" w:date="2023-04-01T20:51:00Z">
        <w:r w:rsidDel="009E4857">
          <w:delText>Carga y limpieza de dataset</w:delText>
        </w:r>
        <w:commentRangeEnd w:id="4458"/>
        <w:r w:rsidDel="009E4857">
          <w:commentReference w:id="4458"/>
        </w:r>
        <w:commentRangeEnd w:id="4459"/>
        <w:r w:rsidR="00515E1F" w:rsidDel="009E4857">
          <w:rPr>
            <w:rStyle w:val="Refdecomentario"/>
            <w:rFonts w:eastAsiaTheme="minorHAnsi"/>
            <w:color w:val="auto"/>
            <w:lang w:eastAsia="en-US"/>
          </w:rPr>
          <w:commentReference w:id="4459"/>
        </w:r>
      </w:del>
    </w:p>
    <w:p w14:paraId="2F72961B" w14:textId="6FC42B61" w:rsidR="00CB7E31" w:rsidDel="009E4857" w:rsidRDefault="00000000">
      <w:pPr>
        <w:spacing w:after="375"/>
        <w:rPr>
          <w:del w:id="4461" w:author="Jose Eduardo VIU" w:date="2023-04-01T20:51:00Z"/>
        </w:rPr>
      </w:pPr>
      <w:del w:id="4462" w:author="Jose Eduardo VIU" w:date="2023-04-01T20:51:00Z">
        <w:r>
          <w:pict w14:anchorId="3E4D76E2">
            <v:group id="Group 30707" o:spid="_x0000_s2925" style="width:493.9pt;height:222.85pt;mso-position-horizontal-relative:char;mso-position-vertical-relative:line" coordsize="62726,28303">
              <v:shape id="Forma libre: forma 43" o:spid="_x0000_s2926" style="position:absolute;left:3290;width:59436;height:28303;visibility:visible;mso-wrap-style:square;v-text-anchor:top" coordsize="16510,7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" path="m70,l16440,v39,,70,31,70,70l16510,7792v,39,-31,70,-70,70l70,7862c31,7862,,7831,,7792l,70c,31,31,,70,xe" fillcolor="#cfcfcf" stroked="f" strokeweight="0">
                <v:path arrowok="t"/>
              </v:shape>
              <v:shape id="Forma libre: forma 44" o:spid="_x0000_s2927" style="position:absolute;left:3416;top:126;width:59180;height:28047;visibility:visible;mso-wrap-style:square;v-text-anchor:top" coordsize="16439,7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" path="m35,l16405,v19,,35,16,35,35l16440,7757v,19,-16,35,-35,35l35,7792c16,7792,,7776,,7757l,35c,16,16,,35,xe" fillcolor="#f7f7f7" stroked="f" strokeweight="0">
                <v:path arrowok="t"/>
              </v:shape>
              <v:shapetype id="_x0000_t202" coordsize="21600,21600" o:spt="202" path="m,l,21600r21600,l21600,xe">
                <v:stroke joinstyle="miter"/>
                <v:path gradientshapeok="t" o:connecttype="rect"/>
              </v:shapetype>
              <v:shape id="Cuadro de texto 45" o:spid="_x0000_s292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" filled="f" stroked="f" strokeweight="0">
                <v:textbox style="mso-next-textbox:#Cuadro de texto 45" inset="0,0,0,0">
                  <w:txbxContent>
                    <w:p w14:paraId="54897ED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6" o:spid="_x0000_s2929" type="#_x0000_t202" style="position:absolute;left:3798;top:388;width:2418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" filled="f" stroked="f" strokeweight="0">
                <v:textbox style="mso-next-textbox:#Cuadro de texto 46" inset="0,0,0,0">
                  <w:txbxContent>
                    <w:p w14:paraId="7273FA1B"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Importación</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paquetes</w:t>
                      </w:r>
                    </w:p>
                  </w:txbxContent>
                </v:textbox>
              </v:shape>
              <v:shape id="Cuadro de texto 47" o:spid="_x0000_s2930" type="#_x0000_t202" style="position:absolute;left:3798;top:2102;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" filled="f" stroked="f" strokeweight="0">
                <v:textbox style="mso-next-textbox:#Cuadro de texto 47" inset="0,0,0,0">
                  <w:txbxContent>
                    <w:p w14:paraId="78ED3EC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48" o:spid="_x0000_s2931" type="#_x0000_t202" style="position:absolute;left:8884;top:2102;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" filled="f" stroked="f" strokeweight="0">
                <v:textbox style="mso-next-textbox:#Cuadro de texto 48" inset="0,0,0,0">
                  <w:txbxContent>
                    <w:p w14:paraId="06011454" w14:textId="77777777" w:rsidR="00CB7E31" w:rsidRDefault="00000000">
                      <w:pPr>
                        <w:overflowPunct w:val="0"/>
                        <w:spacing w:after="0" w:line="240" w:lineRule="auto"/>
                      </w:pPr>
                      <w:r>
                        <w:rPr>
                          <w:rFonts w:asciiTheme="minorHAnsi" w:hAnsiTheme="minorHAnsi" w:cstheme="minorBidi"/>
                          <w:b/>
                          <w:color w:val="0000FF"/>
                        </w:rPr>
                        <w:t>numpy</w:t>
                      </w:r>
                    </w:p>
                  </w:txbxContent>
                </v:textbox>
              </v:shape>
              <v:shape id="Cuadro de texto 49" o:spid="_x0000_s2932" type="#_x0000_t202" style="position:absolute;left:13251;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" filled="f" stroked="f" strokeweight="0">
                <v:textbox style="mso-next-textbox:#Cuadro de texto 49" inset="0,0,0,0">
                  <w:txbxContent>
                    <w:p w14:paraId="21904990"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0" o:spid="_x0000_s2933" type="#_x0000_t202" style="position:absolute;left:15429;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" filled="f" stroked="f" strokeweight="0">
                <v:textbox style="mso-next-textbox:#Cuadro de texto 50" inset="0,0,0,0">
                  <w:txbxContent>
                    <w:p w14:paraId="6514EA84" w14:textId="77777777" w:rsidR="00CB7E31" w:rsidRDefault="00000000">
                      <w:pPr>
                        <w:overflowPunct w:val="0"/>
                        <w:spacing w:after="0" w:line="240" w:lineRule="auto"/>
                      </w:pPr>
                      <w:r>
                        <w:rPr>
                          <w:rFonts w:asciiTheme="minorHAnsi" w:hAnsiTheme="minorHAnsi" w:cstheme="minorBidi"/>
                          <w:b/>
                          <w:color w:val="0000FF"/>
                        </w:rPr>
                        <w:t>np</w:t>
                      </w:r>
                    </w:p>
                  </w:txbxContent>
                </v:textbox>
              </v:shape>
              <v:shape id="Cuadro de texto 51" o:spid="_x0000_s2934" type="#_x0000_t202" style="position:absolute;left:3798;top:3823;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" filled="f" stroked="f" strokeweight="0">
                <v:textbox style="mso-next-textbox:#Cuadro de texto 51" inset="0,0,0,0">
                  <w:txbxContent>
                    <w:p w14:paraId="3743B8EE"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52" o:spid="_x0000_s2935" type="#_x0000_t202" style="position:absolute;left:8884;top:3823;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" filled="f" stroked="f" strokeweight="0">
                <v:textbox style="mso-next-textbox:#Cuadro de texto 52" inset="0,0,0,0">
                  <w:txbxContent>
                    <w:p w14:paraId="57E6E394" w14:textId="77777777" w:rsidR="00CB7E31" w:rsidRDefault="00000000">
                      <w:pPr>
                        <w:overflowPunct w:val="0"/>
                        <w:spacing w:after="0" w:line="240" w:lineRule="auto"/>
                      </w:pPr>
                      <w:r>
                        <w:rPr>
                          <w:rFonts w:asciiTheme="minorHAnsi" w:hAnsiTheme="minorHAnsi" w:cstheme="minorBidi"/>
                          <w:b/>
                          <w:color w:val="0000FF"/>
                        </w:rPr>
                        <w:t>pandas</w:t>
                      </w:r>
                    </w:p>
                  </w:txbxContent>
                </v:textbox>
              </v:shape>
              <v:shape id="Cuadro de texto 53" o:spid="_x0000_s2936" type="#_x0000_t202" style="position:absolute;left:13975;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" filled="f" stroked="f" strokeweight="0">
                <v:textbox style="mso-next-textbox:#Cuadro de texto 53" inset="0,0,0,0">
                  <w:txbxContent>
                    <w:p w14:paraId="01E08550"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4" o:spid="_x0000_s2937" type="#_x0000_t202" style="position:absolute;left:16160;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" filled="f" stroked="f" strokeweight="0">
                <v:textbox style="mso-next-textbox:#Cuadro de texto 54" inset="0,0,0,0">
                  <w:txbxContent>
                    <w:p w14:paraId="10998081" w14:textId="77777777" w:rsidR="00CB7E31" w:rsidRDefault="00000000">
                      <w:pPr>
                        <w:overflowPunct w:val="0"/>
                        <w:spacing w:after="0" w:line="240" w:lineRule="auto"/>
                      </w:pPr>
                      <w:r>
                        <w:rPr>
                          <w:rFonts w:asciiTheme="minorHAnsi" w:hAnsiTheme="minorHAnsi" w:cstheme="minorBidi"/>
                          <w:b/>
                          <w:color w:val="0000FF"/>
                        </w:rPr>
                        <w:t>pd</w:t>
                      </w:r>
                    </w:p>
                  </w:txbxContent>
                </v:textbox>
              </v:shape>
              <v:shape id="Cuadro de texto 55" o:spid="_x0000_s2938" type="#_x0000_t202" style="position:absolute;left:3798;top:5544;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" filled="f" stroked="f" strokeweight="0">
                <v:textbox style="mso-next-textbox:#Cuadro de texto 55" inset="0,0,0,0">
                  <w:txbxContent>
                    <w:p w14:paraId="144E13A2"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56" o:spid="_x0000_s2939" type="#_x0000_t202" style="position:absolute;left:8884;top:5544;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" filled="f" stroked="f" strokeweight="0">
                <v:textbox style="mso-next-textbox:#Cuadro de texto 56" inset="0,0,0,0">
                  <w:txbxContent>
                    <w:p w14:paraId="36ECA5B5" w14:textId="77777777" w:rsidR="00CB7E31" w:rsidRDefault="00000000">
                      <w:pPr>
                        <w:overflowPunct w:val="0"/>
                        <w:spacing w:after="0" w:line="240" w:lineRule="auto"/>
                      </w:pPr>
                      <w:r>
                        <w:rPr>
                          <w:rFonts w:asciiTheme="minorHAnsi" w:hAnsiTheme="minorHAnsi" w:cstheme="minorBidi"/>
                          <w:b/>
                          <w:color w:val="0000FF"/>
                        </w:rPr>
                        <w:t>seaborn</w:t>
                      </w:r>
                    </w:p>
                  </w:txbxContent>
                </v:textbox>
              </v:shape>
              <v:shape id="Cuadro de texto 57" o:spid="_x0000_s2940" type="#_x0000_t202" style="position:absolute;left:14706;top:5544;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" filled="f" stroked="f" strokeweight="0">
                <v:textbox style="mso-next-textbox:#Cuadro de texto 57" inset="0,0,0,0">
                  <w:txbxContent>
                    <w:p w14:paraId="54E5016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58" o:spid="_x0000_s2941" type="#_x0000_t202" style="position:absolute;left:16884;top:5544;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" filled="f" stroked="f" strokeweight="0">
                <v:textbox style="mso-next-textbox:#Cuadro de texto 58" inset="0,0,0,0">
                  <w:txbxContent>
                    <w:p w14:paraId="47FC3425" w14:textId="77777777" w:rsidR="00CB7E31" w:rsidRDefault="00000000">
                      <w:pPr>
                        <w:overflowPunct w:val="0"/>
                        <w:spacing w:after="0" w:line="240" w:lineRule="auto"/>
                      </w:pPr>
                      <w:r>
                        <w:rPr>
                          <w:rFonts w:asciiTheme="minorHAnsi" w:hAnsiTheme="minorHAnsi" w:cstheme="minorBidi"/>
                          <w:b/>
                          <w:color w:val="0000FF"/>
                        </w:rPr>
                        <w:t>sns</w:t>
                      </w:r>
                    </w:p>
                  </w:txbxContent>
                </v:textbox>
              </v:shape>
              <v:shape id="Cuadro de texto 59" o:spid="_x0000_s2942" type="#_x0000_t202" style="position:absolute;left:3798;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" filled="f" stroked="f" strokeweight="0">
                <v:textbox style="mso-next-textbox:#Cuadro de texto 59" inset="0,0,0,0">
                  <w:txbxContent>
                    <w:p w14:paraId="2F21A159"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0" o:spid="_x0000_s2943" type="#_x0000_t202" style="position:absolute;left:8884;top:8985;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" filled="f" stroked="f" strokeweight="0">
                <v:textbox style="mso-next-textbox:#Cuadro de texto 60" inset="0,0,0,0">
                  <w:txbxContent>
                    <w:p w14:paraId="47A2A932"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1" o:spid="_x0000_s2944" type="#_x0000_t202" style="position:absolute;left:16160;top:898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" filled="f" stroked="f" strokeweight="0">
                <v:textbox style="mso-next-textbox:#Cuadro de texto 61" inset="0,0,0,0">
                  <w:txbxContent>
                    <w:p w14:paraId="62FCA10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2" o:spid="_x0000_s2945" type="#_x0000_t202" style="position:absolute;left:16884;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" filled="f" stroked="f" strokeweight="0">
                <v:textbox style="mso-next-textbox:#Cuadro de texto 62" inset="0,0,0,0">
                  <w:txbxContent>
                    <w:p w14:paraId="64F1B49E"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3" o:spid="_x0000_s2946" type="#_x0000_t202" style="position:absolute;left:21978;top:8985;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" filled="f" stroked="f" strokeweight="0">
                <v:textbox style="mso-next-textbox:#Cuadro de texto 63" inset="0,0,0,0">
                  <w:txbxContent>
                    <w:p w14:paraId="66B2AAE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4" o:spid="_x0000_s2947" type="#_x0000_t202" style="position:absolute;left:24163;top:898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" filled="f" stroked="f" strokeweight="0">
                <v:textbox style="mso-next-textbox:#Cuadro de texto 64" inset="0,0,0,0">
                  <w:txbxContent>
                    <w:p w14:paraId="1027FD7E" w14:textId="77777777" w:rsidR="00CB7E31" w:rsidRDefault="00000000">
                      <w:pPr>
                        <w:overflowPunct w:val="0"/>
                        <w:spacing w:after="0" w:line="240" w:lineRule="auto"/>
                      </w:pPr>
                      <w:r>
                        <w:rPr>
                          <w:rFonts w:asciiTheme="minorHAnsi" w:hAnsiTheme="minorHAnsi" w:cstheme="minorBidi"/>
                          <w:b/>
                          <w:color w:val="0000FF"/>
                        </w:rPr>
                        <w:t>plt</w:t>
                      </w:r>
                    </w:p>
                  </w:txbxContent>
                </v:textbox>
              </v:shape>
              <v:shape id="Cuadro de texto 65" o:spid="_x0000_s2948" type="#_x0000_t202" style="position:absolute;left:3798;top:1070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" filled="f" stroked="f" strokeweight="0">
                <v:textbox style="mso-next-textbox:#Cuadro de texto 65" inset="0,0,0,0">
                  <w:txbxContent>
                    <w:p w14:paraId="1D3B362B"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 o:spid="_x0000_s2949" type="#_x0000_t202" style="position:absolute;left:8884;top:10706;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" filled="f" stroked="f" strokeweight="0">
                <v:textbox style="mso-next-textbox:#Cuadro de texto 66" inset="0,0,0,0">
                  <w:txbxContent>
                    <w:p w14:paraId="3CE4277F"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 o:spid="_x0000_s2950" type="#_x0000_t202" style="position:absolute;left:16160;top:1070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" filled="f" stroked="f" strokeweight="0">
                <v:textbox style="mso-next-textbox:#Cuadro de texto 67" inset="0,0,0,0">
                  <w:txbxContent>
                    <w:p w14:paraId="08CD337F"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8" o:spid="_x0000_s2951" type="#_x0000_t202" style="position:absolute;left:16884;top:1070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" filled="f" stroked="f" strokeweight="0">
                <v:textbox style="mso-next-textbox:#Cuadro de texto 68" inset="0,0,0,0">
                  <w:txbxContent>
                    <w:p w14:paraId="22C674F7"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9" o:spid="_x0000_s2952" type="#_x0000_t202" style="position:absolute;left:20523;top:1070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" filled="f" stroked="f" strokeweight="0">
                <v:textbox style="mso-next-textbox:#Cuadro de texto 69" inset="0,0,0,0">
                  <w:txbxContent>
                    <w:p w14:paraId="3C613F4E"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70" o:spid="_x0000_s2953" type="#_x0000_t202" style="position:absolute;left:22708;top:1070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" filled="f" stroked="f" strokeweight="0">
                <v:textbox style="mso-next-textbox:#Cuadro de texto 70" inset="0,0,0,0">
                  <w:txbxContent>
                    <w:p w14:paraId="499408D5"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71" o:spid="_x0000_s2954" type="#_x0000_t202" style="position:absolute;left:3798;top:1242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" filled="f" stroked="f" strokeweight="0">
                <v:textbox style="mso-next-textbox:#Cuadro de texto 71" inset="0,0,0,0">
                  <w:txbxContent>
                    <w:p w14:paraId="291A739A"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2" o:spid="_x0000_s2955" type="#_x0000_t202" style="position:absolute;left:8884;top:1242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" filled="f" stroked="f" strokeweight="0">
                <v:textbox style="mso-next-textbox:#Cuadro de texto 72" inset="0,0,0,0">
                  <w:txbxContent>
                    <w:p w14:paraId="618DC8AE"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73" o:spid="_x0000_s2956" type="#_x0000_t202" style="position:absolute;left:3798;top:1415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" filled="f" stroked="f" strokeweight="0">
                <v:textbox style="mso-next-textbox:#Cuadro de texto 73" inset="0,0,0,0">
                  <w:txbxContent>
                    <w:p w14:paraId="3D57DA04" w14:textId="77777777" w:rsidR="00CB7E31" w:rsidRDefault="00000000">
                      <w:pPr>
                        <w:overflowPunct w:val="0"/>
                        <w:spacing w:after="0" w:line="240" w:lineRule="auto"/>
                      </w:pPr>
                      <w:r>
                        <w:rPr>
                          <w:rFonts w:asciiTheme="minorHAnsi" w:hAnsiTheme="minorHAnsi" w:cstheme="minorBidi"/>
                        </w:rPr>
                        <w:t>plt</w:t>
                      </w:r>
                    </w:p>
                  </w:txbxContent>
                </v:textbox>
              </v:shape>
              <v:shape id="Cuadro de texto 74" o:spid="_x0000_s2957" type="#_x0000_t202" style="position:absolute;left:5976;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" filled="f" stroked="f" strokeweight="0">
                <v:textbox style="mso-next-textbox:#Cuadro de texto 74" inset="0,0,0,0">
                  <w:txbxContent>
                    <w:p w14:paraId="174CDEB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75" o:spid="_x0000_s2958" type="#_x0000_t202" style="position:absolute;left:6706;top:14155;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" filled="f" stroked="f" strokeweight="0">
                <v:textbox style="mso-next-textbox:#Cuadro de texto 75" inset="0,0,0,0">
                  <w:txbxContent>
                    <w:p w14:paraId="06D07DCF" w14:textId="77777777" w:rsidR="00CB7E31" w:rsidRDefault="00000000">
                      <w:pPr>
                        <w:overflowPunct w:val="0"/>
                        <w:spacing w:after="0" w:line="240" w:lineRule="auto"/>
                      </w:pPr>
                      <w:r>
                        <w:rPr>
                          <w:rFonts w:asciiTheme="minorHAnsi" w:hAnsiTheme="minorHAnsi" w:cstheme="minorBidi"/>
                        </w:rPr>
                        <w:t>style</w:t>
                      </w:r>
                    </w:p>
                  </w:txbxContent>
                </v:textbox>
              </v:shape>
              <v:shape id="Cuadro de texto 76" o:spid="_x0000_s2959" type="#_x0000_t202" style="position:absolute;left:10342;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" filled="f" stroked="f" strokeweight="0">
                <v:textbox style="mso-next-textbox:#Cuadro de texto 76" inset="0,0,0,0">
                  <w:txbxContent>
                    <w:p w14:paraId="031C9B7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77" o:spid="_x0000_s2960" type="#_x0000_t202" style="position:absolute;left:11066;top:14155;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" filled="f" stroked="f" strokeweight="0">
                <v:textbox style="mso-next-textbox:#Cuadro de texto 77" inset="0,0,0,0">
                  <w:txbxContent>
                    <w:p w14:paraId="1D54BE45" w14:textId="77777777" w:rsidR="00CB7E31" w:rsidRDefault="00000000">
                      <w:pPr>
                        <w:overflowPunct w:val="0"/>
                        <w:spacing w:after="0" w:line="240" w:lineRule="auto"/>
                      </w:pPr>
                      <w:r>
                        <w:rPr>
                          <w:rFonts w:asciiTheme="minorHAnsi" w:hAnsiTheme="minorHAnsi" w:cstheme="minorBidi"/>
                        </w:rPr>
                        <w:t>use(</w:t>
                      </w:r>
                    </w:p>
                  </w:txbxContent>
                </v:textbox>
              </v:shape>
              <v:shape id="Cuadro de texto 78" o:spid="_x0000_s2961" type="#_x0000_t202" style="position:absolute;left:13975;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" filled="f" stroked="f" strokeweight="0">
                <v:textbox style="mso-next-textbox:#Cuadro de texto 78" inset="0,0,0,0">
                  <w:txbxContent>
                    <w:p w14:paraId="3A7D572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79" o:spid="_x0000_s2962" type="#_x0000_t202" style="position:absolute;left:14706;top:1415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" filled="f" stroked="f" strokeweight="0">
                <v:textbox style="mso-next-textbox:#Cuadro de texto 79" inset="0,0,0,0">
                  <w:txbxContent>
                    <w:p w14:paraId="749A56FA" w14:textId="77777777" w:rsidR="00CB7E31" w:rsidRDefault="00000000">
                      <w:pPr>
                        <w:overflowPunct w:val="0"/>
                        <w:spacing w:after="0" w:line="240" w:lineRule="auto"/>
                      </w:pPr>
                      <w:r>
                        <w:rPr>
                          <w:rFonts w:asciiTheme="minorHAnsi" w:hAnsiTheme="minorHAnsi" w:cstheme="minorBidi"/>
                          <w:color w:val="BA2121"/>
                        </w:rPr>
                        <w:t>ggplot</w:t>
                      </w:r>
                    </w:p>
                  </w:txbxContent>
                </v:textbox>
              </v:shape>
              <v:shape id="Cuadro de texto 80" o:spid="_x0000_s2963" type="#_x0000_t202" style="position:absolute;left:19069;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" filled="f" stroked="f" strokeweight="0">
                <v:textbox style="mso-next-textbox:#Cuadro de texto 80" inset="0,0,0,0">
                  <w:txbxContent>
                    <w:p w14:paraId="206E135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81" o:spid="_x0000_s2964" type="#_x0000_t202" style="position:absolute;left:19800;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" filled="f" stroked="f" strokeweight="0">
                <v:textbox style="mso-next-textbox:#Cuadro de texto 81" inset="0,0,0,0">
                  <w:txbxContent>
                    <w:p w14:paraId="0528F53F" w14:textId="77777777" w:rsidR="00CB7E31" w:rsidRDefault="00000000">
                      <w:pPr>
                        <w:overflowPunct w:val="0"/>
                        <w:spacing w:after="0" w:line="240" w:lineRule="auto"/>
                      </w:pPr>
                      <w:r>
                        <w:rPr>
                          <w:rFonts w:asciiTheme="minorHAnsi" w:hAnsiTheme="minorHAnsi" w:cstheme="minorBidi"/>
                        </w:rPr>
                        <w:t>)</w:t>
                      </w:r>
                    </w:p>
                  </w:txbxContent>
                </v:textbox>
              </v:shape>
              <v:shape id="Cuadro de texto 82" o:spid="_x0000_s2965" type="#_x0000_t202" style="position:absolute;left:3798;top:1586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" filled="f" stroked="f" strokeweight="0">
                <v:textbox style="mso-next-textbox:#Cuadro de texto 82" inset="0,0,0,0">
                  <w:txbxContent>
                    <w:p w14:paraId="52A67A03"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83" o:spid="_x0000_s2966" type="#_x0000_t202" style="position:absolute;left:7430;top:1586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" filled="f" stroked="f" strokeweight="0">
                <v:textbox style="mso-next-textbox:#Cuadro de texto 83" inset="0,0,0,0">
                  <w:txbxContent>
                    <w:p w14:paraId="3F05D4BD"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84" o:spid="_x0000_s2967" type="#_x0000_t202" style="position:absolute;left:14706;top:1586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" filled="f" stroked="f" strokeweight="0">
                <v:textbox style="mso-next-textbox:#Cuadro de texto 84" inset="0,0,0,0">
                  <w:txbxContent>
                    <w:p w14:paraId="0C553D6C"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85" o:spid="_x0000_s2968" type="#_x0000_t202" style="position:absolute;left:15429;top:1586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" filled="f" stroked="f" strokeweight="0">
                <v:textbox style="mso-next-textbox:#Cuadro de texto 85" inset="0,0,0,0">
                  <w:txbxContent>
                    <w:p w14:paraId="60869B80"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86" o:spid="_x0000_s2969" type="#_x0000_t202" style="position:absolute;left:20523;top:1586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" filled="f" stroked="f" strokeweight="0">
                <v:textbox style="mso-next-textbox:#Cuadro de texto 86" inset="0,0,0,0">
                  <w:txbxContent>
                    <w:p w14:paraId="07E5C0F1"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87" o:spid="_x0000_s2970" type="#_x0000_t202" style="position:absolute;left:25617;top:1587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" filled="f" stroked="f" strokeweight="0">
                <v:textbox style="mso-next-textbox:#Cuadro de texto 87" inset="0,0,0,0">
                  <w:txbxContent>
                    <w:p w14:paraId="4E7799C1" w14:textId="77777777" w:rsidR="00CB7E31" w:rsidRDefault="00000000">
                      <w:pPr>
                        <w:overflowPunct w:val="0"/>
                        <w:spacing w:after="0" w:line="240" w:lineRule="auto"/>
                      </w:pPr>
                      <w:r>
                        <w:rPr>
                          <w:rFonts w:asciiTheme="minorHAnsi" w:hAnsiTheme="minorHAnsi" w:cstheme="minorBidi"/>
                        </w:rPr>
                        <w:t>figure</w:t>
                      </w:r>
                    </w:p>
                  </w:txbxContent>
                </v:textbox>
              </v:shape>
              <v:shape id="Cuadro de texto 88" o:spid="_x0000_s2971" type="#_x0000_t202" style="position:absolute;left:3798;top:1932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" filled="f" stroked="f" strokeweight="0">
                <v:textbox style="mso-next-textbox:#Cuadro de texto 88" inset="0,0,0,0">
                  <w:txbxContent>
                    <w:p w14:paraId="3E43D4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89" o:spid="_x0000_s2972" type="#_x0000_t202" style="position:absolute;left:4521;top:19324;width:1644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" filled="f" stroked="f" strokeweight="0">
                <v:textbox style="mso-next-textbox:#Cuadro de texto 89" inset="0,0,0,0">
                  <w:txbxContent>
                    <w:p w14:paraId="1C2DA4DB" w14:textId="77777777" w:rsidR="00CB7E31" w:rsidRDefault="00000000">
                      <w:pPr>
                        <w:overflowPunct w:val="0"/>
                        <w:spacing w:after="0" w:line="240" w:lineRule="auto"/>
                      </w:pPr>
                      <w:r>
                        <w:rPr>
                          <w:rFonts w:asciiTheme="minorHAnsi" w:hAnsiTheme="minorHAnsi" w:cstheme="minorBidi"/>
                        </w:rPr>
                        <w:t>matplotlib</w:t>
                      </w:r>
                      <w:r>
                        <w:rPr>
                          <w:rFonts w:asciiTheme="minorHAnsi" w:hAnsiTheme="minorHAnsi" w:cstheme="minorBidi"/>
                          <w:spacing w:val="-16"/>
                        </w:rPr>
                        <w:t xml:space="preserve"> </w:t>
                      </w:r>
                      <w:r>
                        <w:rPr>
                          <w:rFonts w:asciiTheme="minorHAnsi" w:hAnsiTheme="minorHAnsi" w:cstheme="minorBidi"/>
                        </w:rPr>
                        <w:t>inline</w:t>
                      </w:r>
                    </w:p>
                  </w:txbxContent>
                </v:textbox>
              </v:shape>
              <v:shape id="Cuadro de texto 90" o:spid="_x0000_s2973" type="#_x0000_t202" style="position:absolute;left:3798;top:21038;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" filled="f" stroked="f" strokeweight="0">
                <v:textbox style="mso-next-textbox:#Cuadro de texto 90" inset="0,0,0,0">
                  <w:txbxContent>
                    <w:p w14:paraId="6EB46C99" w14:textId="77777777" w:rsidR="00CB7E31" w:rsidRDefault="00000000">
                      <w:pPr>
                        <w:overflowPunct w:val="0"/>
                        <w:spacing w:after="0" w:line="240" w:lineRule="auto"/>
                      </w:pPr>
                      <w:r>
                        <w:rPr>
                          <w:rFonts w:asciiTheme="minorHAnsi" w:hAnsiTheme="minorHAnsi" w:cstheme="minorBidi"/>
                        </w:rPr>
                        <w:t>matplotlib</w:t>
                      </w:r>
                    </w:p>
                  </w:txbxContent>
                </v:textbox>
              </v:shape>
              <v:shape id="Cuadro de texto 91" o:spid="_x0000_s2974" type="#_x0000_t202" style="position:absolute;left:11066;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" filled="f" stroked="f" strokeweight="0">
                <v:textbox style="mso-next-textbox:#Cuadro de texto 91" inset="0,0,0,0">
                  <w:txbxContent>
                    <w:p w14:paraId="7C02216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92" o:spid="_x0000_s2975" type="#_x0000_t202" style="position:absolute;left:11797;top:2103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" filled="f" stroked="f" strokeweight="0">
                <v:textbox style="mso-next-textbox:#Cuadro de texto 92" inset="0,0,0,0">
                  <w:txbxContent>
                    <w:p w14:paraId="56285420" w14:textId="77777777" w:rsidR="00CB7E31" w:rsidRDefault="00000000">
                      <w:pPr>
                        <w:overflowPunct w:val="0"/>
                        <w:spacing w:after="0" w:line="240" w:lineRule="auto"/>
                      </w:pPr>
                      <w:r>
                        <w:rPr>
                          <w:rFonts w:asciiTheme="minorHAnsi" w:hAnsiTheme="minorHAnsi" w:cstheme="minorBidi"/>
                        </w:rPr>
                        <w:t>rcParams[</w:t>
                      </w:r>
                    </w:p>
                  </w:txbxContent>
                </v:textbox>
              </v:shape>
              <v:shape id="Cuadro de texto 93" o:spid="_x0000_s2976" type="#_x0000_t202" style="position:absolute;left:18345;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" filled="f" stroked="f" strokeweight="0">
                <v:textbox style="mso-next-textbox:#Cuadro de texto 93" inset="0,0,0,0">
                  <w:txbxContent>
                    <w:p w14:paraId="266E8F0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94" o:spid="_x0000_s2977" type="#_x0000_t202" style="position:absolute;left:19069;top:21038;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" filled="f" stroked="f" strokeweight="0">
                <v:textbox style="mso-next-textbox:#Cuadro de texto 94" inset="0,0,0,0">
                  <w:txbxContent>
                    <w:p w14:paraId="5D707E0E" w14:textId="77777777" w:rsidR="00CB7E31" w:rsidRDefault="00000000">
                      <w:pPr>
                        <w:overflowPunct w:val="0"/>
                        <w:spacing w:after="0" w:line="240" w:lineRule="auto"/>
                      </w:pPr>
                      <w:r>
                        <w:rPr>
                          <w:rFonts w:asciiTheme="minorHAnsi" w:hAnsiTheme="minorHAnsi" w:cstheme="minorBidi"/>
                          <w:color w:val="BA2121"/>
                        </w:rPr>
                        <w:t>figure.figsize</w:t>
                      </w:r>
                    </w:p>
                  </w:txbxContent>
                </v:textbox>
              </v:shape>
              <v:shape id="Cuadro de texto 95" o:spid="_x0000_s2978" type="#_x0000_t202" style="position:absolute;left:29253;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" filled="f" stroked="f" strokeweight="0">
                <v:textbox style="mso-next-textbox:#Cuadro de texto 95" inset="0,0,0,0">
                  <w:txbxContent>
                    <w:p w14:paraId="18B1766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96" o:spid="_x0000_s2979" type="#_x0000_t202" style="position:absolute;left:29977;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" filled="f" stroked="f" strokeweight="0">
                <v:textbox style="mso-next-textbox:#Cuadro de texto 96" inset="0,0,0,0">
                  <w:txbxContent>
                    <w:p w14:paraId="2FB71704" w14:textId="77777777" w:rsidR="00CB7E31" w:rsidRDefault="00000000">
                      <w:pPr>
                        <w:overflowPunct w:val="0"/>
                        <w:spacing w:after="0" w:line="240" w:lineRule="auto"/>
                      </w:pPr>
                      <w:r>
                        <w:rPr>
                          <w:rFonts w:asciiTheme="minorHAnsi" w:hAnsiTheme="minorHAnsi" w:cstheme="minorBidi"/>
                        </w:rPr>
                        <w:t>]</w:t>
                      </w:r>
                    </w:p>
                  </w:txbxContent>
                </v:textbox>
              </v:shape>
              <v:shape id="Cuadro de texto 97" o:spid="_x0000_s2980" type="#_x0000_t202" style="position:absolute;left:31431;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" filled="f" stroked="f" strokeweight="0">
                <v:textbox style="mso-next-textbox:#Cuadro de texto 97" inset="0,0,0,0">
                  <w:txbxContent>
                    <w:p w14:paraId="3603105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98" o:spid="_x0000_s2981" type="#_x0000_t202" style="position:absolute;left:32886;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" filled="f" stroked="f" strokeweight="0">
                <v:textbox style="mso-next-textbox:#Cuadro de texto 98" inset="0,0,0,0">
                  <w:txbxContent>
                    <w:p w14:paraId="14E596F0" w14:textId="77777777" w:rsidR="00CB7E31" w:rsidRDefault="00000000">
                      <w:pPr>
                        <w:overflowPunct w:val="0"/>
                        <w:spacing w:after="0" w:line="240" w:lineRule="auto"/>
                      </w:pPr>
                      <w:r>
                        <w:rPr>
                          <w:rFonts w:asciiTheme="minorHAnsi" w:hAnsiTheme="minorHAnsi" w:cstheme="minorBidi"/>
                        </w:rPr>
                        <w:t>(</w:t>
                      </w:r>
                    </w:p>
                  </w:txbxContent>
                </v:textbox>
              </v:shape>
              <v:shape id="Cuadro de texto 99" o:spid="_x0000_s2982" type="#_x0000_t202" style="position:absolute;left:33616;top:21038;width:193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" filled="f" stroked="f" strokeweight="0">
                <v:textbox style="mso-next-textbox:#Cuadro de texto 99" inset="0,0,0,0">
                  <w:txbxContent>
                    <w:p w14:paraId="09CE33E1" w14:textId="77777777" w:rsidR="00CB7E31" w:rsidRDefault="00000000">
                      <w:pPr>
                        <w:overflowPunct w:val="0"/>
                        <w:spacing w:after="0" w:line="240" w:lineRule="auto"/>
                      </w:pPr>
                      <w:r>
                        <w:rPr>
                          <w:rFonts w:asciiTheme="minorHAnsi" w:hAnsiTheme="minorHAnsi" w:cstheme="minorBidi"/>
                          <w:color w:val="666666"/>
                        </w:rPr>
                        <w:t>12</w:t>
                      </w:r>
                    </w:p>
                  </w:txbxContent>
                </v:textbox>
              </v:shape>
              <v:shape id="Cuadro de texto 100" o:spid="_x0000_s2983" type="#_x0000_t202" style="position:absolute;left:35071;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fLk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IngyzMygV5eAQAA//8DAFBLAQItABQABgAIAAAAIQDb4fbL7gAAAIUBAAATAAAAAAAA&#10;AAAAAAAAAAAAAABbQ29udGVudF9UeXBlc10ueG1sUEsBAi0AFAAGAAgAAAAhAFr0LFu/AAAAFQEA&#10;AAsAAAAAAAAAAAAAAAAAHwEAAF9yZWxzLy5yZWxzUEsBAi0AFAAGAAgAAAAhAOZ58uTHAAAA3AAA&#10;AA8AAAAAAAAAAAAAAAAABwIAAGRycy9kb3ducmV2LnhtbFBLBQYAAAAAAwADALcAAAD7AgAAAAA=&#10;" filled="f" stroked="f" strokeweight="0">
                <v:textbox style="mso-next-textbox:#Cuadro de texto 100" inset="0,0,0,0">
                  <w:txbxContent>
                    <w:p w14:paraId="59194865" w14:textId="77777777" w:rsidR="00CB7E31" w:rsidRDefault="00000000">
                      <w:pPr>
                        <w:overflowPunct w:val="0"/>
                        <w:spacing w:after="0" w:line="240" w:lineRule="auto"/>
                      </w:pPr>
                      <w:r>
                        <w:rPr>
                          <w:rFonts w:asciiTheme="minorHAnsi" w:hAnsiTheme="minorHAnsi" w:cstheme="minorBidi"/>
                        </w:rPr>
                        <w:t>,</w:t>
                      </w:r>
                    </w:p>
                  </w:txbxContent>
                </v:textbox>
              </v:shape>
              <v:shape id="Cuadro de texto 101" o:spid="_x0000_s2984" type="#_x0000_t202" style="position:absolute;left:35802;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" filled="f" stroked="f" strokeweight="0">
                <v:textbox style="mso-next-textbox:#Cuadro de texto 101" inset="0,0,0,0">
                  <w:txbxContent>
                    <w:p w14:paraId="740E378E" w14:textId="77777777" w:rsidR="00CB7E31" w:rsidRDefault="00000000">
                      <w:pPr>
                        <w:overflowPunct w:val="0"/>
                        <w:spacing w:after="0" w:line="240" w:lineRule="auto"/>
                      </w:pPr>
                      <w:r>
                        <w:rPr>
                          <w:rFonts w:asciiTheme="minorHAnsi" w:hAnsiTheme="minorHAnsi" w:cstheme="minorBidi"/>
                          <w:color w:val="666666"/>
                        </w:rPr>
                        <w:t>8</w:t>
                      </w:r>
                    </w:p>
                  </w:txbxContent>
                </v:textbox>
              </v:shape>
              <v:shape id="Cuadro de texto 102" o:spid="_x0000_s2985" type="#_x0000_t202" style="position:absolute;left:36525;top:210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" filled="f" stroked="f" strokeweight="0">
                <v:textbox style="mso-next-textbox:#Cuadro de texto 102" inset="0,0,0,0">
                  <w:txbxContent>
                    <w:p w14:paraId="347CCAAA" w14:textId="77777777" w:rsidR="00CB7E31" w:rsidRDefault="00000000">
                      <w:pPr>
                        <w:overflowPunct w:val="0"/>
                        <w:spacing w:after="0" w:line="240" w:lineRule="auto"/>
                      </w:pPr>
                      <w:r>
                        <w:rPr>
                          <w:rFonts w:asciiTheme="minorHAnsi" w:hAnsiTheme="minorHAnsi" w:cstheme="minorBidi"/>
                        </w:rPr>
                        <w:t>)</w:t>
                      </w:r>
                    </w:p>
                  </w:txbxContent>
                </v:textbox>
              </v:shape>
              <v:shape id="Cuadro de texto 103" o:spid="_x0000_s2986" type="#_x0000_t202" style="position:absolute;left:3798;top:24487;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" filled="f" stroked="f" strokeweight="0">
                <v:textbox style="mso-next-textbox:#Cuadro de texto 103" inset="0,0,0,0">
                  <w:txbxContent>
                    <w:p w14:paraId="34566D93" w14:textId="77777777" w:rsidR="00CB7E31" w:rsidRDefault="00000000">
                      <w:pPr>
                        <w:overflowPunct w:val="0"/>
                        <w:spacing w:after="0" w:line="240" w:lineRule="auto"/>
                      </w:pPr>
                      <w:r>
                        <w:rPr>
                          <w:rFonts w:asciiTheme="minorHAnsi" w:hAnsiTheme="minorHAnsi" w:cstheme="minorBidi"/>
                        </w:rPr>
                        <w:t>pd</w:t>
                      </w:r>
                    </w:p>
                  </w:txbxContent>
                </v:textbox>
              </v:shape>
              <v:shape id="Cuadro de texto 104" o:spid="_x0000_s2987" type="#_x0000_t202" style="position:absolute;left:5252;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" filled="f" stroked="f" strokeweight="0">
                <v:textbox style="mso-next-textbox:#Cuadro de texto 104" inset="0,0,0,0">
                  <w:txbxContent>
                    <w:p w14:paraId="5DCA0A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5" o:spid="_x0000_s2988" type="#_x0000_t202" style="position:absolute;left:5976;top:2448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" filled="f" stroked="f" strokeweight="0">
                <v:textbox style="mso-next-textbox:#Cuadro de texto 105" inset="0,0,0,0">
                  <w:txbxContent>
                    <w:p w14:paraId="25676429" w14:textId="77777777" w:rsidR="00CB7E31" w:rsidRDefault="00000000">
                      <w:pPr>
                        <w:overflowPunct w:val="0"/>
                        <w:spacing w:after="0" w:line="240" w:lineRule="auto"/>
                      </w:pPr>
                      <w:r>
                        <w:rPr>
                          <w:rFonts w:asciiTheme="minorHAnsi" w:hAnsiTheme="minorHAnsi" w:cstheme="minorBidi"/>
                        </w:rPr>
                        <w:t>options</w:t>
                      </w:r>
                    </w:p>
                  </w:txbxContent>
                </v:textbox>
              </v:shape>
              <v:shape id="Cuadro de texto 106" o:spid="_x0000_s2989" type="#_x0000_t202" style="position:absolute;left:11066;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" filled="f" stroked="f" strokeweight="0">
                <v:textbox style="mso-next-textbox:#Cuadro de texto 106" inset="0,0,0,0">
                  <w:txbxContent>
                    <w:p w14:paraId="0C4A071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7" o:spid="_x0000_s2990" type="#_x0000_t202" style="position:absolute;left:11797;top:24487;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" filled="f" stroked="f" strokeweight="0">
                <v:textbox style="mso-next-textbox:#Cuadro de texto 107" inset="0,0,0,0">
                  <w:txbxContent>
                    <w:p w14:paraId="52AED652" w14:textId="77777777" w:rsidR="00CB7E31" w:rsidRDefault="00000000">
                      <w:pPr>
                        <w:overflowPunct w:val="0"/>
                        <w:spacing w:after="0" w:line="240" w:lineRule="auto"/>
                      </w:pPr>
                      <w:r>
                        <w:rPr>
                          <w:rFonts w:asciiTheme="minorHAnsi" w:hAnsiTheme="minorHAnsi" w:cstheme="minorBidi"/>
                        </w:rPr>
                        <w:t>mode</w:t>
                      </w:r>
                    </w:p>
                  </w:txbxContent>
                </v:textbox>
              </v:shape>
              <v:shape id="Cuadro de texto 108" o:spid="_x0000_s2991" type="#_x0000_t202" style="position:absolute;left:14706;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i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InQyjMygV5eAQAA//8DAFBLAQItABQABgAIAAAAIQDb4fbL7gAAAIUBAAATAAAAAAAA&#10;AAAAAAAAAAAAAABbQ29udGVudF9UeXBlc10ueG1sUEsBAi0AFAAGAAgAAAAhAFr0LFu/AAAAFQEA&#10;AAsAAAAAAAAAAAAAAAAAHwEAAF9yZWxzLy5yZWxzUEsBAi0AFAAGAAgAAAAhABgP/uLHAAAA3AAA&#10;AA8AAAAAAAAAAAAAAAAABwIAAGRycy9kb3ducmV2LnhtbFBLBQYAAAAAAwADALcAAAD7AgAAAAA=&#10;" filled="f" stroked="f" strokeweight="0">
                <v:textbox style="mso-next-textbox:#Cuadro de texto 108" inset="0,0,0,0">
                  <w:txbxContent>
                    <w:p w14:paraId="5A3512B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09" o:spid="_x0000_s2992" type="#_x0000_t202" style="position:absolute;left:15429;top:24487;width:1741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" filled="f" stroked="f" strokeweight="0">
                <v:textbox style="mso-next-textbox:#Cuadro de texto 109" inset="0,0,0,0">
                  <w:txbxContent>
                    <w:p w14:paraId="599F585A" w14:textId="77777777" w:rsidR="00CB7E31" w:rsidRDefault="00000000">
                      <w:pPr>
                        <w:overflowPunct w:val="0"/>
                        <w:spacing w:after="0" w:line="240" w:lineRule="auto"/>
                      </w:pPr>
                      <w:r>
                        <w:rPr>
                          <w:rFonts w:asciiTheme="minorHAnsi" w:hAnsiTheme="minorHAnsi" w:cstheme="minorBidi"/>
                        </w:rPr>
                        <w:t>chained_assignment</w:t>
                      </w:r>
                    </w:p>
                  </w:txbxContent>
                </v:textbox>
              </v:shape>
              <v:shape id="Cuadro de texto 110" o:spid="_x0000_s2993" type="#_x0000_t202" style="position:absolute;left:29253;top:2448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" filled="f" stroked="f" strokeweight="0">
                <v:textbox style="mso-next-textbox:#Cuadro de texto 110" inset="0,0,0,0">
                  <w:txbxContent>
                    <w:p w14:paraId="090E927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1" o:spid="_x0000_s2994" type="#_x0000_t202" style="position:absolute;left:30708;top:2448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" filled="f" stroked="f" strokeweight="0">
                <v:textbox style="mso-next-textbox:#Cuadro de texto 111" inset="0,0,0,0">
                  <w:txbxContent>
                    <w:p w14:paraId="5A7BF9B2" w14:textId="77777777" w:rsidR="00CB7E31" w:rsidRDefault="00000000">
                      <w:pPr>
                        <w:overflowPunct w:val="0"/>
                        <w:spacing w:after="0" w:line="240" w:lineRule="auto"/>
                      </w:pPr>
                      <w:r>
                        <w:rPr>
                          <w:rFonts w:asciiTheme="minorHAnsi" w:hAnsiTheme="minorHAnsi" w:cstheme="minorBidi"/>
                          <w:b/>
                          <w:color w:val="007F00"/>
                        </w:rPr>
                        <w:t>None</w:t>
                      </w:r>
                    </w:p>
                  </w:txbxContent>
                </v:textbox>
              </v:shape>
              <v:shape id="Cuadro de texto 112" o:spid="_x0000_s2995" type="#_x0000_t202" style="position:absolute;left:3798;top:26208;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" filled="f" stroked="f" strokeweight="0">
                <v:textbox style="mso-next-textbox:#Cuadro de texto 112" inset="0,0,0,0">
                  <w:txbxContent>
                    <w:p w14:paraId="2FF2D0E1" w14:textId="77777777" w:rsidR="00CB7E31" w:rsidRDefault="00000000">
                      <w:pPr>
                        <w:overflowPunct w:val="0"/>
                        <w:spacing w:after="0" w:line="240" w:lineRule="auto"/>
                      </w:pPr>
                      <w:r>
                        <w:rPr>
                          <w:rFonts w:asciiTheme="minorHAnsi" w:hAnsiTheme="minorHAnsi" w:cstheme="minorBidi"/>
                        </w:rPr>
                        <w:t>sns</w:t>
                      </w:r>
                    </w:p>
                  </w:txbxContent>
                </v:textbox>
              </v:shape>
              <v:shape id="Cuadro de texto 113" o:spid="_x0000_s2996" type="#_x0000_t202" style="position:absolute;left:5976;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" filled="f" stroked="f" strokeweight="0">
                <v:textbox style="mso-next-textbox:#Cuadro de texto 113" inset="0,0,0,0">
                  <w:txbxContent>
                    <w:p w14:paraId="7E7B346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4" o:spid="_x0000_s2997" type="#_x0000_t202" style="position:absolute;left:6706;top:2620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" filled="f" stroked="f" strokeweight="0">
                <v:textbox style="mso-next-textbox:#Cuadro de texto 114" inset="0,0,0,0">
                  <w:txbxContent>
                    <w:p w14:paraId="5034F023" w14:textId="77777777" w:rsidR="00CB7E31" w:rsidRDefault="00000000">
                      <w:pPr>
                        <w:overflowPunct w:val="0"/>
                        <w:spacing w:after="0" w:line="240" w:lineRule="auto"/>
                      </w:pPr>
                      <w:r>
                        <w:rPr>
                          <w:rFonts w:asciiTheme="minorHAnsi" w:hAnsiTheme="minorHAnsi" w:cstheme="minorBidi"/>
                        </w:rPr>
                        <w:t>set(style</w:t>
                      </w:r>
                    </w:p>
                  </w:txbxContent>
                </v:textbox>
              </v:shape>
              <v:shape id="Cuadro de texto 115" o:spid="_x0000_s2998" type="#_x0000_t202" style="position:absolute;left:13251;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" filled="f" stroked="f" strokeweight="0">
                <v:textbox style="mso-next-textbox:#Cuadro de texto 115" inset="0,0,0,0">
                  <w:txbxContent>
                    <w:p w14:paraId="3FBA59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16" o:spid="_x0000_s2999" type="#_x0000_t202" style="position:absolute;left:13975;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" filled="f" stroked="f" strokeweight="0">
                <v:textbox style="mso-next-textbox:#Cuadro de texto 116" inset="0,0,0,0">
                  <w:txbxContent>
                    <w:p w14:paraId="7D50532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17" o:spid="_x0000_s3000" type="#_x0000_t202" style="position:absolute;left:14706;top:26208;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" filled="f" stroked="f" strokeweight="0">
                <v:textbox style="mso-next-textbox:#Cuadro de texto 117" inset="0,0,0,0">
                  <w:txbxContent>
                    <w:p w14:paraId="4F01BF84" w14:textId="77777777" w:rsidR="00CB7E31" w:rsidRDefault="00000000">
                      <w:pPr>
                        <w:overflowPunct w:val="0"/>
                        <w:spacing w:after="0" w:line="240" w:lineRule="auto"/>
                      </w:pPr>
                      <w:r>
                        <w:rPr>
                          <w:rFonts w:asciiTheme="minorHAnsi" w:hAnsiTheme="minorHAnsi" w:cstheme="minorBidi"/>
                          <w:color w:val="BA2121"/>
                        </w:rPr>
                        <w:t>darkgrid</w:t>
                      </w:r>
                    </w:p>
                  </w:txbxContent>
                </v:textbox>
              </v:shape>
              <v:shape id="Cuadro de texto 118" o:spid="_x0000_s3001" type="#_x0000_t202" style="position:absolute;left:20523;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" filled="f" stroked="f" strokeweight="0">
                <v:textbox style="mso-next-textbox:#Cuadro de texto 118" inset="0,0,0,0">
                  <w:txbxContent>
                    <w:p w14:paraId="23393B4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19" o:spid="_x0000_s3002" type="#_x0000_t202" style="position:absolute;left:21254;top:2620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" filled="f" stroked="f" strokeweight="0">
                <v:textbox style="mso-next-textbox:#Cuadro de texto 119" inset="0,0,0,0">
                  <w:txbxContent>
                    <w:p w14:paraId="02C77E3E"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59F54A52" w14:textId="76202DB9" w:rsidR="00CB7E31" w:rsidDel="009E4857" w:rsidRDefault="00000000">
      <w:pPr>
        <w:pStyle w:val="Ttulo3"/>
        <w:rPr>
          <w:del w:id="4463" w:author="Jose Eduardo VIU" w:date="2023-04-01T20:51:00Z"/>
        </w:rPr>
      </w:pPr>
      <w:del w:id="4464" w:author="Jose Eduardo VIU" w:date="2023-04-01T20:51:00Z">
        <w:r w:rsidDel="009E4857">
          <w:delText>Cargar Dataset Inicial</w:delText>
        </w:r>
      </w:del>
    </w:p>
    <w:p w14:paraId="323114B1" w14:textId="245712C0" w:rsidR="00CB7E31" w:rsidDel="009E4857" w:rsidRDefault="00000000">
      <w:pPr>
        <w:spacing w:after="155"/>
        <w:rPr>
          <w:del w:id="4465" w:author="Jose Eduardo VIU" w:date="2023-04-01T20:51:00Z"/>
        </w:rPr>
      </w:pPr>
      <w:del w:id="4466" w:author="Jose Eduardo VIU" w:date="2023-04-01T20:51:00Z">
        <w:r>
          <w:pict w14:anchorId="535F6A57">
            <v:group id="Group 30708" o:spid="_x0000_s2909" style="width:493.9pt;height:46.7pt;mso-position-horizontal-relative:char;mso-position-vertical-relative:line" coordsize="62726,5929">
              <v:shape id="Forma libre: forma 121" o:spid="_x0000_s2910" style="position:absolute;left:3290;width:59436;height:5929;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" path="m70,-1r16370,c16479,-1,16510,30,16510,69r,1507c16510,1615,16479,1646,16440,1646l70,1646c31,1646,,1615,,1576l,69c,30,31,-1,70,-1xe" fillcolor="#cfcfcf" stroked="f" strokeweight="0">
                <v:path arrowok="t"/>
              </v:shape>
              <v:shape id="Forma libre: forma 122" o:spid="_x0000_s2911" style="position:absolute;left:3416;top:126;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" path="m35,-1r16370,c16424,-1,16440,15,16440,34r,1507c16440,1560,16424,1576,16405,1576l35,1576c16,1576,,1560,,1541l,34c,15,16,-1,35,-1xe" fillcolor="#f7f7f7" stroked="f" strokeweight="0">
                <v:path arrowok="t"/>
              </v:shape>
              <v:shape id="Cuadro de texto 123" o:spid="_x0000_s2912"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" filled="f" stroked="f" strokeweight="0">
                <v:textbox style="mso-next-textbox:#Cuadro de texto 123" inset="0,0,0,0">
                  <w:txbxContent>
                    <w:p w14:paraId="2E0729F1"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24" o:spid="_x0000_s2913" type="#_x0000_t202" style="position:absolute;left:3798;top:38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" filled="f" stroked="f" strokeweight="0">
                <v:textbox style="mso-next-textbox:#Cuadro de texto 124" inset="0,0,0,0">
                  <w:txbxContent>
                    <w:p w14:paraId="45373135"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125" o:spid="_x0000_s2914" type="#_x0000_t202" style="position:absolute;left:7430;top:38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" filled="f" stroked="f" strokeweight="0">
                <v:textbox style="mso-next-textbox:#Cuadro de texto 125" inset="0,0,0,0">
                  <w:txbxContent>
                    <w:p w14:paraId="2C70F758" w14:textId="77777777" w:rsidR="00CB7E31" w:rsidRDefault="00000000">
                      <w:pPr>
                        <w:overflowPunct w:val="0"/>
                        <w:spacing w:after="0" w:line="240" w:lineRule="auto"/>
                      </w:pPr>
                      <w:r>
                        <w:rPr>
                          <w:rFonts w:asciiTheme="minorHAnsi" w:hAnsiTheme="minorHAnsi" w:cstheme="minorBidi"/>
                          <w:b/>
                          <w:color w:val="0000FF"/>
                        </w:rPr>
                        <w:t>google</w:t>
                      </w:r>
                    </w:p>
                  </w:txbxContent>
                </v:textbox>
              </v:shape>
              <v:shape id="Cuadro de texto 126" o:spid="_x0000_s2915" type="#_x0000_t202" style="position:absolute;left:11797;top:38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" filled="f" stroked="f" strokeweight="0">
                <v:textbox style="mso-next-textbox:#Cuadro de texto 126" inset="0,0,0,0">
                  <w:txbxContent>
                    <w:p w14:paraId="61833338"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127" o:spid="_x0000_s2916" type="#_x0000_t202" style="position:absolute;left:12520;top:381;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" filled="f" stroked="f" strokeweight="0">
                <v:textbox style="mso-next-textbox:#Cuadro de texto 127" inset="0,0,0,0">
                  <w:txbxContent>
                    <w:p w14:paraId="158F0C62" w14:textId="77777777" w:rsidR="00CB7E31" w:rsidRDefault="00000000">
                      <w:pPr>
                        <w:overflowPunct w:val="0"/>
                        <w:spacing w:after="0" w:line="240" w:lineRule="auto"/>
                      </w:pPr>
                      <w:r>
                        <w:rPr>
                          <w:rFonts w:asciiTheme="minorHAnsi" w:hAnsiTheme="minorHAnsi" w:cstheme="minorBidi"/>
                          <w:b/>
                          <w:color w:val="0000FF"/>
                        </w:rPr>
                        <w:t>colab</w:t>
                      </w:r>
                    </w:p>
                  </w:txbxContent>
                </v:textbox>
              </v:shape>
              <v:shape id="Cuadro de texto 128" o:spid="_x0000_s2917" type="#_x0000_t202" style="position:absolute;left:16884;top:38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" filled="f" stroked="f" strokeweight="0">
                <v:textbox style="mso-next-textbox:#Cuadro de texto 128" inset="0,0,0,0">
                  <w:txbxContent>
                    <w:p w14:paraId="0373AD5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129" o:spid="_x0000_s2918" type="#_x0000_t202" style="position:absolute;left:2197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" filled="f" stroked="f" strokeweight="0">
                <v:textbox style="mso-next-textbox:#Cuadro de texto 129" inset="0,0,0,0">
                  <w:txbxContent>
                    <w:p w14:paraId="712AF198" w14:textId="77777777" w:rsidR="00CB7E31" w:rsidRDefault="00000000">
                      <w:pPr>
                        <w:overflowPunct w:val="0"/>
                        <w:spacing w:after="0" w:line="240" w:lineRule="auto"/>
                      </w:pPr>
                      <w:r>
                        <w:rPr>
                          <w:rFonts w:asciiTheme="minorHAnsi" w:hAnsiTheme="minorHAnsi" w:cstheme="minorBidi"/>
                        </w:rPr>
                        <w:t>files</w:t>
                      </w:r>
                    </w:p>
                  </w:txbxContent>
                </v:textbox>
              </v:shape>
              <v:shape id="Cuadro de texto 130" o:spid="_x0000_s2919" type="#_x0000_t202" style="position:absolute;left:3798;top:2109;width:3966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" filled="f" stroked="f" strokeweight="0">
                <v:textbox style="mso-next-textbox:#Cuadro de texto 130" inset="0,0,0,0">
                  <w:txbxContent>
                    <w:p w14:paraId="202744AD"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Carga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del</w:t>
                      </w:r>
                      <w:r>
                        <w:rPr>
                          <w:rFonts w:asciiTheme="minorHAnsi" w:hAnsiTheme="minorHAnsi" w:cstheme="minorBidi"/>
                          <w:color w:val="3D7A7A"/>
                          <w:spacing w:val="-16"/>
                        </w:rPr>
                        <w:t xml:space="preserve"> </w:t>
                      </w:r>
                      <w:r>
                        <w:rPr>
                          <w:rFonts w:asciiTheme="minorHAnsi" w:hAnsiTheme="minorHAnsi" w:cstheme="minorBidi"/>
                          <w:color w:val="3D7A7A"/>
                        </w:rPr>
                        <w:t>dataset</w:t>
                      </w:r>
                      <w:r>
                        <w:rPr>
                          <w:rFonts w:asciiTheme="minorHAnsi" w:hAnsiTheme="minorHAnsi" w:cstheme="minorBidi"/>
                          <w:color w:val="3D7A7A"/>
                          <w:spacing w:val="-16"/>
                        </w:rPr>
                        <w:t xml:space="preserve"> </w:t>
                      </w:r>
                      <w:r>
                        <w:rPr>
                          <w:rFonts w:asciiTheme="minorHAnsi" w:hAnsiTheme="minorHAnsi" w:cstheme="minorBidi"/>
                          <w:color w:val="3D7A7A"/>
                        </w:rPr>
                        <w:t>gmd.csv</w:t>
                      </w:r>
                    </w:p>
                  </w:txbxContent>
                </v:textbox>
              </v:shape>
              <v:shape id="Cuadro de texto 131" o:spid="_x0000_s2920" type="#_x0000_t202" style="position:absolute;left:3798;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" filled="f" stroked="f" strokeweight="0">
                <v:textbox style="mso-next-textbox:#Cuadro de texto 131" inset="0,0,0,0">
                  <w:txbxContent>
                    <w:p w14:paraId="30C66DD4" w14:textId="77777777" w:rsidR="00CB7E31" w:rsidRDefault="00000000">
                      <w:pPr>
                        <w:overflowPunct w:val="0"/>
                        <w:spacing w:after="0" w:line="240" w:lineRule="auto"/>
                      </w:pPr>
                      <w:r>
                        <w:rPr>
                          <w:rFonts w:asciiTheme="minorHAnsi" w:hAnsiTheme="minorHAnsi" w:cstheme="minorBidi"/>
                        </w:rPr>
                        <w:t>uploaded</w:t>
                      </w:r>
                    </w:p>
                  </w:txbxContent>
                </v:textbox>
              </v:shape>
              <v:shape id="Cuadro de texto 132" o:spid="_x0000_s2921" type="#_x0000_t202" style="position:absolute;left:1034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" filled="f" stroked="f" strokeweight="0">
                <v:textbox style="mso-next-textbox:#Cuadro de texto 132" inset="0,0,0,0">
                  <w:txbxContent>
                    <w:p w14:paraId="3416610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33" o:spid="_x0000_s2922" type="#_x0000_t202" style="position:absolute;left:11797;top:3830;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" filled="f" stroked="f" strokeweight="0">
                <v:textbox style="mso-next-textbox:#Cuadro de texto 133" inset="0,0,0,0">
                  <w:txbxContent>
                    <w:p w14:paraId="3D522455" w14:textId="77777777" w:rsidR="00CB7E31" w:rsidRDefault="00000000">
                      <w:pPr>
                        <w:overflowPunct w:val="0"/>
                        <w:spacing w:after="0" w:line="240" w:lineRule="auto"/>
                      </w:pPr>
                      <w:r>
                        <w:rPr>
                          <w:rFonts w:asciiTheme="minorHAnsi" w:hAnsiTheme="minorHAnsi" w:cstheme="minorBidi"/>
                        </w:rPr>
                        <w:t>files</w:t>
                      </w:r>
                    </w:p>
                  </w:txbxContent>
                </v:textbox>
              </v:shape>
              <v:shape id="Cuadro de texto 134" o:spid="_x0000_s2923" type="#_x0000_t202" style="position:absolute;left:1542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" filled="f" stroked="f" strokeweight="0">
                <v:textbox style="mso-next-textbox:#Cuadro de texto 134" inset="0,0,0,0">
                  <w:txbxContent>
                    <w:p w14:paraId="67AA30E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35" o:spid="_x0000_s2924" type="#_x0000_t202" style="position:absolute;left:16160;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" filled="f" stroked="f" strokeweight="0">
                <v:textbox style="mso-next-textbox:#Cuadro de texto 135" inset="0,0,0,0">
                  <w:txbxContent>
                    <w:p w14:paraId="7868A30E" w14:textId="77777777" w:rsidR="00CB7E31" w:rsidRDefault="00000000">
                      <w:pPr>
                        <w:overflowPunct w:val="0"/>
                        <w:spacing w:after="0" w:line="240" w:lineRule="auto"/>
                      </w:pPr>
                      <w:r>
                        <w:rPr>
                          <w:rFonts w:asciiTheme="minorHAnsi" w:hAnsiTheme="minorHAnsi" w:cstheme="minorBidi"/>
                        </w:rPr>
                        <w:t>upload()</w:t>
                      </w:r>
                    </w:p>
                  </w:txbxContent>
                </v:textbox>
              </v:shape>
              <w10:anchorlock/>
            </v:group>
          </w:pict>
        </w:r>
      </w:del>
    </w:p>
    <w:p w14:paraId="1FF3892B" w14:textId="629DB8E4" w:rsidR="00CB7E31" w:rsidDel="009E4857" w:rsidRDefault="00000000">
      <w:pPr>
        <w:spacing w:after="128" w:line="271" w:lineRule="auto"/>
        <w:ind w:left="528" w:right="117" w:hanging="10"/>
        <w:rPr>
          <w:del w:id="4467" w:author="Jose Eduardo VIU" w:date="2023-04-01T20:51:00Z"/>
        </w:rPr>
      </w:pPr>
      <w:del w:id="4468" w:author="Jose Eduardo VIU" w:date="2023-04-01T20:51:00Z">
        <w:r w:rsidDel="009E4857">
          <w:rPr>
            <w:rFonts w:ascii="Courier New" w:eastAsia="Courier New" w:hAnsi="Courier New" w:cs="Courier New"/>
          </w:rPr>
          <w:delText>&lt;IPython.core.display.HTML object&gt;</w:delText>
        </w:r>
      </w:del>
    </w:p>
    <w:p w14:paraId="5CE1F94E" w14:textId="208B2F3D" w:rsidR="00CB7E31" w:rsidDel="009E4857" w:rsidRDefault="00000000">
      <w:pPr>
        <w:spacing w:after="3" w:line="271" w:lineRule="auto"/>
        <w:ind w:left="528" w:right="117" w:hanging="10"/>
        <w:rPr>
          <w:del w:id="4469" w:author="Jose Eduardo VIU" w:date="2023-04-01T20:51:00Z"/>
        </w:rPr>
      </w:pPr>
      <w:del w:id="4470" w:author="Jose Eduardo VIU" w:date="2023-04-01T20:51:00Z">
        <w:r w:rsidDel="009E4857">
          <w:rPr>
            <w:rFonts w:ascii="Courier New" w:eastAsia="Courier New" w:hAnsi="Courier New" w:cs="Courier New"/>
          </w:rPr>
          <w:delText>Saving gmd.csv to gmd.csv</w:delText>
        </w:r>
      </w:del>
    </w:p>
    <w:p w14:paraId="64261880" w14:textId="27265D1F" w:rsidR="00CB7E31" w:rsidDel="009E4857" w:rsidRDefault="00000000">
      <w:pPr>
        <w:spacing w:after="149"/>
        <w:rPr>
          <w:del w:id="4471" w:author="Jose Eduardo VIU" w:date="2023-04-01T20:51:00Z"/>
        </w:rPr>
      </w:pPr>
      <w:del w:id="4472" w:author="Jose Eduardo VIU" w:date="2023-04-01T20:51:00Z">
        <w:r>
          <w:pict w14:anchorId="25824A08">
            <v:group id="Group 32104" o:spid="_x0000_s2890" style="width:493.9pt;height:33.15pt;mso-position-horizontal-relative:char;mso-position-vertical-relative:line" coordsize="62726,4208">
              <v:shape id="Forma libre: forma 137" o:spid="_x0000_s2891"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" path="m70,l16440,v39,,70,31,70,70l16510,1099v,39,-31,70,-70,70l70,1169c31,1169,,1138,,1099l,70c,31,31,,70,xe" fillcolor="#cfcfcf" stroked="f" strokeweight="0">
                <v:path arrowok="t"/>
              </v:shape>
              <v:shape id="Forma libre: forma 138" o:spid="_x0000_s2892"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" path="m35,l16405,v19,,35,16,35,35l16440,1064v,19,-16,35,-35,35l35,1099c16,1099,,1083,,1064l,35c,16,16,,35,xe" fillcolor="#f7f7f7" stroked="f" strokeweight="0">
                <v:path arrowok="t"/>
              </v:shape>
              <v:shape id="Cuadro de texto 139" o:spid="_x0000_s2893"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" filled="f" stroked="f" strokeweight="0">
                <v:textbox style="mso-next-textbox:#Cuadro de texto 139" inset="0,0,0,0">
                  <w:txbxContent>
                    <w:p w14:paraId="10C6C6E1"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40" o:spid="_x0000_s2894" type="#_x0000_t202" style="position:absolute;left:3798;top:388;width:3579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" filled="f" stroked="f" strokeweight="0">
                <v:textbox style="mso-next-textbox:#Cuadro de texto 140" inset="0,0,0,0">
                  <w:txbxContent>
                    <w:p w14:paraId="035B987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Lee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csv</w:t>
                      </w:r>
                      <w:r>
                        <w:rPr>
                          <w:rFonts w:asciiTheme="minorHAnsi" w:hAnsiTheme="minorHAnsi" w:cstheme="minorBidi"/>
                          <w:color w:val="3D7A7A"/>
                          <w:spacing w:val="-16"/>
                        </w:rPr>
                        <w:t xml:space="preserve"> </w:t>
                      </w:r>
                      <w:r>
                        <w:rPr>
                          <w:rFonts w:asciiTheme="minorHAnsi" w:hAnsiTheme="minorHAnsi" w:cstheme="minorBidi"/>
                          <w:color w:val="3D7A7A"/>
                        </w:rPr>
                        <w:t>con</w:t>
                      </w:r>
                      <w:r>
                        <w:rPr>
                          <w:rFonts w:asciiTheme="minorHAnsi" w:hAnsiTheme="minorHAnsi" w:cstheme="minorBidi"/>
                          <w:color w:val="3D7A7A"/>
                          <w:spacing w:val="-16"/>
                        </w:rPr>
                        <w:t xml:space="preserve"> </w:t>
                      </w:r>
                      <w:r>
                        <w:rPr>
                          <w:rFonts w:asciiTheme="minorHAnsi" w:hAnsiTheme="minorHAnsi" w:cstheme="minorBidi"/>
                          <w:color w:val="3D7A7A"/>
                        </w:rPr>
                        <w:t>los</w:t>
                      </w:r>
                      <w:r>
                        <w:rPr>
                          <w:rFonts w:asciiTheme="minorHAnsi" w:hAnsiTheme="minorHAnsi" w:cstheme="minorBidi"/>
                          <w:color w:val="3D7A7A"/>
                          <w:spacing w:val="-16"/>
                        </w:rPr>
                        <w:t xml:space="preserve"> </w:t>
                      </w:r>
                      <w:r>
                        <w:rPr>
                          <w:rFonts w:asciiTheme="minorHAnsi" w:hAnsiTheme="minorHAnsi" w:cstheme="minorBidi"/>
                          <w:color w:val="3D7A7A"/>
                        </w:rPr>
                        <w:t>datos</w:t>
                      </w:r>
                    </w:p>
                  </w:txbxContent>
                </v:textbox>
              </v:shape>
              <v:shape id="Cuadro de texto 141" o:spid="_x0000_s2895" type="#_x0000_t202" style="position:absolute;left:3798;top:2109;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" filled="f" stroked="f" strokeweight="0">
                <v:textbox style="mso-next-textbox:#Cuadro de texto 141" inset="0,0,0,0">
                  <w:txbxContent>
                    <w:p w14:paraId="078302A8" w14:textId="77777777" w:rsidR="00CB7E31" w:rsidRDefault="00000000">
                      <w:pPr>
                        <w:overflowPunct w:val="0"/>
                        <w:spacing w:after="0" w:line="240" w:lineRule="auto"/>
                      </w:pPr>
                      <w:r>
                        <w:rPr>
                          <w:rFonts w:asciiTheme="minorHAnsi" w:hAnsiTheme="minorHAnsi" w:cstheme="minorBidi"/>
                        </w:rPr>
                        <w:t>df</w:t>
                      </w:r>
                    </w:p>
                  </w:txbxContent>
                </v:textbox>
              </v:shape>
              <v:shape id="Cuadro de texto 142" o:spid="_x0000_s2896"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" filled="f" stroked="f" strokeweight="0">
                <v:textbox style="mso-next-textbox:#Cuadro de texto 142" inset="0,0,0,0">
                  <w:txbxContent>
                    <w:p w14:paraId="31A1D41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43" o:spid="_x0000_s2897" type="#_x0000_t202" style="position:absolute;left:7430;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" filled="f" stroked="f" strokeweight="0">
                <v:textbox style="mso-next-textbox:#Cuadro de texto 143" inset="0,0,0,0">
                  <w:txbxContent>
                    <w:p w14:paraId="13556EE3" w14:textId="77777777" w:rsidR="00CB7E31" w:rsidRDefault="00000000">
                      <w:pPr>
                        <w:overflowPunct w:val="0"/>
                        <w:spacing w:after="0" w:line="240" w:lineRule="auto"/>
                      </w:pPr>
                      <w:r>
                        <w:rPr>
                          <w:rFonts w:asciiTheme="minorHAnsi" w:hAnsiTheme="minorHAnsi" w:cstheme="minorBidi"/>
                        </w:rPr>
                        <w:t>pd</w:t>
                      </w:r>
                    </w:p>
                  </w:txbxContent>
                </v:textbox>
              </v:shape>
              <v:shape id="Cuadro de texto 144" o:spid="_x0000_s2898" type="#_x0000_t202" style="position:absolute;left:8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" filled="f" stroked="f" strokeweight="0">
                <v:textbox style="mso-next-textbox:#Cuadro de texto 144" inset="0,0,0,0">
                  <w:txbxContent>
                    <w:p w14:paraId="40909AB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45" o:spid="_x0000_s2899" type="#_x0000_t202" style="position:absolute;left:9615;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" filled="f" stroked="f" strokeweight="0">
                <v:textbox style="mso-next-textbox:#Cuadro de texto 145" inset="0,0,0,0">
                  <w:txbxContent>
                    <w:p w14:paraId="365D30AF" w14:textId="77777777" w:rsidR="00CB7E31" w:rsidRDefault="00000000">
                      <w:pPr>
                        <w:overflowPunct w:val="0"/>
                        <w:spacing w:after="0" w:line="240" w:lineRule="auto"/>
                      </w:pPr>
                      <w:r>
                        <w:rPr>
                          <w:rFonts w:asciiTheme="minorHAnsi" w:hAnsiTheme="minorHAnsi" w:cstheme="minorBidi"/>
                        </w:rPr>
                        <w:t>read_csv(</w:t>
                      </w:r>
                    </w:p>
                  </w:txbxContent>
                </v:textbox>
              </v:shape>
              <v:shape id="Cuadro de texto 146" o:spid="_x0000_s2900" type="#_x0000_t202" style="position:absolute;left:1616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" filled="f" stroked="f" strokeweight="0">
                <v:textbox style="mso-next-textbox:#Cuadro de texto 146" inset="0,0,0,0">
                  <w:txbxContent>
                    <w:p w14:paraId="0CD2F83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47" o:spid="_x0000_s2901" type="#_x0000_t202" style="position:absolute;left:16884;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" filled="f" stroked="f" strokeweight="0">
                <v:textbox style="mso-next-textbox:#Cuadro de texto 147" inset="0,0,0,0">
                  <w:txbxContent>
                    <w:p w14:paraId="4220961C" w14:textId="77777777" w:rsidR="00CB7E31" w:rsidRDefault="00000000">
                      <w:pPr>
                        <w:overflowPunct w:val="0"/>
                        <w:spacing w:after="0" w:line="240" w:lineRule="auto"/>
                      </w:pPr>
                      <w:r>
                        <w:rPr>
                          <w:rFonts w:asciiTheme="minorHAnsi" w:hAnsiTheme="minorHAnsi" w:cstheme="minorBidi"/>
                          <w:color w:val="BA2121"/>
                        </w:rPr>
                        <w:t>gmd.csv</w:t>
                      </w:r>
                    </w:p>
                  </w:txbxContent>
                </v:textbox>
              </v:shape>
              <v:shape id="Cuadro de texto 148" o:spid="_x0000_s2902" type="#_x0000_t202" style="position:absolute;left:2197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" filled="f" stroked="f" strokeweight="0">
                <v:textbox style="mso-next-textbox:#Cuadro de texto 148" inset="0,0,0,0">
                  <w:txbxContent>
                    <w:p w14:paraId="59ED82B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49" o:spid="_x0000_s2903" type="#_x0000_t202" style="position:absolute;left:22708;top:210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" filled="f" stroked="f" strokeweight="0">
                <v:textbox style="mso-next-textbox:#Cuadro de texto 149" inset="0,0,0,0">
                  <w:txbxContent>
                    <w:p w14:paraId="49F4599A"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sep</w:t>
                      </w:r>
                    </w:p>
                  </w:txbxContent>
                </v:textbox>
              </v:shape>
              <v:shape id="Cuadro de texto 150" o:spid="_x0000_s2904"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" filled="f" stroked="f" strokeweight="0">
                <v:textbox style="mso-next-textbox:#Cuadro de texto 150" inset="0,0,0,0">
                  <w:txbxContent>
                    <w:p w14:paraId="2B5F1A6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51" o:spid="_x0000_s2905" type="#_x0000_t202" style="position:absolute;left:2706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" filled="f" stroked="f" strokeweight="0">
                <v:textbox style="mso-next-textbox:#Cuadro de texto 151" inset="0,0,0,0">
                  <w:txbxContent>
                    <w:p w14:paraId="482C0B1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2" o:spid="_x0000_s2906" type="#_x0000_t202" style="position:absolute;left:2779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" filled="f" stroked="f" strokeweight="0">
                <v:textbox style="mso-next-textbox:#Cuadro de texto 152" inset="0,0,0,0">
                  <w:txbxContent>
                    <w:p w14:paraId="2864130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3" o:spid="_x0000_s2907" type="#_x0000_t202" style="position:absolute;left:2852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" filled="f" stroked="f" strokeweight="0">
                <v:textbox style="mso-next-textbox:#Cuadro de texto 153" inset="0,0,0,0">
                  <w:txbxContent>
                    <w:p w14:paraId="56D76B9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154" o:spid="_x0000_s2908" type="#_x0000_t202" style="position:absolute;left:2925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" filled="f" stroked="f" strokeweight="0">
                <v:textbox style="mso-next-textbox:#Cuadro de texto 154" inset="0,0,0,0">
                  <w:txbxContent>
                    <w:p w14:paraId="67EA7288"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2486C74F" w14:textId="78172CC4" w:rsidR="00CB7E31" w:rsidDel="009E4857" w:rsidRDefault="00000000">
      <w:pPr>
        <w:spacing w:after="3"/>
        <w:ind w:left="10" w:right="-15" w:hanging="10"/>
        <w:jc w:val="right"/>
        <w:rPr>
          <w:del w:id="4473" w:author="Jose Eduardo VIU" w:date="2023-04-01T20:51:00Z"/>
        </w:rPr>
      </w:pPr>
      <w:del w:id="4474" w:author="Jose Eduardo VIU" w:date="2023-04-01T20:51:00Z">
        <w:r w:rsidDel="009E4857">
          <w:rPr>
            <w:rFonts w:ascii="Times New Roman" w:eastAsia="Times New Roman" w:hAnsi="Times New Roman" w:cs="Times New Roman"/>
          </w:rPr>
          <w:delText>Comprobamos la cantidad de filas y columnas del dataset y los tipos iniciales que infiere en la carga.</w:delText>
        </w:r>
      </w:del>
    </w:p>
    <w:p w14:paraId="6198EF40" w14:textId="2B00AC6C" w:rsidR="00CB7E31" w:rsidDel="009E4857" w:rsidRDefault="00000000">
      <w:pPr>
        <w:spacing w:after="155"/>
        <w:rPr>
          <w:del w:id="4475" w:author="Jose Eduardo VIU" w:date="2023-04-01T20:51:00Z"/>
        </w:rPr>
      </w:pPr>
      <w:del w:id="4476" w:author="Jose Eduardo VIU" w:date="2023-04-01T20:51:00Z">
        <w:r>
          <w:pict w14:anchorId="449003B9">
            <v:group id="Group 32106" o:spid="_x0000_s2876" style="width:493.9pt;height:33.15pt;mso-position-horizontal-relative:char;mso-position-vertical-relative:line" coordsize="62726,4208">
              <v:shape id="Forma libre: forma 156" o:spid="_x0000_s2877"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" path="m70,-1r16370,c16479,-1,16510,30,16510,69r,1029c16510,1137,16479,1168,16440,1168l70,1168c31,1168,,1137,,1098l,69c,30,31,-1,70,-1xe" fillcolor="#cfcfcf" stroked="f" strokeweight="0">
                <v:path arrowok="t"/>
              </v:shape>
              <v:shape id="Forma libre: forma 157" o:spid="_x0000_s2878"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" path="m35,-1r16370,c16424,-1,16440,15,16440,34r,1029c16440,1082,16424,1098,16405,1098l35,1098c16,1098,,1082,,1063l,34c,15,16,-1,35,-1xe" fillcolor="#f7f7f7" stroked="f" strokeweight="0">
                <v:path arrowok="t"/>
              </v:shape>
              <v:shape id="Cuadro de texto 158" o:spid="_x0000_s287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" filled="f" stroked="f" strokeweight="0">
                <v:textbox style="mso-next-textbox:#Cuadro de texto 158" inset="0,0,0,0">
                  <w:txbxContent>
                    <w:p w14:paraId="2591B53A"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59" o:spid="_x0000_s2880"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" filled="f" stroked="f" strokeweight="0">
                <v:textbox style="mso-next-textbox:#Cuadro de texto 159" inset="0,0,0,0">
                  <w:txbxContent>
                    <w:p w14:paraId="3CFDAF91"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160" o:spid="_x0000_s2881"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" filled="f" stroked="f" strokeweight="0">
                <v:textbox style="mso-next-textbox:#Cuadro de texto 160" inset="0,0,0,0">
                  <w:txbxContent>
                    <w:p w14:paraId="53832D3B" w14:textId="77777777" w:rsidR="00CB7E31" w:rsidRDefault="00000000">
                      <w:pPr>
                        <w:overflowPunct w:val="0"/>
                        <w:spacing w:after="0" w:line="240" w:lineRule="auto"/>
                      </w:pPr>
                      <w:r>
                        <w:rPr>
                          <w:rFonts w:asciiTheme="minorHAnsi" w:hAnsiTheme="minorHAnsi" w:cstheme="minorBidi"/>
                        </w:rPr>
                        <w:t>(</w:t>
                      </w:r>
                    </w:p>
                  </w:txbxContent>
                </v:textbox>
              </v:shape>
              <v:shape id="Cuadro de texto 161" o:spid="_x0000_s2882" type="#_x0000_t202" style="position:absolute;left:8161;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" filled="f" stroked="f" strokeweight="0">
                <v:textbox style="mso-next-textbox:#Cuadro de texto 161" inset="0,0,0,0">
                  <w:txbxContent>
                    <w:p w14:paraId="2B97C183" w14:textId="77777777" w:rsidR="00CB7E31" w:rsidRDefault="00000000">
                      <w:pPr>
                        <w:overflowPunct w:val="0"/>
                        <w:spacing w:after="0" w:line="240" w:lineRule="auto"/>
                      </w:pPr>
                      <w:r>
                        <w:rPr>
                          <w:rFonts w:asciiTheme="minorHAnsi" w:hAnsiTheme="minorHAnsi" w:cstheme="minorBidi"/>
                        </w:rPr>
                        <w:t>df</w:t>
                      </w:r>
                    </w:p>
                  </w:txbxContent>
                </v:textbox>
              </v:shape>
              <v:shape id="Cuadro de texto 162" o:spid="_x0000_s2883" type="#_x0000_t202" style="position:absolute;left:961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" filled="f" stroked="f" strokeweight="0">
                <v:textbox style="mso-next-textbox:#Cuadro de texto 162" inset="0,0,0,0">
                  <w:txbxContent>
                    <w:p w14:paraId="07B0699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63" o:spid="_x0000_s2884" type="#_x0000_t202" style="position:absolute;left:10342;top:388;width:58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" filled="f" stroked="f" strokeweight="0">
                <v:textbox style="mso-next-textbox:#Cuadro de texto 163" inset="0,0,0,0">
                  <w:txbxContent>
                    <w:p w14:paraId="52940D61" w14:textId="77777777" w:rsidR="00CB7E31" w:rsidRDefault="00000000">
                      <w:pPr>
                        <w:overflowPunct w:val="0"/>
                        <w:spacing w:after="0" w:line="240" w:lineRule="auto"/>
                      </w:pPr>
                      <w:r>
                        <w:rPr>
                          <w:rFonts w:asciiTheme="minorHAnsi" w:hAnsiTheme="minorHAnsi" w:cstheme="minorBidi"/>
                        </w:rPr>
                        <w:t>shape)</w:t>
                      </w:r>
                    </w:p>
                  </w:txbxContent>
                </v:textbox>
              </v:shape>
              <v:shape id="Cuadro de texto 164" o:spid="_x0000_s2885" type="#_x0000_t202" style="position:absolute;left:3798;top:2109;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" filled="f" stroked="f" strokeweight="0">
                <v:textbox style="mso-next-textbox:#Cuadro de texto 164" inset="0,0,0,0">
                  <w:txbxContent>
                    <w:p w14:paraId="5C6C32D9"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165" o:spid="_x0000_s2886" type="#_x0000_t202" style="position:absolute;left:743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" filled="f" stroked="f" strokeweight="0">
                <v:textbox style="mso-next-textbox:#Cuadro de texto 165" inset="0,0,0,0">
                  <w:txbxContent>
                    <w:p w14:paraId="79F3D7CE" w14:textId="77777777" w:rsidR="00CB7E31" w:rsidRDefault="00000000">
                      <w:pPr>
                        <w:overflowPunct w:val="0"/>
                        <w:spacing w:after="0" w:line="240" w:lineRule="auto"/>
                      </w:pPr>
                      <w:r>
                        <w:rPr>
                          <w:rFonts w:asciiTheme="minorHAnsi" w:hAnsiTheme="minorHAnsi" w:cstheme="minorBidi"/>
                        </w:rPr>
                        <w:t>(</w:t>
                      </w:r>
                    </w:p>
                  </w:txbxContent>
                </v:textbox>
              </v:shape>
              <v:shape id="Cuadro de texto 166" o:spid="_x0000_s2887" type="#_x0000_t202" style="position:absolute;left:816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" filled="f" stroked="f" strokeweight="0">
                <v:textbox style="mso-next-textbox:#Cuadro de texto 166" inset="0,0,0,0">
                  <w:txbxContent>
                    <w:p w14:paraId="293F064D" w14:textId="77777777" w:rsidR="00CB7E31" w:rsidRDefault="00000000">
                      <w:pPr>
                        <w:overflowPunct w:val="0"/>
                        <w:spacing w:after="0" w:line="240" w:lineRule="auto"/>
                      </w:pPr>
                      <w:r>
                        <w:rPr>
                          <w:rFonts w:asciiTheme="minorHAnsi" w:hAnsiTheme="minorHAnsi" w:cstheme="minorBidi"/>
                        </w:rPr>
                        <w:t>df</w:t>
                      </w:r>
                    </w:p>
                  </w:txbxContent>
                </v:textbox>
              </v:shape>
              <v:shape id="Cuadro de texto 167" o:spid="_x0000_s2888"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" filled="f" stroked="f" strokeweight="0">
                <v:textbox style="mso-next-textbox:#Cuadro de texto 167" inset="0,0,0,0">
                  <w:txbxContent>
                    <w:p w14:paraId="70E3C0F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68" o:spid="_x0000_s2889" type="#_x0000_t202" style="position:absolute;left:10342;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" filled="f" stroked="f" strokeweight="0">
                <v:textbox style="mso-next-textbox:#Cuadro de texto 168" inset="0,0,0,0">
                  <w:txbxContent>
                    <w:p w14:paraId="44D9EED7" w14:textId="77777777" w:rsidR="00CB7E31" w:rsidRDefault="00000000">
                      <w:pPr>
                        <w:overflowPunct w:val="0"/>
                        <w:spacing w:after="0" w:line="240" w:lineRule="auto"/>
                      </w:pPr>
                      <w:r>
                        <w:rPr>
                          <w:rFonts w:asciiTheme="minorHAnsi" w:hAnsiTheme="minorHAnsi" w:cstheme="minorBidi"/>
                        </w:rPr>
                        <w:t>dtypes)</w:t>
                      </w:r>
                    </w:p>
                  </w:txbxContent>
                </v:textbox>
              </v:shape>
              <w10:anchorlock/>
            </v:group>
          </w:pict>
        </w:r>
      </w:del>
    </w:p>
    <w:tbl>
      <w:tblPr>
        <w:tblStyle w:val="TableGrid"/>
        <w:tblW w:w="2864" w:type="dxa"/>
        <w:tblInd w:w="518" w:type="dxa"/>
        <w:tblLayout w:type="fixed"/>
        <w:tblLook w:val="04A0" w:firstRow="1" w:lastRow="0" w:firstColumn="1" w:lastColumn="0" w:noHBand="0" w:noVBand="1"/>
      </w:tblPr>
      <w:tblGrid>
        <w:gridCol w:w="1939"/>
        <w:gridCol w:w="925"/>
      </w:tblGrid>
      <w:tr w:rsidR="00CB7E31" w:rsidDel="009E4857" w14:paraId="7088940A" w14:textId="7332377E">
        <w:trPr>
          <w:trHeight w:val="245"/>
          <w:del w:id="4477" w:author="Jose Eduardo VIU" w:date="2023-04-01T20:51:00Z"/>
        </w:trPr>
        <w:tc>
          <w:tcPr>
            <w:tcW w:w="1938" w:type="dxa"/>
          </w:tcPr>
          <w:p w14:paraId="431F4404" w14:textId="5A275F11" w:rsidR="00CB7E31" w:rsidDel="009E4857" w:rsidRDefault="00000000">
            <w:pPr>
              <w:suppressAutoHyphens w:val="0"/>
              <w:spacing w:after="0"/>
              <w:rPr>
                <w:del w:id="4478" w:author="Jose Eduardo VIU" w:date="2023-04-01T20:51:00Z"/>
              </w:rPr>
            </w:pPr>
            <w:del w:id="4479" w:author="Jose Eduardo VIU" w:date="2023-04-01T20:51:00Z">
              <w:r w:rsidDel="009E4857">
                <w:rPr>
                  <w:rFonts w:ascii="Courier New" w:eastAsia="Courier New" w:hAnsi="Courier New" w:cs="Courier New"/>
                </w:rPr>
                <w:delText>(5332, 27)</w:delText>
              </w:r>
            </w:del>
          </w:p>
        </w:tc>
        <w:tc>
          <w:tcPr>
            <w:tcW w:w="925" w:type="dxa"/>
          </w:tcPr>
          <w:p w14:paraId="21811829" w14:textId="3376E4BF" w:rsidR="00CB7E31" w:rsidDel="009E4857" w:rsidRDefault="00CB7E31">
            <w:pPr>
              <w:suppressAutoHyphens w:val="0"/>
              <w:rPr>
                <w:del w:id="4480" w:author="Jose Eduardo VIU" w:date="2023-04-01T20:51:00Z"/>
              </w:rPr>
            </w:pPr>
          </w:p>
        </w:tc>
      </w:tr>
      <w:tr w:rsidR="00CB7E31" w:rsidDel="009E4857" w14:paraId="4D8D7F43" w14:textId="273840D5">
        <w:trPr>
          <w:trHeight w:val="271"/>
          <w:del w:id="4481" w:author="Jose Eduardo VIU" w:date="2023-04-01T20:51:00Z"/>
        </w:trPr>
        <w:tc>
          <w:tcPr>
            <w:tcW w:w="1938" w:type="dxa"/>
          </w:tcPr>
          <w:p w14:paraId="42A437D9" w14:textId="3FD90D1F" w:rsidR="00CB7E31" w:rsidDel="009E4857" w:rsidRDefault="00000000">
            <w:pPr>
              <w:suppressAutoHyphens w:val="0"/>
              <w:spacing w:after="0"/>
              <w:rPr>
                <w:del w:id="4482" w:author="Jose Eduardo VIU" w:date="2023-04-01T20:51:00Z"/>
              </w:rPr>
            </w:pPr>
            <w:del w:id="4483" w:author="Jose Eduardo VIU" w:date="2023-04-01T20:51:00Z">
              <w:r w:rsidDel="009E4857">
                <w:rPr>
                  <w:rFonts w:ascii="Courier New" w:eastAsia="Courier New" w:hAnsi="Courier New" w:cs="Courier New"/>
                </w:rPr>
                <w:delText>ct_codigo</w:delText>
              </w:r>
            </w:del>
          </w:p>
        </w:tc>
        <w:tc>
          <w:tcPr>
            <w:tcW w:w="925" w:type="dxa"/>
          </w:tcPr>
          <w:p w14:paraId="30FF4F2F" w14:textId="1B83B80B" w:rsidR="00CB7E31" w:rsidDel="009E4857" w:rsidRDefault="00000000">
            <w:pPr>
              <w:suppressAutoHyphens w:val="0"/>
              <w:spacing w:after="0"/>
              <w:ind w:left="229"/>
              <w:rPr>
                <w:del w:id="4484" w:author="Jose Eduardo VIU" w:date="2023-04-01T20:51:00Z"/>
              </w:rPr>
            </w:pPr>
            <w:del w:id="4485" w:author="Jose Eduardo VIU" w:date="2023-04-01T20:51:00Z">
              <w:r w:rsidDel="009E4857">
                <w:rPr>
                  <w:rFonts w:ascii="Courier New" w:eastAsia="Courier New" w:hAnsi="Courier New" w:cs="Courier New"/>
                </w:rPr>
                <w:delText>int64</w:delText>
              </w:r>
            </w:del>
          </w:p>
        </w:tc>
      </w:tr>
      <w:tr w:rsidR="00CB7E31" w:rsidDel="009E4857" w14:paraId="696AF075" w14:textId="43D831D8">
        <w:trPr>
          <w:trHeight w:val="271"/>
          <w:del w:id="4486" w:author="Jose Eduardo VIU" w:date="2023-04-01T20:51:00Z"/>
        </w:trPr>
        <w:tc>
          <w:tcPr>
            <w:tcW w:w="1938" w:type="dxa"/>
          </w:tcPr>
          <w:p w14:paraId="4858083A" w14:textId="32238577" w:rsidR="00CB7E31" w:rsidDel="009E4857" w:rsidRDefault="00000000">
            <w:pPr>
              <w:suppressAutoHyphens w:val="0"/>
              <w:spacing w:after="0"/>
              <w:rPr>
                <w:del w:id="4487" w:author="Jose Eduardo VIU" w:date="2023-04-01T20:51:00Z"/>
              </w:rPr>
            </w:pPr>
            <w:del w:id="4488" w:author="Jose Eduardo VIU" w:date="2023-04-01T20:51:00Z">
              <w:r w:rsidDel="009E4857">
                <w:rPr>
                  <w:rFonts w:ascii="Courier New" w:eastAsia="Courier New" w:hAnsi="Courier New" w:cs="Courier New"/>
                </w:rPr>
                <w:delText>ct_integra</w:delText>
              </w:r>
            </w:del>
          </w:p>
        </w:tc>
        <w:tc>
          <w:tcPr>
            <w:tcW w:w="925" w:type="dxa"/>
          </w:tcPr>
          <w:p w14:paraId="74407F92" w14:textId="5388D820" w:rsidR="00CB7E31" w:rsidDel="009E4857" w:rsidRDefault="00000000">
            <w:pPr>
              <w:suppressAutoHyphens w:val="0"/>
              <w:spacing w:after="0"/>
              <w:ind w:left="229"/>
              <w:rPr>
                <w:del w:id="4489" w:author="Jose Eduardo VIU" w:date="2023-04-01T20:51:00Z"/>
              </w:rPr>
            </w:pPr>
            <w:del w:id="4490" w:author="Jose Eduardo VIU" w:date="2023-04-01T20:51:00Z">
              <w:r w:rsidDel="009E4857">
                <w:rPr>
                  <w:rFonts w:ascii="Courier New" w:eastAsia="Courier New" w:hAnsi="Courier New" w:cs="Courier New"/>
                </w:rPr>
                <w:delText>int64</w:delText>
              </w:r>
            </w:del>
          </w:p>
        </w:tc>
      </w:tr>
      <w:tr w:rsidR="00CB7E31" w:rsidDel="009E4857" w14:paraId="6F42752B" w14:textId="0C9BB6BA">
        <w:trPr>
          <w:trHeight w:val="271"/>
          <w:del w:id="4491" w:author="Jose Eduardo VIU" w:date="2023-04-01T20:51:00Z"/>
        </w:trPr>
        <w:tc>
          <w:tcPr>
            <w:tcW w:w="1938" w:type="dxa"/>
          </w:tcPr>
          <w:p w14:paraId="4697B26A" w14:textId="21DE0C92" w:rsidR="00CB7E31" w:rsidDel="009E4857" w:rsidRDefault="00000000">
            <w:pPr>
              <w:suppressAutoHyphens w:val="0"/>
              <w:spacing w:after="0"/>
              <w:rPr>
                <w:del w:id="4492" w:author="Jose Eduardo VIU" w:date="2023-04-01T20:51:00Z"/>
              </w:rPr>
            </w:pPr>
            <w:del w:id="4493" w:author="Jose Eduardo VIU" w:date="2023-04-01T20:51:00Z">
              <w:r w:rsidDel="009E4857">
                <w:rPr>
                  <w:rFonts w:ascii="Courier New" w:eastAsia="Courier New" w:hAnsi="Courier New" w:cs="Courier New"/>
                </w:rPr>
                <w:delText>ct_granja</w:delText>
              </w:r>
            </w:del>
          </w:p>
        </w:tc>
        <w:tc>
          <w:tcPr>
            <w:tcW w:w="925" w:type="dxa"/>
          </w:tcPr>
          <w:p w14:paraId="44A4544A" w14:textId="14E41238" w:rsidR="00CB7E31" w:rsidDel="009E4857" w:rsidRDefault="00000000">
            <w:pPr>
              <w:suppressAutoHyphens w:val="0"/>
              <w:spacing w:after="0"/>
              <w:ind w:left="229"/>
              <w:rPr>
                <w:del w:id="4494" w:author="Jose Eduardo VIU" w:date="2023-04-01T20:51:00Z"/>
              </w:rPr>
            </w:pPr>
            <w:del w:id="4495" w:author="Jose Eduardo VIU" w:date="2023-04-01T20:51:00Z">
              <w:r w:rsidDel="009E4857">
                <w:rPr>
                  <w:rFonts w:ascii="Courier New" w:eastAsia="Courier New" w:hAnsi="Courier New" w:cs="Courier New"/>
                </w:rPr>
                <w:delText>int64</w:delText>
              </w:r>
            </w:del>
          </w:p>
        </w:tc>
      </w:tr>
      <w:tr w:rsidR="00CB7E31" w:rsidDel="009E4857" w14:paraId="61EEEC6E" w14:textId="0A75E778">
        <w:trPr>
          <w:trHeight w:val="271"/>
          <w:del w:id="4496" w:author="Jose Eduardo VIU" w:date="2023-04-01T20:51:00Z"/>
        </w:trPr>
        <w:tc>
          <w:tcPr>
            <w:tcW w:w="1938" w:type="dxa"/>
          </w:tcPr>
          <w:p w14:paraId="6395EE1A" w14:textId="26EA0C41" w:rsidR="00CB7E31" w:rsidDel="009E4857" w:rsidRDefault="00000000">
            <w:pPr>
              <w:suppressAutoHyphens w:val="0"/>
              <w:spacing w:after="0"/>
              <w:rPr>
                <w:del w:id="4497" w:author="Jose Eduardo VIU" w:date="2023-04-01T20:51:00Z"/>
              </w:rPr>
            </w:pPr>
            <w:del w:id="4498" w:author="Jose Eduardo VIU" w:date="2023-04-01T20:51:00Z">
              <w:r w:rsidDel="009E4857">
                <w:rPr>
                  <w:rFonts w:ascii="Courier New" w:eastAsia="Courier New" w:hAnsi="Courier New" w:cs="Courier New"/>
                </w:rPr>
                <w:delText>ct_nave</w:delText>
              </w:r>
            </w:del>
          </w:p>
        </w:tc>
        <w:tc>
          <w:tcPr>
            <w:tcW w:w="925" w:type="dxa"/>
          </w:tcPr>
          <w:p w14:paraId="09DC427A" w14:textId="1609A119" w:rsidR="00CB7E31" w:rsidDel="009E4857" w:rsidRDefault="00000000">
            <w:pPr>
              <w:suppressAutoHyphens w:val="0"/>
              <w:spacing w:after="0"/>
              <w:ind w:left="229"/>
              <w:rPr>
                <w:del w:id="4499" w:author="Jose Eduardo VIU" w:date="2023-04-01T20:51:00Z"/>
              </w:rPr>
            </w:pPr>
            <w:del w:id="4500" w:author="Jose Eduardo VIU" w:date="2023-04-01T20:51:00Z">
              <w:r w:rsidDel="009E4857">
                <w:rPr>
                  <w:rFonts w:ascii="Courier New" w:eastAsia="Courier New" w:hAnsi="Courier New" w:cs="Courier New"/>
                </w:rPr>
                <w:delText>int64</w:delText>
              </w:r>
            </w:del>
          </w:p>
        </w:tc>
      </w:tr>
      <w:tr w:rsidR="00CB7E31" w:rsidDel="009E4857" w14:paraId="7AC03F3C" w14:textId="3F858692">
        <w:trPr>
          <w:trHeight w:val="271"/>
          <w:del w:id="4501" w:author="Jose Eduardo VIU" w:date="2023-04-01T20:51:00Z"/>
        </w:trPr>
        <w:tc>
          <w:tcPr>
            <w:tcW w:w="1938" w:type="dxa"/>
          </w:tcPr>
          <w:p w14:paraId="25F114F3" w14:textId="1F468AF6" w:rsidR="00CB7E31" w:rsidDel="009E4857" w:rsidRDefault="00000000">
            <w:pPr>
              <w:suppressAutoHyphens w:val="0"/>
              <w:spacing w:after="0"/>
              <w:rPr>
                <w:del w:id="4502" w:author="Jose Eduardo VIU" w:date="2023-04-01T20:51:00Z"/>
              </w:rPr>
            </w:pPr>
            <w:del w:id="4503" w:author="Jose Eduardo VIU" w:date="2023-04-01T20:51:00Z">
              <w:r w:rsidDel="009E4857">
                <w:rPr>
                  <w:rFonts w:ascii="Courier New" w:eastAsia="Courier New" w:hAnsi="Courier New" w:cs="Courier New"/>
                </w:rPr>
                <w:delText>ct_tipo</w:delText>
              </w:r>
            </w:del>
          </w:p>
        </w:tc>
        <w:tc>
          <w:tcPr>
            <w:tcW w:w="925" w:type="dxa"/>
          </w:tcPr>
          <w:p w14:paraId="2CBD71B7" w14:textId="73848F97" w:rsidR="00CB7E31" w:rsidDel="009E4857" w:rsidRDefault="00000000">
            <w:pPr>
              <w:suppressAutoHyphens w:val="0"/>
              <w:spacing w:after="0"/>
              <w:ind w:left="229"/>
              <w:rPr>
                <w:del w:id="4504" w:author="Jose Eduardo VIU" w:date="2023-04-01T20:51:00Z"/>
              </w:rPr>
            </w:pPr>
            <w:del w:id="4505" w:author="Jose Eduardo VIU" w:date="2023-04-01T20:51:00Z">
              <w:r w:rsidDel="009E4857">
                <w:rPr>
                  <w:rFonts w:ascii="Courier New" w:eastAsia="Courier New" w:hAnsi="Courier New" w:cs="Courier New"/>
                </w:rPr>
                <w:delText>int64</w:delText>
              </w:r>
            </w:del>
          </w:p>
        </w:tc>
      </w:tr>
      <w:tr w:rsidR="00CB7E31" w:rsidDel="009E4857" w14:paraId="0DBEB59B" w14:textId="56661336">
        <w:trPr>
          <w:trHeight w:val="271"/>
          <w:del w:id="4506" w:author="Jose Eduardo VIU" w:date="2023-04-01T20:51:00Z"/>
        </w:trPr>
        <w:tc>
          <w:tcPr>
            <w:tcW w:w="1938" w:type="dxa"/>
          </w:tcPr>
          <w:p w14:paraId="3C46E51F" w14:textId="0CB64B35" w:rsidR="00CB7E31" w:rsidDel="009E4857" w:rsidRDefault="00000000">
            <w:pPr>
              <w:suppressAutoHyphens w:val="0"/>
              <w:spacing w:after="0"/>
              <w:rPr>
                <w:del w:id="4507" w:author="Jose Eduardo VIU" w:date="2023-04-01T20:51:00Z"/>
              </w:rPr>
            </w:pPr>
            <w:del w:id="4508" w:author="Jose Eduardo VIU" w:date="2023-04-01T20:51:00Z">
              <w:r w:rsidDel="009E4857">
                <w:rPr>
                  <w:rFonts w:ascii="Courier New" w:eastAsia="Courier New" w:hAnsi="Courier New" w:cs="Courier New"/>
                </w:rPr>
                <w:delText>ct_raza</w:delText>
              </w:r>
            </w:del>
          </w:p>
        </w:tc>
        <w:tc>
          <w:tcPr>
            <w:tcW w:w="925" w:type="dxa"/>
          </w:tcPr>
          <w:p w14:paraId="06D0A7B6" w14:textId="0689253C" w:rsidR="00CB7E31" w:rsidDel="009E4857" w:rsidRDefault="00000000">
            <w:pPr>
              <w:suppressAutoHyphens w:val="0"/>
              <w:spacing w:after="0"/>
              <w:ind w:left="229"/>
              <w:rPr>
                <w:del w:id="4509" w:author="Jose Eduardo VIU" w:date="2023-04-01T20:51:00Z"/>
              </w:rPr>
            </w:pPr>
            <w:del w:id="4510" w:author="Jose Eduardo VIU" w:date="2023-04-01T20:51:00Z">
              <w:r w:rsidDel="009E4857">
                <w:rPr>
                  <w:rFonts w:ascii="Courier New" w:eastAsia="Courier New" w:hAnsi="Courier New" w:cs="Courier New"/>
                </w:rPr>
                <w:delText>int64</w:delText>
              </w:r>
            </w:del>
          </w:p>
        </w:tc>
      </w:tr>
      <w:tr w:rsidR="00CB7E31" w:rsidDel="009E4857" w14:paraId="41705099" w14:textId="14616F7D">
        <w:trPr>
          <w:trHeight w:val="271"/>
          <w:del w:id="4511" w:author="Jose Eduardo VIU" w:date="2023-04-01T20:51:00Z"/>
        </w:trPr>
        <w:tc>
          <w:tcPr>
            <w:tcW w:w="1938" w:type="dxa"/>
          </w:tcPr>
          <w:p w14:paraId="6849AF88" w14:textId="6E43FFCF" w:rsidR="00CB7E31" w:rsidDel="009E4857" w:rsidRDefault="00000000">
            <w:pPr>
              <w:suppressAutoHyphens w:val="0"/>
              <w:spacing w:after="0"/>
              <w:rPr>
                <w:del w:id="4512" w:author="Jose Eduardo VIU" w:date="2023-04-01T20:51:00Z"/>
              </w:rPr>
            </w:pPr>
            <w:del w:id="4513" w:author="Jose Eduardo VIU" w:date="2023-04-01T20:51:00Z">
              <w:r w:rsidDel="009E4857">
                <w:rPr>
                  <w:rFonts w:ascii="Courier New" w:eastAsia="Courier New" w:hAnsi="Courier New" w:cs="Courier New"/>
                </w:rPr>
                <w:delText>ct_fase</w:delText>
              </w:r>
            </w:del>
          </w:p>
        </w:tc>
        <w:tc>
          <w:tcPr>
            <w:tcW w:w="925" w:type="dxa"/>
          </w:tcPr>
          <w:p w14:paraId="6DDFE565" w14:textId="08F75AC2" w:rsidR="00CB7E31" w:rsidDel="009E4857" w:rsidRDefault="00000000">
            <w:pPr>
              <w:suppressAutoHyphens w:val="0"/>
              <w:spacing w:after="0"/>
              <w:ind w:left="229"/>
              <w:rPr>
                <w:del w:id="4514" w:author="Jose Eduardo VIU" w:date="2023-04-01T20:51:00Z"/>
              </w:rPr>
            </w:pPr>
            <w:del w:id="4515" w:author="Jose Eduardo VIU" w:date="2023-04-01T20:51:00Z">
              <w:r w:rsidDel="009E4857">
                <w:rPr>
                  <w:rFonts w:ascii="Courier New" w:eastAsia="Courier New" w:hAnsi="Courier New" w:cs="Courier New"/>
                </w:rPr>
                <w:delText>int64</w:delText>
              </w:r>
            </w:del>
          </w:p>
        </w:tc>
      </w:tr>
      <w:tr w:rsidR="00CB7E31" w:rsidDel="009E4857" w14:paraId="1DD1680B" w14:textId="5663A977">
        <w:trPr>
          <w:trHeight w:val="271"/>
          <w:del w:id="4516" w:author="Jose Eduardo VIU" w:date="2023-04-01T20:51:00Z"/>
        </w:trPr>
        <w:tc>
          <w:tcPr>
            <w:tcW w:w="1938" w:type="dxa"/>
          </w:tcPr>
          <w:p w14:paraId="0CD0CFA2" w14:textId="61E221CE" w:rsidR="00CB7E31" w:rsidDel="009E4857" w:rsidRDefault="00000000">
            <w:pPr>
              <w:suppressAutoHyphens w:val="0"/>
              <w:spacing w:after="0"/>
              <w:rPr>
                <w:del w:id="4517" w:author="Jose Eduardo VIU" w:date="2023-04-01T20:51:00Z"/>
              </w:rPr>
            </w:pPr>
            <w:del w:id="4518" w:author="Jose Eduardo VIU" w:date="2023-04-01T20:51:00Z">
              <w:r w:rsidDel="009E4857">
                <w:rPr>
                  <w:rFonts w:ascii="Courier New" w:eastAsia="Courier New" w:hAnsi="Courier New" w:cs="Courier New"/>
                </w:rPr>
                <w:delText>ct_sexo</w:delText>
              </w:r>
            </w:del>
          </w:p>
        </w:tc>
        <w:tc>
          <w:tcPr>
            <w:tcW w:w="925" w:type="dxa"/>
          </w:tcPr>
          <w:p w14:paraId="41BA295B" w14:textId="66AB5834" w:rsidR="00CB7E31" w:rsidDel="009E4857" w:rsidRDefault="00000000">
            <w:pPr>
              <w:suppressAutoHyphens w:val="0"/>
              <w:spacing w:after="0"/>
              <w:ind w:left="229"/>
              <w:rPr>
                <w:del w:id="4519" w:author="Jose Eduardo VIU" w:date="2023-04-01T20:51:00Z"/>
              </w:rPr>
            </w:pPr>
            <w:del w:id="4520" w:author="Jose Eduardo VIU" w:date="2023-04-01T20:51:00Z">
              <w:r w:rsidDel="009E4857">
                <w:rPr>
                  <w:rFonts w:ascii="Courier New" w:eastAsia="Courier New" w:hAnsi="Courier New" w:cs="Courier New"/>
                </w:rPr>
                <w:delText>int64</w:delText>
              </w:r>
            </w:del>
          </w:p>
        </w:tc>
      </w:tr>
      <w:tr w:rsidR="00CB7E31" w:rsidDel="009E4857" w14:paraId="06C385B9" w14:textId="14AFD04C">
        <w:trPr>
          <w:trHeight w:val="271"/>
          <w:del w:id="4521" w:author="Jose Eduardo VIU" w:date="2023-04-01T20:51:00Z"/>
        </w:trPr>
        <w:tc>
          <w:tcPr>
            <w:tcW w:w="1938" w:type="dxa"/>
          </w:tcPr>
          <w:p w14:paraId="05913BA0" w14:textId="0607FC1D" w:rsidR="00CB7E31" w:rsidDel="009E4857" w:rsidRDefault="00000000">
            <w:pPr>
              <w:suppressAutoHyphens w:val="0"/>
              <w:spacing w:after="0"/>
              <w:rPr>
                <w:del w:id="4522" w:author="Jose Eduardo VIU" w:date="2023-04-01T20:51:00Z"/>
              </w:rPr>
            </w:pPr>
            <w:del w:id="4523" w:author="Jose Eduardo VIU" w:date="2023-04-01T20:51:00Z">
              <w:r w:rsidDel="009E4857">
                <w:rPr>
                  <w:rFonts w:ascii="Courier New" w:eastAsia="Courier New" w:hAnsi="Courier New" w:cs="Courier New"/>
                </w:rPr>
                <w:delText>ct_ali_liquida</w:delText>
              </w:r>
            </w:del>
          </w:p>
        </w:tc>
        <w:tc>
          <w:tcPr>
            <w:tcW w:w="925" w:type="dxa"/>
          </w:tcPr>
          <w:p w14:paraId="2FA9237F" w14:textId="1F658519" w:rsidR="00CB7E31" w:rsidDel="009E4857" w:rsidRDefault="00000000">
            <w:pPr>
              <w:suppressAutoHyphens w:val="0"/>
              <w:spacing w:after="0"/>
              <w:ind w:left="115"/>
              <w:rPr>
                <w:del w:id="4524" w:author="Jose Eduardo VIU" w:date="2023-04-01T20:51:00Z"/>
              </w:rPr>
            </w:pPr>
            <w:del w:id="4525" w:author="Jose Eduardo VIU" w:date="2023-04-01T20:51:00Z">
              <w:r w:rsidDel="009E4857">
                <w:rPr>
                  <w:rFonts w:ascii="Courier New" w:eastAsia="Courier New" w:hAnsi="Courier New" w:cs="Courier New"/>
                </w:rPr>
                <w:delText>object</w:delText>
              </w:r>
            </w:del>
          </w:p>
        </w:tc>
      </w:tr>
      <w:tr w:rsidR="00CB7E31" w:rsidDel="009E4857" w14:paraId="45F4045F" w14:textId="65CB727C">
        <w:trPr>
          <w:trHeight w:val="271"/>
          <w:del w:id="4526" w:author="Jose Eduardo VIU" w:date="2023-04-01T20:51:00Z"/>
        </w:trPr>
        <w:tc>
          <w:tcPr>
            <w:tcW w:w="1938" w:type="dxa"/>
          </w:tcPr>
          <w:p w14:paraId="15EDC1BB" w14:textId="44A8FC90" w:rsidR="00CB7E31" w:rsidDel="009E4857" w:rsidRDefault="00000000">
            <w:pPr>
              <w:suppressAutoHyphens w:val="0"/>
              <w:spacing w:after="0"/>
              <w:rPr>
                <w:del w:id="4527" w:author="Jose Eduardo VIU" w:date="2023-04-01T20:51:00Z"/>
              </w:rPr>
            </w:pPr>
            <w:del w:id="4528" w:author="Jose Eduardo VIU" w:date="2023-04-01T20:51:00Z">
              <w:r w:rsidDel="009E4857">
                <w:rPr>
                  <w:rFonts w:ascii="Courier New" w:eastAsia="Courier New" w:hAnsi="Courier New" w:cs="Courier New"/>
                </w:rPr>
                <w:delText>ct_tipo_ali</w:delText>
              </w:r>
            </w:del>
          </w:p>
        </w:tc>
        <w:tc>
          <w:tcPr>
            <w:tcW w:w="925" w:type="dxa"/>
          </w:tcPr>
          <w:p w14:paraId="5D2DED43" w14:textId="43B0842C" w:rsidR="00CB7E31" w:rsidDel="009E4857" w:rsidRDefault="00000000">
            <w:pPr>
              <w:suppressAutoHyphens w:val="0"/>
              <w:spacing w:after="0"/>
              <w:ind w:left="229"/>
              <w:rPr>
                <w:del w:id="4529" w:author="Jose Eduardo VIU" w:date="2023-04-01T20:51:00Z"/>
              </w:rPr>
            </w:pPr>
            <w:del w:id="4530" w:author="Jose Eduardo VIU" w:date="2023-04-01T20:51:00Z">
              <w:r w:rsidDel="009E4857">
                <w:rPr>
                  <w:rFonts w:ascii="Courier New" w:eastAsia="Courier New" w:hAnsi="Courier New" w:cs="Courier New"/>
                </w:rPr>
                <w:delText>int64</w:delText>
              </w:r>
            </w:del>
          </w:p>
        </w:tc>
      </w:tr>
      <w:tr w:rsidR="00CB7E31" w:rsidDel="009E4857" w14:paraId="634530F6" w14:textId="0D5C5889">
        <w:trPr>
          <w:trHeight w:val="271"/>
          <w:del w:id="4531" w:author="Jose Eduardo VIU" w:date="2023-04-01T20:51:00Z"/>
        </w:trPr>
        <w:tc>
          <w:tcPr>
            <w:tcW w:w="1938" w:type="dxa"/>
          </w:tcPr>
          <w:p w14:paraId="3D5892F8" w14:textId="509D2E10" w:rsidR="00CB7E31" w:rsidDel="009E4857" w:rsidRDefault="00000000">
            <w:pPr>
              <w:suppressAutoHyphens w:val="0"/>
              <w:spacing w:after="0"/>
              <w:rPr>
                <w:del w:id="4532" w:author="Jose Eduardo VIU" w:date="2023-04-01T20:51:00Z"/>
              </w:rPr>
            </w:pPr>
            <w:del w:id="4533" w:author="Jose Eduardo VIU" w:date="2023-04-01T20:51:00Z">
              <w:r w:rsidDel="009E4857">
                <w:rPr>
                  <w:rFonts w:ascii="Courier New" w:eastAsia="Courier New" w:hAnsi="Courier New" w:cs="Courier New"/>
                </w:rPr>
                <w:delText>IncPeso</w:delText>
              </w:r>
            </w:del>
          </w:p>
        </w:tc>
        <w:tc>
          <w:tcPr>
            <w:tcW w:w="925" w:type="dxa"/>
          </w:tcPr>
          <w:p w14:paraId="0A0B0180" w14:textId="5D688251" w:rsidR="00CB7E31" w:rsidDel="009E4857" w:rsidRDefault="00000000">
            <w:pPr>
              <w:suppressAutoHyphens w:val="0"/>
              <w:spacing w:after="0"/>
              <w:rPr>
                <w:del w:id="4534" w:author="Jose Eduardo VIU" w:date="2023-04-01T20:51:00Z"/>
              </w:rPr>
            </w:pPr>
            <w:del w:id="4535" w:author="Jose Eduardo VIU" w:date="2023-04-01T20:51:00Z">
              <w:r w:rsidDel="009E4857">
                <w:rPr>
                  <w:rFonts w:ascii="Courier New" w:eastAsia="Courier New" w:hAnsi="Courier New" w:cs="Courier New"/>
                </w:rPr>
                <w:delText>float64</w:delText>
              </w:r>
            </w:del>
          </w:p>
        </w:tc>
      </w:tr>
      <w:tr w:rsidR="00CB7E31" w:rsidDel="009E4857" w14:paraId="170A30B8" w14:textId="59E5196B">
        <w:trPr>
          <w:trHeight w:val="271"/>
          <w:del w:id="4536" w:author="Jose Eduardo VIU" w:date="2023-04-01T20:51:00Z"/>
        </w:trPr>
        <w:tc>
          <w:tcPr>
            <w:tcW w:w="1938" w:type="dxa"/>
          </w:tcPr>
          <w:p w14:paraId="707446AC" w14:textId="39E4CCB8" w:rsidR="00CB7E31" w:rsidDel="009E4857" w:rsidRDefault="00000000">
            <w:pPr>
              <w:suppressAutoHyphens w:val="0"/>
              <w:spacing w:after="0"/>
              <w:rPr>
                <w:del w:id="4537" w:author="Jose Eduardo VIU" w:date="2023-04-01T20:51:00Z"/>
              </w:rPr>
            </w:pPr>
            <w:del w:id="4538" w:author="Jose Eduardo VIU" w:date="2023-04-01T20:51:00Z">
              <w:r w:rsidDel="009E4857">
                <w:rPr>
                  <w:rFonts w:ascii="Courier New" w:eastAsia="Courier New" w:hAnsi="Courier New" w:cs="Courier New"/>
                </w:rPr>
                <w:delText>DiasMedios</w:delText>
              </w:r>
            </w:del>
          </w:p>
        </w:tc>
        <w:tc>
          <w:tcPr>
            <w:tcW w:w="925" w:type="dxa"/>
          </w:tcPr>
          <w:p w14:paraId="37C8379C" w14:textId="0C4F510D" w:rsidR="00CB7E31" w:rsidDel="009E4857" w:rsidRDefault="00000000">
            <w:pPr>
              <w:suppressAutoHyphens w:val="0"/>
              <w:spacing w:after="0"/>
              <w:rPr>
                <w:del w:id="4539" w:author="Jose Eduardo VIU" w:date="2023-04-01T20:51:00Z"/>
              </w:rPr>
            </w:pPr>
            <w:del w:id="4540" w:author="Jose Eduardo VIU" w:date="2023-04-01T20:51:00Z">
              <w:r w:rsidDel="009E4857">
                <w:rPr>
                  <w:rFonts w:ascii="Courier New" w:eastAsia="Courier New" w:hAnsi="Courier New" w:cs="Courier New"/>
                </w:rPr>
                <w:delText>float64</w:delText>
              </w:r>
            </w:del>
          </w:p>
        </w:tc>
      </w:tr>
      <w:tr w:rsidR="00CB7E31" w:rsidDel="009E4857" w14:paraId="2F139242" w14:textId="4959E074">
        <w:trPr>
          <w:trHeight w:val="271"/>
          <w:del w:id="4541" w:author="Jose Eduardo VIU" w:date="2023-04-01T20:51:00Z"/>
        </w:trPr>
        <w:tc>
          <w:tcPr>
            <w:tcW w:w="1938" w:type="dxa"/>
          </w:tcPr>
          <w:p w14:paraId="7CFBBC89" w14:textId="1CBE9BD8" w:rsidR="00CB7E31" w:rsidDel="009E4857" w:rsidRDefault="00000000">
            <w:pPr>
              <w:suppressAutoHyphens w:val="0"/>
              <w:spacing w:after="0"/>
              <w:rPr>
                <w:del w:id="4542" w:author="Jose Eduardo VIU" w:date="2023-04-01T20:51:00Z"/>
              </w:rPr>
            </w:pPr>
            <w:del w:id="4543" w:author="Jose Eduardo VIU" w:date="2023-04-01T20:51:00Z">
              <w:r w:rsidDel="009E4857">
                <w:rPr>
                  <w:rFonts w:ascii="Courier New" w:eastAsia="Courier New" w:hAnsi="Courier New" w:cs="Courier New"/>
                </w:rPr>
                <w:delText>GMD</w:delText>
              </w:r>
            </w:del>
          </w:p>
        </w:tc>
        <w:tc>
          <w:tcPr>
            <w:tcW w:w="925" w:type="dxa"/>
          </w:tcPr>
          <w:p w14:paraId="607CCEBA" w14:textId="1D1853F7" w:rsidR="00CB7E31" w:rsidDel="009E4857" w:rsidRDefault="00000000">
            <w:pPr>
              <w:suppressAutoHyphens w:val="0"/>
              <w:spacing w:after="0"/>
              <w:rPr>
                <w:del w:id="4544" w:author="Jose Eduardo VIU" w:date="2023-04-01T20:51:00Z"/>
              </w:rPr>
            </w:pPr>
            <w:del w:id="4545" w:author="Jose Eduardo VIU" w:date="2023-04-01T20:51:00Z">
              <w:r w:rsidDel="009E4857">
                <w:rPr>
                  <w:rFonts w:ascii="Courier New" w:eastAsia="Courier New" w:hAnsi="Courier New" w:cs="Courier New"/>
                </w:rPr>
                <w:delText>float64</w:delText>
              </w:r>
            </w:del>
          </w:p>
        </w:tc>
      </w:tr>
      <w:tr w:rsidR="00CB7E31" w:rsidDel="009E4857" w14:paraId="2677F85C" w14:textId="3DBF6F57">
        <w:trPr>
          <w:trHeight w:val="271"/>
          <w:del w:id="4546" w:author="Jose Eduardo VIU" w:date="2023-04-01T20:51:00Z"/>
        </w:trPr>
        <w:tc>
          <w:tcPr>
            <w:tcW w:w="1938" w:type="dxa"/>
          </w:tcPr>
          <w:p w14:paraId="1CDEBBE8" w14:textId="053C8E36" w:rsidR="00CB7E31" w:rsidDel="009E4857" w:rsidRDefault="00000000">
            <w:pPr>
              <w:suppressAutoHyphens w:val="0"/>
              <w:spacing w:after="0"/>
              <w:rPr>
                <w:del w:id="4547" w:author="Jose Eduardo VIU" w:date="2023-04-01T20:51:00Z"/>
              </w:rPr>
            </w:pPr>
            <w:del w:id="4548" w:author="Jose Eduardo VIU" w:date="2023-04-01T20:51:00Z">
              <w:r w:rsidDel="009E4857">
                <w:rPr>
                  <w:rFonts w:ascii="Courier New" w:eastAsia="Courier New" w:hAnsi="Courier New" w:cs="Courier New"/>
                </w:rPr>
                <w:delText>EntradaInicial</w:delText>
              </w:r>
            </w:del>
          </w:p>
        </w:tc>
        <w:tc>
          <w:tcPr>
            <w:tcW w:w="925" w:type="dxa"/>
          </w:tcPr>
          <w:p w14:paraId="27DB632A" w14:textId="4B134809" w:rsidR="00CB7E31" w:rsidDel="009E4857" w:rsidRDefault="00000000">
            <w:pPr>
              <w:suppressAutoHyphens w:val="0"/>
              <w:spacing w:after="0"/>
              <w:ind w:left="115"/>
              <w:rPr>
                <w:del w:id="4549" w:author="Jose Eduardo VIU" w:date="2023-04-01T20:51:00Z"/>
              </w:rPr>
            </w:pPr>
            <w:del w:id="4550" w:author="Jose Eduardo VIU" w:date="2023-04-01T20:51:00Z">
              <w:r w:rsidDel="009E4857">
                <w:rPr>
                  <w:rFonts w:ascii="Courier New" w:eastAsia="Courier New" w:hAnsi="Courier New" w:cs="Courier New"/>
                </w:rPr>
                <w:delText>object</w:delText>
              </w:r>
            </w:del>
          </w:p>
        </w:tc>
      </w:tr>
      <w:tr w:rsidR="00CB7E31" w:rsidDel="009E4857" w14:paraId="1BE2DF5F" w14:textId="6197B880">
        <w:trPr>
          <w:trHeight w:val="271"/>
          <w:del w:id="4551" w:author="Jose Eduardo VIU" w:date="2023-04-01T20:51:00Z"/>
        </w:trPr>
        <w:tc>
          <w:tcPr>
            <w:tcW w:w="1938" w:type="dxa"/>
          </w:tcPr>
          <w:p w14:paraId="637F9A71" w14:textId="6B7E7056" w:rsidR="00CB7E31" w:rsidDel="009E4857" w:rsidRDefault="00000000">
            <w:pPr>
              <w:suppressAutoHyphens w:val="0"/>
              <w:spacing w:after="0"/>
              <w:rPr>
                <w:del w:id="4552" w:author="Jose Eduardo VIU" w:date="2023-04-01T20:51:00Z"/>
              </w:rPr>
            </w:pPr>
            <w:del w:id="4553" w:author="Jose Eduardo VIU" w:date="2023-04-01T20:51:00Z">
              <w:r w:rsidDel="009E4857">
                <w:rPr>
                  <w:rFonts w:ascii="Courier New" w:eastAsia="Courier New" w:hAnsi="Courier New" w:cs="Courier New"/>
                </w:rPr>
                <w:delText>EntradaFinal</w:delText>
              </w:r>
            </w:del>
          </w:p>
        </w:tc>
        <w:tc>
          <w:tcPr>
            <w:tcW w:w="925" w:type="dxa"/>
          </w:tcPr>
          <w:p w14:paraId="3154C3A8" w14:textId="165BFA22" w:rsidR="00CB7E31" w:rsidDel="009E4857" w:rsidRDefault="00000000">
            <w:pPr>
              <w:suppressAutoHyphens w:val="0"/>
              <w:spacing w:after="0"/>
              <w:ind w:left="115"/>
              <w:rPr>
                <w:del w:id="4554" w:author="Jose Eduardo VIU" w:date="2023-04-01T20:51:00Z"/>
              </w:rPr>
            </w:pPr>
            <w:del w:id="4555" w:author="Jose Eduardo VIU" w:date="2023-04-01T20:51:00Z">
              <w:r w:rsidDel="009E4857">
                <w:rPr>
                  <w:rFonts w:ascii="Courier New" w:eastAsia="Courier New" w:hAnsi="Courier New" w:cs="Courier New"/>
                </w:rPr>
                <w:delText>object</w:delText>
              </w:r>
            </w:del>
          </w:p>
        </w:tc>
      </w:tr>
      <w:tr w:rsidR="00CB7E31" w:rsidDel="009E4857" w14:paraId="33B50D03" w14:textId="56EDCCF6">
        <w:trPr>
          <w:trHeight w:val="271"/>
          <w:del w:id="4556" w:author="Jose Eduardo VIU" w:date="2023-04-01T20:51:00Z"/>
        </w:trPr>
        <w:tc>
          <w:tcPr>
            <w:tcW w:w="1938" w:type="dxa"/>
          </w:tcPr>
          <w:p w14:paraId="69A00318" w14:textId="247C3D68" w:rsidR="00CB7E31" w:rsidDel="009E4857" w:rsidRDefault="00000000">
            <w:pPr>
              <w:suppressAutoHyphens w:val="0"/>
              <w:spacing w:after="0"/>
              <w:rPr>
                <w:del w:id="4557" w:author="Jose Eduardo VIU" w:date="2023-04-01T20:51:00Z"/>
              </w:rPr>
            </w:pPr>
            <w:del w:id="4558" w:author="Jose Eduardo VIU" w:date="2023-04-01T20:51:00Z">
              <w:r w:rsidDel="009E4857">
                <w:rPr>
                  <w:rFonts w:ascii="Courier New" w:eastAsia="Courier New" w:hAnsi="Courier New" w:cs="Courier New"/>
                </w:rPr>
                <w:delText>NumAnimales</w:delText>
              </w:r>
            </w:del>
          </w:p>
        </w:tc>
        <w:tc>
          <w:tcPr>
            <w:tcW w:w="925" w:type="dxa"/>
          </w:tcPr>
          <w:p w14:paraId="3AA3A9C7" w14:textId="09C7F424" w:rsidR="00CB7E31" w:rsidDel="009E4857" w:rsidRDefault="00000000">
            <w:pPr>
              <w:suppressAutoHyphens w:val="0"/>
              <w:spacing w:after="0"/>
              <w:ind w:left="229"/>
              <w:rPr>
                <w:del w:id="4559" w:author="Jose Eduardo VIU" w:date="2023-04-01T20:51:00Z"/>
              </w:rPr>
            </w:pPr>
            <w:del w:id="4560" w:author="Jose Eduardo VIU" w:date="2023-04-01T20:51:00Z">
              <w:r w:rsidDel="009E4857">
                <w:rPr>
                  <w:rFonts w:ascii="Courier New" w:eastAsia="Courier New" w:hAnsi="Courier New" w:cs="Courier New"/>
                </w:rPr>
                <w:delText>int64</w:delText>
              </w:r>
            </w:del>
          </w:p>
        </w:tc>
      </w:tr>
      <w:tr w:rsidR="00CB7E31" w:rsidDel="009E4857" w14:paraId="4FB9E61D" w14:textId="13EB08FB">
        <w:trPr>
          <w:trHeight w:val="271"/>
          <w:del w:id="4561" w:author="Jose Eduardo VIU" w:date="2023-04-01T20:51:00Z"/>
        </w:trPr>
        <w:tc>
          <w:tcPr>
            <w:tcW w:w="1938" w:type="dxa"/>
          </w:tcPr>
          <w:p w14:paraId="43C0FE23" w14:textId="64E1046B" w:rsidR="00CB7E31" w:rsidDel="009E4857" w:rsidRDefault="00000000">
            <w:pPr>
              <w:suppressAutoHyphens w:val="0"/>
              <w:spacing w:after="0"/>
              <w:rPr>
                <w:del w:id="4562" w:author="Jose Eduardo VIU" w:date="2023-04-01T20:51:00Z"/>
              </w:rPr>
            </w:pPr>
            <w:del w:id="4563" w:author="Jose Eduardo VIU" w:date="2023-04-01T20:51:00Z">
              <w:r w:rsidDel="009E4857">
                <w:rPr>
                  <w:rFonts w:ascii="Courier New" w:eastAsia="Courier New" w:hAnsi="Courier New" w:cs="Courier New"/>
                </w:rPr>
                <w:delText>na_nombre</w:delText>
              </w:r>
            </w:del>
          </w:p>
        </w:tc>
        <w:tc>
          <w:tcPr>
            <w:tcW w:w="925" w:type="dxa"/>
          </w:tcPr>
          <w:p w14:paraId="5DE25A95" w14:textId="13A09E71" w:rsidR="00CB7E31" w:rsidDel="009E4857" w:rsidRDefault="00000000">
            <w:pPr>
              <w:suppressAutoHyphens w:val="0"/>
              <w:spacing w:after="0"/>
              <w:ind w:left="115"/>
              <w:rPr>
                <w:del w:id="4564" w:author="Jose Eduardo VIU" w:date="2023-04-01T20:51:00Z"/>
              </w:rPr>
            </w:pPr>
            <w:del w:id="4565" w:author="Jose Eduardo VIU" w:date="2023-04-01T20:51:00Z">
              <w:r w:rsidDel="009E4857">
                <w:rPr>
                  <w:rFonts w:ascii="Courier New" w:eastAsia="Courier New" w:hAnsi="Courier New" w:cs="Courier New"/>
                </w:rPr>
                <w:delText>object</w:delText>
              </w:r>
            </w:del>
          </w:p>
        </w:tc>
      </w:tr>
      <w:tr w:rsidR="00CB7E31" w:rsidDel="009E4857" w14:paraId="63A20C12" w14:textId="2D5D8F6D">
        <w:trPr>
          <w:trHeight w:val="271"/>
          <w:del w:id="4566" w:author="Jose Eduardo VIU" w:date="2023-04-01T20:51:00Z"/>
        </w:trPr>
        <w:tc>
          <w:tcPr>
            <w:tcW w:w="1938" w:type="dxa"/>
          </w:tcPr>
          <w:p w14:paraId="29BDB42A" w14:textId="14096538" w:rsidR="00CB7E31" w:rsidDel="009E4857" w:rsidRDefault="00000000">
            <w:pPr>
              <w:suppressAutoHyphens w:val="0"/>
              <w:spacing w:after="0"/>
              <w:rPr>
                <w:del w:id="4567" w:author="Jose Eduardo VIU" w:date="2023-04-01T20:51:00Z"/>
              </w:rPr>
            </w:pPr>
            <w:del w:id="4568" w:author="Jose Eduardo VIU" w:date="2023-04-01T20:51:00Z">
              <w:r w:rsidDel="009E4857">
                <w:rPr>
                  <w:rFonts w:ascii="Courier New" w:eastAsia="Courier New" w:hAnsi="Courier New" w:cs="Courier New"/>
                </w:rPr>
                <w:delText>na_rega</w:delText>
              </w:r>
            </w:del>
          </w:p>
        </w:tc>
        <w:tc>
          <w:tcPr>
            <w:tcW w:w="925" w:type="dxa"/>
          </w:tcPr>
          <w:p w14:paraId="6DB569A0" w14:textId="17C9A221" w:rsidR="00CB7E31" w:rsidDel="009E4857" w:rsidRDefault="00000000">
            <w:pPr>
              <w:suppressAutoHyphens w:val="0"/>
              <w:spacing w:after="0"/>
              <w:ind w:left="115"/>
              <w:rPr>
                <w:del w:id="4569" w:author="Jose Eduardo VIU" w:date="2023-04-01T20:51:00Z"/>
              </w:rPr>
            </w:pPr>
            <w:del w:id="4570" w:author="Jose Eduardo VIU" w:date="2023-04-01T20:51:00Z">
              <w:r w:rsidDel="009E4857">
                <w:rPr>
                  <w:rFonts w:ascii="Courier New" w:eastAsia="Courier New" w:hAnsi="Courier New" w:cs="Courier New"/>
                </w:rPr>
                <w:delText>object</w:delText>
              </w:r>
            </w:del>
          </w:p>
        </w:tc>
      </w:tr>
      <w:tr w:rsidR="00CB7E31" w:rsidDel="009E4857" w14:paraId="3FFDC7E9" w14:textId="7A0AD906">
        <w:trPr>
          <w:trHeight w:val="271"/>
          <w:del w:id="4571" w:author="Jose Eduardo VIU" w:date="2023-04-01T20:51:00Z"/>
        </w:trPr>
        <w:tc>
          <w:tcPr>
            <w:tcW w:w="1938" w:type="dxa"/>
          </w:tcPr>
          <w:p w14:paraId="5AB5EC93" w14:textId="28B79705" w:rsidR="00CB7E31" w:rsidDel="009E4857" w:rsidRDefault="00000000">
            <w:pPr>
              <w:suppressAutoHyphens w:val="0"/>
              <w:spacing w:after="0"/>
              <w:rPr>
                <w:del w:id="4572" w:author="Jose Eduardo VIU" w:date="2023-04-01T20:51:00Z"/>
              </w:rPr>
            </w:pPr>
            <w:del w:id="4573" w:author="Jose Eduardo VIU" w:date="2023-04-01T20:51:00Z">
              <w:r w:rsidDel="009E4857">
                <w:rPr>
                  <w:rFonts w:ascii="Courier New" w:eastAsia="Courier New" w:hAnsi="Courier New" w:cs="Courier New"/>
                </w:rPr>
                <w:delText>se_nombre</w:delText>
              </w:r>
            </w:del>
          </w:p>
        </w:tc>
        <w:tc>
          <w:tcPr>
            <w:tcW w:w="925" w:type="dxa"/>
          </w:tcPr>
          <w:p w14:paraId="10419BAC" w14:textId="1E2B3131" w:rsidR="00CB7E31" w:rsidDel="009E4857" w:rsidRDefault="00000000">
            <w:pPr>
              <w:suppressAutoHyphens w:val="0"/>
              <w:spacing w:after="0"/>
              <w:ind w:left="115"/>
              <w:rPr>
                <w:del w:id="4574" w:author="Jose Eduardo VIU" w:date="2023-04-01T20:51:00Z"/>
              </w:rPr>
            </w:pPr>
            <w:del w:id="4575" w:author="Jose Eduardo VIU" w:date="2023-04-01T20:51:00Z">
              <w:r w:rsidDel="009E4857">
                <w:rPr>
                  <w:rFonts w:ascii="Courier New" w:eastAsia="Courier New" w:hAnsi="Courier New" w:cs="Courier New"/>
                </w:rPr>
                <w:delText>object</w:delText>
              </w:r>
            </w:del>
          </w:p>
        </w:tc>
      </w:tr>
      <w:tr w:rsidR="00CB7E31" w:rsidDel="009E4857" w14:paraId="57B7F591" w14:textId="2B7AEFCD">
        <w:trPr>
          <w:trHeight w:val="271"/>
          <w:del w:id="4576" w:author="Jose Eduardo VIU" w:date="2023-04-01T20:51:00Z"/>
        </w:trPr>
        <w:tc>
          <w:tcPr>
            <w:tcW w:w="1938" w:type="dxa"/>
          </w:tcPr>
          <w:p w14:paraId="05EB18DA" w14:textId="38BDEA87" w:rsidR="00CB7E31" w:rsidDel="009E4857" w:rsidRDefault="00000000">
            <w:pPr>
              <w:suppressAutoHyphens w:val="0"/>
              <w:spacing w:after="0"/>
              <w:rPr>
                <w:del w:id="4577" w:author="Jose Eduardo VIU" w:date="2023-04-01T20:51:00Z"/>
              </w:rPr>
            </w:pPr>
            <w:del w:id="4578" w:author="Jose Eduardo VIU" w:date="2023-04-01T20:51:00Z">
              <w:r w:rsidDel="009E4857">
                <w:rPr>
                  <w:rFonts w:ascii="Courier New" w:eastAsia="Courier New" w:hAnsi="Courier New" w:cs="Courier New"/>
                </w:rPr>
                <w:delText>PesoEntMedio</w:delText>
              </w:r>
            </w:del>
          </w:p>
        </w:tc>
        <w:tc>
          <w:tcPr>
            <w:tcW w:w="925" w:type="dxa"/>
          </w:tcPr>
          <w:p w14:paraId="2725298E" w14:textId="36DBDB5A" w:rsidR="00CB7E31" w:rsidDel="009E4857" w:rsidRDefault="00000000">
            <w:pPr>
              <w:suppressAutoHyphens w:val="0"/>
              <w:spacing w:after="0"/>
              <w:rPr>
                <w:del w:id="4579" w:author="Jose Eduardo VIU" w:date="2023-04-01T20:51:00Z"/>
              </w:rPr>
            </w:pPr>
            <w:del w:id="4580" w:author="Jose Eduardo VIU" w:date="2023-04-01T20:51:00Z">
              <w:r w:rsidDel="009E4857">
                <w:rPr>
                  <w:rFonts w:ascii="Courier New" w:eastAsia="Courier New" w:hAnsi="Courier New" w:cs="Courier New"/>
                </w:rPr>
                <w:delText>float64</w:delText>
              </w:r>
            </w:del>
          </w:p>
        </w:tc>
      </w:tr>
      <w:tr w:rsidR="00CB7E31" w:rsidDel="009E4857" w14:paraId="538F061B" w14:textId="698ADF04">
        <w:trPr>
          <w:trHeight w:val="271"/>
          <w:del w:id="4581" w:author="Jose Eduardo VIU" w:date="2023-04-01T20:51:00Z"/>
        </w:trPr>
        <w:tc>
          <w:tcPr>
            <w:tcW w:w="1938" w:type="dxa"/>
          </w:tcPr>
          <w:p w14:paraId="4754925E" w14:textId="26AE9577" w:rsidR="00CB7E31" w:rsidDel="009E4857" w:rsidRDefault="00000000">
            <w:pPr>
              <w:suppressAutoHyphens w:val="0"/>
              <w:spacing w:after="0"/>
              <w:rPr>
                <w:del w:id="4582" w:author="Jose Eduardo VIU" w:date="2023-04-01T20:51:00Z"/>
              </w:rPr>
            </w:pPr>
            <w:del w:id="4583" w:author="Jose Eduardo VIU" w:date="2023-04-01T20:51:00Z">
              <w:r w:rsidDel="009E4857">
                <w:rPr>
                  <w:rFonts w:ascii="Courier New" w:eastAsia="Courier New" w:hAnsi="Courier New" w:cs="Courier New"/>
                </w:rPr>
                <w:delText>PesoRecMedio</w:delText>
              </w:r>
            </w:del>
          </w:p>
        </w:tc>
        <w:tc>
          <w:tcPr>
            <w:tcW w:w="925" w:type="dxa"/>
          </w:tcPr>
          <w:p w14:paraId="1280000F" w14:textId="6BB71418" w:rsidR="00CB7E31" w:rsidDel="009E4857" w:rsidRDefault="00000000">
            <w:pPr>
              <w:suppressAutoHyphens w:val="0"/>
              <w:spacing w:after="0"/>
              <w:rPr>
                <w:del w:id="4584" w:author="Jose Eduardo VIU" w:date="2023-04-01T20:51:00Z"/>
              </w:rPr>
            </w:pPr>
            <w:del w:id="4585" w:author="Jose Eduardo VIU" w:date="2023-04-01T20:51:00Z">
              <w:r w:rsidDel="009E4857">
                <w:rPr>
                  <w:rFonts w:ascii="Courier New" w:eastAsia="Courier New" w:hAnsi="Courier New" w:cs="Courier New"/>
                </w:rPr>
                <w:delText>float64</w:delText>
              </w:r>
            </w:del>
          </w:p>
        </w:tc>
      </w:tr>
      <w:tr w:rsidR="00CB7E31" w:rsidDel="009E4857" w14:paraId="47685623" w14:textId="135FF43E">
        <w:trPr>
          <w:trHeight w:val="271"/>
          <w:del w:id="4586" w:author="Jose Eduardo VIU" w:date="2023-04-01T20:51:00Z"/>
        </w:trPr>
        <w:tc>
          <w:tcPr>
            <w:tcW w:w="1938" w:type="dxa"/>
          </w:tcPr>
          <w:p w14:paraId="30EA1EAA" w14:textId="38C0B2FB" w:rsidR="00CB7E31" w:rsidDel="009E4857" w:rsidRDefault="00000000">
            <w:pPr>
              <w:suppressAutoHyphens w:val="0"/>
              <w:spacing w:after="0"/>
              <w:rPr>
                <w:del w:id="4587" w:author="Jose Eduardo VIU" w:date="2023-04-01T20:51:00Z"/>
              </w:rPr>
            </w:pPr>
            <w:del w:id="4588" w:author="Jose Eduardo VIU" w:date="2023-04-01T20:51:00Z">
              <w:r w:rsidDel="009E4857">
                <w:rPr>
                  <w:rFonts w:ascii="Courier New" w:eastAsia="Courier New" w:hAnsi="Courier New" w:cs="Courier New"/>
                </w:rPr>
                <w:delText>NumBajas</w:delText>
              </w:r>
            </w:del>
          </w:p>
        </w:tc>
        <w:tc>
          <w:tcPr>
            <w:tcW w:w="925" w:type="dxa"/>
          </w:tcPr>
          <w:p w14:paraId="20A725F8" w14:textId="19F97DE8" w:rsidR="00CB7E31" w:rsidDel="009E4857" w:rsidRDefault="00000000">
            <w:pPr>
              <w:suppressAutoHyphens w:val="0"/>
              <w:spacing w:after="0"/>
              <w:rPr>
                <w:del w:id="4589" w:author="Jose Eduardo VIU" w:date="2023-04-01T20:51:00Z"/>
              </w:rPr>
            </w:pPr>
            <w:del w:id="4590" w:author="Jose Eduardo VIU" w:date="2023-04-01T20:51:00Z">
              <w:r w:rsidDel="009E4857">
                <w:rPr>
                  <w:rFonts w:ascii="Courier New" w:eastAsia="Courier New" w:hAnsi="Courier New" w:cs="Courier New"/>
                </w:rPr>
                <w:delText>float64</w:delText>
              </w:r>
            </w:del>
          </w:p>
        </w:tc>
      </w:tr>
      <w:tr w:rsidR="00CB7E31" w:rsidDel="009E4857" w14:paraId="200A78EF" w14:textId="43E57448">
        <w:trPr>
          <w:trHeight w:val="271"/>
          <w:del w:id="4591" w:author="Jose Eduardo VIU" w:date="2023-04-01T20:51:00Z"/>
        </w:trPr>
        <w:tc>
          <w:tcPr>
            <w:tcW w:w="1938" w:type="dxa"/>
          </w:tcPr>
          <w:p w14:paraId="08BD5BA7" w14:textId="4F4CCAC4" w:rsidR="00CB7E31" w:rsidDel="009E4857" w:rsidRDefault="00000000">
            <w:pPr>
              <w:suppressAutoHyphens w:val="0"/>
              <w:spacing w:after="0"/>
              <w:rPr>
                <w:del w:id="4592" w:author="Jose Eduardo VIU" w:date="2023-04-01T20:51:00Z"/>
              </w:rPr>
            </w:pPr>
            <w:del w:id="4593" w:author="Jose Eduardo VIU" w:date="2023-04-01T20:51:00Z">
              <w:r w:rsidDel="009E4857">
                <w:rPr>
                  <w:rFonts w:ascii="Courier New" w:eastAsia="Courier New" w:hAnsi="Courier New" w:cs="Courier New"/>
                </w:rPr>
                <w:delText>GPS_Longitud</w:delText>
              </w:r>
            </w:del>
          </w:p>
        </w:tc>
        <w:tc>
          <w:tcPr>
            <w:tcW w:w="925" w:type="dxa"/>
          </w:tcPr>
          <w:p w14:paraId="6371CE76" w14:textId="69A39704" w:rsidR="00CB7E31" w:rsidDel="009E4857" w:rsidRDefault="00000000">
            <w:pPr>
              <w:suppressAutoHyphens w:val="0"/>
              <w:spacing w:after="0"/>
              <w:rPr>
                <w:del w:id="4594" w:author="Jose Eduardo VIU" w:date="2023-04-01T20:51:00Z"/>
              </w:rPr>
            </w:pPr>
            <w:del w:id="4595" w:author="Jose Eduardo VIU" w:date="2023-04-01T20:51:00Z">
              <w:r w:rsidDel="009E4857">
                <w:rPr>
                  <w:rFonts w:ascii="Courier New" w:eastAsia="Courier New" w:hAnsi="Courier New" w:cs="Courier New"/>
                </w:rPr>
                <w:delText>float64</w:delText>
              </w:r>
            </w:del>
          </w:p>
        </w:tc>
      </w:tr>
      <w:tr w:rsidR="00CB7E31" w:rsidDel="009E4857" w14:paraId="1DE3241B" w14:textId="42A50601">
        <w:trPr>
          <w:trHeight w:val="271"/>
          <w:del w:id="4596" w:author="Jose Eduardo VIU" w:date="2023-04-01T20:51:00Z"/>
        </w:trPr>
        <w:tc>
          <w:tcPr>
            <w:tcW w:w="1938" w:type="dxa"/>
          </w:tcPr>
          <w:p w14:paraId="4CCE2A29" w14:textId="36151B54" w:rsidR="00CB7E31" w:rsidDel="009E4857" w:rsidRDefault="00000000">
            <w:pPr>
              <w:suppressAutoHyphens w:val="0"/>
              <w:spacing w:after="0"/>
              <w:rPr>
                <w:del w:id="4597" w:author="Jose Eduardo VIU" w:date="2023-04-01T20:51:00Z"/>
              </w:rPr>
            </w:pPr>
            <w:del w:id="4598" w:author="Jose Eduardo VIU" w:date="2023-04-01T20:51:00Z">
              <w:r w:rsidDel="009E4857">
                <w:rPr>
                  <w:rFonts w:ascii="Courier New" w:eastAsia="Courier New" w:hAnsi="Courier New" w:cs="Courier New"/>
                </w:rPr>
                <w:delText>GPS_Latitud</w:delText>
              </w:r>
            </w:del>
          </w:p>
        </w:tc>
        <w:tc>
          <w:tcPr>
            <w:tcW w:w="925" w:type="dxa"/>
          </w:tcPr>
          <w:p w14:paraId="1C344FB9" w14:textId="6873EF02" w:rsidR="00CB7E31" w:rsidDel="009E4857" w:rsidRDefault="00000000">
            <w:pPr>
              <w:suppressAutoHyphens w:val="0"/>
              <w:spacing w:after="0"/>
              <w:rPr>
                <w:del w:id="4599" w:author="Jose Eduardo VIU" w:date="2023-04-01T20:51:00Z"/>
              </w:rPr>
            </w:pPr>
            <w:del w:id="4600" w:author="Jose Eduardo VIU" w:date="2023-04-01T20:51:00Z">
              <w:r w:rsidDel="009E4857">
                <w:rPr>
                  <w:rFonts w:ascii="Courier New" w:eastAsia="Courier New" w:hAnsi="Courier New" w:cs="Courier New"/>
                </w:rPr>
                <w:delText>float64</w:delText>
              </w:r>
            </w:del>
          </w:p>
        </w:tc>
      </w:tr>
      <w:tr w:rsidR="00CB7E31" w:rsidDel="009E4857" w14:paraId="70310DFB" w14:textId="1B409E75">
        <w:trPr>
          <w:trHeight w:val="271"/>
          <w:del w:id="4601" w:author="Jose Eduardo VIU" w:date="2023-04-01T20:51:00Z"/>
        </w:trPr>
        <w:tc>
          <w:tcPr>
            <w:tcW w:w="1938" w:type="dxa"/>
          </w:tcPr>
          <w:p w14:paraId="2DECE69E" w14:textId="7F743691" w:rsidR="00CB7E31" w:rsidDel="009E4857" w:rsidRDefault="00000000">
            <w:pPr>
              <w:suppressAutoHyphens w:val="0"/>
              <w:spacing w:after="0"/>
              <w:rPr>
                <w:del w:id="4602" w:author="Jose Eduardo VIU" w:date="2023-04-01T20:51:00Z"/>
              </w:rPr>
            </w:pPr>
            <w:del w:id="4603" w:author="Jose Eduardo VIU" w:date="2023-04-01T20:51:00Z">
              <w:r w:rsidDel="009E4857">
                <w:rPr>
                  <w:rFonts w:ascii="Courier New" w:eastAsia="Courier New" w:hAnsi="Courier New" w:cs="Courier New"/>
                </w:rPr>
                <w:delText>gr_direccion</w:delText>
              </w:r>
            </w:del>
          </w:p>
        </w:tc>
        <w:tc>
          <w:tcPr>
            <w:tcW w:w="925" w:type="dxa"/>
          </w:tcPr>
          <w:p w14:paraId="745807D3" w14:textId="48590C7B" w:rsidR="00CB7E31" w:rsidDel="009E4857" w:rsidRDefault="00000000">
            <w:pPr>
              <w:suppressAutoHyphens w:val="0"/>
              <w:spacing w:after="0"/>
              <w:ind w:left="115"/>
              <w:rPr>
                <w:del w:id="4604" w:author="Jose Eduardo VIU" w:date="2023-04-01T20:51:00Z"/>
              </w:rPr>
            </w:pPr>
            <w:del w:id="4605" w:author="Jose Eduardo VIU" w:date="2023-04-01T20:51:00Z">
              <w:r w:rsidDel="009E4857">
                <w:rPr>
                  <w:rFonts w:ascii="Courier New" w:eastAsia="Courier New" w:hAnsi="Courier New" w:cs="Courier New"/>
                </w:rPr>
                <w:delText>object</w:delText>
              </w:r>
            </w:del>
          </w:p>
        </w:tc>
      </w:tr>
      <w:tr w:rsidR="00CB7E31" w:rsidDel="009E4857" w14:paraId="56BBE335" w14:textId="01C26183">
        <w:trPr>
          <w:trHeight w:val="271"/>
          <w:del w:id="4606" w:author="Jose Eduardo VIU" w:date="2023-04-01T20:51:00Z"/>
        </w:trPr>
        <w:tc>
          <w:tcPr>
            <w:tcW w:w="1938" w:type="dxa"/>
          </w:tcPr>
          <w:p w14:paraId="24F2386B" w14:textId="6EBF26F0" w:rsidR="00CB7E31" w:rsidDel="009E4857" w:rsidRDefault="00000000">
            <w:pPr>
              <w:suppressAutoHyphens w:val="0"/>
              <w:spacing w:after="0"/>
              <w:rPr>
                <w:del w:id="4607" w:author="Jose Eduardo VIU" w:date="2023-04-01T20:51:00Z"/>
              </w:rPr>
            </w:pPr>
            <w:del w:id="4608" w:author="Jose Eduardo VIU" w:date="2023-04-01T20:51:00Z">
              <w:r w:rsidDel="009E4857">
                <w:rPr>
                  <w:rFonts w:ascii="Courier New" w:eastAsia="Courier New" w:hAnsi="Courier New" w:cs="Courier New"/>
                </w:rPr>
                <w:delText>gr_codpos</w:delText>
              </w:r>
            </w:del>
          </w:p>
        </w:tc>
        <w:tc>
          <w:tcPr>
            <w:tcW w:w="925" w:type="dxa"/>
          </w:tcPr>
          <w:p w14:paraId="7B6B1970" w14:textId="2D286549" w:rsidR="00CB7E31" w:rsidDel="009E4857" w:rsidRDefault="00000000">
            <w:pPr>
              <w:suppressAutoHyphens w:val="0"/>
              <w:spacing w:after="0"/>
              <w:rPr>
                <w:del w:id="4609" w:author="Jose Eduardo VIU" w:date="2023-04-01T20:51:00Z"/>
              </w:rPr>
            </w:pPr>
            <w:del w:id="4610" w:author="Jose Eduardo VIU" w:date="2023-04-01T20:51:00Z">
              <w:r w:rsidDel="009E4857">
                <w:rPr>
                  <w:rFonts w:ascii="Courier New" w:eastAsia="Courier New" w:hAnsi="Courier New" w:cs="Courier New"/>
                </w:rPr>
                <w:delText>float64</w:delText>
              </w:r>
            </w:del>
          </w:p>
        </w:tc>
      </w:tr>
      <w:tr w:rsidR="00CB7E31" w:rsidDel="009E4857" w14:paraId="26D5C33C" w14:textId="32288AE4">
        <w:trPr>
          <w:trHeight w:val="516"/>
          <w:del w:id="4611" w:author="Jose Eduardo VIU" w:date="2023-04-01T20:51:00Z"/>
        </w:trPr>
        <w:tc>
          <w:tcPr>
            <w:tcW w:w="1938" w:type="dxa"/>
          </w:tcPr>
          <w:p w14:paraId="01085C79" w14:textId="05599FD6" w:rsidR="00CB7E31" w:rsidDel="009E4857" w:rsidRDefault="00000000">
            <w:pPr>
              <w:suppressAutoHyphens w:val="0"/>
              <w:spacing w:after="0"/>
              <w:rPr>
                <w:del w:id="4612" w:author="Jose Eduardo VIU" w:date="2023-04-01T20:51:00Z"/>
              </w:rPr>
            </w:pPr>
            <w:del w:id="4613" w:author="Jose Eduardo VIU" w:date="2023-04-01T20:51:00Z">
              <w:r w:rsidDel="009E4857">
                <w:rPr>
                  <w:rFonts w:ascii="Courier New" w:eastAsia="Courier New" w:hAnsi="Courier New" w:cs="Courier New"/>
                </w:rPr>
                <w:delText>gr_poblacion dtype: object</w:delText>
              </w:r>
            </w:del>
          </w:p>
        </w:tc>
        <w:tc>
          <w:tcPr>
            <w:tcW w:w="925" w:type="dxa"/>
          </w:tcPr>
          <w:p w14:paraId="38D036DE" w14:textId="1DED42CE" w:rsidR="00CB7E31" w:rsidDel="009E4857" w:rsidRDefault="00000000">
            <w:pPr>
              <w:suppressAutoHyphens w:val="0"/>
              <w:spacing w:after="0"/>
              <w:ind w:left="115"/>
              <w:rPr>
                <w:del w:id="4614" w:author="Jose Eduardo VIU" w:date="2023-04-01T20:51:00Z"/>
              </w:rPr>
            </w:pPr>
            <w:del w:id="4615" w:author="Jose Eduardo VIU" w:date="2023-04-01T20:51:00Z">
              <w:r w:rsidDel="009E4857">
                <w:rPr>
                  <w:rFonts w:ascii="Courier New" w:eastAsia="Courier New" w:hAnsi="Courier New" w:cs="Courier New"/>
                </w:rPr>
                <w:delText>object</w:delText>
              </w:r>
            </w:del>
          </w:p>
        </w:tc>
      </w:tr>
    </w:tbl>
    <w:p w14:paraId="71AF98E7" w14:textId="37B7EBC4" w:rsidR="00CB7E31" w:rsidDel="009E4857" w:rsidRDefault="00000000">
      <w:pPr>
        <w:pStyle w:val="Ttulo4"/>
        <w:rPr>
          <w:del w:id="4616" w:author="Jose Eduardo VIU" w:date="2023-04-01T20:51:00Z"/>
        </w:rPr>
      </w:pPr>
      <w:del w:id="4617" w:author="Jose Eduardo VIU" w:date="2023-04-01T20:51:00Z">
        <w:r w:rsidDel="009E4857">
          <w:delText>Añadir Columna de Pienso Consumido</w:delText>
        </w:r>
      </w:del>
    </w:p>
    <w:p w14:paraId="7889DA63" w14:textId="442A41E3" w:rsidR="00CB7E31" w:rsidDel="009E4857" w:rsidRDefault="00000000">
      <w:pPr>
        <w:spacing w:after="214" w:line="266" w:lineRule="auto"/>
        <w:ind w:left="583" w:right="2408" w:hanging="598"/>
        <w:rPr>
          <w:del w:id="4618" w:author="Jose Eduardo VIU" w:date="2023-04-01T20:51:00Z"/>
        </w:rPr>
      </w:pPr>
      <w:del w:id="4619" w:author="Jose Eduardo VIU" w:date="2023-04-01T20:51:00Z">
        <w:r>
          <w:rPr>
            <w:noProof/>
          </w:rPr>
          <w:pict w14:anchorId="4DFD16D7">
            <v:group id="Group 32108" o:spid="_x0000_s2873" style="position:absolute;left:0;text-align:left;margin-left:25.9pt;margin-top:-3pt;width:468pt;height:33.1pt;z-index:-503316350"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" o:allowincell="f">
              <v:shape id="Forma libre: forma 170" o:spid="_x0000_s2874"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" path="m70,l16440,v39,,70,31,70,70l16510,1098v,39,-31,70,-70,70l70,1168c31,1168,,1137,,1098l,70c,31,31,,70,xe" fillcolor="#cfcfcf" stroked="f" strokeweight="0">
                <v:path arrowok="t"/>
              </v:shape>
              <v:shape id="Forma libre: forma 171" o:spid="_x0000_s2875"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Cargamos el fichero del dataset pienso_por_cto.csv </w:delText>
        </w:r>
        <w:r w:rsidR="007341E8" w:rsidDel="009E4857">
          <w:rPr>
            <w:rFonts w:ascii="Courier New" w:eastAsia="Courier New" w:hAnsi="Courier New" w:cs="Courier New"/>
          </w:rPr>
          <w:delText xml:space="preserve">uploaded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file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upload()</w:delText>
        </w:r>
      </w:del>
    </w:p>
    <w:p w14:paraId="5B8C0D90" w14:textId="23D343D1" w:rsidR="00CB7E31" w:rsidDel="009E4857" w:rsidRDefault="00000000">
      <w:pPr>
        <w:spacing w:after="128" w:line="271" w:lineRule="auto"/>
        <w:ind w:left="528" w:right="117" w:hanging="10"/>
        <w:rPr>
          <w:del w:id="4620" w:author="Jose Eduardo VIU" w:date="2023-04-01T20:51:00Z"/>
        </w:rPr>
      </w:pPr>
      <w:del w:id="4621" w:author="Jose Eduardo VIU" w:date="2023-04-01T20:51:00Z">
        <w:r w:rsidDel="009E4857">
          <w:rPr>
            <w:rFonts w:ascii="Courier New" w:eastAsia="Courier New" w:hAnsi="Courier New" w:cs="Courier New"/>
          </w:rPr>
          <w:delText>&lt;IPython.core.display.HTML object&gt;</w:delText>
        </w:r>
      </w:del>
    </w:p>
    <w:p w14:paraId="26F1220F" w14:textId="2212A94B" w:rsidR="00CB7E31" w:rsidDel="009E4857" w:rsidRDefault="00000000">
      <w:pPr>
        <w:spacing w:after="178" w:line="271" w:lineRule="auto"/>
        <w:ind w:left="528" w:right="117" w:hanging="10"/>
        <w:rPr>
          <w:del w:id="4622" w:author="Jose Eduardo VIU" w:date="2023-04-01T20:51:00Z"/>
        </w:rPr>
      </w:pPr>
      <w:del w:id="4623" w:author="Jose Eduardo VIU" w:date="2023-04-01T20:51:00Z">
        <w:r w:rsidDel="009E4857">
          <w:rPr>
            <w:rFonts w:ascii="Courier New" w:eastAsia="Courier New" w:hAnsi="Courier New" w:cs="Courier New"/>
          </w:rPr>
          <w:delText>Saving pienso_por_cto.csv to pienso_por_cto.csv</w:delText>
        </w:r>
      </w:del>
    </w:p>
    <w:p w14:paraId="0BB45DA3" w14:textId="15CDB119" w:rsidR="00CB7E31" w:rsidDel="009E4857" w:rsidRDefault="00000000">
      <w:pPr>
        <w:spacing w:after="3" w:line="271" w:lineRule="auto"/>
        <w:ind w:left="10" w:right="117" w:hanging="10"/>
        <w:rPr>
          <w:del w:id="4624" w:author="Jose Eduardo VIU" w:date="2023-04-01T20:51:00Z"/>
        </w:rPr>
      </w:pPr>
      <w:del w:id="4625" w:author="Jose Eduardo VIU" w:date="2023-04-01T20:51:00Z">
        <w:r>
          <w:rPr>
            <w:noProof/>
          </w:rPr>
          <w:pict w14:anchorId="4948D07F">
            <v:group id="Group 32109" o:spid="_x0000_s2870" style="position:absolute;left:0;text-align:left;margin-left:25.9pt;margin-top:-3pt;width:468pt;height:19.55pt;z-index:-503316349"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" o:allowincell="f">
              <v:shape id="Forma libre: forma 173" o:spid="_x0000_s2871"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" path="m70,l16440,v39,,70,31,70,70l16510,620v,39,-31,70,-70,70l70,690c31,690,,659,,620l,70c,31,31,,70,xe" fillcolor="#cfcfcf" stroked="f" strokeweight="0">
                <v:path arrowok="t"/>
              </v:shape>
              <v:shape id="Forma libre: forma 174" o:spid="_x0000_s2872"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df_pienso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p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read_csv(</w:delText>
        </w:r>
        <w:r w:rsidR="007341E8" w:rsidDel="009E4857">
          <w:rPr>
            <w:rFonts w:ascii="Courier New" w:eastAsia="Courier New" w:hAnsi="Courier New" w:cs="Courier New"/>
            <w:color w:val="BA2121"/>
          </w:rPr>
          <w:delText>'pienso_por_cto.csv'</w:delText>
        </w:r>
        <w:r w:rsidR="007341E8" w:rsidDel="009E4857">
          <w:rPr>
            <w:rFonts w:ascii="Courier New" w:eastAsia="Courier New" w:hAnsi="Courier New" w:cs="Courier New"/>
          </w:rPr>
          <w:delText>, se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w:delText>
        </w:r>
      </w:del>
    </w:p>
    <w:p w14:paraId="2178F4EF" w14:textId="479679E2" w:rsidR="00CB7E31" w:rsidDel="009E4857" w:rsidRDefault="00000000">
      <w:pPr>
        <w:spacing w:after="187"/>
        <w:rPr>
          <w:del w:id="4626" w:author="Jose Eduardo VIU" w:date="2023-04-01T20:51:00Z"/>
        </w:rPr>
      </w:pPr>
      <w:del w:id="4627" w:author="Jose Eduardo VIU" w:date="2023-04-01T20:51:00Z">
        <w:r>
          <w:pict w14:anchorId="6E973958">
            <v:group id="Group 30709" o:spid="_x0000_s2863" style="width:493.9pt;height:19.6pt;mso-position-horizontal-relative:char;mso-position-vertical-relative:line" coordsize="62726,2487">
              <v:shape id="Forma libre: forma 176" o:spid="_x0000_s2864"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" path="m70,l16440,v39,,70,31,70,70l16510,621v,39,-31,70,-70,70l70,691c31,691,,660,,621l,70c,31,31,,70,xe" fillcolor="#cfcfcf" stroked="f" strokeweight="0">
                <v:path arrowok="t"/>
              </v:shape>
              <v:shape id="Forma libre: forma 177" o:spid="_x0000_s2865"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" path="m35,l16405,v19,,35,16,35,35l16440,586v,19,-16,35,-35,35l35,621c16,621,,605,,586l,35c,16,16,,35,xe" fillcolor="#f7f7f7" stroked="f" strokeweight="0">
                <v:path arrowok="t"/>
              </v:shape>
              <v:shape id="Cuadro de texto 178" o:spid="_x0000_s2866"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" filled="f" stroked="f" strokeweight="0">
                <v:textbox style="mso-next-textbox:#Cuadro de texto 178" inset="0,0,0,0">
                  <w:txbxContent>
                    <w:p w14:paraId="2E41BF1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79" o:spid="_x0000_s2867" type="#_x0000_t202" style="position:absolute;left:3798;top:388;width:87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" filled="f" stroked="f" strokeweight="0">
                <v:textbox style="mso-next-textbox:#Cuadro de texto 179" inset="0,0,0,0">
                  <w:txbxContent>
                    <w:p w14:paraId="50E2C337" w14:textId="77777777" w:rsidR="00CB7E31" w:rsidRDefault="00000000">
                      <w:pPr>
                        <w:overflowPunct w:val="0"/>
                        <w:spacing w:after="0" w:line="240" w:lineRule="auto"/>
                      </w:pPr>
                      <w:r>
                        <w:rPr>
                          <w:rFonts w:asciiTheme="minorHAnsi" w:hAnsiTheme="minorHAnsi" w:cstheme="minorBidi"/>
                        </w:rPr>
                        <w:t>df_pienso</w:t>
                      </w:r>
                    </w:p>
                  </w:txbxContent>
                </v:textbox>
              </v:shape>
              <v:shape id="Cuadro de texto 180" o:spid="_x0000_s2868"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" filled="f" stroked="f" strokeweight="0">
                <v:textbox style="mso-next-textbox:#Cuadro de texto 180" inset="0,0,0,0">
                  <w:txbxContent>
                    <w:p w14:paraId="7CBA7A8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81" o:spid="_x0000_s2869" type="#_x0000_t202" style="position:absolute;left:11066;top:38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" filled="f" stroked="f" strokeweight="0">
                <v:textbox style="mso-next-textbox:#Cuadro de texto 181" inset="0,0,0,0">
                  <w:txbxContent>
                    <w:p w14:paraId="02641E4C" w14:textId="77777777" w:rsidR="00CB7E31" w:rsidRDefault="00000000">
                      <w:pPr>
                        <w:overflowPunct w:val="0"/>
                        <w:spacing w:after="0" w:line="240" w:lineRule="auto"/>
                      </w:pPr>
                      <w:r>
                        <w:rPr>
                          <w:rFonts w:asciiTheme="minorHAnsi" w:hAnsiTheme="minorHAnsi" w:cstheme="minorBidi"/>
                        </w:rPr>
                        <w:t>head()</w:t>
                      </w:r>
                    </w:p>
                  </w:txbxContent>
                </v:textbox>
              </v:shape>
              <w10:anchorlock/>
            </v:group>
          </w:pict>
        </w:r>
      </w:del>
    </w:p>
    <w:p w14:paraId="38592993" w14:textId="19132AB2" w:rsidR="00CB7E31" w:rsidDel="009E4857" w:rsidRDefault="00000000">
      <w:pPr>
        <w:tabs>
          <w:tab w:val="center" w:pos="1848"/>
        </w:tabs>
        <w:spacing w:after="3" w:line="271" w:lineRule="auto"/>
        <w:rPr>
          <w:del w:id="4628" w:author="Jose Eduardo VIU" w:date="2023-04-01T20:51:00Z"/>
        </w:rPr>
      </w:pPr>
      <w:del w:id="4629"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ontra KgPienso</w:delText>
        </w:r>
      </w:del>
    </w:p>
    <w:tbl>
      <w:tblPr>
        <w:tblStyle w:val="TableGrid"/>
        <w:tblW w:w="2176" w:type="dxa"/>
        <w:tblInd w:w="588" w:type="dxa"/>
        <w:tblLayout w:type="fixed"/>
        <w:tblLook w:val="04A0" w:firstRow="1" w:lastRow="0" w:firstColumn="1" w:lastColumn="0" w:noHBand="0" w:noVBand="1"/>
      </w:tblPr>
      <w:tblGrid>
        <w:gridCol w:w="1251"/>
        <w:gridCol w:w="925"/>
      </w:tblGrid>
      <w:tr w:rsidR="00CB7E31" w:rsidDel="009E4857" w14:paraId="22EF808E" w14:textId="7A25DE53">
        <w:trPr>
          <w:trHeight w:val="245"/>
          <w:del w:id="4630" w:author="Jose Eduardo VIU" w:date="2023-04-01T20:51:00Z"/>
        </w:trPr>
        <w:tc>
          <w:tcPr>
            <w:tcW w:w="1250" w:type="dxa"/>
          </w:tcPr>
          <w:p w14:paraId="4F9CC172" w14:textId="7FBBED92" w:rsidR="00CB7E31" w:rsidDel="009E4857" w:rsidRDefault="00000000">
            <w:pPr>
              <w:suppressAutoHyphens w:val="0"/>
              <w:spacing w:after="0"/>
              <w:rPr>
                <w:del w:id="4631" w:author="Jose Eduardo VIU" w:date="2023-04-01T20:51:00Z"/>
              </w:rPr>
            </w:pPr>
            <w:del w:id="4632" w:author="Jose Eduardo VIU" w:date="2023-04-01T20:51:00Z">
              <w:r w:rsidDel="009E4857">
                <w:rPr>
                  <w:rFonts w:ascii="Courier New" w:eastAsia="Courier New" w:hAnsi="Courier New" w:cs="Courier New"/>
                </w:rPr>
                <w:delText>0 200191</w:delText>
              </w:r>
            </w:del>
          </w:p>
        </w:tc>
        <w:tc>
          <w:tcPr>
            <w:tcW w:w="925" w:type="dxa"/>
          </w:tcPr>
          <w:p w14:paraId="4BB61279" w14:textId="7E5ABD87" w:rsidR="00CB7E31" w:rsidDel="009E4857" w:rsidRDefault="00000000">
            <w:pPr>
              <w:suppressAutoHyphens w:val="0"/>
              <w:spacing w:after="0"/>
              <w:ind w:left="115"/>
              <w:rPr>
                <w:del w:id="4633" w:author="Jose Eduardo VIU" w:date="2023-04-01T20:51:00Z"/>
              </w:rPr>
            </w:pPr>
            <w:del w:id="4634" w:author="Jose Eduardo VIU" w:date="2023-04-01T20:51:00Z">
              <w:r w:rsidDel="009E4857">
                <w:rPr>
                  <w:rFonts w:ascii="Courier New" w:eastAsia="Courier New" w:hAnsi="Courier New" w:cs="Courier New"/>
                </w:rPr>
                <w:delText>136400</w:delText>
              </w:r>
            </w:del>
          </w:p>
        </w:tc>
      </w:tr>
      <w:tr w:rsidR="00CB7E31" w:rsidDel="009E4857" w14:paraId="15A84A65" w14:textId="139E31ED">
        <w:trPr>
          <w:trHeight w:val="271"/>
          <w:del w:id="4635" w:author="Jose Eduardo VIU" w:date="2023-04-01T20:51:00Z"/>
        </w:trPr>
        <w:tc>
          <w:tcPr>
            <w:tcW w:w="1250" w:type="dxa"/>
          </w:tcPr>
          <w:p w14:paraId="59237DD5" w14:textId="355D980D" w:rsidR="00CB7E31" w:rsidDel="009E4857" w:rsidRDefault="00000000">
            <w:pPr>
              <w:tabs>
                <w:tab w:val="center" w:pos="745"/>
              </w:tabs>
              <w:suppressAutoHyphens w:val="0"/>
              <w:spacing w:after="0"/>
              <w:rPr>
                <w:del w:id="4636" w:author="Jose Eduardo VIU" w:date="2023-04-01T20:51:00Z"/>
              </w:rPr>
            </w:pPr>
            <w:del w:id="4637"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23803</w:delText>
              </w:r>
            </w:del>
          </w:p>
        </w:tc>
        <w:tc>
          <w:tcPr>
            <w:tcW w:w="925" w:type="dxa"/>
          </w:tcPr>
          <w:p w14:paraId="419F41B3" w14:textId="0A1CF2E0" w:rsidR="00CB7E31" w:rsidDel="009E4857" w:rsidRDefault="00000000">
            <w:pPr>
              <w:suppressAutoHyphens w:val="0"/>
              <w:spacing w:after="0"/>
              <w:rPr>
                <w:del w:id="4638" w:author="Jose Eduardo VIU" w:date="2023-04-01T20:51:00Z"/>
              </w:rPr>
            </w:pPr>
            <w:del w:id="4639" w:author="Jose Eduardo VIU" w:date="2023-04-01T20:51:00Z">
              <w:r w:rsidDel="009E4857">
                <w:rPr>
                  <w:rFonts w:ascii="Courier New" w:eastAsia="Courier New" w:hAnsi="Courier New" w:cs="Courier New"/>
                </w:rPr>
                <w:delText>1180850</w:delText>
              </w:r>
            </w:del>
          </w:p>
        </w:tc>
      </w:tr>
      <w:tr w:rsidR="00CB7E31" w:rsidDel="009E4857" w14:paraId="1D3C4E5C" w14:textId="7BC223FC">
        <w:trPr>
          <w:trHeight w:val="271"/>
          <w:del w:id="4640" w:author="Jose Eduardo VIU" w:date="2023-04-01T20:51:00Z"/>
        </w:trPr>
        <w:tc>
          <w:tcPr>
            <w:tcW w:w="1250" w:type="dxa"/>
          </w:tcPr>
          <w:p w14:paraId="743ABA6A" w14:textId="658B3D8E" w:rsidR="00CB7E31" w:rsidDel="009E4857" w:rsidRDefault="00000000">
            <w:pPr>
              <w:tabs>
                <w:tab w:val="center" w:pos="802"/>
              </w:tabs>
              <w:suppressAutoHyphens w:val="0"/>
              <w:spacing w:after="0"/>
              <w:rPr>
                <w:del w:id="4641" w:author="Jose Eduardo VIU" w:date="2023-04-01T20:51:00Z"/>
              </w:rPr>
            </w:pPr>
            <w:del w:id="4642"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3047</w:delText>
              </w:r>
            </w:del>
          </w:p>
        </w:tc>
        <w:tc>
          <w:tcPr>
            <w:tcW w:w="925" w:type="dxa"/>
          </w:tcPr>
          <w:p w14:paraId="0C0E576B" w14:textId="1154C2CE" w:rsidR="00CB7E31" w:rsidDel="009E4857" w:rsidRDefault="00000000">
            <w:pPr>
              <w:suppressAutoHyphens w:val="0"/>
              <w:spacing w:after="0"/>
              <w:ind w:left="115"/>
              <w:rPr>
                <w:del w:id="4643" w:author="Jose Eduardo VIU" w:date="2023-04-01T20:51:00Z"/>
              </w:rPr>
            </w:pPr>
            <w:del w:id="4644" w:author="Jose Eduardo VIU" w:date="2023-04-01T20:51:00Z">
              <w:r w:rsidDel="009E4857">
                <w:rPr>
                  <w:rFonts w:ascii="Courier New" w:eastAsia="Courier New" w:hAnsi="Courier New" w:cs="Courier New"/>
                </w:rPr>
                <w:delText>264020</w:delText>
              </w:r>
            </w:del>
          </w:p>
        </w:tc>
      </w:tr>
      <w:tr w:rsidR="00CB7E31" w:rsidDel="009E4857" w14:paraId="2B2DE002" w14:textId="043F51E9">
        <w:trPr>
          <w:trHeight w:val="271"/>
          <w:del w:id="4645" w:author="Jose Eduardo VIU" w:date="2023-04-01T20:51:00Z"/>
        </w:trPr>
        <w:tc>
          <w:tcPr>
            <w:tcW w:w="1250" w:type="dxa"/>
          </w:tcPr>
          <w:p w14:paraId="2D96D286" w14:textId="22E1FD4A" w:rsidR="00CB7E31" w:rsidDel="009E4857" w:rsidRDefault="00000000">
            <w:pPr>
              <w:suppressAutoHyphens w:val="0"/>
              <w:spacing w:after="0"/>
              <w:rPr>
                <w:del w:id="4646" w:author="Jose Eduardo VIU" w:date="2023-04-01T20:51:00Z"/>
              </w:rPr>
            </w:pPr>
            <w:del w:id="4647" w:author="Jose Eduardo VIU" w:date="2023-04-01T20:51:00Z">
              <w:r w:rsidDel="009E4857">
                <w:rPr>
                  <w:rFonts w:ascii="Courier New" w:eastAsia="Courier New" w:hAnsi="Courier New" w:cs="Courier New"/>
                </w:rPr>
                <w:delText>3 200073</w:delText>
              </w:r>
            </w:del>
          </w:p>
        </w:tc>
        <w:tc>
          <w:tcPr>
            <w:tcW w:w="925" w:type="dxa"/>
          </w:tcPr>
          <w:p w14:paraId="0E1733E0" w14:textId="79CB3864" w:rsidR="00CB7E31" w:rsidDel="009E4857" w:rsidRDefault="00000000">
            <w:pPr>
              <w:suppressAutoHyphens w:val="0"/>
              <w:spacing w:after="0"/>
              <w:ind w:left="115"/>
              <w:rPr>
                <w:del w:id="4648" w:author="Jose Eduardo VIU" w:date="2023-04-01T20:51:00Z"/>
              </w:rPr>
            </w:pPr>
            <w:del w:id="4649" w:author="Jose Eduardo VIU" w:date="2023-04-01T20:51:00Z">
              <w:r w:rsidDel="009E4857">
                <w:rPr>
                  <w:rFonts w:ascii="Courier New" w:eastAsia="Courier New" w:hAnsi="Courier New" w:cs="Courier New"/>
                </w:rPr>
                <w:delText>303050</w:delText>
              </w:r>
            </w:del>
          </w:p>
        </w:tc>
      </w:tr>
      <w:tr w:rsidR="00CB7E31" w:rsidDel="009E4857" w14:paraId="2932CD67" w14:textId="6485F12F">
        <w:trPr>
          <w:trHeight w:val="245"/>
          <w:del w:id="4650" w:author="Jose Eduardo VIU" w:date="2023-04-01T20:51:00Z"/>
        </w:trPr>
        <w:tc>
          <w:tcPr>
            <w:tcW w:w="1250" w:type="dxa"/>
          </w:tcPr>
          <w:p w14:paraId="19F77915" w14:textId="12CDD97C" w:rsidR="00CB7E31" w:rsidDel="009E4857" w:rsidRDefault="00000000">
            <w:pPr>
              <w:tabs>
                <w:tab w:val="center" w:pos="802"/>
              </w:tabs>
              <w:suppressAutoHyphens w:val="0"/>
              <w:spacing w:after="0"/>
              <w:rPr>
                <w:del w:id="4651" w:author="Jose Eduardo VIU" w:date="2023-04-01T20:51:00Z"/>
              </w:rPr>
            </w:pPr>
            <w:del w:id="4652"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2873</w:delText>
              </w:r>
            </w:del>
          </w:p>
        </w:tc>
        <w:tc>
          <w:tcPr>
            <w:tcW w:w="925" w:type="dxa"/>
          </w:tcPr>
          <w:p w14:paraId="45ECD1A0" w14:textId="400D97D1" w:rsidR="00CB7E31" w:rsidDel="009E4857" w:rsidRDefault="00000000">
            <w:pPr>
              <w:suppressAutoHyphens w:val="0"/>
              <w:spacing w:after="0"/>
              <w:ind w:left="115"/>
              <w:rPr>
                <w:del w:id="4653" w:author="Jose Eduardo VIU" w:date="2023-04-01T20:51:00Z"/>
              </w:rPr>
            </w:pPr>
            <w:del w:id="4654" w:author="Jose Eduardo VIU" w:date="2023-04-01T20:51:00Z">
              <w:r w:rsidDel="009E4857">
                <w:rPr>
                  <w:rFonts w:ascii="Courier New" w:eastAsia="Courier New" w:hAnsi="Courier New" w:cs="Courier New"/>
                </w:rPr>
                <w:delText>225440</w:delText>
              </w:r>
            </w:del>
          </w:p>
        </w:tc>
      </w:tr>
    </w:tbl>
    <w:p w14:paraId="1CFEBFF0" w14:textId="2044C77C" w:rsidR="00CB7E31" w:rsidDel="009E4857" w:rsidRDefault="00000000">
      <w:pPr>
        <w:spacing w:after="155"/>
        <w:rPr>
          <w:del w:id="4655" w:author="Jose Eduardo VIU" w:date="2023-04-01T20:51:00Z"/>
        </w:rPr>
      </w:pPr>
      <w:del w:id="4656" w:author="Jose Eduardo VIU" w:date="2023-04-01T20:51:00Z">
        <w:r>
          <w:pict w14:anchorId="7644C304">
            <v:group id="Group 30710" o:spid="_x0000_s2856" style="width:493.9pt;height:19.6pt;mso-position-horizontal-relative:char;mso-position-vertical-relative:line" coordsize="62726,2487">
              <v:shape id="Forma libre: forma 183" o:spid="_x0000_s2857"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" path="m70,-1r16370,c16479,-1,16510,30,16510,69r,551c16510,659,16479,690,16440,690l70,690c31,690,,659,,620l,69c,30,31,-1,70,-1xe" fillcolor="#cfcfcf" stroked="f" strokeweight="0">
                <v:path arrowok="t"/>
              </v:shape>
              <v:shape id="Forma libre: forma 184" o:spid="_x0000_s2858"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" path="m35,-1r16370,c16424,-1,16440,15,16440,34r,551c16440,604,16424,620,16405,620l35,620c16,620,,604,,585l,34c,15,16,-1,35,-1xe" fillcolor="#f7f7f7" stroked="f" strokeweight="0">
                <v:path arrowok="t"/>
              </v:shape>
              <v:shape id="Cuadro de texto 185" o:spid="_x0000_s285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" filled="f" stroked="f" strokeweight="0">
                <v:textbox style="mso-next-textbox:#Cuadro de texto 185" inset="0,0,0,0">
                  <w:txbxContent>
                    <w:p w14:paraId="32BFA96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186" o:spid="_x0000_s2860" type="#_x0000_t202" style="position:absolute;left:3798;top:388;width:870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" filled="f" stroked="f" strokeweight="0">
                <v:textbox style="mso-next-textbox:#Cuadro de texto 186" inset="0,0,0,0">
                  <w:txbxContent>
                    <w:p w14:paraId="78CF4111" w14:textId="77777777" w:rsidR="00CB7E31" w:rsidRDefault="00000000">
                      <w:pPr>
                        <w:overflowPunct w:val="0"/>
                        <w:spacing w:after="0" w:line="240" w:lineRule="auto"/>
                      </w:pPr>
                      <w:r>
                        <w:rPr>
                          <w:rFonts w:asciiTheme="minorHAnsi" w:hAnsiTheme="minorHAnsi" w:cstheme="minorBidi"/>
                        </w:rPr>
                        <w:t>df_pienso</w:t>
                      </w:r>
                    </w:p>
                  </w:txbxContent>
                </v:textbox>
              </v:shape>
              <v:shape id="Cuadro de texto 187" o:spid="_x0000_s2861"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" filled="f" stroked="f" strokeweight="0">
                <v:textbox style="mso-next-textbox:#Cuadro de texto 187" inset="0,0,0,0">
                  <w:txbxContent>
                    <w:p w14:paraId="18DEDB6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188" o:spid="_x0000_s2862" type="#_x0000_t202" style="position:absolute;left:11066;top:388;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" filled="f" stroked="f" strokeweight="0">
                <v:textbox style="mso-next-textbox:#Cuadro de texto 188" inset="0,0,0,0">
                  <w:txbxContent>
                    <w:p w14:paraId="1A88D167" w14:textId="77777777" w:rsidR="00CB7E31" w:rsidRDefault="00000000">
                      <w:pPr>
                        <w:overflowPunct w:val="0"/>
                        <w:spacing w:after="0" w:line="240" w:lineRule="auto"/>
                      </w:pPr>
                      <w:r>
                        <w:rPr>
                          <w:rFonts w:asciiTheme="minorHAnsi" w:hAnsiTheme="minorHAnsi" w:cstheme="minorBidi"/>
                        </w:rPr>
                        <w:t>info()</w:t>
                      </w:r>
                    </w:p>
                  </w:txbxContent>
                </v:textbox>
              </v:shape>
              <w10:anchorlock/>
            </v:group>
          </w:pict>
        </w:r>
      </w:del>
    </w:p>
    <w:p w14:paraId="741613A8" w14:textId="33D96228" w:rsidR="00CB7E31" w:rsidDel="009E4857" w:rsidRDefault="00000000">
      <w:pPr>
        <w:spacing w:after="3" w:line="271" w:lineRule="auto"/>
        <w:ind w:left="528" w:right="4893" w:hanging="10"/>
        <w:rPr>
          <w:del w:id="4657" w:author="Jose Eduardo VIU" w:date="2023-04-01T20:51:00Z"/>
        </w:rPr>
      </w:pPr>
      <w:del w:id="4658" w:author="Jose Eduardo VIU" w:date="2023-04-01T20:51:00Z">
        <w:r w:rsidDel="009E4857">
          <w:rPr>
            <w:rFonts w:ascii="Courier New" w:eastAsia="Courier New" w:hAnsi="Courier New" w:cs="Courier New"/>
          </w:rPr>
          <w:delText>&lt;class 'pandas.core.frame.DataFrame'&gt; RangeIndex: 5357 entries, 0 to 5356 Data columns (total 2 columns):</w:delText>
        </w:r>
      </w:del>
    </w:p>
    <w:p w14:paraId="0DFCFA16" w14:textId="0EAC70F2" w:rsidR="00CB7E31" w:rsidDel="009E4857" w:rsidRDefault="00000000">
      <w:pPr>
        <w:spacing w:after="3" w:line="271" w:lineRule="auto"/>
        <w:ind w:left="518" w:right="4893" w:firstLine="115"/>
        <w:rPr>
          <w:del w:id="4659" w:author="Jose Eduardo VIU" w:date="2023-04-01T20:51:00Z"/>
        </w:rPr>
      </w:pPr>
      <w:del w:id="4660" w:author="Jose Eduardo VIU" w:date="2023-04-01T20:51:00Z">
        <w:r w:rsidDel="009E4857">
          <w:rPr>
            <w:rFonts w:ascii="Courier New" w:eastAsia="Courier New" w:hAnsi="Courier New" w:cs="Courier New"/>
          </w:rPr>
          <w:delText># Column Non-Null Count Dtype --- ------ -------------- -----</w:delText>
        </w:r>
      </w:del>
    </w:p>
    <w:p w14:paraId="3D12E0C1" w14:textId="247B3AD0" w:rsidR="00CB7E31" w:rsidDel="009E4857" w:rsidRDefault="00000000">
      <w:pPr>
        <w:spacing w:after="3" w:line="271" w:lineRule="auto"/>
        <w:ind w:left="593" w:right="5122" w:hanging="10"/>
        <w:rPr>
          <w:del w:id="4661" w:author="Jose Eduardo VIU" w:date="2023-04-01T20:51:00Z"/>
        </w:rPr>
      </w:pPr>
      <w:del w:id="4662"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Contra</w:delText>
        </w:r>
        <w:r w:rsidDel="009E4857">
          <w:rPr>
            <w:rFonts w:ascii="Courier New" w:eastAsia="Courier New" w:hAnsi="Courier New" w:cs="Courier New"/>
          </w:rPr>
          <w:tab/>
          <w:delText>5357 non-null</w:delText>
        </w:r>
        <w:r w:rsidDel="009E4857">
          <w:rPr>
            <w:rFonts w:ascii="Courier New" w:eastAsia="Courier New" w:hAnsi="Courier New" w:cs="Courier New"/>
          </w:rPr>
          <w:tab/>
          <w:delText>int64 1</w:delText>
        </w:r>
        <w:r w:rsidDel="009E4857">
          <w:rPr>
            <w:rFonts w:ascii="Courier New" w:eastAsia="Courier New" w:hAnsi="Courier New" w:cs="Courier New"/>
          </w:rPr>
          <w:tab/>
          <w:delText>KgPienso 5357 non-null</w:delText>
        </w:r>
        <w:r w:rsidDel="009E4857">
          <w:rPr>
            <w:rFonts w:ascii="Courier New" w:eastAsia="Courier New" w:hAnsi="Courier New" w:cs="Courier New"/>
          </w:rPr>
          <w:tab/>
          <w:delText>int64</w:delText>
        </w:r>
      </w:del>
    </w:p>
    <w:p w14:paraId="18451FE3" w14:textId="006F6C2D" w:rsidR="00CB7E31" w:rsidDel="009E4857" w:rsidRDefault="00000000">
      <w:pPr>
        <w:spacing w:after="178" w:line="271" w:lineRule="auto"/>
        <w:ind w:left="528" w:right="6840" w:hanging="10"/>
        <w:rPr>
          <w:del w:id="4663" w:author="Jose Eduardo VIU" w:date="2023-04-01T20:51:00Z"/>
        </w:rPr>
      </w:pPr>
      <w:del w:id="4664" w:author="Jose Eduardo VIU" w:date="2023-04-01T20:51:00Z">
        <w:r w:rsidDel="009E4857">
          <w:rPr>
            <w:rFonts w:ascii="Courier New" w:eastAsia="Courier New" w:hAnsi="Courier New" w:cs="Courier New"/>
          </w:rPr>
          <w:delText>dtypes: int64(2) memory usage: 83.8 KB</w:delText>
        </w:r>
      </w:del>
    </w:p>
    <w:p w14:paraId="2EE4FDCA" w14:textId="2170D26D" w:rsidR="00CB7E31" w:rsidDel="009E4857" w:rsidRDefault="00000000">
      <w:pPr>
        <w:spacing w:after="266" w:line="266" w:lineRule="auto"/>
        <w:ind w:left="-5" w:right="1018" w:hanging="10"/>
        <w:rPr>
          <w:del w:id="4665" w:author="Jose Eduardo VIU" w:date="2023-04-01T20:51:00Z"/>
        </w:rPr>
      </w:pPr>
      <w:del w:id="4666"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_pienso</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column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w:delText>
        </w:r>
        <w:r w:rsidDel="009E4857">
          <w:rPr>
            <w:rFonts w:ascii="Courier New" w:eastAsia="Courier New" w:hAnsi="Courier New" w:cs="Courier New"/>
            <w:color w:val="BA2121"/>
          </w:rPr>
          <w:delText>"KgPiensoTotal"</w:delText>
        </w:r>
        <w:r w:rsidDel="009E4857">
          <w:rPr>
            <w:rFonts w:ascii="Courier New" w:eastAsia="Courier New" w:hAnsi="Courier New" w:cs="Courier New"/>
          </w:rPr>
          <w:delText>]</w:delText>
        </w:r>
      </w:del>
    </w:p>
    <w:p w14:paraId="21E8FC4F" w14:textId="500D0D6F" w:rsidR="00CB7E31" w:rsidDel="009E4857" w:rsidRDefault="00000000">
      <w:pPr>
        <w:spacing w:after="262" w:line="271" w:lineRule="auto"/>
        <w:ind w:left="10" w:right="117" w:hanging="10"/>
        <w:rPr>
          <w:del w:id="4667" w:author="Jose Eduardo VIU" w:date="2023-04-01T20:51:00Z"/>
        </w:rPr>
      </w:pPr>
      <w:del w:id="4668"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_pienso[</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numeric(df[</w:delText>
        </w:r>
        <w:r w:rsidDel="009E4857">
          <w:rPr>
            <w:rFonts w:ascii="Courier New" w:eastAsia="Courier New" w:hAnsi="Courier New" w:cs="Courier New"/>
            <w:color w:val="BA2121"/>
          </w:rPr>
          <w:delText>"ct_codigo"</w:delText>
        </w:r>
        <w:r w:rsidDel="009E4857">
          <w:rPr>
            <w:rFonts w:ascii="Courier New" w:eastAsia="Courier New" w:hAnsi="Courier New" w:cs="Courier New"/>
          </w:rPr>
          <w:delText>], downcas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integer'</w:delText>
        </w:r>
        <w:r w:rsidDel="009E4857">
          <w:rPr>
            <w:rFonts w:ascii="Courier New" w:eastAsia="Courier New" w:hAnsi="Courier New" w:cs="Courier New"/>
          </w:rPr>
          <w:delText>)</w:delText>
        </w:r>
      </w:del>
    </w:p>
    <w:p w14:paraId="022438F2" w14:textId="1D907FB9" w:rsidR="00CB7E31" w:rsidDel="009E4857" w:rsidRDefault="00000000">
      <w:pPr>
        <w:spacing w:after="395" w:line="266" w:lineRule="auto"/>
        <w:ind w:left="583" w:right="3324" w:hanging="598"/>
        <w:rPr>
          <w:del w:id="4669" w:author="Jose Eduardo VIU" w:date="2023-04-01T20:51:00Z"/>
        </w:rPr>
      </w:pPr>
      <w:del w:id="4670" w:author="Jose Eduardo VIU" w:date="2023-04-01T20:51:00Z">
        <w:r>
          <w:rPr>
            <w:noProof/>
          </w:rPr>
          <w:pict w14:anchorId="1F21906C">
            <v:group id="Group 30711" o:spid="_x0000_s2849" style="position:absolute;left:0;text-align:left;margin-left:25.9pt;margin-top:-55.8pt;width:468pt;height:85.9pt;z-index:-503316346" coordsize="59436,10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" o:allowincell="f">
              <v:shape id="Forma libre: forma 190" o:spid="_x0000_s2850" style="position:absolute;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" path="m70,1r16370,c16479,1,16510,32,16510,71r,551c16510,661,16479,692,16440,692l70,692c31,692,,661,,622l,71c,32,31,1,70,1xe" fillcolor="#cfcfcf" stroked="f" strokeweight="0">
                <v:path arrowok="t"/>
              </v:shape>
              <v:shape id="Forma libre: forma 191" o:spid="_x0000_s2851" style="position:absolute;left:12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" path="m35,l16405,v19,,35,16,35,35l16440,586v,19,-16,35,-35,35l35,621c16,621,,605,,586l,35c,16,16,,35,xe" fillcolor="#f7f7f7" stroked="f" strokeweight="0">
                <v:path arrowok="t"/>
              </v:shape>
              <v:shape id="Forma libre: forma 192" o:spid="_x0000_s2852" style="position:absolute;top:3351;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" path="m70,-1r16370,c16479,-1,16510,30,16510,69r,551c16510,659,16479,690,16440,690l70,690c31,690,,659,,620l,69c,30,31,-1,70,-1xe" fillcolor="#cfcfcf" stroked="f" strokeweight="0">
                <v:path arrowok="t"/>
              </v:shape>
              <v:shape id="Forma libre: forma 193" o:spid="_x0000_s2853" style="position:absolute;left:126;top:3474;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" path="m35,1r16370,c16424,1,16440,17,16440,36r,551c16440,606,16424,622,16405,622l35,622c16,622,,606,,587l,36c,17,16,1,35,1xe" fillcolor="#f7f7f7" stroked="f" strokeweight="0">
                <v:path arrowok="t"/>
              </v:shape>
              <v:shape id="Forma libre: forma 194" o:spid="_x0000_s2854" style="position:absolute;top:6699;width:59436;height:4209;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" path="m70,1r16370,c16479,1,16510,32,16510,71r,1028c16510,1138,16479,1169,16440,1169l70,1169c31,1169,,1138,,1099l,71c,32,31,1,70,1xe" fillcolor="#cfcfcf" stroked="f" strokeweight="0">
                <v:path arrowok="t"/>
              </v:shape>
              <v:shape id="Forma libre: forma 195" o:spid="_x0000_s2855" style="position:absolute;left:126;top:6825;width:59180;height:3957;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Añadimos al Datafame el Pienso total </w:delText>
        </w:r>
        <w:r w:rsidR="007341E8" w:rsidDel="009E4857">
          <w:rPr>
            <w:rFonts w:ascii="Courier New" w:eastAsia="Courier New" w:hAnsi="Courier New" w:cs="Courier New"/>
          </w:rPr>
          <w:delText xml:space="preserve">df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merge(df_pienso, on</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ct_codigo"</w:delText>
        </w:r>
        <w:r w:rsidR="007341E8" w:rsidDel="009E4857">
          <w:rPr>
            <w:rFonts w:ascii="Courier New" w:eastAsia="Courier New" w:hAnsi="Courier New" w:cs="Courier New"/>
          </w:rPr>
          <w:delText>, how</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left"</w:delText>
        </w:r>
        <w:r w:rsidR="007341E8" w:rsidDel="009E4857">
          <w:rPr>
            <w:rFonts w:ascii="Courier New" w:eastAsia="Courier New" w:hAnsi="Courier New" w:cs="Courier New"/>
          </w:rPr>
          <w:delText>)</w:delText>
        </w:r>
      </w:del>
    </w:p>
    <w:p w14:paraId="42A95203" w14:textId="230E64F5" w:rsidR="00CB7E31" w:rsidDel="009E4857" w:rsidRDefault="00000000">
      <w:pPr>
        <w:pStyle w:val="Ttulo4"/>
        <w:rPr>
          <w:del w:id="4671" w:author="Jose Eduardo VIU" w:date="2023-04-01T20:51:00Z"/>
        </w:rPr>
      </w:pPr>
      <w:del w:id="4672" w:author="Jose Eduardo VIU" w:date="2023-04-01T20:51:00Z">
        <w:r w:rsidDel="009E4857">
          <w:delText>Quitar Atributos innecesarios</w:delText>
        </w:r>
      </w:del>
    </w:p>
    <w:p w14:paraId="74BC1C79" w14:textId="792D3301" w:rsidR="00CB7E31" w:rsidDel="009E4857" w:rsidRDefault="00000000">
      <w:pPr>
        <w:spacing w:after="53"/>
        <w:ind w:right="-623"/>
        <w:rPr>
          <w:del w:id="4673" w:author="Jose Eduardo VIU" w:date="2023-04-01T20:51:00Z"/>
        </w:rPr>
      </w:pPr>
      <w:del w:id="4674" w:author="Jose Eduardo VIU" w:date="2023-04-01T20:51:00Z">
        <w:r>
          <w:pict w14:anchorId="25169221">
            <v:group id="Group 30712" o:spid="_x0000_s2801" style="width:527pt;height:122.45pt;mso-position-horizontal-relative:char;mso-position-vertical-relative:line" coordsize="66927,15552">
              <v:shape id="Forma libre: forma 197" o:spid="_x0000_s2802" style="position:absolute;left:3290;width:59436;height:7650;visibility:visible;mso-wrap-style:square;v-text-anchor:top" coordsize="16510,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" path="m70,l16440,v39,,70,31,70,70l16510,2056v,39,-31,70,-70,70l70,2126c31,2126,,2095,,2056l,70c,31,31,,70,xe" fillcolor="#cfcfcf" stroked="f" strokeweight="0">
                <v:path arrowok="t"/>
              </v:shape>
              <v:shape id="Forma libre: forma 198" o:spid="_x0000_s2803" style="position:absolute;left:3416;top:126;width:59180;height:7398;visibility:visible;mso-wrap-style:square;v-text-anchor:top" coordsize="16439,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" path="m35,-1r16370,c16424,-1,16440,15,16440,34r,1985c16440,2038,16424,2054,16405,2054l35,2054c16,2054,,2038,,2019l,34c,15,16,-1,35,-1xe" fillcolor="#f7f7f7" stroked="f" strokeweight="0">
                <v:path arrowok="t"/>
              </v:shape>
              <v:shape id="Cuadro de texto 199" o:spid="_x0000_s2804"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" filled="f" stroked="f" strokeweight="0">
                <v:textbox style="mso-next-textbox:#Cuadro de texto 199" inset="0,0,0,0">
                  <w:txbxContent>
                    <w:p w14:paraId="68C4EF0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00" o:spid="_x0000_s2805" type="#_x0000_t202" style="position:absolute;left:3798;top:388;width:4062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" filled="f" stroked="f" strokeweight="0">
                <v:textbox style="mso-next-textbox:#Cuadro de texto 200" inset="0,0,0,0">
                  <w:txbxContent>
                    <w:p w14:paraId="5C520DD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Quitamos</w:t>
                      </w:r>
                      <w:r>
                        <w:rPr>
                          <w:rFonts w:asciiTheme="minorHAnsi" w:hAnsiTheme="minorHAnsi" w:cstheme="minorBidi"/>
                          <w:color w:val="3D7A7A"/>
                          <w:spacing w:val="-16"/>
                        </w:rPr>
                        <w:t xml:space="preserve"> </w:t>
                      </w:r>
                      <w:r>
                        <w:rPr>
                          <w:rFonts w:asciiTheme="minorHAnsi" w:hAnsiTheme="minorHAnsi" w:cstheme="minorBidi"/>
                          <w:color w:val="3D7A7A"/>
                        </w:rPr>
                        <w:t>las</w:t>
                      </w:r>
                      <w:r>
                        <w:rPr>
                          <w:rFonts w:asciiTheme="minorHAnsi" w:hAnsiTheme="minorHAnsi" w:cstheme="minorBidi"/>
                          <w:color w:val="3D7A7A"/>
                          <w:spacing w:val="-16"/>
                        </w:rPr>
                        <w:t xml:space="preserve"> </w:t>
                      </w:r>
                      <w:r>
                        <w:rPr>
                          <w:rFonts w:asciiTheme="minorHAnsi" w:hAnsiTheme="minorHAnsi" w:cstheme="minorBidi"/>
                          <w:color w:val="3D7A7A"/>
                        </w:rPr>
                        <w:t>columnas</w:t>
                      </w:r>
                      <w:r>
                        <w:rPr>
                          <w:rFonts w:asciiTheme="minorHAnsi" w:hAnsiTheme="minorHAnsi" w:cstheme="minorBidi"/>
                          <w:color w:val="3D7A7A"/>
                          <w:spacing w:val="-16"/>
                        </w:rPr>
                        <w:t xml:space="preserve"> </w:t>
                      </w:r>
                      <w:r>
                        <w:rPr>
                          <w:rFonts w:asciiTheme="minorHAnsi" w:hAnsiTheme="minorHAnsi" w:cstheme="minorBidi"/>
                          <w:color w:val="3D7A7A"/>
                        </w:rPr>
                        <w:t>que</w:t>
                      </w:r>
                      <w:r>
                        <w:rPr>
                          <w:rFonts w:asciiTheme="minorHAnsi" w:hAnsiTheme="minorHAnsi" w:cstheme="minorBidi"/>
                          <w:color w:val="3D7A7A"/>
                          <w:spacing w:val="-16"/>
                        </w:rPr>
                        <w:t xml:space="preserve"> </w:t>
                      </w:r>
                      <w:r>
                        <w:rPr>
                          <w:rFonts w:asciiTheme="minorHAnsi" w:hAnsiTheme="minorHAnsi" w:cstheme="minorBidi"/>
                          <w:color w:val="3D7A7A"/>
                        </w:rPr>
                        <w:t>no</w:t>
                      </w:r>
                      <w:r>
                        <w:rPr>
                          <w:rFonts w:asciiTheme="minorHAnsi" w:hAnsiTheme="minorHAnsi" w:cstheme="minorBidi"/>
                          <w:color w:val="3D7A7A"/>
                          <w:spacing w:val="-16"/>
                        </w:rPr>
                        <w:t xml:space="preserve"> </w:t>
                      </w:r>
                      <w:r>
                        <w:rPr>
                          <w:rFonts w:asciiTheme="minorHAnsi" w:hAnsiTheme="minorHAnsi" w:cstheme="minorBidi"/>
                          <w:color w:val="3D7A7A"/>
                        </w:rPr>
                        <w:t>necesitamos</w:t>
                      </w:r>
                    </w:p>
                  </w:txbxContent>
                </v:textbox>
              </v:shape>
              <v:shape id="Cuadro de texto 201" o:spid="_x0000_s2806" type="#_x0000_t202" style="position:absolute;left:3798;top:2109;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" filled="f" stroked="f" strokeweight="0">
                <v:textbox style="mso-next-textbox:#Cuadro de texto 201" inset="0,0,0,0">
                  <w:txbxContent>
                    <w:p w14:paraId="5006B20D" w14:textId="77777777" w:rsidR="00CB7E31" w:rsidRDefault="00000000">
                      <w:pPr>
                        <w:overflowPunct w:val="0"/>
                        <w:spacing w:after="0" w:line="240" w:lineRule="auto"/>
                      </w:pPr>
                      <w:r>
                        <w:rPr>
                          <w:rFonts w:asciiTheme="minorHAnsi" w:hAnsiTheme="minorHAnsi" w:cstheme="minorBidi"/>
                        </w:rPr>
                        <w:t>df</w:t>
                      </w:r>
                    </w:p>
                  </w:txbxContent>
                </v:textbox>
              </v:shape>
              <v:shape id="Cuadro de texto 202" o:spid="_x0000_s2807" type="#_x0000_t202" style="position:absolute;left:525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" filled="f" stroked="f" strokeweight="0">
                <v:textbox style="mso-next-textbox:#Cuadro de texto 202" inset="0,0,0,0">
                  <w:txbxContent>
                    <w:p w14:paraId="3525F31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03" o:spid="_x0000_s2808" type="#_x0000_t202" style="position:absolute;left:4827;top:4298;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" filled="f" stroked="f" strokeweight="0">
                <v:textbox style="mso-next-textbox:#Cuadro de texto 203" inset="0,0,0,0">
                  <w:txbxContent>
                    <w:p w14:paraId="0D2C64B1"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204" o:spid="_x0000_s2809" type="#_x0000_t202" style="position:absolute;left:5587;top:3830;width:1160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" filled="f" stroked="f" strokeweight="0">
                <v:textbox style="mso-next-textbox:#Cuadro de texto 204" inset="0,0,0,0">
                  <w:txbxContent>
                    <w:p w14:paraId="06B3E444" w14:textId="77777777" w:rsidR="00CB7E31" w:rsidRDefault="00000000">
                      <w:pPr>
                        <w:overflowPunct w:val="0"/>
                        <w:spacing w:after="0" w:line="240" w:lineRule="auto"/>
                      </w:pPr>
                      <w:r>
                        <w:rPr>
                          <w:rFonts w:asciiTheme="minorHAnsi" w:hAnsiTheme="minorHAnsi" w:cstheme="minorBidi"/>
                        </w:rPr>
                        <w:t>drop(columns</w:t>
                      </w:r>
                    </w:p>
                  </w:txbxContent>
                </v:textbox>
              </v:shape>
              <v:shape id="Cuadro de texto 205" o:spid="_x0000_s2810" type="#_x0000_t202" style="position:absolute;left:1431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" filled="f" stroked="f" strokeweight="0">
                <v:textbox style="mso-next-textbox:#Cuadro de texto 205" inset="0,0,0,0">
                  <w:txbxContent>
                    <w:p w14:paraId="09862F1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06" o:spid="_x0000_s2811" type="#_x0000_t202" style="position:absolute;left:15044;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" filled="f" stroked="f" strokeweight="0">
                <v:textbox style="mso-next-textbox:#Cuadro de texto 206" inset="0,0,0,0">
                  <w:txbxContent>
                    <w:p w14:paraId="718A9591" w14:textId="77777777" w:rsidR="00CB7E31" w:rsidRDefault="00000000">
                      <w:pPr>
                        <w:overflowPunct w:val="0"/>
                        <w:spacing w:after="0" w:line="240" w:lineRule="auto"/>
                      </w:pPr>
                      <w:r>
                        <w:rPr>
                          <w:rFonts w:asciiTheme="minorHAnsi" w:hAnsiTheme="minorHAnsi" w:cstheme="minorBidi"/>
                        </w:rPr>
                        <w:t>[</w:t>
                      </w:r>
                    </w:p>
                  </w:txbxContent>
                </v:textbox>
              </v:shape>
              <v:shape id="Cuadro de texto 207" o:spid="_x0000_s2812" type="#_x0000_t202" style="position:absolute;left:1576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" filled="f" stroked="f" strokeweight="0">
                <v:textbox style="mso-next-textbox:#Cuadro de texto 207" inset="0,0,0,0">
                  <w:txbxContent>
                    <w:p w14:paraId="3BE53EC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08" o:spid="_x0000_s2813" type="#_x0000_t202" style="position:absolute;left:16498;top:3830;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" filled="f" stroked="f" strokeweight="0">
                <v:textbox style="mso-next-textbox:#Cuadro de texto 208" inset="0,0,0,0">
                  <w:txbxContent>
                    <w:p w14:paraId="4570DCBD" w14:textId="77777777" w:rsidR="00CB7E31" w:rsidRDefault="00000000">
                      <w:pPr>
                        <w:overflowPunct w:val="0"/>
                        <w:spacing w:after="0" w:line="240" w:lineRule="auto"/>
                      </w:pPr>
                      <w:r>
                        <w:rPr>
                          <w:rFonts w:asciiTheme="minorHAnsi" w:hAnsiTheme="minorHAnsi" w:cstheme="minorBidi"/>
                          <w:color w:val="BA2121"/>
                        </w:rPr>
                        <w:t>ct_granja</w:t>
                      </w:r>
                    </w:p>
                  </w:txbxContent>
                </v:textbox>
              </v:shape>
              <v:shape id="Cuadro de texto 209" o:spid="_x0000_s2814" type="#_x0000_t202" style="position:absolute;left:2304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" filled="f" stroked="f" strokeweight="0">
                <v:textbox style="mso-next-textbox:#Cuadro de texto 209" inset="0,0,0,0">
                  <w:txbxContent>
                    <w:p w14:paraId="0FF68B9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0" o:spid="_x0000_s2815" type="#_x0000_t202" style="position:absolute;left:23767;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" filled="f" stroked="f" strokeweight="0">
                <v:textbox style="mso-next-textbox:#Cuadro de texto 210" inset="0,0,0,0">
                  <w:txbxContent>
                    <w:p w14:paraId="612FB7AF" w14:textId="77777777" w:rsidR="00CB7E31" w:rsidRDefault="00000000">
                      <w:pPr>
                        <w:overflowPunct w:val="0"/>
                        <w:spacing w:after="0" w:line="240" w:lineRule="auto"/>
                      </w:pPr>
                      <w:r>
                        <w:rPr>
                          <w:rFonts w:asciiTheme="minorHAnsi" w:hAnsiTheme="minorHAnsi" w:cstheme="minorBidi"/>
                        </w:rPr>
                        <w:t>,</w:t>
                      </w:r>
                    </w:p>
                  </w:txbxContent>
                </v:textbox>
              </v:shape>
              <v:shape id="Cuadro de texto 211" o:spid="_x0000_s2816" type="#_x0000_t202" style="position:absolute;left:2449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" filled="f" stroked="f" strokeweight="0">
                <v:textbox style="mso-next-textbox:#Cuadro de texto 211" inset="0,0,0,0">
                  <w:txbxContent>
                    <w:p w14:paraId="59027DE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2" o:spid="_x0000_s2817" type="#_x0000_t202" style="position:absolute;left:25221;top:383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" filled="f" stroked="f" strokeweight="0">
                <v:textbox style="mso-next-textbox:#Cuadro de texto 212" inset="0,0,0,0">
                  <w:txbxContent>
                    <w:p w14:paraId="2446C873" w14:textId="77777777" w:rsidR="00CB7E31" w:rsidRDefault="00000000">
                      <w:pPr>
                        <w:overflowPunct w:val="0"/>
                        <w:spacing w:after="0" w:line="240" w:lineRule="auto"/>
                      </w:pPr>
                      <w:r>
                        <w:rPr>
                          <w:rFonts w:asciiTheme="minorHAnsi" w:hAnsiTheme="minorHAnsi" w:cstheme="minorBidi"/>
                          <w:color w:val="BA2121"/>
                        </w:rPr>
                        <w:t>ct_nave</w:t>
                      </w:r>
                    </w:p>
                  </w:txbxContent>
                </v:textbox>
              </v:shape>
              <v:shape id="Cuadro de texto 213" o:spid="_x0000_s2818" type="#_x0000_t202" style="position:absolute;left:30315;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" filled="f" stroked="f" strokeweight="0">
                <v:textbox style="mso-next-textbox:#Cuadro de texto 213" inset="0,0,0,0">
                  <w:txbxContent>
                    <w:p w14:paraId="5F1B02B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4" o:spid="_x0000_s2819" type="#_x0000_t202" style="position:absolute;left:31046;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" filled="f" stroked="f" strokeweight="0">
                <v:textbox style="mso-next-textbox:#Cuadro de texto 214" inset="0,0,0,0">
                  <w:txbxContent>
                    <w:p w14:paraId="08B9D5EB" w14:textId="77777777" w:rsidR="00CB7E31" w:rsidRDefault="00000000">
                      <w:pPr>
                        <w:overflowPunct w:val="0"/>
                        <w:spacing w:after="0" w:line="240" w:lineRule="auto"/>
                      </w:pPr>
                      <w:r>
                        <w:rPr>
                          <w:rFonts w:asciiTheme="minorHAnsi" w:hAnsiTheme="minorHAnsi" w:cstheme="minorBidi"/>
                        </w:rPr>
                        <w:t>,</w:t>
                      </w:r>
                    </w:p>
                  </w:txbxContent>
                </v:textbox>
              </v:shape>
              <v:shape id="Cuadro de texto 215" o:spid="_x0000_s2820" type="#_x0000_t202" style="position:absolute;left:3177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" filled="f" stroked="f" strokeweight="0">
                <v:textbox style="mso-next-textbox:#Cuadro de texto 215" inset="0,0,0,0">
                  <w:txbxContent>
                    <w:p w14:paraId="1299B18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6" o:spid="_x0000_s2821" type="#_x0000_t202" style="position:absolute;left:32500;top:3830;width:1354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" filled="f" stroked="f" strokeweight="0">
                <v:textbox style="mso-next-textbox:#Cuadro de texto 216" inset="0,0,0,0">
                  <w:txbxContent>
                    <w:p w14:paraId="23BA5736" w14:textId="77777777" w:rsidR="00CB7E31" w:rsidRDefault="00000000">
                      <w:pPr>
                        <w:overflowPunct w:val="0"/>
                        <w:spacing w:after="0" w:line="240" w:lineRule="auto"/>
                      </w:pPr>
                      <w:r>
                        <w:rPr>
                          <w:rFonts w:asciiTheme="minorHAnsi" w:hAnsiTheme="minorHAnsi" w:cstheme="minorBidi"/>
                          <w:color w:val="BA2121"/>
                        </w:rPr>
                        <w:t>ct_ali_liquida</w:t>
                      </w:r>
                    </w:p>
                  </w:txbxContent>
                </v:textbox>
              </v:shape>
              <v:shape id="Cuadro de texto 217" o:spid="_x0000_s2822" type="#_x0000_t202" style="position:absolute;left:42685;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" filled="f" stroked="f" strokeweight="0">
                <v:textbox style="mso-next-textbox:#Cuadro de texto 217" inset="0,0,0,0">
                  <w:txbxContent>
                    <w:p w14:paraId="10F030E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18" o:spid="_x0000_s2823" type="#_x0000_t202" style="position:absolute;left:4340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" filled="f" stroked="f" strokeweight="0">
                <v:textbox style="mso-next-textbox:#Cuadro de texto 218" inset="0,0,0,0">
                  <w:txbxContent>
                    <w:p w14:paraId="647425D4" w14:textId="77777777" w:rsidR="00CB7E31" w:rsidRDefault="00000000">
                      <w:pPr>
                        <w:overflowPunct w:val="0"/>
                        <w:spacing w:after="0" w:line="240" w:lineRule="auto"/>
                      </w:pPr>
                      <w:r>
                        <w:rPr>
                          <w:rFonts w:asciiTheme="minorHAnsi" w:hAnsiTheme="minorHAnsi" w:cstheme="minorBidi"/>
                        </w:rPr>
                        <w:t>,</w:t>
                      </w:r>
                    </w:p>
                  </w:txbxContent>
                </v:textbox>
              </v:shape>
              <v:shape id="Cuadro de texto 219" o:spid="_x0000_s2824" type="#_x0000_t202" style="position:absolute;left:4413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" filled="f" stroked="f" strokeweight="0">
                <v:textbox style="mso-next-textbox:#Cuadro de texto 219" inset="0,0,0,0">
                  <w:txbxContent>
                    <w:p w14:paraId="551F41C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0" o:spid="_x0000_s2825" type="#_x0000_t202" style="position:absolute;left:44863;top:3830;width:1064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" filled="f" stroked="f" strokeweight="0">
                <v:textbox style="mso-next-textbox:#Cuadro de texto 220" inset="0,0,0,0">
                  <w:txbxContent>
                    <w:p w14:paraId="537722EA" w14:textId="77777777" w:rsidR="00CB7E31" w:rsidRDefault="00000000">
                      <w:pPr>
                        <w:overflowPunct w:val="0"/>
                        <w:spacing w:after="0" w:line="240" w:lineRule="auto"/>
                      </w:pPr>
                      <w:r>
                        <w:rPr>
                          <w:rFonts w:asciiTheme="minorHAnsi" w:hAnsiTheme="minorHAnsi" w:cstheme="minorBidi"/>
                          <w:color w:val="BA2121"/>
                        </w:rPr>
                        <w:t>ct_tipo_ali</w:t>
                      </w:r>
                    </w:p>
                  </w:txbxContent>
                </v:textbox>
              </v:shape>
              <v:shape id="Cuadro de texto 221" o:spid="_x0000_s2826" type="#_x0000_t202" style="position:absolute;left:5286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" filled="f" stroked="f" strokeweight="0">
                <v:textbox style="mso-next-textbox:#Cuadro de texto 221" inset="0,0,0,0">
                  <w:txbxContent>
                    <w:p w14:paraId="73B2C1F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2" o:spid="_x0000_s2827" type="#_x0000_t202" style="position:absolute;left:5359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" filled="f" stroked="f" strokeweight="0">
                <v:textbox style="mso-next-textbox:#Cuadro de texto 222" inset="0,0,0,0">
                  <w:txbxContent>
                    <w:p w14:paraId="370EC94C" w14:textId="77777777" w:rsidR="00CB7E31" w:rsidRDefault="00000000">
                      <w:pPr>
                        <w:overflowPunct w:val="0"/>
                        <w:spacing w:after="0" w:line="240" w:lineRule="auto"/>
                      </w:pPr>
                      <w:r>
                        <w:rPr>
                          <w:rFonts w:asciiTheme="minorHAnsi" w:hAnsiTheme="minorHAnsi" w:cstheme="minorBidi"/>
                        </w:rPr>
                        <w:t>,</w:t>
                      </w:r>
                    </w:p>
                  </w:txbxContent>
                </v:textbox>
              </v:shape>
              <v:shape id="Cuadro de texto 223" o:spid="_x0000_s2828" type="#_x0000_t202" style="position:absolute;left:54316;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" filled="f" stroked="f" strokeweight="0">
                <v:textbox style="mso-next-textbox:#Cuadro de texto 223" inset="0,0,0,0">
                  <w:txbxContent>
                    <w:p w14:paraId="2693B79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4" o:spid="_x0000_s2829" type="#_x0000_t202" style="position:absolute;left:55047;top:3830;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" filled="f" stroked="f" strokeweight="0">
                <v:textbox style="mso-next-textbox:#Cuadro de texto 224" inset="0,0,0,0">
                  <w:txbxContent>
                    <w:p w14:paraId="411F3680" w14:textId="77777777" w:rsidR="00CB7E31" w:rsidRDefault="00000000">
                      <w:pPr>
                        <w:overflowPunct w:val="0"/>
                        <w:spacing w:after="0" w:line="240" w:lineRule="auto"/>
                      </w:pPr>
                      <w:r>
                        <w:rPr>
                          <w:rFonts w:asciiTheme="minorHAnsi" w:hAnsiTheme="minorHAnsi" w:cstheme="minorBidi"/>
                          <w:color w:val="BA2121"/>
                        </w:rPr>
                        <w:t>gr_direccion</w:t>
                      </w:r>
                    </w:p>
                  </w:txbxContent>
                </v:textbox>
              </v:shape>
              <v:shape id="Cuadro de texto 225" o:spid="_x0000_s2830" type="#_x0000_t202" style="position:absolute;left:63781;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" filled="f" stroked="f" strokeweight="0">
                <v:textbox style="mso-next-textbox:#Cuadro de texto 225" inset="0,0,0,0">
                  <w:txbxContent>
                    <w:p w14:paraId="2DEA422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26" o:spid="_x0000_s2831" type="#_x0000_t202" style="position:absolute;left:64504;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" filled="f" stroked="f" strokeweight="0">
                <v:textbox style="mso-next-textbox:#Cuadro de texto 226" inset="0,0,0,0">
                  <w:txbxContent>
                    <w:p w14:paraId="06A0AE75" w14:textId="77777777" w:rsidR="00CB7E31" w:rsidRDefault="00000000">
                      <w:pPr>
                        <w:overflowPunct w:val="0"/>
                        <w:spacing w:after="0" w:line="240" w:lineRule="auto"/>
                      </w:pPr>
                      <w:r>
                        <w:rPr>
                          <w:rFonts w:asciiTheme="minorHAnsi" w:hAnsiTheme="minorHAnsi" w:cstheme="minorBidi"/>
                        </w:rPr>
                        <w:t>]</w:t>
                      </w:r>
                    </w:p>
                  </w:txbxContent>
                </v:textbox>
              </v:shape>
              <v:shape id="Cuadro de texto 227" o:spid="_x0000_s2832" type="#_x0000_t202" style="position:absolute;left:65232;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FeM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QoNYHfM/EIyNkPAAAA//8DAFBLAQItABQABgAIAAAAIQDb4fbL7gAAAIUBAAATAAAAAAAA&#10;AAAAAAAAAAAAAABbQ29udGVudF9UeXBlc10ueG1sUEsBAi0AFAAGAAgAAAAhAFr0LFu/AAAAFQEA&#10;AAsAAAAAAAAAAAAAAAAAHwEAAF9yZWxzLy5yZWxzUEsBAi0AFAAGAAgAAAAhAPkAV4zHAAAA3AAA&#10;AA8AAAAAAAAAAAAAAAAABwIAAGRycy9kb3ducmV2LnhtbFBLBQYAAAAAAwADALcAAAD7AgAAAAA=&#10;" filled="f" stroked="f" strokeweight="0">
                <v:textbox style="mso-next-textbox:#Cuadro de texto 227" inset="0,0,0,0">
                  <w:txbxContent>
                    <w:p w14:paraId="162A3768" w14:textId="77777777" w:rsidR="00CB7E31" w:rsidRDefault="00000000">
                      <w:pPr>
                        <w:overflowPunct w:val="0"/>
                        <w:spacing w:after="0" w:line="240" w:lineRule="auto"/>
                      </w:pPr>
                      <w:r>
                        <w:rPr>
                          <w:rFonts w:asciiTheme="minorHAnsi" w:hAnsiTheme="minorHAnsi" w:cstheme="minorBidi"/>
                        </w:rPr>
                        <w:t>,</w:t>
                      </w:r>
                    </w:p>
                  </w:txbxContent>
                </v:textbox>
              </v:shape>
              <v:shape id="Cuadro de texto 228" o:spid="_x0000_s2833" type="#_x0000_t202" style="position:absolute;left:6595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" filled="f" stroked="f" strokeweight="0">
                <v:textbox style="mso-next-textbox:#Cuadro de texto 228" inset="0,0,0,0">
                  <w:txbxContent>
                    <w:p w14:paraId="4132D250" w14:textId="77777777" w:rsidR="00CB7E31" w:rsidRDefault="00000000">
                      <w:pPr>
                        <w:overflowPunct w:val="0"/>
                        <w:spacing w:after="0" w:line="240" w:lineRule="auto"/>
                      </w:pPr>
                      <w:r>
                        <w:rPr>
                          <w:rFonts w:asciiTheme="minorHAnsi" w:hAnsiTheme="minorHAnsi" w:cstheme="minorBidi"/>
                          <w:color w:val="FF0000"/>
                        </w:rPr>
                        <w:t>␣</w:t>
                      </w:r>
                    </w:p>
                  </w:txbxContent>
                </v:textbox>
              </v:shape>
              <v:shape id="Cuadro de texto 229" o:spid="_x0000_s2834" type="#_x0000_t202" style="position:absolute;left:4827;top:6012;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" filled="f" stroked="f" strokeweight="0">
                <v:textbox style="mso-next-textbox:#Cuadro de texto 229" inset="0,0,0,0">
                  <w:txbxContent>
                    <w:p w14:paraId="07FE032E"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230" o:spid="_x0000_s2835" type="#_x0000_t202" style="position:absolute;left:5587;top:555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" filled="f" stroked="f" strokeweight="0">
                <v:textbox style="mso-next-textbox:#Cuadro de texto 230" inset="0,0,0,0">
                  <w:txbxContent>
                    <w:p w14:paraId="638C6B93" w14:textId="77777777" w:rsidR="00CB7E31" w:rsidRDefault="00000000">
                      <w:pPr>
                        <w:overflowPunct w:val="0"/>
                        <w:spacing w:after="0" w:line="240" w:lineRule="auto"/>
                      </w:pPr>
                      <w:r>
                        <w:rPr>
                          <w:rFonts w:asciiTheme="minorHAnsi" w:hAnsiTheme="minorHAnsi" w:cstheme="minorBidi"/>
                        </w:rPr>
                        <w:t>inplace</w:t>
                      </w:r>
                    </w:p>
                  </w:txbxContent>
                </v:textbox>
              </v:shape>
              <v:shape id="Cuadro de texto 231" o:spid="_x0000_s2836" type="#_x0000_t202" style="position:absolute;left:10681;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" filled="f" stroked="f" strokeweight="0">
                <v:textbox style="mso-next-textbox:#Cuadro de texto 231" inset="0,0,0,0">
                  <w:txbxContent>
                    <w:p w14:paraId="521E25E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32" o:spid="_x0000_s2837" type="#_x0000_t202" style="position:absolute;left:11404;top:5544;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" filled="f" stroked="f" strokeweight="0">
                <v:textbox style="mso-next-textbox:#Cuadro de texto 232" inset="0,0,0,0">
                  <w:txbxContent>
                    <w:p w14:paraId="39D201F9" w14:textId="77777777" w:rsidR="00CB7E31" w:rsidRDefault="00000000">
                      <w:pPr>
                        <w:overflowPunct w:val="0"/>
                        <w:spacing w:after="0" w:line="240" w:lineRule="auto"/>
                      </w:pPr>
                      <w:r>
                        <w:rPr>
                          <w:rFonts w:asciiTheme="minorHAnsi" w:hAnsiTheme="minorHAnsi" w:cstheme="minorBidi"/>
                          <w:b/>
                          <w:color w:val="007F00"/>
                        </w:rPr>
                        <w:t>True</w:t>
                      </w:r>
                    </w:p>
                  </w:txbxContent>
                </v:textbox>
              </v:shape>
              <v:shape id="Cuadro de texto 233" o:spid="_x0000_s2838" type="#_x0000_t202" style="position:absolute;left:14313;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" filled="f" stroked="f" strokeweight="0">
                <v:textbox style="mso-next-textbox:#Cuadro de texto 233" inset="0,0,0,0">
                  <w:txbxContent>
                    <w:p w14:paraId="1EA03B1C" w14:textId="77777777" w:rsidR="00CB7E31" w:rsidRDefault="00000000">
                      <w:pPr>
                        <w:overflowPunct w:val="0"/>
                        <w:spacing w:after="0" w:line="240" w:lineRule="auto"/>
                      </w:pPr>
                      <w:r>
                        <w:rPr>
                          <w:rFonts w:asciiTheme="minorHAnsi" w:hAnsiTheme="minorHAnsi" w:cstheme="minorBidi"/>
                        </w:rPr>
                        <w:t>)</w:t>
                      </w:r>
                    </w:p>
                  </w:txbxContent>
                </v:textbox>
              </v:shape>
              <v:shape id="Forma libre: forma 234" o:spid="_x0000_s2839" style="position:absolute;left:3290;top:8510;width:59436;height:2495;visibility:visible;mso-wrap-style:square;v-text-anchor:top" coordsize="16510,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" path="m70,l16440,v39,,70,31,70,70l16510,622v,39,-31,70,-70,70l70,692c31,692,,661,,622l,70c,31,31,,70,xe" fillcolor="#cfcfcf" stroked="f" strokeweight="0">
                <v:path arrowok="t"/>
              </v:shape>
              <v:shape id="Forma libre: forma 235" o:spid="_x0000_s2840" style="position:absolute;left:3416;top:8643;width:59180;height:2236;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" path="m35,-1r16370,c16424,-1,16440,15,16440,34r,551c16440,604,16424,620,16405,620l35,620c16,620,,604,,585l,34c,15,16,-1,35,-1xe" fillcolor="#f7f7f7" stroked="f" strokeweight="0">
                <v:path arrowok="t"/>
              </v:shape>
              <v:shape id="Cuadro de texto 236" o:spid="_x0000_s2841" type="#_x0000_t202" style="position:absolute;top:890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" filled="f" stroked="f" strokeweight="0">
                <v:textbox style="mso-next-textbox:#Cuadro de texto 236" inset="0,0,0,0">
                  <w:txbxContent>
                    <w:p w14:paraId="529DC83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37" o:spid="_x0000_s2842" type="#_x0000_t202" style="position:absolute;left:3798;top:8902;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cFR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x+BX+z4QjIOdXAAAA//8DAFBLAQItABQABgAIAAAAIQDb4fbL7gAAAIUBAAATAAAAAAAA&#10;AAAAAAAAAAAAAABbQ29udGVudF9UeXBlc10ueG1sUEsBAi0AFAAGAAgAAAAhAFr0LFu/AAAAFQEA&#10;AAsAAAAAAAAAAAAAAAAAHwEAAF9yZWxzLy5yZWxzUEsBAi0AFAAGAAgAAAAhAHzZwVHHAAAA3AAA&#10;AA8AAAAAAAAAAAAAAAAABwIAAGRycy9kb3ducmV2LnhtbFBLBQYAAAAAAwADALcAAAD7AgAAAAA=&#10;" filled="f" stroked="f" strokeweight="0">
                <v:textbox style="mso-next-textbox:#Cuadro de texto 237" inset="0,0,0,0">
                  <w:txbxContent>
                    <w:p w14:paraId="08D17AA0" w14:textId="77777777" w:rsidR="00CB7E31" w:rsidRDefault="00000000">
                      <w:pPr>
                        <w:overflowPunct w:val="0"/>
                        <w:spacing w:after="0" w:line="240" w:lineRule="auto"/>
                      </w:pPr>
                      <w:r>
                        <w:rPr>
                          <w:rFonts w:asciiTheme="minorHAnsi" w:hAnsiTheme="minorHAnsi" w:cstheme="minorBidi"/>
                        </w:rPr>
                        <w:t>df</w:t>
                      </w:r>
                    </w:p>
                  </w:txbxContent>
                </v:textbox>
              </v:shape>
              <v:shape id="Cuadro de texto 238" o:spid="_x0000_s2843" type="#_x0000_t202" style="position:absolute;left:5252;top:890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" filled="f" stroked="f" strokeweight="0">
                <v:textbox style="mso-next-textbox:#Cuadro de texto 238" inset="0,0,0,0">
                  <w:txbxContent>
                    <w:p w14:paraId="0378BF9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39" o:spid="_x0000_s2844" type="#_x0000_t202" style="position:absolute;left:5976;top:8902;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" filled="f" stroked="f" strokeweight="0">
                <v:textbox style="mso-next-textbox:#Cuadro de texto 239" inset="0,0,0,0">
                  <w:txbxContent>
                    <w:p w14:paraId="756B77CC" w14:textId="77777777" w:rsidR="00CB7E31" w:rsidRDefault="00000000">
                      <w:pPr>
                        <w:overflowPunct w:val="0"/>
                        <w:spacing w:after="0" w:line="240" w:lineRule="auto"/>
                      </w:pPr>
                      <w:r>
                        <w:rPr>
                          <w:rFonts w:asciiTheme="minorHAnsi" w:hAnsiTheme="minorHAnsi" w:cstheme="minorBidi"/>
                        </w:rPr>
                        <w:t>info()</w:t>
                      </w:r>
                    </w:p>
                  </w:txbxContent>
                </v:textbox>
              </v:shape>
              <v:shape id="Cuadro de texto 240" o:spid="_x0000_s2845" type="#_x0000_t202" style="position:absolute;left:3290;top:1198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" filled="f" stroked="f" strokeweight="0">
                <v:textbox style="mso-next-textbox:#Cuadro de texto 240" inset="0,0,0,0">
                  <w:txbxContent>
                    <w:p w14:paraId="4404FA1A" w14:textId="77777777" w:rsidR="00CB7E31" w:rsidRDefault="00000000">
                      <w:pPr>
                        <w:overflowPunct w:val="0"/>
                        <w:spacing w:after="0" w:line="240" w:lineRule="auto"/>
                      </w:pPr>
                      <w:r>
                        <w:rPr>
                          <w:rFonts w:asciiTheme="minorHAnsi" w:hAnsiTheme="minorHAnsi" w:cstheme="minorBidi"/>
                        </w:rPr>
                        <w:t>&lt;</w:t>
                      </w:r>
                    </w:p>
                  </w:txbxContent>
                </v:textbox>
              </v:shape>
              <v:shape id="Cuadro de texto 241" o:spid="_x0000_s2846" type="#_x0000_t202" style="position:absolute;left:4021;top:11988;width:3385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" filled="f" stroked="f" strokeweight="0">
                <v:textbox style="mso-next-textbox:#Cuadro de texto 241" inset="0,0,0,0">
                  <w:txbxContent>
                    <w:p w14:paraId="05C25D8D" w14:textId="77777777" w:rsidR="00CB7E31" w:rsidRDefault="00000000">
                      <w:pPr>
                        <w:overflowPunct w:val="0"/>
                        <w:spacing w:after="0" w:line="240" w:lineRule="auto"/>
                      </w:pPr>
                      <w:r>
                        <w:rPr>
                          <w:rFonts w:asciiTheme="minorHAnsi" w:hAnsiTheme="minorHAnsi" w:cstheme="minorBidi"/>
                        </w:rPr>
                        <w:t>class</w:t>
                      </w:r>
                      <w:r>
                        <w:rPr>
                          <w:rFonts w:asciiTheme="minorHAnsi" w:hAnsiTheme="minorHAnsi" w:cstheme="minorBidi"/>
                          <w:spacing w:val="-16"/>
                        </w:rPr>
                        <w:t xml:space="preserve"> </w:t>
                      </w:r>
                      <w:r>
                        <w:rPr>
                          <w:rFonts w:asciiTheme="minorHAnsi" w:hAnsiTheme="minorHAnsi" w:cstheme="minorBidi"/>
                        </w:rPr>
                        <w:t>'pandas.core.frame.DataFrame'</w:t>
                      </w:r>
                    </w:p>
                  </w:txbxContent>
                </v:textbox>
              </v:shape>
              <v:shape id="Cuadro de texto 242" o:spid="_x0000_s2847" type="#_x0000_t202" style="position:absolute;left:29469;top:1198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" filled="f" stroked="f" strokeweight="0">
                <v:textbox style="mso-next-textbox:#Cuadro de texto 242" inset="0,0,0,0">
                  <w:txbxContent>
                    <w:p w14:paraId="62AC5384" w14:textId="77777777" w:rsidR="00CB7E31" w:rsidRDefault="00000000">
                      <w:pPr>
                        <w:overflowPunct w:val="0"/>
                        <w:spacing w:after="0" w:line="240" w:lineRule="auto"/>
                      </w:pPr>
                      <w:r>
                        <w:rPr>
                          <w:rFonts w:asciiTheme="minorHAnsi" w:hAnsiTheme="minorHAnsi" w:cstheme="minorBidi"/>
                        </w:rPr>
                        <w:t>&gt;</w:t>
                      </w:r>
                    </w:p>
                  </w:txbxContent>
                </v:textbox>
              </v:shape>
              <v:shape id="Cuadro de texto 243" o:spid="_x0000_s2848" type="#_x0000_t202" style="position:absolute;left:3290;top:13708;width:3385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LQv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x8xj+z4QjIOdXAAAA//8DAFBLAQItABQABgAIAAAAIQDb4fbL7gAAAIUBAAATAAAAAAAA&#10;AAAAAAAAAAAAAABbQ29udGVudF9UeXBlc10ueG1sUEsBAi0AFAAGAAgAAAAhAFr0LFu/AAAAFQEA&#10;AAsAAAAAAAAAAAAAAAAAHwEAAF9yZWxzLy5yZWxzUEsBAi0AFAAGAAgAAAAhAFvktC/HAAAA3AAA&#10;AA8AAAAAAAAAAAAAAAAABwIAAGRycy9kb3ducmV2LnhtbFBLBQYAAAAAAwADALcAAAD7AgAAAAA=&#10;" filled="f" stroked="f" strokeweight="0">
                <v:textbox style="mso-next-textbox:#Cuadro de texto 243" inset="0,0,0,0">
                  <w:txbxContent>
                    <w:p w14:paraId="723A0EF8" w14:textId="77777777" w:rsidR="00CB7E31" w:rsidRDefault="00000000">
                      <w:pPr>
                        <w:overflowPunct w:val="0"/>
                        <w:spacing w:after="0" w:line="240" w:lineRule="auto"/>
                      </w:pPr>
                      <w:r>
                        <w:rPr>
                          <w:rFonts w:asciiTheme="minorHAnsi" w:hAnsiTheme="minorHAnsi" w:cstheme="minorBidi"/>
                        </w:rPr>
                        <w:t>Int64Index:</w:t>
                      </w:r>
                      <w:r>
                        <w:rPr>
                          <w:rFonts w:asciiTheme="minorHAnsi" w:hAnsiTheme="minorHAnsi" w:cstheme="minorBidi"/>
                          <w:spacing w:val="-16"/>
                        </w:rPr>
                        <w:t xml:space="preserve"> </w:t>
                      </w:r>
                      <w:r>
                        <w:rPr>
                          <w:rFonts w:asciiTheme="minorHAnsi" w:hAnsiTheme="minorHAnsi" w:cstheme="minorBidi"/>
                        </w:rPr>
                        <w:t>5332</w:t>
                      </w:r>
                      <w:r>
                        <w:rPr>
                          <w:rFonts w:asciiTheme="minorHAnsi" w:hAnsiTheme="minorHAnsi" w:cstheme="minorBidi"/>
                          <w:spacing w:val="-16"/>
                        </w:rPr>
                        <w:t xml:space="preserve"> </w:t>
                      </w:r>
                      <w:r>
                        <w:rPr>
                          <w:rFonts w:asciiTheme="minorHAnsi" w:hAnsiTheme="minorHAnsi" w:cstheme="minorBidi"/>
                        </w:rPr>
                        <w:t>entries,</w:t>
                      </w:r>
                      <w:r>
                        <w:rPr>
                          <w:rFonts w:asciiTheme="minorHAnsi" w:hAnsiTheme="minorHAnsi" w:cstheme="minorBidi"/>
                          <w:spacing w:val="-16"/>
                        </w:rPr>
                        <w:t xml:space="preserve"> </w:t>
                      </w:r>
                      <w:r>
                        <w:rPr>
                          <w:rFonts w:asciiTheme="minorHAnsi" w:hAnsiTheme="minorHAnsi" w:cstheme="minorBidi"/>
                        </w:rPr>
                        <w:t>0</w:t>
                      </w:r>
                      <w:r>
                        <w:rPr>
                          <w:rFonts w:asciiTheme="minorHAnsi" w:hAnsiTheme="minorHAnsi" w:cstheme="minorBidi"/>
                          <w:spacing w:val="-16"/>
                        </w:rPr>
                        <w:t xml:space="preserve"> </w:t>
                      </w:r>
                      <w:r>
                        <w:rPr>
                          <w:rFonts w:asciiTheme="minorHAnsi" w:hAnsiTheme="minorHAnsi" w:cstheme="minorBidi"/>
                        </w:rPr>
                        <w:t>to</w:t>
                      </w:r>
                      <w:r>
                        <w:rPr>
                          <w:rFonts w:asciiTheme="minorHAnsi" w:hAnsiTheme="minorHAnsi" w:cstheme="minorBidi"/>
                          <w:spacing w:val="-16"/>
                        </w:rPr>
                        <w:t xml:space="preserve"> </w:t>
                      </w:r>
                      <w:r>
                        <w:rPr>
                          <w:rFonts w:asciiTheme="minorHAnsi" w:hAnsiTheme="minorHAnsi" w:cstheme="minorBidi"/>
                        </w:rPr>
                        <w:t>5331</w:t>
                      </w:r>
                    </w:p>
                  </w:txbxContent>
                </v:textbox>
              </v:shape>
              <w10:anchorlock/>
            </v:group>
          </w:pict>
        </w:r>
      </w:del>
    </w:p>
    <w:p w14:paraId="6F9D4790" w14:textId="71F0CE02" w:rsidR="00CB7E31" w:rsidDel="009E4857" w:rsidRDefault="00000000">
      <w:pPr>
        <w:spacing w:after="3" w:line="271" w:lineRule="auto"/>
        <w:ind w:left="528" w:right="117" w:hanging="10"/>
        <w:rPr>
          <w:del w:id="4675" w:author="Jose Eduardo VIU" w:date="2023-04-01T20:51:00Z"/>
        </w:rPr>
      </w:pPr>
      <w:del w:id="4676" w:author="Jose Eduardo VIU" w:date="2023-04-01T20:51:00Z">
        <w:r w:rsidDel="009E4857">
          <w:rPr>
            <w:rFonts w:ascii="Courier New" w:eastAsia="Courier New" w:hAnsi="Courier New" w:cs="Courier New"/>
          </w:rPr>
          <w:delText>Data columns (total 23 columns):</w:delText>
        </w:r>
      </w:del>
    </w:p>
    <w:tbl>
      <w:tblPr>
        <w:tblStyle w:val="TableGrid"/>
        <w:tblW w:w="4811" w:type="dxa"/>
        <w:tblInd w:w="518" w:type="dxa"/>
        <w:tblLayout w:type="fixed"/>
        <w:tblLook w:val="04A0" w:firstRow="1" w:lastRow="0" w:firstColumn="1" w:lastColumn="0" w:noHBand="0" w:noVBand="1"/>
      </w:tblPr>
      <w:tblGrid>
        <w:gridCol w:w="94"/>
        <w:gridCol w:w="2183"/>
        <w:gridCol w:w="1609"/>
        <w:gridCol w:w="663"/>
        <w:gridCol w:w="262"/>
      </w:tblGrid>
      <w:tr w:rsidR="00CB7E31" w:rsidDel="009E4857" w14:paraId="661F2EA9" w14:textId="1E07A1B2">
        <w:trPr>
          <w:trHeight w:val="245"/>
          <w:del w:id="4677" w:author="Jose Eduardo VIU" w:date="2023-04-01T20:51:00Z"/>
        </w:trPr>
        <w:tc>
          <w:tcPr>
            <w:tcW w:w="2276" w:type="dxa"/>
            <w:gridSpan w:val="2"/>
          </w:tcPr>
          <w:p w14:paraId="7FCF5805" w14:textId="5985E9FF" w:rsidR="00CB7E31" w:rsidDel="009E4857" w:rsidRDefault="00000000">
            <w:pPr>
              <w:tabs>
                <w:tab w:val="center" w:pos="916"/>
              </w:tabs>
              <w:suppressAutoHyphens w:val="0"/>
              <w:spacing w:after="0"/>
              <w:rPr>
                <w:del w:id="4678" w:author="Jose Eduardo VIU" w:date="2023-04-01T20:51:00Z"/>
              </w:rPr>
            </w:pPr>
            <w:del w:id="4679" w:author="Jose Eduardo VIU" w:date="2023-04-01T20:51:00Z">
              <w:r w:rsidDel="009E4857">
                <w:rPr>
                  <w:rFonts w:ascii="Courier New" w:eastAsia="Courier New" w:hAnsi="Courier New" w:cs="Courier New"/>
                </w:rPr>
                <w:delText>#</w:delText>
              </w:r>
              <w:r w:rsidDel="009E4857">
                <w:rPr>
                  <w:rFonts w:ascii="Courier New" w:eastAsia="Courier New" w:hAnsi="Courier New" w:cs="Courier New"/>
                </w:rPr>
                <w:tab/>
                <w:delText>Column</w:delText>
              </w:r>
            </w:del>
          </w:p>
        </w:tc>
        <w:tc>
          <w:tcPr>
            <w:tcW w:w="2272" w:type="dxa"/>
            <w:gridSpan w:val="2"/>
          </w:tcPr>
          <w:p w14:paraId="5070A9A2" w14:textId="100C714C" w:rsidR="00CB7E31" w:rsidDel="009E4857" w:rsidRDefault="00000000">
            <w:pPr>
              <w:suppressAutoHyphens w:val="0"/>
              <w:spacing w:after="0"/>
              <w:rPr>
                <w:del w:id="4680" w:author="Jose Eduardo VIU" w:date="2023-04-01T20:51:00Z"/>
              </w:rPr>
            </w:pPr>
            <w:del w:id="4681" w:author="Jose Eduardo VIU" w:date="2023-04-01T20:51:00Z">
              <w:r w:rsidDel="009E4857">
                <w:rPr>
                  <w:rFonts w:ascii="Courier New" w:eastAsia="Courier New" w:hAnsi="Courier New" w:cs="Courier New"/>
                </w:rPr>
                <w:delText>Non-Null Count Dtype</w:delText>
              </w:r>
            </w:del>
          </w:p>
        </w:tc>
        <w:tc>
          <w:tcPr>
            <w:tcW w:w="262" w:type="dxa"/>
          </w:tcPr>
          <w:p w14:paraId="0D288266" w14:textId="48632177" w:rsidR="00CB7E31" w:rsidDel="009E4857" w:rsidRDefault="00CB7E31">
            <w:pPr>
              <w:suppressAutoHyphens w:val="0"/>
              <w:rPr>
                <w:del w:id="4682" w:author="Jose Eduardo VIU" w:date="2023-04-01T20:51:00Z"/>
              </w:rPr>
            </w:pPr>
          </w:p>
        </w:tc>
      </w:tr>
      <w:tr w:rsidR="00CB7E31" w:rsidDel="009E4857" w14:paraId="2BC835FC" w14:textId="2134A211">
        <w:trPr>
          <w:trHeight w:val="271"/>
          <w:del w:id="4683" w:author="Jose Eduardo VIU" w:date="2023-04-01T20:51:00Z"/>
        </w:trPr>
        <w:tc>
          <w:tcPr>
            <w:tcW w:w="2276" w:type="dxa"/>
            <w:gridSpan w:val="2"/>
          </w:tcPr>
          <w:p w14:paraId="554DFEA8" w14:textId="263B1716" w:rsidR="00CB7E31" w:rsidDel="009E4857" w:rsidRDefault="00000000">
            <w:pPr>
              <w:suppressAutoHyphens w:val="0"/>
              <w:spacing w:after="0"/>
              <w:rPr>
                <w:del w:id="4684" w:author="Jose Eduardo VIU" w:date="2023-04-01T20:51:00Z"/>
              </w:rPr>
            </w:pPr>
            <w:del w:id="4685" w:author="Jose Eduardo VIU" w:date="2023-04-01T20:51:00Z">
              <w:r w:rsidDel="009E4857">
                <w:rPr>
                  <w:rFonts w:ascii="Courier New" w:eastAsia="Courier New" w:hAnsi="Courier New" w:cs="Courier New"/>
                </w:rPr>
                <w:delText>--- ------</w:delText>
              </w:r>
            </w:del>
          </w:p>
        </w:tc>
        <w:tc>
          <w:tcPr>
            <w:tcW w:w="2272" w:type="dxa"/>
            <w:gridSpan w:val="2"/>
          </w:tcPr>
          <w:p w14:paraId="2C2F5723" w14:textId="21B4AAE4" w:rsidR="00CB7E31" w:rsidDel="009E4857" w:rsidRDefault="00000000">
            <w:pPr>
              <w:suppressAutoHyphens w:val="0"/>
              <w:spacing w:after="0"/>
              <w:rPr>
                <w:del w:id="4686" w:author="Jose Eduardo VIU" w:date="2023-04-01T20:51:00Z"/>
              </w:rPr>
            </w:pPr>
            <w:del w:id="4687" w:author="Jose Eduardo VIU" w:date="2023-04-01T20:51:00Z">
              <w:r w:rsidDel="009E4857">
                <w:rPr>
                  <w:rFonts w:ascii="Courier New" w:eastAsia="Courier New" w:hAnsi="Courier New" w:cs="Courier New"/>
                </w:rPr>
                <w:delText>-------------- -----</w:delText>
              </w:r>
            </w:del>
          </w:p>
        </w:tc>
        <w:tc>
          <w:tcPr>
            <w:tcW w:w="262" w:type="dxa"/>
          </w:tcPr>
          <w:p w14:paraId="2F2EA6F8" w14:textId="2B0CB2D0" w:rsidR="00CB7E31" w:rsidDel="009E4857" w:rsidRDefault="00CB7E31">
            <w:pPr>
              <w:suppressAutoHyphens w:val="0"/>
              <w:rPr>
                <w:del w:id="4688" w:author="Jose Eduardo VIU" w:date="2023-04-01T20:51:00Z"/>
              </w:rPr>
            </w:pPr>
          </w:p>
        </w:tc>
      </w:tr>
      <w:tr w:rsidR="00CB7E31" w:rsidDel="009E4857" w14:paraId="6CDC8F2E" w14:textId="45B33E2F">
        <w:trPr>
          <w:trHeight w:val="271"/>
          <w:del w:id="4689" w:author="Jose Eduardo VIU" w:date="2023-04-01T20:51:00Z"/>
        </w:trPr>
        <w:tc>
          <w:tcPr>
            <w:tcW w:w="2276" w:type="dxa"/>
            <w:gridSpan w:val="2"/>
          </w:tcPr>
          <w:p w14:paraId="3ACBDFBC" w14:textId="40125C98" w:rsidR="00CB7E31" w:rsidDel="009E4857" w:rsidRDefault="00000000">
            <w:pPr>
              <w:tabs>
                <w:tab w:val="center" w:pos="1088"/>
              </w:tabs>
              <w:suppressAutoHyphens w:val="0"/>
              <w:spacing w:after="0"/>
              <w:rPr>
                <w:del w:id="4690" w:author="Jose Eduardo VIU" w:date="2023-04-01T20:51:00Z"/>
              </w:rPr>
            </w:pPr>
            <w:del w:id="4691"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ct_codigo</w:delText>
              </w:r>
            </w:del>
          </w:p>
        </w:tc>
        <w:tc>
          <w:tcPr>
            <w:tcW w:w="2272" w:type="dxa"/>
            <w:gridSpan w:val="2"/>
          </w:tcPr>
          <w:p w14:paraId="3A530B4F" w14:textId="421FEB5E" w:rsidR="00CB7E31" w:rsidDel="009E4857" w:rsidRDefault="00000000">
            <w:pPr>
              <w:tabs>
                <w:tab w:val="right" w:pos="2405"/>
              </w:tabs>
              <w:suppressAutoHyphens w:val="0"/>
              <w:spacing w:after="0"/>
              <w:rPr>
                <w:del w:id="4692" w:author="Jose Eduardo VIU" w:date="2023-04-01T20:51:00Z"/>
              </w:rPr>
            </w:pPr>
            <w:del w:id="4693"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1EE5B1A3" w14:textId="5D955A3A" w:rsidR="00CB7E31" w:rsidDel="009E4857" w:rsidRDefault="00CB7E31">
            <w:pPr>
              <w:suppressAutoHyphens w:val="0"/>
              <w:rPr>
                <w:del w:id="4694" w:author="Jose Eduardo VIU" w:date="2023-04-01T20:51:00Z"/>
              </w:rPr>
            </w:pPr>
          </w:p>
        </w:tc>
      </w:tr>
      <w:tr w:rsidR="00CB7E31" w:rsidDel="009E4857" w14:paraId="582A8B08" w14:textId="193F0DB4">
        <w:trPr>
          <w:trHeight w:val="271"/>
          <w:del w:id="4695" w:author="Jose Eduardo VIU" w:date="2023-04-01T20:51:00Z"/>
        </w:trPr>
        <w:tc>
          <w:tcPr>
            <w:tcW w:w="2276" w:type="dxa"/>
            <w:gridSpan w:val="2"/>
          </w:tcPr>
          <w:p w14:paraId="646DD729" w14:textId="350B6CF5" w:rsidR="00CB7E31" w:rsidDel="009E4857" w:rsidRDefault="00000000">
            <w:pPr>
              <w:tabs>
                <w:tab w:val="center" w:pos="1145"/>
              </w:tabs>
              <w:suppressAutoHyphens w:val="0"/>
              <w:spacing w:after="0"/>
              <w:rPr>
                <w:del w:id="4696" w:author="Jose Eduardo VIU" w:date="2023-04-01T20:51:00Z"/>
              </w:rPr>
            </w:pPr>
            <w:del w:id="4697"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ct_integra</w:delText>
              </w:r>
            </w:del>
          </w:p>
        </w:tc>
        <w:tc>
          <w:tcPr>
            <w:tcW w:w="2272" w:type="dxa"/>
            <w:gridSpan w:val="2"/>
          </w:tcPr>
          <w:p w14:paraId="64E43F0C" w14:textId="7F791531" w:rsidR="00CB7E31" w:rsidDel="009E4857" w:rsidRDefault="00000000">
            <w:pPr>
              <w:tabs>
                <w:tab w:val="right" w:pos="2405"/>
              </w:tabs>
              <w:suppressAutoHyphens w:val="0"/>
              <w:spacing w:after="0"/>
              <w:rPr>
                <w:del w:id="4698" w:author="Jose Eduardo VIU" w:date="2023-04-01T20:51:00Z"/>
              </w:rPr>
            </w:pPr>
            <w:del w:id="4699"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23539291" w14:textId="632EE61F" w:rsidR="00CB7E31" w:rsidDel="009E4857" w:rsidRDefault="00CB7E31">
            <w:pPr>
              <w:suppressAutoHyphens w:val="0"/>
              <w:rPr>
                <w:del w:id="4700" w:author="Jose Eduardo VIU" w:date="2023-04-01T20:51:00Z"/>
              </w:rPr>
            </w:pPr>
          </w:p>
        </w:tc>
      </w:tr>
      <w:tr w:rsidR="00CB7E31" w:rsidDel="009E4857" w14:paraId="780EF864" w14:textId="3CC8712C">
        <w:trPr>
          <w:trHeight w:val="271"/>
          <w:del w:id="4701" w:author="Jose Eduardo VIU" w:date="2023-04-01T20:51:00Z"/>
        </w:trPr>
        <w:tc>
          <w:tcPr>
            <w:tcW w:w="2276" w:type="dxa"/>
            <w:gridSpan w:val="2"/>
          </w:tcPr>
          <w:p w14:paraId="7324A13F" w14:textId="6F9B5769" w:rsidR="00CB7E31" w:rsidDel="009E4857" w:rsidRDefault="00000000">
            <w:pPr>
              <w:tabs>
                <w:tab w:val="center" w:pos="974"/>
              </w:tabs>
              <w:suppressAutoHyphens w:val="0"/>
              <w:spacing w:after="0"/>
              <w:rPr>
                <w:del w:id="4702" w:author="Jose Eduardo VIU" w:date="2023-04-01T20:51:00Z"/>
              </w:rPr>
            </w:pPr>
            <w:del w:id="4703"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ct_tipo</w:delText>
              </w:r>
            </w:del>
          </w:p>
        </w:tc>
        <w:tc>
          <w:tcPr>
            <w:tcW w:w="2272" w:type="dxa"/>
            <w:gridSpan w:val="2"/>
          </w:tcPr>
          <w:p w14:paraId="5F4AEAF1" w14:textId="705A31E0" w:rsidR="00CB7E31" w:rsidDel="009E4857" w:rsidRDefault="00000000">
            <w:pPr>
              <w:tabs>
                <w:tab w:val="right" w:pos="2405"/>
              </w:tabs>
              <w:suppressAutoHyphens w:val="0"/>
              <w:spacing w:after="0"/>
              <w:rPr>
                <w:del w:id="4704" w:author="Jose Eduardo VIU" w:date="2023-04-01T20:51:00Z"/>
              </w:rPr>
            </w:pPr>
            <w:del w:id="4705"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5823FF88" w14:textId="4F384553" w:rsidR="00CB7E31" w:rsidDel="009E4857" w:rsidRDefault="00CB7E31">
            <w:pPr>
              <w:suppressAutoHyphens w:val="0"/>
              <w:rPr>
                <w:del w:id="4706" w:author="Jose Eduardo VIU" w:date="2023-04-01T20:51:00Z"/>
              </w:rPr>
            </w:pPr>
          </w:p>
        </w:tc>
      </w:tr>
      <w:tr w:rsidR="00CB7E31" w:rsidDel="009E4857" w14:paraId="66D1FEBF" w14:textId="6692C8F8">
        <w:trPr>
          <w:trHeight w:val="271"/>
          <w:del w:id="4707" w:author="Jose Eduardo VIU" w:date="2023-04-01T20:51:00Z"/>
        </w:trPr>
        <w:tc>
          <w:tcPr>
            <w:tcW w:w="2276" w:type="dxa"/>
            <w:gridSpan w:val="2"/>
          </w:tcPr>
          <w:p w14:paraId="715C1B6C" w14:textId="553DF3F0" w:rsidR="00CB7E31" w:rsidDel="009E4857" w:rsidRDefault="00000000">
            <w:pPr>
              <w:tabs>
                <w:tab w:val="center" w:pos="974"/>
              </w:tabs>
              <w:suppressAutoHyphens w:val="0"/>
              <w:spacing w:after="0"/>
              <w:rPr>
                <w:del w:id="4708" w:author="Jose Eduardo VIU" w:date="2023-04-01T20:51:00Z"/>
              </w:rPr>
            </w:pPr>
            <w:del w:id="4709"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ct_raza</w:delText>
              </w:r>
            </w:del>
          </w:p>
        </w:tc>
        <w:tc>
          <w:tcPr>
            <w:tcW w:w="2272" w:type="dxa"/>
            <w:gridSpan w:val="2"/>
          </w:tcPr>
          <w:p w14:paraId="7594EB41" w14:textId="353EAF29" w:rsidR="00CB7E31" w:rsidDel="009E4857" w:rsidRDefault="00000000">
            <w:pPr>
              <w:tabs>
                <w:tab w:val="right" w:pos="2405"/>
              </w:tabs>
              <w:suppressAutoHyphens w:val="0"/>
              <w:spacing w:after="0"/>
              <w:rPr>
                <w:del w:id="4710" w:author="Jose Eduardo VIU" w:date="2023-04-01T20:51:00Z"/>
              </w:rPr>
            </w:pPr>
            <w:del w:id="4711"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6D12018A" w14:textId="40D2805A" w:rsidR="00CB7E31" w:rsidDel="009E4857" w:rsidRDefault="00CB7E31">
            <w:pPr>
              <w:suppressAutoHyphens w:val="0"/>
              <w:rPr>
                <w:del w:id="4712" w:author="Jose Eduardo VIU" w:date="2023-04-01T20:51:00Z"/>
              </w:rPr>
            </w:pPr>
          </w:p>
        </w:tc>
      </w:tr>
      <w:tr w:rsidR="00CB7E31" w:rsidDel="009E4857" w14:paraId="63DE241E" w14:textId="1A002F69">
        <w:trPr>
          <w:trHeight w:val="271"/>
          <w:del w:id="4713" w:author="Jose Eduardo VIU" w:date="2023-04-01T20:51:00Z"/>
        </w:trPr>
        <w:tc>
          <w:tcPr>
            <w:tcW w:w="2276" w:type="dxa"/>
            <w:gridSpan w:val="2"/>
          </w:tcPr>
          <w:p w14:paraId="2126C9B8" w14:textId="0CF0453C" w:rsidR="00CB7E31" w:rsidDel="009E4857" w:rsidRDefault="00000000">
            <w:pPr>
              <w:tabs>
                <w:tab w:val="center" w:pos="974"/>
              </w:tabs>
              <w:suppressAutoHyphens w:val="0"/>
              <w:spacing w:after="0"/>
              <w:rPr>
                <w:del w:id="4714" w:author="Jose Eduardo VIU" w:date="2023-04-01T20:51:00Z"/>
              </w:rPr>
            </w:pPr>
            <w:del w:id="4715"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ct_fase</w:delText>
              </w:r>
            </w:del>
          </w:p>
        </w:tc>
        <w:tc>
          <w:tcPr>
            <w:tcW w:w="2272" w:type="dxa"/>
            <w:gridSpan w:val="2"/>
          </w:tcPr>
          <w:p w14:paraId="681553A2" w14:textId="306E4DC2" w:rsidR="00CB7E31" w:rsidDel="009E4857" w:rsidRDefault="00000000">
            <w:pPr>
              <w:tabs>
                <w:tab w:val="right" w:pos="2405"/>
              </w:tabs>
              <w:suppressAutoHyphens w:val="0"/>
              <w:spacing w:after="0"/>
              <w:rPr>
                <w:del w:id="4716" w:author="Jose Eduardo VIU" w:date="2023-04-01T20:51:00Z"/>
              </w:rPr>
            </w:pPr>
            <w:del w:id="4717"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15366C1C" w14:textId="12A9DFED" w:rsidR="00CB7E31" w:rsidDel="009E4857" w:rsidRDefault="00CB7E31">
            <w:pPr>
              <w:suppressAutoHyphens w:val="0"/>
              <w:rPr>
                <w:del w:id="4718" w:author="Jose Eduardo VIU" w:date="2023-04-01T20:51:00Z"/>
              </w:rPr>
            </w:pPr>
          </w:p>
        </w:tc>
      </w:tr>
      <w:tr w:rsidR="00CB7E31" w:rsidDel="009E4857" w14:paraId="7AB35465" w14:textId="54BB59A9">
        <w:trPr>
          <w:trHeight w:val="245"/>
          <w:del w:id="4719" w:author="Jose Eduardo VIU" w:date="2023-04-01T20:51:00Z"/>
        </w:trPr>
        <w:tc>
          <w:tcPr>
            <w:tcW w:w="2276" w:type="dxa"/>
            <w:gridSpan w:val="2"/>
          </w:tcPr>
          <w:p w14:paraId="5C1C8AB5" w14:textId="4EF26F95" w:rsidR="00CB7E31" w:rsidDel="009E4857" w:rsidRDefault="00000000">
            <w:pPr>
              <w:tabs>
                <w:tab w:val="center" w:pos="974"/>
              </w:tabs>
              <w:suppressAutoHyphens w:val="0"/>
              <w:spacing w:after="0"/>
              <w:rPr>
                <w:del w:id="4720" w:author="Jose Eduardo VIU" w:date="2023-04-01T20:51:00Z"/>
              </w:rPr>
            </w:pPr>
            <w:del w:id="4721"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ct_sexo</w:delText>
              </w:r>
            </w:del>
          </w:p>
        </w:tc>
        <w:tc>
          <w:tcPr>
            <w:tcW w:w="2272" w:type="dxa"/>
            <w:gridSpan w:val="2"/>
          </w:tcPr>
          <w:p w14:paraId="4E022C9A" w14:textId="7A57EBBA" w:rsidR="00CB7E31" w:rsidDel="009E4857" w:rsidRDefault="00000000">
            <w:pPr>
              <w:tabs>
                <w:tab w:val="right" w:pos="2405"/>
              </w:tabs>
              <w:suppressAutoHyphens w:val="0"/>
              <w:spacing w:after="0"/>
              <w:rPr>
                <w:del w:id="4722" w:author="Jose Eduardo VIU" w:date="2023-04-01T20:51:00Z"/>
              </w:rPr>
            </w:pPr>
            <w:del w:id="4723" w:author="Jose Eduardo VIU" w:date="2023-04-01T20:51:00Z">
              <w:r w:rsidDel="009E4857">
                <w:rPr>
                  <w:rFonts w:ascii="Courier New" w:eastAsia="Courier New" w:hAnsi="Courier New" w:cs="Courier New"/>
                </w:rPr>
                <w:delText>5332 non-null</w:delText>
              </w:r>
              <w:r w:rsidDel="009E4857">
                <w:rPr>
                  <w:rFonts w:ascii="Courier New" w:eastAsia="Courier New" w:hAnsi="Courier New" w:cs="Courier New"/>
                </w:rPr>
                <w:tab/>
                <w:delText>int64</w:delText>
              </w:r>
            </w:del>
          </w:p>
        </w:tc>
        <w:tc>
          <w:tcPr>
            <w:tcW w:w="262" w:type="dxa"/>
          </w:tcPr>
          <w:p w14:paraId="4475EA89" w14:textId="19FB320A" w:rsidR="00CB7E31" w:rsidDel="009E4857" w:rsidRDefault="00CB7E31">
            <w:pPr>
              <w:suppressAutoHyphens w:val="0"/>
              <w:rPr>
                <w:del w:id="4724" w:author="Jose Eduardo VIU" w:date="2023-04-01T20:51:00Z"/>
              </w:rPr>
            </w:pPr>
          </w:p>
        </w:tc>
      </w:tr>
      <w:tr w:rsidR="00CB7E31" w:rsidDel="009E4857" w14:paraId="0818070C" w14:textId="3F9758E0">
        <w:trPr>
          <w:trHeight w:val="245"/>
          <w:del w:id="4725" w:author="Jose Eduardo VIU" w:date="2023-04-01T20:51:00Z"/>
        </w:trPr>
        <w:tc>
          <w:tcPr>
            <w:tcW w:w="93" w:type="dxa"/>
          </w:tcPr>
          <w:p w14:paraId="4CB9A399" w14:textId="326B92CB" w:rsidR="00CB7E31" w:rsidDel="009E4857" w:rsidRDefault="00CB7E31">
            <w:pPr>
              <w:tabs>
                <w:tab w:val="center" w:pos="859"/>
                <w:tab w:val="center" w:pos="3035"/>
              </w:tabs>
              <w:suppressAutoHyphens w:val="0"/>
              <w:spacing w:after="0"/>
              <w:rPr>
                <w:del w:id="4726" w:author="Jose Eduardo VIU" w:date="2023-04-01T20:51:00Z"/>
                <w:rFonts w:ascii="Courier New" w:eastAsia="Courier New" w:hAnsi="Courier New" w:cs="Courier New"/>
              </w:rPr>
            </w:pPr>
          </w:p>
        </w:tc>
        <w:tc>
          <w:tcPr>
            <w:tcW w:w="3792" w:type="dxa"/>
            <w:gridSpan w:val="2"/>
          </w:tcPr>
          <w:p w14:paraId="08C5F6A2" w14:textId="54F183D2" w:rsidR="00CB7E31" w:rsidDel="009E4857" w:rsidRDefault="00000000">
            <w:pPr>
              <w:tabs>
                <w:tab w:val="center" w:pos="859"/>
                <w:tab w:val="center" w:pos="3035"/>
              </w:tabs>
              <w:suppressAutoHyphens w:val="0"/>
              <w:spacing w:after="0"/>
              <w:rPr>
                <w:del w:id="4727" w:author="Jose Eduardo VIU" w:date="2023-04-01T20:51:00Z"/>
              </w:rPr>
            </w:pPr>
            <w:del w:id="4728" w:author="Jose Eduardo VIU" w:date="2023-04-01T20:51:00Z">
              <w:r w:rsidDel="009E4857">
                <w:rPr>
                  <w:rFonts w:ascii="Courier New" w:eastAsia="Courier New" w:hAnsi="Courier New" w:cs="Courier New"/>
                </w:rPr>
                <w:delText>6</w:delText>
              </w:r>
              <w:r w:rsidDel="009E4857">
                <w:rPr>
                  <w:rFonts w:ascii="Courier New" w:eastAsia="Courier New" w:hAnsi="Courier New" w:cs="Courier New"/>
                </w:rPr>
                <w:tab/>
                <w:delText>IncPeso</w:delText>
              </w:r>
              <w:r w:rsidDel="009E4857">
                <w:rPr>
                  <w:rFonts w:ascii="Courier New" w:eastAsia="Courier New" w:hAnsi="Courier New" w:cs="Courier New"/>
                </w:rPr>
                <w:tab/>
                <w:delText>5332 non-null</w:delText>
              </w:r>
            </w:del>
          </w:p>
        </w:tc>
        <w:tc>
          <w:tcPr>
            <w:tcW w:w="925" w:type="dxa"/>
            <w:gridSpan w:val="2"/>
          </w:tcPr>
          <w:p w14:paraId="2D93545C" w14:textId="49D9B23B" w:rsidR="00CB7E31" w:rsidDel="009E4857" w:rsidRDefault="00000000">
            <w:pPr>
              <w:suppressAutoHyphens w:val="0"/>
              <w:spacing w:after="0"/>
              <w:rPr>
                <w:del w:id="4729" w:author="Jose Eduardo VIU" w:date="2023-04-01T20:51:00Z"/>
              </w:rPr>
            </w:pPr>
            <w:del w:id="4730" w:author="Jose Eduardo VIU" w:date="2023-04-01T20:51:00Z">
              <w:r w:rsidDel="009E4857">
                <w:rPr>
                  <w:rFonts w:ascii="Courier New" w:eastAsia="Courier New" w:hAnsi="Courier New" w:cs="Courier New"/>
                </w:rPr>
                <w:delText>float64</w:delText>
              </w:r>
            </w:del>
          </w:p>
        </w:tc>
      </w:tr>
      <w:tr w:rsidR="00CB7E31" w:rsidDel="009E4857" w14:paraId="238E90BB" w14:textId="2BD61080">
        <w:trPr>
          <w:trHeight w:val="271"/>
          <w:del w:id="4731" w:author="Jose Eduardo VIU" w:date="2023-04-01T20:51:00Z"/>
        </w:trPr>
        <w:tc>
          <w:tcPr>
            <w:tcW w:w="93" w:type="dxa"/>
          </w:tcPr>
          <w:p w14:paraId="1CD2FEA0" w14:textId="2C39623E" w:rsidR="00CB7E31" w:rsidDel="009E4857" w:rsidRDefault="00CB7E31">
            <w:pPr>
              <w:tabs>
                <w:tab w:val="center" w:pos="1031"/>
                <w:tab w:val="center" w:pos="3035"/>
              </w:tabs>
              <w:suppressAutoHyphens w:val="0"/>
              <w:spacing w:after="0"/>
              <w:rPr>
                <w:del w:id="4732" w:author="Jose Eduardo VIU" w:date="2023-04-01T20:51:00Z"/>
                <w:rFonts w:ascii="Courier New" w:eastAsia="Courier New" w:hAnsi="Courier New" w:cs="Courier New"/>
              </w:rPr>
            </w:pPr>
          </w:p>
        </w:tc>
        <w:tc>
          <w:tcPr>
            <w:tcW w:w="3792" w:type="dxa"/>
            <w:gridSpan w:val="2"/>
          </w:tcPr>
          <w:p w14:paraId="657EFA7E" w14:textId="3844110A" w:rsidR="00CB7E31" w:rsidDel="009E4857" w:rsidRDefault="00000000">
            <w:pPr>
              <w:tabs>
                <w:tab w:val="center" w:pos="1031"/>
                <w:tab w:val="center" w:pos="3035"/>
              </w:tabs>
              <w:suppressAutoHyphens w:val="0"/>
              <w:spacing w:after="0"/>
              <w:rPr>
                <w:del w:id="4733" w:author="Jose Eduardo VIU" w:date="2023-04-01T20:51:00Z"/>
              </w:rPr>
            </w:pPr>
            <w:del w:id="4734" w:author="Jose Eduardo VIU" w:date="2023-04-01T20:51:00Z">
              <w:r w:rsidDel="009E4857">
                <w:rPr>
                  <w:rFonts w:ascii="Courier New" w:eastAsia="Courier New" w:hAnsi="Courier New" w:cs="Courier New"/>
                </w:rPr>
                <w:delText>7</w:delText>
              </w:r>
              <w:r w:rsidDel="009E4857">
                <w:rPr>
                  <w:rFonts w:ascii="Courier New" w:eastAsia="Courier New" w:hAnsi="Courier New" w:cs="Courier New"/>
                </w:rPr>
                <w:tab/>
                <w:delText>DiasMedios</w:delText>
              </w:r>
              <w:r w:rsidDel="009E4857">
                <w:rPr>
                  <w:rFonts w:ascii="Courier New" w:eastAsia="Courier New" w:hAnsi="Courier New" w:cs="Courier New"/>
                </w:rPr>
                <w:tab/>
                <w:delText>5332 non-null</w:delText>
              </w:r>
            </w:del>
          </w:p>
        </w:tc>
        <w:tc>
          <w:tcPr>
            <w:tcW w:w="925" w:type="dxa"/>
            <w:gridSpan w:val="2"/>
          </w:tcPr>
          <w:p w14:paraId="535CA0B8" w14:textId="2C8CAD03" w:rsidR="00CB7E31" w:rsidDel="009E4857" w:rsidRDefault="00000000">
            <w:pPr>
              <w:suppressAutoHyphens w:val="0"/>
              <w:spacing w:after="0"/>
              <w:rPr>
                <w:del w:id="4735" w:author="Jose Eduardo VIU" w:date="2023-04-01T20:51:00Z"/>
              </w:rPr>
            </w:pPr>
            <w:del w:id="4736" w:author="Jose Eduardo VIU" w:date="2023-04-01T20:51:00Z">
              <w:r w:rsidDel="009E4857">
                <w:rPr>
                  <w:rFonts w:ascii="Courier New" w:eastAsia="Courier New" w:hAnsi="Courier New" w:cs="Courier New"/>
                </w:rPr>
                <w:delText>float64</w:delText>
              </w:r>
            </w:del>
          </w:p>
        </w:tc>
      </w:tr>
      <w:tr w:rsidR="00CB7E31" w:rsidDel="009E4857" w14:paraId="3D9D007F" w14:textId="4E057050">
        <w:trPr>
          <w:trHeight w:val="271"/>
          <w:del w:id="4737" w:author="Jose Eduardo VIU" w:date="2023-04-01T20:51:00Z"/>
        </w:trPr>
        <w:tc>
          <w:tcPr>
            <w:tcW w:w="93" w:type="dxa"/>
          </w:tcPr>
          <w:p w14:paraId="2F532044" w14:textId="4E43D21F" w:rsidR="00CB7E31" w:rsidDel="009E4857" w:rsidRDefault="00CB7E31">
            <w:pPr>
              <w:tabs>
                <w:tab w:val="center" w:pos="630"/>
                <w:tab w:val="center" w:pos="3035"/>
              </w:tabs>
              <w:suppressAutoHyphens w:val="0"/>
              <w:spacing w:after="0"/>
              <w:rPr>
                <w:del w:id="4738" w:author="Jose Eduardo VIU" w:date="2023-04-01T20:51:00Z"/>
                <w:rFonts w:ascii="Courier New" w:eastAsia="Courier New" w:hAnsi="Courier New" w:cs="Courier New"/>
              </w:rPr>
            </w:pPr>
          </w:p>
        </w:tc>
        <w:tc>
          <w:tcPr>
            <w:tcW w:w="3792" w:type="dxa"/>
            <w:gridSpan w:val="2"/>
          </w:tcPr>
          <w:p w14:paraId="23098B60" w14:textId="3AE64F42" w:rsidR="00CB7E31" w:rsidDel="009E4857" w:rsidRDefault="00000000">
            <w:pPr>
              <w:tabs>
                <w:tab w:val="center" w:pos="630"/>
                <w:tab w:val="center" w:pos="3035"/>
              </w:tabs>
              <w:suppressAutoHyphens w:val="0"/>
              <w:spacing w:after="0"/>
              <w:rPr>
                <w:del w:id="4739" w:author="Jose Eduardo VIU" w:date="2023-04-01T20:51:00Z"/>
              </w:rPr>
            </w:pPr>
            <w:del w:id="4740" w:author="Jose Eduardo VIU" w:date="2023-04-01T20:51:00Z">
              <w:r w:rsidDel="009E4857">
                <w:rPr>
                  <w:rFonts w:ascii="Courier New" w:eastAsia="Courier New" w:hAnsi="Courier New" w:cs="Courier New"/>
                </w:rPr>
                <w:delText>8</w:delText>
              </w:r>
              <w:r w:rsidDel="009E4857">
                <w:rPr>
                  <w:rFonts w:ascii="Courier New" w:eastAsia="Courier New" w:hAnsi="Courier New" w:cs="Courier New"/>
                </w:rPr>
                <w:tab/>
                <w:delText>GMD</w:delText>
              </w:r>
              <w:r w:rsidDel="009E4857">
                <w:rPr>
                  <w:rFonts w:ascii="Courier New" w:eastAsia="Courier New" w:hAnsi="Courier New" w:cs="Courier New"/>
                </w:rPr>
                <w:tab/>
                <w:delText>5332 non-null</w:delText>
              </w:r>
            </w:del>
          </w:p>
        </w:tc>
        <w:tc>
          <w:tcPr>
            <w:tcW w:w="925" w:type="dxa"/>
            <w:gridSpan w:val="2"/>
          </w:tcPr>
          <w:p w14:paraId="40349DF8" w14:textId="09FD1B1A" w:rsidR="00CB7E31" w:rsidDel="009E4857" w:rsidRDefault="00000000">
            <w:pPr>
              <w:suppressAutoHyphens w:val="0"/>
              <w:spacing w:after="0"/>
              <w:rPr>
                <w:del w:id="4741" w:author="Jose Eduardo VIU" w:date="2023-04-01T20:51:00Z"/>
              </w:rPr>
            </w:pPr>
            <w:del w:id="4742" w:author="Jose Eduardo VIU" w:date="2023-04-01T20:51:00Z">
              <w:r w:rsidDel="009E4857">
                <w:rPr>
                  <w:rFonts w:ascii="Courier New" w:eastAsia="Courier New" w:hAnsi="Courier New" w:cs="Courier New"/>
                </w:rPr>
                <w:delText>float64</w:delText>
              </w:r>
            </w:del>
          </w:p>
        </w:tc>
      </w:tr>
      <w:tr w:rsidR="00CB7E31" w:rsidDel="009E4857" w14:paraId="4ED45FB7" w14:textId="1579FFBF">
        <w:trPr>
          <w:trHeight w:val="271"/>
          <w:del w:id="4743" w:author="Jose Eduardo VIU" w:date="2023-04-01T20:51:00Z"/>
        </w:trPr>
        <w:tc>
          <w:tcPr>
            <w:tcW w:w="93" w:type="dxa"/>
          </w:tcPr>
          <w:p w14:paraId="4B28D3F7" w14:textId="41B28BEC" w:rsidR="00CB7E31" w:rsidDel="009E4857" w:rsidRDefault="00CB7E31">
            <w:pPr>
              <w:tabs>
                <w:tab w:val="center" w:pos="2119"/>
              </w:tabs>
              <w:suppressAutoHyphens w:val="0"/>
              <w:spacing w:after="0"/>
              <w:rPr>
                <w:del w:id="4744" w:author="Jose Eduardo VIU" w:date="2023-04-01T20:51:00Z"/>
                <w:rFonts w:ascii="Courier New" w:eastAsia="Courier New" w:hAnsi="Courier New" w:cs="Courier New"/>
              </w:rPr>
            </w:pPr>
          </w:p>
        </w:tc>
        <w:tc>
          <w:tcPr>
            <w:tcW w:w="3792" w:type="dxa"/>
            <w:gridSpan w:val="2"/>
          </w:tcPr>
          <w:p w14:paraId="78587DAC" w14:textId="3E5FB9EB" w:rsidR="00CB7E31" w:rsidDel="009E4857" w:rsidRDefault="00000000">
            <w:pPr>
              <w:tabs>
                <w:tab w:val="center" w:pos="2119"/>
              </w:tabs>
              <w:suppressAutoHyphens w:val="0"/>
              <w:spacing w:after="0"/>
              <w:rPr>
                <w:del w:id="4745" w:author="Jose Eduardo VIU" w:date="2023-04-01T20:51:00Z"/>
              </w:rPr>
            </w:pPr>
            <w:del w:id="4746" w:author="Jose Eduardo VIU" w:date="2023-04-01T20:51:00Z">
              <w:r w:rsidDel="009E4857">
                <w:rPr>
                  <w:rFonts w:ascii="Courier New" w:eastAsia="Courier New" w:hAnsi="Courier New" w:cs="Courier New"/>
                </w:rPr>
                <w:delText>9</w:delText>
              </w:r>
              <w:r w:rsidDel="009E4857">
                <w:rPr>
                  <w:rFonts w:ascii="Courier New" w:eastAsia="Courier New" w:hAnsi="Courier New" w:cs="Courier New"/>
                </w:rPr>
                <w:tab/>
                <w:delText>EntradaInicial 5332 non-null</w:delText>
              </w:r>
            </w:del>
          </w:p>
        </w:tc>
        <w:tc>
          <w:tcPr>
            <w:tcW w:w="925" w:type="dxa"/>
            <w:gridSpan w:val="2"/>
          </w:tcPr>
          <w:p w14:paraId="75DA329B" w14:textId="4BD3C003" w:rsidR="00CB7E31" w:rsidDel="009E4857" w:rsidRDefault="00000000">
            <w:pPr>
              <w:suppressAutoHyphens w:val="0"/>
              <w:spacing w:after="0"/>
              <w:rPr>
                <w:del w:id="4747" w:author="Jose Eduardo VIU" w:date="2023-04-01T20:51:00Z"/>
              </w:rPr>
            </w:pPr>
            <w:del w:id="4748" w:author="Jose Eduardo VIU" w:date="2023-04-01T20:51:00Z">
              <w:r w:rsidDel="009E4857">
                <w:rPr>
                  <w:rFonts w:ascii="Courier New" w:eastAsia="Courier New" w:hAnsi="Courier New" w:cs="Courier New"/>
                </w:rPr>
                <w:delText>object</w:delText>
              </w:r>
            </w:del>
          </w:p>
        </w:tc>
      </w:tr>
      <w:tr w:rsidR="00CB7E31" w:rsidDel="009E4857" w14:paraId="52E753A3" w14:textId="7B95B9AF">
        <w:trPr>
          <w:trHeight w:val="271"/>
          <w:del w:id="4749" w:author="Jose Eduardo VIU" w:date="2023-04-01T20:51:00Z"/>
        </w:trPr>
        <w:tc>
          <w:tcPr>
            <w:tcW w:w="93" w:type="dxa"/>
          </w:tcPr>
          <w:p w14:paraId="4468CF9D" w14:textId="0454EEE6" w:rsidR="00CB7E31" w:rsidDel="009E4857" w:rsidRDefault="00CB7E31">
            <w:pPr>
              <w:suppressAutoHyphens w:val="0"/>
              <w:spacing w:after="0"/>
              <w:rPr>
                <w:del w:id="4750" w:author="Jose Eduardo VIU" w:date="2023-04-01T20:51:00Z"/>
                <w:rFonts w:ascii="Courier New" w:eastAsia="Courier New" w:hAnsi="Courier New" w:cs="Courier New"/>
              </w:rPr>
            </w:pPr>
          </w:p>
        </w:tc>
        <w:tc>
          <w:tcPr>
            <w:tcW w:w="2183" w:type="dxa"/>
          </w:tcPr>
          <w:p w14:paraId="03F1959A" w14:textId="275C4890" w:rsidR="00CB7E31" w:rsidDel="009E4857" w:rsidRDefault="00000000">
            <w:pPr>
              <w:suppressAutoHyphens w:val="0"/>
              <w:spacing w:after="0"/>
              <w:rPr>
                <w:del w:id="4751" w:author="Jose Eduardo VIU" w:date="2023-04-01T20:51:00Z"/>
              </w:rPr>
            </w:pPr>
            <w:del w:id="4752" w:author="Jose Eduardo VIU" w:date="2023-04-01T20:51:00Z">
              <w:r w:rsidDel="009E4857">
                <w:rPr>
                  <w:rFonts w:ascii="Courier New" w:eastAsia="Courier New" w:hAnsi="Courier New" w:cs="Courier New"/>
                </w:rPr>
                <w:delText>10 EntradaFinal</w:delText>
              </w:r>
            </w:del>
          </w:p>
        </w:tc>
        <w:tc>
          <w:tcPr>
            <w:tcW w:w="1609" w:type="dxa"/>
          </w:tcPr>
          <w:p w14:paraId="6604E712" w14:textId="524EB5CE" w:rsidR="00CB7E31" w:rsidDel="009E4857" w:rsidRDefault="00000000">
            <w:pPr>
              <w:suppressAutoHyphens w:val="0"/>
              <w:spacing w:after="0"/>
              <w:rPr>
                <w:del w:id="4753" w:author="Jose Eduardo VIU" w:date="2023-04-01T20:51:00Z"/>
              </w:rPr>
            </w:pPr>
            <w:del w:id="4754" w:author="Jose Eduardo VIU" w:date="2023-04-01T20:51:00Z">
              <w:r w:rsidDel="009E4857">
                <w:rPr>
                  <w:rFonts w:ascii="Courier New" w:eastAsia="Courier New" w:hAnsi="Courier New" w:cs="Courier New"/>
                </w:rPr>
                <w:delText>5332 non-null</w:delText>
              </w:r>
            </w:del>
          </w:p>
        </w:tc>
        <w:tc>
          <w:tcPr>
            <w:tcW w:w="925" w:type="dxa"/>
            <w:gridSpan w:val="2"/>
          </w:tcPr>
          <w:p w14:paraId="65218B3B" w14:textId="4129CC77" w:rsidR="00CB7E31" w:rsidDel="009E4857" w:rsidRDefault="00000000">
            <w:pPr>
              <w:suppressAutoHyphens w:val="0"/>
              <w:spacing w:after="0"/>
              <w:rPr>
                <w:del w:id="4755" w:author="Jose Eduardo VIU" w:date="2023-04-01T20:51:00Z"/>
              </w:rPr>
            </w:pPr>
            <w:del w:id="4756" w:author="Jose Eduardo VIU" w:date="2023-04-01T20:51:00Z">
              <w:r w:rsidDel="009E4857">
                <w:rPr>
                  <w:rFonts w:ascii="Courier New" w:eastAsia="Courier New" w:hAnsi="Courier New" w:cs="Courier New"/>
                </w:rPr>
                <w:delText>object</w:delText>
              </w:r>
            </w:del>
          </w:p>
        </w:tc>
      </w:tr>
      <w:tr w:rsidR="00CB7E31" w:rsidDel="009E4857" w14:paraId="76F669A5" w14:textId="1BE7333B">
        <w:trPr>
          <w:trHeight w:val="271"/>
          <w:del w:id="4757" w:author="Jose Eduardo VIU" w:date="2023-04-01T20:51:00Z"/>
        </w:trPr>
        <w:tc>
          <w:tcPr>
            <w:tcW w:w="93" w:type="dxa"/>
          </w:tcPr>
          <w:p w14:paraId="0F808210" w14:textId="3A016137" w:rsidR="00CB7E31" w:rsidDel="009E4857" w:rsidRDefault="00CB7E31">
            <w:pPr>
              <w:suppressAutoHyphens w:val="0"/>
              <w:spacing w:after="0"/>
              <w:rPr>
                <w:del w:id="4758" w:author="Jose Eduardo VIU" w:date="2023-04-01T20:51:00Z"/>
                <w:rFonts w:ascii="Courier New" w:eastAsia="Courier New" w:hAnsi="Courier New" w:cs="Courier New"/>
              </w:rPr>
            </w:pPr>
          </w:p>
        </w:tc>
        <w:tc>
          <w:tcPr>
            <w:tcW w:w="2183" w:type="dxa"/>
          </w:tcPr>
          <w:p w14:paraId="500A5E3A" w14:textId="017353A8" w:rsidR="00CB7E31" w:rsidDel="009E4857" w:rsidRDefault="00000000">
            <w:pPr>
              <w:suppressAutoHyphens w:val="0"/>
              <w:spacing w:after="0"/>
              <w:rPr>
                <w:del w:id="4759" w:author="Jose Eduardo VIU" w:date="2023-04-01T20:51:00Z"/>
              </w:rPr>
            </w:pPr>
            <w:del w:id="4760" w:author="Jose Eduardo VIU" w:date="2023-04-01T20:51:00Z">
              <w:r w:rsidDel="009E4857">
                <w:rPr>
                  <w:rFonts w:ascii="Courier New" w:eastAsia="Courier New" w:hAnsi="Courier New" w:cs="Courier New"/>
                </w:rPr>
                <w:delText>11 NumAnimales</w:delText>
              </w:r>
            </w:del>
          </w:p>
        </w:tc>
        <w:tc>
          <w:tcPr>
            <w:tcW w:w="1609" w:type="dxa"/>
          </w:tcPr>
          <w:p w14:paraId="38CDBCAD" w14:textId="4A522AC8" w:rsidR="00CB7E31" w:rsidDel="009E4857" w:rsidRDefault="00000000">
            <w:pPr>
              <w:suppressAutoHyphens w:val="0"/>
              <w:spacing w:after="0"/>
              <w:rPr>
                <w:del w:id="4761" w:author="Jose Eduardo VIU" w:date="2023-04-01T20:51:00Z"/>
              </w:rPr>
            </w:pPr>
            <w:del w:id="4762" w:author="Jose Eduardo VIU" w:date="2023-04-01T20:51:00Z">
              <w:r w:rsidDel="009E4857">
                <w:rPr>
                  <w:rFonts w:ascii="Courier New" w:eastAsia="Courier New" w:hAnsi="Courier New" w:cs="Courier New"/>
                </w:rPr>
                <w:delText>5332 non-null</w:delText>
              </w:r>
            </w:del>
          </w:p>
        </w:tc>
        <w:tc>
          <w:tcPr>
            <w:tcW w:w="925" w:type="dxa"/>
            <w:gridSpan w:val="2"/>
          </w:tcPr>
          <w:p w14:paraId="47CBF803" w14:textId="2E33FFC0" w:rsidR="00CB7E31" w:rsidDel="009E4857" w:rsidRDefault="00000000">
            <w:pPr>
              <w:suppressAutoHyphens w:val="0"/>
              <w:spacing w:after="0"/>
              <w:rPr>
                <w:del w:id="4763" w:author="Jose Eduardo VIU" w:date="2023-04-01T20:51:00Z"/>
              </w:rPr>
            </w:pPr>
            <w:del w:id="4764" w:author="Jose Eduardo VIU" w:date="2023-04-01T20:51:00Z">
              <w:r w:rsidDel="009E4857">
                <w:rPr>
                  <w:rFonts w:ascii="Courier New" w:eastAsia="Courier New" w:hAnsi="Courier New" w:cs="Courier New"/>
                </w:rPr>
                <w:delText>int64</w:delText>
              </w:r>
            </w:del>
          </w:p>
        </w:tc>
      </w:tr>
      <w:tr w:rsidR="00CB7E31" w:rsidDel="009E4857" w14:paraId="4DD0F4A6" w14:textId="760C72B9">
        <w:trPr>
          <w:trHeight w:val="271"/>
          <w:del w:id="4765" w:author="Jose Eduardo VIU" w:date="2023-04-01T20:51:00Z"/>
        </w:trPr>
        <w:tc>
          <w:tcPr>
            <w:tcW w:w="93" w:type="dxa"/>
          </w:tcPr>
          <w:p w14:paraId="663FE7FC" w14:textId="0FA5270B" w:rsidR="00CB7E31" w:rsidDel="009E4857" w:rsidRDefault="00CB7E31">
            <w:pPr>
              <w:suppressAutoHyphens w:val="0"/>
              <w:spacing w:after="0"/>
              <w:rPr>
                <w:del w:id="4766" w:author="Jose Eduardo VIU" w:date="2023-04-01T20:51:00Z"/>
                <w:rFonts w:ascii="Courier New" w:eastAsia="Courier New" w:hAnsi="Courier New" w:cs="Courier New"/>
              </w:rPr>
            </w:pPr>
          </w:p>
        </w:tc>
        <w:tc>
          <w:tcPr>
            <w:tcW w:w="2183" w:type="dxa"/>
          </w:tcPr>
          <w:p w14:paraId="3CB390EE" w14:textId="601046FB" w:rsidR="00CB7E31" w:rsidDel="009E4857" w:rsidRDefault="00000000">
            <w:pPr>
              <w:suppressAutoHyphens w:val="0"/>
              <w:spacing w:after="0"/>
              <w:rPr>
                <w:del w:id="4767" w:author="Jose Eduardo VIU" w:date="2023-04-01T20:51:00Z"/>
              </w:rPr>
            </w:pPr>
            <w:del w:id="4768" w:author="Jose Eduardo VIU" w:date="2023-04-01T20:51:00Z">
              <w:r w:rsidDel="009E4857">
                <w:rPr>
                  <w:rFonts w:ascii="Courier New" w:eastAsia="Courier New" w:hAnsi="Courier New" w:cs="Courier New"/>
                </w:rPr>
                <w:delText>12 na_nombre</w:delText>
              </w:r>
            </w:del>
          </w:p>
        </w:tc>
        <w:tc>
          <w:tcPr>
            <w:tcW w:w="1609" w:type="dxa"/>
          </w:tcPr>
          <w:p w14:paraId="4FCBC0E5" w14:textId="2719EAFB" w:rsidR="00CB7E31" w:rsidDel="009E4857" w:rsidRDefault="00000000">
            <w:pPr>
              <w:suppressAutoHyphens w:val="0"/>
              <w:spacing w:after="0"/>
              <w:rPr>
                <w:del w:id="4769" w:author="Jose Eduardo VIU" w:date="2023-04-01T20:51:00Z"/>
              </w:rPr>
            </w:pPr>
            <w:del w:id="4770" w:author="Jose Eduardo VIU" w:date="2023-04-01T20:51:00Z">
              <w:r w:rsidDel="009E4857">
                <w:rPr>
                  <w:rFonts w:ascii="Courier New" w:eastAsia="Courier New" w:hAnsi="Courier New" w:cs="Courier New"/>
                </w:rPr>
                <w:delText>5332 non-null</w:delText>
              </w:r>
            </w:del>
          </w:p>
        </w:tc>
        <w:tc>
          <w:tcPr>
            <w:tcW w:w="925" w:type="dxa"/>
            <w:gridSpan w:val="2"/>
          </w:tcPr>
          <w:p w14:paraId="56B3E124" w14:textId="606AA36D" w:rsidR="00CB7E31" w:rsidDel="009E4857" w:rsidRDefault="00000000">
            <w:pPr>
              <w:suppressAutoHyphens w:val="0"/>
              <w:spacing w:after="0"/>
              <w:rPr>
                <w:del w:id="4771" w:author="Jose Eduardo VIU" w:date="2023-04-01T20:51:00Z"/>
              </w:rPr>
            </w:pPr>
            <w:del w:id="4772" w:author="Jose Eduardo VIU" w:date="2023-04-01T20:51:00Z">
              <w:r w:rsidDel="009E4857">
                <w:rPr>
                  <w:rFonts w:ascii="Courier New" w:eastAsia="Courier New" w:hAnsi="Courier New" w:cs="Courier New"/>
                </w:rPr>
                <w:delText>object</w:delText>
              </w:r>
            </w:del>
          </w:p>
        </w:tc>
      </w:tr>
      <w:tr w:rsidR="00CB7E31" w:rsidDel="009E4857" w14:paraId="56D34782" w14:textId="6E2416C0">
        <w:trPr>
          <w:trHeight w:val="271"/>
          <w:del w:id="4773" w:author="Jose Eduardo VIU" w:date="2023-04-01T20:51:00Z"/>
        </w:trPr>
        <w:tc>
          <w:tcPr>
            <w:tcW w:w="93" w:type="dxa"/>
          </w:tcPr>
          <w:p w14:paraId="64466496" w14:textId="569A1326" w:rsidR="00CB7E31" w:rsidDel="009E4857" w:rsidRDefault="00CB7E31">
            <w:pPr>
              <w:suppressAutoHyphens w:val="0"/>
              <w:spacing w:after="0"/>
              <w:rPr>
                <w:del w:id="4774" w:author="Jose Eduardo VIU" w:date="2023-04-01T20:51:00Z"/>
                <w:rFonts w:ascii="Courier New" w:eastAsia="Courier New" w:hAnsi="Courier New" w:cs="Courier New"/>
              </w:rPr>
            </w:pPr>
          </w:p>
        </w:tc>
        <w:tc>
          <w:tcPr>
            <w:tcW w:w="2183" w:type="dxa"/>
          </w:tcPr>
          <w:p w14:paraId="7B8DB7FD" w14:textId="1FABDCC9" w:rsidR="00CB7E31" w:rsidDel="009E4857" w:rsidRDefault="00000000">
            <w:pPr>
              <w:suppressAutoHyphens w:val="0"/>
              <w:spacing w:after="0"/>
              <w:rPr>
                <w:del w:id="4775" w:author="Jose Eduardo VIU" w:date="2023-04-01T20:51:00Z"/>
              </w:rPr>
            </w:pPr>
            <w:del w:id="4776" w:author="Jose Eduardo VIU" w:date="2023-04-01T20:51:00Z">
              <w:r w:rsidDel="009E4857">
                <w:rPr>
                  <w:rFonts w:ascii="Courier New" w:eastAsia="Courier New" w:hAnsi="Courier New" w:cs="Courier New"/>
                </w:rPr>
                <w:delText>13 na_rega</w:delText>
              </w:r>
            </w:del>
          </w:p>
        </w:tc>
        <w:tc>
          <w:tcPr>
            <w:tcW w:w="1609" w:type="dxa"/>
          </w:tcPr>
          <w:p w14:paraId="06D85B87" w14:textId="3A52477F" w:rsidR="00CB7E31" w:rsidDel="009E4857" w:rsidRDefault="00000000">
            <w:pPr>
              <w:suppressAutoHyphens w:val="0"/>
              <w:spacing w:after="0"/>
              <w:rPr>
                <w:del w:id="4777" w:author="Jose Eduardo VIU" w:date="2023-04-01T20:51:00Z"/>
              </w:rPr>
            </w:pPr>
            <w:del w:id="4778" w:author="Jose Eduardo VIU" w:date="2023-04-01T20:51:00Z">
              <w:r w:rsidDel="009E4857">
                <w:rPr>
                  <w:rFonts w:ascii="Courier New" w:eastAsia="Courier New" w:hAnsi="Courier New" w:cs="Courier New"/>
                </w:rPr>
                <w:delText>5332 non-null</w:delText>
              </w:r>
            </w:del>
          </w:p>
        </w:tc>
        <w:tc>
          <w:tcPr>
            <w:tcW w:w="925" w:type="dxa"/>
            <w:gridSpan w:val="2"/>
          </w:tcPr>
          <w:p w14:paraId="353BEBD6" w14:textId="32011234" w:rsidR="00CB7E31" w:rsidDel="009E4857" w:rsidRDefault="00000000">
            <w:pPr>
              <w:suppressAutoHyphens w:val="0"/>
              <w:spacing w:after="0"/>
              <w:rPr>
                <w:del w:id="4779" w:author="Jose Eduardo VIU" w:date="2023-04-01T20:51:00Z"/>
              </w:rPr>
            </w:pPr>
            <w:del w:id="4780" w:author="Jose Eduardo VIU" w:date="2023-04-01T20:51:00Z">
              <w:r w:rsidDel="009E4857">
                <w:rPr>
                  <w:rFonts w:ascii="Courier New" w:eastAsia="Courier New" w:hAnsi="Courier New" w:cs="Courier New"/>
                </w:rPr>
                <w:delText>object</w:delText>
              </w:r>
            </w:del>
          </w:p>
        </w:tc>
      </w:tr>
      <w:tr w:rsidR="00CB7E31" w:rsidDel="009E4857" w14:paraId="5B152E14" w14:textId="4FAE46A4">
        <w:trPr>
          <w:trHeight w:val="271"/>
          <w:del w:id="4781" w:author="Jose Eduardo VIU" w:date="2023-04-01T20:51:00Z"/>
        </w:trPr>
        <w:tc>
          <w:tcPr>
            <w:tcW w:w="93" w:type="dxa"/>
          </w:tcPr>
          <w:p w14:paraId="026B2D1B" w14:textId="7989C27D" w:rsidR="00CB7E31" w:rsidDel="009E4857" w:rsidRDefault="00CB7E31">
            <w:pPr>
              <w:suppressAutoHyphens w:val="0"/>
              <w:spacing w:after="0"/>
              <w:rPr>
                <w:del w:id="4782" w:author="Jose Eduardo VIU" w:date="2023-04-01T20:51:00Z"/>
                <w:rFonts w:ascii="Courier New" w:eastAsia="Courier New" w:hAnsi="Courier New" w:cs="Courier New"/>
              </w:rPr>
            </w:pPr>
          </w:p>
        </w:tc>
        <w:tc>
          <w:tcPr>
            <w:tcW w:w="2183" w:type="dxa"/>
          </w:tcPr>
          <w:p w14:paraId="64AE2758" w14:textId="095AEA99" w:rsidR="00CB7E31" w:rsidDel="009E4857" w:rsidRDefault="00000000">
            <w:pPr>
              <w:suppressAutoHyphens w:val="0"/>
              <w:spacing w:after="0"/>
              <w:rPr>
                <w:del w:id="4783" w:author="Jose Eduardo VIU" w:date="2023-04-01T20:51:00Z"/>
              </w:rPr>
            </w:pPr>
            <w:del w:id="4784" w:author="Jose Eduardo VIU" w:date="2023-04-01T20:51:00Z">
              <w:r w:rsidDel="009E4857">
                <w:rPr>
                  <w:rFonts w:ascii="Courier New" w:eastAsia="Courier New" w:hAnsi="Courier New" w:cs="Courier New"/>
                </w:rPr>
                <w:delText>14 se_nombre</w:delText>
              </w:r>
            </w:del>
          </w:p>
        </w:tc>
        <w:tc>
          <w:tcPr>
            <w:tcW w:w="1609" w:type="dxa"/>
          </w:tcPr>
          <w:p w14:paraId="08284034" w14:textId="3478312F" w:rsidR="00CB7E31" w:rsidDel="009E4857" w:rsidRDefault="00000000">
            <w:pPr>
              <w:suppressAutoHyphens w:val="0"/>
              <w:spacing w:after="0"/>
              <w:rPr>
                <w:del w:id="4785" w:author="Jose Eduardo VIU" w:date="2023-04-01T20:51:00Z"/>
              </w:rPr>
            </w:pPr>
            <w:del w:id="4786" w:author="Jose Eduardo VIU" w:date="2023-04-01T20:51:00Z">
              <w:r w:rsidDel="009E4857">
                <w:rPr>
                  <w:rFonts w:ascii="Courier New" w:eastAsia="Courier New" w:hAnsi="Courier New" w:cs="Courier New"/>
                </w:rPr>
                <w:delText>5332 non-null</w:delText>
              </w:r>
            </w:del>
          </w:p>
        </w:tc>
        <w:tc>
          <w:tcPr>
            <w:tcW w:w="925" w:type="dxa"/>
            <w:gridSpan w:val="2"/>
          </w:tcPr>
          <w:p w14:paraId="0B33BE38" w14:textId="603AED4B" w:rsidR="00CB7E31" w:rsidDel="009E4857" w:rsidRDefault="00000000">
            <w:pPr>
              <w:suppressAutoHyphens w:val="0"/>
              <w:spacing w:after="0"/>
              <w:rPr>
                <w:del w:id="4787" w:author="Jose Eduardo VIU" w:date="2023-04-01T20:51:00Z"/>
              </w:rPr>
            </w:pPr>
            <w:del w:id="4788" w:author="Jose Eduardo VIU" w:date="2023-04-01T20:51:00Z">
              <w:r w:rsidDel="009E4857">
                <w:rPr>
                  <w:rFonts w:ascii="Courier New" w:eastAsia="Courier New" w:hAnsi="Courier New" w:cs="Courier New"/>
                </w:rPr>
                <w:delText>object</w:delText>
              </w:r>
            </w:del>
          </w:p>
        </w:tc>
      </w:tr>
      <w:tr w:rsidR="00CB7E31" w:rsidDel="009E4857" w14:paraId="27397F1E" w14:textId="5CDD3D39">
        <w:trPr>
          <w:trHeight w:val="271"/>
          <w:del w:id="4789" w:author="Jose Eduardo VIU" w:date="2023-04-01T20:51:00Z"/>
        </w:trPr>
        <w:tc>
          <w:tcPr>
            <w:tcW w:w="93" w:type="dxa"/>
          </w:tcPr>
          <w:p w14:paraId="569596E5" w14:textId="6BD8DDBD" w:rsidR="00CB7E31" w:rsidDel="009E4857" w:rsidRDefault="00CB7E31">
            <w:pPr>
              <w:suppressAutoHyphens w:val="0"/>
              <w:spacing w:after="0"/>
              <w:rPr>
                <w:del w:id="4790" w:author="Jose Eduardo VIU" w:date="2023-04-01T20:51:00Z"/>
                <w:rFonts w:ascii="Courier New" w:eastAsia="Courier New" w:hAnsi="Courier New" w:cs="Courier New"/>
              </w:rPr>
            </w:pPr>
          </w:p>
        </w:tc>
        <w:tc>
          <w:tcPr>
            <w:tcW w:w="2183" w:type="dxa"/>
          </w:tcPr>
          <w:p w14:paraId="43CAC308" w14:textId="4372A592" w:rsidR="00CB7E31" w:rsidDel="009E4857" w:rsidRDefault="00000000">
            <w:pPr>
              <w:suppressAutoHyphens w:val="0"/>
              <w:spacing w:after="0"/>
              <w:rPr>
                <w:del w:id="4791" w:author="Jose Eduardo VIU" w:date="2023-04-01T20:51:00Z"/>
              </w:rPr>
            </w:pPr>
            <w:del w:id="4792" w:author="Jose Eduardo VIU" w:date="2023-04-01T20:51:00Z">
              <w:r w:rsidDel="009E4857">
                <w:rPr>
                  <w:rFonts w:ascii="Courier New" w:eastAsia="Courier New" w:hAnsi="Courier New" w:cs="Courier New"/>
                </w:rPr>
                <w:delText>15 PesoEntMedio</w:delText>
              </w:r>
            </w:del>
          </w:p>
        </w:tc>
        <w:tc>
          <w:tcPr>
            <w:tcW w:w="1609" w:type="dxa"/>
          </w:tcPr>
          <w:p w14:paraId="54A8DCB3" w14:textId="534ADC41" w:rsidR="00CB7E31" w:rsidDel="009E4857" w:rsidRDefault="00000000">
            <w:pPr>
              <w:suppressAutoHyphens w:val="0"/>
              <w:spacing w:after="0"/>
              <w:rPr>
                <w:del w:id="4793" w:author="Jose Eduardo VIU" w:date="2023-04-01T20:51:00Z"/>
              </w:rPr>
            </w:pPr>
            <w:del w:id="4794" w:author="Jose Eduardo VIU" w:date="2023-04-01T20:51:00Z">
              <w:r w:rsidDel="009E4857">
                <w:rPr>
                  <w:rFonts w:ascii="Courier New" w:eastAsia="Courier New" w:hAnsi="Courier New" w:cs="Courier New"/>
                </w:rPr>
                <w:delText>5332 non-null</w:delText>
              </w:r>
            </w:del>
          </w:p>
        </w:tc>
        <w:tc>
          <w:tcPr>
            <w:tcW w:w="925" w:type="dxa"/>
            <w:gridSpan w:val="2"/>
          </w:tcPr>
          <w:p w14:paraId="6D27B436" w14:textId="1A4ED20F" w:rsidR="00CB7E31" w:rsidDel="009E4857" w:rsidRDefault="00000000">
            <w:pPr>
              <w:suppressAutoHyphens w:val="0"/>
              <w:spacing w:after="0"/>
              <w:rPr>
                <w:del w:id="4795" w:author="Jose Eduardo VIU" w:date="2023-04-01T20:51:00Z"/>
              </w:rPr>
            </w:pPr>
            <w:del w:id="4796" w:author="Jose Eduardo VIU" w:date="2023-04-01T20:51:00Z">
              <w:r w:rsidDel="009E4857">
                <w:rPr>
                  <w:rFonts w:ascii="Courier New" w:eastAsia="Courier New" w:hAnsi="Courier New" w:cs="Courier New"/>
                </w:rPr>
                <w:delText>float64</w:delText>
              </w:r>
            </w:del>
          </w:p>
        </w:tc>
      </w:tr>
      <w:tr w:rsidR="00CB7E31" w:rsidDel="009E4857" w14:paraId="57723CAC" w14:textId="436EA4AB">
        <w:trPr>
          <w:trHeight w:val="271"/>
          <w:del w:id="4797" w:author="Jose Eduardo VIU" w:date="2023-04-01T20:51:00Z"/>
        </w:trPr>
        <w:tc>
          <w:tcPr>
            <w:tcW w:w="93" w:type="dxa"/>
          </w:tcPr>
          <w:p w14:paraId="63CE7358" w14:textId="2E82A141" w:rsidR="00CB7E31" w:rsidDel="009E4857" w:rsidRDefault="00CB7E31">
            <w:pPr>
              <w:suppressAutoHyphens w:val="0"/>
              <w:spacing w:after="0"/>
              <w:rPr>
                <w:del w:id="4798" w:author="Jose Eduardo VIU" w:date="2023-04-01T20:51:00Z"/>
                <w:rFonts w:ascii="Courier New" w:eastAsia="Courier New" w:hAnsi="Courier New" w:cs="Courier New"/>
              </w:rPr>
            </w:pPr>
          </w:p>
        </w:tc>
        <w:tc>
          <w:tcPr>
            <w:tcW w:w="2183" w:type="dxa"/>
          </w:tcPr>
          <w:p w14:paraId="022BE1D2" w14:textId="5EA0D50A" w:rsidR="00CB7E31" w:rsidDel="009E4857" w:rsidRDefault="00000000">
            <w:pPr>
              <w:suppressAutoHyphens w:val="0"/>
              <w:spacing w:after="0"/>
              <w:rPr>
                <w:del w:id="4799" w:author="Jose Eduardo VIU" w:date="2023-04-01T20:51:00Z"/>
              </w:rPr>
            </w:pPr>
            <w:del w:id="4800" w:author="Jose Eduardo VIU" w:date="2023-04-01T20:51:00Z">
              <w:r w:rsidDel="009E4857">
                <w:rPr>
                  <w:rFonts w:ascii="Courier New" w:eastAsia="Courier New" w:hAnsi="Courier New" w:cs="Courier New"/>
                </w:rPr>
                <w:delText>16 PesoRecMedio</w:delText>
              </w:r>
            </w:del>
          </w:p>
        </w:tc>
        <w:tc>
          <w:tcPr>
            <w:tcW w:w="1609" w:type="dxa"/>
          </w:tcPr>
          <w:p w14:paraId="6882E983" w14:textId="069A740B" w:rsidR="00CB7E31" w:rsidDel="009E4857" w:rsidRDefault="00000000">
            <w:pPr>
              <w:suppressAutoHyphens w:val="0"/>
              <w:spacing w:after="0"/>
              <w:rPr>
                <w:del w:id="4801" w:author="Jose Eduardo VIU" w:date="2023-04-01T20:51:00Z"/>
              </w:rPr>
            </w:pPr>
            <w:del w:id="4802" w:author="Jose Eduardo VIU" w:date="2023-04-01T20:51:00Z">
              <w:r w:rsidDel="009E4857">
                <w:rPr>
                  <w:rFonts w:ascii="Courier New" w:eastAsia="Courier New" w:hAnsi="Courier New" w:cs="Courier New"/>
                </w:rPr>
                <w:delText>5332 non-null</w:delText>
              </w:r>
            </w:del>
          </w:p>
        </w:tc>
        <w:tc>
          <w:tcPr>
            <w:tcW w:w="925" w:type="dxa"/>
            <w:gridSpan w:val="2"/>
          </w:tcPr>
          <w:p w14:paraId="01453797" w14:textId="55A2038A" w:rsidR="00CB7E31" w:rsidDel="009E4857" w:rsidRDefault="00000000">
            <w:pPr>
              <w:suppressAutoHyphens w:val="0"/>
              <w:spacing w:after="0"/>
              <w:rPr>
                <w:del w:id="4803" w:author="Jose Eduardo VIU" w:date="2023-04-01T20:51:00Z"/>
              </w:rPr>
            </w:pPr>
            <w:del w:id="4804" w:author="Jose Eduardo VIU" w:date="2023-04-01T20:51:00Z">
              <w:r w:rsidDel="009E4857">
                <w:rPr>
                  <w:rFonts w:ascii="Courier New" w:eastAsia="Courier New" w:hAnsi="Courier New" w:cs="Courier New"/>
                </w:rPr>
                <w:delText>float64</w:delText>
              </w:r>
            </w:del>
          </w:p>
        </w:tc>
      </w:tr>
      <w:tr w:rsidR="00CB7E31" w:rsidDel="009E4857" w14:paraId="525CAE04" w14:textId="53E40FA8">
        <w:trPr>
          <w:trHeight w:val="271"/>
          <w:del w:id="4805" w:author="Jose Eduardo VIU" w:date="2023-04-01T20:51:00Z"/>
        </w:trPr>
        <w:tc>
          <w:tcPr>
            <w:tcW w:w="93" w:type="dxa"/>
          </w:tcPr>
          <w:p w14:paraId="548E81C1" w14:textId="06AFFE4E" w:rsidR="00CB7E31" w:rsidDel="009E4857" w:rsidRDefault="00CB7E31">
            <w:pPr>
              <w:suppressAutoHyphens w:val="0"/>
              <w:spacing w:after="0"/>
              <w:rPr>
                <w:del w:id="4806" w:author="Jose Eduardo VIU" w:date="2023-04-01T20:51:00Z"/>
                <w:rFonts w:ascii="Courier New" w:eastAsia="Courier New" w:hAnsi="Courier New" w:cs="Courier New"/>
              </w:rPr>
            </w:pPr>
          </w:p>
        </w:tc>
        <w:tc>
          <w:tcPr>
            <w:tcW w:w="2183" w:type="dxa"/>
          </w:tcPr>
          <w:p w14:paraId="7A14A44C" w14:textId="416BADE0" w:rsidR="00CB7E31" w:rsidDel="009E4857" w:rsidRDefault="00000000">
            <w:pPr>
              <w:suppressAutoHyphens w:val="0"/>
              <w:spacing w:after="0"/>
              <w:rPr>
                <w:del w:id="4807" w:author="Jose Eduardo VIU" w:date="2023-04-01T20:51:00Z"/>
              </w:rPr>
            </w:pPr>
            <w:del w:id="4808" w:author="Jose Eduardo VIU" w:date="2023-04-01T20:51:00Z">
              <w:r w:rsidDel="009E4857">
                <w:rPr>
                  <w:rFonts w:ascii="Courier New" w:eastAsia="Courier New" w:hAnsi="Courier New" w:cs="Courier New"/>
                </w:rPr>
                <w:delText>17 NumBajas</w:delText>
              </w:r>
            </w:del>
          </w:p>
        </w:tc>
        <w:tc>
          <w:tcPr>
            <w:tcW w:w="1609" w:type="dxa"/>
          </w:tcPr>
          <w:p w14:paraId="04EFF9FD" w14:textId="4C1DDA6A" w:rsidR="00CB7E31" w:rsidDel="009E4857" w:rsidRDefault="00000000">
            <w:pPr>
              <w:suppressAutoHyphens w:val="0"/>
              <w:spacing w:after="0"/>
              <w:rPr>
                <w:del w:id="4809" w:author="Jose Eduardo VIU" w:date="2023-04-01T20:51:00Z"/>
              </w:rPr>
            </w:pPr>
            <w:del w:id="4810" w:author="Jose Eduardo VIU" w:date="2023-04-01T20:51:00Z">
              <w:r w:rsidDel="009E4857">
                <w:rPr>
                  <w:rFonts w:ascii="Courier New" w:eastAsia="Courier New" w:hAnsi="Courier New" w:cs="Courier New"/>
                </w:rPr>
                <w:delText>5328 non-null</w:delText>
              </w:r>
            </w:del>
          </w:p>
        </w:tc>
        <w:tc>
          <w:tcPr>
            <w:tcW w:w="925" w:type="dxa"/>
            <w:gridSpan w:val="2"/>
          </w:tcPr>
          <w:p w14:paraId="0556147D" w14:textId="2B3964FD" w:rsidR="00CB7E31" w:rsidDel="009E4857" w:rsidRDefault="00000000">
            <w:pPr>
              <w:suppressAutoHyphens w:val="0"/>
              <w:spacing w:after="0"/>
              <w:rPr>
                <w:del w:id="4811" w:author="Jose Eduardo VIU" w:date="2023-04-01T20:51:00Z"/>
              </w:rPr>
            </w:pPr>
            <w:del w:id="4812" w:author="Jose Eduardo VIU" w:date="2023-04-01T20:51:00Z">
              <w:r w:rsidDel="009E4857">
                <w:rPr>
                  <w:rFonts w:ascii="Courier New" w:eastAsia="Courier New" w:hAnsi="Courier New" w:cs="Courier New"/>
                </w:rPr>
                <w:delText>float64</w:delText>
              </w:r>
            </w:del>
          </w:p>
        </w:tc>
      </w:tr>
      <w:tr w:rsidR="00CB7E31" w:rsidDel="009E4857" w14:paraId="07DF483E" w14:textId="15C36ECF">
        <w:trPr>
          <w:trHeight w:val="271"/>
          <w:del w:id="4813" w:author="Jose Eduardo VIU" w:date="2023-04-01T20:51:00Z"/>
        </w:trPr>
        <w:tc>
          <w:tcPr>
            <w:tcW w:w="93" w:type="dxa"/>
          </w:tcPr>
          <w:p w14:paraId="488CA88B" w14:textId="6F398063" w:rsidR="00CB7E31" w:rsidDel="009E4857" w:rsidRDefault="00CB7E31">
            <w:pPr>
              <w:suppressAutoHyphens w:val="0"/>
              <w:spacing w:after="0"/>
              <w:rPr>
                <w:del w:id="4814" w:author="Jose Eduardo VIU" w:date="2023-04-01T20:51:00Z"/>
                <w:rFonts w:ascii="Courier New" w:eastAsia="Courier New" w:hAnsi="Courier New" w:cs="Courier New"/>
              </w:rPr>
            </w:pPr>
          </w:p>
        </w:tc>
        <w:tc>
          <w:tcPr>
            <w:tcW w:w="2183" w:type="dxa"/>
          </w:tcPr>
          <w:p w14:paraId="572AB536" w14:textId="5B3DDC86" w:rsidR="00CB7E31" w:rsidDel="009E4857" w:rsidRDefault="00000000">
            <w:pPr>
              <w:suppressAutoHyphens w:val="0"/>
              <w:spacing w:after="0"/>
              <w:rPr>
                <w:del w:id="4815" w:author="Jose Eduardo VIU" w:date="2023-04-01T20:51:00Z"/>
              </w:rPr>
            </w:pPr>
            <w:del w:id="4816" w:author="Jose Eduardo VIU" w:date="2023-04-01T20:51:00Z">
              <w:r w:rsidDel="009E4857">
                <w:rPr>
                  <w:rFonts w:ascii="Courier New" w:eastAsia="Courier New" w:hAnsi="Courier New" w:cs="Courier New"/>
                </w:rPr>
                <w:delText>18 GPS_Longitud</w:delText>
              </w:r>
            </w:del>
          </w:p>
        </w:tc>
        <w:tc>
          <w:tcPr>
            <w:tcW w:w="1609" w:type="dxa"/>
          </w:tcPr>
          <w:p w14:paraId="1C76B4DB" w14:textId="509921C0" w:rsidR="00CB7E31" w:rsidDel="009E4857" w:rsidRDefault="00000000">
            <w:pPr>
              <w:suppressAutoHyphens w:val="0"/>
              <w:spacing w:after="0"/>
              <w:rPr>
                <w:del w:id="4817" w:author="Jose Eduardo VIU" w:date="2023-04-01T20:51:00Z"/>
              </w:rPr>
            </w:pPr>
            <w:del w:id="4818" w:author="Jose Eduardo VIU" w:date="2023-04-01T20:51:00Z">
              <w:r w:rsidDel="009E4857">
                <w:rPr>
                  <w:rFonts w:ascii="Courier New" w:eastAsia="Courier New" w:hAnsi="Courier New" w:cs="Courier New"/>
                </w:rPr>
                <w:delText>5327 non-null</w:delText>
              </w:r>
            </w:del>
          </w:p>
        </w:tc>
        <w:tc>
          <w:tcPr>
            <w:tcW w:w="925" w:type="dxa"/>
            <w:gridSpan w:val="2"/>
          </w:tcPr>
          <w:p w14:paraId="1105000A" w14:textId="1B0123B4" w:rsidR="00CB7E31" w:rsidDel="009E4857" w:rsidRDefault="00000000">
            <w:pPr>
              <w:suppressAutoHyphens w:val="0"/>
              <w:spacing w:after="0"/>
              <w:rPr>
                <w:del w:id="4819" w:author="Jose Eduardo VIU" w:date="2023-04-01T20:51:00Z"/>
              </w:rPr>
            </w:pPr>
            <w:del w:id="4820" w:author="Jose Eduardo VIU" w:date="2023-04-01T20:51:00Z">
              <w:r w:rsidDel="009E4857">
                <w:rPr>
                  <w:rFonts w:ascii="Courier New" w:eastAsia="Courier New" w:hAnsi="Courier New" w:cs="Courier New"/>
                </w:rPr>
                <w:delText>float64</w:delText>
              </w:r>
            </w:del>
          </w:p>
        </w:tc>
      </w:tr>
      <w:tr w:rsidR="00CB7E31" w:rsidDel="009E4857" w14:paraId="2A3A495C" w14:textId="2A0120B9">
        <w:trPr>
          <w:trHeight w:val="271"/>
          <w:del w:id="4821" w:author="Jose Eduardo VIU" w:date="2023-04-01T20:51:00Z"/>
        </w:trPr>
        <w:tc>
          <w:tcPr>
            <w:tcW w:w="93" w:type="dxa"/>
          </w:tcPr>
          <w:p w14:paraId="1BE32660" w14:textId="057EBA71" w:rsidR="00CB7E31" w:rsidDel="009E4857" w:rsidRDefault="00CB7E31">
            <w:pPr>
              <w:suppressAutoHyphens w:val="0"/>
              <w:spacing w:after="0"/>
              <w:rPr>
                <w:del w:id="4822" w:author="Jose Eduardo VIU" w:date="2023-04-01T20:51:00Z"/>
                <w:rFonts w:ascii="Courier New" w:eastAsia="Courier New" w:hAnsi="Courier New" w:cs="Courier New"/>
              </w:rPr>
            </w:pPr>
          </w:p>
        </w:tc>
        <w:tc>
          <w:tcPr>
            <w:tcW w:w="2183" w:type="dxa"/>
          </w:tcPr>
          <w:p w14:paraId="7443FF06" w14:textId="02835C8B" w:rsidR="00CB7E31" w:rsidDel="009E4857" w:rsidRDefault="00000000">
            <w:pPr>
              <w:suppressAutoHyphens w:val="0"/>
              <w:spacing w:after="0"/>
              <w:rPr>
                <w:del w:id="4823" w:author="Jose Eduardo VIU" w:date="2023-04-01T20:51:00Z"/>
              </w:rPr>
            </w:pPr>
            <w:del w:id="4824" w:author="Jose Eduardo VIU" w:date="2023-04-01T20:51:00Z">
              <w:r w:rsidDel="009E4857">
                <w:rPr>
                  <w:rFonts w:ascii="Courier New" w:eastAsia="Courier New" w:hAnsi="Courier New" w:cs="Courier New"/>
                </w:rPr>
                <w:delText>19 GPS_Latitud</w:delText>
              </w:r>
            </w:del>
          </w:p>
        </w:tc>
        <w:tc>
          <w:tcPr>
            <w:tcW w:w="1609" w:type="dxa"/>
          </w:tcPr>
          <w:p w14:paraId="6F9B7453" w14:textId="09CC99E0" w:rsidR="00CB7E31" w:rsidDel="009E4857" w:rsidRDefault="00000000">
            <w:pPr>
              <w:suppressAutoHyphens w:val="0"/>
              <w:spacing w:after="0"/>
              <w:rPr>
                <w:del w:id="4825" w:author="Jose Eduardo VIU" w:date="2023-04-01T20:51:00Z"/>
              </w:rPr>
            </w:pPr>
            <w:del w:id="4826" w:author="Jose Eduardo VIU" w:date="2023-04-01T20:51:00Z">
              <w:r w:rsidDel="009E4857">
                <w:rPr>
                  <w:rFonts w:ascii="Courier New" w:eastAsia="Courier New" w:hAnsi="Courier New" w:cs="Courier New"/>
                </w:rPr>
                <w:delText>5327 non-null</w:delText>
              </w:r>
            </w:del>
          </w:p>
        </w:tc>
        <w:tc>
          <w:tcPr>
            <w:tcW w:w="925" w:type="dxa"/>
            <w:gridSpan w:val="2"/>
          </w:tcPr>
          <w:p w14:paraId="39CA8AC4" w14:textId="3E2B9BB4" w:rsidR="00CB7E31" w:rsidDel="009E4857" w:rsidRDefault="00000000">
            <w:pPr>
              <w:suppressAutoHyphens w:val="0"/>
              <w:spacing w:after="0"/>
              <w:rPr>
                <w:del w:id="4827" w:author="Jose Eduardo VIU" w:date="2023-04-01T20:51:00Z"/>
              </w:rPr>
            </w:pPr>
            <w:del w:id="4828" w:author="Jose Eduardo VIU" w:date="2023-04-01T20:51:00Z">
              <w:r w:rsidDel="009E4857">
                <w:rPr>
                  <w:rFonts w:ascii="Courier New" w:eastAsia="Courier New" w:hAnsi="Courier New" w:cs="Courier New"/>
                </w:rPr>
                <w:delText>float64</w:delText>
              </w:r>
            </w:del>
          </w:p>
        </w:tc>
      </w:tr>
      <w:tr w:rsidR="00CB7E31" w:rsidDel="009E4857" w14:paraId="3E72A445" w14:textId="3F3F75C9">
        <w:trPr>
          <w:trHeight w:val="271"/>
          <w:del w:id="4829" w:author="Jose Eduardo VIU" w:date="2023-04-01T20:51:00Z"/>
        </w:trPr>
        <w:tc>
          <w:tcPr>
            <w:tcW w:w="93" w:type="dxa"/>
          </w:tcPr>
          <w:p w14:paraId="191D2531" w14:textId="085129AF" w:rsidR="00CB7E31" w:rsidDel="009E4857" w:rsidRDefault="00CB7E31">
            <w:pPr>
              <w:suppressAutoHyphens w:val="0"/>
              <w:spacing w:after="0"/>
              <w:rPr>
                <w:del w:id="4830" w:author="Jose Eduardo VIU" w:date="2023-04-01T20:51:00Z"/>
                <w:rFonts w:ascii="Courier New" w:eastAsia="Courier New" w:hAnsi="Courier New" w:cs="Courier New"/>
              </w:rPr>
            </w:pPr>
          </w:p>
        </w:tc>
        <w:tc>
          <w:tcPr>
            <w:tcW w:w="2183" w:type="dxa"/>
          </w:tcPr>
          <w:p w14:paraId="0E288951" w14:textId="49D7C8F6" w:rsidR="00CB7E31" w:rsidDel="009E4857" w:rsidRDefault="00000000">
            <w:pPr>
              <w:suppressAutoHyphens w:val="0"/>
              <w:spacing w:after="0"/>
              <w:rPr>
                <w:del w:id="4831" w:author="Jose Eduardo VIU" w:date="2023-04-01T20:51:00Z"/>
              </w:rPr>
            </w:pPr>
            <w:del w:id="4832" w:author="Jose Eduardo VIU" w:date="2023-04-01T20:51:00Z">
              <w:r w:rsidDel="009E4857">
                <w:rPr>
                  <w:rFonts w:ascii="Courier New" w:eastAsia="Courier New" w:hAnsi="Courier New" w:cs="Courier New"/>
                </w:rPr>
                <w:delText>20 gr_codpos</w:delText>
              </w:r>
            </w:del>
          </w:p>
        </w:tc>
        <w:tc>
          <w:tcPr>
            <w:tcW w:w="1609" w:type="dxa"/>
          </w:tcPr>
          <w:p w14:paraId="4428AAF6" w14:textId="611FA65E" w:rsidR="00CB7E31" w:rsidDel="009E4857" w:rsidRDefault="00000000">
            <w:pPr>
              <w:suppressAutoHyphens w:val="0"/>
              <w:spacing w:after="0"/>
              <w:rPr>
                <w:del w:id="4833" w:author="Jose Eduardo VIU" w:date="2023-04-01T20:51:00Z"/>
              </w:rPr>
            </w:pPr>
            <w:del w:id="4834" w:author="Jose Eduardo VIU" w:date="2023-04-01T20:51:00Z">
              <w:r w:rsidDel="009E4857">
                <w:rPr>
                  <w:rFonts w:ascii="Courier New" w:eastAsia="Courier New" w:hAnsi="Courier New" w:cs="Courier New"/>
                </w:rPr>
                <w:delText>5329 non-null</w:delText>
              </w:r>
            </w:del>
          </w:p>
        </w:tc>
        <w:tc>
          <w:tcPr>
            <w:tcW w:w="925" w:type="dxa"/>
            <w:gridSpan w:val="2"/>
          </w:tcPr>
          <w:p w14:paraId="67338498" w14:textId="715AB0D9" w:rsidR="00CB7E31" w:rsidDel="009E4857" w:rsidRDefault="00000000">
            <w:pPr>
              <w:suppressAutoHyphens w:val="0"/>
              <w:spacing w:after="0"/>
              <w:rPr>
                <w:del w:id="4835" w:author="Jose Eduardo VIU" w:date="2023-04-01T20:51:00Z"/>
              </w:rPr>
            </w:pPr>
            <w:del w:id="4836" w:author="Jose Eduardo VIU" w:date="2023-04-01T20:51:00Z">
              <w:r w:rsidDel="009E4857">
                <w:rPr>
                  <w:rFonts w:ascii="Courier New" w:eastAsia="Courier New" w:hAnsi="Courier New" w:cs="Courier New"/>
                </w:rPr>
                <w:delText>float64</w:delText>
              </w:r>
            </w:del>
          </w:p>
        </w:tc>
      </w:tr>
      <w:tr w:rsidR="00CB7E31" w:rsidDel="009E4857" w14:paraId="5B3005E6" w14:textId="3DDB9DD1">
        <w:trPr>
          <w:trHeight w:val="271"/>
          <w:del w:id="4837" w:author="Jose Eduardo VIU" w:date="2023-04-01T20:51:00Z"/>
        </w:trPr>
        <w:tc>
          <w:tcPr>
            <w:tcW w:w="93" w:type="dxa"/>
          </w:tcPr>
          <w:p w14:paraId="4F14B7DE" w14:textId="00966ABA" w:rsidR="00CB7E31" w:rsidDel="009E4857" w:rsidRDefault="00CB7E31">
            <w:pPr>
              <w:suppressAutoHyphens w:val="0"/>
              <w:spacing w:after="0"/>
              <w:rPr>
                <w:del w:id="4838" w:author="Jose Eduardo VIU" w:date="2023-04-01T20:51:00Z"/>
                <w:rFonts w:ascii="Courier New" w:eastAsia="Courier New" w:hAnsi="Courier New" w:cs="Courier New"/>
              </w:rPr>
            </w:pPr>
          </w:p>
        </w:tc>
        <w:tc>
          <w:tcPr>
            <w:tcW w:w="2183" w:type="dxa"/>
          </w:tcPr>
          <w:p w14:paraId="68DEA074" w14:textId="0E6E3F71" w:rsidR="00CB7E31" w:rsidDel="009E4857" w:rsidRDefault="00000000">
            <w:pPr>
              <w:suppressAutoHyphens w:val="0"/>
              <w:spacing w:after="0"/>
              <w:rPr>
                <w:del w:id="4839" w:author="Jose Eduardo VIU" w:date="2023-04-01T20:51:00Z"/>
              </w:rPr>
            </w:pPr>
            <w:del w:id="4840" w:author="Jose Eduardo VIU" w:date="2023-04-01T20:51:00Z">
              <w:r w:rsidDel="009E4857">
                <w:rPr>
                  <w:rFonts w:ascii="Courier New" w:eastAsia="Courier New" w:hAnsi="Courier New" w:cs="Courier New"/>
                </w:rPr>
                <w:delText>21 gr_poblacion</w:delText>
              </w:r>
            </w:del>
          </w:p>
        </w:tc>
        <w:tc>
          <w:tcPr>
            <w:tcW w:w="1609" w:type="dxa"/>
          </w:tcPr>
          <w:p w14:paraId="3FBE760E" w14:textId="183808CC" w:rsidR="00CB7E31" w:rsidDel="009E4857" w:rsidRDefault="00000000">
            <w:pPr>
              <w:suppressAutoHyphens w:val="0"/>
              <w:spacing w:after="0"/>
              <w:rPr>
                <w:del w:id="4841" w:author="Jose Eduardo VIU" w:date="2023-04-01T20:51:00Z"/>
              </w:rPr>
            </w:pPr>
            <w:del w:id="4842" w:author="Jose Eduardo VIU" w:date="2023-04-01T20:51:00Z">
              <w:r w:rsidDel="009E4857">
                <w:rPr>
                  <w:rFonts w:ascii="Courier New" w:eastAsia="Courier New" w:hAnsi="Courier New" w:cs="Courier New"/>
                </w:rPr>
                <w:delText>5332 non-null</w:delText>
              </w:r>
            </w:del>
          </w:p>
        </w:tc>
        <w:tc>
          <w:tcPr>
            <w:tcW w:w="925" w:type="dxa"/>
            <w:gridSpan w:val="2"/>
          </w:tcPr>
          <w:p w14:paraId="08C3D0DB" w14:textId="3EF45131" w:rsidR="00CB7E31" w:rsidDel="009E4857" w:rsidRDefault="00000000">
            <w:pPr>
              <w:suppressAutoHyphens w:val="0"/>
              <w:spacing w:after="0"/>
              <w:rPr>
                <w:del w:id="4843" w:author="Jose Eduardo VIU" w:date="2023-04-01T20:51:00Z"/>
              </w:rPr>
            </w:pPr>
            <w:del w:id="4844" w:author="Jose Eduardo VIU" w:date="2023-04-01T20:51:00Z">
              <w:r w:rsidDel="009E4857">
                <w:rPr>
                  <w:rFonts w:ascii="Courier New" w:eastAsia="Courier New" w:hAnsi="Courier New" w:cs="Courier New"/>
                </w:rPr>
                <w:delText>object</w:delText>
              </w:r>
            </w:del>
          </w:p>
        </w:tc>
      </w:tr>
      <w:tr w:rsidR="00CB7E31" w:rsidDel="009E4857" w14:paraId="0CBF3F3D" w14:textId="1A0A09DE">
        <w:trPr>
          <w:trHeight w:val="245"/>
          <w:del w:id="4845" w:author="Jose Eduardo VIU" w:date="2023-04-01T20:51:00Z"/>
        </w:trPr>
        <w:tc>
          <w:tcPr>
            <w:tcW w:w="93" w:type="dxa"/>
          </w:tcPr>
          <w:p w14:paraId="5C5F2610" w14:textId="2D422CAD" w:rsidR="00CB7E31" w:rsidDel="009E4857" w:rsidRDefault="00CB7E31">
            <w:pPr>
              <w:suppressAutoHyphens w:val="0"/>
              <w:spacing w:after="0"/>
              <w:rPr>
                <w:del w:id="4846" w:author="Jose Eduardo VIU" w:date="2023-04-01T20:51:00Z"/>
                <w:rFonts w:ascii="Courier New" w:eastAsia="Courier New" w:hAnsi="Courier New" w:cs="Courier New"/>
              </w:rPr>
            </w:pPr>
          </w:p>
        </w:tc>
        <w:tc>
          <w:tcPr>
            <w:tcW w:w="2183" w:type="dxa"/>
          </w:tcPr>
          <w:p w14:paraId="49442807" w14:textId="6C4C0292" w:rsidR="00CB7E31" w:rsidDel="009E4857" w:rsidRDefault="00000000">
            <w:pPr>
              <w:suppressAutoHyphens w:val="0"/>
              <w:spacing w:after="0"/>
              <w:rPr>
                <w:del w:id="4847" w:author="Jose Eduardo VIU" w:date="2023-04-01T20:51:00Z"/>
              </w:rPr>
            </w:pPr>
            <w:del w:id="4848" w:author="Jose Eduardo VIU" w:date="2023-04-01T20:51:00Z">
              <w:r w:rsidDel="009E4857">
                <w:rPr>
                  <w:rFonts w:ascii="Courier New" w:eastAsia="Courier New" w:hAnsi="Courier New" w:cs="Courier New"/>
                </w:rPr>
                <w:delText>22 KgPiensoTotal</w:delText>
              </w:r>
            </w:del>
          </w:p>
        </w:tc>
        <w:tc>
          <w:tcPr>
            <w:tcW w:w="1609" w:type="dxa"/>
          </w:tcPr>
          <w:p w14:paraId="56C063D1" w14:textId="454162DD" w:rsidR="00CB7E31" w:rsidDel="009E4857" w:rsidRDefault="00000000">
            <w:pPr>
              <w:suppressAutoHyphens w:val="0"/>
              <w:spacing w:after="0"/>
              <w:rPr>
                <w:del w:id="4849" w:author="Jose Eduardo VIU" w:date="2023-04-01T20:51:00Z"/>
              </w:rPr>
            </w:pPr>
            <w:del w:id="4850" w:author="Jose Eduardo VIU" w:date="2023-04-01T20:51:00Z">
              <w:r w:rsidDel="009E4857">
                <w:rPr>
                  <w:rFonts w:ascii="Courier New" w:eastAsia="Courier New" w:hAnsi="Courier New" w:cs="Courier New"/>
                </w:rPr>
                <w:delText>5332 non-null</w:delText>
              </w:r>
            </w:del>
          </w:p>
        </w:tc>
        <w:tc>
          <w:tcPr>
            <w:tcW w:w="925" w:type="dxa"/>
            <w:gridSpan w:val="2"/>
          </w:tcPr>
          <w:p w14:paraId="2DC22983" w14:textId="0F3C5EB5" w:rsidR="00CB7E31" w:rsidDel="009E4857" w:rsidRDefault="00000000">
            <w:pPr>
              <w:suppressAutoHyphens w:val="0"/>
              <w:spacing w:after="0"/>
              <w:rPr>
                <w:del w:id="4851" w:author="Jose Eduardo VIU" w:date="2023-04-01T20:51:00Z"/>
              </w:rPr>
            </w:pPr>
            <w:del w:id="4852" w:author="Jose Eduardo VIU" w:date="2023-04-01T20:51:00Z">
              <w:r w:rsidDel="009E4857">
                <w:rPr>
                  <w:rFonts w:ascii="Courier New" w:eastAsia="Courier New" w:hAnsi="Courier New" w:cs="Courier New"/>
                </w:rPr>
                <w:delText>int64</w:delText>
              </w:r>
            </w:del>
          </w:p>
        </w:tc>
      </w:tr>
    </w:tbl>
    <w:p w14:paraId="1FE9C6ED" w14:textId="5FBE9EEC" w:rsidR="00CB7E31" w:rsidDel="009E4857" w:rsidRDefault="00000000">
      <w:pPr>
        <w:spacing w:after="309" w:line="271" w:lineRule="auto"/>
        <w:ind w:left="528" w:right="4206" w:hanging="10"/>
        <w:rPr>
          <w:del w:id="4853" w:author="Jose Eduardo VIU" w:date="2023-04-01T20:51:00Z"/>
        </w:rPr>
      </w:pPr>
      <w:del w:id="4854" w:author="Jose Eduardo VIU" w:date="2023-04-01T20:51:00Z">
        <w:r w:rsidDel="009E4857">
          <w:rPr>
            <w:rFonts w:ascii="Courier New" w:eastAsia="Courier New" w:hAnsi="Courier New" w:cs="Courier New"/>
          </w:rPr>
          <w:delText>dtypes: float64(9), int64(8), object(6) memory usage: 999.8+ KB</w:delText>
        </w:r>
      </w:del>
    </w:p>
    <w:p w14:paraId="66813BAD" w14:textId="721A48C8" w:rsidR="00CB7E31" w:rsidDel="009E4857" w:rsidRDefault="00000000">
      <w:pPr>
        <w:pStyle w:val="Ttulo4"/>
        <w:rPr>
          <w:del w:id="4855" w:author="Jose Eduardo VIU" w:date="2023-04-01T20:51:00Z"/>
        </w:rPr>
      </w:pPr>
      <w:del w:id="4856" w:author="Jose Eduardo VIU" w:date="2023-04-01T20:51:00Z">
        <w:r w:rsidDel="009E4857">
          <w:delText>Tratar Missing Values</w:delText>
        </w:r>
      </w:del>
    </w:p>
    <w:p w14:paraId="06DB43ED" w14:textId="3381E1BD" w:rsidR="00CB7E31" w:rsidDel="009E4857" w:rsidRDefault="00000000">
      <w:pPr>
        <w:spacing w:after="246" w:line="271" w:lineRule="auto"/>
        <w:ind w:left="598" w:right="575" w:hanging="598"/>
        <w:rPr>
          <w:del w:id="4857" w:author="Jose Eduardo VIU" w:date="2023-04-01T20:51:00Z"/>
        </w:rPr>
      </w:pPr>
      <w:del w:id="4858" w:author="Jose Eduardo VIU" w:date="2023-04-01T20:51:00Z">
        <w:r>
          <w:rPr>
            <w:noProof/>
          </w:rPr>
          <w:pict w14:anchorId="6B145A12">
            <v:group id="Group 30412" o:spid="_x0000_s2798" style="position:absolute;left:0;text-align:left;margin-left:25.9pt;margin-top:-3pt;width:468pt;height:61.2pt;z-index:-503316344" coordsize="59436,7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" o:allowincell="f">
              <v:shape id="Forma libre: forma 245" o:spid="_x0000_s2799" style="position:absolute;width:59436;height:7772;visibility:visible;mso-wrap-style:square;v-text-anchor:top" coordsize="16510,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" path="m70,l16440,v39,,70,31,70,70l16510,2090v,39,-31,70,-70,70l70,2160c31,2160,,2129,,2090l,70c,31,31,,70,xe" fillcolor="#cfcfcf" stroked="f" strokeweight="0">
                <v:path arrowok="t"/>
              </v:shape>
              <v:shape id="Forma libre: forma 246" o:spid="_x0000_s2800" style="position:absolute;left:126;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" path="m35,l16405,v19,,35,16,35,35l16440,2055v,19,-16,35,-35,35l35,2090c16,2090,,2074,,205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col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columns[:] </w:delText>
        </w:r>
        <w:r w:rsidR="007341E8" w:rsidDel="009E4857">
          <w:rPr>
            <w:rFonts w:ascii="Courier New" w:eastAsia="Courier New" w:hAnsi="Courier New" w:cs="Courier New"/>
            <w:i/>
            <w:color w:val="3D7A7A"/>
          </w:rPr>
          <w:delText xml:space="preserve"># Todas las columnas </w:delText>
        </w:r>
        <w:r w:rsidR="007341E8" w:rsidDel="009E4857">
          <w:rPr>
            <w:rFonts w:ascii="Courier New" w:eastAsia="Courier New" w:hAnsi="Courier New" w:cs="Courier New"/>
          </w:rPr>
          <w:delText xml:space="preserve">colour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000099'</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BA2121"/>
          </w:rPr>
          <w:delText>'#ffff0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i/>
            <w:color w:val="3D7A7A"/>
          </w:rPr>
          <w:delText># specify the colours - yellow is missing.</w:delText>
        </w:r>
        <w:r w:rsidR="007341E8" w:rsidDel="009E4857">
          <w:rPr>
            <w:rFonts w:ascii="Courier New" w:eastAsia="Courier New" w:hAnsi="Courier New" w:cs="Courier New"/>
            <w:color w:val="FF0000"/>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blue is not missing. </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heatmap(df[col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 cma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or_palette(colours))</w:delText>
        </w:r>
      </w:del>
    </w:p>
    <w:p w14:paraId="24C99A0A" w14:textId="34890E91" w:rsidR="00CB7E31" w:rsidDel="009E4857" w:rsidRDefault="00000000">
      <w:pPr>
        <w:spacing w:after="3" w:line="271" w:lineRule="auto"/>
        <w:ind w:left="10" w:right="117" w:hanging="10"/>
        <w:rPr>
          <w:del w:id="4859" w:author="Jose Eduardo VIU" w:date="2023-04-01T20:51:00Z"/>
        </w:rPr>
      </w:pPr>
      <w:del w:id="4860"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65273B49" w14:textId="05641BF2" w:rsidR="00CB7E31" w:rsidDel="009E4857" w:rsidRDefault="00000000">
      <w:pPr>
        <w:spacing w:after="956"/>
        <w:ind w:left="986"/>
        <w:rPr>
          <w:del w:id="4861" w:author="Jose Eduardo VIU" w:date="2023-04-01T20:51:00Z"/>
        </w:rPr>
      </w:pPr>
      <w:del w:id="4862" w:author="Jose Eduardo VIU" w:date="2023-04-01T20:51:00Z">
        <w:r w:rsidDel="009E4857">
          <w:rPr>
            <w:noProof/>
          </w:rPr>
          <w:drawing>
            <wp:inline distT="0" distB="0" distL="0" distR="0" wp14:anchorId="2B8405C7" wp14:editId="02DE6E27">
              <wp:extent cx="5349240" cy="4333875"/>
              <wp:effectExtent l="0" t="0" r="0" b="0"/>
              <wp:docPr id="52"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85"/>
                      <pic:cNvPicPr>
                        <a:picLocks noChangeAspect="1" noChangeArrowheads="1"/>
                      </pic:cNvPicPr>
                    </pic:nvPicPr>
                    <pic:blipFill>
                      <a:blip r:embed="rId96"/>
                      <a:stretch>
                        <a:fillRect/>
                      </a:stretch>
                    </pic:blipFill>
                    <pic:spPr bwMode="auto">
                      <a:xfrm>
                        <a:off x="0" y="0"/>
                        <a:ext cx="5349240" cy="4333875"/>
                      </a:xfrm>
                      <a:prstGeom prst="rect">
                        <a:avLst/>
                      </a:prstGeom>
                    </pic:spPr>
                  </pic:pic>
                </a:graphicData>
              </a:graphic>
            </wp:inline>
          </w:drawing>
        </w:r>
      </w:del>
    </w:p>
    <w:p w14:paraId="2D1A4E91" w14:textId="499C4611" w:rsidR="00CB7E31" w:rsidDel="009E4857" w:rsidRDefault="00000000">
      <w:pPr>
        <w:spacing w:after="5" w:line="266" w:lineRule="auto"/>
        <w:ind w:left="583" w:right="2064" w:hanging="598"/>
        <w:rPr>
          <w:del w:id="4863" w:author="Jose Eduardo VIU" w:date="2023-04-01T20:51:00Z"/>
        </w:rPr>
      </w:pPr>
      <w:del w:id="4864"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xml:space="preserve"># Mostramos las columnas con algún valor perdido </w:delText>
        </w:r>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Columnas con valores perdidos:'</w:delText>
        </w:r>
        <w:r w:rsidDel="009E4857">
          <w:rPr>
            <w:rFonts w:ascii="Courier New" w:eastAsia="Courier New" w:hAnsi="Courier New" w:cs="Courier New"/>
          </w:rPr>
          <w:delText>)</w:delText>
        </w:r>
      </w:del>
    </w:p>
    <w:p w14:paraId="6544CB7E" w14:textId="3F408C72" w:rsidR="00CB7E31" w:rsidDel="009E4857" w:rsidRDefault="00000000">
      <w:pPr>
        <w:spacing w:after="5" w:line="266" w:lineRule="auto"/>
        <w:ind w:left="608" w:right="3210" w:hanging="10"/>
        <w:rPr>
          <w:del w:id="4865" w:author="Jose Eduardo VIU" w:date="2023-04-01T20:51:00Z"/>
        </w:rPr>
      </w:pPr>
      <w:del w:id="4866" w:author="Jose Eduardo VIU" w:date="2023-04-01T20:51:00Z">
        <w:r>
          <w:rPr>
            <w:noProof/>
          </w:rPr>
          <w:pict w14:anchorId="39BCAD82">
            <v:group id="Group 30304" o:spid="_x0000_s2795" style="position:absolute;left:0;text-align:left;margin-left:25.9pt;margin-top:-30.1pt;width:468pt;height:141.55pt;z-index:-503316343" coordsize="59436,17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" o:allowincell="f">
              <v:shape id="Forma libre: forma 248" o:spid="_x0000_s2796" style="position:absolute;width:59436;height:17978;visibility:visible;mso-wrap-style:square;v-text-anchor:top" coordsize="16510,4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" path="m70,l16440,v39,,70,31,70,70l16510,4923v,39,-31,70,-70,70l70,4993c31,4993,,4962,,4923l,70c,31,31,,70,xe" fillcolor="#cfcfcf" stroked="f" strokeweight="0">
                <v:path arrowok="t"/>
              </v:shape>
              <v:shape id="Forma libre: forma 249" o:spid="_x0000_s2797" style="position:absolute;left:126;top:126;width:59180;height:17722;visibility:visible;mso-wrap-style:square;v-text-anchor:top" coordsize="16439,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" path="m35,l16405,v19,,35,16,35,35l16440,4888v,19,-16,35,-35,35l35,4923c16,4923,,4907,,4888l,35c,16,16,,35,xe" fillcolor="#f7f7f7" stroked="f" strokeweight="0">
                <v:path arrowok="t"/>
              </v:shape>
            </v:group>
          </w:pic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color w:val="BA2121"/>
          </w:rPr>
          <w:tab/>
          <w:delText>Columna</w:delText>
        </w:r>
        <w:r w:rsidR="007341E8" w:rsidDel="009E4857">
          <w:rPr>
            <w:rFonts w:ascii="Courier New" w:eastAsia="Courier New" w:hAnsi="Courier New" w:cs="Courier New"/>
            <w:color w:val="BA2121"/>
          </w:rPr>
          <w:tab/>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Faltan</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Porcentaje'</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color w:val="BA2121"/>
          </w:rPr>
          <w:tab/>
          <w:delText>---------------</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b/>
            <w:color w:val="AB5C1F"/>
          </w:rPr>
          <w:delText xml:space="preserve">\t </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b/>
            <w:color w:val="007F00"/>
          </w:rPr>
          <w:delText xml:space="preserve">for </w:delText>
        </w:r>
        <w:r w:rsidR="007341E8" w:rsidDel="009E4857">
          <w:rPr>
            <w:rFonts w:ascii="Courier New" w:eastAsia="Courier New" w:hAnsi="Courier New" w:cs="Courier New"/>
          </w:rPr>
          <w:delText xml:space="preserve">col </w:delText>
        </w:r>
        <w:r w:rsidR="007341E8" w:rsidDel="009E4857">
          <w:rPr>
            <w:rFonts w:ascii="Courier New" w:eastAsia="Courier New" w:hAnsi="Courier New" w:cs="Courier New"/>
            <w:b/>
            <w:color w:val="AB21FF"/>
          </w:rPr>
          <w:delText xml:space="preserve">in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umns:</w:delText>
        </w:r>
      </w:del>
    </w:p>
    <w:p w14:paraId="1B3F912B" w14:textId="7FBE922F" w:rsidR="00CB7E31" w:rsidDel="009E4857" w:rsidRDefault="00000000">
      <w:pPr>
        <w:spacing w:after="3" w:line="271" w:lineRule="auto"/>
        <w:ind w:left="1066" w:right="4126" w:hanging="10"/>
        <w:rPr>
          <w:del w:id="4867" w:author="Jose Eduardo VIU" w:date="2023-04-01T20:51:00Z"/>
        </w:rPr>
      </w:pPr>
      <w:del w:id="4868" w:author="Jose Eduardo VIU" w:date="2023-04-01T20:51:00Z">
        <w:r w:rsidDel="009E4857">
          <w:rPr>
            <w:rFonts w:ascii="Courier New" w:eastAsia="Courier New" w:hAnsi="Courier New" w:cs="Courier New"/>
          </w:rPr>
          <w:delText xml:space="preserve">num_missing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np</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m(df[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isnull()) pct_missing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np</w:delText>
        </w:r>
        <w:r w:rsidDel="009E4857">
          <w:rPr>
            <w:rFonts w:ascii="Courier New" w:eastAsia="Courier New" w:hAnsi="Courier New" w:cs="Courier New"/>
            <w:color w:val="666666"/>
          </w:rPr>
          <w:delText>.</w:delText>
        </w:r>
        <w:r w:rsidDel="009E4857">
          <w:rPr>
            <w:rFonts w:ascii="Courier New" w:eastAsia="Courier New" w:hAnsi="Courier New" w:cs="Courier New"/>
          </w:rPr>
          <w:delText>mean(df[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isnull()) </w:delText>
        </w:r>
        <w:r w:rsidDel="009E4857">
          <w:rPr>
            <w:rFonts w:ascii="Courier New" w:eastAsia="Courier New" w:hAnsi="Courier New" w:cs="Courier New"/>
            <w:b/>
            <w:color w:val="007F00"/>
          </w:rPr>
          <w:delText xml:space="preserve">if </w:delText>
        </w:r>
        <w:r w:rsidDel="009E4857">
          <w:rPr>
            <w:rFonts w:ascii="Courier New" w:eastAsia="Courier New" w:hAnsi="Courier New" w:cs="Courier New"/>
          </w:rPr>
          <w:delText>num_missing</w:delText>
        </w:r>
        <w:r w:rsidDel="009E4857">
          <w:rPr>
            <w:rFonts w:ascii="Courier New" w:eastAsia="Courier New" w:hAnsi="Courier New" w:cs="Courier New"/>
            <w:color w:val="666666"/>
          </w:rPr>
          <w:delText>&gt;0</w:delText>
        </w:r>
        <w:r w:rsidDel="009E4857">
          <w:rPr>
            <w:rFonts w:ascii="Courier New" w:eastAsia="Courier New" w:hAnsi="Courier New" w:cs="Courier New"/>
          </w:rPr>
          <w:delText>:</w:delText>
        </w:r>
      </w:del>
    </w:p>
    <w:p w14:paraId="70B0E3C7" w14:textId="2DC88E4F" w:rsidR="00CB7E31" w:rsidDel="009E4857" w:rsidRDefault="00000000">
      <w:pPr>
        <w:spacing w:after="208" w:line="271" w:lineRule="auto"/>
        <w:ind w:left="761" w:right="117" w:firstLine="753"/>
        <w:rPr>
          <w:del w:id="4869" w:author="Jose Eduardo VIU" w:date="2023-04-01T20:51:00Z"/>
        </w:rPr>
      </w:pPr>
      <w:del w:id="4870" w:author="Jose Eduardo VIU" w:date="2023-04-01T20:51:00Z">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w:delText>
        </w:r>
        <w:r w:rsidDel="009E4857">
          <w:rPr>
            <w:rFonts w:ascii="Courier New" w:eastAsia="Courier New" w:hAnsi="Courier New" w:cs="Courier New"/>
            <w:color w:val="BA2121"/>
          </w:rPr>
          <w:tab/>
        </w:r>
        <w:r w:rsidDel="009E4857">
          <w:rPr>
            <w:rFonts w:ascii="Courier New" w:eastAsia="Courier New" w:hAnsi="Courier New" w:cs="Courier New"/>
            <w:b/>
            <w:color w:val="A35978"/>
          </w:rPr>
          <w:delText xml:space="preserve">{} </w:delText>
        </w:r>
        <w:r w:rsidDel="009E4857">
          <w:rPr>
            <w:rFonts w:ascii="Courier New" w:eastAsia="Courier New" w:hAnsi="Courier New" w:cs="Courier New"/>
            <w:b/>
            <w:color w:val="AB5C1F"/>
          </w:rPr>
          <w:delText xml:space="preserve">\t </w:delText>
        </w:r>
        <w:r w:rsidDel="009E4857">
          <w:rPr>
            <w:rFonts w:ascii="Courier New" w:eastAsia="Courier New" w:hAnsi="Courier New" w:cs="Courier New"/>
            <w:b/>
            <w:color w:val="A35978"/>
          </w:rPr>
          <w:delText xml:space="preserve">{} </w:delText>
        </w:r>
        <w:r w:rsidDel="009E4857">
          <w:rPr>
            <w:rFonts w:ascii="Courier New" w:eastAsia="Courier New" w:hAnsi="Courier New" w:cs="Courier New"/>
            <w:b/>
            <w:color w:val="AB5C1F"/>
          </w:rPr>
          <w:delText xml:space="preserve">\t </w:delText>
        </w:r>
        <w:r w:rsidDel="009E4857">
          <w:rPr>
            <w:rFonts w:ascii="Courier New" w:eastAsia="Courier New" w:hAnsi="Courier New" w:cs="Courier New"/>
            <w:b/>
            <w:color w:val="A35978"/>
          </w:rPr>
          <w:delText>{}</w:delText>
        </w:r>
        <w:r w:rsidDel="009E4857">
          <w:rPr>
            <w:rFonts w:ascii="Courier New" w:eastAsia="Courier New" w:hAnsi="Courier New" w:cs="Courier New"/>
            <w:color w:val="BA2121"/>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format(col</w:delText>
        </w:r>
        <w:r w:rsidDel="009E4857">
          <w:rPr>
            <w:rFonts w:ascii="Courier New" w:eastAsia="Courier New" w:hAnsi="Courier New" w:cs="Courier New"/>
            <w:color w:val="666666"/>
          </w:rPr>
          <w:delText>.</w:delText>
        </w:r>
        <w:r w:rsidDel="009E4857">
          <w:rPr>
            <w:rFonts w:ascii="Courier New" w:eastAsia="Courier New" w:hAnsi="Courier New" w:cs="Courier New"/>
          </w:rPr>
          <w:delText>ljust(</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num_missing,</w:delText>
        </w:r>
        <w:r w:rsidDel="009E4857">
          <w:rPr>
            <w:rFonts w:ascii="Courier New" w:eastAsia="Courier New" w:hAnsi="Courier New" w:cs="Courier New"/>
            <w:color w:val="FF0000"/>
          </w:rPr>
          <w:delText xml:space="preserve">␣ </w:delText>
        </w:r>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color w:val="007F00"/>
          </w:rPr>
          <w:delText>round</w:delText>
        </w:r>
        <w:r w:rsidDel="009E4857">
          <w:rPr>
            <w:rFonts w:ascii="Courier New" w:eastAsia="Courier New" w:hAnsi="Courier New" w:cs="Courier New"/>
          </w:rPr>
          <w:delText>(pct_missing</w:delText>
        </w:r>
        <w:r w:rsidDel="009E4857">
          <w:rPr>
            <w:rFonts w:ascii="Courier New" w:eastAsia="Courier New" w:hAnsi="Courier New" w:cs="Courier New"/>
            <w:color w:val="666666"/>
          </w:rPr>
          <w:delText>*100</w:delText>
        </w:r>
        <w:r w:rsidDel="009E4857">
          <w:rPr>
            <w:rFonts w:ascii="Courier New" w:eastAsia="Courier New" w:hAnsi="Courier New" w:cs="Courier New"/>
          </w:rPr>
          <w:delText>)))</w:delText>
        </w:r>
      </w:del>
    </w:p>
    <w:p w14:paraId="4D1F3C3C" w14:textId="0F900FF3" w:rsidR="00CB7E31" w:rsidDel="009E4857" w:rsidRDefault="00000000">
      <w:pPr>
        <w:spacing w:after="3" w:line="271" w:lineRule="auto"/>
        <w:ind w:left="528" w:right="117" w:hanging="10"/>
        <w:rPr>
          <w:del w:id="4871" w:author="Jose Eduardo VIU" w:date="2023-04-01T20:51:00Z"/>
        </w:rPr>
      </w:pPr>
      <w:del w:id="4872" w:author="Jose Eduardo VIU" w:date="2023-04-01T20:51:00Z">
        <w:r w:rsidDel="009E4857">
          <w:rPr>
            <w:rFonts w:ascii="Courier New" w:eastAsia="Courier New" w:hAnsi="Courier New" w:cs="Courier New"/>
          </w:rPr>
          <w:delText>Columnas con valores perdidos:</w:delText>
        </w:r>
      </w:del>
    </w:p>
    <w:tbl>
      <w:tblPr>
        <w:tblStyle w:val="TableGrid"/>
        <w:tblW w:w="4467" w:type="dxa"/>
        <w:tblInd w:w="976" w:type="dxa"/>
        <w:tblLayout w:type="fixed"/>
        <w:tblLook w:val="04A0" w:firstRow="1" w:lastRow="0" w:firstColumn="1" w:lastColumn="0" w:noHBand="0" w:noVBand="1"/>
      </w:tblPr>
      <w:tblGrid>
        <w:gridCol w:w="2406"/>
        <w:gridCol w:w="2061"/>
      </w:tblGrid>
      <w:tr w:rsidR="00CB7E31" w:rsidDel="009E4857" w14:paraId="65AB42F8" w14:textId="3CC21132">
        <w:trPr>
          <w:trHeight w:val="245"/>
          <w:del w:id="4873" w:author="Jose Eduardo VIU" w:date="2023-04-01T20:51:00Z"/>
        </w:trPr>
        <w:tc>
          <w:tcPr>
            <w:tcW w:w="2405" w:type="dxa"/>
          </w:tcPr>
          <w:p w14:paraId="425695D9" w14:textId="0C7DCDC6" w:rsidR="00CB7E31" w:rsidDel="009E4857" w:rsidRDefault="00000000">
            <w:pPr>
              <w:suppressAutoHyphens w:val="0"/>
              <w:spacing w:after="0"/>
              <w:rPr>
                <w:del w:id="4874" w:author="Jose Eduardo VIU" w:date="2023-04-01T20:51:00Z"/>
              </w:rPr>
            </w:pPr>
            <w:del w:id="4875" w:author="Jose Eduardo VIU" w:date="2023-04-01T20:51:00Z">
              <w:r w:rsidDel="009E4857">
                <w:rPr>
                  <w:rFonts w:ascii="Courier New" w:eastAsia="Courier New" w:hAnsi="Courier New" w:cs="Courier New"/>
                </w:rPr>
                <w:delText>Columna</w:delText>
              </w:r>
            </w:del>
          </w:p>
        </w:tc>
        <w:tc>
          <w:tcPr>
            <w:tcW w:w="2061" w:type="dxa"/>
          </w:tcPr>
          <w:p w14:paraId="0EBF8DB0" w14:textId="639A97E5" w:rsidR="00CB7E31" w:rsidDel="009E4857" w:rsidRDefault="00000000">
            <w:pPr>
              <w:suppressAutoHyphens w:val="0"/>
              <w:spacing w:after="0"/>
              <w:rPr>
                <w:del w:id="4876" w:author="Jose Eduardo VIU" w:date="2023-04-01T20:51:00Z"/>
              </w:rPr>
            </w:pPr>
            <w:del w:id="4877" w:author="Jose Eduardo VIU" w:date="2023-04-01T20:51:00Z">
              <w:r w:rsidDel="009E4857">
                <w:rPr>
                  <w:rFonts w:ascii="Courier New" w:eastAsia="Courier New" w:hAnsi="Courier New" w:cs="Courier New"/>
                </w:rPr>
                <w:delText>Faltan Porcentaje</w:delText>
              </w:r>
            </w:del>
          </w:p>
        </w:tc>
      </w:tr>
      <w:tr w:rsidR="00CB7E31" w:rsidDel="009E4857" w14:paraId="7A071032" w14:textId="3AEB2F41">
        <w:trPr>
          <w:trHeight w:val="271"/>
          <w:del w:id="4878" w:author="Jose Eduardo VIU" w:date="2023-04-01T20:51:00Z"/>
        </w:trPr>
        <w:tc>
          <w:tcPr>
            <w:tcW w:w="2405" w:type="dxa"/>
          </w:tcPr>
          <w:p w14:paraId="76352079" w14:textId="1F92D2DE" w:rsidR="00CB7E31" w:rsidDel="009E4857" w:rsidRDefault="00000000">
            <w:pPr>
              <w:suppressAutoHyphens w:val="0"/>
              <w:spacing w:after="0"/>
              <w:rPr>
                <w:del w:id="4879" w:author="Jose Eduardo VIU" w:date="2023-04-01T20:51:00Z"/>
              </w:rPr>
            </w:pPr>
            <w:del w:id="4880" w:author="Jose Eduardo VIU" w:date="2023-04-01T20:51:00Z">
              <w:r w:rsidDel="009E4857">
                <w:rPr>
                  <w:rFonts w:ascii="Courier New" w:eastAsia="Courier New" w:hAnsi="Courier New" w:cs="Courier New"/>
                </w:rPr>
                <w:delText>---------------</w:delText>
              </w:r>
            </w:del>
          </w:p>
        </w:tc>
        <w:tc>
          <w:tcPr>
            <w:tcW w:w="2061" w:type="dxa"/>
          </w:tcPr>
          <w:p w14:paraId="6F2BAFE0" w14:textId="2BCB8CF4" w:rsidR="00CB7E31" w:rsidDel="009E4857" w:rsidRDefault="00000000">
            <w:pPr>
              <w:suppressAutoHyphens w:val="0"/>
              <w:spacing w:after="0"/>
              <w:rPr>
                <w:del w:id="4881" w:author="Jose Eduardo VIU" w:date="2023-04-01T20:51:00Z"/>
              </w:rPr>
            </w:pPr>
            <w:del w:id="4882" w:author="Jose Eduardo VIU" w:date="2023-04-01T20:51:00Z">
              <w:r w:rsidDel="009E4857">
                <w:rPr>
                  <w:rFonts w:ascii="Courier New" w:eastAsia="Courier New" w:hAnsi="Courier New" w:cs="Courier New"/>
                </w:rPr>
                <w:delText>------ ----------</w:delText>
              </w:r>
            </w:del>
          </w:p>
        </w:tc>
      </w:tr>
      <w:tr w:rsidR="00CB7E31" w:rsidDel="009E4857" w14:paraId="5014A52D" w14:textId="15F9EDC6">
        <w:trPr>
          <w:trHeight w:val="271"/>
          <w:del w:id="4883" w:author="Jose Eduardo VIU" w:date="2023-04-01T20:51:00Z"/>
        </w:trPr>
        <w:tc>
          <w:tcPr>
            <w:tcW w:w="2405" w:type="dxa"/>
          </w:tcPr>
          <w:p w14:paraId="7C0536B0" w14:textId="3F187858" w:rsidR="00CB7E31" w:rsidDel="009E4857" w:rsidRDefault="00000000">
            <w:pPr>
              <w:suppressAutoHyphens w:val="0"/>
              <w:spacing w:after="0"/>
              <w:rPr>
                <w:del w:id="4884" w:author="Jose Eduardo VIU" w:date="2023-04-01T20:51:00Z"/>
              </w:rPr>
            </w:pPr>
            <w:del w:id="4885" w:author="Jose Eduardo VIU" w:date="2023-04-01T20:51:00Z">
              <w:r w:rsidDel="009E4857">
                <w:rPr>
                  <w:rFonts w:ascii="Courier New" w:eastAsia="Courier New" w:hAnsi="Courier New" w:cs="Courier New"/>
                </w:rPr>
                <w:delText>NumBajas</w:delText>
              </w:r>
            </w:del>
          </w:p>
        </w:tc>
        <w:tc>
          <w:tcPr>
            <w:tcW w:w="2061" w:type="dxa"/>
          </w:tcPr>
          <w:p w14:paraId="6F0FE6C2" w14:textId="71E26998" w:rsidR="00CB7E31" w:rsidDel="009E4857" w:rsidRDefault="00000000">
            <w:pPr>
              <w:tabs>
                <w:tab w:val="center" w:pos="1031"/>
              </w:tabs>
              <w:suppressAutoHyphens w:val="0"/>
              <w:spacing w:after="0"/>
              <w:rPr>
                <w:del w:id="4886" w:author="Jose Eduardo VIU" w:date="2023-04-01T20:51:00Z"/>
              </w:rPr>
            </w:pPr>
            <w:del w:id="4887"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0%</w:delText>
              </w:r>
            </w:del>
          </w:p>
        </w:tc>
      </w:tr>
      <w:tr w:rsidR="00CB7E31" w:rsidDel="009E4857" w14:paraId="4FAF850E" w14:textId="7A94B0AC">
        <w:trPr>
          <w:trHeight w:val="271"/>
          <w:del w:id="4888" w:author="Jose Eduardo VIU" w:date="2023-04-01T20:51:00Z"/>
        </w:trPr>
        <w:tc>
          <w:tcPr>
            <w:tcW w:w="2405" w:type="dxa"/>
          </w:tcPr>
          <w:p w14:paraId="43117D33" w14:textId="5C253B92" w:rsidR="00CB7E31" w:rsidDel="009E4857" w:rsidRDefault="00000000">
            <w:pPr>
              <w:suppressAutoHyphens w:val="0"/>
              <w:spacing w:after="0"/>
              <w:rPr>
                <w:del w:id="4889" w:author="Jose Eduardo VIU" w:date="2023-04-01T20:51:00Z"/>
              </w:rPr>
            </w:pPr>
            <w:del w:id="4890" w:author="Jose Eduardo VIU" w:date="2023-04-01T20:51:00Z">
              <w:r w:rsidDel="009E4857">
                <w:rPr>
                  <w:rFonts w:ascii="Courier New" w:eastAsia="Courier New" w:hAnsi="Courier New" w:cs="Courier New"/>
                </w:rPr>
                <w:delText>GPS_Longitud</w:delText>
              </w:r>
            </w:del>
          </w:p>
        </w:tc>
        <w:tc>
          <w:tcPr>
            <w:tcW w:w="2061" w:type="dxa"/>
          </w:tcPr>
          <w:p w14:paraId="10FCDCCE" w14:textId="7D993BB6" w:rsidR="00CB7E31" w:rsidDel="009E4857" w:rsidRDefault="00000000">
            <w:pPr>
              <w:tabs>
                <w:tab w:val="center" w:pos="1031"/>
              </w:tabs>
              <w:suppressAutoHyphens w:val="0"/>
              <w:spacing w:after="0"/>
              <w:rPr>
                <w:del w:id="4891" w:author="Jose Eduardo VIU" w:date="2023-04-01T20:51:00Z"/>
              </w:rPr>
            </w:pPr>
            <w:del w:id="4892"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0%</w:delText>
              </w:r>
            </w:del>
          </w:p>
        </w:tc>
      </w:tr>
      <w:tr w:rsidR="00CB7E31" w:rsidDel="009E4857" w14:paraId="040D656A" w14:textId="1F14FD4B">
        <w:trPr>
          <w:trHeight w:val="271"/>
          <w:del w:id="4893" w:author="Jose Eduardo VIU" w:date="2023-04-01T20:51:00Z"/>
        </w:trPr>
        <w:tc>
          <w:tcPr>
            <w:tcW w:w="2405" w:type="dxa"/>
          </w:tcPr>
          <w:p w14:paraId="1B904919" w14:textId="0B97AEFC" w:rsidR="00CB7E31" w:rsidDel="009E4857" w:rsidRDefault="00000000">
            <w:pPr>
              <w:suppressAutoHyphens w:val="0"/>
              <w:spacing w:after="0"/>
              <w:rPr>
                <w:del w:id="4894" w:author="Jose Eduardo VIU" w:date="2023-04-01T20:51:00Z"/>
              </w:rPr>
            </w:pPr>
            <w:del w:id="4895" w:author="Jose Eduardo VIU" w:date="2023-04-01T20:51:00Z">
              <w:r w:rsidDel="009E4857">
                <w:rPr>
                  <w:rFonts w:ascii="Courier New" w:eastAsia="Courier New" w:hAnsi="Courier New" w:cs="Courier New"/>
                </w:rPr>
                <w:delText>GPS_Latitud</w:delText>
              </w:r>
            </w:del>
          </w:p>
        </w:tc>
        <w:tc>
          <w:tcPr>
            <w:tcW w:w="2061" w:type="dxa"/>
          </w:tcPr>
          <w:p w14:paraId="095103DA" w14:textId="628EE5DB" w:rsidR="00CB7E31" w:rsidDel="009E4857" w:rsidRDefault="00000000">
            <w:pPr>
              <w:tabs>
                <w:tab w:val="center" w:pos="1031"/>
              </w:tabs>
              <w:suppressAutoHyphens w:val="0"/>
              <w:spacing w:after="0"/>
              <w:rPr>
                <w:del w:id="4896" w:author="Jose Eduardo VIU" w:date="2023-04-01T20:51:00Z"/>
              </w:rPr>
            </w:pPr>
            <w:del w:id="4897"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0%</w:delText>
              </w:r>
            </w:del>
          </w:p>
        </w:tc>
      </w:tr>
      <w:tr w:rsidR="00CB7E31" w:rsidDel="009E4857" w14:paraId="2F72EBF6" w14:textId="53AA1BA8">
        <w:trPr>
          <w:trHeight w:val="245"/>
          <w:del w:id="4898" w:author="Jose Eduardo VIU" w:date="2023-04-01T20:51:00Z"/>
        </w:trPr>
        <w:tc>
          <w:tcPr>
            <w:tcW w:w="2405" w:type="dxa"/>
          </w:tcPr>
          <w:p w14:paraId="10F85539" w14:textId="2CC67CF6" w:rsidR="00CB7E31" w:rsidDel="009E4857" w:rsidRDefault="00000000">
            <w:pPr>
              <w:suppressAutoHyphens w:val="0"/>
              <w:spacing w:after="0"/>
              <w:rPr>
                <w:del w:id="4899" w:author="Jose Eduardo VIU" w:date="2023-04-01T20:51:00Z"/>
              </w:rPr>
            </w:pPr>
            <w:del w:id="4900" w:author="Jose Eduardo VIU" w:date="2023-04-01T20:51:00Z">
              <w:r w:rsidDel="009E4857">
                <w:rPr>
                  <w:rFonts w:ascii="Courier New" w:eastAsia="Courier New" w:hAnsi="Courier New" w:cs="Courier New"/>
                </w:rPr>
                <w:delText>gr_codpos</w:delText>
              </w:r>
            </w:del>
          </w:p>
        </w:tc>
        <w:tc>
          <w:tcPr>
            <w:tcW w:w="2061" w:type="dxa"/>
          </w:tcPr>
          <w:p w14:paraId="21EA2AA6" w14:textId="129AB1F7" w:rsidR="00CB7E31" w:rsidDel="009E4857" w:rsidRDefault="00000000">
            <w:pPr>
              <w:tabs>
                <w:tab w:val="center" w:pos="1031"/>
              </w:tabs>
              <w:suppressAutoHyphens w:val="0"/>
              <w:spacing w:after="0"/>
              <w:rPr>
                <w:del w:id="4901" w:author="Jose Eduardo VIU" w:date="2023-04-01T20:51:00Z"/>
              </w:rPr>
            </w:pPr>
            <w:del w:id="4902"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0%</w:delText>
              </w:r>
            </w:del>
          </w:p>
        </w:tc>
      </w:tr>
    </w:tbl>
    <w:p w14:paraId="66D3050C" w14:textId="02E693CB" w:rsidR="00CB7E31" w:rsidDel="009E4857" w:rsidRDefault="00000000">
      <w:pPr>
        <w:spacing w:after="3"/>
        <w:ind w:left="10" w:right="-15" w:hanging="10"/>
        <w:jc w:val="right"/>
        <w:rPr>
          <w:del w:id="4903" w:author="Jose Eduardo VIU" w:date="2023-04-01T20:51:00Z"/>
        </w:rPr>
      </w:pPr>
      <w:del w:id="4904" w:author="Jose Eduardo VIU" w:date="2023-04-01T20:51:00Z">
        <w:r w:rsidDel="009E4857">
          <w:rPr>
            <w:rFonts w:ascii="Times New Roman" w:eastAsia="Times New Roman" w:hAnsi="Times New Roman" w:cs="Times New Roman"/>
          </w:rPr>
          <w:delText xml:space="preserve">1) Para la columna </w:delText>
        </w:r>
        <w:r w:rsidDel="009E4857">
          <w:rPr>
            <w:rFonts w:ascii="Times New Roman" w:eastAsia="Times New Roman" w:hAnsi="Times New Roman" w:cs="Times New Roman"/>
            <w:b/>
          </w:rPr>
          <w:delText>NumBajas</w:delText>
        </w:r>
        <w:r w:rsidDel="009E4857">
          <w:rPr>
            <w:rFonts w:ascii="Times New Roman" w:eastAsia="Times New Roman" w:hAnsi="Times New Roman" w:cs="Times New Roman"/>
          </w:rPr>
          <w:delText>, que sólo tiene 4 filas en este estado y con pocos animales, es</w:delText>
        </w:r>
      </w:del>
    </w:p>
    <w:p w14:paraId="48757E8B" w14:textId="0BD94DB1" w:rsidR="00CB7E31" w:rsidDel="009E4857" w:rsidRDefault="00000000">
      <w:pPr>
        <w:spacing w:after="0" w:line="261" w:lineRule="auto"/>
        <w:ind w:left="1073" w:hanging="10"/>
        <w:rPr>
          <w:del w:id="4905" w:author="Jose Eduardo VIU" w:date="2023-04-01T20:51:00Z"/>
        </w:rPr>
      </w:pPr>
      <w:del w:id="4906" w:author="Jose Eduardo VIU" w:date="2023-04-01T20:51:00Z">
        <w:r w:rsidDel="009E4857">
          <w:rPr>
            <w:rFonts w:ascii="Times New Roman" w:eastAsia="Times New Roman" w:hAnsi="Times New Roman" w:cs="Times New Roman"/>
          </w:rPr>
          <w:delText>de suponer que no se ha producido ninguna baja en estos contratos. Por lo que podría ser razonable rellenarlos con 0.</w:delText>
        </w:r>
      </w:del>
    </w:p>
    <w:p w14:paraId="5E846486" w14:textId="03E5E316" w:rsidR="00CB7E31" w:rsidDel="009E4857" w:rsidRDefault="00000000">
      <w:pPr>
        <w:spacing w:after="155"/>
        <w:rPr>
          <w:del w:id="4907" w:author="Jose Eduardo VIU" w:date="2023-04-01T20:51:00Z"/>
        </w:rPr>
      </w:pPr>
      <w:del w:id="4908" w:author="Jose Eduardo VIU" w:date="2023-04-01T20:51:00Z">
        <w:r>
          <w:pict w14:anchorId="31F431D4">
            <v:group id="Group 31714" o:spid="_x0000_s2764" style="width:493.9pt;height:46.7pt;mso-position-horizontal-relative:char;mso-position-vertical-relative:line" coordsize="62726,5929">
              <v:shape id="Forma libre: forma 251" o:spid="_x0000_s2765" style="position:absolute;left:3290;width:59436;height:5929;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" path="m70,l16440,v39,,70,31,70,70l16510,1577v,39,-31,70,-70,70l70,1647c31,1647,,1616,,1577l,70c,31,31,,70,xe" fillcolor="#cfcfcf" stroked="f" strokeweight="0">
                <v:path arrowok="t"/>
              </v:shape>
              <v:shape id="Forma libre: forma 252" o:spid="_x0000_s2766" style="position:absolute;left:3416;top:126;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" path="m35,l16405,v19,,35,16,35,35l16440,1542v,19,-16,35,-35,35l35,1577c16,1577,,1561,,1542l,35c,16,16,,35,xe" fillcolor="#f7f7f7" stroked="f" strokeweight="0">
                <v:path arrowok="t"/>
              </v:shape>
              <v:shape id="Cuadro de texto 253" o:spid="_x0000_s276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SLy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J4+gzXM+EIyNU/AAAA//8DAFBLAQItABQABgAIAAAAIQDb4fbL7gAAAIUBAAATAAAAAAAA&#10;AAAAAAAAAAAAAABbQ29udGVudF9UeXBlc10ueG1sUEsBAi0AFAAGAAgAAAAhAFr0LFu/AAAAFQEA&#10;AAsAAAAAAAAAAAAAAAAAHwEAAF9yZWxzLy5yZWxzUEsBAi0AFAAGAAgAAAAhAN49IvLHAAAA3AAA&#10;AA8AAAAAAAAAAAAAAAAABwIAAGRycy9kb3ducmV2LnhtbFBLBQYAAAAAAwADALcAAAD7AgAAAAA=&#10;" filled="f" stroked="f" strokeweight="0">
                <v:textbox style="mso-next-textbox:#Cuadro de texto 253" inset="0,0,0,0">
                  <w:txbxContent>
                    <w:p w14:paraId="6B1CA514"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54" o:spid="_x0000_s2768"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LqG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J4+gzXM+EIyNU/AAAA//8DAFBLAQItABQABgAIAAAAIQDb4fbL7gAAAIUBAAATAAAAAAAA&#10;AAAAAAAAAAAAAABbQ29udGVudF9UeXBlc10ueG1sUEsBAi0AFAAGAAgAAAAhAFr0LFu/AAAAFQEA&#10;AAsAAAAAAAAAAAAAAAAAHwEAAF9yZWxzLy5yZWxzUEsBAi0AFAAGAAgAAAAhAFHUuobHAAAA3AAA&#10;AA8AAAAAAAAAAAAAAAAABwIAAGRycy9kb3ducmV2LnhtbFBLBQYAAAAAAwADALcAAAD7AgAAAAA=&#10;" filled="f" stroked="f" strokeweight="0">
                <v:textbox style="mso-next-textbox:#Cuadro de texto 254" inset="0,0,0,0">
                  <w:txbxContent>
                    <w:p w14:paraId="2659C87C" w14:textId="77777777" w:rsidR="00CB7E31" w:rsidRDefault="00000000">
                      <w:pPr>
                        <w:overflowPunct w:val="0"/>
                        <w:spacing w:after="0" w:line="240" w:lineRule="auto"/>
                      </w:pPr>
                      <w:r>
                        <w:rPr>
                          <w:rFonts w:asciiTheme="minorHAnsi" w:hAnsiTheme="minorHAnsi" w:cstheme="minorBidi"/>
                          <w:color w:val="007F00"/>
                        </w:rPr>
                        <w:t>print</w:t>
                      </w:r>
                    </w:p>
                  </w:txbxContent>
                </v:textbox>
              </v:shape>
              <v:shape id="Cuadro de texto 255" o:spid="_x0000_s2769"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" filled="f" stroked="f" strokeweight="0">
                <v:textbox style="mso-next-textbox:#Cuadro de texto 255" inset="0,0,0,0">
                  <w:txbxContent>
                    <w:p w14:paraId="38092E34" w14:textId="77777777" w:rsidR="00CB7E31" w:rsidRDefault="00000000">
                      <w:pPr>
                        <w:overflowPunct w:val="0"/>
                        <w:spacing w:after="0" w:line="240" w:lineRule="auto"/>
                      </w:pPr>
                      <w:r>
                        <w:rPr>
                          <w:rFonts w:asciiTheme="minorHAnsi" w:hAnsiTheme="minorHAnsi" w:cstheme="minorBidi"/>
                        </w:rPr>
                        <w:t>(</w:t>
                      </w:r>
                    </w:p>
                  </w:txbxContent>
                </v:textbox>
              </v:shape>
              <v:shape id="Cuadro de texto 256" o:spid="_x0000_s2770" type="#_x0000_t202" style="position:absolute;left:816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" filled="f" stroked="f" strokeweight="0">
                <v:textbox style="mso-next-textbox:#Cuadro de texto 256" inset="0,0,0,0">
                  <w:txbxContent>
                    <w:p w14:paraId="1B705AF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57" o:spid="_x0000_s2771" type="#_x0000_t202" style="position:absolute;left:8884;top:388;width:3482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iTx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QT+dwPROOgFz/AwAA//8DAFBLAQItABQABgAIAAAAIQDb4fbL7gAAAIUBAAATAAAAAAAA&#10;AAAAAAAAAAAAAABbQ29udGVudF9UeXBlc10ueG1sUEsBAi0AFAAGAAgAAAAhAFr0LFu/AAAAFQEA&#10;AAsAAAAAAAAAAAAAAAAAHwEAAF9yZWxzLy5yZWxzUEsBAi0AFAAGAAgAAAAhAKEGJPHHAAAA3AAA&#10;AA8AAAAAAAAAAAAAAAAABwIAAGRycy9kb3ducmV2LnhtbFBLBQYAAAAAAwADALcAAAD7AgAAAAA=&#10;" filled="f" stroked="f" strokeweight="0">
                <v:textbox style="mso-next-textbox:#Cuadro de texto 257" inset="0,0,0,0">
                  <w:txbxContent>
                    <w:p w14:paraId="2E17802B" w14:textId="77777777" w:rsidR="00CB7E31" w:rsidRDefault="00000000">
                      <w:pPr>
                        <w:overflowPunct w:val="0"/>
                        <w:spacing w:after="0" w:line="240" w:lineRule="auto"/>
                      </w:pPr>
                      <w:r>
                        <w:rPr>
                          <w:rFonts w:asciiTheme="minorHAnsi" w:hAnsiTheme="minorHAnsi" w:cstheme="minorBidi"/>
                          <w:color w:val="BA2121"/>
                        </w:rPr>
                        <w:t>Rellenamos</w:t>
                      </w:r>
                      <w:r>
                        <w:rPr>
                          <w:rFonts w:asciiTheme="minorHAnsi" w:hAnsiTheme="minorHAnsi" w:cstheme="minorBidi"/>
                          <w:color w:val="BA2121"/>
                          <w:spacing w:val="-16"/>
                        </w:rPr>
                        <w:t xml:space="preserve"> </w:t>
                      </w:r>
                      <w:r>
                        <w:rPr>
                          <w:rFonts w:asciiTheme="minorHAnsi" w:hAnsiTheme="minorHAnsi" w:cstheme="minorBidi"/>
                          <w:color w:val="BA2121"/>
                        </w:rPr>
                        <w:t>con</w:t>
                      </w:r>
                      <w:r>
                        <w:rPr>
                          <w:rFonts w:asciiTheme="minorHAnsi" w:hAnsiTheme="minorHAnsi" w:cstheme="minorBidi"/>
                          <w:color w:val="BA2121"/>
                          <w:spacing w:val="-16"/>
                        </w:rPr>
                        <w:t xml:space="preserve"> </w:t>
                      </w:r>
                      <w:r>
                        <w:rPr>
                          <w:rFonts w:asciiTheme="minorHAnsi" w:hAnsiTheme="minorHAnsi" w:cstheme="minorBidi"/>
                          <w:color w:val="BA2121"/>
                        </w:rPr>
                        <w:t>0</w:t>
                      </w:r>
                      <w:r>
                        <w:rPr>
                          <w:rFonts w:asciiTheme="minorHAnsi" w:hAnsiTheme="minorHAnsi" w:cstheme="minorBidi"/>
                          <w:color w:val="BA2121"/>
                          <w:spacing w:val="-16"/>
                        </w:rPr>
                        <w:t xml:space="preserve"> </w:t>
                      </w:r>
                      <w:r>
                        <w:rPr>
                          <w:rFonts w:asciiTheme="minorHAnsi" w:hAnsiTheme="minorHAnsi" w:cstheme="minorBidi"/>
                          <w:color w:val="BA2121"/>
                        </w:rPr>
                        <w:t>bajas</w:t>
                      </w:r>
                      <w:r>
                        <w:rPr>
                          <w:rFonts w:asciiTheme="minorHAnsi" w:hAnsiTheme="minorHAnsi" w:cstheme="minorBidi"/>
                          <w:color w:val="BA2121"/>
                          <w:spacing w:val="-16"/>
                        </w:rPr>
                        <w:t xml:space="preserve"> </w:t>
                      </w:r>
                      <w:r>
                        <w:rPr>
                          <w:rFonts w:asciiTheme="minorHAnsi" w:hAnsiTheme="minorHAnsi" w:cstheme="minorBidi"/>
                          <w:color w:val="BA2121"/>
                        </w:rPr>
                        <w:t>los</w:t>
                      </w:r>
                      <w:r>
                        <w:rPr>
                          <w:rFonts w:asciiTheme="minorHAnsi" w:hAnsiTheme="minorHAnsi" w:cstheme="minorBidi"/>
                          <w:color w:val="BA2121"/>
                          <w:spacing w:val="-16"/>
                        </w:rPr>
                        <w:t xml:space="preserve"> </w:t>
                      </w:r>
                      <w:r>
                        <w:rPr>
                          <w:rFonts w:asciiTheme="minorHAnsi" w:hAnsiTheme="minorHAnsi" w:cstheme="minorBidi"/>
                          <w:color w:val="BA2121"/>
                        </w:rPr>
                        <w:t>faltantes</w:t>
                      </w:r>
                    </w:p>
                  </w:txbxContent>
                </v:textbox>
              </v:shape>
              <v:shape id="Cuadro de texto 258" o:spid="_x0000_s2772" type="#_x0000_t202" style="position:absolute;left:350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" filled="f" stroked="f" strokeweight="0">
                <v:textbox style="mso-next-textbox:#Cuadro de texto 258" inset="0,0,0,0">
                  <w:txbxContent>
                    <w:p w14:paraId="53F4D08D"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59" o:spid="_x0000_s2773" type="#_x0000_t202" style="position:absolute;left:3580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UY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XxdAHXM+EIyPU/AAAA//8DAFBLAQItABQABgAIAAAAIQDb4fbL7gAAAIUBAAATAAAAAAAA&#10;AAAAAAAAAAAAAABbQ29udGVudF9UeXBlc10ueG1sUEsBAi0AFAAGAAgAAAAhAFr0LFu/AAAAFQEA&#10;AAsAAAAAAAAAAAAAAAAAHwEAAF9yZWxzLy5yZWxzUEsBAi0AFAAGAAgAAAAhAL/VFRjHAAAA3AAA&#10;AA8AAAAAAAAAAAAAAAAABwIAAGRycy9kb3ducmV2LnhtbFBLBQYAAAAAAwADALcAAAD7AgAAAAA=&#10;" filled="f" stroked="f" strokeweight="0">
                <v:textbox style="mso-next-textbox:#Cuadro de texto 259" inset="0,0,0,0">
                  <w:txbxContent>
                    <w:p w14:paraId="5E78A80E" w14:textId="77777777" w:rsidR="00CB7E31" w:rsidRDefault="00000000">
                      <w:pPr>
                        <w:overflowPunct w:val="0"/>
                        <w:spacing w:after="0" w:line="240" w:lineRule="auto"/>
                      </w:pPr>
                      <w:r>
                        <w:rPr>
                          <w:rFonts w:asciiTheme="minorHAnsi" w:hAnsiTheme="minorHAnsi" w:cstheme="minorBidi"/>
                        </w:rPr>
                        <w:t>)</w:t>
                      </w:r>
                    </w:p>
                  </w:txbxContent>
                </v:textbox>
              </v:shape>
              <v:shape id="Cuadro de texto 260" o:spid="_x0000_s2774" type="#_x0000_t202" style="position:absolute;left:3798;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" filled="f" stroked="f" strokeweight="0">
                <v:textbox style="mso-next-textbox:#Cuadro de texto 260" inset="0,0,0,0">
                  <w:txbxContent>
                    <w:p w14:paraId="42C0CB94" w14:textId="77777777" w:rsidR="00CB7E31" w:rsidRDefault="00000000">
                      <w:pPr>
                        <w:overflowPunct w:val="0"/>
                        <w:spacing w:after="0" w:line="240" w:lineRule="auto"/>
                      </w:pPr>
                      <w:r>
                        <w:rPr>
                          <w:rFonts w:asciiTheme="minorHAnsi" w:hAnsiTheme="minorHAnsi" w:cstheme="minorBidi"/>
                        </w:rPr>
                        <w:t>df[</w:t>
                      </w:r>
                    </w:p>
                  </w:txbxContent>
                </v:textbox>
              </v:shape>
              <v:shape id="Cuadro de texto 261" o:spid="_x0000_s2775"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" filled="f" stroked="f" strokeweight="0">
                <v:textbox style="mso-next-textbox:#Cuadro de texto 261" inset="0,0,0,0">
                  <w:txbxContent>
                    <w:p w14:paraId="5BAD966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2" o:spid="_x0000_s2776" type="#_x0000_t202" style="position:absolute;left:6706;top:210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" filled="f" stroked="f" strokeweight="0">
                <v:textbox style="mso-next-textbox:#Cuadro de texto 262" inset="0,0,0,0">
                  <w:txbxContent>
                    <w:p w14:paraId="601207C2" w14:textId="77777777" w:rsidR="00CB7E31" w:rsidRDefault="00000000">
                      <w:pPr>
                        <w:overflowPunct w:val="0"/>
                        <w:spacing w:after="0" w:line="240" w:lineRule="auto"/>
                      </w:pPr>
                      <w:r>
                        <w:rPr>
                          <w:rFonts w:asciiTheme="minorHAnsi" w:hAnsiTheme="minorHAnsi" w:cstheme="minorBidi"/>
                          <w:color w:val="BA2121"/>
                        </w:rPr>
                        <w:t>NumBajas</w:t>
                      </w:r>
                    </w:p>
                  </w:txbxContent>
                </v:textbox>
              </v:shape>
              <v:shape id="Cuadro de texto 263" o:spid="_x0000_s2777" type="#_x0000_t202" style="position:absolute;left:1252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" filled="f" stroked="f" strokeweight="0">
                <v:textbox style="mso-next-textbox:#Cuadro de texto 263" inset="0,0,0,0">
                  <w:txbxContent>
                    <w:p w14:paraId="2C34C77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4" o:spid="_x0000_s2778" type="#_x0000_t202" style="position:absolute;left:1325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" filled="f" stroked="f" strokeweight="0">
                <v:textbox style="mso-next-textbox:#Cuadro de texto 264" inset="0,0,0,0">
                  <w:txbxContent>
                    <w:p w14:paraId="4C8437DA" w14:textId="77777777" w:rsidR="00CB7E31" w:rsidRDefault="00000000">
                      <w:pPr>
                        <w:overflowPunct w:val="0"/>
                        <w:spacing w:after="0" w:line="240" w:lineRule="auto"/>
                      </w:pPr>
                      <w:r>
                        <w:rPr>
                          <w:rFonts w:asciiTheme="minorHAnsi" w:hAnsiTheme="minorHAnsi" w:cstheme="minorBidi"/>
                        </w:rPr>
                        <w:t>]</w:t>
                      </w:r>
                    </w:p>
                  </w:txbxContent>
                </v:textbox>
              </v:shape>
              <v:shape id="Cuadro de texto 265" o:spid="_x0000_s2779" type="#_x0000_t202" style="position:absolute;left:147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" filled="f" stroked="f" strokeweight="0">
                <v:textbox style="mso-next-textbox:#Cuadro de texto 265" inset="0,0,0,0">
                  <w:txbxContent>
                    <w:p w14:paraId="74ABB75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66" o:spid="_x0000_s2780" type="#_x0000_t202" style="position:absolute;left:16160;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" filled="f" stroked="f" strokeweight="0">
                <v:textbox style="mso-next-textbox:#Cuadro de texto 266" inset="0,0,0,0">
                  <w:txbxContent>
                    <w:p w14:paraId="4DDEB062" w14:textId="77777777" w:rsidR="00CB7E31" w:rsidRDefault="00000000">
                      <w:pPr>
                        <w:overflowPunct w:val="0"/>
                        <w:spacing w:after="0" w:line="240" w:lineRule="auto"/>
                      </w:pPr>
                      <w:r>
                        <w:rPr>
                          <w:rFonts w:asciiTheme="minorHAnsi" w:hAnsiTheme="minorHAnsi" w:cstheme="minorBidi"/>
                        </w:rPr>
                        <w:t>df[</w:t>
                      </w:r>
                    </w:p>
                  </w:txbxContent>
                </v:textbox>
              </v:shape>
              <v:shape id="Cuadro de texto 267" o:spid="_x0000_s2781" type="#_x0000_t202" style="position:absolute;left:1834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u5M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xdAbXM+EIyNU/AAAA//8DAFBLAQItABQABgAIAAAAIQDb4fbL7gAAAIUBAAATAAAAAAAA&#10;AAAAAAAAAAAAAABbQ29udGVudF9UeXBlc10ueG1sUEsBAi0AFAAGAAgAAAAhAFr0LFu/AAAAFQEA&#10;AAsAAAAAAAAAAAAAAAAAHwEAAF9yZWxzLy5yZWxzUEsBAi0AFAAGAAgAAAAhAG9q7kzHAAAA3AAA&#10;AA8AAAAAAAAAAAAAAAAABwIAAGRycy9kb3ducmV2LnhtbFBLBQYAAAAAAwADALcAAAD7AgAAAAA=&#10;" filled="f" stroked="f" strokeweight="0">
                <v:textbox style="mso-next-textbox:#Cuadro de texto 267" inset="0,0,0,0">
                  <w:txbxContent>
                    <w:p w14:paraId="69DA4C1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68" o:spid="_x0000_s2782" type="#_x0000_t202" style="position:absolute;left:19069;top:210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" filled="f" stroked="f" strokeweight="0">
                <v:textbox style="mso-next-textbox:#Cuadro de texto 268" inset="0,0,0,0">
                  <w:txbxContent>
                    <w:p w14:paraId="46D4C419" w14:textId="77777777" w:rsidR="00CB7E31" w:rsidRDefault="00000000">
                      <w:pPr>
                        <w:overflowPunct w:val="0"/>
                        <w:spacing w:after="0" w:line="240" w:lineRule="auto"/>
                      </w:pPr>
                      <w:r>
                        <w:rPr>
                          <w:rFonts w:asciiTheme="minorHAnsi" w:hAnsiTheme="minorHAnsi" w:cstheme="minorBidi"/>
                          <w:color w:val="BA2121"/>
                        </w:rPr>
                        <w:t>NumBajas</w:t>
                      </w:r>
                    </w:p>
                  </w:txbxContent>
                </v:textbox>
              </v:shape>
              <v:shape id="Cuadro de texto 269" o:spid="_x0000_s2783" type="#_x0000_t202" style="position:absolute;left:2488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d+l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xdA7XM+EIyNU/AAAA//8DAFBLAQItABQABgAIAAAAIQDb4fbL7gAAAIUBAAATAAAAAAAA&#10;AAAAAAAAAAAAAABbQ29udGVudF9UeXBlc10ueG1sUEsBAi0AFAAGAAgAAAAhAFr0LFu/AAAAFQEA&#10;AAsAAAAAAAAAAAAAAAAAHwEAAF9yZWxzLy5yZWxzUEsBAi0AFAAGAAgAAAAhAHG536XHAAAA3AAA&#10;AA8AAAAAAAAAAAAAAAAABwIAAGRycy9kb3ducmV2LnhtbFBLBQYAAAAAAwADALcAAAD7AgAAAAA=&#10;" filled="f" stroked="f" strokeweight="0">
                <v:textbox style="mso-next-textbox:#Cuadro de texto 269" inset="0,0,0,0">
                  <w:txbxContent>
                    <w:p w14:paraId="54FC463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270" o:spid="_x0000_s2784" type="#_x0000_t202" style="position:absolute;left:2561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" filled="f" stroked="f" strokeweight="0">
                <v:textbox style="mso-next-textbox:#Cuadro de texto 270" inset="0,0,0,0">
                  <w:txbxContent>
                    <w:p w14:paraId="61FEE40F" w14:textId="77777777" w:rsidR="00CB7E31" w:rsidRDefault="00000000">
                      <w:pPr>
                        <w:overflowPunct w:val="0"/>
                        <w:spacing w:after="0" w:line="240" w:lineRule="auto"/>
                      </w:pPr>
                      <w:r>
                        <w:rPr>
                          <w:rFonts w:asciiTheme="minorHAnsi" w:hAnsiTheme="minorHAnsi" w:cstheme="minorBidi"/>
                        </w:rPr>
                        <w:t>]</w:t>
                      </w:r>
                    </w:p>
                  </w:txbxContent>
                </v:textbox>
              </v:shape>
              <v:shape id="Cuadro de texto 271" o:spid="_x0000_s2785"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" filled="f" stroked="f" strokeweight="0">
                <v:textbox style="mso-next-textbox:#Cuadro de texto 271" inset="0,0,0,0">
                  <w:txbxContent>
                    <w:p w14:paraId="6D0ECFE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2" o:spid="_x0000_s2786" type="#_x0000_t202" style="position:absolute;left:27068;top:210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NsJ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SoiYLfM/EIyNkPAAAA//8DAFBLAQItABQABgAIAAAAIQDb4fbL7gAAAIUBAAATAAAAAAAA&#10;AAAAAAAAAAAAAABbQ29udGVudF9UeXBlc10ueG1sUEsBAi0AFAAGAAgAAAAhAFr0LFu/AAAAFQEA&#10;AAsAAAAAAAAAAAAAAAAAHwEAAF9yZWxzLy5yZWxzUEsBAi0AFAAGAAgAAAAhAPrE2wnHAAAA3AAA&#10;AA8AAAAAAAAAAAAAAAAABwIAAGRycy9kb3ducmV2LnhtbFBLBQYAAAAAAwADALcAAAD7AgAAAAA=&#10;" filled="f" stroked="f" strokeweight="0">
                <v:textbox style="mso-next-textbox:#Cuadro de texto 272" inset="0,0,0,0">
                  <w:txbxContent>
                    <w:p w14:paraId="7A84FBFB" w14:textId="77777777" w:rsidR="00CB7E31" w:rsidRDefault="00000000">
                      <w:pPr>
                        <w:overflowPunct w:val="0"/>
                        <w:spacing w:after="0" w:line="240" w:lineRule="auto"/>
                      </w:pPr>
                      <w:r>
                        <w:rPr>
                          <w:rFonts w:asciiTheme="minorHAnsi" w:hAnsiTheme="minorHAnsi" w:cstheme="minorBidi"/>
                        </w:rPr>
                        <w:t>fillna(</w:t>
                      </w:r>
                    </w:p>
                  </w:txbxContent>
                </v:textbox>
              </v:shape>
              <v:shape id="Cuadro de texto 273" o:spid="_x0000_s2787" type="#_x0000_t202" style="position:absolute;left:3216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H6S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x6xj+z4QjIOdXAAAA//8DAFBLAQItABQABgAIAAAAIQDb4fbL7gAAAIUBAAATAAAAAAAA&#10;AAAAAAAAAAAAAABbQ29udGVudF9UeXBlc10ueG1sUEsBAi0AFAAGAAgAAAAhAFr0LFu/AAAAFQEA&#10;AAsAAAAAAAAAAAAAAAAAHwEAAF9yZWxzLy5yZWxzUEsBAi0AFAAGAAgAAAAhAJWIfpLHAAAA3AAA&#10;AA8AAAAAAAAAAAAAAAAABwIAAGRycy9kb3ducmV2LnhtbFBLBQYAAAAAAwADALcAAAD7AgAAAAA=&#10;" filled="f" stroked="f" strokeweight="0">
                <v:textbox style="mso-next-textbox:#Cuadro de texto 273" inset="0,0,0,0">
                  <w:txbxContent>
                    <w:p w14:paraId="2206A06D" w14:textId="77777777" w:rsidR="00CB7E31" w:rsidRDefault="00000000">
                      <w:pPr>
                        <w:overflowPunct w:val="0"/>
                        <w:spacing w:after="0" w:line="240" w:lineRule="auto"/>
                      </w:pPr>
                      <w:r>
                        <w:rPr>
                          <w:rFonts w:asciiTheme="minorHAnsi" w:hAnsiTheme="minorHAnsi" w:cstheme="minorBidi"/>
                          <w:color w:val="666666"/>
                        </w:rPr>
                        <w:t>0</w:t>
                      </w:r>
                    </w:p>
                  </w:txbxContent>
                </v:textbox>
              </v:shape>
              <v:shape id="Cuadro de texto 274" o:spid="_x0000_s2788" type="#_x0000_t202" style="position:absolute;left:3288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ebm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x6xj+z4QjIOdXAAAA//8DAFBLAQItABQABgAIAAAAIQDb4fbL7gAAAIUBAAATAAAAAAAA&#10;AAAAAAAAAAAAAABbQ29udGVudF9UeXBlc10ueG1sUEsBAi0AFAAGAAgAAAAhAFr0LFu/AAAAFQEA&#10;AAsAAAAAAAAAAAAAAAAAHwEAAF9yZWxzLy5yZWxzUEsBAi0AFAAGAAgAAAAhABph5ubHAAAA3AAA&#10;AA8AAAAAAAAAAAAAAAAABwIAAGRycy9kb3ducmV2LnhtbFBLBQYAAAAAAwADALcAAAD7AgAAAAA=&#10;" filled="f" stroked="f" strokeweight="0">
                <v:textbox style="mso-next-textbox:#Cuadro de texto 274" inset="0,0,0,0">
                  <w:txbxContent>
                    <w:p w14:paraId="3F5F6E69" w14:textId="77777777" w:rsidR="00CB7E31" w:rsidRDefault="00000000">
                      <w:pPr>
                        <w:overflowPunct w:val="0"/>
                        <w:spacing w:after="0" w:line="240" w:lineRule="auto"/>
                      </w:pPr>
                      <w:r>
                        <w:rPr>
                          <w:rFonts w:asciiTheme="minorHAnsi" w:hAnsiTheme="minorHAnsi" w:cstheme="minorBidi"/>
                        </w:rPr>
                        <w:t>)</w:t>
                      </w:r>
                    </w:p>
                  </w:txbxContent>
                </v:textbox>
              </v:shape>
              <v:shape id="Cuadro de texto 275" o:spid="_x0000_s2789" type="#_x0000_t202" style="position:absolute;left:3798;top:3830;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UN9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Qz6dwPROOgFz/AwAA//8DAFBLAQItABQABgAIAAAAIQDb4fbL7gAAAIUBAAATAAAAAAAA&#10;AAAAAAAAAAAAAABbQ29udGVudF9UeXBlc10ueG1sUEsBAi0AFAAGAAgAAAAhAFr0LFu/AAAAFQEA&#10;AAsAAAAAAAAAAAAAAAAAHwEAAF9yZWxzLy5yZWxzUEsBAi0AFAAGAAgAAAAhAHUtQ33HAAAA3AAA&#10;AA8AAAAAAAAAAAAAAAAABwIAAGRycy9kb3ducmV2LnhtbFBLBQYAAAAAAwADALcAAAD7AgAAAAA=&#10;" filled="f" stroked="f" strokeweight="0">
                <v:textbox style="mso-next-textbox:#Cuadro de texto 275" inset="0,0,0,0">
                  <w:txbxContent>
                    <w:p w14:paraId="7AF892AA" w14:textId="77777777" w:rsidR="00CB7E31" w:rsidRDefault="00000000">
                      <w:pPr>
                        <w:overflowPunct w:val="0"/>
                        <w:spacing w:after="0" w:line="240" w:lineRule="auto"/>
                      </w:pPr>
                      <w:r>
                        <w:rPr>
                          <w:rFonts w:asciiTheme="minorHAnsi" w:hAnsiTheme="minorHAnsi" w:cstheme="minorBidi"/>
                        </w:rPr>
                        <w:t>df[df</w:t>
                      </w:r>
                    </w:p>
                  </w:txbxContent>
                </v:textbox>
              </v:shape>
              <v:shape id="Cuadro de texto 276" o:spid="_x0000_s2790" type="#_x0000_t202" style="position:absolute;left:743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0K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xbArXM+EIyNU/AAAA//8DAFBLAQItABQABgAIAAAAIQDb4fbL7gAAAIUBAAATAAAAAAAA&#10;AAAAAAAAAAAAAABbQ29udGVudF9UeXBlc10ueG1sUEsBAi0AFAAGAAgAAAAhAFr0LFu/AAAAFQEA&#10;AAsAAAAAAAAAAAAAAAAAHwEAAF9yZWxzLy5yZWxzUEsBAi0AFAAGAAgAAAAhAIX/3QrHAAAA3AAA&#10;AA8AAAAAAAAAAAAAAAAABwIAAGRycy9kb3ducmV2LnhtbFBLBQYAAAAAAwADALcAAAD7AgAAAAA=&#10;" filled="f" stroked="f" strokeweight="0">
                <v:textbox style="mso-next-textbox:#Cuadro de texto 276" inset="0,0,0,0">
                  <w:txbxContent>
                    <w:p w14:paraId="2B5B9A0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7" o:spid="_x0000_s2791" type="#_x0000_t202" style="position:absolute;left:8161;top:383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" filled="f" stroked="f" strokeweight="0">
                <v:textbox style="mso-next-textbox:#Cuadro de texto 277" inset="0,0,0,0">
                  <w:txbxContent>
                    <w:p w14:paraId="15032A13" w14:textId="77777777" w:rsidR="00CB7E31" w:rsidRDefault="00000000">
                      <w:pPr>
                        <w:overflowPunct w:val="0"/>
                        <w:spacing w:after="0" w:line="240" w:lineRule="auto"/>
                      </w:pPr>
                      <w:r>
                        <w:rPr>
                          <w:rFonts w:asciiTheme="minorHAnsi" w:hAnsiTheme="minorHAnsi" w:cstheme="minorBidi"/>
                        </w:rPr>
                        <w:t>NumBajas</w:t>
                      </w:r>
                    </w:p>
                  </w:txbxContent>
                </v:textbox>
              </v:shape>
              <v:shape id="Cuadro de texto 278" o:spid="_x0000_s2792" type="#_x0000_t202" style="position:absolute;left:13975;top:3830;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" filled="f" stroked="f" strokeweight="0">
                <v:textbox style="mso-next-textbox:#Cuadro de texto 278" inset="0,0,0,0">
                  <w:txbxContent>
                    <w:p w14:paraId="68C53F6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79" o:spid="_x0000_s2793" type="#_x0000_t202" style="position:absolute;left:15429;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" filled="f" stroked="f" strokeweight="0">
                <v:textbox style="mso-next-textbox:#Cuadro de texto 279" inset="0,0,0,0">
                  <w:txbxContent>
                    <w:p w14:paraId="7F31F4C8" w14:textId="77777777" w:rsidR="00CB7E31" w:rsidRDefault="00000000">
                      <w:pPr>
                        <w:overflowPunct w:val="0"/>
                        <w:spacing w:after="0" w:line="240" w:lineRule="auto"/>
                      </w:pPr>
                      <w:r>
                        <w:rPr>
                          <w:rFonts w:asciiTheme="minorHAnsi" w:hAnsiTheme="minorHAnsi" w:cstheme="minorBidi"/>
                          <w:color w:val="666666"/>
                        </w:rPr>
                        <w:t>0</w:t>
                      </w:r>
                    </w:p>
                  </w:txbxContent>
                </v:textbox>
              </v:shape>
              <v:shape id="Cuadro de texto 280" o:spid="_x0000_s2794" type="#_x0000_t202" style="position:absolute;left:16160;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" filled="f" stroked="f" strokeweight="0">
                <v:textbox style="mso-next-textbox:#Cuadro de texto 280" inset="0,0,0,0">
                  <w:txbxContent>
                    <w:p w14:paraId="2577FB5C"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18115434" w14:textId="721E6AF3" w:rsidR="00CB7E31" w:rsidDel="009E4857" w:rsidRDefault="00000000">
      <w:pPr>
        <w:spacing w:after="168" w:line="271" w:lineRule="auto"/>
        <w:ind w:left="528" w:right="117" w:hanging="10"/>
        <w:rPr>
          <w:del w:id="4909" w:author="Jose Eduardo VIU" w:date="2023-04-01T20:51:00Z"/>
        </w:rPr>
      </w:pPr>
      <w:del w:id="4910" w:author="Jose Eduardo VIU" w:date="2023-04-01T20:51:00Z">
        <w:r w:rsidDel="009E4857">
          <w:rPr>
            <w:rFonts w:ascii="Courier New" w:eastAsia="Courier New" w:hAnsi="Courier New" w:cs="Courier New"/>
          </w:rPr>
          <w:delText>Rellenamos con 0 bajas los faltantes</w:delText>
        </w:r>
      </w:del>
    </w:p>
    <w:p w14:paraId="6BD81B77" w14:textId="73C63143" w:rsidR="00CB7E31" w:rsidDel="009E4857" w:rsidRDefault="00000000">
      <w:pPr>
        <w:tabs>
          <w:tab w:val="center" w:pos="4540"/>
          <w:tab w:val="center" w:pos="8835"/>
        </w:tabs>
        <w:spacing w:after="3" w:line="271" w:lineRule="auto"/>
        <w:rPr>
          <w:del w:id="4911" w:author="Jose Eduardo VIU" w:date="2023-04-01T20:51:00Z"/>
        </w:rPr>
      </w:pPr>
      <w:del w:id="4912"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916"/>
        <w:gridCol w:w="2406"/>
        <w:gridCol w:w="917"/>
        <w:gridCol w:w="1602"/>
      </w:tblGrid>
      <w:tr w:rsidR="00CB7E31" w:rsidDel="009E4857" w14:paraId="11150BE4" w14:textId="4A72E6FC">
        <w:trPr>
          <w:trHeight w:val="245"/>
          <w:del w:id="4913" w:author="Jose Eduardo VIU" w:date="2023-04-01T20:51:00Z"/>
        </w:trPr>
        <w:tc>
          <w:tcPr>
            <w:tcW w:w="687" w:type="dxa"/>
          </w:tcPr>
          <w:p w14:paraId="5CA2967F" w14:textId="215EF3F1" w:rsidR="00CB7E31" w:rsidDel="009E4857" w:rsidRDefault="00000000">
            <w:pPr>
              <w:suppressAutoHyphens w:val="0"/>
              <w:spacing w:after="0"/>
              <w:rPr>
                <w:del w:id="4914" w:author="Jose Eduardo VIU" w:date="2023-04-01T20:51:00Z"/>
              </w:rPr>
            </w:pPr>
            <w:del w:id="4915" w:author="Jose Eduardo VIU" w:date="2023-04-01T20:51:00Z">
              <w:r w:rsidDel="009E4857">
                <w:rPr>
                  <w:rFonts w:ascii="Courier New" w:eastAsia="Courier New" w:hAnsi="Courier New" w:cs="Courier New"/>
                </w:rPr>
                <w:delText>5</w:delText>
              </w:r>
            </w:del>
          </w:p>
        </w:tc>
        <w:tc>
          <w:tcPr>
            <w:tcW w:w="1947" w:type="dxa"/>
          </w:tcPr>
          <w:p w14:paraId="64746020" w14:textId="565EA3B8" w:rsidR="00CB7E31" w:rsidDel="009E4857" w:rsidRDefault="00000000">
            <w:pPr>
              <w:suppressAutoHyphens w:val="0"/>
              <w:spacing w:after="0"/>
              <w:ind w:left="458"/>
              <w:rPr>
                <w:del w:id="4916" w:author="Jose Eduardo VIU" w:date="2023-04-01T20:51:00Z"/>
              </w:rPr>
            </w:pPr>
            <w:del w:id="4917" w:author="Jose Eduardo VIU" w:date="2023-04-01T20:51:00Z">
              <w:r w:rsidDel="009E4857">
                <w:rPr>
                  <w:rFonts w:ascii="Courier New" w:eastAsia="Courier New" w:hAnsi="Courier New" w:cs="Courier New"/>
                </w:rPr>
                <w:delText>20316</w:delText>
              </w:r>
            </w:del>
          </w:p>
        </w:tc>
        <w:tc>
          <w:tcPr>
            <w:tcW w:w="3322" w:type="dxa"/>
            <w:gridSpan w:val="2"/>
          </w:tcPr>
          <w:p w14:paraId="5F988B3B" w14:textId="40DC0B2E" w:rsidR="00CB7E31" w:rsidDel="009E4857" w:rsidRDefault="00000000">
            <w:pPr>
              <w:tabs>
                <w:tab w:val="center" w:pos="401"/>
                <w:tab w:val="center" w:pos="1432"/>
                <w:tab w:val="center" w:pos="2405"/>
              </w:tabs>
              <w:suppressAutoHyphens w:val="0"/>
              <w:spacing w:after="0"/>
              <w:rPr>
                <w:del w:id="4918" w:author="Jose Eduardo VIU" w:date="2023-04-01T20:51:00Z"/>
              </w:rPr>
            </w:pPr>
            <w:del w:id="4919"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519" w:type="dxa"/>
            <w:gridSpan w:val="2"/>
          </w:tcPr>
          <w:p w14:paraId="7A224DF1" w14:textId="746E6703" w:rsidR="00CB7E31" w:rsidDel="009E4857" w:rsidRDefault="00000000">
            <w:pPr>
              <w:tabs>
                <w:tab w:val="right" w:pos="2520"/>
              </w:tabs>
              <w:suppressAutoHyphens w:val="0"/>
              <w:spacing w:after="0"/>
              <w:rPr>
                <w:del w:id="4920" w:author="Jose Eduardo VIU" w:date="2023-04-01T20:51:00Z"/>
              </w:rPr>
            </w:pPr>
            <w:del w:id="4921" w:author="Jose Eduardo VIU" w:date="2023-04-01T20:51:00Z">
              <w:r w:rsidDel="009E4857">
                <w:rPr>
                  <w:rFonts w:ascii="Courier New" w:eastAsia="Courier New" w:hAnsi="Courier New" w:cs="Courier New"/>
                </w:rPr>
                <w:delText>20</w:delText>
              </w:r>
              <w:r w:rsidDel="009E4857">
                <w:rPr>
                  <w:rFonts w:ascii="Courier New" w:eastAsia="Courier New" w:hAnsi="Courier New" w:cs="Courier New"/>
                </w:rPr>
                <w:tab/>
                <w:delText>8 29.724638</w:delText>
              </w:r>
            </w:del>
          </w:p>
        </w:tc>
      </w:tr>
      <w:tr w:rsidR="00CB7E31" w:rsidDel="009E4857" w14:paraId="0AA85EEB" w14:textId="0C9FF43F">
        <w:trPr>
          <w:trHeight w:val="271"/>
          <w:del w:id="4922" w:author="Jose Eduardo VIU" w:date="2023-04-01T20:51:00Z"/>
        </w:trPr>
        <w:tc>
          <w:tcPr>
            <w:tcW w:w="687" w:type="dxa"/>
          </w:tcPr>
          <w:p w14:paraId="6F75EEAF" w14:textId="61024FF2" w:rsidR="00CB7E31" w:rsidDel="009E4857" w:rsidRDefault="00000000">
            <w:pPr>
              <w:suppressAutoHyphens w:val="0"/>
              <w:spacing w:after="0"/>
              <w:rPr>
                <w:del w:id="4923" w:author="Jose Eduardo VIU" w:date="2023-04-01T20:51:00Z"/>
              </w:rPr>
            </w:pPr>
            <w:del w:id="4924" w:author="Jose Eduardo VIU" w:date="2023-04-01T20:51:00Z">
              <w:r w:rsidDel="009E4857">
                <w:rPr>
                  <w:rFonts w:ascii="Courier New" w:eastAsia="Courier New" w:hAnsi="Courier New" w:cs="Courier New"/>
                </w:rPr>
                <w:delText>2771</w:delText>
              </w:r>
            </w:del>
          </w:p>
        </w:tc>
        <w:tc>
          <w:tcPr>
            <w:tcW w:w="1947" w:type="dxa"/>
          </w:tcPr>
          <w:p w14:paraId="1A52AD02" w14:textId="1A99DDF0" w:rsidR="00CB7E31" w:rsidDel="009E4857" w:rsidRDefault="00000000">
            <w:pPr>
              <w:suppressAutoHyphens w:val="0"/>
              <w:spacing w:after="0"/>
              <w:ind w:left="344"/>
              <w:rPr>
                <w:del w:id="4925" w:author="Jose Eduardo VIU" w:date="2023-04-01T20:51:00Z"/>
              </w:rPr>
            </w:pPr>
            <w:del w:id="4926" w:author="Jose Eduardo VIU" w:date="2023-04-01T20:51:00Z">
              <w:r w:rsidDel="009E4857">
                <w:rPr>
                  <w:rFonts w:ascii="Courier New" w:eastAsia="Courier New" w:hAnsi="Courier New" w:cs="Courier New"/>
                </w:rPr>
                <w:delText>205463</w:delText>
              </w:r>
            </w:del>
          </w:p>
        </w:tc>
        <w:tc>
          <w:tcPr>
            <w:tcW w:w="3322" w:type="dxa"/>
            <w:gridSpan w:val="2"/>
          </w:tcPr>
          <w:p w14:paraId="70C3DBE6" w14:textId="146C0265" w:rsidR="00CB7E31" w:rsidDel="009E4857" w:rsidRDefault="00000000">
            <w:pPr>
              <w:tabs>
                <w:tab w:val="center" w:pos="1432"/>
                <w:tab w:val="center" w:pos="2405"/>
              </w:tabs>
              <w:suppressAutoHyphens w:val="0"/>
              <w:spacing w:after="0"/>
              <w:rPr>
                <w:del w:id="4927" w:author="Jose Eduardo VIU" w:date="2023-04-01T20:51:00Z"/>
              </w:rPr>
            </w:pPr>
            <w:del w:id="4928" w:author="Jose Eduardo VIU" w:date="2023-04-01T20:51:00Z">
              <w:r w:rsidDel="009E4857">
                <w:rPr>
                  <w:rFonts w:ascii="Courier New" w:eastAsia="Courier New" w:hAnsi="Courier New" w:cs="Courier New"/>
                </w:rPr>
                <w:delText>398</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519" w:type="dxa"/>
            <w:gridSpan w:val="2"/>
          </w:tcPr>
          <w:p w14:paraId="24D7ECE9" w14:textId="5E12A710" w:rsidR="00CB7E31" w:rsidDel="009E4857" w:rsidRDefault="00000000">
            <w:pPr>
              <w:tabs>
                <w:tab w:val="right" w:pos="2520"/>
              </w:tabs>
              <w:suppressAutoHyphens w:val="0"/>
              <w:spacing w:after="0"/>
              <w:rPr>
                <w:del w:id="4929" w:author="Jose Eduardo VIU" w:date="2023-04-01T20:51:00Z"/>
              </w:rPr>
            </w:pPr>
            <w:del w:id="4930"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 18.250000</w:delText>
              </w:r>
            </w:del>
          </w:p>
        </w:tc>
      </w:tr>
      <w:tr w:rsidR="00CB7E31" w:rsidDel="009E4857" w14:paraId="054F4B9C" w14:textId="75EF0D39">
        <w:trPr>
          <w:trHeight w:val="271"/>
          <w:del w:id="4931" w:author="Jose Eduardo VIU" w:date="2023-04-01T20:51:00Z"/>
        </w:trPr>
        <w:tc>
          <w:tcPr>
            <w:tcW w:w="687" w:type="dxa"/>
          </w:tcPr>
          <w:p w14:paraId="784E20A7" w14:textId="486F0700" w:rsidR="00CB7E31" w:rsidDel="009E4857" w:rsidRDefault="00000000">
            <w:pPr>
              <w:suppressAutoHyphens w:val="0"/>
              <w:spacing w:after="0"/>
              <w:rPr>
                <w:del w:id="4932" w:author="Jose Eduardo VIU" w:date="2023-04-01T20:51:00Z"/>
              </w:rPr>
            </w:pPr>
            <w:del w:id="4933" w:author="Jose Eduardo VIU" w:date="2023-04-01T20:51:00Z">
              <w:r w:rsidDel="009E4857">
                <w:rPr>
                  <w:rFonts w:ascii="Courier New" w:eastAsia="Courier New" w:hAnsi="Courier New" w:cs="Courier New"/>
                </w:rPr>
                <w:delText>4146</w:delText>
              </w:r>
            </w:del>
          </w:p>
        </w:tc>
        <w:tc>
          <w:tcPr>
            <w:tcW w:w="1947" w:type="dxa"/>
          </w:tcPr>
          <w:p w14:paraId="6847AB37" w14:textId="671AA123" w:rsidR="00CB7E31" w:rsidDel="009E4857" w:rsidRDefault="00000000">
            <w:pPr>
              <w:suppressAutoHyphens w:val="0"/>
              <w:spacing w:after="0"/>
              <w:ind w:left="344"/>
              <w:rPr>
                <w:del w:id="4934" w:author="Jose Eduardo VIU" w:date="2023-04-01T20:51:00Z"/>
              </w:rPr>
            </w:pPr>
            <w:del w:id="4935" w:author="Jose Eduardo VIU" w:date="2023-04-01T20:51:00Z">
              <w:r w:rsidDel="009E4857">
                <w:rPr>
                  <w:rFonts w:ascii="Courier New" w:eastAsia="Courier New" w:hAnsi="Courier New" w:cs="Courier New"/>
                </w:rPr>
                <w:delText>200979</w:delText>
              </w:r>
            </w:del>
          </w:p>
        </w:tc>
        <w:tc>
          <w:tcPr>
            <w:tcW w:w="3322" w:type="dxa"/>
            <w:gridSpan w:val="2"/>
          </w:tcPr>
          <w:p w14:paraId="20804343" w14:textId="60880687" w:rsidR="00CB7E31" w:rsidDel="009E4857" w:rsidRDefault="00000000">
            <w:pPr>
              <w:tabs>
                <w:tab w:val="center" w:pos="1432"/>
                <w:tab w:val="center" w:pos="2463"/>
              </w:tabs>
              <w:suppressAutoHyphens w:val="0"/>
              <w:spacing w:after="0"/>
              <w:rPr>
                <w:del w:id="4936" w:author="Jose Eduardo VIU" w:date="2023-04-01T20:51:00Z"/>
              </w:rPr>
            </w:pPr>
            <w:del w:id="4937"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gridSpan w:val="2"/>
          </w:tcPr>
          <w:p w14:paraId="73A1127D" w14:textId="1082687C" w:rsidR="00CB7E31" w:rsidDel="009E4857" w:rsidRDefault="00000000">
            <w:pPr>
              <w:tabs>
                <w:tab w:val="right" w:pos="2520"/>
              </w:tabs>
              <w:suppressAutoHyphens w:val="0"/>
              <w:spacing w:after="0"/>
              <w:rPr>
                <w:del w:id="4938" w:author="Jose Eduardo VIU" w:date="2023-04-01T20:51:00Z"/>
              </w:rPr>
            </w:pPr>
            <w:del w:id="4939"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11.000000</w:delText>
              </w:r>
            </w:del>
          </w:p>
        </w:tc>
      </w:tr>
      <w:tr w:rsidR="00CB7E31" w:rsidDel="009E4857" w14:paraId="532D531B" w14:textId="55BE2E18">
        <w:trPr>
          <w:trHeight w:val="406"/>
          <w:del w:id="4940" w:author="Jose Eduardo VIU" w:date="2023-04-01T20:51:00Z"/>
        </w:trPr>
        <w:tc>
          <w:tcPr>
            <w:tcW w:w="687" w:type="dxa"/>
          </w:tcPr>
          <w:p w14:paraId="4E145F6F" w14:textId="6B9B410B" w:rsidR="00CB7E31" w:rsidDel="009E4857" w:rsidRDefault="00000000">
            <w:pPr>
              <w:suppressAutoHyphens w:val="0"/>
              <w:spacing w:after="0"/>
              <w:rPr>
                <w:del w:id="4941" w:author="Jose Eduardo VIU" w:date="2023-04-01T20:51:00Z"/>
              </w:rPr>
            </w:pPr>
            <w:del w:id="4942" w:author="Jose Eduardo VIU" w:date="2023-04-01T20:51:00Z">
              <w:r w:rsidDel="009E4857">
                <w:rPr>
                  <w:rFonts w:ascii="Courier New" w:eastAsia="Courier New" w:hAnsi="Courier New" w:cs="Courier New"/>
                </w:rPr>
                <w:delText>4147</w:delText>
              </w:r>
            </w:del>
          </w:p>
        </w:tc>
        <w:tc>
          <w:tcPr>
            <w:tcW w:w="1947" w:type="dxa"/>
          </w:tcPr>
          <w:p w14:paraId="7E9E1543" w14:textId="34D16597" w:rsidR="00CB7E31" w:rsidDel="009E4857" w:rsidRDefault="00000000">
            <w:pPr>
              <w:suppressAutoHyphens w:val="0"/>
              <w:spacing w:after="0"/>
              <w:ind w:left="344"/>
              <w:rPr>
                <w:del w:id="4943" w:author="Jose Eduardo VIU" w:date="2023-04-01T20:51:00Z"/>
              </w:rPr>
            </w:pPr>
            <w:del w:id="4944" w:author="Jose Eduardo VIU" w:date="2023-04-01T20:51:00Z">
              <w:r w:rsidDel="009E4857">
                <w:rPr>
                  <w:rFonts w:ascii="Courier New" w:eastAsia="Courier New" w:hAnsi="Courier New" w:cs="Courier New"/>
                </w:rPr>
                <w:delText>201026</w:delText>
              </w:r>
            </w:del>
          </w:p>
        </w:tc>
        <w:tc>
          <w:tcPr>
            <w:tcW w:w="3322" w:type="dxa"/>
            <w:gridSpan w:val="2"/>
          </w:tcPr>
          <w:p w14:paraId="11A2B9C8" w14:textId="2279E75E" w:rsidR="00CB7E31" w:rsidDel="009E4857" w:rsidRDefault="00000000">
            <w:pPr>
              <w:tabs>
                <w:tab w:val="center" w:pos="1432"/>
                <w:tab w:val="center" w:pos="2463"/>
              </w:tabs>
              <w:suppressAutoHyphens w:val="0"/>
              <w:spacing w:after="0"/>
              <w:rPr>
                <w:del w:id="4945" w:author="Jose Eduardo VIU" w:date="2023-04-01T20:51:00Z"/>
              </w:rPr>
            </w:pPr>
            <w:del w:id="4946"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gridSpan w:val="2"/>
          </w:tcPr>
          <w:p w14:paraId="2ABDECAC" w14:textId="5D24542D" w:rsidR="00CB7E31" w:rsidDel="009E4857" w:rsidRDefault="00000000">
            <w:pPr>
              <w:tabs>
                <w:tab w:val="right" w:pos="2520"/>
              </w:tabs>
              <w:suppressAutoHyphens w:val="0"/>
              <w:spacing w:after="0"/>
              <w:rPr>
                <w:del w:id="4947" w:author="Jose Eduardo VIU" w:date="2023-04-01T20:51:00Z"/>
              </w:rPr>
            </w:pPr>
            <w:del w:id="4948"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6.000000</w:delText>
              </w:r>
            </w:del>
          </w:p>
        </w:tc>
      </w:tr>
      <w:tr w:rsidR="00CB7E31" w:rsidDel="009E4857" w14:paraId="386F3C5A" w14:textId="00FB3373">
        <w:trPr>
          <w:trHeight w:val="380"/>
          <w:del w:id="4949" w:author="Jose Eduardo VIU" w:date="2023-04-01T20:51:00Z"/>
        </w:trPr>
        <w:tc>
          <w:tcPr>
            <w:tcW w:w="687" w:type="dxa"/>
          </w:tcPr>
          <w:p w14:paraId="0CDA1DBC" w14:textId="7BFB3032" w:rsidR="00CB7E31" w:rsidDel="009E4857" w:rsidRDefault="00CB7E31">
            <w:pPr>
              <w:suppressAutoHyphens w:val="0"/>
              <w:rPr>
                <w:del w:id="4950" w:author="Jose Eduardo VIU" w:date="2023-04-01T20:51:00Z"/>
              </w:rPr>
            </w:pPr>
          </w:p>
        </w:tc>
        <w:tc>
          <w:tcPr>
            <w:tcW w:w="1947" w:type="dxa"/>
            <w:vAlign w:val="bottom"/>
          </w:tcPr>
          <w:p w14:paraId="26B3707E" w14:textId="18B82900" w:rsidR="00CB7E31" w:rsidDel="009E4857" w:rsidRDefault="00000000">
            <w:pPr>
              <w:suppressAutoHyphens w:val="0"/>
              <w:spacing w:after="0"/>
              <w:rPr>
                <w:del w:id="4951" w:author="Jose Eduardo VIU" w:date="2023-04-01T20:51:00Z"/>
              </w:rPr>
            </w:pPr>
            <w:del w:id="4952" w:author="Jose Eduardo VIU" w:date="2023-04-01T20:51:00Z">
              <w:r w:rsidDel="009E4857">
                <w:rPr>
                  <w:rFonts w:ascii="Courier New" w:eastAsia="Courier New" w:hAnsi="Courier New" w:cs="Courier New"/>
                </w:rPr>
                <w:delText>DiasMedios</w:delText>
              </w:r>
            </w:del>
          </w:p>
        </w:tc>
        <w:tc>
          <w:tcPr>
            <w:tcW w:w="3322" w:type="dxa"/>
            <w:gridSpan w:val="2"/>
            <w:vAlign w:val="bottom"/>
          </w:tcPr>
          <w:p w14:paraId="4CEF5848" w14:textId="4B2AA3F4" w:rsidR="00CB7E31" w:rsidDel="009E4857" w:rsidRDefault="00000000">
            <w:pPr>
              <w:suppressAutoHyphens w:val="0"/>
              <w:spacing w:after="0"/>
              <w:rPr>
                <w:del w:id="4953" w:author="Jose Eduardo VIU" w:date="2023-04-01T20:51:00Z"/>
              </w:rPr>
            </w:pPr>
            <w:del w:id="4954" w:author="Jose Eduardo VIU" w:date="2023-04-01T20:51:00Z">
              <w:r w:rsidDel="009E4857">
                <w:rPr>
                  <w:rFonts w:ascii="Courier New" w:eastAsia="Courier New" w:hAnsi="Courier New" w:cs="Courier New"/>
                </w:rPr>
                <w:delText>GMD EntradaInicial …</w:delText>
              </w:r>
            </w:del>
          </w:p>
        </w:tc>
        <w:tc>
          <w:tcPr>
            <w:tcW w:w="2519" w:type="dxa"/>
            <w:gridSpan w:val="2"/>
            <w:vAlign w:val="bottom"/>
          </w:tcPr>
          <w:p w14:paraId="151A9913" w14:textId="6C2FCDE8" w:rsidR="00CB7E31" w:rsidDel="009E4857" w:rsidRDefault="00000000">
            <w:pPr>
              <w:suppressAutoHyphens w:val="0"/>
              <w:spacing w:after="0"/>
              <w:ind w:left="115"/>
              <w:rPr>
                <w:del w:id="4955" w:author="Jose Eduardo VIU" w:date="2023-04-01T20:51:00Z"/>
              </w:rPr>
            </w:pPr>
            <w:del w:id="4956" w:author="Jose Eduardo VIU" w:date="2023-04-01T20:51:00Z">
              <w:r w:rsidDel="009E4857">
                <w:rPr>
                  <w:rFonts w:ascii="Courier New" w:eastAsia="Courier New" w:hAnsi="Courier New" w:cs="Courier New"/>
                </w:rPr>
                <w:delText>na_rega \</w:delText>
              </w:r>
            </w:del>
          </w:p>
        </w:tc>
      </w:tr>
      <w:tr w:rsidR="00CB7E31" w:rsidDel="009E4857" w14:paraId="304B72BB" w14:textId="7BE26696">
        <w:trPr>
          <w:trHeight w:val="245"/>
          <w:del w:id="4957" w:author="Jose Eduardo VIU" w:date="2023-04-01T20:51:00Z"/>
        </w:trPr>
        <w:tc>
          <w:tcPr>
            <w:tcW w:w="3550" w:type="dxa"/>
            <w:gridSpan w:val="3"/>
          </w:tcPr>
          <w:p w14:paraId="1E6B295B" w14:textId="2A27D1C2" w:rsidR="00CB7E31" w:rsidDel="009E4857" w:rsidRDefault="00000000">
            <w:pPr>
              <w:tabs>
                <w:tab w:val="center" w:pos="1890"/>
              </w:tabs>
              <w:suppressAutoHyphens w:val="0"/>
              <w:spacing w:after="0"/>
              <w:rPr>
                <w:del w:id="4958" w:author="Jose Eduardo VIU" w:date="2023-04-01T20:51:00Z"/>
              </w:rPr>
            </w:pPr>
            <w:del w:id="4959"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46.289855 0.642142</w:delText>
              </w:r>
            </w:del>
          </w:p>
        </w:tc>
        <w:tc>
          <w:tcPr>
            <w:tcW w:w="3323" w:type="dxa"/>
            <w:gridSpan w:val="2"/>
          </w:tcPr>
          <w:p w14:paraId="101E47AD" w14:textId="1D81C5E8" w:rsidR="00CB7E31" w:rsidDel="009E4857" w:rsidRDefault="00000000">
            <w:pPr>
              <w:suppressAutoHyphens w:val="0"/>
              <w:spacing w:after="0"/>
              <w:rPr>
                <w:del w:id="4960" w:author="Jose Eduardo VIU" w:date="2023-04-01T20:51:00Z"/>
              </w:rPr>
            </w:pPr>
            <w:del w:id="4961" w:author="Jose Eduardo VIU" w:date="2023-04-01T20:51:00Z">
              <w:r w:rsidDel="009E4857">
                <w:rPr>
                  <w:rFonts w:ascii="Courier New" w:eastAsia="Courier New" w:hAnsi="Courier New" w:cs="Courier New"/>
                </w:rPr>
                <w:delText>2021-04-06 … ES300080840002</w:delText>
              </w:r>
            </w:del>
          </w:p>
        </w:tc>
        <w:tc>
          <w:tcPr>
            <w:tcW w:w="1602" w:type="dxa"/>
          </w:tcPr>
          <w:p w14:paraId="74B0737D" w14:textId="16920BFB" w:rsidR="00CB7E31" w:rsidDel="009E4857" w:rsidRDefault="00CB7E31">
            <w:pPr>
              <w:suppressAutoHyphens w:val="0"/>
              <w:rPr>
                <w:del w:id="4962" w:author="Jose Eduardo VIU" w:date="2023-04-01T20:51:00Z"/>
              </w:rPr>
            </w:pPr>
          </w:p>
        </w:tc>
      </w:tr>
      <w:tr w:rsidR="00CB7E31" w:rsidDel="009E4857" w14:paraId="4FC111D9" w14:textId="78528FBC">
        <w:trPr>
          <w:trHeight w:val="271"/>
          <w:del w:id="4963" w:author="Jose Eduardo VIU" w:date="2023-04-01T20:51:00Z"/>
        </w:trPr>
        <w:tc>
          <w:tcPr>
            <w:tcW w:w="3550" w:type="dxa"/>
            <w:gridSpan w:val="3"/>
          </w:tcPr>
          <w:p w14:paraId="597D2E33" w14:textId="3B96701C" w:rsidR="00CB7E31" w:rsidDel="009E4857" w:rsidRDefault="00000000">
            <w:pPr>
              <w:tabs>
                <w:tab w:val="center" w:pos="1890"/>
              </w:tabs>
              <w:suppressAutoHyphens w:val="0"/>
              <w:spacing w:after="0"/>
              <w:rPr>
                <w:del w:id="4964" w:author="Jose Eduardo VIU" w:date="2023-04-01T20:51:00Z"/>
              </w:rPr>
            </w:pPr>
            <w:del w:id="4965" w:author="Jose Eduardo VIU" w:date="2023-04-01T20:51:00Z">
              <w:r w:rsidDel="009E4857">
                <w:rPr>
                  <w:rFonts w:ascii="Courier New" w:eastAsia="Courier New" w:hAnsi="Courier New" w:cs="Courier New"/>
                </w:rPr>
                <w:delText>2771</w:delText>
              </w:r>
              <w:r w:rsidDel="009E4857">
                <w:rPr>
                  <w:rFonts w:ascii="Courier New" w:eastAsia="Courier New" w:hAnsi="Courier New" w:cs="Courier New"/>
                </w:rPr>
                <w:tab/>
                <w:delText>61.000000 0.299180</w:delText>
              </w:r>
            </w:del>
          </w:p>
        </w:tc>
        <w:tc>
          <w:tcPr>
            <w:tcW w:w="3323" w:type="dxa"/>
            <w:gridSpan w:val="2"/>
          </w:tcPr>
          <w:p w14:paraId="32623232" w14:textId="5879C9D5" w:rsidR="00CB7E31" w:rsidDel="009E4857" w:rsidRDefault="00000000">
            <w:pPr>
              <w:suppressAutoHyphens w:val="0"/>
              <w:spacing w:after="0"/>
              <w:rPr>
                <w:del w:id="4966" w:author="Jose Eduardo VIU" w:date="2023-04-01T20:51:00Z"/>
              </w:rPr>
            </w:pPr>
            <w:del w:id="4967" w:author="Jose Eduardo VIU" w:date="2023-04-01T20:51:00Z">
              <w:r w:rsidDel="009E4857">
                <w:rPr>
                  <w:rFonts w:ascii="Courier New" w:eastAsia="Courier New" w:hAnsi="Courier New" w:cs="Courier New"/>
                </w:rPr>
                <w:delText>2021-09-15 … ES300011440001</w:delText>
              </w:r>
            </w:del>
          </w:p>
        </w:tc>
        <w:tc>
          <w:tcPr>
            <w:tcW w:w="1602" w:type="dxa"/>
          </w:tcPr>
          <w:p w14:paraId="7C2C6F91" w14:textId="5340CF03" w:rsidR="00CB7E31" w:rsidDel="009E4857" w:rsidRDefault="00CB7E31">
            <w:pPr>
              <w:suppressAutoHyphens w:val="0"/>
              <w:rPr>
                <w:del w:id="4968" w:author="Jose Eduardo VIU" w:date="2023-04-01T20:51:00Z"/>
              </w:rPr>
            </w:pPr>
          </w:p>
        </w:tc>
      </w:tr>
      <w:tr w:rsidR="00CB7E31" w:rsidDel="009E4857" w14:paraId="0D72C0F3" w14:textId="0B36FE52">
        <w:trPr>
          <w:trHeight w:val="271"/>
          <w:del w:id="4969" w:author="Jose Eduardo VIU" w:date="2023-04-01T20:51:00Z"/>
        </w:trPr>
        <w:tc>
          <w:tcPr>
            <w:tcW w:w="3550" w:type="dxa"/>
            <w:gridSpan w:val="3"/>
          </w:tcPr>
          <w:p w14:paraId="3CD69B8E" w14:textId="33A8FBBF" w:rsidR="00CB7E31" w:rsidDel="009E4857" w:rsidRDefault="00000000">
            <w:pPr>
              <w:tabs>
                <w:tab w:val="center" w:pos="1890"/>
              </w:tabs>
              <w:suppressAutoHyphens w:val="0"/>
              <w:spacing w:after="0"/>
              <w:rPr>
                <w:del w:id="4970" w:author="Jose Eduardo VIU" w:date="2023-04-01T20:51:00Z"/>
              </w:rPr>
            </w:pPr>
            <w:del w:id="4971" w:author="Jose Eduardo VIU" w:date="2023-04-01T20:51:00Z">
              <w:r w:rsidDel="009E4857">
                <w:rPr>
                  <w:rFonts w:ascii="Courier New" w:eastAsia="Courier New" w:hAnsi="Courier New" w:cs="Courier New"/>
                </w:rPr>
                <w:delText>4146</w:delText>
              </w:r>
              <w:r w:rsidDel="009E4857">
                <w:rPr>
                  <w:rFonts w:ascii="Courier New" w:eastAsia="Courier New" w:hAnsi="Courier New" w:cs="Courier New"/>
                </w:rPr>
                <w:tab/>
                <w:delText>16.000000 0.687500</w:delText>
              </w:r>
            </w:del>
          </w:p>
        </w:tc>
        <w:tc>
          <w:tcPr>
            <w:tcW w:w="3323" w:type="dxa"/>
            <w:gridSpan w:val="2"/>
          </w:tcPr>
          <w:p w14:paraId="101A7BBE" w14:textId="36BF6EC1" w:rsidR="00CB7E31" w:rsidDel="009E4857" w:rsidRDefault="00000000">
            <w:pPr>
              <w:suppressAutoHyphens w:val="0"/>
              <w:spacing w:after="0"/>
              <w:rPr>
                <w:del w:id="4972" w:author="Jose Eduardo VIU" w:date="2023-04-01T20:51:00Z"/>
              </w:rPr>
            </w:pPr>
            <w:del w:id="4973" w:author="Jose Eduardo VIU" w:date="2023-04-01T20:51:00Z">
              <w:r w:rsidDel="009E4857">
                <w:rPr>
                  <w:rFonts w:ascii="Courier New" w:eastAsia="Courier New" w:hAnsi="Courier New" w:cs="Courier New"/>
                </w:rPr>
                <w:delText>2018-09-10 … ES300261140006</w:delText>
              </w:r>
            </w:del>
          </w:p>
        </w:tc>
        <w:tc>
          <w:tcPr>
            <w:tcW w:w="1602" w:type="dxa"/>
          </w:tcPr>
          <w:p w14:paraId="6309E3BD" w14:textId="6908A1E0" w:rsidR="00CB7E31" w:rsidDel="009E4857" w:rsidRDefault="00CB7E31">
            <w:pPr>
              <w:suppressAutoHyphens w:val="0"/>
              <w:rPr>
                <w:del w:id="4974" w:author="Jose Eduardo VIU" w:date="2023-04-01T20:51:00Z"/>
              </w:rPr>
            </w:pPr>
          </w:p>
        </w:tc>
      </w:tr>
      <w:tr w:rsidR="00CB7E31" w:rsidDel="009E4857" w14:paraId="179EEA37" w14:textId="2E58D32F">
        <w:trPr>
          <w:trHeight w:val="245"/>
          <w:del w:id="4975" w:author="Jose Eduardo VIU" w:date="2023-04-01T20:51:00Z"/>
        </w:trPr>
        <w:tc>
          <w:tcPr>
            <w:tcW w:w="3550" w:type="dxa"/>
            <w:gridSpan w:val="3"/>
          </w:tcPr>
          <w:p w14:paraId="0660E45A" w14:textId="148E80CE" w:rsidR="00CB7E31" w:rsidDel="009E4857" w:rsidRDefault="00000000">
            <w:pPr>
              <w:tabs>
                <w:tab w:val="center" w:pos="1947"/>
              </w:tabs>
              <w:suppressAutoHyphens w:val="0"/>
              <w:spacing w:after="0"/>
              <w:rPr>
                <w:del w:id="4976" w:author="Jose Eduardo VIU" w:date="2023-04-01T20:51:00Z"/>
              </w:rPr>
            </w:pPr>
            <w:del w:id="4977"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9.000000 0.666667</w:delText>
              </w:r>
            </w:del>
          </w:p>
        </w:tc>
        <w:tc>
          <w:tcPr>
            <w:tcW w:w="3323" w:type="dxa"/>
            <w:gridSpan w:val="2"/>
          </w:tcPr>
          <w:p w14:paraId="4E24FB67" w14:textId="4D4E3274" w:rsidR="00CB7E31" w:rsidDel="009E4857" w:rsidRDefault="00000000">
            <w:pPr>
              <w:suppressAutoHyphens w:val="0"/>
              <w:spacing w:after="0"/>
              <w:rPr>
                <w:del w:id="4978" w:author="Jose Eduardo VIU" w:date="2023-04-01T20:51:00Z"/>
              </w:rPr>
            </w:pPr>
            <w:del w:id="4979" w:author="Jose Eduardo VIU" w:date="2023-04-01T20:51:00Z">
              <w:r w:rsidDel="009E4857">
                <w:rPr>
                  <w:rFonts w:ascii="Courier New" w:eastAsia="Courier New" w:hAnsi="Courier New" w:cs="Courier New"/>
                </w:rPr>
                <w:delText>2018-09-17 … ES300261140006</w:delText>
              </w:r>
            </w:del>
          </w:p>
        </w:tc>
        <w:tc>
          <w:tcPr>
            <w:tcW w:w="1602" w:type="dxa"/>
          </w:tcPr>
          <w:p w14:paraId="7BCD8CC9" w14:textId="4BF26D52" w:rsidR="00CB7E31" w:rsidDel="009E4857" w:rsidRDefault="00CB7E31">
            <w:pPr>
              <w:suppressAutoHyphens w:val="0"/>
              <w:rPr>
                <w:del w:id="4980" w:author="Jose Eduardo VIU" w:date="2023-04-01T20:51:00Z"/>
              </w:rPr>
            </w:pPr>
          </w:p>
        </w:tc>
      </w:tr>
    </w:tbl>
    <w:p w14:paraId="468C08BC" w14:textId="46AD0560" w:rsidR="00CB7E31" w:rsidDel="009E4857" w:rsidRDefault="00000000">
      <w:pPr>
        <w:spacing w:after="3" w:line="271" w:lineRule="auto"/>
        <w:ind w:left="3690" w:right="117" w:hanging="10"/>
        <w:rPr>
          <w:del w:id="4981" w:author="Jose Eduardo VIU" w:date="2023-04-01T20:51:00Z"/>
        </w:rPr>
      </w:pPr>
      <w:del w:id="4982"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4540"/>
        <w:gridCol w:w="1372"/>
        <w:gridCol w:w="1825"/>
        <w:gridCol w:w="396"/>
      </w:tblGrid>
      <w:tr w:rsidR="00CB7E31" w:rsidDel="009E4857" w14:paraId="73AE7DBF" w14:textId="03601907">
        <w:trPr>
          <w:trHeight w:val="245"/>
          <w:del w:id="4983" w:author="Jose Eduardo VIU" w:date="2023-04-01T20:51:00Z"/>
        </w:trPr>
        <w:tc>
          <w:tcPr>
            <w:tcW w:w="4539" w:type="dxa"/>
          </w:tcPr>
          <w:p w14:paraId="0537FC73" w14:textId="72684F34" w:rsidR="00CB7E31" w:rsidDel="009E4857" w:rsidRDefault="00000000">
            <w:pPr>
              <w:tabs>
                <w:tab w:val="center" w:pos="2405"/>
              </w:tabs>
              <w:suppressAutoHyphens w:val="0"/>
              <w:spacing w:after="0"/>
              <w:rPr>
                <w:del w:id="4984" w:author="Jose Eduardo VIU" w:date="2023-04-01T20:51:00Z"/>
              </w:rPr>
            </w:pPr>
            <w:del w:id="4985" w:author="Jose Eduardo VIU" w:date="2023-04-01T20:51:00Z">
              <w:r w:rsidDel="009E4857">
                <w:rPr>
                  <w:rFonts w:ascii="Courier New" w:eastAsia="Courier New" w:hAnsi="Courier New" w:cs="Courier New"/>
                </w:rPr>
                <w:delText>5</w:delText>
              </w:r>
              <w:r w:rsidDel="009E4857">
                <w:rPr>
                  <w:rFonts w:ascii="Courier New" w:eastAsia="Courier New" w:hAnsi="Courier New" w:cs="Courier New"/>
                </w:rPr>
                <w:tab/>
                <w:delText>MACHO ENTERO + CATRADO+ HEMBRA</w:delText>
              </w:r>
            </w:del>
          </w:p>
        </w:tc>
        <w:tc>
          <w:tcPr>
            <w:tcW w:w="1372" w:type="dxa"/>
          </w:tcPr>
          <w:p w14:paraId="4FDC8DAF" w14:textId="4ECB3289" w:rsidR="00CB7E31" w:rsidDel="009E4857" w:rsidRDefault="00000000">
            <w:pPr>
              <w:suppressAutoHyphens w:val="0"/>
              <w:spacing w:after="0"/>
              <w:rPr>
                <w:del w:id="4986" w:author="Jose Eduardo VIU" w:date="2023-04-01T20:51:00Z"/>
              </w:rPr>
            </w:pPr>
            <w:del w:id="4987" w:author="Jose Eduardo VIU" w:date="2023-04-01T20:51:00Z">
              <w:r w:rsidDel="009E4857">
                <w:rPr>
                  <w:rFonts w:ascii="Courier New" w:eastAsia="Courier New" w:hAnsi="Courier New" w:cs="Courier New"/>
                </w:rPr>
                <w:delText>128.26087</w:delText>
              </w:r>
            </w:del>
          </w:p>
        </w:tc>
        <w:tc>
          <w:tcPr>
            <w:tcW w:w="1825" w:type="dxa"/>
          </w:tcPr>
          <w:p w14:paraId="5B345E78" w14:textId="197AD8B8" w:rsidR="00CB7E31" w:rsidDel="009E4857" w:rsidRDefault="00000000">
            <w:pPr>
              <w:suppressAutoHyphens w:val="0"/>
              <w:spacing w:after="0"/>
              <w:rPr>
                <w:del w:id="4988" w:author="Jose Eduardo VIU" w:date="2023-04-01T20:51:00Z"/>
              </w:rPr>
            </w:pPr>
            <w:del w:id="4989" w:author="Jose Eduardo VIU" w:date="2023-04-01T20:51:00Z">
              <w:r w:rsidDel="009E4857">
                <w:rPr>
                  <w:rFonts w:ascii="Courier New" w:eastAsia="Courier New" w:hAnsi="Courier New" w:cs="Courier New"/>
                </w:rPr>
                <w:delText>157.985507</w:delText>
              </w:r>
            </w:del>
          </w:p>
        </w:tc>
        <w:tc>
          <w:tcPr>
            <w:tcW w:w="396" w:type="dxa"/>
          </w:tcPr>
          <w:p w14:paraId="03191104" w14:textId="4EADFA17" w:rsidR="00CB7E31" w:rsidDel="009E4857" w:rsidRDefault="00000000">
            <w:pPr>
              <w:suppressAutoHyphens w:val="0"/>
              <w:spacing w:after="0"/>
              <w:rPr>
                <w:del w:id="4990" w:author="Jose Eduardo VIU" w:date="2023-04-01T20:51:00Z"/>
              </w:rPr>
            </w:pPr>
            <w:del w:id="4991" w:author="Jose Eduardo VIU" w:date="2023-04-01T20:51:00Z">
              <w:r w:rsidDel="009E4857">
                <w:rPr>
                  <w:rFonts w:ascii="Courier New" w:eastAsia="Courier New" w:hAnsi="Courier New" w:cs="Courier New"/>
                </w:rPr>
                <w:delText>0.0</w:delText>
              </w:r>
            </w:del>
          </w:p>
        </w:tc>
      </w:tr>
      <w:tr w:rsidR="00CB7E31" w:rsidDel="009E4857" w14:paraId="461520D1" w14:textId="04D88FD1">
        <w:trPr>
          <w:trHeight w:val="271"/>
          <w:del w:id="4992" w:author="Jose Eduardo VIU" w:date="2023-04-01T20:51:00Z"/>
        </w:trPr>
        <w:tc>
          <w:tcPr>
            <w:tcW w:w="4539" w:type="dxa"/>
          </w:tcPr>
          <w:p w14:paraId="081B0A8B" w14:textId="56494496" w:rsidR="00CB7E31" w:rsidDel="009E4857" w:rsidRDefault="00000000">
            <w:pPr>
              <w:suppressAutoHyphens w:val="0"/>
              <w:spacing w:after="0"/>
              <w:rPr>
                <w:del w:id="4993" w:author="Jose Eduardo VIU" w:date="2023-04-01T20:51:00Z"/>
              </w:rPr>
            </w:pPr>
            <w:del w:id="4994" w:author="Jose Eduardo VIU" w:date="2023-04-01T20:51:00Z">
              <w:r w:rsidDel="009E4857">
                <w:rPr>
                  <w:rFonts w:ascii="Courier New" w:eastAsia="Courier New" w:hAnsi="Courier New" w:cs="Courier New"/>
                </w:rPr>
                <w:delText>2771 MACHO ENTERO + CATRADO+ HEMBRA</w:delText>
              </w:r>
            </w:del>
          </w:p>
        </w:tc>
        <w:tc>
          <w:tcPr>
            <w:tcW w:w="1372" w:type="dxa"/>
          </w:tcPr>
          <w:p w14:paraId="10702E2C" w14:textId="47F098C0" w:rsidR="00CB7E31" w:rsidDel="009E4857" w:rsidRDefault="00000000">
            <w:pPr>
              <w:suppressAutoHyphens w:val="0"/>
              <w:spacing w:after="0"/>
              <w:rPr>
                <w:del w:id="4995" w:author="Jose Eduardo VIU" w:date="2023-04-01T20:51:00Z"/>
              </w:rPr>
            </w:pPr>
            <w:del w:id="4996" w:author="Jose Eduardo VIU" w:date="2023-04-01T20:51:00Z">
              <w:r w:rsidDel="009E4857">
                <w:rPr>
                  <w:rFonts w:ascii="Courier New" w:eastAsia="Courier New" w:hAnsi="Courier New" w:cs="Courier New"/>
                </w:rPr>
                <w:delText>140.00000</w:delText>
              </w:r>
            </w:del>
          </w:p>
        </w:tc>
        <w:tc>
          <w:tcPr>
            <w:tcW w:w="1825" w:type="dxa"/>
          </w:tcPr>
          <w:p w14:paraId="3AA7FFE3" w14:textId="29EA79D1" w:rsidR="00CB7E31" w:rsidDel="009E4857" w:rsidRDefault="00000000">
            <w:pPr>
              <w:suppressAutoHyphens w:val="0"/>
              <w:spacing w:after="0"/>
              <w:rPr>
                <w:del w:id="4997" w:author="Jose Eduardo VIU" w:date="2023-04-01T20:51:00Z"/>
              </w:rPr>
            </w:pPr>
            <w:del w:id="4998" w:author="Jose Eduardo VIU" w:date="2023-04-01T20:51:00Z">
              <w:r w:rsidDel="009E4857">
                <w:rPr>
                  <w:rFonts w:ascii="Courier New" w:eastAsia="Courier New" w:hAnsi="Courier New" w:cs="Courier New"/>
                </w:rPr>
                <w:delText>158.250000</w:delText>
              </w:r>
            </w:del>
          </w:p>
        </w:tc>
        <w:tc>
          <w:tcPr>
            <w:tcW w:w="396" w:type="dxa"/>
          </w:tcPr>
          <w:p w14:paraId="5A108041" w14:textId="4F658628" w:rsidR="00CB7E31" w:rsidDel="009E4857" w:rsidRDefault="00000000">
            <w:pPr>
              <w:suppressAutoHyphens w:val="0"/>
              <w:spacing w:after="0"/>
              <w:rPr>
                <w:del w:id="4999" w:author="Jose Eduardo VIU" w:date="2023-04-01T20:51:00Z"/>
              </w:rPr>
            </w:pPr>
            <w:del w:id="5000" w:author="Jose Eduardo VIU" w:date="2023-04-01T20:51:00Z">
              <w:r w:rsidDel="009E4857">
                <w:rPr>
                  <w:rFonts w:ascii="Courier New" w:eastAsia="Courier New" w:hAnsi="Courier New" w:cs="Courier New"/>
                </w:rPr>
                <w:delText>0.0</w:delText>
              </w:r>
            </w:del>
          </w:p>
        </w:tc>
      </w:tr>
      <w:tr w:rsidR="00CB7E31" w:rsidDel="009E4857" w14:paraId="7AE286B2" w14:textId="25530D06">
        <w:trPr>
          <w:trHeight w:val="271"/>
          <w:del w:id="5001" w:author="Jose Eduardo VIU" w:date="2023-04-01T20:51:00Z"/>
        </w:trPr>
        <w:tc>
          <w:tcPr>
            <w:tcW w:w="4539" w:type="dxa"/>
          </w:tcPr>
          <w:p w14:paraId="3398DEA6" w14:textId="61934EAF" w:rsidR="00CB7E31" w:rsidDel="009E4857" w:rsidRDefault="00000000">
            <w:pPr>
              <w:tabs>
                <w:tab w:val="center" w:pos="2921"/>
              </w:tabs>
              <w:suppressAutoHyphens w:val="0"/>
              <w:spacing w:after="0"/>
              <w:rPr>
                <w:del w:id="5002" w:author="Jose Eduardo VIU" w:date="2023-04-01T20:51:00Z"/>
              </w:rPr>
            </w:pPr>
            <w:del w:id="5003" w:author="Jose Eduardo VIU" w:date="2023-04-01T20:51:00Z">
              <w:r w:rsidDel="009E4857">
                <w:rPr>
                  <w:rFonts w:ascii="Courier New" w:eastAsia="Courier New" w:hAnsi="Courier New" w:cs="Courier New"/>
                </w:rPr>
                <w:delText>4146</w:delText>
              </w:r>
              <w:r w:rsidDel="009E4857">
                <w:rPr>
                  <w:rFonts w:ascii="Courier New" w:eastAsia="Courier New" w:hAnsi="Courier New" w:cs="Courier New"/>
                </w:rPr>
                <w:tab/>
                <w:delText>MACHO ENTERO + HEMBRA</w:delText>
              </w:r>
            </w:del>
          </w:p>
        </w:tc>
        <w:tc>
          <w:tcPr>
            <w:tcW w:w="1372" w:type="dxa"/>
          </w:tcPr>
          <w:p w14:paraId="0AA24F4A" w14:textId="59B452C0" w:rsidR="00CB7E31" w:rsidDel="009E4857" w:rsidRDefault="00000000">
            <w:pPr>
              <w:suppressAutoHyphens w:val="0"/>
              <w:spacing w:after="0"/>
              <w:ind w:left="115"/>
              <w:rPr>
                <w:del w:id="5004" w:author="Jose Eduardo VIU" w:date="2023-04-01T20:51:00Z"/>
              </w:rPr>
            </w:pPr>
            <w:del w:id="5005" w:author="Jose Eduardo VIU" w:date="2023-04-01T20:51:00Z">
              <w:r w:rsidDel="009E4857">
                <w:rPr>
                  <w:rFonts w:ascii="Courier New" w:eastAsia="Courier New" w:hAnsi="Courier New" w:cs="Courier New"/>
                </w:rPr>
                <w:delText>30.00000</w:delText>
              </w:r>
            </w:del>
          </w:p>
        </w:tc>
        <w:tc>
          <w:tcPr>
            <w:tcW w:w="1825" w:type="dxa"/>
          </w:tcPr>
          <w:p w14:paraId="0FC87A37" w14:textId="6827E76A" w:rsidR="00CB7E31" w:rsidDel="009E4857" w:rsidRDefault="00000000">
            <w:pPr>
              <w:suppressAutoHyphens w:val="0"/>
              <w:spacing w:after="0"/>
              <w:ind w:left="115"/>
              <w:rPr>
                <w:del w:id="5006" w:author="Jose Eduardo VIU" w:date="2023-04-01T20:51:00Z"/>
              </w:rPr>
            </w:pPr>
            <w:del w:id="5007" w:author="Jose Eduardo VIU" w:date="2023-04-01T20:51:00Z">
              <w:r w:rsidDel="009E4857">
                <w:rPr>
                  <w:rFonts w:ascii="Courier New" w:eastAsia="Courier New" w:hAnsi="Courier New" w:cs="Courier New"/>
                </w:rPr>
                <w:delText>41.000000</w:delText>
              </w:r>
            </w:del>
          </w:p>
        </w:tc>
        <w:tc>
          <w:tcPr>
            <w:tcW w:w="396" w:type="dxa"/>
          </w:tcPr>
          <w:p w14:paraId="19054987" w14:textId="543F8EB8" w:rsidR="00CB7E31" w:rsidDel="009E4857" w:rsidRDefault="00000000">
            <w:pPr>
              <w:suppressAutoHyphens w:val="0"/>
              <w:spacing w:after="0"/>
              <w:rPr>
                <w:del w:id="5008" w:author="Jose Eduardo VIU" w:date="2023-04-01T20:51:00Z"/>
              </w:rPr>
            </w:pPr>
            <w:del w:id="5009" w:author="Jose Eduardo VIU" w:date="2023-04-01T20:51:00Z">
              <w:r w:rsidDel="009E4857">
                <w:rPr>
                  <w:rFonts w:ascii="Courier New" w:eastAsia="Courier New" w:hAnsi="Courier New" w:cs="Courier New"/>
                </w:rPr>
                <w:delText>0.0</w:delText>
              </w:r>
            </w:del>
          </w:p>
        </w:tc>
      </w:tr>
      <w:tr w:rsidR="00CB7E31" w:rsidDel="009E4857" w14:paraId="24181B97" w14:textId="189765C2">
        <w:trPr>
          <w:trHeight w:val="245"/>
          <w:del w:id="5010" w:author="Jose Eduardo VIU" w:date="2023-04-01T20:51:00Z"/>
        </w:trPr>
        <w:tc>
          <w:tcPr>
            <w:tcW w:w="4539" w:type="dxa"/>
          </w:tcPr>
          <w:p w14:paraId="5F5665E1" w14:textId="4A82F030" w:rsidR="00CB7E31" w:rsidDel="009E4857" w:rsidRDefault="00000000">
            <w:pPr>
              <w:tabs>
                <w:tab w:val="center" w:pos="2921"/>
              </w:tabs>
              <w:suppressAutoHyphens w:val="0"/>
              <w:spacing w:after="0"/>
              <w:rPr>
                <w:del w:id="5011" w:author="Jose Eduardo VIU" w:date="2023-04-01T20:51:00Z"/>
              </w:rPr>
            </w:pPr>
            <w:del w:id="5012"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MACHO ENTERO + HEMBRA</w:delText>
              </w:r>
            </w:del>
          </w:p>
        </w:tc>
        <w:tc>
          <w:tcPr>
            <w:tcW w:w="1372" w:type="dxa"/>
          </w:tcPr>
          <w:p w14:paraId="108F5576" w14:textId="2744E15D" w:rsidR="00CB7E31" w:rsidDel="009E4857" w:rsidRDefault="00000000">
            <w:pPr>
              <w:suppressAutoHyphens w:val="0"/>
              <w:spacing w:after="0"/>
              <w:ind w:left="115"/>
              <w:rPr>
                <w:del w:id="5013" w:author="Jose Eduardo VIU" w:date="2023-04-01T20:51:00Z"/>
              </w:rPr>
            </w:pPr>
            <w:del w:id="5014" w:author="Jose Eduardo VIU" w:date="2023-04-01T20:51:00Z">
              <w:r w:rsidDel="009E4857">
                <w:rPr>
                  <w:rFonts w:ascii="Courier New" w:eastAsia="Courier New" w:hAnsi="Courier New" w:cs="Courier New"/>
                </w:rPr>
                <w:delText>20.00000</w:delText>
              </w:r>
            </w:del>
          </w:p>
        </w:tc>
        <w:tc>
          <w:tcPr>
            <w:tcW w:w="1825" w:type="dxa"/>
          </w:tcPr>
          <w:p w14:paraId="65CE58D8" w14:textId="788360DA" w:rsidR="00CB7E31" w:rsidDel="009E4857" w:rsidRDefault="00000000">
            <w:pPr>
              <w:suppressAutoHyphens w:val="0"/>
              <w:spacing w:after="0"/>
              <w:ind w:left="115"/>
              <w:rPr>
                <w:del w:id="5015" w:author="Jose Eduardo VIU" w:date="2023-04-01T20:51:00Z"/>
              </w:rPr>
            </w:pPr>
            <w:del w:id="5016" w:author="Jose Eduardo VIU" w:date="2023-04-01T20:51:00Z">
              <w:r w:rsidDel="009E4857">
                <w:rPr>
                  <w:rFonts w:ascii="Courier New" w:eastAsia="Courier New" w:hAnsi="Courier New" w:cs="Courier New"/>
                </w:rPr>
                <w:delText>26.000000</w:delText>
              </w:r>
            </w:del>
          </w:p>
        </w:tc>
        <w:tc>
          <w:tcPr>
            <w:tcW w:w="396" w:type="dxa"/>
          </w:tcPr>
          <w:p w14:paraId="38335386" w14:textId="7BD43F90" w:rsidR="00CB7E31" w:rsidDel="009E4857" w:rsidRDefault="00000000">
            <w:pPr>
              <w:suppressAutoHyphens w:val="0"/>
              <w:spacing w:after="0"/>
              <w:rPr>
                <w:del w:id="5017" w:author="Jose Eduardo VIU" w:date="2023-04-01T20:51:00Z"/>
              </w:rPr>
            </w:pPr>
            <w:del w:id="5018" w:author="Jose Eduardo VIU" w:date="2023-04-01T20:51:00Z">
              <w:r w:rsidDel="009E4857">
                <w:rPr>
                  <w:rFonts w:ascii="Courier New" w:eastAsia="Courier New" w:hAnsi="Courier New" w:cs="Courier New"/>
                </w:rPr>
                <w:delText>0.0</w:delText>
              </w:r>
            </w:del>
          </w:p>
        </w:tc>
      </w:tr>
    </w:tbl>
    <w:p w14:paraId="4BE73683" w14:textId="273444E8" w:rsidR="00CB7E31" w:rsidDel="009E4857" w:rsidRDefault="00000000">
      <w:pPr>
        <w:tabs>
          <w:tab w:val="center" w:pos="3337"/>
          <w:tab w:val="center" w:pos="7747"/>
        </w:tabs>
        <w:spacing w:after="3" w:line="271" w:lineRule="auto"/>
        <w:rPr>
          <w:del w:id="5019" w:author="Jose Eduardo VIU" w:date="2023-04-01T20:51:00Z"/>
        </w:rPr>
      </w:pPr>
      <w:del w:id="5020" w:author="Jose Eduardo VIU" w:date="2023-04-01T20:51:00Z">
        <w:r w:rsidDel="009E4857">
          <w:tab/>
        </w:r>
        <w:r w:rsidDel="009E4857">
          <w:rPr>
            <w:rFonts w:ascii="Courier New" w:eastAsia="Courier New" w:hAnsi="Courier New" w:cs="Courier New"/>
          </w:rPr>
          <w:delText>GPS_Longitud GPS_Latitud gr_codpos</w:delText>
        </w:r>
        <w:r w:rsidDel="009E4857">
          <w:rPr>
            <w:rFonts w:ascii="Courier New" w:eastAsia="Courier New" w:hAnsi="Courier New" w:cs="Courier New"/>
          </w:rPr>
          <w:tab/>
          <w:delText>gr_poblacion KgPiensoTotal</w:delText>
        </w:r>
      </w:del>
    </w:p>
    <w:tbl>
      <w:tblPr>
        <w:tblStyle w:val="TableGrid"/>
        <w:tblW w:w="8705" w:type="dxa"/>
        <w:tblInd w:w="588" w:type="dxa"/>
        <w:tblLayout w:type="fixed"/>
        <w:tblLook w:val="04A0" w:firstRow="1" w:lastRow="0" w:firstColumn="1" w:lastColumn="0" w:noHBand="0" w:noVBand="1"/>
      </w:tblPr>
      <w:tblGrid>
        <w:gridCol w:w="680"/>
        <w:gridCol w:w="1919"/>
        <w:gridCol w:w="1365"/>
        <w:gridCol w:w="3947"/>
        <w:gridCol w:w="794"/>
      </w:tblGrid>
      <w:tr w:rsidR="00CB7E31" w:rsidDel="009E4857" w14:paraId="42D31E18" w14:textId="1F6CF421">
        <w:trPr>
          <w:trHeight w:val="245"/>
          <w:del w:id="5021" w:author="Jose Eduardo VIU" w:date="2023-04-01T20:51:00Z"/>
        </w:trPr>
        <w:tc>
          <w:tcPr>
            <w:tcW w:w="680" w:type="dxa"/>
          </w:tcPr>
          <w:p w14:paraId="00232473" w14:textId="271AC06B" w:rsidR="00CB7E31" w:rsidDel="009E4857" w:rsidRDefault="00000000">
            <w:pPr>
              <w:suppressAutoHyphens w:val="0"/>
              <w:spacing w:after="0"/>
              <w:rPr>
                <w:del w:id="5022" w:author="Jose Eduardo VIU" w:date="2023-04-01T20:51:00Z"/>
              </w:rPr>
            </w:pPr>
            <w:del w:id="5023" w:author="Jose Eduardo VIU" w:date="2023-04-01T20:51:00Z">
              <w:r w:rsidDel="009E4857">
                <w:rPr>
                  <w:rFonts w:ascii="Courier New" w:eastAsia="Courier New" w:hAnsi="Courier New" w:cs="Courier New"/>
                </w:rPr>
                <w:delText>5</w:delText>
              </w:r>
            </w:del>
          </w:p>
        </w:tc>
        <w:tc>
          <w:tcPr>
            <w:tcW w:w="1919" w:type="dxa"/>
          </w:tcPr>
          <w:p w14:paraId="5F39EF9F" w14:textId="6F694F04" w:rsidR="00CB7E31" w:rsidDel="009E4857" w:rsidRDefault="00000000">
            <w:pPr>
              <w:suppressAutoHyphens w:val="0"/>
              <w:spacing w:after="0"/>
              <w:ind w:right="114"/>
              <w:jc w:val="center"/>
              <w:rPr>
                <w:del w:id="5024" w:author="Jose Eduardo VIU" w:date="2023-04-01T20:51:00Z"/>
              </w:rPr>
            </w:pPr>
            <w:del w:id="5025" w:author="Jose Eduardo VIU" w:date="2023-04-01T20:51:00Z">
              <w:r w:rsidDel="009E4857">
                <w:rPr>
                  <w:rFonts w:ascii="Courier New" w:eastAsia="Courier New" w:hAnsi="Courier New" w:cs="Courier New"/>
                </w:rPr>
                <w:delText>-1.39403</w:delText>
              </w:r>
            </w:del>
          </w:p>
        </w:tc>
        <w:tc>
          <w:tcPr>
            <w:tcW w:w="1365" w:type="dxa"/>
          </w:tcPr>
          <w:p w14:paraId="4CAA882B" w14:textId="1995CB68" w:rsidR="00CB7E31" w:rsidDel="009E4857" w:rsidRDefault="00000000">
            <w:pPr>
              <w:suppressAutoHyphens w:val="0"/>
              <w:spacing w:after="0"/>
              <w:rPr>
                <w:del w:id="5026" w:author="Jose Eduardo VIU" w:date="2023-04-01T20:51:00Z"/>
              </w:rPr>
            </w:pPr>
            <w:del w:id="5027" w:author="Jose Eduardo VIU" w:date="2023-04-01T20:51:00Z">
              <w:r w:rsidDel="009E4857">
                <w:rPr>
                  <w:rFonts w:ascii="Courier New" w:eastAsia="Courier New" w:hAnsi="Courier New" w:cs="Courier New"/>
                </w:rPr>
                <w:delText>37.84721</w:delText>
              </w:r>
            </w:del>
          </w:p>
        </w:tc>
        <w:tc>
          <w:tcPr>
            <w:tcW w:w="3947" w:type="dxa"/>
          </w:tcPr>
          <w:p w14:paraId="4536C6F1" w14:textId="6BD37950" w:rsidR="00CB7E31" w:rsidDel="009E4857" w:rsidRDefault="00000000">
            <w:pPr>
              <w:tabs>
                <w:tab w:val="center" w:pos="2062"/>
              </w:tabs>
              <w:suppressAutoHyphens w:val="0"/>
              <w:spacing w:after="0"/>
              <w:rPr>
                <w:del w:id="5028" w:author="Jose Eduardo VIU" w:date="2023-04-01T20:51:00Z"/>
              </w:rPr>
            </w:pPr>
            <w:del w:id="5029" w:author="Jose Eduardo VIU" w:date="2023-04-01T20:51:00Z">
              <w:r w:rsidDel="009E4857">
                <w:rPr>
                  <w:rFonts w:ascii="Courier New" w:eastAsia="Courier New" w:hAnsi="Courier New" w:cs="Courier New"/>
                </w:rPr>
                <w:delText>30840.0</w:delText>
              </w:r>
              <w:r w:rsidDel="009E4857">
                <w:rPr>
                  <w:rFonts w:ascii="Courier New" w:eastAsia="Courier New" w:hAnsi="Courier New" w:cs="Courier New"/>
                </w:rPr>
                <w:tab/>
                <w:delText>ALHAMA DE MURCIA</w:delText>
              </w:r>
            </w:del>
          </w:p>
        </w:tc>
        <w:tc>
          <w:tcPr>
            <w:tcW w:w="794" w:type="dxa"/>
          </w:tcPr>
          <w:p w14:paraId="617AE5EA" w14:textId="36380D8F" w:rsidR="00CB7E31" w:rsidDel="009E4857" w:rsidRDefault="00000000">
            <w:pPr>
              <w:suppressAutoHyphens w:val="0"/>
              <w:spacing w:after="0"/>
              <w:rPr>
                <w:del w:id="5030" w:author="Jose Eduardo VIU" w:date="2023-04-01T20:51:00Z"/>
              </w:rPr>
            </w:pPr>
            <w:del w:id="5031" w:author="Jose Eduardo VIU" w:date="2023-04-01T20:51:00Z">
              <w:r w:rsidDel="009E4857">
                <w:rPr>
                  <w:rFonts w:ascii="Courier New" w:eastAsia="Courier New" w:hAnsi="Courier New" w:cs="Courier New"/>
                </w:rPr>
                <w:delText>286920</w:delText>
              </w:r>
            </w:del>
          </w:p>
        </w:tc>
      </w:tr>
      <w:tr w:rsidR="00CB7E31" w:rsidDel="009E4857" w14:paraId="093C9513" w14:textId="0EB9B022">
        <w:trPr>
          <w:trHeight w:val="271"/>
          <w:del w:id="5032" w:author="Jose Eduardo VIU" w:date="2023-04-01T20:51:00Z"/>
        </w:trPr>
        <w:tc>
          <w:tcPr>
            <w:tcW w:w="680" w:type="dxa"/>
          </w:tcPr>
          <w:p w14:paraId="383661A0" w14:textId="383965F4" w:rsidR="00CB7E31" w:rsidDel="009E4857" w:rsidRDefault="00000000">
            <w:pPr>
              <w:suppressAutoHyphens w:val="0"/>
              <w:spacing w:after="0"/>
              <w:rPr>
                <w:del w:id="5033" w:author="Jose Eduardo VIU" w:date="2023-04-01T20:51:00Z"/>
              </w:rPr>
            </w:pPr>
            <w:del w:id="5034" w:author="Jose Eduardo VIU" w:date="2023-04-01T20:51:00Z">
              <w:r w:rsidDel="009E4857">
                <w:rPr>
                  <w:rFonts w:ascii="Courier New" w:eastAsia="Courier New" w:hAnsi="Courier New" w:cs="Courier New"/>
                </w:rPr>
                <w:delText>2771</w:delText>
              </w:r>
            </w:del>
          </w:p>
        </w:tc>
        <w:tc>
          <w:tcPr>
            <w:tcW w:w="1919" w:type="dxa"/>
          </w:tcPr>
          <w:p w14:paraId="194C07FA" w14:textId="31B50C41" w:rsidR="00CB7E31" w:rsidDel="009E4857" w:rsidRDefault="00000000">
            <w:pPr>
              <w:suppressAutoHyphens w:val="0"/>
              <w:spacing w:after="0"/>
              <w:ind w:right="114"/>
              <w:jc w:val="center"/>
              <w:rPr>
                <w:del w:id="5035" w:author="Jose Eduardo VIU" w:date="2023-04-01T20:51:00Z"/>
              </w:rPr>
            </w:pPr>
            <w:del w:id="5036" w:author="Jose Eduardo VIU" w:date="2023-04-01T20:51:00Z">
              <w:r w:rsidDel="009E4857">
                <w:rPr>
                  <w:rFonts w:ascii="Courier New" w:eastAsia="Courier New" w:hAnsi="Courier New" w:cs="Courier New"/>
                </w:rPr>
                <w:delText>-1.01195</w:delText>
              </w:r>
            </w:del>
          </w:p>
        </w:tc>
        <w:tc>
          <w:tcPr>
            <w:tcW w:w="1365" w:type="dxa"/>
          </w:tcPr>
          <w:p w14:paraId="14DAB4ED" w14:textId="6E5B61DE" w:rsidR="00CB7E31" w:rsidDel="009E4857" w:rsidRDefault="00000000">
            <w:pPr>
              <w:suppressAutoHyphens w:val="0"/>
              <w:spacing w:after="0"/>
              <w:rPr>
                <w:del w:id="5037" w:author="Jose Eduardo VIU" w:date="2023-04-01T20:51:00Z"/>
              </w:rPr>
            </w:pPr>
            <w:del w:id="5038" w:author="Jose Eduardo VIU" w:date="2023-04-01T20:51:00Z">
              <w:r w:rsidDel="009E4857">
                <w:rPr>
                  <w:rFonts w:ascii="Courier New" w:eastAsia="Courier New" w:hAnsi="Courier New" w:cs="Courier New"/>
                </w:rPr>
                <w:delText>38.16640</w:delText>
              </w:r>
            </w:del>
          </w:p>
        </w:tc>
        <w:tc>
          <w:tcPr>
            <w:tcW w:w="3947" w:type="dxa"/>
          </w:tcPr>
          <w:p w14:paraId="255B96EE" w14:textId="5128FFB4" w:rsidR="00CB7E31" w:rsidDel="009E4857" w:rsidRDefault="00000000">
            <w:pPr>
              <w:tabs>
                <w:tab w:val="center" w:pos="2520"/>
              </w:tabs>
              <w:suppressAutoHyphens w:val="0"/>
              <w:spacing w:after="0"/>
              <w:rPr>
                <w:del w:id="5039" w:author="Jose Eduardo VIU" w:date="2023-04-01T20:51:00Z"/>
              </w:rPr>
            </w:pPr>
            <w:del w:id="5040" w:author="Jose Eduardo VIU" w:date="2023-04-01T20:51:00Z">
              <w:r w:rsidDel="009E4857">
                <w:rPr>
                  <w:rFonts w:ascii="Courier New" w:eastAsia="Courier New" w:hAnsi="Courier New" w:cs="Courier New"/>
                </w:rPr>
                <w:delText>30640.0</w:delText>
              </w:r>
              <w:r w:rsidDel="009E4857">
                <w:rPr>
                  <w:rFonts w:ascii="Courier New" w:eastAsia="Courier New" w:hAnsi="Courier New" w:cs="Courier New"/>
                </w:rPr>
                <w:tab/>
                <w:delText>ABANILLA</w:delText>
              </w:r>
            </w:del>
          </w:p>
        </w:tc>
        <w:tc>
          <w:tcPr>
            <w:tcW w:w="794" w:type="dxa"/>
          </w:tcPr>
          <w:p w14:paraId="45B9F018" w14:textId="2369038B" w:rsidR="00CB7E31" w:rsidDel="009E4857" w:rsidRDefault="00000000">
            <w:pPr>
              <w:suppressAutoHyphens w:val="0"/>
              <w:spacing w:after="0"/>
              <w:rPr>
                <w:del w:id="5041" w:author="Jose Eduardo VIU" w:date="2023-04-01T20:51:00Z"/>
              </w:rPr>
            </w:pPr>
            <w:del w:id="5042" w:author="Jose Eduardo VIU" w:date="2023-04-01T20:51:00Z">
              <w:r w:rsidDel="009E4857">
                <w:rPr>
                  <w:rFonts w:ascii="Courier New" w:eastAsia="Courier New" w:hAnsi="Courier New" w:cs="Courier New"/>
                </w:rPr>
                <w:delText>458300</w:delText>
              </w:r>
            </w:del>
          </w:p>
        </w:tc>
      </w:tr>
      <w:tr w:rsidR="00CB7E31" w:rsidDel="009E4857" w14:paraId="37D34C9D" w14:textId="66E6F8E6">
        <w:trPr>
          <w:trHeight w:val="271"/>
          <w:del w:id="5043" w:author="Jose Eduardo VIU" w:date="2023-04-01T20:51:00Z"/>
        </w:trPr>
        <w:tc>
          <w:tcPr>
            <w:tcW w:w="680" w:type="dxa"/>
          </w:tcPr>
          <w:p w14:paraId="742FB0E6" w14:textId="0DB3EC58" w:rsidR="00CB7E31" w:rsidDel="009E4857" w:rsidRDefault="00000000">
            <w:pPr>
              <w:suppressAutoHyphens w:val="0"/>
              <w:spacing w:after="0"/>
              <w:rPr>
                <w:del w:id="5044" w:author="Jose Eduardo VIU" w:date="2023-04-01T20:51:00Z"/>
              </w:rPr>
            </w:pPr>
            <w:del w:id="5045" w:author="Jose Eduardo VIU" w:date="2023-04-01T20:51:00Z">
              <w:r w:rsidDel="009E4857">
                <w:rPr>
                  <w:rFonts w:ascii="Courier New" w:eastAsia="Courier New" w:hAnsi="Courier New" w:cs="Courier New"/>
                </w:rPr>
                <w:delText>4146</w:delText>
              </w:r>
            </w:del>
          </w:p>
        </w:tc>
        <w:tc>
          <w:tcPr>
            <w:tcW w:w="1919" w:type="dxa"/>
          </w:tcPr>
          <w:p w14:paraId="64A24DD4" w14:textId="7655EE7B" w:rsidR="00CB7E31" w:rsidDel="009E4857" w:rsidRDefault="00000000">
            <w:pPr>
              <w:suppressAutoHyphens w:val="0"/>
              <w:spacing w:after="0"/>
              <w:ind w:right="114"/>
              <w:jc w:val="center"/>
              <w:rPr>
                <w:del w:id="5046" w:author="Jose Eduardo VIU" w:date="2023-04-01T20:51:00Z"/>
              </w:rPr>
            </w:pPr>
            <w:del w:id="5047" w:author="Jose Eduardo VIU" w:date="2023-04-01T20:51:00Z">
              <w:r w:rsidDel="009E4857">
                <w:rPr>
                  <w:rFonts w:ascii="Courier New" w:eastAsia="Courier New" w:hAnsi="Courier New" w:cs="Courier New"/>
                </w:rPr>
                <w:delText>-1.29353</w:delText>
              </w:r>
            </w:del>
          </w:p>
        </w:tc>
        <w:tc>
          <w:tcPr>
            <w:tcW w:w="1365" w:type="dxa"/>
          </w:tcPr>
          <w:p w14:paraId="4190BBF8" w14:textId="0A0AC203" w:rsidR="00CB7E31" w:rsidDel="009E4857" w:rsidRDefault="00000000">
            <w:pPr>
              <w:suppressAutoHyphens w:val="0"/>
              <w:spacing w:after="0"/>
              <w:rPr>
                <w:del w:id="5048" w:author="Jose Eduardo VIU" w:date="2023-04-01T20:51:00Z"/>
              </w:rPr>
            </w:pPr>
            <w:del w:id="5049" w:author="Jose Eduardo VIU" w:date="2023-04-01T20:51:00Z">
              <w:r w:rsidDel="009E4857">
                <w:rPr>
                  <w:rFonts w:ascii="Courier New" w:eastAsia="Courier New" w:hAnsi="Courier New" w:cs="Courier New"/>
                </w:rPr>
                <w:delText>37.60660</w:delText>
              </w:r>
            </w:del>
          </w:p>
        </w:tc>
        <w:tc>
          <w:tcPr>
            <w:tcW w:w="3947" w:type="dxa"/>
          </w:tcPr>
          <w:p w14:paraId="6887FFE5" w14:textId="73DAD09D" w:rsidR="00CB7E31" w:rsidDel="009E4857" w:rsidRDefault="00000000">
            <w:pPr>
              <w:suppressAutoHyphens w:val="0"/>
              <w:spacing w:after="0"/>
              <w:rPr>
                <w:del w:id="5050" w:author="Jose Eduardo VIU" w:date="2023-04-01T20:51:00Z"/>
              </w:rPr>
            </w:pPr>
            <w:del w:id="5051" w:author="Jose Eduardo VIU" w:date="2023-04-01T20:51:00Z">
              <w:r w:rsidDel="009E4857">
                <w:rPr>
                  <w:rFonts w:ascii="Courier New" w:eastAsia="Courier New" w:hAnsi="Courier New" w:cs="Courier New"/>
                </w:rPr>
                <w:delText>30870.0 MAZARRON (MURCIA)</w:delText>
              </w:r>
            </w:del>
          </w:p>
        </w:tc>
        <w:tc>
          <w:tcPr>
            <w:tcW w:w="794" w:type="dxa"/>
          </w:tcPr>
          <w:p w14:paraId="4470D61F" w14:textId="13134FBE" w:rsidR="00CB7E31" w:rsidDel="009E4857" w:rsidRDefault="00000000">
            <w:pPr>
              <w:suppressAutoHyphens w:val="0"/>
              <w:spacing w:after="0"/>
              <w:rPr>
                <w:del w:id="5052" w:author="Jose Eduardo VIU" w:date="2023-04-01T20:51:00Z"/>
              </w:rPr>
            </w:pPr>
            <w:del w:id="5053" w:author="Jose Eduardo VIU" w:date="2023-04-01T20:51:00Z">
              <w:r w:rsidDel="009E4857">
                <w:rPr>
                  <w:rFonts w:ascii="Courier New" w:eastAsia="Courier New" w:hAnsi="Courier New" w:cs="Courier New"/>
                </w:rPr>
                <w:delText>398680</w:delText>
              </w:r>
            </w:del>
          </w:p>
        </w:tc>
      </w:tr>
      <w:tr w:rsidR="00CB7E31" w:rsidDel="009E4857" w14:paraId="3D627FC2" w14:textId="42E629AE">
        <w:trPr>
          <w:trHeight w:val="245"/>
          <w:del w:id="5054" w:author="Jose Eduardo VIU" w:date="2023-04-01T20:51:00Z"/>
        </w:trPr>
        <w:tc>
          <w:tcPr>
            <w:tcW w:w="680" w:type="dxa"/>
          </w:tcPr>
          <w:p w14:paraId="402EE559" w14:textId="5BD9C14F" w:rsidR="00CB7E31" w:rsidDel="009E4857" w:rsidRDefault="00000000">
            <w:pPr>
              <w:suppressAutoHyphens w:val="0"/>
              <w:spacing w:after="0"/>
              <w:rPr>
                <w:del w:id="5055" w:author="Jose Eduardo VIU" w:date="2023-04-01T20:51:00Z"/>
              </w:rPr>
            </w:pPr>
            <w:del w:id="5056" w:author="Jose Eduardo VIU" w:date="2023-04-01T20:51:00Z">
              <w:r w:rsidDel="009E4857">
                <w:rPr>
                  <w:rFonts w:ascii="Courier New" w:eastAsia="Courier New" w:hAnsi="Courier New" w:cs="Courier New"/>
                </w:rPr>
                <w:delText>4147</w:delText>
              </w:r>
            </w:del>
          </w:p>
        </w:tc>
        <w:tc>
          <w:tcPr>
            <w:tcW w:w="1919" w:type="dxa"/>
          </w:tcPr>
          <w:p w14:paraId="622157A7" w14:textId="7DBA7849" w:rsidR="00CB7E31" w:rsidDel="009E4857" w:rsidRDefault="00000000">
            <w:pPr>
              <w:suppressAutoHyphens w:val="0"/>
              <w:spacing w:after="0"/>
              <w:ind w:right="114"/>
              <w:jc w:val="center"/>
              <w:rPr>
                <w:del w:id="5057" w:author="Jose Eduardo VIU" w:date="2023-04-01T20:51:00Z"/>
              </w:rPr>
            </w:pPr>
            <w:del w:id="5058" w:author="Jose Eduardo VIU" w:date="2023-04-01T20:51:00Z">
              <w:r w:rsidDel="009E4857">
                <w:rPr>
                  <w:rFonts w:ascii="Courier New" w:eastAsia="Courier New" w:hAnsi="Courier New" w:cs="Courier New"/>
                </w:rPr>
                <w:delText>-1.29353</w:delText>
              </w:r>
            </w:del>
          </w:p>
        </w:tc>
        <w:tc>
          <w:tcPr>
            <w:tcW w:w="1365" w:type="dxa"/>
          </w:tcPr>
          <w:p w14:paraId="342C9715" w14:textId="67F1502E" w:rsidR="00CB7E31" w:rsidDel="009E4857" w:rsidRDefault="00000000">
            <w:pPr>
              <w:suppressAutoHyphens w:val="0"/>
              <w:spacing w:after="0"/>
              <w:rPr>
                <w:del w:id="5059" w:author="Jose Eduardo VIU" w:date="2023-04-01T20:51:00Z"/>
              </w:rPr>
            </w:pPr>
            <w:del w:id="5060" w:author="Jose Eduardo VIU" w:date="2023-04-01T20:51:00Z">
              <w:r w:rsidDel="009E4857">
                <w:rPr>
                  <w:rFonts w:ascii="Courier New" w:eastAsia="Courier New" w:hAnsi="Courier New" w:cs="Courier New"/>
                </w:rPr>
                <w:delText>37.60660</w:delText>
              </w:r>
            </w:del>
          </w:p>
        </w:tc>
        <w:tc>
          <w:tcPr>
            <w:tcW w:w="3947" w:type="dxa"/>
          </w:tcPr>
          <w:p w14:paraId="2DACCC4F" w14:textId="569EEB26" w:rsidR="00CB7E31" w:rsidDel="009E4857" w:rsidRDefault="00000000">
            <w:pPr>
              <w:suppressAutoHyphens w:val="0"/>
              <w:spacing w:after="0"/>
              <w:rPr>
                <w:del w:id="5061" w:author="Jose Eduardo VIU" w:date="2023-04-01T20:51:00Z"/>
              </w:rPr>
            </w:pPr>
            <w:del w:id="5062" w:author="Jose Eduardo VIU" w:date="2023-04-01T20:51:00Z">
              <w:r w:rsidDel="009E4857">
                <w:rPr>
                  <w:rFonts w:ascii="Courier New" w:eastAsia="Courier New" w:hAnsi="Courier New" w:cs="Courier New"/>
                </w:rPr>
                <w:delText>30870.0 MAZARRON (MURCIA)</w:delText>
              </w:r>
            </w:del>
          </w:p>
        </w:tc>
        <w:tc>
          <w:tcPr>
            <w:tcW w:w="794" w:type="dxa"/>
          </w:tcPr>
          <w:p w14:paraId="5926B7B5" w14:textId="5E677AFD" w:rsidR="00CB7E31" w:rsidDel="009E4857" w:rsidRDefault="00000000">
            <w:pPr>
              <w:suppressAutoHyphens w:val="0"/>
              <w:spacing w:after="0"/>
              <w:rPr>
                <w:del w:id="5063" w:author="Jose Eduardo VIU" w:date="2023-04-01T20:51:00Z"/>
              </w:rPr>
            </w:pPr>
            <w:del w:id="5064" w:author="Jose Eduardo VIU" w:date="2023-04-01T20:51:00Z">
              <w:r w:rsidDel="009E4857">
                <w:rPr>
                  <w:rFonts w:ascii="Courier New" w:eastAsia="Courier New" w:hAnsi="Courier New" w:cs="Courier New"/>
                </w:rPr>
                <w:delText>727460</w:delText>
              </w:r>
            </w:del>
          </w:p>
        </w:tc>
      </w:tr>
    </w:tbl>
    <w:p w14:paraId="06CC09A0" w14:textId="49F4678A" w:rsidR="00CB7E31" w:rsidDel="009E4857" w:rsidRDefault="00000000">
      <w:pPr>
        <w:spacing w:after="205" w:line="271" w:lineRule="auto"/>
        <w:ind w:left="593" w:right="117" w:hanging="10"/>
        <w:rPr>
          <w:del w:id="5065" w:author="Jose Eduardo VIU" w:date="2023-04-01T20:51:00Z"/>
        </w:rPr>
      </w:pPr>
      <w:del w:id="5066" w:author="Jose Eduardo VIU" w:date="2023-04-01T20:51:00Z">
        <w:r w:rsidDel="009E4857">
          <w:rPr>
            <w:rFonts w:ascii="Courier New" w:eastAsia="Courier New" w:hAnsi="Courier New" w:cs="Courier New"/>
          </w:rPr>
          <w:delText>[4 rows x 23 columns]</w:delText>
        </w:r>
      </w:del>
    </w:p>
    <w:p w14:paraId="5C99F1ED" w14:textId="370369F6" w:rsidR="00CB7E31" w:rsidDel="009E4857" w:rsidRDefault="00000000">
      <w:pPr>
        <w:spacing w:after="0" w:line="261" w:lineRule="auto"/>
        <w:ind w:left="1063" w:hanging="303"/>
        <w:rPr>
          <w:del w:id="5067" w:author="Jose Eduardo VIU" w:date="2023-04-01T20:51:00Z"/>
        </w:rPr>
      </w:pPr>
      <w:del w:id="5068" w:author="Jose Eduardo VIU" w:date="2023-04-01T20:51:00Z">
        <w:r w:rsidDel="009E4857">
          <w:rPr>
            <w:rFonts w:ascii="Times New Roman" w:eastAsia="Times New Roman" w:hAnsi="Times New Roman" w:cs="Times New Roman"/>
          </w:rPr>
          <w:delText xml:space="preserve">2) Para las columnas </w:delText>
        </w:r>
        <w:r w:rsidDel="009E4857">
          <w:rPr>
            <w:rFonts w:ascii="Times New Roman" w:eastAsia="Times New Roman" w:hAnsi="Times New Roman" w:cs="Times New Roman"/>
            <w:b/>
          </w:rPr>
          <w:delText xml:space="preserve">GPS_Latitud </w:delText>
        </w:r>
        <w:r w:rsidDel="009E4857">
          <w:rPr>
            <w:rFonts w:ascii="Times New Roman" w:eastAsia="Times New Roman" w:hAnsi="Times New Roman" w:cs="Times New Roman"/>
          </w:rPr>
          <w:delText xml:space="preserve">y </w:delText>
        </w:r>
        <w:r w:rsidDel="009E4857">
          <w:rPr>
            <w:rFonts w:ascii="Times New Roman" w:eastAsia="Times New Roman" w:hAnsi="Times New Roman" w:cs="Times New Roman"/>
            <w:b/>
          </w:rPr>
          <w:delText xml:space="preserve">GPS_Longitud </w:delText>
        </w:r>
        <w:r w:rsidDel="009E4857">
          <w:rPr>
            <w:rFonts w:ascii="Times New Roman" w:eastAsia="Times New Roman" w:hAnsi="Times New Roman" w:cs="Times New Roman"/>
          </w:rPr>
          <w:delText>(ambas forman parte de la misma característica localización GPS, separadas para poder apreciar más facilmente diferencias entre localizaciones por diferente latitud o longitud), en este caso veo que se refieren a contratos antiguos de granjas que probablemente han cambiado de integrador y las tenemos dadas de alta con otro código del que podremos recoger las coordenadas. Vamos a ver los datos a los que se refiere</w:delText>
        </w:r>
      </w:del>
    </w:p>
    <w:p w14:paraId="18E2F0C9" w14:textId="4A5B7E60" w:rsidR="00CB7E31" w:rsidDel="009E4857" w:rsidRDefault="00000000">
      <w:pPr>
        <w:spacing w:after="187"/>
        <w:rPr>
          <w:del w:id="5069" w:author="Jose Eduardo VIU" w:date="2023-04-01T20:51:00Z"/>
        </w:rPr>
      </w:pPr>
      <w:del w:id="5070" w:author="Jose Eduardo VIU" w:date="2023-04-01T20:51:00Z">
        <w:r>
          <w:pict w14:anchorId="734DC5CA">
            <v:group id="Group 31715" o:spid="_x0000_s2755" style="width:493.9pt;height:19.6pt;mso-position-horizontal-relative:char;mso-position-vertical-relative:line" coordsize="62726,2487">
              <v:shape id="Forma libre: forma 282" o:spid="_x0000_s2756"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" path="m70,l16440,v39,,70,31,70,70l16510,621v,39,-31,70,-70,70l70,691c31,691,,660,,621l,70c,31,31,,70,xe" fillcolor="#cfcfcf" stroked="f" strokeweight="0">
                <v:path arrowok="t"/>
              </v:shape>
              <v:shape id="Forma libre: forma 283" o:spid="_x0000_s2757"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" path="m35,l16405,v19,,35,16,35,35l16440,586v,19,-16,35,-35,35l35,621c16,621,,605,,586l,35c,16,16,,35,xe" fillcolor="#f7f7f7" stroked="f" strokeweight="0">
                <v:path arrowok="t"/>
              </v:shape>
              <v:shape id="Cuadro de texto 284" o:spid="_x0000_s275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" filled="f" stroked="f" strokeweight="0">
                <v:textbox style="mso-next-textbox:#Cuadro de texto 284" inset="0,0,0,0">
                  <w:txbxContent>
                    <w:p w14:paraId="2BE0CCDE"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285" o:spid="_x0000_s2759"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" filled="f" stroked="f" strokeweight="0">
                <v:textbox style="mso-next-textbox:#Cuadro de texto 285" inset="0,0,0,0">
                  <w:txbxContent>
                    <w:p w14:paraId="6F9C1429" w14:textId="77777777" w:rsidR="00CB7E31" w:rsidRDefault="00000000">
                      <w:pPr>
                        <w:overflowPunct w:val="0"/>
                        <w:spacing w:after="0" w:line="240" w:lineRule="auto"/>
                      </w:pPr>
                      <w:r>
                        <w:rPr>
                          <w:rFonts w:asciiTheme="minorHAnsi" w:hAnsiTheme="minorHAnsi" w:cstheme="minorBidi"/>
                        </w:rPr>
                        <w:t>df[df</w:t>
                      </w:r>
                    </w:p>
                  </w:txbxContent>
                </v:textbox>
              </v:shape>
              <v:shape id="Cuadro de texto 286" o:spid="_x0000_s2760"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q0t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4uYC/M+EIyPQXAAD//wMAUEsBAi0AFAAGAAgAAAAhANvh9svuAAAAhQEAABMAAAAAAAAA&#10;AAAAAAAAAAAAAFtDb250ZW50X1R5cGVzXS54bWxQSwECLQAUAAYACAAAACEAWvQsW78AAAAVAQAA&#10;CwAAAAAAAAAAAAAAAAAfAQAAX3JlbHMvLnJlbHNQSwECLQAUAAYACAAAACEAsCqtLcYAAADcAAAA&#10;DwAAAAAAAAAAAAAAAAAHAgAAZHJzL2Rvd25yZXYueG1sUEsFBgAAAAADAAMAtwAAAPoCAAAAAA==&#10;" filled="f" stroked="f" strokeweight="0">
                <v:textbox style="mso-next-textbox:#Cuadro de texto 286" inset="0,0,0,0">
                  <w:txbxContent>
                    <w:p w14:paraId="0DEFF72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87" o:spid="_x0000_s2761" type="#_x0000_t202" style="position:absolute;left:8161;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" filled="f" stroked="f" strokeweight="0">
                <v:textbox style="mso-next-textbox:#Cuadro de texto 287" inset="0,0,0,0">
                  <w:txbxContent>
                    <w:p w14:paraId="098C20C3" w14:textId="77777777" w:rsidR="00CB7E31" w:rsidRDefault="00000000">
                      <w:pPr>
                        <w:overflowPunct w:val="0"/>
                        <w:spacing w:after="0" w:line="240" w:lineRule="auto"/>
                      </w:pPr>
                      <w:r>
                        <w:rPr>
                          <w:rFonts w:asciiTheme="minorHAnsi" w:hAnsiTheme="minorHAnsi" w:cstheme="minorBidi"/>
                        </w:rPr>
                        <w:t>GPS_Longitud</w:t>
                      </w:r>
                    </w:p>
                  </w:txbxContent>
                </v:textbox>
              </v:shape>
              <v:shape id="Cuadro de texto 288" o:spid="_x0000_s2762" type="#_x0000_t202" style="position:absolute;left:1688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" filled="f" stroked="f" strokeweight="0">
                <v:textbox style="mso-next-textbox:#Cuadro de texto 288" inset="0,0,0,0">
                  <w:txbxContent>
                    <w:p w14:paraId="066820F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289" o:spid="_x0000_s2763" type="#_x0000_t202" style="position:absolute;left:17614;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" filled="f" stroked="f" strokeweight="0">
                <v:textbox style="mso-next-textbox:#Cuadro de texto 289" inset="0,0,0,0">
                  <w:txbxContent>
                    <w:p w14:paraId="79EA6A86" w14:textId="77777777" w:rsidR="00CB7E31" w:rsidRDefault="00000000">
                      <w:pPr>
                        <w:overflowPunct w:val="0"/>
                        <w:spacing w:after="0" w:line="240" w:lineRule="auto"/>
                      </w:pPr>
                      <w:r>
                        <w:rPr>
                          <w:rFonts w:asciiTheme="minorHAnsi" w:hAnsiTheme="minorHAnsi" w:cstheme="minorBidi"/>
                        </w:rPr>
                        <w:t>isnull()]</w:t>
                      </w:r>
                    </w:p>
                  </w:txbxContent>
                </v:textbox>
              </v:shape>
              <w10:anchorlock/>
            </v:group>
          </w:pict>
        </w:r>
      </w:del>
    </w:p>
    <w:p w14:paraId="553C00C5" w14:textId="55A41E51" w:rsidR="00CB7E31" w:rsidDel="009E4857" w:rsidRDefault="00000000">
      <w:pPr>
        <w:tabs>
          <w:tab w:val="center" w:pos="4540"/>
          <w:tab w:val="center" w:pos="8835"/>
        </w:tabs>
        <w:spacing w:after="3" w:line="271" w:lineRule="auto"/>
        <w:rPr>
          <w:del w:id="5071" w:author="Jose Eduardo VIU" w:date="2023-04-01T20:51:00Z"/>
        </w:rPr>
      </w:pPr>
      <w:del w:id="5072"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2061"/>
        <w:gridCol w:w="1261"/>
        <w:gridCol w:w="1030"/>
        <w:gridCol w:w="917"/>
        <w:gridCol w:w="2519"/>
      </w:tblGrid>
      <w:tr w:rsidR="00CB7E31" w:rsidDel="009E4857" w14:paraId="45470888" w14:textId="222F4980">
        <w:trPr>
          <w:trHeight w:val="245"/>
          <w:del w:id="5073" w:author="Jose Eduardo VIU" w:date="2023-04-01T20:51:00Z"/>
        </w:trPr>
        <w:tc>
          <w:tcPr>
            <w:tcW w:w="687" w:type="dxa"/>
          </w:tcPr>
          <w:p w14:paraId="79F676C8" w14:textId="73B48E1F" w:rsidR="00CB7E31" w:rsidDel="009E4857" w:rsidRDefault="00000000">
            <w:pPr>
              <w:suppressAutoHyphens w:val="0"/>
              <w:spacing w:after="0"/>
              <w:rPr>
                <w:del w:id="5074" w:author="Jose Eduardo VIU" w:date="2023-04-01T20:51:00Z"/>
              </w:rPr>
            </w:pPr>
            <w:del w:id="5075" w:author="Jose Eduardo VIU" w:date="2023-04-01T20:51:00Z">
              <w:r w:rsidDel="009E4857">
                <w:rPr>
                  <w:rFonts w:ascii="Courier New" w:eastAsia="Courier New" w:hAnsi="Courier New" w:cs="Courier New"/>
                </w:rPr>
                <w:delText>3957</w:delText>
              </w:r>
            </w:del>
          </w:p>
        </w:tc>
        <w:tc>
          <w:tcPr>
            <w:tcW w:w="2061" w:type="dxa"/>
          </w:tcPr>
          <w:p w14:paraId="7F37C21A" w14:textId="24910D92" w:rsidR="00CB7E31" w:rsidDel="009E4857" w:rsidRDefault="00000000">
            <w:pPr>
              <w:suppressAutoHyphens w:val="0"/>
              <w:spacing w:after="0"/>
              <w:ind w:left="573"/>
              <w:rPr>
                <w:del w:id="5076" w:author="Jose Eduardo VIU" w:date="2023-04-01T20:51:00Z"/>
              </w:rPr>
            </w:pPr>
            <w:del w:id="5077" w:author="Jose Eduardo VIU" w:date="2023-04-01T20:51:00Z">
              <w:r w:rsidDel="009E4857">
                <w:rPr>
                  <w:rFonts w:ascii="Courier New" w:eastAsia="Courier New" w:hAnsi="Courier New" w:cs="Courier New"/>
                </w:rPr>
                <w:delText>3202</w:delText>
              </w:r>
            </w:del>
          </w:p>
        </w:tc>
        <w:tc>
          <w:tcPr>
            <w:tcW w:w="1261" w:type="dxa"/>
          </w:tcPr>
          <w:p w14:paraId="191E4B92" w14:textId="1BDEE7B1" w:rsidR="00CB7E31" w:rsidDel="009E4857" w:rsidRDefault="00000000">
            <w:pPr>
              <w:suppressAutoHyphens w:val="0"/>
              <w:spacing w:after="0"/>
              <w:rPr>
                <w:del w:id="5078" w:author="Jose Eduardo VIU" w:date="2023-04-01T20:51:00Z"/>
              </w:rPr>
            </w:pPr>
            <w:del w:id="5079" w:author="Jose Eduardo VIU" w:date="2023-04-01T20:51:00Z">
              <w:r w:rsidDel="009E4857">
                <w:rPr>
                  <w:rFonts w:ascii="Courier New" w:eastAsia="Courier New" w:hAnsi="Courier New" w:cs="Courier New"/>
                </w:rPr>
                <w:delText>488</w:delText>
              </w:r>
            </w:del>
          </w:p>
        </w:tc>
        <w:tc>
          <w:tcPr>
            <w:tcW w:w="1030" w:type="dxa"/>
          </w:tcPr>
          <w:p w14:paraId="3A45D7B6" w14:textId="1851A23E" w:rsidR="00CB7E31" w:rsidDel="009E4857" w:rsidRDefault="00000000">
            <w:pPr>
              <w:suppressAutoHyphens w:val="0"/>
              <w:spacing w:after="0"/>
              <w:rPr>
                <w:del w:id="5080" w:author="Jose Eduardo VIU" w:date="2023-04-01T20:51:00Z"/>
              </w:rPr>
            </w:pPr>
            <w:del w:id="5081" w:author="Jose Eduardo VIU" w:date="2023-04-01T20:51:00Z">
              <w:r w:rsidDel="009E4857">
                <w:rPr>
                  <w:rFonts w:ascii="Courier New" w:eastAsia="Courier New" w:hAnsi="Courier New" w:cs="Courier New"/>
                </w:rPr>
                <w:delText>1</w:delText>
              </w:r>
            </w:del>
          </w:p>
        </w:tc>
        <w:tc>
          <w:tcPr>
            <w:tcW w:w="917" w:type="dxa"/>
          </w:tcPr>
          <w:p w14:paraId="24713962" w14:textId="701A0D8D" w:rsidR="00CB7E31" w:rsidDel="009E4857" w:rsidRDefault="00000000">
            <w:pPr>
              <w:suppressAutoHyphens w:val="0"/>
              <w:spacing w:after="0"/>
              <w:rPr>
                <w:del w:id="5082" w:author="Jose Eduardo VIU" w:date="2023-04-01T20:51:00Z"/>
              </w:rPr>
            </w:pPr>
            <w:del w:id="5083" w:author="Jose Eduardo VIU" w:date="2023-04-01T20:51:00Z">
              <w:r w:rsidDel="009E4857">
                <w:rPr>
                  <w:rFonts w:ascii="Courier New" w:eastAsia="Courier New" w:hAnsi="Courier New" w:cs="Courier New"/>
                </w:rPr>
                <w:delText>0</w:delText>
              </w:r>
            </w:del>
          </w:p>
        </w:tc>
        <w:tc>
          <w:tcPr>
            <w:tcW w:w="2519" w:type="dxa"/>
          </w:tcPr>
          <w:p w14:paraId="26B33D65" w14:textId="75ED0D97" w:rsidR="00CB7E31" w:rsidDel="009E4857" w:rsidRDefault="00000000">
            <w:pPr>
              <w:tabs>
                <w:tab w:val="right" w:pos="2520"/>
              </w:tabs>
              <w:suppressAutoHyphens w:val="0"/>
              <w:spacing w:after="0"/>
              <w:rPr>
                <w:del w:id="5084" w:author="Jose Eduardo VIU" w:date="2023-04-01T20:51:00Z"/>
              </w:rPr>
            </w:pPr>
            <w:del w:id="5085"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84.837291</w:delText>
              </w:r>
            </w:del>
          </w:p>
        </w:tc>
      </w:tr>
      <w:tr w:rsidR="00CB7E31" w:rsidDel="009E4857" w14:paraId="10ABB032" w14:textId="5C35DABE">
        <w:trPr>
          <w:trHeight w:val="271"/>
          <w:del w:id="5086" w:author="Jose Eduardo VIU" w:date="2023-04-01T20:51:00Z"/>
        </w:trPr>
        <w:tc>
          <w:tcPr>
            <w:tcW w:w="687" w:type="dxa"/>
          </w:tcPr>
          <w:p w14:paraId="511F3620" w14:textId="6BECAB8E" w:rsidR="00CB7E31" w:rsidDel="009E4857" w:rsidRDefault="00000000">
            <w:pPr>
              <w:suppressAutoHyphens w:val="0"/>
              <w:spacing w:after="0"/>
              <w:rPr>
                <w:del w:id="5087" w:author="Jose Eduardo VIU" w:date="2023-04-01T20:51:00Z"/>
              </w:rPr>
            </w:pPr>
            <w:del w:id="5088" w:author="Jose Eduardo VIU" w:date="2023-04-01T20:51:00Z">
              <w:r w:rsidDel="009E4857">
                <w:rPr>
                  <w:rFonts w:ascii="Courier New" w:eastAsia="Courier New" w:hAnsi="Courier New" w:cs="Courier New"/>
                </w:rPr>
                <w:delText>5277</w:delText>
              </w:r>
            </w:del>
          </w:p>
        </w:tc>
        <w:tc>
          <w:tcPr>
            <w:tcW w:w="2061" w:type="dxa"/>
          </w:tcPr>
          <w:p w14:paraId="356C58F8" w14:textId="155791E1" w:rsidR="00CB7E31" w:rsidDel="009E4857" w:rsidRDefault="00000000">
            <w:pPr>
              <w:suppressAutoHyphens w:val="0"/>
              <w:spacing w:after="0"/>
              <w:ind w:left="344"/>
              <w:rPr>
                <w:del w:id="5089" w:author="Jose Eduardo VIU" w:date="2023-04-01T20:51:00Z"/>
              </w:rPr>
            </w:pPr>
            <w:del w:id="5090" w:author="Jose Eduardo VIU" w:date="2023-04-01T20:51:00Z">
              <w:r w:rsidDel="009E4857">
                <w:rPr>
                  <w:rFonts w:ascii="Courier New" w:eastAsia="Courier New" w:hAnsi="Courier New" w:cs="Courier New"/>
                </w:rPr>
                <w:delText>204789</w:delText>
              </w:r>
            </w:del>
          </w:p>
        </w:tc>
        <w:tc>
          <w:tcPr>
            <w:tcW w:w="1261" w:type="dxa"/>
          </w:tcPr>
          <w:p w14:paraId="189DF8CA" w14:textId="7795F126" w:rsidR="00CB7E31" w:rsidDel="009E4857" w:rsidRDefault="00000000">
            <w:pPr>
              <w:suppressAutoHyphens w:val="0"/>
              <w:spacing w:after="0"/>
              <w:rPr>
                <w:del w:id="5091" w:author="Jose Eduardo VIU" w:date="2023-04-01T20:51:00Z"/>
              </w:rPr>
            </w:pPr>
            <w:del w:id="5092" w:author="Jose Eduardo VIU" w:date="2023-04-01T20:51:00Z">
              <w:r w:rsidDel="009E4857">
                <w:rPr>
                  <w:rFonts w:ascii="Courier New" w:eastAsia="Courier New" w:hAnsi="Courier New" w:cs="Courier New"/>
                </w:rPr>
                <w:delText>625</w:delText>
              </w:r>
            </w:del>
          </w:p>
        </w:tc>
        <w:tc>
          <w:tcPr>
            <w:tcW w:w="1030" w:type="dxa"/>
          </w:tcPr>
          <w:p w14:paraId="7F5E16ED" w14:textId="19E03009" w:rsidR="00CB7E31" w:rsidDel="009E4857" w:rsidRDefault="00000000">
            <w:pPr>
              <w:suppressAutoHyphens w:val="0"/>
              <w:spacing w:after="0"/>
              <w:rPr>
                <w:del w:id="5093" w:author="Jose Eduardo VIU" w:date="2023-04-01T20:51:00Z"/>
              </w:rPr>
            </w:pPr>
            <w:del w:id="5094" w:author="Jose Eduardo VIU" w:date="2023-04-01T20:51:00Z">
              <w:r w:rsidDel="009E4857">
                <w:rPr>
                  <w:rFonts w:ascii="Courier New" w:eastAsia="Courier New" w:hAnsi="Courier New" w:cs="Courier New"/>
                </w:rPr>
                <w:delText>1</w:delText>
              </w:r>
            </w:del>
          </w:p>
        </w:tc>
        <w:tc>
          <w:tcPr>
            <w:tcW w:w="917" w:type="dxa"/>
          </w:tcPr>
          <w:p w14:paraId="57A26F1E" w14:textId="2898A789" w:rsidR="00CB7E31" w:rsidDel="009E4857" w:rsidRDefault="00000000">
            <w:pPr>
              <w:suppressAutoHyphens w:val="0"/>
              <w:spacing w:after="0"/>
              <w:rPr>
                <w:del w:id="5095" w:author="Jose Eduardo VIU" w:date="2023-04-01T20:51:00Z"/>
              </w:rPr>
            </w:pPr>
            <w:del w:id="5096" w:author="Jose Eduardo VIU" w:date="2023-04-01T20:51:00Z">
              <w:r w:rsidDel="009E4857">
                <w:rPr>
                  <w:rFonts w:ascii="Courier New" w:eastAsia="Courier New" w:hAnsi="Courier New" w:cs="Courier New"/>
                </w:rPr>
                <w:delText>0</w:delText>
              </w:r>
            </w:del>
          </w:p>
        </w:tc>
        <w:tc>
          <w:tcPr>
            <w:tcW w:w="2519" w:type="dxa"/>
          </w:tcPr>
          <w:p w14:paraId="0D8DB6D5" w14:textId="150782E9" w:rsidR="00CB7E31" w:rsidDel="009E4857" w:rsidRDefault="00000000">
            <w:pPr>
              <w:tabs>
                <w:tab w:val="right" w:pos="2520"/>
              </w:tabs>
              <w:suppressAutoHyphens w:val="0"/>
              <w:spacing w:after="0"/>
              <w:rPr>
                <w:del w:id="5097" w:author="Jose Eduardo VIU" w:date="2023-04-01T20:51:00Z"/>
              </w:rPr>
            </w:pPr>
            <w:del w:id="5098"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3.708418</w:delText>
              </w:r>
            </w:del>
          </w:p>
        </w:tc>
      </w:tr>
      <w:tr w:rsidR="00CB7E31" w:rsidDel="009E4857" w14:paraId="2A75185E" w14:textId="5DC6DCCD">
        <w:trPr>
          <w:trHeight w:val="271"/>
          <w:del w:id="5099" w:author="Jose Eduardo VIU" w:date="2023-04-01T20:51:00Z"/>
        </w:trPr>
        <w:tc>
          <w:tcPr>
            <w:tcW w:w="687" w:type="dxa"/>
          </w:tcPr>
          <w:p w14:paraId="25932517" w14:textId="6A6B9A62" w:rsidR="00CB7E31" w:rsidDel="009E4857" w:rsidRDefault="00000000">
            <w:pPr>
              <w:suppressAutoHyphens w:val="0"/>
              <w:spacing w:after="0"/>
              <w:rPr>
                <w:del w:id="5100" w:author="Jose Eduardo VIU" w:date="2023-04-01T20:51:00Z"/>
              </w:rPr>
            </w:pPr>
            <w:del w:id="5101" w:author="Jose Eduardo VIU" w:date="2023-04-01T20:51:00Z">
              <w:r w:rsidDel="009E4857">
                <w:rPr>
                  <w:rFonts w:ascii="Courier New" w:eastAsia="Courier New" w:hAnsi="Courier New" w:cs="Courier New"/>
                </w:rPr>
                <w:delText>5278</w:delText>
              </w:r>
            </w:del>
          </w:p>
        </w:tc>
        <w:tc>
          <w:tcPr>
            <w:tcW w:w="2061" w:type="dxa"/>
          </w:tcPr>
          <w:p w14:paraId="19029C4E" w14:textId="759BAAEB" w:rsidR="00CB7E31" w:rsidDel="009E4857" w:rsidRDefault="00000000">
            <w:pPr>
              <w:suppressAutoHyphens w:val="0"/>
              <w:spacing w:after="0"/>
              <w:ind w:left="344"/>
              <w:rPr>
                <w:del w:id="5102" w:author="Jose Eduardo VIU" w:date="2023-04-01T20:51:00Z"/>
              </w:rPr>
            </w:pPr>
            <w:del w:id="5103" w:author="Jose Eduardo VIU" w:date="2023-04-01T20:51:00Z">
              <w:r w:rsidDel="009E4857">
                <w:rPr>
                  <w:rFonts w:ascii="Courier New" w:eastAsia="Courier New" w:hAnsi="Courier New" w:cs="Courier New"/>
                </w:rPr>
                <w:delText>204122</w:delText>
              </w:r>
            </w:del>
          </w:p>
        </w:tc>
        <w:tc>
          <w:tcPr>
            <w:tcW w:w="1261" w:type="dxa"/>
          </w:tcPr>
          <w:p w14:paraId="1433119D" w14:textId="3C9F98C1" w:rsidR="00CB7E31" w:rsidDel="009E4857" w:rsidRDefault="00000000">
            <w:pPr>
              <w:suppressAutoHyphens w:val="0"/>
              <w:spacing w:after="0"/>
              <w:rPr>
                <w:del w:id="5104" w:author="Jose Eduardo VIU" w:date="2023-04-01T20:51:00Z"/>
              </w:rPr>
            </w:pPr>
            <w:del w:id="5105" w:author="Jose Eduardo VIU" w:date="2023-04-01T20:51:00Z">
              <w:r w:rsidDel="009E4857">
                <w:rPr>
                  <w:rFonts w:ascii="Courier New" w:eastAsia="Courier New" w:hAnsi="Courier New" w:cs="Courier New"/>
                </w:rPr>
                <w:delText>625</w:delText>
              </w:r>
            </w:del>
          </w:p>
        </w:tc>
        <w:tc>
          <w:tcPr>
            <w:tcW w:w="1030" w:type="dxa"/>
          </w:tcPr>
          <w:p w14:paraId="06376D22" w14:textId="01058C9C" w:rsidR="00CB7E31" w:rsidDel="009E4857" w:rsidRDefault="00000000">
            <w:pPr>
              <w:suppressAutoHyphens w:val="0"/>
              <w:spacing w:after="0"/>
              <w:rPr>
                <w:del w:id="5106" w:author="Jose Eduardo VIU" w:date="2023-04-01T20:51:00Z"/>
              </w:rPr>
            </w:pPr>
            <w:del w:id="5107" w:author="Jose Eduardo VIU" w:date="2023-04-01T20:51:00Z">
              <w:r w:rsidDel="009E4857">
                <w:rPr>
                  <w:rFonts w:ascii="Courier New" w:eastAsia="Courier New" w:hAnsi="Courier New" w:cs="Courier New"/>
                </w:rPr>
                <w:delText>1</w:delText>
              </w:r>
            </w:del>
          </w:p>
        </w:tc>
        <w:tc>
          <w:tcPr>
            <w:tcW w:w="917" w:type="dxa"/>
          </w:tcPr>
          <w:p w14:paraId="17627491" w14:textId="2C38AF57" w:rsidR="00CB7E31" w:rsidDel="009E4857" w:rsidRDefault="00000000">
            <w:pPr>
              <w:suppressAutoHyphens w:val="0"/>
              <w:spacing w:after="0"/>
              <w:rPr>
                <w:del w:id="5108" w:author="Jose Eduardo VIU" w:date="2023-04-01T20:51:00Z"/>
              </w:rPr>
            </w:pPr>
            <w:del w:id="5109" w:author="Jose Eduardo VIU" w:date="2023-04-01T20:51:00Z">
              <w:r w:rsidDel="009E4857">
                <w:rPr>
                  <w:rFonts w:ascii="Courier New" w:eastAsia="Courier New" w:hAnsi="Courier New" w:cs="Courier New"/>
                </w:rPr>
                <w:delText>0</w:delText>
              </w:r>
            </w:del>
          </w:p>
        </w:tc>
        <w:tc>
          <w:tcPr>
            <w:tcW w:w="2519" w:type="dxa"/>
          </w:tcPr>
          <w:p w14:paraId="371E8F88" w14:textId="6D0E6F0B" w:rsidR="00CB7E31" w:rsidDel="009E4857" w:rsidRDefault="00000000">
            <w:pPr>
              <w:tabs>
                <w:tab w:val="right" w:pos="2520"/>
              </w:tabs>
              <w:suppressAutoHyphens w:val="0"/>
              <w:spacing w:after="0"/>
              <w:rPr>
                <w:del w:id="5110" w:author="Jose Eduardo VIU" w:date="2023-04-01T20:51:00Z"/>
              </w:rPr>
            </w:pPr>
            <w:del w:id="5111" w:author="Jose Eduardo VIU" w:date="2023-04-01T20:51:00Z">
              <w:r w:rsidDel="009E4857">
                <w:rPr>
                  <w:rFonts w:ascii="Courier New" w:eastAsia="Courier New" w:hAnsi="Courier New" w:cs="Courier New"/>
                </w:rPr>
                <w:delText>22</w:delText>
              </w:r>
              <w:r w:rsidDel="009E4857">
                <w:rPr>
                  <w:rFonts w:ascii="Courier New" w:eastAsia="Courier New" w:hAnsi="Courier New" w:cs="Courier New"/>
                </w:rPr>
                <w:tab/>
                <w:delText>5 94.881932</w:delText>
              </w:r>
            </w:del>
          </w:p>
        </w:tc>
      </w:tr>
      <w:tr w:rsidR="00CB7E31" w:rsidDel="009E4857" w14:paraId="17712C08" w14:textId="4D4DC455">
        <w:trPr>
          <w:trHeight w:val="245"/>
          <w:del w:id="5112" w:author="Jose Eduardo VIU" w:date="2023-04-01T20:51:00Z"/>
        </w:trPr>
        <w:tc>
          <w:tcPr>
            <w:tcW w:w="687" w:type="dxa"/>
          </w:tcPr>
          <w:p w14:paraId="69349E52" w14:textId="06D7185C" w:rsidR="00CB7E31" w:rsidDel="009E4857" w:rsidRDefault="00000000">
            <w:pPr>
              <w:suppressAutoHyphens w:val="0"/>
              <w:spacing w:after="0"/>
              <w:rPr>
                <w:del w:id="5113" w:author="Jose Eduardo VIU" w:date="2023-04-01T20:51:00Z"/>
              </w:rPr>
            </w:pPr>
            <w:del w:id="5114" w:author="Jose Eduardo VIU" w:date="2023-04-01T20:51:00Z">
              <w:r w:rsidDel="009E4857">
                <w:rPr>
                  <w:rFonts w:ascii="Courier New" w:eastAsia="Courier New" w:hAnsi="Courier New" w:cs="Courier New"/>
                </w:rPr>
                <w:delText>5279</w:delText>
              </w:r>
            </w:del>
          </w:p>
        </w:tc>
        <w:tc>
          <w:tcPr>
            <w:tcW w:w="2061" w:type="dxa"/>
          </w:tcPr>
          <w:p w14:paraId="22AA9744" w14:textId="75CA6D7B" w:rsidR="00CB7E31" w:rsidDel="009E4857" w:rsidRDefault="00000000">
            <w:pPr>
              <w:suppressAutoHyphens w:val="0"/>
              <w:spacing w:after="0"/>
              <w:ind w:left="344"/>
              <w:rPr>
                <w:del w:id="5115" w:author="Jose Eduardo VIU" w:date="2023-04-01T20:51:00Z"/>
              </w:rPr>
            </w:pPr>
            <w:del w:id="5116" w:author="Jose Eduardo VIU" w:date="2023-04-01T20:51:00Z">
              <w:r w:rsidDel="009E4857">
                <w:rPr>
                  <w:rFonts w:ascii="Courier New" w:eastAsia="Courier New" w:hAnsi="Courier New" w:cs="Courier New"/>
                </w:rPr>
                <w:delText>204788</w:delText>
              </w:r>
            </w:del>
          </w:p>
        </w:tc>
        <w:tc>
          <w:tcPr>
            <w:tcW w:w="1261" w:type="dxa"/>
          </w:tcPr>
          <w:p w14:paraId="0579DFA0" w14:textId="628153C3" w:rsidR="00CB7E31" w:rsidDel="009E4857" w:rsidRDefault="00000000">
            <w:pPr>
              <w:suppressAutoHyphens w:val="0"/>
              <w:spacing w:after="0"/>
              <w:rPr>
                <w:del w:id="5117" w:author="Jose Eduardo VIU" w:date="2023-04-01T20:51:00Z"/>
              </w:rPr>
            </w:pPr>
            <w:del w:id="5118" w:author="Jose Eduardo VIU" w:date="2023-04-01T20:51:00Z">
              <w:r w:rsidDel="009E4857">
                <w:rPr>
                  <w:rFonts w:ascii="Courier New" w:eastAsia="Courier New" w:hAnsi="Courier New" w:cs="Courier New"/>
                </w:rPr>
                <w:delText>625</w:delText>
              </w:r>
            </w:del>
          </w:p>
        </w:tc>
        <w:tc>
          <w:tcPr>
            <w:tcW w:w="1030" w:type="dxa"/>
          </w:tcPr>
          <w:p w14:paraId="2F84C163" w14:textId="76EC99E1" w:rsidR="00CB7E31" w:rsidDel="009E4857" w:rsidRDefault="00000000">
            <w:pPr>
              <w:suppressAutoHyphens w:val="0"/>
              <w:spacing w:after="0"/>
              <w:rPr>
                <w:del w:id="5119" w:author="Jose Eduardo VIU" w:date="2023-04-01T20:51:00Z"/>
              </w:rPr>
            </w:pPr>
            <w:del w:id="5120" w:author="Jose Eduardo VIU" w:date="2023-04-01T20:51:00Z">
              <w:r w:rsidDel="009E4857">
                <w:rPr>
                  <w:rFonts w:ascii="Courier New" w:eastAsia="Courier New" w:hAnsi="Courier New" w:cs="Courier New"/>
                </w:rPr>
                <w:delText>1</w:delText>
              </w:r>
            </w:del>
          </w:p>
        </w:tc>
        <w:tc>
          <w:tcPr>
            <w:tcW w:w="917" w:type="dxa"/>
          </w:tcPr>
          <w:p w14:paraId="12FBB8A7" w14:textId="1DFB4C13" w:rsidR="00CB7E31" w:rsidDel="009E4857" w:rsidRDefault="00000000">
            <w:pPr>
              <w:suppressAutoHyphens w:val="0"/>
              <w:spacing w:after="0"/>
              <w:rPr>
                <w:del w:id="5121" w:author="Jose Eduardo VIU" w:date="2023-04-01T20:51:00Z"/>
              </w:rPr>
            </w:pPr>
            <w:del w:id="5122" w:author="Jose Eduardo VIU" w:date="2023-04-01T20:51:00Z">
              <w:r w:rsidDel="009E4857">
                <w:rPr>
                  <w:rFonts w:ascii="Courier New" w:eastAsia="Courier New" w:hAnsi="Courier New" w:cs="Courier New"/>
                </w:rPr>
                <w:delText>0</w:delText>
              </w:r>
            </w:del>
          </w:p>
        </w:tc>
        <w:tc>
          <w:tcPr>
            <w:tcW w:w="2519" w:type="dxa"/>
          </w:tcPr>
          <w:p w14:paraId="5DE78F4C" w14:textId="08A56CDB" w:rsidR="00CB7E31" w:rsidDel="009E4857" w:rsidRDefault="00000000">
            <w:pPr>
              <w:tabs>
                <w:tab w:val="right" w:pos="2520"/>
              </w:tabs>
              <w:suppressAutoHyphens w:val="0"/>
              <w:spacing w:after="0"/>
              <w:rPr>
                <w:del w:id="5123" w:author="Jose Eduardo VIU" w:date="2023-04-01T20:51:00Z"/>
              </w:rPr>
            </w:pPr>
            <w:del w:id="5124"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4.951442</w:delText>
              </w:r>
            </w:del>
          </w:p>
        </w:tc>
      </w:tr>
    </w:tbl>
    <w:p w14:paraId="6BB2E514" w14:textId="2F09D1B3" w:rsidR="00CB7E31" w:rsidDel="009E4857" w:rsidRDefault="00000000">
      <w:pPr>
        <w:tabs>
          <w:tab w:val="center" w:pos="817"/>
          <w:tab w:val="center" w:pos="1962"/>
          <w:tab w:val="center" w:pos="3509"/>
          <w:tab w:val="center" w:pos="4654"/>
          <w:tab w:val="center" w:pos="5685"/>
          <w:tab w:val="center" w:pos="6659"/>
          <w:tab w:val="center" w:pos="8377"/>
        </w:tabs>
        <w:spacing w:after="277" w:line="271" w:lineRule="auto"/>
        <w:rPr>
          <w:del w:id="5125" w:author="Jose Eduardo VIU" w:date="2023-04-01T20:51:00Z"/>
        </w:rPr>
      </w:pPr>
      <w:del w:id="5126" w:author="Jose Eduardo VIU" w:date="2023-04-01T20:51:00Z">
        <w:r w:rsidDel="009E4857">
          <w:tab/>
        </w:r>
        <w:r w:rsidDel="009E4857">
          <w:rPr>
            <w:rFonts w:ascii="Courier New" w:eastAsia="Courier New" w:hAnsi="Courier New" w:cs="Courier New"/>
          </w:rPr>
          <w:delText>5280</w:delText>
        </w:r>
        <w:r w:rsidDel="009E4857">
          <w:rPr>
            <w:rFonts w:ascii="Courier New" w:eastAsia="Courier New" w:hAnsi="Courier New" w:cs="Courier New"/>
          </w:rPr>
          <w:tab/>
          <w:delText>204121</w:delText>
        </w:r>
        <w:r w:rsidDel="009E4857">
          <w:rPr>
            <w:rFonts w:ascii="Courier New" w:eastAsia="Courier New" w:hAnsi="Courier New" w:cs="Courier New"/>
          </w:rPr>
          <w:tab/>
          <w:delText>625</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r w:rsidDel="009E4857">
          <w:rPr>
            <w:rFonts w:ascii="Courier New" w:eastAsia="Courier New" w:hAnsi="Courier New" w:cs="Courier New"/>
          </w:rPr>
          <w:tab/>
          <w:delText>21</w:delText>
        </w:r>
        <w:r w:rsidDel="009E4857">
          <w:rPr>
            <w:rFonts w:ascii="Courier New" w:eastAsia="Courier New" w:hAnsi="Courier New" w:cs="Courier New"/>
          </w:rPr>
          <w:tab/>
          <w:delText>4 97.528509</w:delText>
        </w:r>
      </w:del>
    </w:p>
    <w:p w14:paraId="490B169E" w14:textId="0C1482D7" w:rsidR="00CB7E31" w:rsidDel="009E4857" w:rsidRDefault="00000000">
      <w:pPr>
        <w:tabs>
          <w:tab w:val="center" w:pos="1848"/>
          <w:tab w:val="center" w:pos="4425"/>
          <w:tab w:val="center" w:pos="7231"/>
        </w:tabs>
        <w:spacing w:after="3" w:line="271" w:lineRule="auto"/>
        <w:rPr>
          <w:del w:id="5127" w:author="Jose Eduardo VIU" w:date="2023-04-01T20:51:00Z"/>
        </w:rPr>
      </w:pPr>
      <w:del w:id="5128" w:author="Jose Eduardo VIU" w:date="2023-04-01T20:51:00Z">
        <w:r w:rsidDel="009E4857">
          <w:tab/>
        </w:r>
        <w:r w:rsidDel="009E4857">
          <w:rPr>
            <w:rFonts w:ascii="Courier New" w:eastAsia="Courier New" w:hAnsi="Courier New" w:cs="Courier New"/>
          </w:rPr>
          <w:delText>DiasMedios</w:delText>
        </w:r>
        <w:r w:rsidDel="009E4857">
          <w:rPr>
            <w:rFonts w:ascii="Courier New" w:eastAsia="Courier New" w:hAnsi="Courier New" w:cs="Courier New"/>
          </w:rPr>
          <w:tab/>
          <w:delText>GMD EntradaInicial …</w:delText>
        </w:r>
        <w:r w:rsidDel="009E4857">
          <w:rPr>
            <w:rFonts w:ascii="Courier New" w:eastAsia="Courier New" w:hAnsi="Courier New" w:cs="Courier New"/>
          </w:rPr>
          <w:tab/>
          <w:delText>na_rega \</w:delText>
        </w:r>
      </w:del>
    </w:p>
    <w:tbl>
      <w:tblPr>
        <w:tblStyle w:val="TableGrid"/>
        <w:tblW w:w="6873" w:type="dxa"/>
        <w:tblInd w:w="588" w:type="dxa"/>
        <w:tblLayout w:type="fixed"/>
        <w:tblLook w:val="04A0" w:firstRow="1" w:lastRow="0" w:firstColumn="1" w:lastColumn="0" w:noHBand="0" w:noVBand="1"/>
      </w:tblPr>
      <w:tblGrid>
        <w:gridCol w:w="3552"/>
        <w:gridCol w:w="3321"/>
      </w:tblGrid>
      <w:tr w:rsidR="00CB7E31" w:rsidDel="009E4857" w14:paraId="7EDFABC4" w14:textId="1EF16636">
        <w:trPr>
          <w:trHeight w:val="245"/>
          <w:del w:id="5129" w:author="Jose Eduardo VIU" w:date="2023-04-01T20:51:00Z"/>
        </w:trPr>
        <w:tc>
          <w:tcPr>
            <w:tcW w:w="3551" w:type="dxa"/>
          </w:tcPr>
          <w:p w14:paraId="496F8A08" w14:textId="42E393DF" w:rsidR="00CB7E31" w:rsidDel="009E4857" w:rsidRDefault="00000000">
            <w:pPr>
              <w:suppressAutoHyphens w:val="0"/>
              <w:spacing w:after="0"/>
              <w:rPr>
                <w:del w:id="5130" w:author="Jose Eduardo VIU" w:date="2023-04-01T20:51:00Z"/>
              </w:rPr>
            </w:pPr>
            <w:del w:id="5131" w:author="Jose Eduardo VIU" w:date="2023-04-01T20:51:00Z">
              <w:r w:rsidDel="009E4857">
                <w:rPr>
                  <w:rFonts w:ascii="Courier New" w:eastAsia="Courier New" w:hAnsi="Courier New" w:cs="Courier New"/>
                </w:rPr>
                <w:delText>3957 103.733356 0.817840</w:delText>
              </w:r>
            </w:del>
          </w:p>
        </w:tc>
        <w:tc>
          <w:tcPr>
            <w:tcW w:w="3321" w:type="dxa"/>
          </w:tcPr>
          <w:p w14:paraId="570F3E8E" w14:textId="109AD531" w:rsidR="00CB7E31" w:rsidDel="009E4857" w:rsidRDefault="00000000">
            <w:pPr>
              <w:suppressAutoHyphens w:val="0"/>
              <w:spacing w:after="0"/>
              <w:rPr>
                <w:del w:id="5132" w:author="Jose Eduardo VIU" w:date="2023-04-01T20:51:00Z"/>
              </w:rPr>
            </w:pPr>
            <w:del w:id="5133" w:author="Jose Eduardo VIU" w:date="2023-04-01T20:51:00Z">
              <w:r w:rsidDel="009E4857">
                <w:rPr>
                  <w:rFonts w:ascii="Courier New" w:eastAsia="Courier New" w:hAnsi="Courier New" w:cs="Courier New"/>
                </w:rPr>
                <w:delText>2017-12-04 … ES300261240028</w:delText>
              </w:r>
            </w:del>
          </w:p>
        </w:tc>
      </w:tr>
      <w:tr w:rsidR="00CB7E31" w:rsidDel="009E4857" w14:paraId="6579D47D" w14:textId="05482B51">
        <w:trPr>
          <w:trHeight w:val="271"/>
          <w:del w:id="5134" w:author="Jose Eduardo VIU" w:date="2023-04-01T20:51:00Z"/>
        </w:trPr>
        <w:tc>
          <w:tcPr>
            <w:tcW w:w="3551" w:type="dxa"/>
          </w:tcPr>
          <w:p w14:paraId="65CD8AC4" w14:textId="26047A7A" w:rsidR="00CB7E31" w:rsidDel="009E4857" w:rsidRDefault="00000000">
            <w:pPr>
              <w:suppressAutoHyphens w:val="0"/>
              <w:spacing w:after="0"/>
              <w:rPr>
                <w:del w:id="5135" w:author="Jose Eduardo VIU" w:date="2023-04-01T20:51:00Z"/>
              </w:rPr>
            </w:pPr>
            <w:del w:id="5136" w:author="Jose Eduardo VIU" w:date="2023-04-01T20:51:00Z">
              <w:r w:rsidDel="009E4857">
                <w:rPr>
                  <w:rFonts w:ascii="Courier New" w:eastAsia="Courier New" w:hAnsi="Courier New" w:cs="Courier New"/>
                </w:rPr>
                <w:delText>5277 108.700956 0.770080</w:delText>
              </w:r>
            </w:del>
          </w:p>
        </w:tc>
        <w:tc>
          <w:tcPr>
            <w:tcW w:w="3321" w:type="dxa"/>
          </w:tcPr>
          <w:p w14:paraId="1951781E" w14:textId="417A20C6" w:rsidR="00CB7E31" w:rsidDel="009E4857" w:rsidRDefault="00000000">
            <w:pPr>
              <w:suppressAutoHyphens w:val="0"/>
              <w:spacing w:after="0"/>
              <w:rPr>
                <w:del w:id="5137" w:author="Jose Eduardo VIU" w:date="2023-04-01T20:51:00Z"/>
              </w:rPr>
            </w:pPr>
            <w:del w:id="5138" w:author="Jose Eduardo VIU" w:date="2023-04-01T20:51:00Z">
              <w:r w:rsidDel="009E4857">
                <w:rPr>
                  <w:rFonts w:ascii="Courier New" w:eastAsia="Courier New" w:hAnsi="Courier New" w:cs="Courier New"/>
                </w:rPr>
                <w:delText>2021-05-03 … ES300241940002</w:delText>
              </w:r>
            </w:del>
          </w:p>
        </w:tc>
      </w:tr>
      <w:tr w:rsidR="00CB7E31" w:rsidDel="009E4857" w14:paraId="02077ADA" w14:textId="5B58EF75">
        <w:trPr>
          <w:trHeight w:val="271"/>
          <w:del w:id="5139" w:author="Jose Eduardo VIU" w:date="2023-04-01T20:51:00Z"/>
        </w:trPr>
        <w:tc>
          <w:tcPr>
            <w:tcW w:w="3551" w:type="dxa"/>
          </w:tcPr>
          <w:p w14:paraId="0DD9A517" w14:textId="26B24176" w:rsidR="00CB7E31" w:rsidDel="009E4857" w:rsidRDefault="00000000">
            <w:pPr>
              <w:suppressAutoHyphens w:val="0"/>
              <w:spacing w:after="0"/>
              <w:rPr>
                <w:del w:id="5140" w:author="Jose Eduardo VIU" w:date="2023-04-01T20:51:00Z"/>
              </w:rPr>
            </w:pPr>
            <w:del w:id="5141" w:author="Jose Eduardo VIU" w:date="2023-04-01T20:51:00Z">
              <w:r w:rsidDel="009E4857">
                <w:rPr>
                  <w:rFonts w:ascii="Courier New" w:eastAsia="Courier New" w:hAnsi="Courier New" w:cs="Courier New"/>
                </w:rPr>
                <w:delText>5278 114.547425 0.828320</w:delText>
              </w:r>
            </w:del>
          </w:p>
        </w:tc>
        <w:tc>
          <w:tcPr>
            <w:tcW w:w="3321" w:type="dxa"/>
          </w:tcPr>
          <w:p w14:paraId="719F297C" w14:textId="750BA8D5" w:rsidR="00CB7E31" w:rsidDel="009E4857" w:rsidRDefault="00000000">
            <w:pPr>
              <w:suppressAutoHyphens w:val="0"/>
              <w:spacing w:after="0"/>
              <w:rPr>
                <w:del w:id="5142" w:author="Jose Eduardo VIU" w:date="2023-04-01T20:51:00Z"/>
              </w:rPr>
            </w:pPr>
            <w:del w:id="5143" w:author="Jose Eduardo VIU" w:date="2023-04-01T20:51:00Z">
              <w:r w:rsidDel="009E4857">
                <w:rPr>
                  <w:rFonts w:ascii="Courier New" w:eastAsia="Courier New" w:hAnsi="Courier New" w:cs="Courier New"/>
                </w:rPr>
                <w:delText>2020-12-04 … ES300241940002</w:delText>
              </w:r>
            </w:del>
          </w:p>
        </w:tc>
      </w:tr>
      <w:tr w:rsidR="00CB7E31" w:rsidDel="009E4857" w14:paraId="033DA172" w14:textId="747155DF">
        <w:trPr>
          <w:trHeight w:val="271"/>
          <w:del w:id="5144" w:author="Jose Eduardo VIU" w:date="2023-04-01T20:51:00Z"/>
        </w:trPr>
        <w:tc>
          <w:tcPr>
            <w:tcW w:w="3551" w:type="dxa"/>
          </w:tcPr>
          <w:p w14:paraId="7400B9F6" w14:textId="2E8B0DE1" w:rsidR="00CB7E31" w:rsidDel="009E4857" w:rsidRDefault="00000000">
            <w:pPr>
              <w:suppressAutoHyphens w:val="0"/>
              <w:spacing w:after="0"/>
              <w:rPr>
                <w:del w:id="5145" w:author="Jose Eduardo VIU" w:date="2023-04-01T20:51:00Z"/>
              </w:rPr>
            </w:pPr>
            <w:del w:id="5146" w:author="Jose Eduardo VIU" w:date="2023-04-01T20:51:00Z">
              <w:r w:rsidDel="009E4857">
                <w:rPr>
                  <w:rFonts w:ascii="Courier New" w:eastAsia="Courier New" w:hAnsi="Courier New" w:cs="Courier New"/>
                </w:rPr>
                <w:delText>5279 109.050046 0.779013</w:delText>
              </w:r>
            </w:del>
          </w:p>
        </w:tc>
        <w:tc>
          <w:tcPr>
            <w:tcW w:w="3321" w:type="dxa"/>
          </w:tcPr>
          <w:p w14:paraId="5AEAF81F" w14:textId="468B98CA" w:rsidR="00CB7E31" w:rsidDel="009E4857" w:rsidRDefault="00000000">
            <w:pPr>
              <w:suppressAutoHyphens w:val="0"/>
              <w:spacing w:after="0"/>
              <w:rPr>
                <w:del w:id="5147" w:author="Jose Eduardo VIU" w:date="2023-04-01T20:51:00Z"/>
              </w:rPr>
            </w:pPr>
            <w:del w:id="5148" w:author="Jose Eduardo VIU" w:date="2023-04-01T20:51:00Z">
              <w:r w:rsidDel="009E4857">
                <w:rPr>
                  <w:rFonts w:ascii="Courier New" w:eastAsia="Courier New" w:hAnsi="Courier New" w:cs="Courier New"/>
                </w:rPr>
                <w:delText>2021-05-06 … ES300241940002</w:delText>
              </w:r>
            </w:del>
          </w:p>
        </w:tc>
      </w:tr>
      <w:tr w:rsidR="00CB7E31" w:rsidDel="009E4857" w14:paraId="0DFED219" w14:textId="36ED39E7">
        <w:trPr>
          <w:trHeight w:val="245"/>
          <w:del w:id="5149" w:author="Jose Eduardo VIU" w:date="2023-04-01T20:51:00Z"/>
        </w:trPr>
        <w:tc>
          <w:tcPr>
            <w:tcW w:w="3551" w:type="dxa"/>
          </w:tcPr>
          <w:p w14:paraId="6E674045" w14:textId="7D25D40F" w:rsidR="00CB7E31" w:rsidDel="009E4857" w:rsidRDefault="00000000">
            <w:pPr>
              <w:suppressAutoHyphens w:val="0"/>
              <w:spacing w:after="0"/>
              <w:rPr>
                <w:del w:id="5150" w:author="Jose Eduardo VIU" w:date="2023-04-01T20:51:00Z"/>
              </w:rPr>
            </w:pPr>
            <w:del w:id="5151" w:author="Jose Eduardo VIU" w:date="2023-04-01T20:51:00Z">
              <w:r w:rsidDel="009E4857">
                <w:rPr>
                  <w:rFonts w:ascii="Courier New" w:eastAsia="Courier New" w:hAnsi="Courier New" w:cs="Courier New"/>
                </w:rPr>
                <w:delText>5280 109.661638 0.889358</w:delText>
              </w:r>
            </w:del>
          </w:p>
        </w:tc>
        <w:tc>
          <w:tcPr>
            <w:tcW w:w="3321" w:type="dxa"/>
          </w:tcPr>
          <w:p w14:paraId="0A197735" w14:textId="10E4DC89" w:rsidR="00CB7E31" w:rsidDel="009E4857" w:rsidRDefault="00000000">
            <w:pPr>
              <w:suppressAutoHyphens w:val="0"/>
              <w:spacing w:after="0"/>
              <w:rPr>
                <w:del w:id="5152" w:author="Jose Eduardo VIU" w:date="2023-04-01T20:51:00Z"/>
              </w:rPr>
            </w:pPr>
            <w:del w:id="5153" w:author="Jose Eduardo VIU" w:date="2023-04-01T20:51:00Z">
              <w:r w:rsidDel="009E4857">
                <w:rPr>
                  <w:rFonts w:ascii="Courier New" w:eastAsia="Courier New" w:hAnsi="Courier New" w:cs="Courier New"/>
                </w:rPr>
                <w:delText>2020-12-04 … ES300241940002</w:delText>
              </w:r>
            </w:del>
          </w:p>
        </w:tc>
      </w:tr>
    </w:tbl>
    <w:p w14:paraId="03CEB226" w14:textId="517FDF1D" w:rsidR="00CB7E31" w:rsidDel="009E4857" w:rsidRDefault="00000000">
      <w:pPr>
        <w:spacing w:after="0"/>
        <w:ind w:left="10" w:right="241" w:hanging="10"/>
        <w:jc w:val="right"/>
        <w:rPr>
          <w:del w:id="5154" w:author="Jose Eduardo VIU" w:date="2023-04-01T20:51:00Z"/>
        </w:rPr>
      </w:pPr>
      <w:del w:id="5155" w:author="Jose Eduardo VIU" w:date="2023-04-01T20:51:00Z">
        <w:r w:rsidDel="009E4857">
          <w:rPr>
            <w:rFonts w:ascii="Courier New" w:eastAsia="Courier New" w:hAnsi="Courier New" w:cs="Courier New"/>
          </w:rPr>
          <w:delText>se_nombre PesoEntMedio PesoRecMedio NumBajas GPS_Longitud \</w:delText>
        </w:r>
      </w:del>
    </w:p>
    <w:tbl>
      <w:tblPr>
        <w:tblStyle w:val="TableGrid"/>
        <w:tblW w:w="8705" w:type="dxa"/>
        <w:tblInd w:w="588" w:type="dxa"/>
        <w:tblLayout w:type="fixed"/>
        <w:tblLook w:val="04A0" w:firstRow="1" w:lastRow="0" w:firstColumn="1" w:lastColumn="0" w:noHBand="0" w:noVBand="1"/>
      </w:tblPr>
      <w:tblGrid>
        <w:gridCol w:w="685"/>
        <w:gridCol w:w="7623"/>
        <w:gridCol w:w="397"/>
      </w:tblGrid>
      <w:tr w:rsidR="00CB7E31" w:rsidDel="009E4857" w14:paraId="3FF41635" w14:textId="43400894">
        <w:trPr>
          <w:trHeight w:val="245"/>
          <w:del w:id="5156" w:author="Jose Eduardo VIU" w:date="2023-04-01T20:51:00Z"/>
        </w:trPr>
        <w:tc>
          <w:tcPr>
            <w:tcW w:w="8308" w:type="dxa"/>
            <w:gridSpan w:val="2"/>
          </w:tcPr>
          <w:p w14:paraId="2B94FD99" w14:textId="448D2D03" w:rsidR="00CB7E31" w:rsidDel="009E4857" w:rsidRDefault="00000000">
            <w:pPr>
              <w:tabs>
                <w:tab w:val="center" w:pos="4066"/>
                <w:tab w:val="center" w:pos="5498"/>
                <w:tab w:val="center" w:pos="6815"/>
              </w:tabs>
              <w:suppressAutoHyphens w:val="0"/>
              <w:spacing w:after="0"/>
              <w:rPr>
                <w:del w:id="5157" w:author="Jose Eduardo VIU" w:date="2023-04-01T20:51:00Z"/>
              </w:rPr>
            </w:pPr>
            <w:del w:id="5158" w:author="Jose Eduardo VIU" w:date="2023-04-01T20:51:00Z">
              <w:r w:rsidDel="009E4857">
                <w:rPr>
                  <w:rFonts w:ascii="Courier New" w:eastAsia="Courier New" w:hAnsi="Courier New" w:cs="Courier New"/>
                </w:rPr>
                <w:delText>3957 MACHO ENTERO + HEMBRA</w:delText>
              </w:r>
              <w:r w:rsidDel="009E4857">
                <w:rPr>
                  <w:rFonts w:ascii="Courier New" w:eastAsia="Courier New" w:hAnsi="Courier New" w:cs="Courier New"/>
                </w:rPr>
                <w:tab/>
                <w:delText>28.863920</w:delText>
              </w:r>
              <w:r w:rsidDel="009E4857">
                <w:rPr>
                  <w:rFonts w:ascii="Courier New" w:eastAsia="Courier New" w:hAnsi="Courier New" w:cs="Courier New"/>
                </w:rPr>
                <w:tab/>
                <w:delText>113.701211</w:delText>
              </w:r>
              <w:r w:rsidDel="009E4857">
                <w:rPr>
                  <w:rFonts w:ascii="Courier New" w:eastAsia="Courier New" w:hAnsi="Courier New" w:cs="Courier New"/>
                </w:rPr>
                <w:tab/>
                <w:delText>116.0</w:delText>
              </w:r>
            </w:del>
          </w:p>
        </w:tc>
        <w:tc>
          <w:tcPr>
            <w:tcW w:w="397" w:type="dxa"/>
          </w:tcPr>
          <w:p w14:paraId="0DD1AD5A" w14:textId="07C8F3DD" w:rsidR="00CB7E31" w:rsidDel="009E4857" w:rsidRDefault="00000000">
            <w:pPr>
              <w:suppressAutoHyphens w:val="0"/>
              <w:spacing w:after="0"/>
              <w:rPr>
                <w:del w:id="5159" w:author="Jose Eduardo VIU" w:date="2023-04-01T20:51:00Z"/>
              </w:rPr>
            </w:pPr>
            <w:del w:id="5160" w:author="Jose Eduardo VIU" w:date="2023-04-01T20:51:00Z">
              <w:r w:rsidDel="009E4857">
                <w:rPr>
                  <w:rFonts w:ascii="Courier New" w:eastAsia="Courier New" w:hAnsi="Courier New" w:cs="Courier New"/>
                </w:rPr>
                <w:delText>NaN</w:delText>
              </w:r>
            </w:del>
          </w:p>
        </w:tc>
      </w:tr>
      <w:tr w:rsidR="00CB7E31" w:rsidDel="009E4857" w14:paraId="6312E1D3" w14:textId="6A3D94B1">
        <w:trPr>
          <w:trHeight w:val="271"/>
          <w:del w:id="5161" w:author="Jose Eduardo VIU" w:date="2023-04-01T20:51:00Z"/>
        </w:trPr>
        <w:tc>
          <w:tcPr>
            <w:tcW w:w="685" w:type="dxa"/>
          </w:tcPr>
          <w:p w14:paraId="1204D828" w14:textId="32839C99" w:rsidR="00CB7E31" w:rsidDel="009E4857" w:rsidRDefault="00000000">
            <w:pPr>
              <w:suppressAutoHyphens w:val="0"/>
              <w:spacing w:after="0"/>
              <w:rPr>
                <w:del w:id="5162" w:author="Jose Eduardo VIU" w:date="2023-04-01T20:51:00Z"/>
              </w:rPr>
            </w:pPr>
            <w:del w:id="5163" w:author="Jose Eduardo VIU" w:date="2023-04-01T20:51:00Z">
              <w:r w:rsidDel="009E4857">
                <w:rPr>
                  <w:rFonts w:ascii="Courier New" w:eastAsia="Courier New" w:hAnsi="Courier New" w:cs="Courier New"/>
                </w:rPr>
                <w:delText>5277</w:delText>
              </w:r>
            </w:del>
          </w:p>
        </w:tc>
        <w:tc>
          <w:tcPr>
            <w:tcW w:w="7623" w:type="dxa"/>
          </w:tcPr>
          <w:p w14:paraId="5EE53565" w14:textId="7323A1D0" w:rsidR="00CB7E31" w:rsidDel="009E4857" w:rsidRDefault="00000000">
            <w:pPr>
              <w:tabs>
                <w:tab w:val="center" w:pos="1718"/>
                <w:tab w:val="center" w:pos="3379"/>
                <w:tab w:val="center" w:pos="4811"/>
                <w:tab w:val="center" w:pos="6185"/>
              </w:tabs>
              <w:suppressAutoHyphens w:val="0"/>
              <w:spacing w:after="0"/>
              <w:rPr>
                <w:del w:id="5164" w:author="Jose Eduardo VIU" w:date="2023-04-01T20:51:00Z"/>
              </w:rPr>
            </w:pPr>
            <w:del w:id="5165" w:author="Jose Eduardo VIU" w:date="2023-04-01T20:51:00Z">
              <w:r w:rsidDel="009E4857">
                <w:tab/>
              </w:r>
              <w:r w:rsidDel="009E4857">
                <w:rPr>
                  <w:rFonts w:ascii="Courier New" w:eastAsia="Courier New" w:hAnsi="Courier New" w:cs="Courier New"/>
                </w:rPr>
                <w:delText>MACHO ENTERO</w:delText>
              </w:r>
              <w:r w:rsidDel="009E4857">
                <w:rPr>
                  <w:rFonts w:ascii="Courier New" w:eastAsia="Courier New" w:hAnsi="Courier New" w:cs="Courier New"/>
                </w:rPr>
                <w:tab/>
                <w:delText>24.688869</w:delText>
              </w:r>
              <w:r w:rsidDel="009E4857">
                <w:rPr>
                  <w:rFonts w:ascii="Courier New" w:eastAsia="Courier New" w:hAnsi="Courier New" w:cs="Courier New"/>
                </w:rPr>
                <w:tab/>
                <w:delText>108.397287</w:delText>
              </w:r>
              <w:r w:rsidDel="009E4857">
                <w:rPr>
                  <w:rFonts w:ascii="Courier New" w:eastAsia="Courier New" w:hAnsi="Courier New" w:cs="Courier New"/>
                </w:rPr>
                <w:tab/>
                <w:delText>64.0</w:delText>
              </w:r>
            </w:del>
          </w:p>
        </w:tc>
        <w:tc>
          <w:tcPr>
            <w:tcW w:w="397" w:type="dxa"/>
          </w:tcPr>
          <w:p w14:paraId="1A3E4CBE" w14:textId="5B65C4D9" w:rsidR="00CB7E31" w:rsidDel="009E4857" w:rsidRDefault="00000000">
            <w:pPr>
              <w:suppressAutoHyphens w:val="0"/>
              <w:spacing w:after="0"/>
              <w:rPr>
                <w:del w:id="5166" w:author="Jose Eduardo VIU" w:date="2023-04-01T20:51:00Z"/>
              </w:rPr>
            </w:pPr>
            <w:del w:id="5167" w:author="Jose Eduardo VIU" w:date="2023-04-01T20:51:00Z">
              <w:r w:rsidDel="009E4857">
                <w:rPr>
                  <w:rFonts w:ascii="Courier New" w:eastAsia="Courier New" w:hAnsi="Courier New" w:cs="Courier New"/>
                </w:rPr>
                <w:delText>NaN</w:delText>
              </w:r>
            </w:del>
          </w:p>
        </w:tc>
      </w:tr>
      <w:tr w:rsidR="00CB7E31" w:rsidDel="009E4857" w14:paraId="21B1D9EC" w14:textId="7FD7A37E">
        <w:trPr>
          <w:trHeight w:val="271"/>
          <w:del w:id="5168" w:author="Jose Eduardo VIU" w:date="2023-04-01T20:51:00Z"/>
        </w:trPr>
        <w:tc>
          <w:tcPr>
            <w:tcW w:w="685" w:type="dxa"/>
          </w:tcPr>
          <w:p w14:paraId="666E3C75" w14:textId="2136DCF9" w:rsidR="00CB7E31" w:rsidDel="009E4857" w:rsidRDefault="00000000">
            <w:pPr>
              <w:suppressAutoHyphens w:val="0"/>
              <w:spacing w:after="0"/>
              <w:rPr>
                <w:del w:id="5169" w:author="Jose Eduardo VIU" w:date="2023-04-01T20:51:00Z"/>
              </w:rPr>
            </w:pPr>
            <w:del w:id="5170" w:author="Jose Eduardo VIU" w:date="2023-04-01T20:51:00Z">
              <w:r w:rsidDel="009E4857">
                <w:rPr>
                  <w:rFonts w:ascii="Courier New" w:eastAsia="Courier New" w:hAnsi="Courier New" w:cs="Courier New"/>
                </w:rPr>
                <w:delText>5278</w:delText>
              </w:r>
            </w:del>
          </w:p>
        </w:tc>
        <w:tc>
          <w:tcPr>
            <w:tcW w:w="7623" w:type="dxa"/>
          </w:tcPr>
          <w:p w14:paraId="2E12486B" w14:textId="518E5F36" w:rsidR="00CB7E31" w:rsidDel="009E4857" w:rsidRDefault="00000000">
            <w:pPr>
              <w:tabs>
                <w:tab w:val="center" w:pos="2062"/>
                <w:tab w:val="center" w:pos="3379"/>
                <w:tab w:val="center" w:pos="4811"/>
                <w:tab w:val="center" w:pos="6185"/>
              </w:tabs>
              <w:suppressAutoHyphens w:val="0"/>
              <w:spacing w:after="0"/>
              <w:rPr>
                <w:del w:id="5171" w:author="Jose Eduardo VIU" w:date="2023-04-01T20:51:00Z"/>
              </w:rPr>
            </w:pPr>
            <w:del w:id="5172" w:author="Jose Eduardo VIU" w:date="2023-04-01T20:51:00Z">
              <w:r w:rsidDel="009E4857">
                <w:tab/>
              </w:r>
              <w:r w:rsidDel="009E4857">
                <w:rPr>
                  <w:rFonts w:ascii="Courier New" w:eastAsia="Courier New" w:hAnsi="Courier New" w:cs="Courier New"/>
                </w:rPr>
                <w:delText>HEMBRA</w:delText>
              </w:r>
              <w:r w:rsidDel="009E4857">
                <w:rPr>
                  <w:rFonts w:ascii="Courier New" w:eastAsia="Courier New" w:hAnsi="Courier New" w:cs="Courier New"/>
                </w:rPr>
                <w:tab/>
                <w:delText>22.535682</w:delText>
              </w:r>
              <w:r w:rsidDel="009E4857">
                <w:rPr>
                  <w:rFonts w:ascii="Courier New" w:eastAsia="Courier New" w:hAnsi="Courier New" w:cs="Courier New"/>
                </w:rPr>
                <w:tab/>
                <w:delText>117.417614</w:delText>
              </w:r>
              <w:r w:rsidDel="009E4857">
                <w:rPr>
                  <w:rFonts w:ascii="Courier New" w:eastAsia="Courier New" w:hAnsi="Courier New" w:cs="Courier New"/>
                </w:rPr>
                <w:tab/>
                <w:delText>51.0</w:delText>
              </w:r>
            </w:del>
          </w:p>
        </w:tc>
        <w:tc>
          <w:tcPr>
            <w:tcW w:w="397" w:type="dxa"/>
          </w:tcPr>
          <w:p w14:paraId="0E710AA3" w14:textId="161D5F24" w:rsidR="00CB7E31" w:rsidDel="009E4857" w:rsidRDefault="00000000">
            <w:pPr>
              <w:suppressAutoHyphens w:val="0"/>
              <w:spacing w:after="0"/>
              <w:rPr>
                <w:del w:id="5173" w:author="Jose Eduardo VIU" w:date="2023-04-01T20:51:00Z"/>
              </w:rPr>
            </w:pPr>
            <w:del w:id="5174" w:author="Jose Eduardo VIU" w:date="2023-04-01T20:51:00Z">
              <w:r w:rsidDel="009E4857">
                <w:rPr>
                  <w:rFonts w:ascii="Courier New" w:eastAsia="Courier New" w:hAnsi="Courier New" w:cs="Courier New"/>
                </w:rPr>
                <w:delText>NaN</w:delText>
              </w:r>
            </w:del>
          </w:p>
        </w:tc>
      </w:tr>
      <w:tr w:rsidR="00CB7E31" w:rsidDel="009E4857" w14:paraId="752E4496" w14:textId="4D5FAA8B">
        <w:trPr>
          <w:trHeight w:val="271"/>
          <w:del w:id="5175" w:author="Jose Eduardo VIU" w:date="2023-04-01T20:51:00Z"/>
        </w:trPr>
        <w:tc>
          <w:tcPr>
            <w:tcW w:w="685" w:type="dxa"/>
          </w:tcPr>
          <w:p w14:paraId="3F01E9E2" w14:textId="620F5DC6" w:rsidR="00CB7E31" w:rsidDel="009E4857" w:rsidRDefault="00000000">
            <w:pPr>
              <w:suppressAutoHyphens w:val="0"/>
              <w:spacing w:after="0"/>
              <w:rPr>
                <w:del w:id="5176" w:author="Jose Eduardo VIU" w:date="2023-04-01T20:51:00Z"/>
              </w:rPr>
            </w:pPr>
            <w:del w:id="5177" w:author="Jose Eduardo VIU" w:date="2023-04-01T20:51:00Z">
              <w:r w:rsidDel="009E4857">
                <w:rPr>
                  <w:rFonts w:ascii="Courier New" w:eastAsia="Courier New" w:hAnsi="Courier New" w:cs="Courier New"/>
                </w:rPr>
                <w:delText>5279</w:delText>
              </w:r>
            </w:del>
          </w:p>
        </w:tc>
        <w:tc>
          <w:tcPr>
            <w:tcW w:w="7623" w:type="dxa"/>
          </w:tcPr>
          <w:p w14:paraId="477650F4" w14:textId="510EF38D" w:rsidR="00CB7E31" w:rsidDel="009E4857" w:rsidRDefault="00000000">
            <w:pPr>
              <w:tabs>
                <w:tab w:val="center" w:pos="1718"/>
                <w:tab w:val="center" w:pos="3379"/>
                <w:tab w:val="center" w:pos="4811"/>
                <w:tab w:val="center" w:pos="6185"/>
              </w:tabs>
              <w:suppressAutoHyphens w:val="0"/>
              <w:spacing w:after="0"/>
              <w:rPr>
                <w:del w:id="5178" w:author="Jose Eduardo VIU" w:date="2023-04-01T20:51:00Z"/>
              </w:rPr>
            </w:pPr>
            <w:del w:id="5179" w:author="Jose Eduardo VIU" w:date="2023-04-01T20:51:00Z">
              <w:r w:rsidDel="009E4857">
                <w:tab/>
              </w:r>
              <w:r w:rsidDel="009E4857">
                <w:rPr>
                  <w:rFonts w:ascii="Courier New" w:eastAsia="Courier New" w:hAnsi="Courier New" w:cs="Courier New"/>
                </w:rPr>
                <w:delText>MACHO ENTERO</w:delText>
              </w:r>
              <w:r w:rsidDel="009E4857">
                <w:rPr>
                  <w:rFonts w:ascii="Courier New" w:eastAsia="Courier New" w:hAnsi="Courier New" w:cs="Courier New"/>
                </w:rPr>
                <w:tab/>
                <w:delText>23.702348</w:delText>
              </w:r>
              <w:r w:rsidDel="009E4857">
                <w:rPr>
                  <w:rFonts w:ascii="Courier New" w:eastAsia="Courier New" w:hAnsi="Courier New" w:cs="Courier New"/>
                </w:rPr>
                <w:tab/>
                <w:delText>108.653790</w:delText>
              </w:r>
              <w:r w:rsidDel="009E4857">
                <w:rPr>
                  <w:rFonts w:ascii="Courier New" w:eastAsia="Courier New" w:hAnsi="Courier New" w:cs="Courier New"/>
                </w:rPr>
                <w:tab/>
                <w:delText>76.0</w:delText>
              </w:r>
            </w:del>
          </w:p>
        </w:tc>
        <w:tc>
          <w:tcPr>
            <w:tcW w:w="397" w:type="dxa"/>
          </w:tcPr>
          <w:p w14:paraId="210C6FEB" w14:textId="7C90782F" w:rsidR="00CB7E31" w:rsidDel="009E4857" w:rsidRDefault="00000000">
            <w:pPr>
              <w:suppressAutoHyphens w:val="0"/>
              <w:spacing w:after="0"/>
              <w:rPr>
                <w:del w:id="5180" w:author="Jose Eduardo VIU" w:date="2023-04-01T20:51:00Z"/>
              </w:rPr>
            </w:pPr>
            <w:del w:id="5181" w:author="Jose Eduardo VIU" w:date="2023-04-01T20:51:00Z">
              <w:r w:rsidDel="009E4857">
                <w:rPr>
                  <w:rFonts w:ascii="Courier New" w:eastAsia="Courier New" w:hAnsi="Courier New" w:cs="Courier New"/>
                </w:rPr>
                <w:delText>NaN</w:delText>
              </w:r>
            </w:del>
          </w:p>
        </w:tc>
      </w:tr>
      <w:tr w:rsidR="00CB7E31" w:rsidDel="009E4857" w14:paraId="3A22D311" w14:textId="299EE0A5">
        <w:trPr>
          <w:trHeight w:val="813"/>
          <w:del w:id="5182" w:author="Jose Eduardo VIU" w:date="2023-04-01T20:51:00Z"/>
        </w:trPr>
        <w:tc>
          <w:tcPr>
            <w:tcW w:w="685" w:type="dxa"/>
          </w:tcPr>
          <w:p w14:paraId="0B0A33DE" w14:textId="2F1E4A04" w:rsidR="00CB7E31" w:rsidDel="009E4857" w:rsidRDefault="00000000">
            <w:pPr>
              <w:suppressAutoHyphens w:val="0"/>
              <w:spacing w:after="0"/>
              <w:rPr>
                <w:del w:id="5183" w:author="Jose Eduardo VIU" w:date="2023-04-01T20:51:00Z"/>
              </w:rPr>
            </w:pPr>
            <w:del w:id="5184" w:author="Jose Eduardo VIU" w:date="2023-04-01T20:51:00Z">
              <w:r w:rsidDel="009E4857">
                <w:rPr>
                  <w:rFonts w:ascii="Courier New" w:eastAsia="Courier New" w:hAnsi="Courier New" w:cs="Courier New"/>
                </w:rPr>
                <w:delText>5280</w:delText>
              </w:r>
            </w:del>
          </w:p>
        </w:tc>
        <w:tc>
          <w:tcPr>
            <w:tcW w:w="7623" w:type="dxa"/>
          </w:tcPr>
          <w:p w14:paraId="21748B6A" w14:textId="7D6BC774" w:rsidR="00CB7E31" w:rsidDel="009E4857" w:rsidRDefault="00000000">
            <w:pPr>
              <w:suppressAutoHyphens w:val="0"/>
              <w:spacing w:after="0"/>
              <w:ind w:firstLine="1031"/>
              <w:rPr>
                <w:del w:id="5185" w:author="Jose Eduardo VIU" w:date="2023-04-01T20:51:00Z"/>
              </w:rPr>
            </w:pPr>
            <w:del w:id="5186"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2.660912</w:delText>
              </w:r>
              <w:r w:rsidDel="009E4857">
                <w:rPr>
                  <w:rFonts w:ascii="Courier New" w:eastAsia="Courier New" w:hAnsi="Courier New" w:cs="Courier New"/>
                </w:rPr>
                <w:tab/>
                <w:delText>120.189421</w:delText>
              </w:r>
              <w:r w:rsidDel="009E4857">
                <w:rPr>
                  <w:rFonts w:ascii="Courier New" w:eastAsia="Courier New" w:hAnsi="Courier New" w:cs="Courier New"/>
                </w:rPr>
                <w:tab/>
                <w:delText>49.0 GPS_Latitud gr_codpos</w:delText>
              </w:r>
              <w:r w:rsidDel="009E4857">
                <w:rPr>
                  <w:rFonts w:ascii="Courier New" w:eastAsia="Courier New" w:hAnsi="Courier New" w:cs="Courier New"/>
                </w:rPr>
                <w:tab/>
                <w:delText>gr_poblacion KgPiensoTotal</w:delText>
              </w:r>
            </w:del>
          </w:p>
        </w:tc>
        <w:tc>
          <w:tcPr>
            <w:tcW w:w="397" w:type="dxa"/>
          </w:tcPr>
          <w:p w14:paraId="0F152B17" w14:textId="7993793C" w:rsidR="00CB7E31" w:rsidDel="009E4857" w:rsidRDefault="00000000">
            <w:pPr>
              <w:suppressAutoHyphens w:val="0"/>
              <w:spacing w:after="0"/>
              <w:rPr>
                <w:del w:id="5187" w:author="Jose Eduardo VIU" w:date="2023-04-01T20:51:00Z"/>
              </w:rPr>
            </w:pPr>
            <w:del w:id="5188" w:author="Jose Eduardo VIU" w:date="2023-04-01T20:51:00Z">
              <w:r w:rsidDel="009E4857">
                <w:rPr>
                  <w:rFonts w:ascii="Courier New" w:eastAsia="Courier New" w:hAnsi="Courier New" w:cs="Courier New"/>
                </w:rPr>
                <w:delText>NaN</w:delText>
              </w:r>
            </w:del>
          </w:p>
        </w:tc>
      </w:tr>
      <w:tr w:rsidR="00CB7E31" w:rsidDel="009E4857" w14:paraId="7C688BB3" w14:textId="71201E8D">
        <w:trPr>
          <w:trHeight w:val="271"/>
          <w:del w:id="5189" w:author="Jose Eduardo VIU" w:date="2023-04-01T20:51:00Z"/>
        </w:trPr>
        <w:tc>
          <w:tcPr>
            <w:tcW w:w="685" w:type="dxa"/>
          </w:tcPr>
          <w:p w14:paraId="6508187A" w14:textId="20AAC068" w:rsidR="00CB7E31" w:rsidDel="009E4857" w:rsidRDefault="00000000">
            <w:pPr>
              <w:suppressAutoHyphens w:val="0"/>
              <w:spacing w:after="0"/>
              <w:rPr>
                <w:del w:id="5190" w:author="Jose Eduardo VIU" w:date="2023-04-01T20:51:00Z"/>
              </w:rPr>
            </w:pPr>
            <w:del w:id="5191" w:author="Jose Eduardo VIU" w:date="2023-04-01T20:51:00Z">
              <w:r w:rsidDel="009E4857">
                <w:rPr>
                  <w:rFonts w:ascii="Courier New" w:eastAsia="Courier New" w:hAnsi="Courier New" w:cs="Courier New"/>
                </w:rPr>
                <w:delText>3957</w:delText>
              </w:r>
            </w:del>
          </w:p>
        </w:tc>
        <w:tc>
          <w:tcPr>
            <w:tcW w:w="7623" w:type="dxa"/>
          </w:tcPr>
          <w:p w14:paraId="029FF058" w14:textId="0D5A92AB" w:rsidR="00CB7E31" w:rsidDel="009E4857" w:rsidRDefault="00000000">
            <w:pPr>
              <w:tabs>
                <w:tab w:val="center" w:pos="1088"/>
                <w:tab w:val="center" w:pos="2119"/>
                <w:tab w:val="center" w:pos="4181"/>
                <w:tab w:val="center" w:pos="6415"/>
              </w:tabs>
              <w:suppressAutoHyphens w:val="0"/>
              <w:spacing w:after="0"/>
              <w:rPr>
                <w:del w:id="5192" w:author="Jose Eduardo VIU" w:date="2023-04-01T20:51:00Z"/>
              </w:rPr>
            </w:pPr>
            <w:del w:id="5193"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50.0</w:delText>
              </w:r>
              <w:r w:rsidDel="009E4857">
                <w:rPr>
                  <w:rFonts w:ascii="Courier New" w:eastAsia="Courier New" w:hAnsi="Courier New" w:cs="Courier New"/>
                </w:rPr>
                <w:tab/>
                <w:delText>TOTANA (MURCIA)</w:delText>
              </w:r>
              <w:r w:rsidDel="009E4857">
                <w:rPr>
                  <w:rFonts w:ascii="Courier New" w:eastAsia="Courier New" w:hAnsi="Courier New" w:cs="Courier New"/>
                </w:rPr>
                <w:tab/>
                <w:delText>532060</w:delText>
              </w:r>
            </w:del>
          </w:p>
        </w:tc>
        <w:tc>
          <w:tcPr>
            <w:tcW w:w="397" w:type="dxa"/>
          </w:tcPr>
          <w:p w14:paraId="4CD40249" w14:textId="66B96337" w:rsidR="00CB7E31" w:rsidDel="009E4857" w:rsidRDefault="00CB7E31">
            <w:pPr>
              <w:suppressAutoHyphens w:val="0"/>
              <w:rPr>
                <w:del w:id="5194" w:author="Jose Eduardo VIU" w:date="2023-04-01T20:51:00Z"/>
              </w:rPr>
            </w:pPr>
          </w:p>
        </w:tc>
      </w:tr>
      <w:tr w:rsidR="00CB7E31" w:rsidDel="009E4857" w14:paraId="04C66C43" w14:textId="7FF2E24F">
        <w:trPr>
          <w:trHeight w:val="271"/>
          <w:del w:id="5195" w:author="Jose Eduardo VIU" w:date="2023-04-01T20:51:00Z"/>
        </w:trPr>
        <w:tc>
          <w:tcPr>
            <w:tcW w:w="685" w:type="dxa"/>
          </w:tcPr>
          <w:p w14:paraId="51C4596C" w14:textId="716216CB" w:rsidR="00CB7E31" w:rsidDel="009E4857" w:rsidRDefault="00000000">
            <w:pPr>
              <w:suppressAutoHyphens w:val="0"/>
              <w:spacing w:after="0"/>
              <w:rPr>
                <w:del w:id="5196" w:author="Jose Eduardo VIU" w:date="2023-04-01T20:51:00Z"/>
              </w:rPr>
            </w:pPr>
            <w:del w:id="5197" w:author="Jose Eduardo VIU" w:date="2023-04-01T20:51:00Z">
              <w:r w:rsidDel="009E4857">
                <w:rPr>
                  <w:rFonts w:ascii="Courier New" w:eastAsia="Courier New" w:hAnsi="Courier New" w:cs="Courier New"/>
                </w:rPr>
                <w:delText>5277</w:delText>
              </w:r>
            </w:del>
          </w:p>
        </w:tc>
        <w:tc>
          <w:tcPr>
            <w:tcW w:w="7623" w:type="dxa"/>
          </w:tcPr>
          <w:p w14:paraId="74A766C3" w14:textId="37B17549" w:rsidR="00CB7E31" w:rsidDel="009E4857" w:rsidRDefault="00000000">
            <w:pPr>
              <w:tabs>
                <w:tab w:val="center" w:pos="1088"/>
                <w:tab w:val="center" w:pos="3379"/>
                <w:tab w:val="center" w:pos="6415"/>
              </w:tabs>
              <w:suppressAutoHyphens w:val="0"/>
              <w:spacing w:after="0"/>
              <w:rPr>
                <w:del w:id="5198" w:author="Jose Eduardo VIU" w:date="2023-04-01T20:51:00Z"/>
              </w:rPr>
            </w:pPr>
            <w:del w:id="5199"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301240</w:delText>
              </w:r>
            </w:del>
          </w:p>
        </w:tc>
        <w:tc>
          <w:tcPr>
            <w:tcW w:w="397" w:type="dxa"/>
          </w:tcPr>
          <w:p w14:paraId="551E4192" w14:textId="2DED340F" w:rsidR="00CB7E31" w:rsidDel="009E4857" w:rsidRDefault="00CB7E31">
            <w:pPr>
              <w:suppressAutoHyphens w:val="0"/>
              <w:rPr>
                <w:del w:id="5200" w:author="Jose Eduardo VIU" w:date="2023-04-01T20:51:00Z"/>
              </w:rPr>
            </w:pPr>
          </w:p>
        </w:tc>
      </w:tr>
      <w:tr w:rsidR="00CB7E31" w:rsidDel="009E4857" w14:paraId="632268C1" w14:textId="56CA240C">
        <w:trPr>
          <w:trHeight w:val="271"/>
          <w:del w:id="5201" w:author="Jose Eduardo VIU" w:date="2023-04-01T20:51:00Z"/>
        </w:trPr>
        <w:tc>
          <w:tcPr>
            <w:tcW w:w="685" w:type="dxa"/>
          </w:tcPr>
          <w:p w14:paraId="4B34013C" w14:textId="09CE257D" w:rsidR="00CB7E31" w:rsidDel="009E4857" w:rsidRDefault="00000000">
            <w:pPr>
              <w:suppressAutoHyphens w:val="0"/>
              <w:spacing w:after="0"/>
              <w:rPr>
                <w:del w:id="5202" w:author="Jose Eduardo VIU" w:date="2023-04-01T20:51:00Z"/>
              </w:rPr>
            </w:pPr>
            <w:del w:id="5203" w:author="Jose Eduardo VIU" w:date="2023-04-01T20:51:00Z">
              <w:r w:rsidDel="009E4857">
                <w:rPr>
                  <w:rFonts w:ascii="Courier New" w:eastAsia="Courier New" w:hAnsi="Courier New" w:cs="Courier New"/>
                </w:rPr>
                <w:delText>5278</w:delText>
              </w:r>
            </w:del>
          </w:p>
        </w:tc>
        <w:tc>
          <w:tcPr>
            <w:tcW w:w="7623" w:type="dxa"/>
          </w:tcPr>
          <w:p w14:paraId="25202BCC" w14:textId="6C695499" w:rsidR="00CB7E31" w:rsidDel="009E4857" w:rsidRDefault="00000000">
            <w:pPr>
              <w:tabs>
                <w:tab w:val="center" w:pos="1088"/>
                <w:tab w:val="center" w:pos="3379"/>
                <w:tab w:val="center" w:pos="6357"/>
              </w:tabs>
              <w:suppressAutoHyphens w:val="0"/>
              <w:spacing w:after="0"/>
              <w:rPr>
                <w:del w:id="5204" w:author="Jose Eduardo VIU" w:date="2023-04-01T20:51:00Z"/>
              </w:rPr>
            </w:pPr>
            <w:del w:id="5205"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1841585</w:delText>
              </w:r>
            </w:del>
          </w:p>
        </w:tc>
        <w:tc>
          <w:tcPr>
            <w:tcW w:w="397" w:type="dxa"/>
          </w:tcPr>
          <w:p w14:paraId="5E3CF225" w14:textId="1FDF5B9C" w:rsidR="00CB7E31" w:rsidDel="009E4857" w:rsidRDefault="00CB7E31">
            <w:pPr>
              <w:suppressAutoHyphens w:val="0"/>
              <w:rPr>
                <w:del w:id="5206" w:author="Jose Eduardo VIU" w:date="2023-04-01T20:51:00Z"/>
              </w:rPr>
            </w:pPr>
          </w:p>
        </w:tc>
      </w:tr>
      <w:tr w:rsidR="00CB7E31" w:rsidDel="009E4857" w14:paraId="77DB09EF" w14:textId="0719E49B">
        <w:trPr>
          <w:trHeight w:val="271"/>
          <w:del w:id="5207" w:author="Jose Eduardo VIU" w:date="2023-04-01T20:51:00Z"/>
        </w:trPr>
        <w:tc>
          <w:tcPr>
            <w:tcW w:w="685" w:type="dxa"/>
          </w:tcPr>
          <w:p w14:paraId="3A19A2DC" w14:textId="59242A66" w:rsidR="00CB7E31" w:rsidDel="009E4857" w:rsidRDefault="00000000">
            <w:pPr>
              <w:suppressAutoHyphens w:val="0"/>
              <w:spacing w:after="0"/>
              <w:rPr>
                <w:del w:id="5208" w:author="Jose Eduardo VIU" w:date="2023-04-01T20:51:00Z"/>
              </w:rPr>
            </w:pPr>
            <w:del w:id="5209" w:author="Jose Eduardo VIU" w:date="2023-04-01T20:51:00Z">
              <w:r w:rsidDel="009E4857">
                <w:rPr>
                  <w:rFonts w:ascii="Courier New" w:eastAsia="Courier New" w:hAnsi="Courier New" w:cs="Courier New"/>
                </w:rPr>
                <w:delText>5279</w:delText>
              </w:r>
            </w:del>
          </w:p>
        </w:tc>
        <w:tc>
          <w:tcPr>
            <w:tcW w:w="7623" w:type="dxa"/>
          </w:tcPr>
          <w:p w14:paraId="0489973C" w14:textId="16ED8A10" w:rsidR="00CB7E31" w:rsidDel="009E4857" w:rsidRDefault="00000000">
            <w:pPr>
              <w:tabs>
                <w:tab w:val="center" w:pos="1088"/>
                <w:tab w:val="center" w:pos="3379"/>
                <w:tab w:val="center" w:pos="6415"/>
              </w:tabs>
              <w:suppressAutoHyphens w:val="0"/>
              <w:spacing w:after="0"/>
              <w:rPr>
                <w:del w:id="5210" w:author="Jose Eduardo VIU" w:date="2023-04-01T20:51:00Z"/>
              </w:rPr>
            </w:pPr>
            <w:del w:id="5211"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581780</w:delText>
              </w:r>
            </w:del>
          </w:p>
        </w:tc>
        <w:tc>
          <w:tcPr>
            <w:tcW w:w="397" w:type="dxa"/>
          </w:tcPr>
          <w:p w14:paraId="2D7B8CF3" w14:textId="31D658D0" w:rsidR="00CB7E31" w:rsidDel="009E4857" w:rsidRDefault="00CB7E31">
            <w:pPr>
              <w:suppressAutoHyphens w:val="0"/>
              <w:rPr>
                <w:del w:id="5212" w:author="Jose Eduardo VIU" w:date="2023-04-01T20:51:00Z"/>
              </w:rPr>
            </w:pPr>
          </w:p>
        </w:tc>
      </w:tr>
      <w:tr w:rsidR="00CB7E31" w:rsidDel="009E4857" w14:paraId="397967C0" w14:textId="19802A4F">
        <w:trPr>
          <w:trHeight w:val="245"/>
          <w:del w:id="5213" w:author="Jose Eduardo VIU" w:date="2023-04-01T20:51:00Z"/>
        </w:trPr>
        <w:tc>
          <w:tcPr>
            <w:tcW w:w="685" w:type="dxa"/>
          </w:tcPr>
          <w:p w14:paraId="291916DA" w14:textId="171FA3F0" w:rsidR="00CB7E31" w:rsidDel="009E4857" w:rsidRDefault="00000000">
            <w:pPr>
              <w:suppressAutoHyphens w:val="0"/>
              <w:spacing w:after="0"/>
              <w:rPr>
                <w:del w:id="5214" w:author="Jose Eduardo VIU" w:date="2023-04-01T20:51:00Z"/>
              </w:rPr>
            </w:pPr>
            <w:del w:id="5215" w:author="Jose Eduardo VIU" w:date="2023-04-01T20:51:00Z">
              <w:r w:rsidDel="009E4857">
                <w:rPr>
                  <w:rFonts w:ascii="Courier New" w:eastAsia="Courier New" w:hAnsi="Courier New" w:cs="Courier New"/>
                </w:rPr>
                <w:delText>5280</w:delText>
              </w:r>
            </w:del>
          </w:p>
        </w:tc>
        <w:tc>
          <w:tcPr>
            <w:tcW w:w="7623" w:type="dxa"/>
          </w:tcPr>
          <w:p w14:paraId="428E7AF1" w14:textId="4D4CAF54" w:rsidR="00CB7E31" w:rsidDel="009E4857" w:rsidRDefault="00000000">
            <w:pPr>
              <w:tabs>
                <w:tab w:val="center" w:pos="1088"/>
                <w:tab w:val="center" w:pos="3379"/>
                <w:tab w:val="center" w:pos="6415"/>
              </w:tabs>
              <w:suppressAutoHyphens w:val="0"/>
              <w:spacing w:after="0"/>
              <w:rPr>
                <w:del w:id="5216" w:author="Jose Eduardo VIU" w:date="2023-04-01T20:51:00Z"/>
              </w:rPr>
            </w:pPr>
            <w:del w:id="5217" w:author="Jose Eduardo VIU" w:date="2023-04-01T20:51:00Z">
              <w:r w:rsidDel="009E4857">
                <w:tab/>
              </w:r>
              <w:r w:rsidDel="009E4857">
                <w:rPr>
                  <w:rFonts w:ascii="Courier New" w:eastAsia="Courier New" w:hAnsi="Courier New" w:cs="Courier New"/>
                </w:rPr>
                <w:delText>NaN</w:delText>
              </w:r>
              <w:r w:rsidDel="009E4857">
                <w:rPr>
                  <w:rFonts w:ascii="Courier New" w:eastAsia="Courier New" w:hAnsi="Courier New" w:cs="Courier New"/>
                </w:rPr>
                <w:tab/>
                <w:delText>30811.0 DIP. ORTILLO - LORCA</w:delText>
              </w:r>
              <w:r w:rsidDel="009E4857">
                <w:rPr>
                  <w:rFonts w:ascii="Courier New" w:eastAsia="Courier New" w:hAnsi="Courier New" w:cs="Courier New"/>
                </w:rPr>
                <w:tab/>
                <w:delText>386520</w:delText>
              </w:r>
            </w:del>
          </w:p>
        </w:tc>
        <w:tc>
          <w:tcPr>
            <w:tcW w:w="397" w:type="dxa"/>
          </w:tcPr>
          <w:p w14:paraId="6F0F4FE8" w14:textId="11EF042F" w:rsidR="00CB7E31" w:rsidDel="009E4857" w:rsidRDefault="00CB7E31">
            <w:pPr>
              <w:suppressAutoHyphens w:val="0"/>
              <w:rPr>
                <w:del w:id="5218" w:author="Jose Eduardo VIU" w:date="2023-04-01T20:51:00Z"/>
              </w:rPr>
            </w:pPr>
          </w:p>
        </w:tc>
      </w:tr>
    </w:tbl>
    <w:p w14:paraId="018DFCF5" w14:textId="16BFD69C" w:rsidR="00CB7E31" w:rsidDel="009E4857" w:rsidRDefault="00000000">
      <w:pPr>
        <w:spacing w:after="253" w:line="271" w:lineRule="auto"/>
        <w:ind w:left="593" w:right="117" w:hanging="10"/>
        <w:rPr>
          <w:del w:id="5219" w:author="Jose Eduardo VIU" w:date="2023-04-01T20:51:00Z"/>
        </w:rPr>
      </w:pPr>
      <w:del w:id="5220" w:author="Jose Eduardo VIU" w:date="2023-04-01T20:51:00Z">
        <w:r w:rsidDel="009E4857">
          <w:rPr>
            <w:rFonts w:ascii="Courier New" w:eastAsia="Courier New" w:hAnsi="Courier New" w:cs="Courier New"/>
          </w:rPr>
          <w:delText>[5 rows x 23 columns]</w:delText>
        </w:r>
      </w:del>
    </w:p>
    <w:p w14:paraId="3F2DEC11" w14:textId="6F188CFB" w:rsidR="00CB7E31" w:rsidDel="009E4857" w:rsidRDefault="00000000">
      <w:pPr>
        <w:spacing w:after="252" w:line="271" w:lineRule="auto"/>
        <w:ind w:left="10" w:right="117" w:hanging="10"/>
        <w:rPr>
          <w:del w:id="5221" w:author="Jose Eduardo VIU" w:date="2023-04-01T20:51:00Z"/>
        </w:rPr>
      </w:pPr>
      <w:del w:id="5222" w:author="Jose Eduardo VIU" w:date="2023-04-01T20:51:00Z">
        <w:r>
          <w:rPr>
            <w:noProof/>
          </w:rPr>
          <w:pict w14:anchorId="0257AEF1">
            <v:group id="Group 31218" o:spid="_x0000_s2752" style="position:absolute;left:0;text-align:left;margin-left:25.9pt;margin-top:-3pt;width:468pt;height:19.55pt;z-index:-503316340"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" o:allowincell="f">
              <v:shape id="Forma libre: forma 291" o:spid="_x0000_s2753"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" path="m70,l16440,v39,,70,31,70,70l16510,620v,39,-31,70,-70,70l70,690c31,690,,659,,620l,70c,31,31,,70,xe" fillcolor="#cfcfcf" stroked="f" strokeweight="0">
                <v:path arrowok="t"/>
              </v:shape>
              <v:shape id="Forma libre: forma 292" o:spid="_x0000_s2754"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PS_Longitu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unique()</w:delText>
        </w:r>
      </w:del>
    </w:p>
    <w:p w14:paraId="5FC61055" w14:textId="3B9EA0F2" w:rsidR="00CB7E31" w:rsidDel="009E4857" w:rsidRDefault="00000000">
      <w:pPr>
        <w:spacing w:after="205" w:line="271" w:lineRule="auto"/>
        <w:ind w:left="10" w:right="117" w:hanging="10"/>
        <w:rPr>
          <w:del w:id="5223" w:author="Jose Eduardo VIU" w:date="2023-04-01T20:51:00Z"/>
        </w:rPr>
      </w:pPr>
      <w:del w:id="5224"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array(['PASO DEL PINO (OLD)', 'SALGADO (BAJA)'], dtype=object)</w:delText>
        </w:r>
      </w:del>
    </w:p>
    <w:p w14:paraId="4C6D6F1C" w14:textId="7E1B3422" w:rsidR="00CB7E31" w:rsidDel="009E4857" w:rsidRDefault="00000000">
      <w:pPr>
        <w:spacing w:after="180" w:line="261" w:lineRule="auto"/>
        <w:ind w:left="513" w:hanging="10"/>
        <w:rPr>
          <w:del w:id="5225" w:author="Jose Eduardo VIU" w:date="2023-04-01T20:51:00Z"/>
        </w:rPr>
      </w:pPr>
      <w:del w:id="5226" w:author="Jose Eduardo VIU" w:date="2023-04-01T20:51:00Z">
        <w:r w:rsidDel="009E4857">
          <w:rPr>
            <w:rFonts w:ascii="Times New Roman" w:eastAsia="Times New Roman" w:hAnsi="Times New Roman" w:cs="Times New Roman"/>
          </w:rPr>
          <w:delText>Si vemos los nombre de las naves (</w:delText>
        </w:r>
        <w:r w:rsidDel="009E4857">
          <w:rPr>
            <w:rFonts w:ascii="Times New Roman" w:eastAsia="Times New Roman" w:hAnsi="Times New Roman" w:cs="Times New Roman"/>
            <w:b/>
          </w:rPr>
          <w:delText>na_nombre</w:delText>
        </w:r>
        <w:r w:rsidDel="009E4857">
          <w:rPr>
            <w:rFonts w:ascii="Times New Roman" w:eastAsia="Times New Roman" w:hAnsi="Times New Roman" w:cs="Times New Roman"/>
          </w:rPr>
          <w:delText>)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a buscar son: “PASO DEL PINO” y “SALGADO”.</w:delText>
        </w:r>
      </w:del>
    </w:p>
    <w:p w14:paraId="1D4C6409" w14:textId="5EEB296E" w:rsidR="00CB7E31" w:rsidDel="009E4857" w:rsidRDefault="00000000">
      <w:pPr>
        <w:spacing w:after="5" w:line="266" w:lineRule="auto"/>
        <w:ind w:left="583" w:right="1018" w:hanging="598"/>
        <w:rPr>
          <w:del w:id="5227" w:author="Jose Eduardo VIU" w:date="2023-04-01T20:51:00Z"/>
        </w:rPr>
      </w:pPr>
      <w:del w:id="5228"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BA2121"/>
          </w:rPr>
          <w:delText xml:space="preserve">'PASO DEL PINO (OLD)' </w:delText>
        </w:r>
        <w:r w:rsidDel="009E4857">
          <w:rPr>
            <w:rFonts w:ascii="Courier New" w:eastAsia="Courier New" w:hAnsi="Courier New" w:cs="Courier New"/>
          </w:rPr>
          <w:delText xml:space="preserve">latitud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PASO DEL PINO'</w:delText>
        </w:r>
        <w:r w:rsidDel="009E4857">
          <w:rPr>
            <w:rFonts w:ascii="Courier New" w:eastAsia="Courier New" w:hAnsi="Courier New" w:cs="Courier New"/>
          </w:rPr>
          <w:delText>][</w:delText>
        </w:r>
        <w:r w:rsidDel="009E4857">
          <w:rPr>
            <w:rFonts w:ascii="Courier New" w:eastAsia="Courier New" w:hAnsi="Courier New" w:cs="Courier New"/>
            <w:color w:val="BA2121"/>
          </w:rPr>
          <w:delText>'GPS_Latitud'</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unique() longitud_01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PASO DEL PINO'</w:delText>
        </w:r>
        <w:r w:rsidDel="009E4857">
          <w:rPr>
            <w:rFonts w:ascii="Courier New" w:eastAsia="Courier New" w:hAnsi="Courier New" w:cs="Courier New"/>
          </w:rPr>
          <w:delText>][</w:delText>
        </w:r>
        <w:r w:rsidDel="009E4857">
          <w:rPr>
            <w:rFonts w:ascii="Courier New" w:eastAsia="Courier New" w:hAnsi="Courier New" w:cs="Courier New"/>
            <w:color w:val="BA2121"/>
          </w:rPr>
          <w:delText>'GPS_Longitud'</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unique() </w:delText>
        </w:r>
        <w:r w:rsidDel="009E4857">
          <w:rPr>
            <w:rFonts w:ascii="Courier New" w:eastAsia="Courier New" w:hAnsi="Courier New" w:cs="Courier New"/>
            <w:color w:val="007F00"/>
          </w:rPr>
          <w:delText>print</w:delText>
        </w:r>
        <w:r w:rsidDel="009E4857">
          <w:rPr>
            <w:rFonts w:ascii="Courier New" w:eastAsia="Courier New" w:hAnsi="Courier New" w:cs="Courier New"/>
          </w:rPr>
          <w:delText>(</w:delText>
        </w:r>
        <w:r w:rsidDel="009E4857">
          <w:rPr>
            <w:rFonts w:ascii="Courier New" w:eastAsia="Courier New" w:hAnsi="Courier New" w:cs="Courier New"/>
            <w:color w:val="BA2121"/>
          </w:rPr>
          <w:delText>'Coordenadas Paso del Pino: Latitud='</w:delText>
        </w:r>
        <w:r w:rsidDel="009E4857">
          <w:rPr>
            <w:rFonts w:ascii="Courier New" w:eastAsia="Courier New" w:hAnsi="Courier New" w:cs="Courier New"/>
          </w:rPr>
          <w:delText>, latitud_01,</w:delText>
        </w:r>
        <w:r w:rsidDel="009E4857">
          <w:rPr>
            <w:rFonts w:ascii="Courier New" w:eastAsia="Courier New" w:hAnsi="Courier New" w:cs="Courier New"/>
            <w:color w:val="BA2121"/>
          </w:rPr>
          <w:delText>', Longitud='</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16A65F1A" w14:textId="5344C8F3" w:rsidR="00CB7E31" w:rsidDel="009E4857" w:rsidRDefault="00000000">
      <w:pPr>
        <w:spacing w:after="274" w:line="271" w:lineRule="auto"/>
        <w:ind w:left="583" w:right="2293" w:firstLine="163"/>
        <w:rPr>
          <w:del w:id="5229" w:author="Jose Eduardo VIU" w:date="2023-04-01T20:51:00Z"/>
        </w:rPr>
      </w:pPr>
      <w:del w:id="5230"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longitud_01) 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loc[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BA2121"/>
          </w:rPr>
          <w:delText>'GPS_Latitud'</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latitud_01 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loc[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na_nombre</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granja_01, </w:delText>
        </w:r>
        <w:r w:rsidDel="009E4857">
          <w:rPr>
            <w:rFonts w:ascii="Courier New" w:eastAsia="Courier New" w:hAnsi="Courier New" w:cs="Courier New"/>
            <w:color w:val="BA2121"/>
          </w:rPr>
          <w:delText>'GPS_Longitud'</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longitud_01</w:delText>
        </w:r>
      </w:del>
    </w:p>
    <w:p w14:paraId="079B13E8" w14:textId="75F1FE78" w:rsidR="00CB7E31" w:rsidDel="009E4857" w:rsidRDefault="00000000">
      <w:pPr>
        <w:spacing w:after="5" w:line="266" w:lineRule="auto"/>
        <w:ind w:left="608" w:right="1018" w:hanging="10"/>
        <w:rPr>
          <w:del w:id="5231" w:author="Jose Eduardo VIU" w:date="2023-04-01T20:51:00Z"/>
        </w:rPr>
      </w:pPr>
      <w:del w:id="5232" w:author="Jose Eduardo VIU" w:date="2023-04-01T20:51:00Z">
        <w:r w:rsidDel="009E4857">
          <w:rPr>
            <w:rFonts w:ascii="Courier New" w:eastAsia="Courier New" w:hAnsi="Courier New" w:cs="Courier New"/>
          </w:rPr>
          <w:delText xml:space="preserve">granja_02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BA2121"/>
          </w:rPr>
          <w:delText>'SALGADO (BAJA)'</w:delText>
        </w:r>
      </w:del>
    </w:p>
    <w:p w14:paraId="63576C3E" w14:textId="179BA826" w:rsidR="00CB7E31" w:rsidDel="009E4857" w:rsidRDefault="00000000">
      <w:pPr>
        <w:spacing w:after="279" w:line="271" w:lineRule="auto"/>
        <w:ind w:left="593" w:right="461" w:hanging="10"/>
        <w:rPr>
          <w:del w:id="5233" w:author="Jose Eduardo VIU" w:date="2023-04-01T20:51:00Z"/>
        </w:rPr>
      </w:pPr>
      <w:del w:id="5234" w:author="Jose Eduardo VIU" w:date="2023-04-01T20:51:00Z">
        <w:r>
          <w:rPr>
            <w:noProof/>
          </w:rPr>
          <w:pict w14:anchorId="63D922D4">
            <v:group id="Group 31219" o:spid="_x0000_s2749" style="position:absolute;left:0;text-align:left;margin-left:25.9pt;margin-top:-125.95pt;width:468pt;height:182pt;z-index:-503316339" coordsize="59436,23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" o:allowincell="f">
              <v:shape id="Forma libre: forma 294" o:spid="_x0000_s2750" style="position:absolute;width:59436;height:23115;visibility:visible;mso-wrap-style:square;v-text-anchor:top" coordsize="16510,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" path="m70,l16440,v39,,70,31,70,70l16510,6351v,39,-31,70,-70,70l70,6421c31,6421,,6390,,6351l,70c,31,31,,70,xe" fillcolor="#cfcfcf" stroked="f" strokeweight="0">
                <v:path arrowok="t"/>
              </v:shape>
              <v:shape id="Forma libre: forma 295" o:spid="_x0000_s2751" style="position:absolute;left:126;top:126;width:59180;height:22986;visibility:visible;mso-wrap-style:square;v-text-anchor:top" coordsize="16439,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" path="m35,l16405,v19,,35,16,35,35l16440,6351v,19,-16,35,-35,35l35,6386c16,6386,,6370,,6351l,35c,16,16,,35,xe" fillcolor="#f7f7f7" stroked="f" strokeweight="0">
                <v:path arrowok="t"/>
              </v:shape>
            </v:group>
          </w:pict>
        </w:r>
        <w:r w:rsidR="007341E8" w:rsidDel="009E4857">
          <w:rPr>
            <w:rFonts w:ascii="Courier New" w:eastAsia="Courier New" w:hAnsi="Courier New" w:cs="Courier New"/>
          </w:rPr>
          <w:delText xml:space="preserve">latitud_02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SALGAD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GPS_Latitud'</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longitud_02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SALGAD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GPS_Longitud'</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Coordenadas Salgado: Latitud='</w:delText>
        </w:r>
        <w:r w:rsidR="007341E8" w:rsidDel="009E4857">
          <w:rPr>
            <w:rFonts w:ascii="Courier New" w:eastAsia="Courier New" w:hAnsi="Courier New" w:cs="Courier New"/>
          </w:rPr>
          <w:delText>, latitud_02,</w:delText>
        </w:r>
        <w:r w:rsidR="007341E8" w:rsidDel="009E4857">
          <w:rPr>
            <w:rFonts w:ascii="Courier New" w:eastAsia="Courier New" w:hAnsi="Courier New" w:cs="Courier New"/>
            <w:color w:val="BA2121"/>
          </w:rPr>
          <w:delText>', Longitud='</w:delText>
        </w:r>
        <w:r w:rsidR="007341E8" w:rsidDel="009E4857">
          <w:rPr>
            <w:rFonts w:ascii="Courier New" w:eastAsia="Courier New" w:hAnsi="Courier New" w:cs="Courier New"/>
          </w:rPr>
          <w:delText>, longitud_02)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loc[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ranja_02, </w:delText>
        </w:r>
        <w:r w:rsidR="007341E8" w:rsidDel="009E4857">
          <w:rPr>
            <w:rFonts w:ascii="Courier New" w:eastAsia="Courier New" w:hAnsi="Courier New" w:cs="Courier New"/>
            <w:color w:val="BA2121"/>
          </w:rPr>
          <w:delText>'GPS_Latitud'</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latitud_02[</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loc[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ranja_02, </w:delText>
        </w:r>
        <w:r w:rsidR="007341E8" w:rsidDel="009E4857">
          <w:rPr>
            <w:rFonts w:ascii="Courier New" w:eastAsia="Courier New" w:hAnsi="Courier New" w:cs="Courier New"/>
            <w:color w:val="BA2121"/>
          </w:rPr>
          <w:delText>'GPS_Longitud'</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longitud_02[</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w:delText>
        </w:r>
      </w:del>
    </w:p>
    <w:p w14:paraId="2BE072DF" w14:textId="1009E242" w:rsidR="00CB7E31" w:rsidDel="009E4857" w:rsidRDefault="00000000">
      <w:pPr>
        <w:spacing w:after="208" w:line="271" w:lineRule="auto"/>
        <w:ind w:left="746" w:right="117" w:hanging="163"/>
        <w:rPr>
          <w:del w:id="5235" w:author="Jose Eduardo VIU" w:date="2023-04-01T20:51:00Z"/>
        </w:rPr>
      </w:pPr>
      <w:del w:id="5236" w:author="Jose Eduardo VIU" w:date="2023-04-01T20:51:00Z">
        <w:r>
          <w:rPr>
            <w:noProof/>
          </w:rPr>
          <w:pict w14:anchorId="5C0ACC4A">
            <v:group id="Group 30960" o:spid="_x0000_s2746" style="position:absolute;left:0;text-align:left;margin-left:25.9pt;margin-top:-30.9pt;width:468pt;height:61pt;z-index:-503316338" coordsize="59436,7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" o:allowincell="f">
              <v:shape id="Forma libre: forma 297" o:spid="_x0000_s2747" style="position:absolute;width:59436;height:7747;visibility:visible;mso-wrap-style:square;v-text-anchor:top" coordsize="16510,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" path="m70,l16440,v39,,70,31,70,70l16510,2081v,39,-31,70,-70,70l70,2151c31,2151,,2120,,2081l,70c,31,31,,70,xe" fillcolor="#cfcfcf" stroked="f" strokeweight="0">
                <v:path arrowok="t"/>
              </v:shape>
              <v:shape id="Forma libre: forma 298" o:spid="_x0000_s2748" style="position:absolute;left:126;width:59180;height:7621;visibility:visible;mso-wrap-style:square;v-text-anchor:top" coordsize="16439,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" path="m35,l16405,v19,,35,16,35,35l16440,2081v,19,-16,35,-35,35l35,2116c16,2116,,2100,,2081l,35c,16,16,,35,xe" fillcolor="#f7f7f7" stroked="f" strokeweight="0">
                <v:path arrowok="t"/>
              </v:shape>
            </v:group>
          </w:pic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úmero de filas con nulos en GPS_Latitud'</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PS_Latitud[df</w:delText>
        </w:r>
        <w:r w:rsidR="007341E8" w:rsidDel="009E4857">
          <w:rPr>
            <w:rFonts w:ascii="Courier New" w:eastAsia="Courier New" w:hAnsi="Courier New" w:cs="Courier New"/>
            <w:color w:val="666666"/>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GPS_Longitud</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um())</w:delText>
        </w:r>
      </w:del>
    </w:p>
    <w:p w14:paraId="5CA3A183" w14:textId="52251519" w:rsidR="00CB7E31" w:rsidDel="009E4857" w:rsidRDefault="00000000">
      <w:pPr>
        <w:spacing w:after="3" w:line="271" w:lineRule="auto"/>
        <w:ind w:left="528" w:right="117" w:hanging="10"/>
        <w:rPr>
          <w:del w:id="5237" w:author="Jose Eduardo VIU" w:date="2023-04-01T20:51:00Z"/>
        </w:rPr>
      </w:pPr>
      <w:del w:id="5238" w:author="Jose Eduardo VIU" w:date="2023-04-01T20:51:00Z">
        <w:r w:rsidDel="009E4857">
          <w:rPr>
            <w:rFonts w:ascii="Courier New" w:eastAsia="Courier New" w:hAnsi="Courier New" w:cs="Courier New"/>
          </w:rPr>
          <w:delText>Coordenadas Paso del Pino: Latitud= [37.69666] , Longitud= [-1.41345]</w:delText>
        </w:r>
      </w:del>
    </w:p>
    <w:p w14:paraId="0C7809E4" w14:textId="754E3766" w:rsidR="00CB7E31" w:rsidDel="009E4857" w:rsidRDefault="00000000">
      <w:pPr>
        <w:spacing w:after="3" w:line="271" w:lineRule="auto"/>
        <w:ind w:left="528" w:right="117" w:hanging="10"/>
        <w:rPr>
          <w:del w:id="5239" w:author="Jose Eduardo VIU" w:date="2023-04-01T20:51:00Z"/>
        </w:rPr>
      </w:pPr>
      <w:del w:id="5240" w:author="Jose Eduardo VIU" w:date="2023-04-01T20:51:00Z">
        <w:r w:rsidDel="009E4857">
          <w:rPr>
            <w:rFonts w:ascii="Courier New" w:eastAsia="Courier New" w:hAnsi="Courier New" w:cs="Courier New"/>
          </w:rPr>
          <w:delText>Coordenadas Salgado: Latitud= [37.7087] , Longitud= [-1.86494]</w:delText>
        </w:r>
      </w:del>
    </w:p>
    <w:p w14:paraId="7420277F" w14:textId="06F88398" w:rsidR="00CB7E31" w:rsidDel="009E4857" w:rsidRDefault="00000000">
      <w:pPr>
        <w:spacing w:after="128" w:line="271" w:lineRule="auto"/>
        <w:ind w:left="528" w:right="117" w:hanging="10"/>
        <w:rPr>
          <w:del w:id="5241" w:author="Jose Eduardo VIU" w:date="2023-04-01T20:51:00Z"/>
        </w:rPr>
      </w:pPr>
      <w:del w:id="5242" w:author="Jose Eduardo VIU" w:date="2023-04-01T20:51:00Z">
        <w:r w:rsidDel="009E4857">
          <w:rPr>
            <w:rFonts w:ascii="Courier New" w:eastAsia="Courier New" w:hAnsi="Courier New" w:cs="Courier New"/>
          </w:rPr>
          <w:delText>Número de filas con nulos en GPS_Latitud 0.0</w:delText>
        </w:r>
      </w:del>
    </w:p>
    <w:p w14:paraId="109831C5" w14:textId="5E96A4FC" w:rsidR="00CB7E31" w:rsidDel="009E4857" w:rsidRDefault="00000000">
      <w:pPr>
        <w:spacing w:after="133" w:line="261" w:lineRule="auto"/>
        <w:ind w:left="513" w:hanging="10"/>
        <w:rPr>
          <w:del w:id="5243" w:author="Jose Eduardo VIU" w:date="2023-04-01T20:51:00Z"/>
        </w:rPr>
      </w:pPr>
      <w:del w:id="5244" w:author="Jose Eduardo VIU" w:date="2023-04-01T20:51:00Z">
        <w:r w:rsidDel="009E4857">
          <w:rPr>
            <w:rFonts w:ascii="Times New Roman" w:eastAsia="Times New Roman" w:hAnsi="Times New Roman" w:cs="Times New Roman"/>
          </w:rPr>
          <w:delText>Ya no tenemos nulos en los campos de localización GPS y hemos podido recuperar los valores correctos de los mismos.</w:delText>
        </w:r>
      </w:del>
    </w:p>
    <w:p w14:paraId="39BA0525" w14:textId="65EB874A" w:rsidR="00CB7E31" w:rsidDel="009E4857" w:rsidRDefault="00000000">
      <w:pPr>
        <w:spacing w:after="3"/>
        <w:ind w:left="10" w:right="-15" w:hanging="10"/>
        <w:jc w:val="right"/>
        <w:rPr>
          <w:del w:id="5245" w:author="Jose Eduardo VIU" w:date="2023-04-01T20:51:00Z"/>
        </w:rPr>
      </w:pPr>
      <w:del w:id="5246" w:author="Jose Eduardo VIU" w:date="2023-04-01T20:51:00Z">
        <w:r w:rsidDel="009E4857">
          <w:rPr>
            <w:rFonts w:ascii="Times New Roman" w:eastAsia="Times New Roman" w:hAnsi="Times New Roman" w:cs="Times New Roman"/>
          </w:rPr>
          <w:delText xml:space="preserve">3) Para la columna </w:delText>
        </w:r>
        <w:r w:rsidDel="009E4857">
          <w:rPr>
            <w:rFonts w:ascii="Times New Roman" w:eastAsia="Times New Roman" w:hAnsi="Times New Roman" w:cs="Times New Roman"/>
            <w:b/>
          </w:rPr>
          <w:delText xml:space="preserve">gr_codpos </w:delText>
        </w:r>
        <w:r w:rsidDel="009E4857">
          <w:rPr>
            <w:rFonts w:ascii="Times New Roman" w:eastAsia="Times New Roman" w:hAnsi="Times New Roman" w:cs="Times New Roman"/>
          </w:rPr>
          <w:delText>compruebo que sólo hay 3 filas, vemos los valores de los mismos.</w:delText>
        </w:r>
      </w:del>
    </w:p>
    <w:p w14:paraId="30642739" w14:textId="02D49ECF" w:rsidR="00CB7E31" w:rsidDel="009E4857" w:rsidRDefault="00000000">
      <w:pPr>
        <w:spacing w:after="187"/>
        <w:rPr>
          <w:del w:id="5247" w:author="Jose Eduardo VIU" w:date="2023-04-01T20:51:00Z"/>
        </w:rPr>
      </w:pPr>
      <w:del w:id="5248" w:author="Jose Eduardo VIU" w:date="2023-04-01T20:51:00Z">
        <w:r>
          <w:pict w14:anchorId="3986D765">
            <v:group id="Group 30961" o:spid="_x0000_s2737" style="width:493.9pt;height:19.6pt;mso-position-horizontal-relative:char;mso-position-vertical-relative:line" coordsize="62726,2487">
              <v:shape id="Forma libre: forma 300" o:spid="_x0000_s2738"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" path="m70,l16440,v39,,70,31,70,70l16510,621v,39,-31,70,-70,70l70,691c31,691,,660,,621l,70c,31,31,,70,xe" fillcolor="#cfcfcf" stroked="f" strokeweight="0">
                <v:path arrowok="t"/>
              </v:shape>
              <v:shape id="Forma libre: forma 301" o:spid="_x0000_s2739"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" path="m35,l16405,v19,,35,16,35,35l16440,586v,19,-16,35,-35,35l35,621c16,621,,605,,586l,35c,16,16,,35,xe" fillcolor="#f7f7f7" stroked="f" strokeweight="0">
                <v:path arrowok="t"/>
              </v:shape>
              <v:shape id="Cuadro de texto 302" o:spid="_x0000_s2740"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" filled="f" stroked="f" strokeweight="0">
                <v:textbox style="mso-next-textbox:#Cuadro de texto 302" inset="0,0,0,0">
                  <w:txbxContent>
                    <w:p w14:paraId="3F63034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303" o:spid="_x0000_s2741"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" filled="f" stroked="f" strokeweight="0">
                <v:textbox style="mso-next-textbox:#Cuadro de texto 303" inset="0,0,0,0">
                  <w:txbxContent>
                    <w:p w14:paraId="28951E71" w14:textId="77777777" w:rsidR="00CB7E31" w:rsidRDefault="00000000">
                      <w:pPr>
                        <w:overflowPunct w:val="0"/>
                        <w:spacing w:after="0" w:line="240" w:lineRule="auto"/>
                      </w:pPr>
                      <w:r>
                        <w:rPr>
                          <w:rFonts w:asciiTheme="minorHAnsi" w:hAnsiTheme="minorHAnsi" w:cstheme="minorBidi"/>
                        </w:rPr>
                        <w:t>df[df</w:t>
                      </w:r>
                    </w:p>
                  </w:txbxContent>
                </v:textbox>
              </v:shape>
              <v:shape id="Cuadro de texto 304" o:spid="_x0000_s2742"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" filled="f" stroked="f" strokeweight="0">
                <v:textbox style="mso-next-textbox:#Cuadro de texto 304" inset="0,0,0,0">
                  <w:txbxContent>
                    <w:p w14:paraId="324DC7A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05" o:spid="_x0000_s2743" type="#_x0000_t202" style="position:absolute;left:8161;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" filled="f" stroked="f" strokeweight="0">
                <v:textbox style="mso-next-textbox:#Cuadro de texto 305" inset="0,0,0,0">
                  <w:txbxContent>
                    <w:p w14:paraId="7BEDE295" w14:textId="77777777" w:rsidR="00CB7E31" w:rsidRDefault="00000000">
                      <w:pPr>
                        <w:overflowPunct w:val="0"/>
                        <w:spacing w:after="0" w:line="240" w:lineRule="auto"/>
                      </w:pPr>
                      <w:r>
                        <w:rPr>
                          <w:rFonts w:asciiTheme="minorHAnsi" w:hAnsiTheme="minorHAnsi" w:cstheme="minorBidi"/>
                        </w:rPr>
                        <w:t>gr_codpos</w:t>
                      </w:r>
                    </w:p>
                  </w:txbxContent>
                </v:textbox>
              </v:shape>
              <v:shape id="Cuadro de texto 306" o:spid="_x0000_s2744" type="#_x0000_t202" style="position:absolute;left:14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" filled="f" stroked="f" strokeweight="0">
                <v:textbox style="mso-next-textbox:#Cuadro de texto 306" inset="0,0,0,0">
                  <w:txbxContent>
                    <w:p w14:paraId="4282F38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07" o:spid="_x0000_s2745" type="#_x0000_t202" style="position:absolute;left:15429;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" filled="f" stroked="f" strokeweight="0">
                <v:textbox style="mso-next-textbox:#Cuadro de texto 307" inset="0,0,0,0">
                  <w:txbxContent>
                    <w:p w14:paraId="3A956FCA" w14:textId="77777777" w:rsidR="00CB7E31" w:rsidRDefault="00000000">
                      <w:pPr>
                        <w:overflowPunct w:val="0"/>
                        <w:spacing w:after="0" w:line="240" w:lineRule="auto"/>
                      </w:pPr>
                      <w:r>
                        <w:rPr>
                          <w:rFonts w:asciiTheme="minorHAnsi" w:hAnsiTheme="minorHAnsi" w:cstheme="minorBidi"/>
                        </w:rPr>
                        <w:t>isnull()]</w:t>
                      </w:r>
                    </w:p>
                  </w:txbxContent>
                </v:textbox>
              </v:shape>
              <w10:anchorlock/>
            </v:group>
          </w:pict>
        </w:r>
      </w:del>
    </w:p>
    <w:p w14:paraId="0D4173D3" w14:textId="798B55A9" w:rsidR="00CB7E31" w:rsidDel="009E4857" w:rsidRDefault="00000000">
      <w:pPr>
        <w:tabs>
          <w:tab w:val="center" w:pos="4540"/>
          <w:tab w:val="center" w:pos="8835"/>
        </w:tabs>
        <w:spacing w:after="3" w:line="271" w:lineRule="auto"/>
        <w:rPr>
          <w:del w:id="5249" w:author="Jose Eduardo VIU" w:date="2023-04-01T20:51:00Z"/>
        </w:rPr>
      </w:pPr>
      <w:del w:id="5250"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3322"/>
        <w:gridCol w:w="2519"/>
      </w:tblGrid>
      <w:tr w:rsidR="00CB7E31" w:rsidDel="009E4857" w14:paraId="41D3F64E" w14:textId="2BFFC64E">
        <w:trPr>
          <w:trHeight w:val="245"/>
          <w:del w:id="5251" w:author="Jose Eduardo VIU" w:date="2023-04-01T20:51:00Z"/>
        </w:trPr>
        <w:tc>
          <w:tcPr>
            <w:tcW w:w="687" w:type="dxa"/>
          </w:tcPr>
          <w:p w14:paraId="23052F62" w14:textId="5DF075B1" w:rsidR="00CB7E31" w:rsidDel="009E4857" w:rsidRDefault="00000000">
            <w:pPr>
              <w:suppressAutoHyphens w:val="0"/>
              <w:spacing w:after="0"/>
              <w:rPr>
                <w:del w:id="5252" w:author="Jose Eduardo VIU" w:date="2023-04-01T20:51:00Z"/>
              </w:rPr>
            </w:pPr>
            <w:del w:id="5253" w:author="Jose Eduardo VIU" w:date="2023-04-01T20:51:00Z">
              <w:r w:rsidDel="009E4857">
                <w:rPr>
                  <w:rFonts w:ascii="Courier New" w:eastAsia="Courier New" w:hAnsi="Courier New" w:cs="Courier New"/>
                </w:rPr>
                <w:delText>5028</w:delText>
              </w:r>
            </w:del>
          </w:p>
        </w:tc>
        <w:tc>
          <w:tcPr>
            <w:tcW w:w="1947" w:type="dxa"/>
          </w:tcPr>
          <w:p w14:paraId="18F79241" w14:textId="663F978E" w:rsidR="00CB7E31" w:rsidDel="009E4857" w:rsidRDefault="00000000">
            <w:pPr>
              <w:suppressAutoHyphens w:val="0"/>
              <w:spacing w:after="0"/>
              <w:ind w:left="344"/>
              <w:rPr>
                <w:del w:id="5254" w:author="Jose Eduardo VIU" w:date="2023-04-01T20:51:00Z"/>
              </w:rPr>
            </w:pPr>
            <w:del w:id="5255" w:author="Jose Eduardo VIU" w:date="2023-04-01T20:51:00Z">
              <w:r w:rsidDel="009E4857">
                <w:rPr>
                  <w:rFonts w:ascii="Courier New" w:eastAsia="Courier New" w:hAnsi="Courier New" w:cs="Courier New"/>
                </w:rPr>
                <w:delText>203585</w:delText>
              </w:r>
            </w:del>
          </w:p>
        </w:tc>
        <w:tc>
          <w:tcPr>
            <w:tcW w:w="3322" w:type="dxa"/>
          </w:tcPr>
          <w:p w14:paraId="6CB27E4F" w14:textId="6E190D81" w:rsidR="00CB7E31" w:rsidDel="009E4857" w:rsidRDefault="00000000">
            <w:pPr>
              <w:tabs>
                <w:tab w:val="center" w:pos="1432"/>
                <w:tab w:val="center" w:pos="2405"/>
              </w:tabs>
              <w:suppressAutoHyphens w:val="0"/>
              <w:spacing w:after="0"/>
              <w:rPr>
                <w:del w:id="5256" w:author="Jose Eduardo VIU" w:date="2023-04-01T20:51:00Z"/>
              </w:rPr>
            </w:pPr>
            <w:del w:id="5257" w:author="Jose Eduardo VIU" w:date="2023-04-01T20:51:00Z">
              <w:r w:rsidDel="009E4857">
                <w:rPr>
                  <w:rFonts w:ascii="Courier New" w:eastAsia="Courier New" w:hAnsi="Courier New" w:cs="Courier New"/>
                </w:rPr>
                <w:delText>585</w:delText>
              </w:r>
              <w:r w:rsidDel="009E4857">
                <w:rPr>
                  <w:rFonts w:ascii="Courier New" w:eastAsia="Courier New" w:hAnsi="Courier New" w:cs="Courier New"/>
                </w:rPr>
                <w:tab/>
                <w:delText>1</w:delText>
              </w:r>
              <w:r w:rsidDel="009E4857">
                <w:rPr>
                  <w:rFonts w:ascii="Courier New" w:eastAsia="Courier New" w:hAnsi="Courier New" w:cs="Courier New"/>
                </w:rPr>
                <w:tab/>
                <w:delText>84</w:delText>
              </w:r>
            </w:del>
          </w:p>
        </w:tc>
        <w:tc>
          <w:tcPr>
            <w:tcW w:w="2519" w:type="dxa"/>
          </w:tcPr>
          <w:p w14:paraId="16A48D78" w14:textId="6382CD03" w:rsidR="00CB7E31" w:rsidDel="009E4857" w:rsidRDefault="00000000">
            <w:pPr>
              <w:tabs>
                <w:tab w:val="right" w:pos="2520"/>
              </w:tabs>
              <w:suppressAutoHyphens w:val="0"/>
              <w:spacing w:after="0"/>
              <w:rPr>
                <w:del w:id="5258" w:author="Jose Eduardo VIU" w:date="2023-04-01T20:51:00Z"/>
              </w:rPr>
            </w:pPr>
            <w:del w:id="5259"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96.288022</w:delText>
              </w:r>
            </w:del>
          </w:p>
        </w:tc>
      </w:tr>
      <w:tr w:rsidR="00CB7E31" w:rsidDel="009E4857" w14:paraId="655F17C8" w14:textId="2C8C4844">
        <w:trPr>
          <w:trHeight w:val="271"/>
          <w:del w:id="5260" w:author="Jose Eduardo VIU" w:date="2023-04-01T20:51:00Z"/>
        </w:trPr>
        <w:tc>
          <w:tcPr>
            <w:tcW w:w="687" w:type="dxa"/>
          </w:tcPr>
          <w:p w14:paraId="7B9CF3A3" w14:textId="30B9BC32" w:rsidR="00CB7E31" w:rsidDel="009E4857" w:rsidRDefault="00000000">
            <w:pPr>
              <w:suppressAutoHyphens w:val="0"/>
              <w:spacing w:after="0"/>
              <w:rPr>
                <w:del w:id="5261" w:author="Jose Eduardo VIU" w:date="2023-04-01T20:51:00Z"/>
              </w:rPr>
            </w:pPr>
            <w:del w:id="5262" w:author="Jose Eduardo VIU" w:date="2023-04-01T20:51:00Z">
              <w:r w:rsidDel="009E4857">
                <w:rPr>
                  <w:rFonts w:ascii="Courier New" w:eastAsia="Courier New" w:hAnsi="Courier New" w:cs="Courier New"/>
                </w:rPr>
                <w:delText>5095</w:delText>
              </w:r>
            </w:del>
          </w:p>
        </w:tc>
        <w:tc>
          <w:tcPr>
            <w:tcW w:w="1947" w:type="dxa"/>
          </w:tcPr>
          <w:p w14:paraId="4F3BA43B" w14:textId="1AABDCDA" w:rsidR="00CB7E31" w:rsidDel="009E4857" w:rsidRDefault="00000000">
            <w:pPr>
              <w:suppressAutoHyphens w:val="0"/>
              <w:spacing w:after="0"/>
              <w:ind w:left="344"/>
              <w:rPr>
                <w:del w:id="5263" w:author="Jose Eduardo VIU" w:date="2023-04-01T20:51:00Z"/>
              </w:rPr>
            </w:pPr>
            <w:del w:id="5264" w:author="Jose Eduardo VIU" w:date="2023-04-01T20:51:00Z">
              <w:r w:rsidDel="009E4857">
                <w:rPr>
                  <w:rFonts w:ascii="Courier New" w:eastAsia="Courier New" w:hAnsi="Courier New" w:cs="Courier New"/>
                </w:rPr>
                <w:delText>203121</w:delText>
              </w:r>
            </w:del>
          </w:p>
        </w:tc>
        <w:tc>
          <w:tcPr>
            <w:tcW w:w="3322" w:type="dxa"/>
          </w:tcPr>
          <w:p w14:paraId="3E185A8D" w14:textId="2CAC7D43" w:rsidR="00CB7E31" w:rsidDel="009E4857" w:rsidRDefault="00000000">
            <w:pPr>
              <w:tabs>
                <w:tab w:val="center" w:pos="1432"/>
                <w:tab w:val="center" w:pos="2463"/>
              </w:tabs>
              <w:suppressAutoHyphens w:val="0"/>
              <w:spacing w:after="0"/>
              <w:rPr>
                <w:del w:id="5265" w:author="Jose Eduardo VIU" w:date="2023-04-01T20:51:00Z"/>
              </w:rPr>
            </w:pPr>
            <w:del w:id="5266" w:author="Jose Eduardo VIU" w:date="2023-04-01T20:51:00Z">
              <w:r w:rsidDel="009E4857">
                <w:rPr>
                  <w:rFonts w:ascii="Courier New" w:eastAsia="Courier New" w:hAnsi="Courier New" w:cs="Courier New"/>
                </w:rPr>
                <w:delText>59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519" w:type="dxa"/>
          </w:tcPr>
          <w:p w14:paraId="4756BB5F" w14:textId="04758C19" w:rsidR="00CB7E31" w:rsidDel="009E4857" w:rsidRDefault="00000000">
            <w:pPr>
              <w:tabs>
                <w:tab w:val="right" w:pos="2520"/>
              </w:tabs>
              <w:suppressAutoHyphens w:val="0"/>
              <w:spacing w:after="0"/>
              <w:rPr>
                <w:del w:id="5267" w:author="Jose Eduardo VIU" w:date="2023-04-01T20:51:00Z"/>
              </w:rPr>
            </w:pPr>
            <w:del w:id="5268"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88.620976</w:delText>
              </w:r>
            </w:del>
          </w:p>
        </w:tc>
      </w:tr>
      <w:tr w:rsidR="00CB7E31" w:rsidDel="009E4857" w14:paraId="0DB24C50" w14:textId="1B8B8091">
        <w:trPr>
          <w:trHeight w:val="406"/>
          <w:del w:id="5269" w:author="Jose Eduardo VIU" w:date="2023-04-01T20:51:00Z"/>
        </w:trPr>
        <w:tc>
          <w:tcPr>
            <w:tcW w:w="687" w:type="dxa"/>
          </w:tcPr>
          <w:p w14:paraId="0C203F8E" w14:textId="1E940F56" w:rsidR="00CB7E31" w:rsidDel="009E4857" w:rsidRDefault="00000000">
            <w:pPr>
              <w:suppressAutoHyphens w:val="0"/>
              <w:spacing w:after="0"/>
              <w:rPr>
                <w:del w:id="5270" w:author="Jose Eduardo VIU" w:date="2023-04-01T20:51:00Z"/>
              </w:rPr>
            </w:pPr>
            <w:del w:id="5271" w:author="Jose Eduardo VIU" w:date="2023-04-01T20:51:00Z">
              <w:r w:rsidDel="009E4857">
                <w:rPr>
                  <w:rFonts w:ascii="Courier New" w:eastAsia="Courier New" w:hAnsi="Courier New" w:cs="Courier New"/>
                </w:rPr>
                <w:delText>5096</w:delText>
              </w:r>
            </w:del>
          </w:p>
        </w:tc>
        <w:tc>
          <w:tcPr>
            <w:tcW w:w="1947" w:type="dxa"/>
          </w:tcPr>
          <w:p w14:paraId="4C32F3A4" w14:textId="47154F73" w:rsidR="00CB7E31" w:rsidDel="009E4857" w:rsidRDefault="00000000">
            <w:pPr>
              <w:suppressAutoHyphens w:val="0"/>
              <w:spacing w:after="0"/>
              <w:ind w:left="344"/>
              <w:rPr>
                <w:del w:id="5272" w:author="Jose Eduardo VIU" w:date="2023-04-01T20:51:00Z"/>
              </w:rPr>
            </w:pPr>
            <w:del w:id="5273" w:author="Jose Eduardo VIU" w:date="2023-04-01T20:51:00Z">
              <w:r w:rsidDel="009E4857">
                <w:rPr>
                  <w:rFonts w:ascii="Courier New" w:eastAsia="Courier New" w:hAnsi="Courier New" w:cs="Courier New"/>
                </w:rPr>
                <w:delText>203698</w:delText>
              </w:r>
            </w:del>
          </w:p>
        </w:tc>
        <w:tc>
          <w:tcPr>
            <w:tcW w:w="3322" w:type="dxa"/>
          </w:tcPr>
          <w:p w14:paraId="59B9B83D" w14:textId="66D6D73C" w:rsidR="00CB7E31" w:rsidDel="009E4857" w:rsidRDefault="00000000">
            <w:pPr>
              <w:tabs>
                <w:tab w:val="center" w:pos="1432"/>
                <w:tab w:val="center" w:pos="2405"/>
              </w:tabs>
              <w:suppressAutoHyphens w:val="0"/>
              <w:spacing w:after="0"/>
              <w:rPr>
                <w:del w:id="5274" w:author="Jose Eduardo VIU" w:date="2023-04-01T20:51:00Z"/>
              </w:rPr>
            </w:pPr>
            <w:del w:id="5275" w:author="Jose Eduardo VIU" w:date="2023-04-01T20:51:00Z">
              <w:r w:rsidDel="009E4857">
                <w:rPr>
                  <w:rFonts w:ascii="Courier New" w:eastAsia="Courier New" w:hAnsi="Courier New" w:cs="Courier New"/>
                </w:rPr>
                <w:delText>594</w:delText>
              </w:r>
              <w:r w:rsidDel="009E4857">
                <w:rPr>
                  <w:rFonts w:ascii="Courier New" w:eastAsia="Courier New" w:hAnsi="Courier New" w:cs="Courier New"/>
                </w:rPr>
                <w:tab/>
                <w:delText>1</w:delText>
              </w:r>
              <w:r w:rsidDel="009E4857">
                <w:rPr>
                  <w:rFonts w:ascii="Courier New" w:eastAsia="Courier New" w:hAnsi="Courier New" w:cs="Courier New"/>
                </w:rPr>
                <w:tab/>
                <w:delText>80</w:delText>
              </w:r>
            </w:del>
          </w:p>
        </w:tc>
        <w:tc>
          <w:tcPr>
            <w:tcW w:w="2519" w:type="dxa"/>
          </w:tcPr>
          <w:p w14:paraId="44DDD7F3" w14:textId="76CC6D56" w:rsidR="00CB7E31" w:rsidDel="009E4857" w:rsidRDefault="00000000">
            <w:pPr>
              <w:tabs>
                <w:tab w:val="right" w:pos="2520"/>
              </w:tabs>
              <w:suppressAutoHyphens w:val="0"/>
              <w:spacing w:after="0"/>
              <w:rPr>
                <w:del w:id="5276" w:author="Jose Eduardo VIU" w:date="2023-04-01T20:51:00Z"/>
              </w:rPr>
            </w:pPr>
            <w:del w:id="5277"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4 96.320930</w:delText>
              </w:r>
            </w:del>
          </w:p>
        </w:tc>
      </w:tr>
      <w:tr w:rsidR="00CB7E31" w:rsidDel="009E4857" w14:paraId="51787243" w14:textId="5580B096">
        <w:trPr>
          <w:trHeight w:val="380"/>
          <w:del w:id="5278" w:author="Jose Eduardo VIU" w:date="2023-04-01T20:51:00Z"/>
        </w:trPr>
        <w:tc>
          <w:tcPr>
            <w:tcW w:w="687" w:type="dxa"/>
          </w:tcPr>
          <w:p w14:paraId="0C265409" w14:textId="51D00C1F" w:rsidR="00CB7E31" w:rsidDel="009E4857" w:rsidRDefault="00CB7E31">
            <w:pPr>
              <w:suppressAutoHyphens w:val="0"/>
              <w:rPr>
                <w:del w:id="5279" w:author="Jose Eduardo VIU" w:date="2023-04-01T20:51:00Z"/>
              </w:rPr>
            </w:pPr>
          </w:p>
        </w:tc>
        <w:tc>
          <w:tcPr>
            <w:tcW w:w="1947" w:type="dxa"/>
            <w:vAlign w:val="bottom"/>
          </w:tcPr>
          <w:p w14:paraId="35728EDF" w14:textId="5507C8C2" w:rsidR="00CB7E31" w:rsidDel="009E4857" w:rsidRDefault="00000000">
            <w:pPr>
              <w:suppressAutoHyphens w:val="0"/>
              <w:spacing w:after="0"/>
              <w:rPr>
                <w:del w:id="5280" w:author="Jose Eduardo VIU" w:date="2023-04-01T20:51:00Z"/>
              </w:rPr>
            </w:pPr>
            <w:del w:id="5281" w:author="Jose Eduardo VIU" w:date="2023-04-01T20:51:00Z">
              <w:r w:rsidDel="009E4857">
                <w:rPr>
                  <w:rFonts w:ascii="Courier New" w:eastAsia="Courier New" w:hAnsi="Courier New" w:cs="Courier New"/>
                </w:rPr>
                <w:delText>DiasMedios</w:delText>
              </w:r>
            </w:del>
          </w:p>
        </w:tc>
        <w:tc>
          <w:tcPr>
            <w:tcW w:w="3322" w:type="dxa"/>
            <w:vAlign w:val="bottom"/>
          </w:tcPr>
          <w:p w14:paraId="06DFE44C" w14:textId="6F97F122" w:rsidR="00CB7E31" w:rsidDel="009E4857" w:rsidRDefault="00000000">
            <w:pPr>
              <w:suppressAutoHyphens w:val="0"/>
              <w:spacing w:after="0"/>
              <w:rPr>
                <w:del w:id="5282" w:author="Jose Eduardo VIU" w:date="2023-04-01T20:51:00Z"/>
              </w:rPr>
            </w:pPr>
            <w:del w:id="5283" w:author="Jose Eduardo VIU" w:date="2023-04-01T20:51:00Z">
              <w:r w:rsidDel="009E4857">
                <w:rPr>
                  <w:rFonts w:ascii="Courier New" w:eastAsia="Courier New" w:hAnsi="Courier New" w:cs="Courier New"/>
                </w:rPr>
                <w:delText>GMD EntradaInicial …</w:delText>
              </w:r>
            </w:del>
          </w:p>
        </w:tc>
        <w:tc>
          <w:tcPr>
            <w:tcW w:w="2519" w:type="dxa"/>
            <w:vAlign w:val="bottom"/>
          </w:tcPr>
          <w:p w14:paraId="5645DE92" w14:textId="395037FD" w:rsidR="00CB7E31" w:rsidDel="009E4857" w:rsidRDefault="00000000">
            <w:pPr>
              <w:suppressAutoHyphens w:val="0"/>
              <w:spacing w:after="0"/>
              <w:ind w:left="115"/>
              <w:rPr>
                <w:del w:id="5284" w:author="Jose Eduardo VIU" w:date="2023-04-01T20:51:00Z"/>
              </w:rPr>
            </w:pPr>
            <w:del w:id="5285" w:author="Jose Eduardo VIU" w:date="2023-04-01T20:51:00Z">
              <w:r w:rsidDel="009E4857">
                <w:rPr>
                  <w:rFonts w:ascii="Courier New" w:eastAsia="Courier New" w:hAnsi="Courier New" w:cs="Courier New"/>
                </w:rPr>
                <w:delText>na_rega \</w:delText>
              </w:r>
            </w:del>
          </w:p>
        </w:tc>
      </w:tr>
    </w:tbl>
    <w:p w14:paraId="14C44B69" w14:textId="0E7048B6" w:rsidR="00CB7E31" w:rsidDel="009E4857" w:rsidRDefault="00000000">
      <w:pPr>
        <w:tabs>
          <w:tab w:val="center" w:pos="2077"/>
          <w:tab w:val="center" w:pos="5800"/>
        </w:tabs>
        <w:spacing w:after="3" w:line="271" w:lineRule="auto"/>
        <w:rPr>
          <w:del w:id="5286" w:author="Jose Eduardo VIU" w:date="2023-04-01T20:51:00Z"/>
        </w:rPr>
      </w:pPr>
      <w:del w:id="5287" w:author="Jose Eduardo VIU" w:date="2023-04-01T20:51:00Z">
        <w:r w:rsidDel="009E4857">
          <w:tab/>
        </w:r>
        <w:r w:rsidDel="009E4857">
          <w:rPr>
            <w:rFonts w:ascii="Courier New" w:eastAsia="Courier New" w:hAnsi="Courier New" w:cs="Courier New"/>
          </w:rPr>
          <w:delText>5028 120.135838 0.801493</w:delText>
        </w:r>
        <w:r w:rsidDel="009E4857">
          <w:rPr>
            <w:rFonts w:ascii="Courier New" w:eastAsia="Courier New" w:hAnsi="Courier New" w:cs="Courier New"/>
          </w:rPr>
          <w:tab/>
          <w:delText>2020-07-31 … ES040530000627</w:delText>
        </w:r>
      </w:del>
    </w:p>
    <w:p w14:paraId="498DB12B" w14:textId="5BCFCBCD" w:rsidR="00CB7E31" w:rsidDel="009E4857" w:rsidRDefault="00000000">
      <w:pPr>
        <w:numPr>
          <w:ilvl w:val="0"/>
          <w:numId w:val="5"/>
        </w:numPr>
        <w:suppressAutoHyphens w:val="0"/>
        <w:spacing w:after="3" w:line="271" w:lineRule="auto"/>
        <w:ind w:right="117" w:hanging="687"/>
        <w:jc w:val="left"/>
        <w:rPr>
          <w:del w:id="5288" w:author="Jose Eduardo VIU" w:date="2023-04-01T20:51:00Z"/>
        </w:rPr>
      </w:pPr>
      <w:del w:id="5289" w:author="Jose Eduardo VIU" w:date="2023-04-01T20:51:00Z">
        <w:r w:rsidDel="009E4857">
          <w:rPr>
            <w:rFonts w:ascii="Courier New" w:eastAsia="Courier New" w:hAnsi="Courier New" w:cs="Courier New"/>
          </w:rPr>
          <w:delText>107.285173 0.826032</w:delText>
        </w:r>
        <w:r w:rsidDel="009E4857">
          <w:rPr>
            <w:rFonts w:ascii="Courier New" w:eastAsia="Courier New" w:hAnsi="Courier New" w:cs="Courier New"/>
          </w:rPr>
          <w:tab/>
          <w:delText>2020-04-07 … ES040530000075</w:delText>
        </w:r>
      </w:del>
    </w:p>
    <w:p w14:paraId="5BD29709" w14:textId="691F1362" w:rsidR="00CB7E31" w:rsidDel="009E4857" w:rsidRDefault="00000000">
      <w:pPr>
        <w:numPr>
          <w:ilvl w:val="0"/>
          <w:numId w:val="5"/>
        </w:numPr>
        <w:suppressAutoHyphens w:val="0"/>
        <w:spacing w:after="269" w:line="271" w:lineRule="auto"/>
        <w:ind w:right="117" w:hanging="687"/>
        <w:jc w:val="left"/>
        <w:rPr>
          <w:del w:id="5290" w:author="Jose Eduardo VIU" w:date="2023-04-01T20:51:00Z"/>
        </w:rPr>
      </w:pPr>
      <w:del w:id="5291" w:author="Jose Eduardo VIU" w:date="2023-04-01T20:51:00Z">
        <w:r w:rsidDel="009E4857">
          <w:rPr>
            <w:rFonts w:ascii="Courier New" w:eastAsia="Courier New" w:hAnsi="Courier New" w:cs="Courier New"/>
          </w:rPr>
          <w:delText>107.721184 0.894169</w:delText>
        </w:r>
        <w:r w:rsidDel="009E4857">
          <w:rPr>
            <w:rFonts w:ascii="Courier New" w:eastAsia="Courier New" w:hAnsi="Courier New" w:cs="Courier New"/>
          </w:rPr>
          <w:tab/>
          <w:delText>2020-08-27 … ES040530000075</w:delText>
        </w:r>
      </w:del>
    </w:p>
    <w:p w14:paraId="38F91AFF" w14:textId="3499116D" w:rsidR="00CB7E31" w:rsidDel="009E4857" w:rsidRDefault="00000000">
      <w:pPr>
        <w:spacing w:after="0"/>
        <w:ind w:left="10" w:right="241" w:hanging="10"/>
        <w:jc w:val="right"/>
        <w:rPr>
          <w:del w:id="5292" w:author="Jose Eduardo VIU" w:date="2023-04-01T20:51:00Z"/>
        </w:rPr>
      </w:pPr>
      <w:del w:id="5293" w:author="Jose Eduardo VIU" w:date="2023-04-01T20:51:00Z">
        <w:r w:rsidDel="009E4857">
          <w:rPr>
            <w:rFonts w:ascii="Courier New" w:eastAsia="Courier New" w:hAnsi="Courier New" w:cs="Courier New"/>
          </w:rPr>
          <w:delText>se_nombre PesoEntMedio PesoRecMedio NumBajas GPS_Longitud \</w:delText>
        </w:r>
      </w:del>
    </w:p>
    <w:p w14:paraId="478D8399" w14:textId="26802967" w:rsidR="00CB7E31" w:rsidDel="009E4857" w:rsidRDefault="00000000">
      <w:pPr>
        <w:tabs>
          <w:tab w:val="center" w:pos="2134"/>
          <w:tab w:val="center" w:pos="4654"/>
          <w:tab w:val="center" w:pos="6086"/>
          <w:tab w:val="center" w:pos="7460"/>
          <w:tab w:val="center" w:pos="8835"/>
        </w:tabs>
        <w:spacing w:after="3" w:line="271" w:lineRule="auto"/>
        <w:rPr>
          <w:del w:id="5294" w:author="Jose Eduardo VIU" w:date="2023-04-01T20:51:00Z"/>
        </w:rPr>
      </w:pPr>
      <w:del w:id="5295" w:author="Jose Eduardo VIU" w:date="2023-04-01T20:51:00Z">
        <w:r w:rsidDel="009E4857">
          <w:tab/>
        </w:r>
        <w:r w:rsidDel="009E4857">
          <w:rPr>
            <w:rFonts w:ascii="Courier New" w:eastAsia="Courier New" w:hAnsi="Courier New" w:cs="Courier New"/>
          </w:rPr>
          <w:delText>5028 MACHO ENTERO + HEMBRA</w:delText>
        </w:r>
        <w:r w:rsidDel="009E4857">
          <w:rPr>
            <w:rFonts w:ascii="Courier New" w:eastAsia="Courier New" w:hAnsi="Courier New" w:cs="Courier New"/>
          </w:rPr>
          <w:tab/>
          <w:delText>17.038567</w:delText>
        </w:r>
        <w:r w:rsidDel="009E4857">
          <w:rPr>
            <w:rFonts w:ascii="Courier New" w:eastAsia="Courier New" w:hAnsi="Courier New" w:cs="Courier New"/>
          </w:rPr>
          <w:tab/>
          <w:delText>113.326590</w:delText>
        </w:r>
        <w:r w:rsidDel="009E4857">
          <w:rPr>
            <w:rFonts w:ascii="Courier New" w:eastAsia="Courier New" w:hAnsi="Courier New" w:cs="Courier New"/>
          </w:rPr>
          <w:tab/>
          <w:delText>34.0</w:delText>
        </w:r>
        <w:r w:rsidDel="009E4857">
          <w:rPr>
            <w:rFonts w:ascii="Courier New" w:eastAsia="Courier New" w:hAnsi="Courier New" w:cs="Courier New"/>
          </w:rPr>
          <w:tab/>
          <w:delText>-1.90652</w:delText>
        </w:r>
      </w:del>
    </w:p>
    <w:p w14:paraId="1AFE720E" w14:textId="4F195D79" w:rsidR="00CB7E31" w:rsidDel="009E4857" w:rsidRDefault="00000000">
      <w:pPr>
        <w:numPr>
          <w:ilvl w:val="0"/>
          <w:numId w:val="6"/>
        </w:numPr>
        <w:suppressAutoHyphens w:val="0"/>
        <w:spacing w:after="3" w:line="271" w:lineRule="auto"/>
        <w:ind w:right="117" w:hanging="1718"/>
        <w:jc w:val="left"/>
        <w:rPr>
          <w:del w:id="5296" w:author="Jose Eduardo VIU" w:date="2023-04-01T20:51:00Z"/>
        </w:rPr>
      </w:pPr>
      <w:del w:id="5297"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5.600294</w:delText>
        </w:r>
        <w:r w:rsidDel="009E4857">
          <w:rPr>
            <w:rFonts w:ascii="Courier New" w:eastAsia="Courier New" w:hAnsi="Courier New" w:cs="Courier New"/>
          </w:rPr>
          <w:tab/>
          <w:delText>114.221270</w:delText>
        </w:r>
        <w:r w:rsidDel="009E4857">
          <w:rPr>
            <w:rFonts w:ascii="Courier New" w:eastAsia="Courier New" w:hAnsi="Courier New" w:cs="Courier New"/>
          </w:rPr>
          <w:tab/>
          <w:delText>55.0</w:delText>
        </w:r>
        <w:r w:rsidDel="009E4857">
          <w:rPr>
            <w:rFonts w:ascii="Courier New" w:eastAsia="Courier New" w:hAnsi="Courier New" w:cs="Courier New"/>
          </w:rPr>
          <w:tab/>
          <w:delText>-1.93933</w:delText>
        </w:r>
      </w:del>
    </w:p>
    <w:p w14:paraId="2E6A4506" w14:textId="452224B7" w:rsidR="00CB7E31" w:rsidDel="009E4857" w:rsidRDefault="00000000">
      <w:pPr>
        <w:numPr>
          <w:ilvl w:val="0"/>
          <w:numId w:val="6"/>
        </w:numPr>
        <w:suppressAutoHyphens w:val="0"/>
        <w:spacing w:after="277" w:line="271" w:lineRule="auto"/>
        <w:ind w:right="117" w:hanging="1718"/>
        <w:jc w:val="left"/>
        <w:rPr>
          <w:del w:id="5298" w:author="Jose Eduardo VIU" w:date="2023-04-01T20:51:00Z"/>
        </w:rPr>
      </w:pPr>
      <w:del w:id="5299" w:author="Jose Eduardo VIU" w:date="2023-04-01T20:51:00Z">
        <w:r w:rsidDel="009E4857">
          <w:rPr>
            <w:rFonts w:ascii="Courier New" w:eastAsia="Courier New" w:hAnsi="Courier New" w:cs="Courier New"/>
          </w:rPr>
          <w:delText>MACHO ENTERO</w:delText>
        </w:r>
        <w:r w:rsidDel="009E4857">
          <w:rPr>
            <w:rFonts w:ascii="Courier New" w:eastAsia="Courier New" w:hAnsi="Courier New" w:cs="Courier New"/>
          </w:rPr>
          <w:tab/>
          <w:delText>20.633824</w:delText>
        </w:r>
        <w:r w:rsidDel="009E4857">
          <w:rPr>
            <w:rFonts w:ascii="Courier New" w:eastAsia="Courier New" w:hAnsi="Courier New" w:cs="Courier New"/>
          </w:rPr>
          <w:tab/>
          <w:delText>116.954753</w:delText>
        </w:r>
        <w:r w:rsidDel="009E4857">
          <w:rPr>
            <w:rFonts w:ascii="Courier New" w:eastAsia="Courier New" w:hAnsi="Courier New" w:cs="Courier New"/>
          </w:rPr>
          <w:tab/>
          <w:delText>73.0</w:delText>
        </w:r>
        <w:r w:rsidDel="009E4857">
          <w:rPr>
            <w:rFonts w:ascii="Courier New" w:eastAsia="Courier New" w:hAnsi="Courier New" w:cs="Courier New"/>
          </w:rPr>
          <w:tab/>
          <w:delText>-1.93933</w:delText>
        </w:r>
      </w:del>
    </w:p>
    <w:p w14:paraId="3DE6CB06" w14:textId="3561EC59" w:rsidR="00CB7E31" w:rsidDel="009E4857" w:rsidRDefault="00000000">
      <w:pPr>
        <w:tabs>
          <w:tab w:val="center" w:pos="2535"/>
          <w:tab w:val="center" w:pos="7518"/>
        </w:tabs>
        <w:spacing w:after="3" w:line="271" w:lineRule="auto"/>
        <w:rPr>
          <w:del w:id="5300" w:author="Jose Eduardo VIU" w:date="2023-04-01T20:51:00Z"/>
        </w:rPr>
      </w:pPr>
      <w:del w:id="5301" w:author="Jose Eduardo VIU" w:date="2023-04-01T20:51:00Z">
        <w:r w:rsidDel="009E4857">
          <w:tab/>
        </w:r>
        <w:r w:rsidDel="009E4857">
          <w:rPr>
            <w:rFonts w:ascii="Courier New" w:eastAsia="Courier New" w:hAnsi="Courier New" w:cs="Courier New"/>
          </w:rPr>
          <w:delText>GPS_Latitud gr_codpos</w:delText>
        </w:r>
        <w:r w:rsidDel="009E4857">
          <w:rPr>
            <w:rFonts w:ascii="Courier New" w:eastAsia="Courier New" w:hAnsi="Courier New" w:cs="Courier New"/>
          </w:rPr>
          <w:tab/>
          <w:delText>gr_poblacion KgPiensoTotal</w:delText>
        </w:r>
      </w:del>
    </w:p>
    <w:tbl>
      <w:tblPr>
        <w:tblStyle w:val="TableGrid"/>
        <w:tblW w:w="8476" w:type="dxa"/>
        <w:tblInd w:w="588" w:type="dxa"/>
        <w:tblLayout w:type="fixed"/>
        <w:tblLook w:val="04A0" w:firstRow="1" w:lastRow="0" w:firstColumn="1" w:lastColumn="0" w:noHBand="0" w:noVBand="1"/>
      </w:tblPr>
      <w:tblGrid>
        <w:gridCol w:w="684"/>
        <w:gridCol w:w="6998"/>
        <w:gridCol w:w="794"/>
      </w:tblGrid>
      <w:tr w:rsidR="00CB7E31" w:rsidDel="009E4857" w14:paraId="10BAA943" w14:textId="6445319F">
        <w:trPr>
          <w:trHeight w:val="245"/>
          <w:del w:id="5302" w:author="Jose Eduardo VIU" w:date="2023-04-01T20:51:00Z"/>
        </w:trPr>
        <w:tc>
          <w:tcPr>
            <w:tcW w:w="684" w:type="dxa"/>
          </w:tcPr>
          <w:p w14:paraId="5A0788D5" w14:textId="1C17F0B9" w:rsidR="00CB7E31" w:rsidDel="009E4857" w:rsidRDefault="00000000">
            <w:pPr>
              <w:suppressAutoHyphens w:val="0"/>
              <w:spacing w:after="0"/>
              <w:rPr>
                <w:del w:id="5303" w:author="Jose Eduardo VIU" w:date="2023-04-01T20:51:00Z"/>
              </w:rPr>
            </w:pPr>
            <w:del w:id="5304" w:author="Jose Eduardo VIU" w:date="2023-04-01T20:51:00Z">
              <w:r w:rsidDel="009E4857">
                <w:rPr>
                  <w:rFonts w:ascii="Courier New" w:eastAsia="Courier New" w:hAnsi="Courier New" w:cs="Courier New"/>
                </w:rPr>
                <w:delText>5028</w:delText>
              </w:r>
            </w:del>
          </w:p>
        </w:tc>
        <w:tc>
          <w:tcPr>
            <w:tcW w:w="6998" w:type="dxa"/>
          </w:tcPr>
          <w:p w14:paraId="6E19438B" w14:textId="2356ACBF" w:rsidR="00CB7E31" w:rsidDel="009E4857" w:rsidRDefault="00000000">
            <w:pPr>
              <w:tabs>
                <w:tab w:val="center" w:pos="859"/>
                <w:tab w:val="center" w:pos="4124"/>
              </w:tabs>
              <w:suppressAutoHyphens w:val="0"/>
              <w:spacing w:after="0"/>
              <w:rPr>
                <w:del w:id="5305" w:author="Jose Eduardo VIU" w:date="2023-04-01T20:51:00Z"/>
              </w:rPr>
            </w:pPr>
            <w:del w:id="5306" w:author="Jose Eduardo VIU" w:date="2023-04-01T20:51:00Z">
              <w:r w:rsidDel="009E4857">
                <w:tab/>
              </w:r>
              <w:r w:rsidDel="009E4857">
                <w:rPr>
                  <w:rFonts w:ascii="Courier New" w:eastAsia="Courier New" w:hAnsi="Courier New" w:cs="Courier New"/>
                </w:rPr>
                <w:delText>37.4532</w:delText>
              </w:r>
              <w:r w:rsidDel="009E4857">
                <w:rPr>
                  <w:rFonts w:ascii="Courier New" w:eastAsia="Courier New" w:hAnsi="Courier New" w:cs="Courier New"/>
                </w:rPr>
                <w:tab/>
                <w:delText>NaN 04600-HUERCAL OVERA (ALMERIA)</w:delText>
              </w:r>
            </w:del>
          </w:p>
        </w:tc>
        <w:tc>
          <w:tcPr>
            <w:tcW w:w="794" w:type="dxa"/>
          </w:tcPr>
          <w:p w14:paraId="5A41287A" w14:textId="2E3FE51C" w:rsidR="00CB7E31" w:rsidDel="009E4857" w:rsidRDefault="00000000">
            <w:pPr>
              <w:suppressAutoHyphens w:val="0"/>
              <w:spacing w:after="0"/>
              <w:rPr>
                <w:del w:id="5307" w:author="Jose Eduardo VIU" w:date="2023-04-01T20:51:00Z"/>
              </w:rPr>
            </w:pPr>
            <w:del w:id="5308" w:author="Jose Eduardo VIU" w:date="2023-04-01T20:51:00Z">
              <w:r w:rsidDel="009E4857">
                <w:rPr>
                  <w:rFonts w:ascii="Courier New" w:eastAsia="Courier New" w:hAnsi="Courier New" w:cs="Courier New"/>
                </w:rPr>
                <w:delText>188100</w:delText>
              </w:r>
            </w:del>
          </w:p>
        </w:tc>
      </w:tr>
      <w:tr w:rsidR="00CB7E31" w:rsidDel="009E4857" w14:paraId="4545A0BE" w14:textId="04F33A0C">
        <w:trPr>
          <w:trHeight w:val="271"/>
          <w:del w:id="5309" w:author="Jose Eduardo VIU" w:date="2023-04-01T20:51:00Z"/>
        </w:trPr>
        <w:tc>
          <w:tcPr>
            <w:tcW w:w="684" w:type="dxa"/>
          </w:tcPr>
          <w:p w14:paraId="63FC3A1E" w14:textId="48AACBD9" w:rsidR="00CB7E31" w:rsidDel="009E4857" w:rsidRDefault="00000000">
            <w:pPr>
              <w:suppressAutoHyphens w:val="0"/>
              <w:spacing w:after="0"/>
              <w:rPr>
                <w:del w:id="5310" w:author="Jose Eduardo VIU" w:date="2023-04-01T20:51:00Z"/>
              </w:rPr>
            </w:pPr>
            <w:del w:id="5311" w:author="Jose Eduardo VIU" w:date="2023-04-01T20:51:00Z">
              <w:r w:rsidDel="009E4857">
                <w:rPr>
                  <w:rFonts w:ascii="Courier New" w:eastAsia="Courier New" w:hAnsi="Courier New" w:cs="Courier New"/>
                </w:rPr>
                <w:delText>5095</w:delText>
              </w:r>
            </w:del>
          </w:p>
        </w:tc>
        <w:tc>
          <w:tcPr>
            <w:tcW w:w="6998" w:type="dxa"/>
          </w:tcPr>
          <w:p w14:paraId="5E4E7560" w14:textId="4895EB01" w:rsidR="00CB7E31" w:rsidDel="009E4857" w:rsidRDefault="00000000">
            <w:pPr>
              <w:tabs>
                <w:tab w:val="center" w:pos="859"/>
                <w:tab w:val="center" w:pos="4124"/>
              </w:tabs>
              <w:suppressAutoHyphens w:val="0"/>
              <w:spacing w:after="0"/>
              <w:rPr>
                <w:del w:id="5312" w:author="Jose Eduardo VIU" w:date="2023-04-01T20:51:00Z"/>
              </w:rPr>
            </w:pPr>
            <w:del w:id="5313" w:author="Jose Eduardo VIU" w:date="2023-04-01T20:51:00Z">
              <w:r w:rsidDel="009E4857">
                <w:tab/>
              </w:r>
              <w:r w:rsidDel="009E4857">
                <w:rPr>
                  <w:rFonts w:ascii="Courier New" w:eastAsia="Courier New" w:hAnsi="Courier New" w:cs="Courier New"/>
                </w:rPr>
                <w:delText>37.4519</w:delText>
              </w:r>
              <w:r w:rsidDel="009E4857">
                <w:rPr>
                  <w:rFonts w:ascii="Courier New" w:eastAsia="Courier New" w:hAnsi="Courier New" w:cs="Courier New"/>
                </w:rPr>
                <w:tab/>
                <w:delText>NaN 04600-HUERCAL OVERA (ALMERIA)</w:delText>
              </w:r>
            </w:del>
          </w:p>
        </w:tc>
        <w:tc>
          <w:tcPr>
            <w:tcW w:w="794" w:type="dxa"/>
          </w:tcPr>
          <w:p w14:paraId="02F9D3F9" w14:textId="5CA36F57" w:rsidR="00CB7E31" w:rsidDel="009E4857" w:rsidRDefault="00000000">
            <w:pPr>
              <w:suppressAutoHyphens w:val="0"/>
              <w:spacing w:after="0"/>
              <w:rPr>
                <w:del w:id="5314" w:author="Jose Eduardo VIU" w:date="2023-04-01T20:51:00Z"/>
              </w:rPr>
            </w:pPr>
            <w:del w:id="5315" w:author="Jose Eduardo VIU" w:date="2023-04-01T20:51:00Z">
              <w:r w:rsidDel="009E4857">
                <w:rPr>
                  <w:rFonts w:ascii="Courier New" w:eastAsia="Courier New" w:hAnsi="Courier New" w:cs="Courier New"/>
                </w:rPr>
                <w:delText>221600</w:delText>
              </w:r>
            </w:del>
          </w:p>
        </w:tc>
      </w:tr>
      <w:tr w:rsidR="00CB7E31" w:rsidDel="009E4857" w14:paraId="2C599712" w14:textId="1EBE7DA4">
        <w:trPr>
          <w:trHeight w:val="245"/>
          <w:del w:id="5316" w:author="Jose Eduardo VIU" w:date="2023-04-01T20:51:00Z"/>
        </w:trPr>
        <w:tc>
          <w:tcPr>
            <w:tcW w:w="684" w:type="dxa"/>
          </w:tcPr>
          <w:p w14:paraId="1B347617" w14:textId="4E3E5122" w:rsidR="00CB7E31" w:rsidDel="009E4857" w:rsidRDefault="00000000">
            <w:pPr>
              <w:suppressAutoHyphens w:val="0"/>
              <w:spacing w:after="0"/>
              <w:rPr>
                <w:del w:id="5317" w:author="Jose Eduardo VIU" w:date="2023-04-01T20:51:00Z"/>
              </w:rPr>
            </w:pPr>
            <w:del w:id="5318" w:author="Jose Eduardo VIU" w:date="2023-04-01T20:51:00Z">
              <w:r w:rsidDel="009E4857">
                <w:rPr>
                  <w:rFonts w:ascii="Courier New" w:eastAsia="Courier New" w:hAnsi="Courier New" w:cs="Courier New"/>
                </w:rPr>
                <w:delText>5096</w:delText>
              </w:r>
            </w:del>
          </w:p>
        </w:tc>
        <w:tc>
          <w:tcPr>
            <w:tcW w:w="6998" w:type="dxa"/>
          </w:tcPr>
          <w:p w14:paraId="46A30B66" w14:textId="375EFD4D" w:rsidR="00CB7E31" w:rsidDel="009E4857" w:rsidRDefault="00000000">
            <w:pPr>
              <w:tabs>
                <w:tab w:val="center" w:pos="859"/>
                <w:tab w:val="center" w:pos="4124"/>
              </w:tabs>
              <w:suppressAutoHyphens w:val="0"/>
              <w:spacing w:after="0"/>
              <w:rPr>
                <w:del w:id="5319" w:author="Jose Eduardo VIU" w:date="2023-04-01T20:51:00Z"/>
              </w:rPr>
            </w:pPr>
            <w:del w:id="5320" w:author="Jose Eduardo VIU" w:date="2023-04-01T20:51:00Z">
              <w:r w:rsidDel="009E4857">
                <w:tab/>
              </w:r>
              <w:r w:rsidDel="009E4857">
                <w:rPr>
                  <w:rFonts w:ascii="Courier New" w:eastAsia="Courier New" w:hAnsi="Courier New" w:cs="Courier New"/>
                </w:rPr>
                <w:delText>37.4519</w:delText>
              </w:r>
              <w:r w:rsidDel="009E4857">
                <w:rPr>
                  <w:rFonts w:ascii="Courier New" w:eastAsia="Courier New" w:hAnsi="Courier New" w:cs="Courier New"/>
                </w:rPr>
                <w:tab/>
                <w:delText>NaN 04600-HUERCAL OVERA (ALMERIA)</w:delText>
              </w:r>
            </w:del>
          </w:p>
        </w:tc>
        <w:tc>
          <w:tcPr>
            <w:tcW w:w="794" w:type="dxa"/>
          </w:tcPr>
          <w:p w14:paraId="77F926FC" w14:textId="6F25F896" w:rsidR="00CB7E31" w:rsidDel="009E4857" w:rsidRDefault="00000000">
            <w:pPr>
              <w:suppressAutoHyphens w:val="0"/>
              <w:spacing w:after="0"/>
              <w:rPr>
                <w:del w:id="5321" w:author="Jose Eduardo VIU" w:date="2023-04-01T20:51:00Z"/>
              </w:rPr>
            </w:pPr>
            <w:del w:id="5322" w:author="Jose Eduardo VIU" w:date="2023-04-01T20:51:00Z">
              <w:r w:rsidDel="009E4857">
                <w:rPr>
                  <w:rFonts w:ascii="Courier New" w:eastAsia="Courier New" w:hAnsi="Courier New" w:cs="Courier New"/>
                </w:rPr>
                <w:delText>813600</w:delText>
              </w:r>
            </w:del>
          </w:p>
        </w:tc>
      </w:tr>
    </w:tbl>
    <w:p w14:paraId="04055B65" w14:textId="0D4CA91A" w:rsidR="00CB7E31" w:rsidDel="009E4857" w:rsidRDefault="00000000">
      <w:pPr>
        <w:spacing w:after="203" w:line="271" w:lineRule="auto"/>
        <w:ind w:left="593" w:right="117" w:hanging="10"/>
        <w:rPr>
          <w:del w:id="5323" w:author="Jose Eduardo VIU" w:date="2023-04-01T20:51:00Z"/>
        </w:rPr>
      </w:pPr>
      <w:del w:id="5324" w:author="Jose Eduardo VIU" w:date="2023-04-01T20:51:00Z">
        <w:r w:rsidDel="009E4857">
          <w:rPr>
            <w:rFonts w:ascii="Courier New" w:eastAsia="Courier New" w:hAnsi="Courier New" w:cs="Courier New"/>
          </w:rPr>
          <w:delText>[3 rows x 23 columns]</w:delText>
        </w:r>
      </w:del>
    </w:p>
    <w:p w14:paraId="5C8FDA9A" w14:textId="063BE9BD" w:rsidR="00CB7E31" w:rsidDel="009E4857" w:rsidRDefault="00000000">
      <w:pPr>
        <w:spacing w:after="180" w:line="261" w:lineRule="auto"/>
        <w:ind w:left="513" w:hanging="10"/>
        <w:rPr>
          <w:del w:id="5325" w:author="Jose Eduardo VIU" w:date="2023-04-01T20:51:00Z"/>
        </w:rPr>
      </w:pPr>
      <w:del w:id="5326" w:author="Jose Eduardo VIU" w:date="2023-04-01T20:51:00Z">
        <w:r w:rsidDel="009E4857">
          <w:rPr>
            <w:rFonts w:ascii="Times New Roman" w:eastAsia="Times New Roman" w:hAnsi="Times New Roman" w:cs="Times New Roman"/>
          </w:rPr>
          <w:delText>Como se puede ver en el campo gr_poblacion tienen metido el código postal, por lo que podemos sacarlo de aquí. En las 3 filas es 04600.</w:delText>
        </w:r>
      </w:del>
    </w:p>
    <w:p w14:paraId="15C22688" w14:textId="5D49BE5C" w:rsidR="00CB7E31" w:rsidDel="009E4857" w:rsidRDefault="00000000">
      <w:pPr>
        <w:spacing w:after="5" w:line="266" w:lineRule="auto"/>
        <w:ind w:left="-5" w:right="1018" w:hanging="10"/>
        <w:rPr>
          <w:del w:id="5327" w:author="Jose Eduardo VIU" w:date="2023-04-01T20:51:00Z"/>
        </w:rPr>
      </w:pPr>
      <w:del w:id="5328"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r_codpos'</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r_codpos'</w:delText>
        </w:r>
        <w:r w:rsidDel="009E4857">
          <w:rPr>
            <w:rFonts w:ascii="Courier New" w:eastAsia="Courier New" w:hAnsi="Courier New" w:cs="Courier New"/>
          </w:rPr>
          <w:delText>]</w:delText>
        </w:r>
        <w:r w:rsidDel="009E4857">
          <w:rPr>
            <w:rFonts w:ascii="Courier New" w:eastAsia="Courier New" w:hAnsi="Courier New" w:cs="Courier New"/>
            <w:color w:val="666666"/>
          </w:rPr>
          <w:delText>.</w:delText>
        </w:r>
        <w:r w:rsidDel="009E4857">
          <w:rPr>
            <w:rFonts w:ascii="Courier New" w:eastAsia="Courier New" w:hAnsi="Courier New" w:cs="Courier New"/>
          </w:rPr>
          <w:delText>fillna(</w:delText>
        </w:r>
        <w:r w:rsidDel="009E4857">
          <w:rPr>
            <w:rFonts w:ascii="Courier New" w:eastAsia="Courier New" w:hAnsi="Courier New" w:cs="Courier New"/>
            <w:color w:val="BA2121"/>
          </w:rPr>
          <w:delText>'04600'</w:delText>
        </w:r>
        <w:r w:rsidDel="009E4857">
          <w:rPr>
            <w:rFonts w:ascii="Courier New" w:eastAsia="Courier New" w:hAnsi="Courier New" w:cs="Courier New"/>
          </w:rPr>
          <w:delText>)</w:delText>
        </w:r>
      </w:del>
    </w:p>
    <w:p w14:paraId="544CE80D" w14:textId="7F56B6E1" w:rsidR="00CB7E31" w:rsidDel="009E4857" w:rsidRDefault="00000000">
      <w:pPr>
        <w:spacing w:after="251" w:line="266" w:lineRule="auto"/>
        <w:ind w:left="608" w:hanging="10"/>
        <w:rPr>
          <w:del w:id="5329" w:author="Jose Eduardo VIU" w:date="2023-04-01T20:51:00Z"/>
        </w:rPr>
      </w:pPr>
      <w:del w:id="5330" w:author="Jose Eduardo VIU" w:date="2023-04-01T20:51:00Z">
        <w:r>
          <w:rPr>
            <w:noProof/>
          </w:rPr>
          <w:pict w14:anchorId="5DB99EAA">
            <v:group id="Group 30962" o:spid="_x0000_s2734" style="position:absolute;left:0;text-align:left;margin-left:25.9pt;margin-top:-16.55pt;width:468pt;height:46.65pt;z-index:-503316336" coordsize="59436,5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" o:allowincell="f">
              <v:shape id="Forma libre: forma 309" o:spid="_x0000_s2735" style="position:absolute;width:59436;height:5925;visibility:visible;mso-wrap-style:square;v-text-anchor:top" coordsize="16510,1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" path="m70,l16440,v39,,70,31,70,70l16510,1576v,39,-31,70,-70,70l70,1646c31,1646,,1615,,1576l,70c,31,31,,70,xe" fillcolor="#cfcfcf" stroked="f" strokeweight="0">
                <v:path arrowok="t"/>
              </v:shape>
              <v:shape id="Forma libre: forma 310" o:spid="_x0000_s2736" style="position:absolute;left:126;top:126;width:59180;height:5670;visibility:visible;mso-wrap-style:square;v-text-anchor:top" coordsize="16439,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" path="m35,l16405,v19,,35,16,35,35l16440,1541v,19,-16,35,-35,35l35,1576c16,1576,,1560,,1541l,35c,16,16,,35,xe" fillcolor="#f7f7f7" stroked="f" strokeweight="0">
                <v:path arrowok="t"/>
              </v:shape>
            </v:group>
          </w:pict>
        </w:r>
        <w:r w:rsidR="007341E8" w:rsidDel="009E4857">
          <w:rPr>
            <w:rFonts w:ascii="Courier New" w:eastAsia="Courier New" w:hAnsi="Courier New" w:cs="Courier New"/>
            <w:i/>
            <w:color w:val="3D7A7A"/>
          </w:rPr>
          <w:delText xml:space="preserve"># Comprobamos que ya hemos quitado todos los nulos de la columna de CP </w:delText>
        </w:r>
        <w:r w:rsidR="007341E8" w:rsidDel="009E4857">
          <w:rPr>
            <w:rFonts w:ascii="Courier New" w:eastAsia="Courier New" w:hAnsi="Courier New" w:cs="Courier New"/>
          </w:rPr>
          <w:delText>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r_codpo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null()]</w:delText>
        </w:r>
      </w:del>
    </w:p>
    <w:p w14:paraId="256F20DA" w14:textId="385ACE94" w:rsidR="00CB7E31" w:rsidDel="009E4857" w:rsidRDefault="00000000">
      <w:pPr>
        <w:spacing w:after="3" w:line="271" w:lineRule="auto"/>
        <w:ind w:left="10" w:right="117" w:hanging="10"/>
        <w:rPr>
          <w:del w:id="5331" w:author="Jose Eduardo VIU" w:date="2023-04-01T20:51:00Z"/>
        </w:rPr>
      </w:pPr>
      <w:del w:id="5332"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Empty DataFrame</w:delText>
        </w:r>
      </w:del>
    </w:p>
    <w:p w14:paraId="334C14C7" w14:textId="2D3D9B39" w:rsidR="00CB7E31" w:rsidDel="009E4857" w:rsidRDefault="00000000">
      <w:pPr>
        <w:spacing w:after="272" w:line="271" w:lineRule="auto"/>
        <w:ind w:left="593" w:right="117" w:hanging="10"/>
        <w:rPr>
          <w:del w:id="5333" w:author="Jose Eduardo VIU" w:date="2023-04-01T20:51:00Z"/>
        </w:rPr>
      </w:pPr>
      <w:del w:id="5334" w:author="Jose Eduardo VIU" w:date="2023-04-01T20:51:00Z">
        <w:r w:rsidDel="009E4857">
          <w:rPr>
            <w:rFonts w:ascii="Courier New" w:eastAsia="Courier New" w:hAnsi="Courier New" w:cs="Courier New"/>
          </w:rPr>
          <w:delText>Columns: [ct_codigo, ct_integra, ct_tipo, ct_raza, ct_fase, ct_sexo, IncPeso, DiasMedios, GMD, EntradaInicial, EntradaFinal, NumAnimales, na_nombre, na_rega, se_nombre, PesoEntMedio, PesoRecMedio, NumBajas, GPS_Longitud, GPS_Latitud, gr_codpos, gr_poblacion, KgPiensoTotal] Index: []</w:delText>
        </w:r>
      </w:del>
    </w:p>
    <w:p w14:paraId="08C5D802" w14:textId="3F992C90" w:rsidR="00CB7E31" w:rsidDel="009E4857" w:rsidRDefault="00000000">
      <w:pPr>
        <w:spacing w:after="383" w:line="271" w:lineRule="auto"/>
        <w:ind w:left="593" w:right="117" w:hanging="10"/>
        <w:rPr>
          <w:del w:id="5335" w:author="Jose Eduardo VIU" w:date="2023-04-01T20:51:00Z"/>
        </w:rPr>
      </w:pPr>
      <w:del w:id="5336" w:author="Jose Eduardo VIU" w:date="2023-04-01T20:51:00Z">
        <w:r w:rsidDel="009E4857">
          <w:rPr>
            <w:rFonts w:ascii="Courier New" w:eastAsia="Courier New" w:hAnsi="Courier New" w:cs="Courier New"/>
          </w:rPr>
          <w:delText>[0 rows x 23 columns]</w:delText>
        </w:r>
      </w:del>
    </w:p>
    <w:p w14:paraId="28FC83AB" w14:textId="6DBBF3E9" w:rsidR="00CB7E31" w:rsidDel="009E4857" w:rsidRDefault="00000000">
      <w:pPr>
        <w:pStyle w:val="Ttulo4"/>
        <w:rPr>
          <w:del w:id="5337" w:author="Jose Eduardo VIU" w:date="2023-04-01T20:51:00Z"/>
        </w:rPr>
      </w:pPr>
      <w:del w:id="5338" w:author="Jose Eduardo VIU" w:date="2023-04-01T20:51:00Z">
        <w:r w:rsidDel="009E4857">
          <w:delText>Outliers (Datos fuera de rango)</w:delText>
        </w:r>
      </w:del>
    </w:p>
    <w:p w14:paraId="7A5400C6" w14:textId="1FC49691" w:rsidR="00CB7E31" w:rsidDel="009E4857" w:rsidRDefault="00000000">
      <w:pPr>
        <w:spacing w:after="303" w:line="261" w:lineRule="auto"/>
        <w:ind w:left="513" w:hanging="10"/>
        <w:rPr>
          <w:del w:id="5339" w:author="Jose Eduardo VIU" w:date="2023-04-01T20:51:00Z"/>
        </w:rPr>
      </w:pPr>
      <w:del w:id="5340" w:author="Jose Eduardo VIU" w:date="2023-04-01T20:51:00Z">
        <w:r w:rsidDel="009E4857">
          <w:rPr>
            <w:rFonts w:ascii="Times New Roman" w:eastAsia="Times New Roman" w:hAnsi="Times New Roman" w:cs="Times New Roman"/>
          </w:rPr>
          <w:delText>En este paso intentaremos analizar las columnas que tienen valores fuera de rango, y que su no tratamiento pueda distorsionar los cálculos que queremos realizar en una fase posterior.</w:delText>
        </w:r>
      </w:del>
    </w:p>
    <w:p w14:paraId="03AE9AFA" w14:textId="12031A34" w:rsidR="00CB7E31" w:rsidDel="009E4857" w:rsidRDefault="00000000">
      <w:pPr>
        <w:pStyle w:val="Ttulo4"/>
        <w:rPr>
          <w:del w:id="5341" w:author="Jose Eduardo VIU" w:date="2023-04-01T20:51:00Z"/>
        </w:rPr>
      </w:pPr>
      <w:del w:id="5342" w:author="Jose Eduardo VIU" w:date="2023-04-01T20:51:00Z">
        <w:r w:rsidDel="009E4857">
          <w:delText>Columna Objetivo (GMD)</w:delText>
        </w:r>
      </w:del>
    </w:p>
    <w:p w14:paraId="5C7C23CA" w14:textId="31D482C0" w:rsidR="00CB7E31" w:rsidDel="009E4857" w:rsidRDefault="00000000">
      <w:pPr>
        <w:spacing w:after="0" w:line="261" w:lineRule="auto"/>
        <w:ind w:left="513" w:hanging="10"/>
        <w:rPr>
          <w:del w:id="5343" w:author="Jose Eduardo VIU" w:date="2023-04-01T20:51:00Z"/>
        </w:rPr>
      </w:pPr>
      <w:del w:id="5344" w:author="Jose Eduardo VIU" w:date="2023-04-01T20:51:00Z">
        <w:r w:rsidDel="009E4857">
          <w:rPr>
            <w:rFonts w:ascii="Times New Roman" w:eastAsia="Times New Roman" w:hAnsi="Times New Roman" w:cs="Times New Roman"/>
          </w:rPr>
          <w:delText>El primer campo y más importante a analizar es el de la columna GMD, ya que es el objetivo a estimar, en esta columna los valores atípicos pueden influir de una manera muy decisiva y es muy importante detectarlos. Partimos de un histograma y un gráfico de caja para hacernos una idea de la distribución de los valores.</w:delText>
        </w:r>
      </w:del>
    </w:p>
    <w:p w14:paraId="2175D45A" w14:textId="3ED33076" w:rsidR="00CB7E31" w:rsidDel="009E4857" w:rsidRDefault="00000000">
      <w:pPr>
        <w:spacing w:after="187"/>
        <w:rPr>
          <w:del w:id="5345" w:author="Jose Eduardo VIU" w:date="2023-04-01T20:51:00Z"/>
        </w:rPr>
      </w:pPr>
      <w:del w:id="5346" w:author="Jose Eduardo VIU" w:date="2023-04-01T20:51:00Z">
        <w:r>
          <w:pict w14:anchorId="55A61928">
            <v:group id="Group 30275" o:spid="_x0000_s2719" style="width:493.9pt;height:33.15pt;mso-position-horizontal-relative:char;mso-position-vertical-relative:line" coordsize="62726,4208">
              <v:shape id="Forma libre: forma 312" o:spid="_x0000_s2720"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" path="m70,-1r16370,c16479,-1,16510,30,16510,69r,1029c16510,1137,16479,1168,16440,1168l70,1168c31,1168,,1137,,1098l,69c,30,31,-1,70,-1xe" fillcolor="#cfcfcf" stroked="f" strokeweight="0">
                <v:path arrowok="t"/>
              </v:shape>
              <v:shape id="Forma libre: forma 313" o:spid="_x0000_s2721"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" path="m35,-1r16370,c16424,-1,16440,15,16440,34r,1029c16440,1082,16424,1098,16405,1098l35,1098c16,1098,,1082,,1063l,34c,15,16,-1,35,-1xe" fillcolor="#f7f7f7" stroked="f" strokeweight="0">
                <v:path arrowok="t"/>
              </v:shape>
              <v:shape id="Cuadro de texto 314" o:spid="_x0000_s2722"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" filled="f" stroked="f" strokeweight="0">
                <v:textbox style="mso-next-textbox:#Cuadro de texto 314" inset="0,0,0,0">
                  <w:txbxContent>
                    <w:p w14:paraId="00482CEC"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315" o:spid="_x0000_s2723" type="#_x0000_t202" style="position:absolute;left:3798;top:388;width:1935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6lA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LeAL3M+EIyMUfAAAA//8DAFBLAQItABQABgAIAAAAIQDb4fbL7gAAAIUBAAATAAAAAAAA&#10;AAAAAAAAAAAAAABbQ29udGVudF9UeXBlc10ueG1sUEsBAi0AFAAGAAgAAAAhAFr0LFu/AAAAFQEA&#10;AAsAAAAAAAAAAAAAAAAAHwEAAF9yZWxzLy5yZWxzUEsBAi0AFAAGAAgAAAAhAN4TqUDHAAAA3AAA&#10;AA8AAAAAAAAAAAAAAAAABwIAAGRycy9kb3ducmV2LnhtbFBLBQYAAAAAAwADALcAAAD7AgAAAAA=&#10;" filled="f" stroked="f" strokeweight="0">
                <v:textbox style="mso-next-textbox:#Cuadro de texto 315" inset="0,0,0,0">
                  <w:txbxContent>
                    <w:p w14:paraId="7337A24A"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histograma</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GMD.</w:t>
                      </w:r>
                    </w:p>
                  </w:txbxContent>
                </v:textbox>
              </v:shape>
              <v:shape id="Cuadro de texto 316" o:spid="_x0000_s2724" type="#_x0000_t202" style="position:absolute;left:3798;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" filled="f" stroked="f" strokeweight="0">
                <v:textbox style="mso-next-textbox:#Cuadro de texto 316" inset="0,0,0,0">
                  <w:txbxContent>
                    <w:p w14:paraId="69D994E6" w14:textId="77777777" w:rsidR="00CB7E31" w:rsidRDefault="00000000">
                      <w:pPr>
                        <w:overflowPunct w:val="0"/>
                        <w:spacing w:after="0" w:line="240" w:lineRule="auto"/>
                      </w:pPr>
                      <w:r>
                        <w:rPr>
                          <w:rFonts w:asciiTheme="minorHAnsi" w:hAnsiTheme="minorHAnsi" w:cstheme="minorBidi"/>
                        </w:rPr>
                        <w:t>df[</w:t>
                      </w:r>
                    </w:p>
                  </w:txbxContent>
                </v:textbox>
              </v:shape>
              <v:shape id="Cuadro de texto 317" o:spid="_x0000_s2725" type="#_x0000_t202" style="position:absolute;left:597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" filled="f" stroked="f" strokeweight="0">
                <v:textbox style="mso-next-textbox:#Cuadro de texto 317" inset="0,0,0,0">
                  <w:txbxContent>
                    <w:p w14:paraId="2C8268D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18" o:spid="_x0000_s2726" type="#_x0000_t202" style="position:absolute;left:6706;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" filled="f" stroked="f" strokeweight="0">
                <v:textbox style="mso-next-textbox:#Cuadro de texto 318" inset="0,0,0,0">
                  <w:txbxContent>
                    <w:p w14:paraId="5D07F23D" w14:textId="77777777" w:rsidR="00CB7E31" w:rsidRDefault="00000000">
                      <w:pPr>
                        <w:overflowPunct w:val="0"/>
                        <w:spacing w:after="0" w:line="240" w:lineRule="auto"/>
                      </w:pPr>
                      <w:r>
                        <w:rPr>
                          <w:rFonts w:asciiTheme="minorHAnsi" w:hAnsiTheme="minorHAnsi" w:cstheme="minorBidi"/>
                          <w:color w:val="BA2121"/>
                        </w:rPr>
                        <w:t>GMD</w:t>
                      </w:r>
                    </w:p>
                  </w:txbxContent>
                </v:textbox>
              </v:shape>
              <v:shape id="Cuadro de texto 319" o:spid="_x0000_s2727" type="#_x0000_t202" style="position:absolute;left:8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" filled="f" stroked="f" strokeweight="0">
                <v:textbox style="mso-next-textbox:#Cuadro de texto 319" inset="0,0,0,0">
                  <w:txbxContent>
                    <w:p w14:paraId="30D5496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20" o:spid="_x0000_s2728"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" filled="f" stroked="f" strokeweight="0">
                <v:textbox style="mso-next-textbox:#Cuadro de texto 320" inset="0,0,0,0">
                  <w:txbxContent>
                    <w:p w14:paraId="1A169F3C" w14:textId="77777777" w:rsidR="00CB7E31" w:rsidRDefault="00000000">
                      <w:pPr>
                        <w:overflowPunct w:val="0"/>
                        <w:spacing w:after="0" w:line="240" w:lineRule="auto"/>
                      </w:pPr>
                      <w:r>
                        <w:rPr>
                          <w:rFonts w:asciiTheme="minorHAnsi" w:hAnsiTheme="minorHAnsi" w:cstheme="minorBidi"/>
                        </w:rPr>
                        <w:t>]</w:t>
                      </w:r>
                    </w:p>
                  </w:txbxContent>
                </v:textbox>
              </v:shape>
              <v:shape id="Cuadro de texto 321" o:spid="_x0000_s2729" type="#_x0000_t202" style="position:absolute;left:1034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" filled="f" stroked="f" strokeweight="0">
                <v:textbox style="mso-next-textbox:#Cuadro de texto 321" inset="0,0,0,0">
                  <w:txbxContent>
                    <w:p w14:paraId="7CA6449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22" o:spid="_x0000_s2730" type="#_x0000_t202" style="position:absolute;left:11066;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" filled="f" stroked="f" strokeweight="0">
                <v:textbox style="mso-next-textbox:#Cuadro de texto 322" inset="0,0,0,0">
                  <w:txbxContent>
                    <w:p w14:paraId="3162F7D3" w14:textId="77777777" w:rsidR="00CB7E31" w:rsidRDefault="00000000">
                      <w:pPr>
                        <w:overflowPunct w:val="0"/>
                        <w:spacing w:after="0" w:line="240" w:lineRule="auto"/>
                      </w:pPr>
                      <w:r>
                        <w:rPr>
                          <w:rFonts w:asciiTheme="minorHAnsi" w:hAnsiTheme="minorHAnsi" w:cstheme="minorBidi"/>
                        </w:rPr>
                        <w:t>hist(bins</w:t>
                      </w:r>
                    </w:p>
                  </w:txbxContent>
                </v:textbox>
              </v:shape>
              <v:shape id="Cuadro de texto 323" o:spid="_x0000_s2731" type="#_x0000_t202" style="position:absolute;left:1761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" filled="f" stroked="f" strokeweight="0">
                <v:textbox style="mso-next-textbox:#Cuadro de texto 323" inset="0,0,0,0">
                  <w:txbxContent>
                    <w:p w14:paraId="2F8E8F5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24" o:spid="_x0000_s2732" type="#_x0000_t202" style="position:absolute;left:18345;top:210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m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j+Bn+z4QjIOdXAAAA//8DAFBLAQItABQABgAIAAAAIQDb4fbL7gAAAIUBAAATAAAAAAAA&#10;AAAAAAAAAAAAAABbQ29udGVudF9UeXBlc10ueG1sUEsBAi0AFAAGAAgAAAAhAFr0LFu/AAAAFQEA&#10;AAsAAAAAAAAAAAAAAAAAHwEAAF9yZWxzLy5yZWxzUEsBAi0AFAAGAAgAAAAhAH8zxmbHAAAA3AAA&#10;AA8AAAAAAAAAAAAAAAAABwIAAGRycy9kb3ducmV2LnhtbFBLBQYAAAAAAwADALcAAAD7AgAAAAA=&#10;" filled="f" stroked="f" strokeweight="0">
                <v:textbox style="mso-next-textbox:#Cuadro de texto 324" inset="0,0,0,0">
                  <w:txbxContent>
                    <w:p w14:paraId="12488A22" w14:textId="77777777" w:rsidR="00CB7E31" w:rsidRDefault="00000000">
                      <w:pPr>
                        <w:overflowPunct w:val="0"/>
                        <w:spacing w:after="0" w:line="240" w:lineRule="auto"/>
                      </w:pPr>
                      <w:r>
                        <w:rPr>
                          <w:rFonts w:asciiTheme="minorHAnsi" w:hAnsiTheme="minorHAnsi" w:cstheme="minorBidi"/>
                          <w:color w:val="666666"/>
                        </w:rPr>
                        <w:t>100</w:t>
                      </w:r>
                    </w:p>
                  </w:txbxContent>
                </v:textbox>
              </v:shape>
              <v:shape id="Cuadro de texto 325" o:spid="_x0000_s2733" type="#_x0000_t202" style="position:absolute;left:2052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2P9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neArXM+EIyNU/AAAA//8DAFBLAQItABQABgAIAAAAIQDb4fbL7gAAAIUBAAATAAAAAAAA&#10;AAAAAAAAAAAAAABbQ29udGVudF9UeXBlc10ueG1sUEsBAi0AFAAGAAgAAAAhAFr0LFu/AAAAFQEA&#10;AAsAAAAAAAAAAAAAAAAAHwEAAF9yZWxzLy5yZWxzUEsBAi0AFAAGAAgAAAAhABB/Y/3HAAAA3AAA&#10;AA8AAAAAAAAAAAAAAAAABwIAAGRycy9kb3ducmV2LnhtbFBLBQYAAAAAAwADALcAAAD7AgAAAAA=&#10;" filled="f" stroked="f" strokeweight="0">
                <v:textbox style="mso-next-textbox:#Cuadro de texto 325" inset="0,0,0,0">
                  <w:txbxContent>
                    <w:p w14:paraId="74A143EA"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0603D9D" w14:textId="61D31368" w:rsidR="00CB7E31" w:rsidDel="009E4857" w:rsidRDefault="00000000">
      <w:pPr>
        <w:spacing w:after="3" w:line="271" w:lineRule="auto"/>
        <w:ind w:left="10" w:right="117" w:hanging="10"/>
        <w:rPr>
          <w:del w:id="5347" w:author="Jose Eduardo VIU" w:date="2023-04-01T20:51:00Z"/>
        </w:rPr>
      </w:pPr>
      <w:del w:id="5348"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47287D5C" w14:textId="5CD4DF9C" w:rsidR="00CB7E31" w:rsidDel="009E4857" w:rsidRDefault="00000000">
      <w:pPr>
        <w:spacing w:after="956"/>
        <w:ind w:left="986"/>
        <w:rPr>
          <w:del w:id="5349" w:author="Jose Eduardo VIU" w:date="2023-04-01T20:51:00Z"/>
        </w:rPr>
      </w:pPr>
      <w:del w:id="5350" w:author="Jose Eduardo VIU" w:date="2023-04-01T20:51:00Z">
        <w:r w:rsidDel="009E4857">
          <w:rPr>
            <w:noProof/>
          </w:rPr>
          <w:drawing>
            <wp:inline distT="0" distB="0" distL="0" distR="0" wp14:anchorId="4B8EAFBF" wp14:editId="3BF90555">
              <wp:extent cx="5349240" cy="3505835"/>
              <wp:effectExtent l="0" t="0" r="0" b="0"/>
              <wp:docPr id="62" name="Picture 1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1269"/>
                      <pic:cNvPicPr>
                        <a:picLocks noChangeAspect="1" noChangeArrowheads="1"/>
                      </pic:cNvPicPr>
                    </pic:nvPicPr>
                    <pic:blipFill>
                      <a:blip r:embed="rId97"/>
                      <a:stretch>
                        <a:fillRect/>
                      </a:stretch>
                    </pic:blipFill>
                    <pic:spPr bwMode="auto">
                      <a:xfrm>
                        <a:off x="0" y="0"/>
                        <a:ext cx="5349240" cy="3505835"/>
                      </a:xfrm>
                      <a:prstGeom prst="rect">
                        <a:avLst/>
                      </a:prstGeom>
                    </pic:spPr>
                  </pic:pic>
                </a:graphicData>
              </a:graphic>
            </wp:inline>
          </w:drawing>
        </w:r>
      </w:del>
    </w:p>
    <w:p w14:paraId="775E1DA4" w14:textId="25F5262D" w:rsidR="00CB7E31" w:rsidDel="009E4857" w:rsidRDefault="00000000">
      <w:pPr>
        <w:spacing w:after="3" w:line="271" w:lineRule="auto"/>
        <w:ind w:left="598" w:right="346" w:hanging="598"/>
        <w:rPr>
          <w:del w:id="5351" w:author="Jose Eduardo VIU" w:date="2023-04-01T20:51:00Z"/>
        </w:rPr>
      </w:pPr>
      <w:del w:id="5352" w:author="Jose Eduardo VIU" w:date="2023-04-01T20:51:00Z">
        <w:r>
          <w:rPr>
            <w:noProof/>
          </w:rPr>
          <w:pict w14:anchorId="7123F09D">
            <v:group id="Group 30277" o:spid="_x0000_s2716" style="position:absolute;left:0;text-align:left;margin-left:25.9pt;margin-top:-3pt;width:468pt;height:31.95pt;z-index:-503316334" coordsize="59436,4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" o:allowincell="f">
              <v:shape id="Forma libre: forma 327" o:spid="_x0000_s2717" style="position:absolute;width:59436;height:4057;visibility:visible;mso-wrap-style:square;v-text-anchor:top" coordsize="16510,1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" path="m70,l16440,v39,,70,31,70,70l16510,1058v,39,-31,70,-70,70l70,1128c31,1128,,1097,,1058l,70c,31,31,,70,xe" fillcolor="#cfcfcf" stroked="f" strokeweight="0">
                <v:path arrowok="t"/>
              </v:shape>
              <v:shape id="Forma libre: forma 328" o:spid="_x0000_s2718" style="position:absolute;left:126;top:126;width:59180;height:3931;visibility:visible;mso-wrap-style:square;v-text-anchor:top" coordsize="16439,1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" path="m35,l16405,v19,,35,16,35,35l16440,1058v,19,-16,35,-35,35l35,1093c16,1093,,1077,,105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 xml:space="preserve">graph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boxplot(data</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 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GMD"</w:delText>
        </w:r>
        <w:r w:rsidR="007341E8" w:rsidDel="009E4857">
          <w:rPr>
            <w:rFonts w:ascii="Courier New" w:eastAsia="Courier New" w:hAnsi="Courier New" w:cs="Courier New"/>
          </w:rPr>
          <w:delText>, palett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vlag"</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et(titl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Outliers de GMD'</w:delText>
        </w:r>
        <w:r w:rsidR="007341E8" w:rsidDel="009E4857">
          <w:rPr>
            <w:rFonts w:ascii="Courier New" w:eastAsia="Courier New" w:hAnsi="Courier New" w:cs="Courier New"/>
          </w:rPr>
          <w:delText>)</w:delText>
        </w:r>
      </w:del>
    </w:p>
    <w:p w14:paraId="70A41A01" w14:textId="33ED279D" w:rsidR="00CB7E31" w:rsidDel="009E4857" w:rsidRDefault="00000000">
      <w:pPr>
        <w:spacing w:after="247" w:line="271" w:lineRule="auto"/>
        <w:ind w:left="593" w:right="3095" w:hanging="10"/>
        <w:rPr>
          <w:del w:id="5353" w:author="Jose Eduardo VIU" w:date="2023-04-01T20:51:00Z"/>
        </w:rPr>
      </w:pPr>
      <w:del w:id="5354" w:author="Jose Eduardo VIU" w:date="2023-04-01T20:51:00Z">
        <w:r>
          <w:rPr>
            <w:noProof/>
          </w:rPr>
          <w:pict w14:anchorId="36899B08">
            <v:group id="Group 30530" o:spid="_x0000_s2713" style="position:absolute;left:0;text-align:left;margin-left:25.9pt;margin-top:-3.8pt;width:468pt;height:60.95pt;z-index:-503316333" coordsize="59436,7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" o:allowincell="f">
              <v:shape id="Forma libre: forma 330" o:spid="_x0000_s2714" style="position:absolute;width:59436;height:7740;visibility:visible;mso-wrap-style:square;v-text-anchor:top" coordsize="165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" path="m70,l16440,v39,,70,31,70,70l16510,2081v,39,-31,70,-70,70l70,2151c31,2151,,2120,,2081l,70c,31,31,,70,xe" fillcolor="#cfcfcf" stroked="f" strokeweight="0">
                <v:path arrowok="t"/>
              </v:shape>
              <v:shape id="Forma libre: forma 331" o:spid="_x0000_s2715" style="position:absolute;left:126;width:59180;height:7621;visibility:visible;mso-wrap-style:square;v-text-anchor:top" coordsize="16439,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" path="m35,l16405,v19,,35,16,35,35l16440,2081v,19,-16,35,-35,35l35,2116c16,2116,,2100,,2081l,35c,16,16,,35,xe" fillcolor="#f7f7f7" stroked="f" strokeweight="0">
                <v:path arrowok="t"/>
              </v:shape>
            </v:group>
          </w:pict>
        </w:r>
        <w:r w:rsidR="007341E8" w:rsidDel="009E4857">
          <w:rPr>
            <w:rFonts w:ascii="Courier New" w:eastAsia="Courier New" w:hAnsi="Courier New" w:cs="Courier New"/>
          </w:rPr>
          <w:delText>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vline(</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vline(</w:delText>
        </w:r>
        <w:r w:rsidR="007341E8" w:rsidDel="009E4857">
          <w:rPr>
            <w:rFonts w:ascii="Courier New" w:eastAsia="Courier New" w:hAnsi="Courier New" w:cs="Courier New"/>
            <w:color w:val="666666"/>
          </w:rPr>
          <w:delText>1.1</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ext(x</w:delText>
        </w:r>
        <w:r w:rsidR="007341E8" w:rsidDel="009E4857">
          <w:rPr>
            <w:rFonts w:ascii="Courier New" w:eastAsia="Courier New" w:hAnsi="Courier New" w:cs="Courier New"/>
            <w:color w:val="666666"/>
          </w:rPr>
          <w:delText>=0.5-0.015</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53</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0.5"</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 graph</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ext(x</w:delText>
        </w:r>
        <w:r w:rsidR="007341E8" w:rsidDel="009E4857">
          <w:rPr>
            <w:rFonts w:ascii="Courier New" w:eastAsia="Courier New" w:hAnsi="Courier New" w:cs="Courier New"/>
            <w:color w:val="666666"/>
          </w:rPr>
          <w:delText>=1.1-0.015</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53</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1.1"</w:delText>
        </w:r>
        <w:r w:rsidR="007341E8" w:rsidDel="009E4857">
          <w:rPr>
            <w:rFonts w:ascii="Courier New" w:eastAsia="Courier New" w:hAnsi="Courier New" w:cs="Courier New"/>
          </w:rPr>
          <w:delText>, 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lue"</w:delText>
        </w:r>
        <w:r w:rsidR="007341E8" w:rsidDel="009E4857">
          <w:rPr>
            <w:rFonts w:ascii="Courier New" w:eastAsia="Courier New" w:hAnsi="Courier New" w:cs="Courier New"/>
          </w:rPr>
          <w:delText>)</w:delText>
        </w:r>
      </w:del>
    </w:p>
    <w:p w14:paraId="62869B43" w14:textId="32DC3E9B" w:rsidR="00CB7E31" w:rsidDel="009E4857" w:rsidRDefault="00000000">
      <w:pPr>
        <w:spacing w:after="3" w:line="271" w:lineRule="auto"/>
        <w:ind w:left="10" w:right="117" w:hanging="10"/>
        <w:rPr>
          <w:del w:id="5355" w:author="Jose Eduardo VIU" w:date="2023-04-01T20:51:00Z"/>
        </w:rPr>
      </w:pPr>
      <w:del w:id="5356"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Text(1.0850000000000002, 0.53, '1.1')</w:delText>
        </w:r>
      </w:del>
    </w:p>
    <w:p w14:paraId="60FF3FC4" w14:textId="2B002037" w:rsidR="00CB7E31" w:rsidDel="009E4857" w:rsidRDefault="00000000">
      <w:pPr>
        <w:spacing w:after="908"/>
        <w:ind w:left="986"/>
        <w:rPr>
          <w:del w:id="5357" w:author="Jose Eduardo VIU" w:date="2023-04-01T20:51:00Z"/>
        </w:rPr>
      </w:pPr>
      <w:del w:id="5358" w:author="Jose Eduardo VIU" w:date="2023-04-01T20:51:00Z">
        <w:r w:rsidDel="009E4857">
          <w:rPr>
            <w:noProof/>
          </w:rPr>
          <w:drawing>
            <wp:inline distT="0" distB="0" distL="0" distR="0" wp14:anchorId="4C92D34F" wp14:editId="37C14BDA">
              <wp:extent cx="5349240" cy="3923665"/>
              <wp:effectExtent l="0" t="0" r="0" b="0"/>
              <wp:docPr id="65" name="Picture 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1382"/>
                      <pic:cNvPicPr>
                        <a:picLocks noChangeAspect="1" noChangeArrowheads="1"/>
                      </pic:cNvPicPr>
                    </pic:nvPicPr>
                    <pic:blipFill>
                      <a:blip r:embed="rId98"/>
                      <a:stretch>
                        <a:fillRect/>
                      </a:stretch>
                    </pic:blipFill>
                    <pic:spPr bwMode="auto">
                      <a:xfrm>
                        <a:off x="0" y="0"/>
                        <a:ext cx="5349240" cy="3923665"/>
                      </a:xfrm>
                      <a:prstGeom prst="rect">
                        <a:avLst/>
                      </a:prstGeom>
                    </pic:spPr>
                  </pic:pic>
                </a:graphicData>
              </a:graphic>
            </wp:inline>
          </w:drawing>
        </w:r>
      </w:del>
    </w:p>
    <w:p w14:paraId="3B3E27A8" w14:textId="0F0DE622" w:rsidR="00CB7E31" w:rsidDel="009E4857" w:rsidRDefault="00000000">
      <w:pPr>
        <w:spacing w:after="180" w:line="261" w:lineRule="auto"/>
        <w:ind w:left="513" w:hanging="10"/>
        <w:rPr>
          <w:del w:id="5359" w:author="Jose Eduardo VIU" w:date="2023-04-01T20:51:00Z"/>
        </w:rPr>
      </w:pPr>
      <w:del w:id="5360" w:author="Jose Eduardo VIU" w:date="2023-04-01T20:51:00Z">
        <w:r w:rsidDel="009E4857">
          <w:rPr>
            <w:rFonts w:ascii="Times New Roman" w:eastAsia="Times New Roman" w:hAnsi="Times New Roman" w:cs="Times New Roman"/>
          </w:rPr>
          <w:delText>Como se aprecia en el histograma la distribución se parece mucho a 2 distribuciones normales, la mayoritaria y centrada en 0.85 aproximadamente (del cerdo blanco) y la de ibérico centrada en 0.7 aproximadamente. En los extremos se observan unos pocos valores muy atípicos que deberíamos quitar. Paso a mostrar el detalle de estas 2 colas de valores.</w:delText>
        </w:r>
      </w:del>
    </w:p>
    <w:p w14:paraId="5A842F9F" w14:textId="67BACFB4" w:rsidR="00CB7E31" w:rsidDel="009E4857" w:rsidRDefault="00000000">
      <w:pPr>
        <w:spacing w:after="5" w:line="266" w:lineRule="auto"/>
        <w:ind w:left="-5" w:hanging="10"/>
        <w:rPr>
          <w:del w:id="5361" w:author="Jose Eduardo VIU" w:date="2023-04-01T20:51:00Z"/>
        </w:rPr>
      </w:pPr>
      <w:del w:id="5362"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Mostramos gráfico conjunto de cajas y bigotes e histograma para GMD,</w:delText>
        </w:r>
        <w:r w:rsidDel="009E4857">
          <w:rPr>
            <w:rFonts w:ascii="Courier New" w:eastAsia="Courier New" w:hAnsi="Courier New" w:cs="Courier New"/>
            <w:color w:val="FF0000"/>
          </w:rPr>
          <w:delText>␣</w:delText>
        </w:r>
      </w:del>
    </w:p>
    <w:p w14:paraId="1C23CD91" w14:textId="1EA11DE0" w:rsidR="00CB7E31" w:rsidDel="009E4857" w:rsidRDefault="00000000">
      <w:pPr>
        <w:spacing w:after="3" w:line="271" w:lineRule="auto"/>
        <w:ind w:left="583" w:right="3324" w:firstLine="163"/>
        <w:rPr>
          <w:del w:id="5363" w:author="Jose Eduardo VIU" w:date="2023-04-01T20:51:00Z"/>
        </w:rPr>
      </w:pPr>
      <w:del w:id="5364"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i/>
            <w:color w:val="3D7A7A"/>
          </w:rPr>
          <w:delText xml:space="preserve">remarcando los valores a eliminar </w:delText>
        </w:r>
        <w:r w:rsidDel="009E4857">
          <w:rPr>
            <w:rFonts w:ascii="Courier New" w:eastAsia="Courier New" w:hAnsi="Courier New" w:cs="Courier New"/>
          </w:rPr>
          <w:delText xml:space="preserve">f, (ax_box, ax_hist)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lt</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bplots(</w:delText>
        </w:r>
        <w:r w:rsidDel="009E4857">
          <w:rPr>
            <w:rFonts w:ascii="Courier New" w:eastAsia="Courier New" w:hAnsi="Courier New" w:cs="Courier New"/>
            <w:color w:val="666666"/>
          </w:rPr>
          <w:delText>2</w:delText>
        </w:r>
        <w:r w:rsidDel="009E4857">
          <w:rPr>
            <w:rFonts w:ascii="Courier New" w:eastAsia="Courier New" w:hAnsi="Courier New" w:cs="Courier New"/>
          </w:rPr>
          <w:delText>, sharex</w:delText>
        </w:r>
        <w:r w:rsidDel="009E4857">
          <w:rPr>
            <w:rFonts w:ascii="Courier New" w:eastAsia="Courier New" w:hAnsi="Courier New" w:cs="Courier New"/>
            <w:color w:val="666666"/>
          </w:rPr>
          <w:delText>=</w:delText>
        </w:r>
        <w:r w:rsidDel="009E4857">
          <w:rPr>
            <w:rFonts w:ascii="Courier New" w:eastAsia="Courier New" w:hAnsi="Courier New" w:cs="Courier New"/>
            <w:b/>
            <w:color w:val="007F00"/>
          </w:rPr>
          <w:delText>True</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2491EF3F" w14:textId="23254DEB" w:rsidR="00CB7E31" w:rsidDel="009E4857" w:rsidRDefault="00000000">
      <w:pPr>
        <w:spacing w:after="3" w:line="271" w:lineRule="auto"/>
        <w:ind w:left="583" w:right="1835" w:firstLine="163"/>
        <w:rPr>
          <w:del w:id="5365" w:author="Jose Eduardo VIU" w:date="2023-04-01T20:51:00Z"/>
        </w:rPr>
      </w:pPr>
      <w:del w:id="5366"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gridspec_kw</w:delText>
        </w:r>
        <w:r w:rsidDel="009E4857">
          <w:rPr>
            <w:rFonts w:ascii="Courier New" w:eastAsia="Courier New" w:hAnsi="Courier New" w:cs="Courier New"/>
            <w:color w:val="666666"/>
          </w:rPr>
          <w:delText>=</w:delText>
        </w:r>
        <w:r w:rsidDel="009E4857">
          <w:rPr>
            <w:rFonts w:ascii="Courier New" w:eastAsia="Courier New" w:hAnsi="Courier New" w:cs="Courier New"/>
          </w:rPr>
          <w:delText>{</w:delText>
        </w:r>
        <w:r w:rsidDel="009E4857">
          <w:rPr>
            <w:rFonts w:ascii="Courier New" w:eastAsia="Courier New" w:hAnsi="Courier New" w:cs="Courier New"/>
            <w:color w:val="BA2121"/>
          </w:rPr>
          <w:delText>"height_ratios"</w:delText>
        </w:r>
        <w:r w:rsidDel="009E4857">
          <w:rPr>
            <w:rFonts w:ascii="Courier New" w:eastAsia="Courier New" w:hAnsi="Courier New" w:cs="Courier New"/>
          </w:rPr>
          <w:delText>: (</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85</w:delText>
        </w:r>
        <w:r w:rsidDel="009E4857">
          <w:rPr>
            <w:rFonts w:ascii="Courier New" w:eastAsia="Courier New" w:hAnsi="Courier New" w:cs="Courier New"/>
          </w:rPr>
          <w:delText xml:space="preserve">)}) flierprop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007F00"/>
          </w:rPr>
          <w:delText>dict</w:delText>
        </w:r>
        <w:r w:rsidDel="009E4857">
          <w:rPr>
            <w:rFonts w:ascii="Courier New" w:eastAsia="Courier New" w:hAnsi="Courier New" w:cs="Courier New"/>
          </w:rPr>
          <w:delText>(marke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o'</w:delText>
        </w:r>
        <w:r w:rsidDel="009E4857">
          <w:rPr>
            <w:rFonts w:ascii="Courier New" w:eastAsia="Courier New" w:hAnsi="Courier New" w:cs="Courier New"/>
          </w:rPr>
          <w:delText>, markerfac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markersize</w:delText>
        </w:r>
        <w:r w:rsidDel="009E4857">
          <w:rPr>
            <w:rFonts w:ascii="Courier New" w:eastAsia="Courier New" w:hAnsi="Courier New" w:cs="Courier New"/>
            <w:color w:val="666666"/>
          </w:rPr>
          <w:delText>=1</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0D9406E0" w14:textId="6FE0AB1D" w:rsidR="00CB7E31" w:rsidDel="009E4857" w:rsidRDefault="00000000">
      <w:pPr>
        <w:spacing w:after="3" w:line="271" w:lineRule="auto"/>
        <w:ind w:left="583" w:right="1897" w:firstLine="163"/>
        <w:rPr>
          <w:del w:id="5367" w:author="Jose Eduardo VIU" w:date="2023-04-01T20:51:00Z"/>
        </w:rPr>
      </w:pPr>
      <w:del w:id="5368"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linestyle</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none'</w:delText>
        </w:r>
        <w:r w:rsidDel="009E4857">
          <w:rPr>
            <w:rFonts w:ascii="Courier New" w:eastAsia="Courier New" w:hAnsi="Courier New" w:cs="Courier New"/>
          </w:rPr>
          <w:delText>, markeredg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b'</w:delText>
        </w:r>
        <w:r w:rsidDel="009E4857">
          <w:rPr>
            <w:rFonts w:ascii="Courier New" w:eastAsia="Courier New" w:hAnsi="Courier New" w:cs="Courier New"/>
          </w:rPr>
          <w:delText>) sns</w:delText>
        </w:r>
        <w:r w:rsidDel="009E4857">
          <w:rPr>
            <w:rFonts w:ascii="Courier New" w:eastAsia="Courier New" w:hAnsi="Courier New" w:cs="Courier New"/>
            <w:color w:val="666666"/>
          </w:rPr>
          <w:delText>.</w:delText>
        </w:r>
        <w:r w:rsidDel="009E4857">
          <w:rPr>
            <w:rFonts w:ascii="Courier New" w:eastAsia="Courier New" w:hAnsi="Courier New" w:cs="Courier New"/>
          </w:rPr>
          <w:delText>boxplot(x</w:delText>
        </w:r>
        <w:r w:rsidDel="009E4857">
          <w:rPr>
            <w:rFonts w:ascii="Courier New" w:eastAsia="Courier New" w:hAnsi="Courier New" w:cs="Courier New"/>
            <w:color w:val="666666"/>
          </w:rPr>
          <w:delText>=</w:delText>
        </w:r>
        <w:r w:rsidDel="009E4857">
          <w:rPr>
            <w:rFonts w:ascii="Courier New" w:eastAsia="Courier New" w:hAnsi="Courier New" w:cs="Courier New"/>
          </w:rPr>
          <w:delText>df[</w:delText>
        </w:r>
        <w:r w:rsidDel="009E4857">
          <w:rPr>
            <w:rFonts w:ascii="Courier New" w:eastAsia="Courier New" w:hAnsi="Courier New" w:cs="Courier New"/>
            <w:color w:val="BA2121"/>
          </w:rPr>
          <w:delText>"GMD"</w:delText>
        </w:r>
        <w:r w:rsidDel="009E4857">
          <w:rPr>
            <w:rFonts w:ascii="Courier New" w:eastAsia="Courier New" w:hAnsi="Courier New" w:cs="Courier New"/>
          </w:rPr>
          <w:delText>], 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box, flierprops</w:delText>
        </w:r>
        <w:r w:rsidDel="009E4857">
          <w:rPr>
            <w:rFonts w:ascii="Courier New" w:eastAsia="Courier New" w:hAnsi="Courier New" w:cs="Courier New"/>
            <w:color w:val="666666"/>
          </w:rPr>
          <w:delText>=</w:delText>
        </w:r>
        <w:r w:rsidDel="009E4857">
          <w:rPr>
            <w:rFonts w:ascii="Courier New" w:eastAsia="Courier New" w:hAnsi="Courier New" w:cs="Courier New"/>
          </w:rPr>
          <w:delText>flierprops)</w:delText>
        </w:r>
      </w:del>
    </w:p>
    <w:p w14:paraId="02D881B1" w14:textId="15A43672" w:rsidR="00CB7E31" w:rsidDel="009E4857" w:rsidRDefault="00000000">
      <w:pPr>
        <w:spacing w:after="3" w:line="271" w:lineRule="auto"/>
        <w:ind w:left="746" w:right="117" w:hanging="163"/>
        <w:rPr>
          <w:del w:id="5369" w:author="Jose Eduardo VIU" w:date="2023-04-01T20:51:00Z"/>
        </w:rPr>
      </w:pPr>
      <w:del w:id="5370" w:author="Jose Eduardo VIU" w:date="2023-04-01T20:51:00Z">
        <w:r>
          <w:rPr>
            <w:noProof/>
          </w:rPr>
          <w:pict w14:anchorId="2B39D200">
            <v:group id="Group 30532" o:spid="_x0000_s2710" style="position:absolute;left:0;text-align:left;margin-left:25.9pt;margin-top:-100.85pt;width:468pt;height:129.8pt;z-index:-503316332" coordsize="59436,16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" o:allowincell="f">
              <v:shape id="Forma libre: forma 333" o:spid="_x0000_s2711" style="position:absolute;width:59436;height:16484;visibility:visible;mso-wrap-style:square;v-text-anchor:top" coordsize="16510,4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" path="m70,l16440,v39,,70,31,70,70l16510,4510v,39,-31,70,-70,70l70,4580c31,4580,,4549,,4510l,70c,31,31,,70,xe" fillcolor="#cfcfcf" stroked="f" strokeweight="0">
                <v:path arrowok="t"/>
              </v:shape>
              <v:shape id="Forma libre: forma 334" o:spid="_x0000_s2712" style="position:absolute;left:126;top:126;width:59180;height:16358;visibility:visible;mso-wrap-style:square;v-text-anchor:top" coordsize="16439,4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" path="m35,-1r16370,c16424,-1,16440,15,16440,34r,4475c16440,4528,16424,4544,16405,4544l35,4544c16,4544,,4528,,4509l,34c,15,16,-1,35,-1xe" fillcolor="#f7f7f7" stroked="f" strokeweight="0">
                <v:path arrowok="t"/>
              </v:shape>
            </v:group>
          </w:pict>
        </w:r>
        <w:r w:rsidR="007341E8" w:rsidDel="009E4857">
          <w:rPr>
            <w:rFonts w:ascii="Courier New" w:eastAsia="Courier New" w:hAnsi="Courier New" w:cs="Courier New"/>
          </w:rPr>
          <w:delText>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catter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w:delText>
        </w:r>
        <w:r w:rsidR="007341E8" w:rsidDel="009E4857">
          <w:rPr>
            <w:rFonts w:ascii="Courier New" w:eastAsia="Courier New" w:hAnsi="Courier New" w:cs="Courier New"/>
            <w:color w:val="666666"/>
          </w:rPr>
          <w:delText>&lt;0.5</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GMD</w:delText>
        </w:r>
        <w:r w:rsidR="007341E8" w:rsidDel="009E4857">
          <w:rPr>
            <w:rFonts w:ascii="Courier New" w:eastAsia="Courier New" w:hAnsi="Courier New" w:cs="Courier New"/>
            <w:color w:val="666666"/>
          </w:rPr>
          <w:delText>&gt;1.1</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a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_box,</w:delText>
        </w:r>
        <w:r w:rsidR="007341E8" w:rsidDel="009E4857">
          <w:rPr>
            <w:rFonts w:ascii="Courier New" w:eastAsia="Courier New" w:hAnsi="Courier New" w:cs="Courier New"/>
            <w:color w:val="FF0000"/>
          </w:rPr>
          <w:delText xml:space="preserve">␣ </w:delTex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r'</w:delText>
        </w:r>
        <w:r w:rsidR="007341E8" w:rsidDel="009E4857">
          <w:rPr>
            <w:rFonts w:ascii="Courier New" w:eastAsia="Courier New" w:hAnsi="Courier New" w:cs="Courier New"/>
          </w:rPr>
          <w:delText>, alpha</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s</w:delText>
        </w:r>
        <w:r w:rsidR="007341E8" w:rsidDel="009E4857">
          <w:rPr>
            <w:rFonts w:ascii="Courier New" w:eastAsia="Courier New" w:hAnsi="Courier New" w:cs="Courier New"/>
            <w:color w:val="666666"/>
          </w:rPr>
          <w:delText>=15</w:delText>
        </w:r>
        <w:r w:rsidR="007341E8" w:rsidDel="009E4857">
          <w:rPr>
            <w:rFonts w:ascii="Courier New" w:eastAsia="Courier New" w:hAnsi="Courier New" w:cs="Courier New"/>
          </w:rPr>
          <w:delText>)</w:delText>
        </w:r>
      </w:del>
    </w:p>
    <w:p w14:paraId="46F40D43" w14:textId="4AD7C2F0" w:rsidR="00CB7E31" w:rsidDel="009E4857" w:rsidRDefault="00000000">
      <w:pPr>
        <w:spacing w:after="894"/>
        <w:ind w:left="518"/>
        <w:rPr>
          <w:del w:id="5371" w:author="Jose Eduardo VIU" w:date="2023-04-01T20:51:00Z"/>
        </w:rPr>
      </w:pPr>
      <w:del w:id="5372" w:author="Jose Eduardo VIU" w:date="2023-04-01T20:51:00Z">
        <w:r>
          <w:pict w14:anchorId="153B2806">
            <v:group id="Group 30526" o:spid="_x0000_s2613" style="width:468pt;height:441.7pt;mso-position-horizontal-relative:char;mso-position-vertical-relative:line" coordsize="59436,56095">
              <v:shape id="Forma libre: forma 336" o:spid="_x0000_s2614" style="position:absolute;width:59436;height:19792;visibility:visible;mso-wrap-style:square;v-text-anchor:top" coordsize="16510,5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" path="m70,l16440,v39,,70,31,70,70l16510,5428v,39,-31,70,-70,70l70,5498c31,5498,,5467,,5428l,70c,31,31,,70,xe" fillcolor="#cfcfcf" stroked="f" strokeweight="0">
                <v:path arrowok="t"/>
              </v:shape>
              <v:shape id="Forma libre: forma 337" o:spid="_x0000_s2615" style="position:absolute;left:126;width:59180;height:19666;visibility:visible;mso-wrap-style:square;v-text-anchor:top" coordsize="16439,5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" path="m35,l16405,v19,,35,16,35,35l16440,5428v,19,-16,35,-35,35l35,5463c16,5463,,5447,,5428l,35c,16,16,,35,xe" fillcolor="#f7f7f7" stroked="f" strokeweight="0">
                <v:path arrowok="t"/>
              </v:shape>
              <v:shape id="Cuadro de texto 338" o:spid="_x0000_s2616" type="#_x0000_t202" style="position:absolute;left:507;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" filled="f" stroked="f" strokeweight="0">
                <v:textbox style="mso-next-textbox:#Cuadro de texto 338" inset="0,0,0,0">
                  <w:txbxContent>
                    <w:p w14:paraId="3D5F0331" w14:textId="77777777" w:rsidR="00CB7E31" w:rsidRDefault="00000000">
                      <w:pPr>
                        <w:overflowPunct w:val="0"/>
                        <w:spacing w:after="0" w:line="240" w:lineRule="auto"/>
                      </w:pPr>
                      <w:r>
                        <w:rPr>
                          <w:rFonts w:asciiTheme="minorHAnsi" w:hAnsiTheme="minorHAnsi" w:cstheme="minorBidi"/>
                        </w:rPr>
                        <w:t>sns</w:t>
                      </w:r>
                    </w:p>
                  </w:txbxContent>
                </v:textbox>
              </v:shape>
              <v:shape id="Cuadro de texto 339" o:spid="_x0000_s2617" type="#_x0000_t202" style="position:absolute;left:268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" filled="f" stroked="f" strokeweight="0">
                <v:textbox style="mso-next-textbox:#Cuadro de texto 339" inset="0,0,0,0">
                  <w:txbxContent>
                    <w:p w14:paraId="042C9AC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0" o:spid="_x0000_s2618" type="#_x0000_t202" style="position:absolute;left:3416;top:489;width:1257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" filled="f" stroked="f" strokeweight="0">
                <v:textbox style="mso-next-textbox:#Cuadro de texto 340" inset="0,0,0,0">
                  <w:txbxContent>
                    <w:p w14:paraId="4AED9F4C" w14:textId="77777777" w:rsidR="00CB7E31" w:rsidRDefault="00000000">
                      <w:pPr>
                        <w:overflowPunct w:val="0"/>
                        <w:spacing w:after="0" w:line="240" w:lineRule="auto"/>
                      </w:pPr>
                      <w:r>
                        <w:rPr>
                          <w:rFonts w:asciiTheme="minorHAnsi" w:hAnsiTheme="minorHAnsi" w:cstheme="minorBidi"/>
                        </w:rPr>
                        <w:t>histplot(data</w:t>
                      </w:r>
                    </w:p>
                  </w:txbxContent>
                </v:textbox>
              </v:shape>
              <v:shape id="Cuadro de texto 341" o:spid="_x0000_s2619" type="#_x0000_t202" style="position:absolute;left:12870;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" filled="f" stroked="f" strokeweight="0">
                <v:textbox style="mso-next-textbox:#Cuadro de texto 341" inset="0,0,0,0">
                  <w:txbxContent>
                    <w:p w14:paraId="6E26020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2" o:spid="_x0000_s2620" type="#_x0000_t202" style="position:absolute;left:13593;top:489;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R4p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j5xj+z4QjIOdXAAAA//8DAFBLAQItABQABgAIAAAAIQDb4fbL7gAAAIUBAAATAAAAAAAA&#10;AAAAAAAAAAAAAABbQ29udGVudF9UeXBlc10ueG1sUEsBAi0AFAAGAAgAAAAhAFr0LFu/AAAAFQEA&#10;AAsAAAAAAAAAAAAAAAAAHwEAAF9yZWxzLy5yZWxzUEsBAi0AFAAGAAgAAAAhAEJJHinHAAAA3AAA&#10;AA8AAAAAAAAAAAAAAAAABwIAAGRycy9kb3ducmV2LnhtbFBLBQYAAAAAAwADALcAAAD7AgAAAAA=&#10;" filled="f" stroked="f" strokeweight="0">
                <v:textbox style="mso-next-textbox:#Cuadro de texto 342" inset="0,0,0,0">
                  <w:txbxContent>
                    <w:p w14:paraId="720345C1" w14:textId="77777777" w:rsidR="00CB7E31" w:rsidRDefault="00000000">
                      <w:pPr>
                        <w:overflowPunct w:val="0"/>
                        <w:spacing w:after="0" w:line="240" w:lineRule="auto"/>
                      </w:pPr>
                      <w:r>
                        <w:rPr>
                          <w:rFonts w:asciiTheme="minorHAnsi" w:hAnsiTheme="minorHAnsi" w:cstheme="minorBidi"/>
                        </w:rPr>
                        <w:t>df,</w:t>
                      </w:r>
                      <w:r>
                        <w:rPr>
                          <w:rFonts w:asciiTheme="minorHAnsi" w:hAnsiTheme="minorHAnsi" w:cstheme="minorBidi"/>
                          <w:spacing w:val="-17"/>
                        </w:rPr>
                        <w:t xml:space="preserve"> </w:t>
                      </w:r>
                      <w:r>
                        <w:rPr>
                          <w:rFonts w:asciiTheme="minorHAnsi" w:hAnsiTheme="minorHAnsi" w:cstheme="minorBidi"/>
                        </w:rPr>
                        <w:t>x</w:t>
                      </w:r>
                    </w:p>
                  </w:txbxContent>
                </v:textbox>
              </v:shape>
              <v:shape id="Cuadro de texto 343" o:spid="_x0000_s2621" type="#_x0000_t202" style="position:absolute;left:17233;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" filled="f" stroked="f" strokeweight="0">
                <v:textbox style="mso-next-textbox:#Cuadro de texto 343" inset="0,0,0,0">
                  <w:txbxContent>
                    <w:p w14:paraId="1985194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4" o:spid="_x0000_s2622" type="#_x0000_t202" style="position:absolute;left:17956;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" filled="f" stroked="f" strokeweight="0">
                <v:textbox style="mso-next-textbox:#Cuadro de texto 344" inset="0,0,0,0">
                  <w:txbxContent>
                    <w:p w14:paraId="620EE69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45" o:spid="_x0000_s2623" type="#_x0000_t202" style="position:absolute;left:18687;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" filled="f" stroked="f" strokeweight="0">
                <v:textbox style="mso-next-textbox:#Cuadro de texto 345" inset="0,0,0,0">
                  <w:txbxContent>
                    <w:p w14:paraId="505D00B8" w14:textId="77777777" w:rsidR="00CB7E31" w:rsidRDefault="00000000">
                      <w:pPr>
                        <w:overflowPunct w:val="0"/>
                        <w:spacing w:after="0" w:line="240" w:lineRule="auto"/>
                      </w:pPr>
                      <w:r>
                        <w:rPr>
                          <w:rFonts w:asciiTheme="minorHAnsi" w:hAnsiTheme="minorHAnsi" w:cstheme="minorBidi"/>
                          <w:color w:val="BA2121"/>
                        </w:rPr>
                        <w:t>GMD</w:t>
                      </w:r>
                    </w:p>
                  </w:txbxContent>
                </v:textbox>
              </v:shape>
              <v:shape id="Cuadro de texto 346" o:spid="_x0000_s2624" type="#_x0000_t202" style="position:absolute;left:20872;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" filled="f" stroked="f" strokeweight="0">
                <v:textbox style="mso-next-textbox:#Cuadro de texto 346" inset="0,0,0,0">
                  <w:txbxContent>
                    <w:p w14:paraId="3A594D7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47" o:spid="_x0000_s2625" type="#_x0000_t202" style="position:absolute;left:21603;top:489;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r2x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PY3h70w4AnL2CwAA//8DAFBLAQItABQABgAIAAAAIQDb4fbL7gAAAIUBAAATAAAAAAAA&#10;AAAAAAAAAAAAAABbQ29udGVudF9UeXBlc10ueG1sUEsBAi0AFAAGAAgAAAAhAFr0LFu/AAAAFQEA&#10;AAsAAAAAAAAAAAAAAAAAHwEAAF9yZWxzLy5yZWxzUEsBAi0AFAAGAAgAAAAhAFI+vbHHAAAA3AAA&#10;AA8AAAAAAAAAAAAAAAAABwIAAGRycy9kb3ducmV2LnhtbFBLBQYAAAAAAwADALcAAAD7AgAAAAA=&#10;" filled="f" stroked="f" strokeweight="0">
                <v:textbox style="mso-next-textbox:#Cuadro de texto 347" inset="0,0,0,0">
                  <w:txbxContent>
                    <w:p w14:paraId="23BB094A"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ax</w:t>
                      </w:r>
                    </w:p>
                  </w:txbxContent>
                </v:textbox>
              </v:shape>
              <v:shape id="Cuadro de texto 348" o:spid="_x0000_s2626" type="#_x0000_t202" style="position:absolute;left:24512;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" filled="f" stroked="f" strokeweight="0">
                <v:textbox style="mso-next-textbox:#Cuadro de texto 348" inset="0,0,0,0">
                  <w:txbxContent>
                    <w:p w14:paraId="55738B8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49" o:spid="_x0000_s2627" type="#_x0000_t202" style="position:absolute;left:25236;top:48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YxY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Mnl7h70w4AnL2CwAA//8DAFBLAQItABQABgAIAAAAIQDb4fbL7gAAAIUBAAATAAAAAAAA&#10;AAAAAAAAAAAAAABbQ29udGVudF9UeXBlc10ueG1sUEsBAi0AFAAGAAgAAAAhAFr0LFu/AAAAFQEA&#10;AAsAAAAAAAAAAAAAAAAAHwEAAF9yZWxzLy5yZWxzUEsBAi0AFAAGAAgAAAAhAEztjFjHAAAA3AAA&#10;AA8AAAAAAAAAAAAAAAAABwIAAGRycy9kb3ducmV2LnhtbFBLBQYAAAAAAwADALcAAAD7AgAAAAA=&#10;" filled="f" stroked="f" strokeweight="0">
                <v:textbox style="mso-next-textbox:#Cuadro de texto 349" inset="0,0,0,0">
                  <w:txbxContent>
                    <w:p w14:paraId="5BD7AC73"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50" o:spid="_x0000_s2628" type="#_x0000_t202" style="position:absolute;left:507;top:22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" filled="f" stroked="f" strokeweight="0">
                <v:textbox style="mso-next-textbox:#Cuadro de texto 350" inset="0,0,0,0">
                  <w:txbxContent>
                    <w:p w14:paraId="1B16F74F"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351" o:spid="_x0000_s2629" type="#_x0000_t202" style="position:absolute;left:4870;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haD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LZAz3M+EIyMUfAAAA//8DAFBLAQItABQABgAIAAAAIQDb4fbL7gAAAIUBAAATAAAAAAAA&#10;AAAAAAAAAAAAAABbQ29udGVudF9UeXBlc10ueG1sUEsBAi0AFAAGAAgAAAAhAFr0LFu/AAAAFQEA&#10;AAsAAAAAAAAAAAAAAAAAHwEAAF9yZWxzLy5yZWxzUEsBAi0AFAAGAAgAAAAhADdCFoPHAAAA3AAA&#10;AA8AAAAAAAAAAAAAAAAABwIAAGRycy9kb3ducmV2LnhtbFBLBQYAAAAAAwADALcAAAD7AgAAAAA=&#10;" filled="f" stroked="f" strokeweight="0">
                <v:textbox style="mso-next-textbox:#Cuadro de texto 351" inset="0,0,0,0">
                  <w:txbxContent>
                    <w:p w14:paraId="1ACE162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52" o:spid="_x0000_s2630" type="#_x0000_t202" style="position:absolute;left:5601;top:22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Ij0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naQzXM+EIyNU/AAAA//8DAFBLAQItABQABgAIAAAAIQDb4fbL7gAAAIUBAAATAAAAAAAA&#10;AAAAAAAAAAAAAABbQ29udGVudF9UeXBlc10ueG1sUEsBAi0AFAAGAAgAAAAhAFr0LFu/AAAAFQEA&#10;AAsAAAAAAAAAAAAAAAAAHwEAAF9yZWxzLy5yZWxzUEsBAi0AFAAGAAgAAAAhAMeQiPTHAAAA3AAA&#10;AA8AAAAAAAAAAAAAAAAABwIAAGRycy9kb3ducmV2LnhtbFBLBQYAAAAAAwADALcAAAD7AgAAAAA=&#10;" filled="f" stroked="f" strokeweight="0">
                <v:textbox style="mso-next-textbox:#Cuadro de texto 352" inset="0,0,0,0">
                  <w:txbxContent>
                    <w:p w14:paraId="58DD0E83"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53" o:spid="_x0000_s2631" type="#_x0000_t202" style="position:absolute;left:11415;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" filled="f" stroked="f" strokeweight="0">
                <v:textbox style="mso-next-textbox:#Cuadro de texto 353" inset="0,0,0,0">
                  <w:txbxContent>
                    <w:p w14:paraId="329EFFCF"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354" o:spid="_x0000_s2632" type="#_x0000_t202" style="position:absolute;left:13593;top:22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" filled="f" stroked="f" strokeweight="0">
                <v:textbox style="mso-next-textbox:#Cuadro de texto 354" inset="0,0,0,0">
                  <w:txbxContent>
                    <w:p w14:paraId="5B157AA3"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355" o:spid="_x0000_s2633" type="#_x0000_t202" style="position:absolute;left:18687;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" filled="f" stroked="f" strokeweight="0">
                <v:textbox style="mso-next-textbox:#Cuadro de texto 355" inset="0,0,0,0">
                  <w:txbxContent>
                    <w:p w14:paraId="66D2EB9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56" o:spid="_x0000_s2634" type="#_x0000_t202" style="position:absolute;left:1941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" filled="f" stroked="f" strokeweight="0">
                <v:textbox style="mso-next-textbox:#Cuadro de texto 356" inset="0,0,0,0">
                  <w:txbxContent>
                    <w:p w14:paraId="7914088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57" o:spid="_x0000_s2635" type="#_x0000_t202" style="position:absolute;left:20149;top:22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" filled="f" stroked="f" strokeweight="0">
                <v:textbox style="mso-next-textbox:#Cuadro de texto 357" inset="0,0,0,0">
                  <w:txbxContent>
                    <w:p w14:paraId="111AB473"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58" o:spid="_x0000_s2636" type="#_x0000_t202" style="position:absolute;left:2305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" filled="f" stroked="f" strokeweight="0">
                <v:textbox style="mso-next-textbox:#Cuadro de texto 358" inset="0,0,0,0">
                  <w:txbxContent>
                    <w:p w14:paraId="5731D77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59" o:spid="_x0000_s2637" type="#_x0000_t202" style="position:absolute;left:23781;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" filled="f" stroked="f" strokeweight="0">
                <v:textbox style="mso-next-textbox:#Cuadro de texto 359" inset="0,0,0,0">
                  <w:txbxContent>
                    <w:p w14:paraId="16CAD20C" w14:textId="77777777" w:rsidR="00CB7E31" w:rsidRDefault="00000000">
                      <w:pPr>
                        <w:overflowPunct w:val="0"/>
                        <w:spacing w:after="0" w:line="240" w:lineRule="auto"/>
                      </w:pPr>
                      <w:r>
                        <w:rPr>
                          <w:rFonts w:asciiTheme="minorHAnsi" w:hAnsiTheme="minorHAnsi" w:cstheme="minorBidi"/>
                        </w:rPr>
                        <w:t>)</w:t>
                      </w:r>
                    </w:p>
                  </w:txbxContent>
                </v:textbox>
              </v:shape>
              <v:shape id="Cuadro de texto 360" o:spid="_x0000_s2638" type="#_x0000_t202" style="position:absolute;left:507;top:393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" filled="f" stroked="f" strokeweight="0">
                <v:textbox style="mso-next-textbox:#Cuadro de texto 360" inset="0,0,0,0">
                  <w:txbxContent>
                    <w:p w14:paraId="69376A05"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361" o:spid="_x0000_s2639" type="#_x0000_t202" style="position:absolute;left:4870;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" filled="f" stroked="f" strokeweight="0">
                <v:textbox style="mso-next-textbox:#Cuadro de texto 361" inset="0,0,0,0">
                  <w:txbxContent>
                    <w:p w14:paraId="13DADC4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62" o:spid="_x0000_s2640" type="#_x0000_t202" style="position:absolute;left:5601;top:393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" filled="f" stroked="f" strokeweight="0">
                <v:textbox style="mso-next-textbox:#Cuadro de texto 362" inset="0,0,0,0">
                  <w:txbxContent>
                    <w:p w14:paraId="60B7B356"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63" o:spid="_x0000_s2641" type="#_x0000_t202" style="position:absolute;left:11415;top:3931;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" filled="f" stroked="f" strokeweight="0">
                <v:textbox style="mso-next-textbox:#Cuadro de texto 363" inset="0,0,0,0">
                  <w:txbxContent>
                    <w:p w14:paraId="651BC5CB"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364" o:spid="_x0000_s2642" type="#_x0000_t202" style="position:absolute;left:13593;top:39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" filled="f" stroked="f" strokeweight="0">
                <v:textbox style="mso-next-textbox:#Cuadro de texto 364" inset="0,0,0,0">
                  <w:txbxContent>
                    <w:p w14:paraId="492669D1"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365" o:spid="_x0000_s2643" type="#_x0000_t202" style="position:absolute;left:18687;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" filled="f" stroked="f" strokeweight="0">
                <v:textbox style="mso-next-textbox:#Cuadro de texto 365" inset="0,0,0,0">
                  <w:txbxContent>
                    <w:p w14:paraId="28FD8F9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66" o:spid="_x0000_s2644" type="#_x0000_t202" style="position:absolute;left:1941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" filled="f" stroked="f" strokeweight="0">
                <v:textbox style="mso-next-textbox:#Cuadro de texto 366" inset="0,0,0,0">
                  <w:txbxContent>
                    <w:p w14:paraId="7766384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67" o:spid="_x0000_s2645" type="#_x0000_t202" style="position:absolute;left:20149;top:393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" filled="f" stroked="f" strokeweight="0">
                <v:textbox style="mso-next-textbox:#Cuadro de texto 367" inset="0,0,0,0">
                  <w:txbxContent>
                    <w:p w14:paraId="2222DF33"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68" o:spid="_x0000_s2646" type="#_x0000_t202" style="position:absolute;left:2305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" filled="f" stroked="f" strokeweight="0">
                <v:textbox style="mso-next-textbox:#Cuadro de texto 368" inset="0,0,0,0">
                  <w:txbxContent>
                    <w:p w14:paraId="681CB224"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69" o:spid="_x0000_s2647" type="#_x0000_t202" style="position:absolute;left:23781;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" filled="f" stroked="f" strokeweight="0">
                <v:textbox style="mso-next-textbox:#Cuadro de texto 369" inset="0,0,0,0">
                  <w:txbxContent>
                    <w:p w14:paraId="6243ED8D" w14:textId="77777777" w:rsidR="00CB7E31" w:rsidRDefault="00000000">
                      <w:pPr>
                        <w:overflowPunct w:val="0"/>
                        <w:spacing w:after="0" w:line="240" w:lineRule="auto"/>
                      </w:pPr>
                      <w:r>
                        <w:rPr>
                          <w:rFonts w:asciiTheme="minorHAnsi" w:hAnsiTheme="minorHAnsi" w:cstheme="minorBidi"/>
                        </w:rPr>
                        <w:t>)</w:t>
                      </w:r>
                    </w:p>
                  </w:txbxContent>
                </v:textbox>
              </v:shape>
              <v:shape id="Cuadro de texto 370" o:spid="_x0000_s2648" type="#_x0000_t202" style="position:absolute;left:507;top:56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" filled="f" stroked="f" strokeweight="0">
                <v:textbox style="mso-next-textbox:#Cuadro de texto 370" inset="0,0,0,0">
                  <w:txbxContent>
                    <w:p w14:paraId="2278D5AB"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71" o:spid="_x0000_s2649" type="#_x0000_t202" style="position:absolute;left:5601;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" filled="f" stroked="f" strokeweight="0">
                <v:textbox style="mso-next-textbox:#Cuadro de texto 371" inset="0,0,0,0">
                  <w:txbxContent>
                    <w:p w14:paraId="5A65390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2" o:spid="_x0000_s2650" type="#_x0000_t202" style="position:absolute;left:6325;top:5652;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" filled="f" stroked="f" strokeweight="0">
                <v:textbox style="mso-next-textbox:#Cuadro de texto 372" inset="0,0,0,0">
                  <w:txbxContent>
                    <w:p w14:paraId="493D0A9B" w14:textId="77777777" w:rsidR="00CB7E31" w:rsidRDefault="00000000">
                      <w:pPr>
                        <w:overflowPunct w:val="0"/>
                        <w:spacing w:after="0" w:line="240" w:lineRule="auto"/>
                      </w:pPr>
                      <w:r>
                        <w:rPr>
                          <w:rFonts w:asciiTheme="minorHAnsi" w:hAnsiTheme="minorHAnsi" w:cstheme="minorBidi"/>
                        </w:rPr>
                        <w:t>set(title</w:t>
                      </w:r>
                    </w:p>
                  </w:txbxContent>
                </v:textbox>
              </v:shape>
              <v:shape id="Cuadro de texto 373" o:spid="_x0000_s2651" type="#_x0000_t202" style="position:absolute;left:12870;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" filled="f" stroked="f" strokeweight="0">
                <v:textbox style="mso-next-textbox:#Cuadro de texto 373" inset="0,0,0,0">
                  <w:txbxContent>
                    <w:p w14:paraId="5BA8082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4" o:spid="_x0000_s2652" type="#_x0000_t202" style="position:absolute;left:13593;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Ol7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jZ/g70w4AnL2CwAA//8DAFBLAQItABQABgAIAAAAIQDb4fbL7gAAAIUBAAATAAAAAAAA&#10;AAAAAAAAAAAAAABbQ29udGVudF9UeXBlc10ueG1sUEsBAi0AFAAGAAgAAAAhAFr0LFu/AAAAFQEA&#10;AAsAAAAAAAAAAAAAAAAAHwEAAF9yZWxzLy5yZWxzUEsBAi0AFAAGAAgAAAAhAGyA6XvHAAAA3AAA&#10;AA8AAAAAAAAAAAAAAAAABwIAAGRycy9kb3ducmV2LnhtbFBLBQYAAAAAAwADALcAAAD7AgAAAAA=&#10;" filled="f" stroked="f" strokeweight="0">
                <v:textbox style="mso-next-textbox:#Cuadro de texto 374" inset="0,0,0,0">
                  <w:txbxContent>
                    <w:p w14:paraId="1139E21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75" o:spid="_x0000_s2653" type="#_x0000_t202" style="position:absolute;left:14324;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" filled="f" stroked="f" strokeweight="0">
                <v:textbox style="mso-next-textbox:#Cuadro de texto 375" inset="0,0,0,0">
                  <w:txbxContent>
                    <w:p w14:paraId="33C3B7D9"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76" o:spid="_x0000_s2654" type="#_x0000_t202" style="position:absolute;left:15048;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" filled="f" stroked="f" strokeweight="0">
                <v:textbox style="mso-next-textbox:#Cuadro de texto 376" inset="0,0,0,0">
                  <w:txbxContent>
                    <w:p w14:paraId="60F6FD31" w14:textId="77777777" w:rsidR="00CB7E31" w:rsidRDefault="00000000">
                      <w:pPr>
                        <w:overflowPunct w:val="0"/>
                        <w:spacing w:after="0" w:line="240" w:lineRule="auto"/>
                      </w:pPr>
                      <w:r>
                        <w:rPr>
                          <w:rFonts w:asciiTheme="minorHAnsi" w:hAnsiTheme="minorHAnsi" w:cstheme="minorBidi"/>
                        </w:rPr>
                        <w:t>)</w:t>
                      </w:r>
                    </w:p>
                  </w:txbxContent>
                </v:textbox>
              </v:shape>
              <v:shape id="Cuadro de texto 377" o:spid="_x0000_s2655" type="#_x0000_t202" style="position:absolute;left:507;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" filled="f" stroked="f" strokeweight="0">
                <v:textbox style="mso-next-textbox:#Cuadro de texto 377" inset="0,0,0,0">
                  <w:txbxContent>
                    <w:p w14:paraId="3042C28F"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78" o:spid="_x0000_s2656" type="#_x0000_t202" style="position:absolute;left:560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" filled="f" stroked="f" strokeweight="0">
                <v:textbox style="mso-next-textbox:#Cuadro de texto 378" inset="0,0,0,0">
                  <w:txbxContent>
                    <w:p w14:paraId="77ADC0F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79" o:spid="_x0000_s2657" type="#_x0000_t202" style="position:absolute;left:6325;top:7372;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bl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MXl7h70w4AnL2CwAA//8DAFBLAQItABQABgAIAAAAIQDb4fbL7gAAAIUBAAATAAAAAAAA&#10;AAAAAAAAAAAAAABbQ29udGVudF9UeXBlc10ueG1sUEsBAi0AFAAGAAgAAAAhAFr0LFu/AAAAFQEA&#10;AAsAAAAAAAAAAAAAAAAAHwEAAF9yZWxzLy5yZWxzUEsBAi0AFAAGAAgAAAAhAIKBRuXHAAAA3AAA&#10;AA8AAAAAAAAAAAAAAAAABwIAAGRycy9kb3ducmV2LnhtbFBLBQYAAAAAAwADALcAAAD7AgAAAAA=&#10;" filled="f" stroked="f" strokeweight="0">
                <v:textbox style="mso-next-textbox:#Cuadro de texto 379" inset="0,0,0,0">
                  <w:txbxContent>
                    <w:p w14:paraId="022B8059" w14:textId="77777777" w:rsidR="00CB7E31" w:rsidRDefault="00000000">
                      <w:pPr>
                        <w:overflowPunct w:val="0"/>
                        <w:spacing w:after="0" w:line="240" w:lineRule="auto"/>
                      </w:pPr>
                      <w:r>
                        <w:rPr>
                          <w:rFonts w:asciiTheme="minorHAnsi" w:hAnsiTheme="minorHAnsi" w:cstheme="minorBidi"/>
                        </w:rPr>
                        <w:t>set(ylabel</w:t>
                      </w:r>
                    </w:p>
                  </w:txbxContent>
                </v:textbox>
              </v:shape>
              <v:shape id="Cuadro de texto 380" o:spid="_x0000_s2658" type="#_x0000_t202" style="position:absolute;left:13593;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" filled="f" stroked="f" strokeweight="0">
                <v:textbox style="mso-next-textbox:#Cuadro de texto 380" inset="0,0,0,0">
                  <w:txbxContent>
                    <w:p w14:paraId="2295FC4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81" o:spid="_x0000_s2659" type="#_x0000_t202" style="position:absolute;left:14324;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" filled="f" stroked="f" strokeweight="0">
                <v:textbox style="mso-next-textbox:#Cuadro de texto 381" inset="0,0,0,0">
                  <w:txbxContent>
                    <w:p w14:paraId="3E872C5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82" o:spid="_x0000_s2660" type="#_x0000_t202" style="position:absolute;left:15048;top:7372;width:2031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" filled="f" stroked="f" strokeweight="0">
                <v:textbox style="mso-next-textbox:#Cuadro de texto 382" inset="0,0,0,0">
                  <w:txbxContent>
                    <w:p w14:paraId="76EDF32B" w14:textId="77777777" w:rsidR="00CB7E31" w:rsidRDefault="00000000">
                      <w:pPr>
                        <w:overflowPunct w:val="0"/>
                        <w:spacing w:after="0" w:line="240" w:lineRule="auto"/>
                      </w:pPr>
                      <w:r>
                        <w:rPr>
                          <w:rFonts w:asciiTheme="minorHAnsi" w:hAnsiTheme="minorHAnsi" w:cstheme="minorBidi"/>
                          <w:color w:val="BA2121"/>
                        </w:rPr>
                        <w:t>Número</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Ocurrencias</w:t>
                      </w:r>
                    </w:p>
                  </w:txbxContent>
                </v:textbox>
              </v:shape>
              <v:shape id="Cuadro de texto 383" o:spid="_x0000_s2661" type="#_x0000_t202" style="position:absolute;left:30326;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" filled="f" stroked="f" strokeweight="0">
                <v:textbox style="mso-next-textbox:#Cuadro de texto 383" inset="0,0,0,0">
                  <w:txbxContent>
                    <w:p w14:paraId="2D6891F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84" o:spid="_x0000_s2662" type="#_x0000_t202" style="position:absolute;left:31050;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" filled="f" stroked="f" strokeweight="0">
                <v:textbox style="mso-next-textbox:#Cuadro de texto 384" inset="0,0,0,0">
                  <w:txbxContent>
                    <w:p w14:paraId="72A3EA9B" w14:textId="77777777" w:rsidR="00CB7E31" w:rsidRDefault="00000000">
                      <w:pPr>
                        <w:overflowPunct w:val="0"/>
                        <w:spacing w:after="0" w:line="240" w:lineRule="auto"/>
                      </w:pPr>
                      <w:r>
                        <w:rPr>
                          <w:rFonts w:asciiTheme="minorHAnsi" w:hAnsiTheme="minorHAnsi" w:cstheme="minorBidi"/>
                        </w:rPr>
                        <w:t>)</w:t>
                      </w:r>
                    </w:p>
                  </w:txbxContent>
                </v:textbox>
              </v:shape>
              <v:shape id="Cuadro de texto 385" o:spid="_x0000_s2663" type="#_x0000_t202" style="position:absolute;left:507;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TzH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pG0zH8nglHQM4fAAAA//8DAFBLAQItABQABgAIAAAAIQDb4fbL7gAAAIUBAAATAAAAAAAA&#10;AAAAAAAAAAAAAABbQ29udGVudF9UeXBlc10ueG1sUEsBAi0AFAAGAAgAAAAhAFr0LFu/AAAAFQEA&#10;AAsAAAAAAAAAAAAAAAAAHwEAAF9yZWxzLy5yZWxzUEsBAi0AFAAGAAgAAAAhADYZPMfHAAAA3AAA&#10;AA8AAAAAAAAAAAAAAAAABwIAAGRycy9kb3ducmV2LnhtbFBLBQYAAAAAAwADALcAAAD7AgAAAAA=&#10;" filled="f" stroked="f" strokeweight="0">
                <v:textbox style="mso-next-textbox:#Cuadro de texto 385" inset="0,0,0,0">
                  <w:txbxContent>
                    <w:p w14:paraId="711B84C9"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86" o:spid="_x0000_s2664" type="#_x0000_t202" style="position:absolute;left:560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" filled="f" stroked="f" strokeweight="0">
                <v:textbox style="mso-next-textbox:#Cuadro de texto 386" inset="0,0,0,0">
                  <w:txbxContent>
                    <w:p w14:paraId="77F00B7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87" o:spid="_x0000_s2665" type="#_x0000_t202" style="position:absolute;left:6325;top:908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" filled="f" stroked="f" strokeweight="0">
                <v:textbox style="mso-next-textbox:#Cuadro de texto 387" inset="0,0,0,0">
                  <w:txbxContent>
                    <w:p w14:paraId="416728FD"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88" o:spid="_x0000_s2666" type="#_x0000_t202" style="position:absolute;left:12142;top:9086;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" filled="f" stroked="f" strokeweight="0">
                <v:textbox style="mso-next-textbox:#Cuadro de texto 388" inset="0,0,0,0">
                  <w:txbxContent>
                    <w:p w14:paraId="62435D34"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389" o:spid="_x0000_s2667" type="#_x0000_t202" style="position:absolute;left:14324;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" filled="f" stroked="f" strokeweight="0">
                <v:textbox style="mso-next-textbox:#Cuadro de texto 389" inset="0,0,0,0">
                  <w:txbxContent>
                    <w:p w14:paraId="47C9CDE4"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390" o:spid="_x0000_s2668" type="#_x0000_t202" style="position:absolute;left:19418;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" filled="f" stroked="f" strokeweight="0">
                <v:textbox style="mso-next-textbox:#Cuadro de texto 390" inset="0,0,0,0">
                  <w:txbxContent>
                    <w:p w14:paraId="41140C83"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91" o:spid="_x0000_s2669" type="#_x0000_t202" style="position:absolute;left:20149;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" filled="f" stroked="f" strokeweight="0">
                <v:textbox style="mso-next-textbox:#Cuadro de texto 391" inset="0,0,0,0">
                  <w:txbxContent>
                    <w:p w14:paraId="20135C2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92" o:spid="_x0000_s2670" type="#_x0000_t202" style="position:absolute;left:20872;top:908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" filled="f" stroked="f" strokeweight="0">
                <v:textbox style="mso-next-textbox:#Cuadro de texto 392" inset="0,0,0,0">
                  <w:txbxContent>
                    <w:p w14:paraId="62161221"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393" o:spid="_x0000_s2671" type="#_x0000_t202" style="position:absolute;left:2378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" filled="f" stroked="f" strokeweight="0">
                <v:textbox style="mso-next-textbox:#Cuadro de texto 393" inset="0,0,0,0">
                  <w:txbxContent>
                    <w:p w14:paraId="543AB6F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394" o:spid="_x0000_s2672" type="#_x0000_t202" style="position:absolute;left:24512;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B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MXp/g70w4AnL2CwAA//8DAFBLAQItABQABgAIAAAAIQDb4fbL7gAAAIUBAAATAAAAAAAA&#10;AAAAAAAAAAAAAABbQ29udGVudF9UeXBlc10ueG1sUEsBAi0AFAAGAAgAAAAhAFr0LFu/AAAAFQEA&#10;AAsAAAAAAAAAAAAAAAAAHwEAAF9yZWxzLy5yZWxzUEsBAi0AFAAGAAgAAAAhANyMD4HHAAAA3AAA&#10;AA8AAAAAAAAAAAAAAAAABwIAAGRycy9kb3ducmV2LnhtbFBLBQYAAAAAAwADALcAAAD7AgAAAAA=&#10;" filled="f" stroked="f" strokeweight="0">
                <v:textbox style="mso-next-textbox:#Cuadro de texto 394" inset="0,0,0,0">
                  <w:txbxContent>
                    <w:p w14:paraId="2C2DCC0B" w14:textId="77777777" w:rsidR="00CB7E31" w:rsidRDefault="00000000">
                      <w:pPr>
                        <w:overflowPunct w:val="0"/>
                        <w:spacing w:after="0" w:line="240" w:lineRule="auto"/>
                      </w:pPr>
                      <w:r>
                        <w:rPr>
                          <w:rFonts w:asciiTheme="minorHAnsi" w:hAnsiTheme="minorHAnsi" w:cstheme="minorBidi"/>
                        </w:rPr>
                        <w:t>)</w:t>
                      </w:r>
                    </w:p>
                  </w:txbxContent>
                </v:textbox>
              </v:shape>
              <v:shape id="Cuadro de texto 395" o:spid="_x0000_s2673" type="#_x0000_t202" style="position:absolute;left:507;top:1080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" filled="f" stroked="f" strokeweight="0">
                <v:textbox style="mso-next-textbox:#Cuadro de texto 395" inset="0,0,0,0">
                  <w:txbxContent>
                    <w:p w14:paraId="46781978"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396" o:spid="_x0000_s2674" type="#_x0000_t202" style="position:absolute;left:5601;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" filled="f" stroked="f" strokeweight="0">
                <v:textbox style="mso-next-textbox:#Cuadro de texto 396" inset="0,0,0,0">
                  <w:txbxContent>
                    <w:p w14:paraId="3127D98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397" o:spid="_x0000_s2675" type="#_x0000_t202" style="position:absolute;left:6325;top:10807;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pH2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MXl/g70w4AnL2CwAA//8DAFBLAQItABQABgAIAAAAIQDb4fbL7gAAAIUBAAATAAAAAAAA&#10;AAAAAAAAAAAAAABbQ29udGVudF9UeXBlc10ueG1sUEsBAi0AFAAGAAgAAAAhAFr0LFu/AAAAFQEA&#10;AAsAAAAAAAAAAAAAAAAAHwEAAF9yZWxzLy5yZWxzUEsBAi0AFAAGAAgAAAAhACxekfbHAAAA3AAA&#10;AA8AAAAAAAAAAAAAAAAABwIAAGRycy9kb3ducmV2LnhtbFBLBQYAAAAAAwADALcAAAD7AgAAAAA=&#10;" filled="f" stroked="f" strokeweight="0">
                <v:textbox style="mso-next-textbox:#Cuadro de texto 397" inset="0,0,0,0">
                  <w:txbxContent>
                    <w:p w14:paraId="62B37460"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398" o:spid="_x0000_s2676" type="#_x0000_t202" style="position:absolute;left:12142;top:10807;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" filled="f" stroked="f" strokeweight="0">
                <v:textbox style="mso-next-textbox:#Cuadro de texto 398" inset="0,0,0,0">
                  <w:txbxContent>
                    <w:p w14:paraId="09030130"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399" o:spid="_x0000_s2677" type="#_x0000_t202" style="position:absolute;left:14324;top:10807;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" filled="f" stroked="f" strokeweight="0">
                <v:textbox style="mso-next-textbox:#Cuadro de texto 399" inset="0,0,0,0">
                  <w:txbxContent>
                    <w:p w14:paraId="6EED4497"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400" o:spid="_x0000_s2678" type="#_x0000_t202" style="position:absolute;left:19418;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" filled="f" stroked="f" strokeweight="0">
                <v:textbox style="mso-next-textbox:#Cuadro de texto 400" inset="0,0,0,0">
                  <w:txbxContent>
                    <w:p w14:paraId="40CC6D8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1" o:spid="_x0000_s2679" type="#_x0000_t202" style="position:absolute;left:20149;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T7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UDeH3TDgCcv4AAAD//wMAUEsBAi0AFAAGAAgAAAAhANvh9svuAAAAhQEAABMAAAAAAAAA&#10;AAAAAAAAAAAAAFtDb250ZW50X1R5cGVzXS54bWxQSwECLQAUAAYACAAAACEAWvQsW78AAAAVAQAA&#10;CwAAAAAAAAAAAAAAAAAfAQAAX3JlbHMvLnJlbHNQSwECLQAUAAYACAAAACEA5Fv0+8YAAADcAAAA&#10;DwAAAAAAAAAAAAAAAAAHAgAAZHJzL2Rvd25yZXYueG1sUEsFBgAAAAADAAMAtwAAAPoCAAAAAA==&#10;" filled="f" stroked="f" strokeweight="0">
                <v:textbox style="mso-next-textbox:#Cuadro de texto 401" inset="0,0,0,0">
                  <w:txbxContent>
                    <w:p w14:paraId="12224E16"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02" o:spid="_x0000_s2680" type="#_x0000_t202" style="position:absolute;left:20872;top:10807;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" filled="f" stroked="f" strokeweight="0">
                <v:textbox style="mso-next-textbox:#Cuadro de texto 402" inset="0,0,0,0">
                  <w:txbxContent>
                    <w:p w14:paraId="1441D7C4"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403" o:spid="_x0000_s2681" type="#_x0000_t202" style="position:absolute;left:23781;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" filled="f" stroked="f" strokeweight="0">
                <v:textbox style="mso-next-textbox:#Cuadro de texto 403" inset="0,0,0,0">
                  <w:txbxContent>
                    <w:p w14:paraId="263D2A3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04" o:spid="_x0000_s2682" type="#_x0000_t202" style="position:absolute;left:24512;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" filled="f" stroked="f" strokeweight="0">
                <v:textbox style="mso-next-textbox:#Cuadro de texto 404" inset="0,0,0,0">
                  <w:txbxContent>
                    <w:p w14:paraId="2692AED2" w14:textId="77777777" w:rsidR="00CB7E31" w:rsidRDefault="00000000">
                      <w:pPr>
                        <w:overflowPunct w:val="0"/>
                        <w:spacing w:after="0" w:line="240" w:lineRule="auto"/>
                      </w:pPr>
                      <w:r>
                        <w:rPr>
                          <w:rFonts w:asciiTheme="minorHAnsi" w:hAnsiTheme="minorHAnsi" w:cstheme="minorBidi"/>
                        </w:rPr>
                        <w:t>)</w:t>
                      </w:r>
                    </w:p>
                  </w:txbxContent>
                </v:textbox>
              </v:shape>
              <v:shape id="Cuadro de texto 405" o:spid="_x0000_s2683" type="#_x0000_t202" style="position:absolute;left:507;top:1252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" filled="f" stroked="f" strokeweight="0">
                <v:textbox style="mso-next-textbox:#Cuadro de texto 405" inset="0,0,0,0">
                  <w:txbxContent>
                    <w:p w14:paraId="7220C0DE"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406" o:spid="_x0000_s2684" type="#_x0000_t202" style="position:absolute;left:487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" filled="f" stroked="f" strokeweight="0">
                <v:textbox style="mso-next-textbox:#Cuadro de texto 406" inset="0,0,0,0">
                  <w:txbxContent>
                    <w:p w14:paraId="60464B1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7" o:spid="_x0000_s2685" type="#_x0000_t202" style="position:absolute;left:5601;top:1252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" filled="f" stroked="f" strokeweight="0">
                <v:textbox style="mso-next-textbox:#Cuadro de texto 407" inset="0,0,0,0">
                  <w:txbxContent>
                    <w:p w14:paraId="299BA4AA" w14:textId="77777777" w:rsidR="00CB7E31" w:rsidRDefault="00000000">
                      <w:pPr>
                        <w:overflowPunct w:val="0"/>
                        <w:spacing w:after="0" w:line="240" w:lineRule="auto"/>
                      </w:pPr>
                      <w:r>
                        <w:rPr>
                          <w:rFonts w:asciiTheme="minorHAnsi" w:hAnsiTheme="minorHAnsi" w:cstheme="minorBidi"/>
                        </w:rPr>
                        <w:t>set(xlabel</w:t>
                      </w:r>
                    </w:p>
                  </w:txbxContent>
                </v:textbox>
              </v:shape>
              <v:shape id="Cuadro de texto 408" o:spid="_x0000_s2686" type="#_x0000_t202" style="position:absolute;left:1287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" filled="f" stroked="f" strokeweight="0">
                <v:textbox style="mso-next-textbox:#Cuadro de texto 408" inset="0,0,0,0">
                  <w:txbxContent>
                    <w:p w14:paraId="125CE74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09" o:spid="_x0000_s2687" type="#_x0000_t202" style="position:absolute;left:13593;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" filled="f" stroked="f" strokeweight="0">
                <v:textbox style="mso-next-textbox:#Cuadro de texto 409" inset="0,0,0,0">
                  <w:txbxContent>
                    <w:p w14:paraId="64B069E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0" o:spid="_x0000_s2688" type="#_x0000_t202" style="position:absolute;left:14324;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" filled="f" stroked="f" strokeweight="0">
                <v:textbox style="mso-next-textbox:#Cuadro de texto 410" inset="0,0,0,0">
                  <w:txbxContent>
                    <w:p w14:paraId="0D215DD0"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1" o:spid="_x0000_s2689" type="#_x0000_t202" style="position:absolute;left:1504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" filled="f" stroked="f" strokeweight="0">
                <v:textbox style="mso-next-textbox:#Cuadro de texto 411" inset="0,0,0,0">
                  <w:txbxContent>
                    <w:p w14:paraId="51BC9040" w14:textId="77777777" w:rsidR="00CB7E31" w:rsidRDefault="00000000">
                      <w:pPr>
                        <w:overflowPunct w:val="0"/>
                        <w:spacing w:after="0" w:line="240" w:lineRule="auto"/>
                      </w:pPr>
                      <w:r>
                        <w:rPr>
                          <w:rFonts w:asciiTheme="minorHAnsi" w:hAnsiTheme="minorHAnsi" w:cstheme="minorBidi"/>
                        </w:rPr>
                        <w:t>)</w:t>
                      </w:r>
                    </w:p>
                  </w:txbxContent>
                </v:textbox>
              </v:shape>
              <v:shape id="Cuadro de texto 412" o:spid="_x0000_s2690" type="#_x0000_t202" style="position:absolute;left:5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PxR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0jOH3TDgCcv4AAAD//wMAUEsBAi0AFAAGAAgAAAAhANvh9svuAAAAhQEAABMAAAAAAAAA&#10;AAAAAAAAAAAAAFtDb250ZW50X1R5cGVzXS54bWxQSwECLQAUAAYACAAAACEAWvQsW78AAAAVAQAA&#10;CwAAAAAAAAAAAAAAAAAfAQAAX3JlbHMvLnJlbHNQSwECLQAUAAYACAAAACEAkVD8UcYAAADcAAAA&#10;DwAAAAAAAAAAAAAAAAAHAgAAZHJzL2Rvd25yZXYueG1sUEsFBgAAAAADAAMAtwAAAPoCAAAAAA==&#10;" filled="f" stroked="f" strokeweight="0">
                <v:textbox style="mso-next-textbox:#Cuadro de texto 412" inset="0,0,0,0">
                  <w:txbxContent>
                    <w:p w14:paraId="1D0C41FE" w14:textId="77777777" w:rsidR="00CB7E31" w:rsidRDefault="00000000">
                      <w:pPr>
                        <w:overflowPunct w:val="0"/>
                        <w:spacing w:after="0" w:line="240" w:lineRule="auto"/>
                      </w:pPr>
                      <w:r>
                        <w:rPr>
                          <w:rFonts w:asciiTheme="minorHAnsi" w:hAnsiTheme="minorHAnsi" w:cstheme="minorBidi"/>
                        </w:rPr>
                        <w:t>f</w:t>
                      </w:r>
                    </w:p>
                  </w:txbxContent>
                </v:textbox>
              </v:shape>
              <v:shape id="Cuadro de texto 413" o:spid="_x0000_s2691" type="#_x0000_t202" style="position:absolute;left:1231;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" filled="f" stroked="f" strokeweight="0">
                <v:textbox style="mso-next-textbox:#Cuadro de texto 413" inset="0,0,0,0">
                  <w:txbxContent>
                    <w:p w14:paraId="605929B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14" o:spid="_x0000_s2692" type="#_x0000_t202" style="position:absolute;left:1954;top:1424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" filled="f" stroked="f" strokeweight="0">
                <v:textbox style="mso-next-textbox:#Cuadro de texto 414" inset="0,0,0,0">
                  <w:txbxContent>
                    <w:p w14:paraId="011A54D9" w14:textId="77777777" w:rsidR="00CB7E31" w:rsidRDefault="00000000">
                      <w:pPr>
                        <w:overflowPunct w:val="0"/>
                        <w:spacing w:after="0" w:line="240" w:lineRule="auto"/>
                      </w:pPr>
                      <w:r>
                        <w:rPr>
                          <w:rFonts w:asciiTheme="minorHAnsi" w:hAnsiTheme="minorHAnsi" w:cstheme="minorBidi"/>
                        </w:rPr>
                        <w:t>suptitle(</w:t>
                      </w:r>
                    </w:p>
                  </w:txbxContent>
                </v:textbox>
              </v:shape>
              <v:shape id="Cuadro de texto 415" o:spid="_x0000_s2693" type="#_x0000_t202" style="position:absolute;left:8510;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WQl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LeAL3M+EIyMUfAAAA//8DAFBLAQItABQABgAIAAAAIQDb4fbL7gAAAIUBAAATAAAAAAAA&#10;AAAAAAAAAAAAAABbQ29udGVudF9UeXBlc10ueG1sUEsBAi0AFAAGAAgAAAAhAFr0LFu/AAAAFQEA&#10;AAsAAAAAAAAAAAAAAAAAHwEAAF9yZWxzLy5yZWxzUEsBAi0AFAAGAAgAAAAhAB65ZCXHAAAA3AAA&#10;AA8AAAAAAAAAAAAAAAAABwIAAGRycy9kb3ducmV2LnhtbFBLBQYAAAAAAwADALcAAAD7AgAAAAA=&#10;" filled="f" stroked="f" strokeweight="0">
                <v:textbox style="mso-next-textbox:#Cuadro de texto 415" inset="0,0,0,0">
                  <w:txbxContent>
                    <w:p w14:paraId="29F63AD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6" o:spid="_x0000_s2694" type="#_x0000_t202" style="position:absolute;left:9234;top:14248;width:483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" filled="f" stroked="f" strokeweight="0">
                <v:textbox style="mso-next-textbox:#Cuadro de texto 416" inset="0,0,0,0">
                  <w:txbxContent>
                    <w:p w14:paraId="2A44C338" w14:textId="77777777" w:rsidR="00CB7E31" w:rsidRDefault="00000000">
                      <w:pPr>
                        <w:overflowPunct w:val="0"/>
                        <w:spacing w:after="0" w:line="240" w:lineRule="auto"/>
                      </w:pPr>
                      <w:r>
                        <w:rPr>
                          <w:rFonts w:asciiTheme="minorHAnsi" w:hAnsiTheme="minorHAnsi" w:cstheme="minorBidi"/>
                          <w:color w:val="BA2121"/>
                        </w:rPr>
                        <w:t>Outlier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Ganancia</w:t>
                      </w:r>
                      <w:r>
                        <w:rPr>
                          <w:rFonts w:asciiTheme="minorHAnsi" w:hAnsiTheme="minorHAnsi" w:cstheme="minorBidi"/>
                          <w:color w:val="BA2121"/>
                          <w:spacing w:val="-16"/>
                        </w:rPr>
                        <w:t xml:space="preserve"> </w:t>
                      </w:r>
                      <w:r>
                        <w:rPr>
                          <w:rFonts w:asciiTheme="minorHAnsi" w:hAnsiTheme="minorHAnsi" w:cstheme="minorBidi"/>
                          <w:color w:val="BA2121"/>
                        </w:rPr>
                        <w:t>Media</w:t>
                      </w:r>
                      <w:r>
                        <w:rPr>
                          <w:rFonts w:asciiTheme="minorHAnsi" w:hAnsiTheme="minorHAnsi" w:cstheme="minorBidi"/>
                          <w:color w:val="BA2121"/>
                          <w:spacing w:val="-16"/>
                        </w:rPr>
                        <w:t xml:space="preserve"> </w:t>
                      </w:r>
                      <w:r>
                        <w:rPr>
                          <w:rFonts w:asciiTheme="minorHAnsi" w:hAnsiTheme="minorHAnsi" w:cstheme="minorBidi"/>
                          <w:color w:val="BA2121"/>
                        </w:rPr>
                        <w:t>Diaria</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peso</w:t>
                      </w:r>
                      <w:r>
                        <w:rPr>
                          <w:rFonts w:asciiTheme="minorHAnsi" w:hAnsiTheme="minorHAnsi" w:cstheme="minorBidi"/>
                          <w:color w:val="BA2121"/>
                          <w:spacing w:val="-16"/>
                        </w:rPr>
                        <w:t xml:space="preserve"> </w:t>
                      </w:r>
                      <w:r>
                        <w:rPr>
                          <w:rFonts w:asciiTheme="minorHAnsi" w:hAnsiTheme="minorHAnsi" w:cstheme="minorBidi"/>
                          <w:color w:val="BA2121"/>
                        </w:rPr>
                        <w:t>corporal</w:t>
                      </w:r>
                    </w:p>
                  </w:txbxContent>
                </v:textbox>
              </v:shape>
              <v:shape id="Cuadro de texto 417" o:spid="_x0000_s2695" type="#_x0000_t202" style="position:absolute;left:4559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" filled="f" stroked="f" strokeweight="0">
                <v:textbox style="mso-next-textbox:#Cuadro de texto 417" inset="0,0,0,0">
                  <w:txbxContent>
                    <w:p w14:paraId="08BA2BD9"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418" o:spid="_x0000_s2696" type="#_x0000_t202" style="position:absolute;left:46328;top:1424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" filled="f" stroked="f" strokeweight="0">
                <v:textbox style="mso-next-textbox:#Cuadro de texto 418" inset="0,0,0,0">
                  <w:txbxContent>
                    <w:p w14:paraId="1003376B"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fontsize</w:t>
                      </w:r>
                    </w:p>
                  </w:txbxContent>
                </v:textbox>
              </v:shape>
              <v:shape id="Cuadro de texto 419" o:spid="_x0000_s2697" type="#_x0000_t202" style="position:absolute;left:536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" filled="f" stroked="f" strokeweight="0">
                <v:textbox style="mso-next-textbox:#Cuadro de texto 419" inset="0,0,0,0">
                  <w:txbxContent>
                    <w:p w14:paraId="373F98B7"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0" o:spid="_x0000_s2698" type="#_x0000_t202" style="position:absolute;left:54331;top:1424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" filled="f" stroked="f" strokeweight="0">
                <v:textbox style="mso-next-textbox:#Cuadro de texto 420" inset="0,0,0,0">
                  <w:txbxContent>
                    <w:p w14:paraId="2E78CAA5" w14:textId="77777777" w:rsidR="00CB7E31" w:rsidRDefault="00000000">
                      <w:pPr>
                        <w:overflowPunct w:val="0"/>
                        <w:spacing w:after="0" w:line="240" w:lineRule="auto"/>
                      </w:pPr>
                      <w:r>
                        <w:rPr>
                          <w:rFonts w:asciiTheme="minorHAnsi" w:hAnsiTheme="minorHAnsi" w:cstheme="minorBidi"/>
                          <w:color w:val="666666"/>
                        </w:rPr>
                        <w:t>20</w:t>
                      </w:r>
                    </w:p>
                  </w:txbxContent>
                </v:textbox>
              </v:shape>
              <v:shape id="Cuadro de texto 421" o:spid="_x0000_s2699" type="#_x0000_t202" style="position:absolute;left:55785;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" filled="f" stroked="f" strokeweight="0">
                <v:textbox style="mso-next-textbox:#Cuadro de texto 421" inset="0,0,0,0">
                  <w:txbxContent>
                    <w:p w14:paraId="696584CE" w14:textId="77777777" w:rsidR="00CB7E31" w:rsidRDefault="00000000">
                      <w:pPr>
                        <w:overflowPunct w:val="0"/>
                        <w:spacing w:after="0" w:line="240" w:lineRule="auto"/>
                      </w:pPr>
                      <w:r>
                        <w:rPr>
                          <w:rFonts w:asciiTheme="minorHAnsi" w:hAnsiTheme="minorHAnsi" w:cstheme="minorBidi"/>
                        </w:rPr>
                        <w:t>)</w:t>
                      </w:r>
                    </w:p>
                  </w:txbxContent>
                </v:textbox>
              </v:shape>
              <v:shape id="Cuadro de texto 422" o:spid="_x0000_s2700" type="#_x0000_t202" style="position:absolute;left:507;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" filled="f" stroked="f" strokeweight="0">
                <v:textbox style="mso-next-textbox:#Cuadro de texto 422" inset="0,0,0,0">
                  <w:txbxContent>
                    <w:p w14:paraId="2761706F" w14:textId="77777777" w:rsidR="00CB7E31" w:rsidRDefault="00000000">
                      <w:pPr>
                        <w:overflowPunct w:val="0"/>
                        <w:spacing w:after="0" w:line="240" w:lineRule="auto"/>
                      </w:pPr>
                      <w:r>
                        <w:rPr>
                          <w:rFonts w:asciiTheme="minorHAnsi" w:hAnsiTheme="minorHAnsi" w:cstheme="minorBidi"/>
                        </w:rPr>
                        <w:t>f</w:t>
                      </w:r>
                    </w:p>
                  </w:txbxContent>
                </v:textbox>
              </v:shape>
              <v:shape id="Cuadro de texto 423" o:spid="_x0000_s2701" type="#_x0000_t202" style="position:absolute;left:1231;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" filled="f" stroked="f" strokeweight="0">
                <v:textbox style="mso-next-textbox:#Cuadro de texto 423" inset="0,0,0,0">
                  <w:txbxContent>
                    <w:p w14:paraId="3E2332C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4" o:spid="_x0000_s2702" type="#_x0000_t202" style="position:absolute;left:1954;top:15969;width:1548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" filled="f" stroked="f" strokeweight="0">
                <v:textbox style="mso-next-textbox:#Cuadro de texto 424" inset="0,0,0,0">
                  <w:txbxContent>
                    <w:p w14:paraId="7C5D3FDD" w14:textId="77777777" w:rsidR="00CB7E31" w:rsidRDefault="00000000">
                      <w:pPr>
                        <w:overflowPunct w:val="0"/>
                        <w:spacing w:after="0" w:line="240" w:lineRule="auto"/>
                      </w:pPr>
                      <w:r>
                        <w:rPr>
                          <w:rFonts w:asciiTheme="minorHAnsi" w:hAnsiTheme="minorHAnsi" w:cstheme="minorBidi"/>
                        </w:rPr>
                        <w:t>tight_layout(pad</w:t>
                      </w:r>
                    </w:p>
                  </w:txbxContent>
                </v:textbox>
              </v:shape>
              <v:shape id="Cuadro de texto 425" o:spid="_x0000_s2703" type="#_x0000_t202" style="position:absolute;left:13593;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a6Y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neArXM+EIyNU/AAAA//8DAFBLAQItABQABgAIAAAAIQDb4fbL7gAAAIUBAAATAAAAAAAA&#10;AAAAAAAAAAAAAABbQ29udGVudF9UeXBlc10ueG1sUEsBAi0AFAAGAAgAAAAhAFr0LFu/AAAAFQEA&#10;AAsAAAAAAAAAAAAAAAAAHwEAAF9yZWxzLy5yZWxzUEsBAi0AFAAGAAgAAAAhANDVrpjHAAAA3AAA&#10;AA8AAAAAAAAAAAAAAAAABwIAAGRycy9kb3ducmV2LnhtbFBLBQYAAAAAAwADALcAAAD7AgAAAAA=&#10;" filled="f" stroked="f" strokeweight="0">
                <v:textbox style="mso-next-textbox:#Cuadro de texto 425" inset="0,0,0,0">
                  <w:txbxContent>
                    <w:p w14:paraId="51026AA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26" o:spid="_x0000_s2704" type="#_x0000_t202" style="position:absolute;left:14324;top:1596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" filled="f" stroked="f" strokeweight="0">
                <v:textbox style="mso-next-textbox:#Cuadro de texto 426" inset="0,0,0,0">
                  <w:txbxContent>
                    <w:p w14:paraId="307B141F" w14:textId="77777777" w:rsidR="00CB7E31" w:rsidRDefault="00000000">
                      <w:pPr>
                        <w:overflowPunct w:val="0"/>
                        <w:spacing w:after="0" w:line="240" w:lineRule="auto"/>
                      </w:pPr>
                      <w:r>
                        <w:rPr>
                          <w:rFonts w:asciiTheme="minorHAnsi" w:hAnsiTheme="minorHAnsi" w:cstheme="minorBidi"/>
                          <w:color w:val="666666"/>
                        </w:rPr>
                        <w:t>0.3</w:t>
                      </w:r>
                    </w:p>
                  </w:txbxContent>
                </v:textbox>
              </v:shape>
              <v:shape id="Cuadro de texto 427" o:spid="_x0000_s2705" type="#_x0000_t202" style="position:absolute;left:16509;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0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j+BX+z4QjIOdXAAAA//8DAFBLAQItABQABgAIAAAAIQDb4fbL7gAAAIUBAAATAAAAAAAA&#10;AAAAAAAAAAAAAABbQ29udGVudF9UeXBlc10ueG1sUEsBAi0AFAAGAAgAAAAhAFr0LFu/AAAAFQEA&#10;AAsAAAAAAAAAAAAAAAAAHwEAAF9yZWxzLy5yZWxzUEsBAi0AFAAGAAgAAAAhAE9LlXTHAAAA3AAA&#10;AA8AAAAAAAAAAAAAAAAABwIAAGRycy9kb3ducmV2LnhtbFBLBQYAAAAAAwADALcAAAD7AgAAAAA=&#10;" filled="f" stroked="f" strokeweight="0">
                <v:textbox style="mso-next-textbox:#Cuadro de texto 427" inset="0,0,0,0">
                  <w:txbxContent>
                    <w:p w14:paraId="63BAED78" w14:textId="77777777" w:rsidR="00CB7E31" w:rsidRDefault="00000000">
                      <w:pPr>
                        <w:overflowPunct w:val="0"/>
                        <w:spacing w:after="0" w:line="240" w:lineRule="auto"/>
                      </w:pPr>
                      <w:r>
                        <w:rPr>
                          <w:rFonts w:asciiTheme="minorHAnsi" w:hAnsiTheme="minorHAnsi" w:cstheme="minorBidi"/>
                        </w:rPr>
                        <w:t>)</w:t>
                      </w:r>
                    </w:p>
                  </w:txbxContent>
                </v:textbox>
              </v:shape>
              <v:shape id="Cuadro de texto 428" o:spid="_x0000_s2706" type="#_x0000_t202" style="position:absolute;left:507;top:1769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" filled="f" stroked="f" strokeweight="0">
                <v:textbox style="mso-next-textbox:#Cuadro de texto 428" inset="0,0,0,0">
                  <w:txbxContent>
                    <w:p w14:paraId="2D46CBFE" w14:textId="77777777" w:rsidR="00CB7E31" w:rsidRDefault="00000000">
                      <w:pPr>
                        <w:overflowPunct w:val="0"/>
                        <w:spacing w:after="0" w:line="240" w:lineRule="auto"/>
                      </w:pPr>
                      <w:r>
                        <w:rPr>
                          <w:rFonts w:asciiTheme="minorHAnsi" w:hAnsiTheme="minorHAnsi" w:cstheme="minorBidi"/>
                        </w:rPr>
                        <w:t>plt</w:t>
                      </w:r>
                    </w:p>
                  </w:txbxContent>
                </v:textbox>
              </v:shape>
              <v:shape id="Cuadro de texto 429" o:spid="_x0000_s2707" type="#_x0000_t202" style="position:absolute;left:2685;top:1769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" filled="f" stroked="f" strokeweight="0">
                <v:textbox style="mso-next-textbox:#Cuadro de texto 429" inset="0,0,0,0">
                  <w:txbxContent>
                    <w:p w14:paraId="51224AC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30" o:spid="_x0000_s2708" type="#_x0000_t202" style="position:absolute;left:3416;top:1769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" filled="f" stroked="f" strokeweight="0">
                <v:textbox style="mso-next-textbox:#Cuadro de texto 430" inset="0,0,0,0">
                  <w:txbxContent>
                    <w:p w14:paraId="3994D810" w14:textId="77777777" w:rsidR="00CB7E31" w:rsidRDefault="00000000">
                      <w:pPr>
                        <w:overflowPunct w:val="0"/>
                        <w:spacing w:after="0" w:line="240" w:lineRule="auto"/>
                      </w:pPr>
                      <w:r>
                        <w:rPr>
                          <w:rFonts w:asciiTheme="minorHAnsi" w:hAnsiTheme="minorHAnsi" w:cstheme="minorBidi"/>
                        </w:rPr>
                        <w:t>show()</w:t>
                      </w:r>
                    </w:p>
                  </w:txbxContent>
                </v:textbox>
              </v:shape>
              <v:shape id="Picture 1605" o:spid="_x0000_s2709" type="#_x0000_t75" style="position:absolute;left:2973;top:20775;width:53500;height:35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" strokeweight="0">
                <v:imagedata r:id="rId99" o:title=""/>
              </v:shape>
              <w10:anchorlock/>
            </v:group>
          </w:pict>
        </w:r>
      </w:del>
    </w:p>
    <w:p w14:paraId="1BAD9265" w14:textId="2ADD5D92" w:rsidR="00CB7E31" w:rsidDel="009E4857" w:rsidRDefault="00000000">
      <w:pPr>
        <w:spacing w:after="187"/>
        <w:rPr>
          <w:del w:id="5373" w:author="Jose Eduardo VIU" w:date="2023-04-01T20:51:00Z"/>
        </w:rPr>
      </w:pPr>
      <w:del w:id="5374" w:author="Jose Eduardo VIU" w:date="2023-04-01T20:51:00Z">
        <w:r>
          <w:pict w14:anchorId="7A695485">
            <v:group id="Group 30527" o:spid="_x0000_s2602" style="width:493.9pt;height:19.6pt;mso-position-horizontal-relative:char;mso-position-vertical-relative:line" coordsize="62726,2487">
              <v:shape id="Forma libre: forma 433" o:spid="_x0000_s2603"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" path="m70,-1r16370,c16479,-1,16510,30,16510,69r,551c16510,659,16479,690,16440,690l70,690c31,690,,659,,620l,69c,30,31,-1,70,-1xe" fillcolor="#cfcfcf" stroked="f" strokeweight="0">
                <v:path arrowok="t"/>
              </v:shape>
              <v:shape id="Forma libre: forma 434" o:spid="_x0000_s2604"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" path="m35,-1r16370,c16424,-1,16440,15,16440,34r,551c16440,604,16424,620,16405,620l35,620c16,620,,604,,585l,34c,15,16,-1,35,-1xe" fillcolor="#f7f7f7" stroked="f" strokeweight="0">
                <v:path arrowok="t"/>
              </v:shape>
              <v:shape id="Cuadro de texto 435" o:spid="_x0000_s2605"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" filled="f" stroked="f" strokeweight="0">
                <v:textbox style="mso-next-textbox:#Cuadro de texto 435" inset="0,0,0,0">
                  <w:txbxContent>
                    <w:p w14:paraId="7190B3AB"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36" o:spid="_x0000_s2606"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" filled="f" stroked="f" strokeweight="0">
                <v:textbox style="mso-next-textbox:#Cuadro de texto 436" inset="0,0,0,0">
                  <w:txbxContent>
                    <w:p w14:paraId="3EBEF73F"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37" o:spid="_x0000_s2607"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" filled="f" stroked="f" strokeweight="0">
                <v:textbox style="mso-next-textbox:#Cuadro de texto 437" inset="0,0,0,0">
                  <w:txbxContent>
                    <w:p w14:paraId="492CB1E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38" o:spid="_x0000_s2608" type="#_x0000_t202" style="position:absolute;left:8161;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" filled="f" stroked="f" strokeweight="0">
                <v:textbox style="mso-next-textbox:#Cuadro de texto 438" inset="0,0,0,0">
                  <w:txbxContent>
                    <w:p w14:paraId="7782BFB2" w14:textId="77777777" w:rsidR="00CB7E31" w:rsidRDefault="00000000">
                      <w:pPr>
                        <w:overflowPunct w:val="0"/>
                        <w:spacing w:after="0" w:line="240" w:lineRule="auto"/>
                      </w:pPr>
                      <w:r>
                        <w:rPr>
                          <w:rFonts w:asciiTheme="minorHAnsi" w:hAnsiTheme="minorHAnsi" w:cstheme="minorBidi"/>
                        </w:rPr>
                        <w:t>GMD</w:t>
                      </w:r>
                    </w:p>
                  </w:txbxContent>
                </v:textbox>
              </v:shape>
              <v:shape id="Cuadro de texto 439" o:spid="_x0000_s2609"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TJA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U8jV7h70w4AnL2CwAA//8DAFBLAQItABQABgAIAAAAIQDb4fbL7gAAAIUBAAATAAAAAAAA&#10;AAAAAAAAAAAAAABbQ29udGVudF9UeXBlc10ueG1sUEsBAi0AFAAGAAgAAAAhAFr0LFu/AAAAFQEA&#10;AAsAAAAAAAAAAAAAAAAAHwEAAF9yZWxzLy5yZWxzUEsBAi0AFAAGAAgAAAAhANRBMkDHAAAA3AAA&#10;AA8AAAAAAAAAAAAAAAAABwIAAGRycy9kb3ducmV2LnhtbFBLBQYAAAAAAwADALcAAAD7AgAAAAA=&#10;" filled="f" stroked="f" strokeweight="0">
                <v:textbox style="mso-next-textbox:#Cuadro de texto 439" inset="0,0,0,0">
                  <w:txbxContent>
                    <w:p w14:paraId="384C3AAC" w14:textId="77777777" w:rsidR="00CB7E31" w:rsidRDefault="00000000">
                      <w:pPr>
                        <w:overflowPunct w:val="0"/>
                        <w:spacing w:after="0" w:line="240" w:lineRule="auto"/>
                      </w:pPr>
                      <w:r>
                        <w:rPr>
                          <w:rFonts w:asciiTheme="minorHAnsi" w:hAnsiTheme="minorHAnsi" w:cstheme="minorBidi"/>
                          <w:color w:val="666666"/>
                        </w:rPr>
                        <w:t>&lt;</w:t>
                      </w:r>
                    </w:p>
                  </w:txbxContent>
                </v:textbox>
              </v:shape>
              <v:shape id="Cuadro de texto 440" o:spid="_x0000_s2610"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" filled="f" stroked="f" strokeweight="0">
                <v:textbox style="mso-next-textbox:#Cuadro de texto 440" inset="0,0,0,0">
                  <w:txbxContent>
                    <w:p w14:paraId="727C039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41" o:spid="_x0000_s2611" type="#_x0000_t202" style="position:absolute;left:11797;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" filled="f" stroked="f" strokeweight="0">
                <v:textbox style="mso-next-textbox:#Cuadro de texto 441" inset="0,0,0,0">
                  <w:txbxContent>
                    <w:p w14:paraId="164FE9FD" w14:textId="77777777" w:rsidR="00CB7E31" w:rsidRDefault="00000000">
                      <w:pPr>
                        <w:overflowPunct w:val="0"/>
                        <w:spacing w:after="0" w:line="240" w:lineRule="auto"/>
                      </w:pPr>
                      <w:r>
                        <w:rPr>
                          <w:rFonts w:asciiTheme="minorHAnsi" w:hAnsiTheme="minorHAnsi" w:cstheme="minorBidi"/>
                          <w:color w:val="666666"/>
                        </w:rPr>
                        <w:t>0.5</w:t>
                      </w:r>
                    </w:p>
                  </w:txbxContent>
                </v:textbox>
              </v:shape>
              <v:shape id="Cuadro de texto 442" o:spid="_x0000_s2612"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" filled="f" stroked="f" strokeweight="0">
                <v:textbox style="mso-next-textbox:#Cuadro de texto 442" inset="0,0,0,0">
                  <w:txbxContent>
                    <w:p w14:paraId="5E9D52F3"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6CD5E902" w14:textId="16F620A0" w:rsidR="00CB7E31" w:rsidDel="009E4857" w:rsidRDefault="00000000">
      <w:pPr>
        <w:tabs>
          <w:tab w:val="center" w:pos="4540"/>
          <w:tab w:val="center" w:pos="8950"/>
        </w:tabs>
        <w:spacing w:after="3" w:line="271" w:lineRule="auto"/>
        <w:rPr>
          <w:del w:id="5375" w:author="Jose Eduardo VIU" w:date="2023-04-01T20:51:00Z"/>
        </w:rPr>
      </w:pPr>
      <w:del w:id="5376"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585"/>
        <w:gridCol w:w="104"/>
        <w:gridCol w:w="1946"/>
        <w:gridCol w:w="345"/>
        <w:gridCol w:w="573"/>
        <w:gridCol w:w="458"/>
        <w:gridCol w:w="916"/>
        <w:gridCol w:w="1145"/>
        <w:gridCol w:w="802"/>
        <w:gridCol w:w="229"/>
        <w:gridCol w:w="1488"/>
      </w:tblGrid>
      <w:tr w:rsidR="00CB7E31" w:rsidDel="009E4857" w14:paraId="3475F39D" w14:textId="288E1049">
        <w:trPr>
          <w:trHeight w:val="245"/>
          <w:del w:id="5377" w:author="Jose Eduardo VIU" w:date="2023-04-01T20:51:00Z"/>
        </w:trPr>
        <w:tc>
          <w:tcPr>
            <w:tcW w:w="584" w:type="dxa"/>
          </w:tcPr>
          <w:p w14:paraId="6558D408" w14:textId="08066779" w:rsidR="00CB7E31" w:rsidDel="009E4857" w:rsidRDefault="00000000">
            <w:pPr>
              <w:suppressAutoHyphens w:val="0"/>
              <w:spacing w:after="0"/>
              <w:rPr>
                <w:del w:id="5378" w:author="Jose Eduardo VIU" w:date="2023-04-01T20:51:00Z"/>
              </w:rPr>
            </w:pPr>
            <w:del w:id="5379" w:author="Jose Eduardo VIU" w:date="2023-04-01T20:51:00Z">
              <w:r w:rsidDel="009E4857">
                <w:rPr>
                  <w:rFonts w:ascii="Courier New" w:eastAsia="Courier New" w:hAnsi="Courier New" w:cs="Courier New"/>
                </w:rPr>
                <w:delText>39</w:delText>
              </w:r>
            </w:del>
          </w:p>
        </w:tc>
        <w:tc>
          <w:tcPr>
            <w:tcW w:w="2395" w:type="dxa"/>
            <w:gridSpan w:val="3"/>
          </w:tcPr>
          <w:p w14:paraId="1BCB1CBD" w14:textId="67A203C6" w:rsidR="00CB7E31" w:rsidDel="009E4857" w:rsidRDefault="00000000">
            <w:pPr>
              <w:suppressAutoHyphens w:val="0"/>
              <w:spacing w:after="0"/>
              <w:ind w:left="563"/>
              <w:rPr>
                <w:del w:id="5380" w:author="Jose Eduardo VIU" w:date="2023-04-01T20:51:00Z"/>
              </w:rPr>
            </w:pPr>
            <w:del w:id="5381" w:author="Jose Eduardo VIU" w:date="2023-04-01T20:51:00Z">
              <w:r w:rsidDel="009E4857">
                <w:rPr>
                  <w:rFonts w:ascii="Courier New" w:eastAsia="Courier New" w:hAnsi="Courier New" w:cs="Courier New"/>
                </w:rPr>
                <w:delText>21158</w:delText>
              </w:r>
            </w:del>
          </w:p>
        </w:tc>
        <w:tc>
          <w:tcPr>
            <w:tcW w:w="1031" w:type="dxa"/>
            <w:gridSpan w:val="2"/>
          </w:tcPr>
          <w:p w14:paraId="5A1A2C5D" w14:textId="014FFD09" w:rsidR="00CB7E31" w:rsidDel="009E4857" w:rsidRDefault="00000000">
            <w:pPr>
              <w:suppressAutoHyphens w:val="0"/>
              <w:spacing w:after="0"/>
              <w:rPr>
                <w:del w:id="5382" w:author="Jose Eduardo VIU" w:date="2023-04-01T20:51:00Z"/>
              </w:rPr>
            </w:pPr>
            <w:del w:id="5383" w:author="Jose Eduardo VIU" w:date="2023-04-01T20:51:00Z">
              <w:r w:rsidDel="009E4857">
                <w:rPr>
                  <w:rFonts w:ascii="Courier New" w:eastAsia="Courier New" w:hAnsi="Courier New" w:cs="Courier New"/>
                </w:rPr>
                <w:delText>1</w:delText>
              </w:r>
            </w:del>
          </w:p>
        </w:tc>
        <w:tc>
          <w:tcPr>
            <w:tcW w:w="916" w:type="dxa"/>
          </w:tcPr>
          <w:p w14:paraId="3924E458" w14:textId="5CAB3D2E" w:rsidR="00CB7E31" w:rsidDel="009E4857" w:rsidRDefault="00000000">
            <w:pPr>
              <w:suppressAutoHyphens w:val="0"/>
              <w:spacing w:after="0"/>
              <w:rPr>
                <w:del w:id="5384" w:author="Jose Eduardo VIU" w:date="2023-04-01T20:51:00Z"/>
              </w:rPr>
            </w:pPr>
            <w:del w:id="5385" w:author="Jose Eduardo VIU" w:date="2023-04-01T20:51:00Z">
              <w:r w:rsidDel="009E4857">
                <w:rPr>
                  <w:rFonts w:ascii="Courier New" w:eastAsia="Courier New" w:hAnsi="Courier New" w:cs="Courier New"/>
                </w:rPr>
                <w:delText>1</w:delText>
              </w:r>
            </w:del>
          </w:p>
        </w:tc>
        <w:tc>
          <w:tcPr>
            <w:tcW w:w="1145" w:type="dxa"/>
          </w:tcPr>
          <w:p w14:paraId="5758E7C6" w14:textId="1405FAFB" w:rsidR="00CB7E31" w:rsidDel="009E4857" w:rsidRDefault="00000000">
            <w:pPr>
              <w:suppressAutoHyphens w:val="0"/>
              <w:spacing w:after="0"/>
              <w:ind w:left="115"/>
              <w:rPr>
                <w:del w:id="5386" w:author="Jose Eduardo VIU" w:date="2023-04-01T20:51:00Z"/>
              </w:rPr>
            </w:pPr>
            <w:del w:id="5387" w:author="Jose Eduardo VIU" w:date="2023-04-01T20:51:00Z">
              <w:r w:rsidDel="009E4857">
                <w:rPr>
                  <w:rFonts w:ascii="Courier New" w:eastAsia="Courier New" w:hAnsi="Courier New" w:cs="Courier New"/>
                </w:rPr>
                <w:delText>7</w:delText>
              </w:r>
            </w:del>
          </w:p>
        </w:tc>
        <w:tc>
          <w:tcPr>
            <w:tcW w:w="1031" w:type="dxa"/>
            <w:gridSpan w:val="2"/>
          </w:tcPr>
          <w:p w14:paraId="08C06EAD" w14:textId="1C79801A" w:rsidR="00CB7E31" w:rsidDel="009E4857" w:rsidRDefault="00000000">
            <w:pPr>
              <w:suppressAutoHyphens w:val="0"/>
              <w:spacing w:after="0"/>
              <w:rPr>
                <w:del w:id="5388" w:author="Jose Eduardo VIU" w:date="2023-04-01T20:51:00Z"/>
              </w:rPr>
            </w:pPr>
            <w:del w:id="5389" w:author="Jose Eduardo VIU" w:date="2023-04-01T20:51:00Z">
              <w:r w:rsidDel="009E4857">
                <w:rPr>
                  <w:rFonts w:ascii="Courier New" w:eastAsia="Courier New" w:hAnsi="Courier New" w:cs="Courier New"/>
                </w:rPr>
                <w:delText>2</w:delText>
              </w:r>
            </w:del>
          </w:p>
        </w:tc>
        <w:tc>
          <w:tcPr>
            <w:tcW w:w="1488" w:type="dxa"/>
          </w:tcPr>
          <w:p w14:paraId="59628ADC" w14:textId="7895DEB7" w:rsidR="00CB7E31" w:rsidDel="009E4857" w:rsidRDefault="00000000">
            <w:pPr>
              <w:suppressAutoHyphens w:val="0"/>
              <w:spacing w:after="0"/>
              <w:rPr>
                <w:del w:id="5390" w:author="Jose Eduardo VIU" w:date="2023-04-01T20:51:00Z"/>
              </w:rPr>
            </w:pPr>
            <w:del w:id="5391" w:author="Jose Eduardo VIU" w:date="2023-04-01T20:51:00Z">
              <w:r w:rsidDel="009E4857">
                <w:rPr>
                  <w:rFonts w:ascii="Courier New" w:eastAsia="Courier New" w:hAnsi="Courier New" w:cs="Courier New"/>
                </w:rPr>
                <w:delText>2 79.924812</w:delText>
              </w:r>
            </w:del>
          </w:p>
        </w:tc>
      </w:tr>
      <w:tr w:rsidR="00CB7E31" w:rsidDel="009E4857" w14:paraId="06C550FD" w14:textId="5E824A73">
        <w:trPr>
          <w:trHeight w:val="271"/>
          <w:del w:id="5392" w:author="Jose Eduardo VIU" w:date="2023-04-01T20:51:00Z"/>
        </w:trPr>
        <w:tc>
          <w:tcPr>
            <w:tcW w:w="584" w:type="dxa"/>
          </w:tcPr>
          <w:p w14:paraId="2C0F91C6" w14:textId="23F30EA6" w:rsidR="00CB7E31" w:rsidDel="009E4857" w:rsidRDefault="00000000">
            <w:pPr>
              <w:suppressAutoHyphens w:val="0"/>
              <w:spacing w:after="0"/>
              <w:rPr>
                <w:del w:id="5393" w:author="Jose Eduardo VIU" w:date="2023-04-01T20:51:00Z"/>
              </w:rPr>
            </w:pPr>
            <w:del w:id="5394" w:author="Jose Eduardo VIU" w:date="2023-04-01T20:51:00Z">
              <w:r w:rsidDel="009E4857">
                <w:rPr>
                  <w:rFonts w:ascii="Courier New" w:eastAsia="Courier New" w:hAnsi="Courier New" w:cs="Courier New"/>
                </w:rPr>
                <w:delText>100</w:delText>
              </w:r>
            </w:del>
          </w:p>
        </w:tc>
        <w:tc>
          <w:tcPr>
            <w:tcW w:w="2395" w:type="dxa"/>
            <w:gridSpan w:val="3"/>
          </w:tcPr>
          <w:p w14:paraId="6C581432" w14:textId="2A6D1CB5" w:rsidR="00CB7E31" w:rsidDel="009E4857" w:rsidRDefault="00000000">
            <w:pPr>
              <w:suppressAutoHyphens w:val="0"/>
              <w:spacing w:after="0"/>
              <w:ind w:left="563"/>
              <w:rPr>
                <w:del w:id="5395" w:author="Jose Eduardo VIU" w:date="2023-04-01T20:51:00Z"/>
              </w:rPr>
            </w:pPr>
            <w:del w:id="5396" w:author="Jose Eduardo VIU" w:date="2023-04-01T20:51:00Z">
              <w:r w:rsidDel="009E4857">
                <w:rPr>
                  <w:rFonts w:ascii="Courier New" w:eastAsia="Courier New" w:hAnsi="Courier New" w:cs="Courier New"/>
                </w:rPr>
                <w:delText>75104</w:delText>
              </w:r>
            </w:del>
          </w:p>
        </w:tc>
        <w:tc>
          <w:tcPr>
            <w:tcW w:w="1031" w:type="dxa"/>
            <w:gridSpan w:val="2"/>
          </w:tcPr>
          <w:p w14:paraId="0A0BB602" w14:textId="2632E9B5" w:rsidR="00CB7E31" w:rsidDel="009E4857" w:rsidRDefault="00000000">
            <w:pPr>
              <w:suppressAutoHyphens w:val="0"/>
              <w:spacing w:after="0"/>
              <w:rPr>
                <w:del w:id="5397" w:author="Jose Eduardo VIU" w:date="2023-04-01T20:51:00Z"/>
              </w:rPr>
            </w:pPr>
            <w:del w:id="5398" w:author="Jose Eduardo VIU" w:date="2023-04-01T20:51:00Z">
              <w:r w:rsidDel="009E4857">
                <w:rPr>
                  <w:rFonts w:ascii="Courier New" w:eastAsia="Courier New" w:hAnsi="Courier New" w:cs="Courier New"/>
                </w:rPr>
                <w:delText>1</w:delText>
              </w:r>
            </w:del>
          </w:p>
        </w:tc>
        <w:tc>
          <w:tcPr>
            <w:tcW w:w="916" w:type="dxa"/>
          </w:tcPr>
          <w:p w14:paraId="7E52174E" w14:textId="4F3EA5B0" w:rsidR="00CB7E31" w:rsidDel="009E4857" w:rsidRDefault="00000000">
            <w:pPr>
              <w:suppressAutoHyphens w:val="0"/>
              <w:spacing w:after="0"/>
              <w:rPr>
                <w:del w:id="5399" w:author="Jose Eduardo VIU" w:date="2023-04-01T20:51:00Z"/>
              </w:rPr>
            </w:pPr>
            <w:del w:id="5400" w:author="Jose Eduardo VIU" w:date="2023-04-01T20:51:00Z">
              <w:r w:rsidDel="009E4857">
                <w:rPr>
                  <w:rFonts w:ascii="Courier New" w:eastAsia="Courier New" w:hAnsi="Courier New" w:cs="Courier New"/>
                </w:rPr>
                <w:delText>2</w:delText>
              </w:r>
            </w:del>
          </w:p>
        </w:tc>
        <w:tc>
          <w:tcPr>
            <w:tcW w:w="1145" w:type="dxa"/>
          </w:tcPr>
          <w:p w14:paraId="2E550E76" w14:textId="5F1D17BD" w:rsidR="00CB7E31" w:rsidDel="009E4857" w:rsidRDefault="00000000">
            <w:pPr>
              <w:suppressAutoHyphens w:val="0"/>
              <w:spacing w:after="0"/>
              <w:rPr>
                <w:del w:id="5401" w:author="Jose Eduardo VIU" w:date="2023-04-01T20:51:00Z"/>
              </w:rPr>
            </w:pPr>
            <w:del w:id="5402" w:author="Jose Eduardo VIU" w:date="2023-04-01T20:51:00Z">
              <w:r w:rsidDel="009E4857">
                <w:rPr>
                  <w:rFonts w:ascii="Courier New" w:eastAsia="Courier New" w:hAnsi="Courier New" w:cs="Courier New"/>
                </w:rPr>
                <w:delText>69</w:delText>
              </w:r>
            </w:del>
          </w:p>
        </w:tc>
        <w:tc>
          <w:tcPr>
            <w:tcW w:w="1031" w:type="dxa"/>
            <w:gridSpan w:val="2"/>
          </w:tcPr>
          <w:p w14:paraId="101899EA" w14:textId="676BFFCA" w:rsidR="00CB7E31" w:rsidDel="009E4857" w:rsidRDefault="00000000">
            <w:pPr>
              <w:suppressAutoHyphens w:val="0"/>
              <w:spacing w:after="0"/>
              <w:rPr>
                <w:del w:id="5403" w:author="Jose Eduardo VIU" w:date="2023-04-01T20:51:00Z"/>
              </w:rPr>
            </w:pPr>
            <w:del w:id="5404" w:author="Jose Eduardo VIU" w:date="2023-04-01T20:51:00Z">
              <w:r w:rsidDel="009E4857">
                <w:rPr>
                  <w:rFonts w:ascii="Courier New" w:eastAsia="Courier New" w:hAnsi="Courier New" w:cs="Courier New"/>
                </w:rPr>
                <w:delText>2</w:delText>
              </w:r>
            </w:del>
          </w:p>
        </w:tc>
        <w:tc>
          <w:tcPr>
            <w:tcW w:w="1488" w:type="dxa"/>
          </w:tcPr>
          <w:p w14:paraId="1AD55FB5" w14:textId="138132B0" w:rsidR="00CB7E31" w:rsidDel="009E4857" w:rsidRDefault="00000000">
            <w:pPr>
              <w:suppressAutoHyphens w:val="0"/>
              <w:spacing w:after="0"/>
              <w:rPr>
                <w:del w:id="5405" w:author="Jose Eduardo VIU" w:date="2023-04-01T20:51:00Z"/>
              </w:rPr>
            </w:pPr>
            <w:del w:id="5406" w:author="Jose Eduardo VIU" w:date="2023-04-01T20:51:00Z">
              <w:r w:rsidDel="009E4857">
                <w:rPr>
                  <w:rFonts w:ascii="Courier New" w:eastAsia="Courier New" w:hAnsi="Courier New" w:cs="Courier New"/>
                </w:rPr>
                <w:delText>8 65.086577</w:delText>
              </w:r>
            </w:del>
          </w:p>
        </w:tc>
      </w:tr>
      <w:tr w:rsidR="00CB7E31" w:rsidDel="009E4857" w14:paraId="2703F1AF" w14:textId="0C2C87CE">
        <w:trPr>
          <w:trHeight w:val="271"/>
          <w:del w:id="5407" w:author="Jose Eduardo VIU" w:date="2023-04-01T20:51:00Z"/>
        </w:trPr>
        <w:tc>
          <w:tcPr>
            <w:tcW w:w="584" w:type="dxa"/>
          </w:tcPr>
          <w:p w14:paraId="5AC0B028" w14:textId="09600014" w:rsidR="00CB7E31" w:rsidDel="009E4857" w:rsidRDefault="00000000">
            <w:pPr>
              <w:suppressAutoHyphens w:val="0"/>
              <w:spacing w:after="0"/>
              <w:rPr>
                <w:del w:id="5408" w:author="Jose Eduardo VIU" w:date="2023-04-01T20:51:00Z"/>
              </w:rPr>
            </w:pPr>
            <w:del w:id="5409" w:author="Jose Eduardo VIU" w:date="2023-04-01T20:51:00Z">
              <w:r w:rsidDel="009E4857">
                <w:rPr>
                  <w:rFonts w:ascii="Courier New" w:eastAsia="Courier New" w:hAnsi="Courier New" w:cs="Courier New"/>
                </w:rPr>
                <w:delText>129</w:delText>
              </w:r>
            </w:del>
          </w:p>
        </w:tc>
        <w:tc>
          <w:tcPr>
            <w:tcW w:w="2395" w:type="dxa"/>
            <w:gridSpan w:val="3"/>
          </w:tcPr>
          <w:p w14:paraId="2D32DBDA" w14:textId="02F07A72" w:rsidR="00CB7E31" w:rsidDel="009E4857" w:rsidRDefault="00000000">
            <w:pPr>
              <w:suppressAutoHyphens w:val="0"/>
              <w:spacing w:after="0"/>
              <w:ind w:left="563"/>
              <w:rPr>
                <w:del w:id="5410" w:author="Jose Eduardo VIU" w:date="2023-04-01T20:51:00Z"/>
              </w:rPr>
            </w:pPr>
            <w:del w:id="5411" w:author="Jose Eduardo VIU" w:date="2023-04-01T20:51:00Z">
              <w:r w:rsidDel="009E4857">
                <w:rPr>
                  <w:rFonts w:ascii="Courier New" w:eastAsia="Courier New" w:hAnsi="Courier New" w:cs="Courier New"/>
                </w:rPr>
                <w:delText>59014</w:delText>
              </w:r>
            </w:del>
          </w:p>
        </w:tc>
        <w:tc>
          <w:tcPr>
            <w:tcW w:w="1031" w:type="dxa"/>
            <w:gridSpan w:val="2"/>
          </w:tcPr>
          <w:p w14:paraId="13291490" w14:textId="409DC27A" w:rsidR="00CB7E31" w:rsidDel="009E4857" w:rsidRDefault="00000000">
            <w:pPr>
              <w:suppressAutoHyphens w:val="0"/>
              <w:spacing w:after="0"/>
              <w:rPr>
                <w:del w:id="5412" w:author="Jose Eduardo VIU" w:date="2023-04-01T20:51:00Z"/>
              </w:rPr>
            </w:pPr>
            <w:del w:id="5413" w:author="Jose Eduardo VIU" w:date="2023-04-01T20:51:00Z">
              <w:r w:rsidDel="009E4857">
                <w:rPr>
                  <w:rFonts w:ascii="Courier New" w:eastAsia="Courier New" w:hAnsi="Courier New" w:cs="Courier New"/>
                </w:rPr>
                <w:delText>1</w:delText>
              </w:r>
            </w:del>
          </w:p>
        </w:tc>
        <w:tc>
          <w:tcPr>
            <w:tcW w:w="916" w:type="dxa"/>
          </w:tcPr>
          <w:p w14:paraId="2A068E0A" w14:textId="04357D36" w:rsidR="00CB7E31" w:rsidDel="009E4857" w:rsidRDefault="00000000">
            <w:pPr>
              <w:suppressAutoHyphens w:val="0"/>
              <w:spacing w:after="0"/>
              <w:rPr>
                <w:del w:id="5414" w:author="Jose Eduardo VIU" w:date="2023-04-01T20:51:00Z"/>
              </w:rPr>
            </w:pPr>
            <w:del w:id="5415" w:author="Jose Eduardo VIU" w:date="2023-04-01T20:51:00Z">
              <w:r w:rsidDel="009E4857">
                <w:rPr>
                  <w:rFonts w:ascii="Courier New" w:eastAsia="Courier New" w:hAnsi="Courier New" w:cs="Courier New"/>
                </w:rPr>
                <w:delText>1</w:delText>
              </w:r>
            </w:del>
          </w:p>
        </w:tc>
        <w:tc>
          <w:tcPr>
            <w:tcW w:w="1145" w:type="dxa"/>
          </w:tcPr>
          <w:p w14:paraId="5883D22C" w14:textId="16B4C6A2" w:rsidR="00CB7E31" w:rsidDel="009E4857" w:rsidRDefault="00000000">
            <w:pPr>
              <w:suppressAutoHyphens w:val="0"/>
              <w:spacing w:after="0"/>
              <w:ind w:left="115"/>
              <w:rPr>
                <w:del w:id="5416" w:author="Jose Eduardo VIU" w:date="2023-04-01T20:51:00Z"/>
              </w:rPr>
            </w:pPr>
            <w:del w:id="5417" w:author="Jose Eduardo VIU" w:date="2023-04-01T20:51:00Z">
              <w:r w:rsidDel="009E4857">
                <w:rPr>
                  <w:rFonts w:ascii="Courier New" w:eastAsia="Courier New" w:hAnsi="Courier New" w:cs="Courier New"/>
                </w:rPr>
                <w:delText>0</w:delText>
              </w:r>
            </w:del>
          </w:p>
        </w:tc>
        <w:tc>
          <w:tcPr>
            <w:tcW w:w="1031" w:type="dxa"/>
            <w:gridSpan w:val="2"/>
          </w:tcPr>
          <w:p w14:paraId="5422D932" w14:textId="7BE0CC3B" w:rsidR="00CB7E31" w:rsidDel="009E4857" w:rsidRDefault="00000000">
            <w:pPr>
              <w:suppressAutoHyphens w:val="0"/>
              <w:spacing w:after="0"/>
              <w:rPr>
                <w:del w:id="5418" w:author="Jose Eduardo VIU" w:date="2023-04-01T20:51:00Z"/>
              </w:rPr>
            </w:pPr>
            <w:del w:id="5419" w:author="Jose Eduardo VIU" w:date="2023-04-01T20:51:00Z">
              <w:r w:rsidDel="009E4857">
                <w:rPr>
                  <w:rFonts w:ascii="Courier New" w:eastAsia="Courier New" w:hAnsi="Courier New" w:cs="Courier New"/>
                </w:rPr>
                <w:delText>2</w:delText>
              </w:r>
            </w:del>
          </w:p>
        </w:tc>
        <w:tc>
          <w:tcPr>
            <w:tcW w:w="1488" w:type="dxa"/>
          </w:tcPr>
          <w:p w14:paraId="57F32CA1" w14:textId="1ED27DB0" w:rsidR="00CB7E31" w:rsidDel="009E4857" w:rsidRDefault="00000000">
            <w:pPr>
              <w:suppressAutoHyphens w:val="0"/>
              <w:spacing w:after="0"/>
              <w:rPr>
                <w:del w:id="5420" w:author="Jose Eduardo VIU" w:date="2023-04-01T20:51:00Z"/>
              </w:rPr>
            </w:pPr>
            <w:del w:id="5421" w:author="Jose Eduardo VIU" w:date="2023-04-01T20:51:00Z">
              <w:r w:rsidDel="009E4857">
                <w:rPr>
                  <w:rFonts w:ascii="Courier New" w:eastAsia="Courier New" w:hAnsi="Courier New" w:cs="Courier New"/>
                </w:rPr>
                <w:delText>2 19.455093</w:delText>
              </w:r>
            </w:del>
          </w:p>
        </w:tc>
      </w:tr>
      <w:tr w:rsidR="00CB7E31" w:rsidDel="009E4857" w14:paraId="3813E7CA" w14:textId="0DB2B319">
        <w:trPr>
          <w:trHeight w:val="271"/>
          <w:del w:id="5422" w:author="Jose Eduardo VIU" w:date="2023-04-01T20:51:00Z"/>
        </w:trPr>
        <w:tc>
          <w:tcPr>
            <w:tcW w:w="584" w:type="dxa"/>
          </w:tcPr>
          <w:p w14:paraId="5D5B8E34" w14:textId="1B815D7C" w:rsidR="00CB7E31" w:rsidDel="009E4857" w:rsidRDefault="00000000">
            <w:pPr>
              <w:suppressAutoHyphens w:val="0"/>
              <w:spacing w:after="0"/>
              <w:rPr>
                <w:del w:id="5423" w:author="Jose Eduardo VIU" w:date="2023-04-01T20:51:00Z"/>
              </w:rPr>
            </w:pPr>
            <w:del w:id="5424" w:author="Jose Eduardo VIU" w:date="2023-04-01T20:51:00Z">
              <w:r w:rsidDel="009E4857">
                <w:rPr>
                  <w:rFonts w:ascii="Courier New" w:eastAsia="Courier New" w:hAnsi="Courier New" w:cs="Courier New"/>
                </w:rPr>
                <w:delText>160</w:delText>
              </w:r>
            </w:del>
          </w:p>
        </w:tc>
        <w:tc>
          <w:tcPr>
            <w:tcW w:w="2395" w:type="dxa"/>
            <w:gridSpan w:val="3"/>
          </w:tcPr>
          <w:p w14:paraId="1C6B539C" w14:textId="18746754" w:rsidR="00CB7E31" w:rsidDel="009E4857" w:rsidRDefault="00000000">
            <w:pPr>
              <w:suppressAutoHyphens w:val="0"/>
              <w:spacing w:after="0"/>
              <w:ind w:left="563"/>
              <w:rPr>
                <w:del w:id="5425" w:author="Jose Eduardo VIU" w:date="2023-04-01T20:51:00Z"/>
              </w:rPr>
            </w:pPr>
            <w:del w:id="5426" w:author="Jose Eduardo VIU" w:date="2023-04-01T20:51:00Z">
              <w:r w:rsidDel="009E4857">
                <w:rPr>
                  <w:rFonts w:ascii="Courier New" w:eastAsia="Courier New" w:hAnsi="Courier New" w:cs="Courier New"/>
                </w:rPr>
                <w:delText>14941</w:delText>
              </w:r>
            </w:del>
          </w:p>
        </w:tc>
        <w:tc>
          <w:tcPr>
            <w:tcW w:w="1031" w:type="dxa"/>
            <w:gridSpan w:val="2"/>
          </w:tcPr>
          <w:p w14:paraId="5C733EAB" w14:textId="30A56613" w:rsidR="00CB7E31" w:rsidDel="009E4857" w:rsidRDefault="00000000">
            <w:pPr>
              <w:suppressAutoHyphens w:val="0"/>
              <w:spacing w:after="0"/>
              <w:rPr>
                <w:del w:id="5427" w:author="Jose Eduardo VIU" w:date="2023-04-01T20:51:00Z"/>
              </w:rPr>
            </w:pPr>
            <w:del w:id="5428" w:author="Jose Eduardo VIU" w:date="2023-04-01T20:51:00Z">
              <w:r w:rsidDel="009E4857">
                <w:rPr>
                  <w:rFonts w:ascii="Courier New" w:eastAsia="Courier New" w:hAnsi="Courier New" w:cs="Courier New"/>
                </w:rPr>
                <w:delText>1</w:delText>
              </w:r>
            </w:del>
          </w:p>
        </w:tc>
        <w:tc>
          <w:tcPr>
            <w:tcW w:w="916" w:type="dxa"/>
          </w:tcPr>
          <w:p w14:paraId="4C380C66" w14:textId="2D00E45C" w:rsidR="00CB7E31" w:rsidDel="009E4857" w:rsidRDefault="00000000">
            <w:pPr>
              <w:suppressAutoHyphens w:val="0"/>
              <w:spacing w:after="0"/>
              <w:rPr>
                <w:del w:id="5429" w:author="Jose Eduardo VIU" w:date="2023-04-01T20:51:00Z"/>
              </w:rPr>
            </w:pPr>
            <w:del w:id="5430" w:author="Jose Eduardo VIU" w:date="2023-04-01T20:51:00Z">
              <w:r w:rsidDel="009E4857">
                <w:rPr>
                  <w:rFonts w:ascii="Courier New" w:eastAsia="Courier New" w:hAnsi="Courier New" w:cs="Courier New"/>
                </w:rPr>
                <w:delText>2</w:delText>
              </w:r>
            </w:del>
          </w:p>
        </w:tc>
        <w:tc>
          <w:tcPr>
            <w:tcW w:w="1145" w:type="dxa"/>
          </w:tcPr>
          <w:p w14:paraId="1D407C93" w14:textId="0067C940" w:rsidR="00CB7E31" w:rsidDel="009E4857" w:rsidRDefault="00000000">
            <w:pPr>
              <w:suppressAutoHyphens w:val="0"/>
              <w:spacing w:after="0"/>
              <w:rPr>
                <w:del w:id="5431" w:author="Jose Eduardo VIU" w:date="2023-04-01T20:51:00Z"/>
              </w:rPr>
            </w:pPr>
            <w:del w:id="5432" w:author="Jose Eduardo VIU" w:date="2023-04-01T20:51:00Z">
              <w:r w:rsidDel="009E4857">
                <w:rPr>
                  <w:rFonts w:ascii="Courier New" w:eastAsia="Courier New" w:hAnsi="Courier New" w:cs="Courier New"/>
                </w:rPr>
                <w:delText>69</w:delText>
              </w:r>
            </w:del>
          </w:p>
        </w:tc>
        <w:tc>
          <w:tcPr>
            <w:tcW w:w="1031" w:type="dxa"/>
            <w:gridSpan w:val="2"/>
          </w:tcPr>
          <w:p w14:paraId="4DF7CCDF" w14:textId="29E5BB52" w:rsidR="00CB7E31" w:rsidDel="009E4857" w:rsidRDefault="00000000">
            <w:pPr>
              <w:suppressAutoHyphens w:val="0"/>
              <w:spacing w:after="0"/>
              <w:rPr>
                <w:del w:id="5433" w:author="Jose Eduardo VIU" w:date="2023-04-01T20:51:00Z"/>
              </w:rPr>
            </w:pPr>
            <w:del w:id="5434" w:author="Jose Eduardo VIU" w:date="2023-04-01T20:51:00Z">
              <w:r w:rsidDel="009E4857">
                <w:rPr>
                  <w:rFonts w:ascii="Courier New" w:eastAsia="Courier New" w:hAnsi="Courier New" w:cs="Courier New"/>
                </w:rPr>
                <w:delText>2</w:delText>
              </w:r>
            </w:del>
          </w:p>
        </w:tc>
        <w:tc>
          <w:tcPr>
            <w:tcW w:w="1488" w:type="dxa"/>
          </w:tcPr>
          <w:p w14:paraId="367B6D11" w14:textId="339F9F65" w:rsidR="00CB7E31" w:rsidDel="009E4857" w:rsidRDefault="00000000">
            <w:pPr>
              <w:suppressAutoHyphens w:val="0"/>
              <w:spacing w:after="0"/>
              <w:rPr>
                <w:del w:id="5435" w:author="Jose Eduardo VIU" w:date="2023-04-01T20:51:00Z"/>
              </w:rPr>
            </w:pPr>
            <w:del w:id="5436" w:author="Jose Eduardo VIU" w:date="2023-04-01T20:51:00Z">
              <w:r w:rsidDel="009E4857">
                <w:rPr>
                  <w:rFonts w:ascii="Courier New" w:eastAsia="Courier New" w:hAnsi="Courier New" w:cs="Courier New"/>
                </w:rPr>
                <w:delText>8 12.831223</w:delText>
              </w:r>
            </w:del>
          </w:p>
        </w:tc>
      </w:tr>
      <w:tr w:rsidR="00CB7E31" w:rsidDel="009E4857" w14:paraId="0802AB2B" w14:textId="7C56F672">
        <w:trPr>
          <w:trHeight w:val="271"/>
          <w:del w:id="5437" w:author="Jose Eduardo VIU" w:date="2023-04-01T20:51:00Z"/>
        </w:trPr>
        <w:tc>
          <w:tcPr>
            <w:tcW w:w="584" w:type="dxa"/>
          </w:tcPr>
          <w:p w14:paraId="6EAFF637" w14:textId="1B63ACCF" w:rsidR="00CB7E31" w:rsidDel="009E4857" w:rsidRDefault="00000000">
            <w:pPr>
              <w:suppressAutoHyphens w:val="0"/>
              <w:spacing w:after="0"/>
              <w:rPr>
                <w:del w:id="5438" w:author="Jose Eduardo VIU" w:date="2023-04-01T20:51:00Z"/>
              </w:rPr>
            </w:pPr>
            <w:del w:id="5439" w:author="Jose Eduardo VIU" w:date="2023-04-01T20:51:00Z">
              <w:r w:rsidDel="009E4857">
                <w:rPr>
                  <w:rFonts w:ascii="Courier New" w:eastAsia="Courier New" w:hAnsi="Courier New" w:cs="Courier New"/>
                </w:rPr>
                <w:delText>181</w:delText>
              </w:r>
            </w:del>
          </w:p>
        </w:tc>
        <w:tc>
          <w:tcPr>
            <w:tcW w:w="2395" w:type="dxa"/>
            <w:gridSpan w:val="3"/>
          </w:tcPr>
          <w:p w14:paraId="6F8580E8" w14:textId="6306BD79" w:rsidR="00CB7E31" w:rsidDel="009E4857" w:rsidRDefault="00000000">
            <w:pPr>
              <w:suppressAutoHyphens w:val="0"/>
              <w:spacing w:after="0"/>
              <w:ind w:left="563"/>
              <w:rPr>
                <w:del w:id="5440" w:author="Jose Eduardo VIU" w:date="2023-04-01T20:51:00Z"/>
              </w:rPr>
            </w:pPr>
            <w:del w:id="5441" w:author="Jose Eduardo VIU" w:date="2023-04-01T20:51:00Z">
              <w:r w:rsidDel="009E4857">
                <w:rPr>
                  <w:rFonts w:ascii="Courier New" w:eastAsia="Courier New" w:hAnsi="Courier New" w:cs="Courier New"/>
                </w:rPr>
                <w:delText>15179</w:delText>
              </w:r>
            </w:del>
          </w:p>
        </w:tc>
        <w:tc>
          <w:tcPr>
            <w:tcW w:w="1031" w:type="dxa"/>
            <w:gridSpan w:val="2"/>
          </w:tcPr>
          <w:p w14:paraId="6FAF37E5" w14:textId="5019A2E3" w:rsidR="00CB7E31" w:rsidDel="009E4857" w:rsidRDefault="00000000">
            <w:pPr>
              <w:suppressAutoHyphens w:val="0"/>
              <w:spacing w:after="0"/>
              <w:rPr>
                <w:del w:id="5442" w:author="Jose Eduardo VIU" w:date="2023-04-01T20:51:00Z"/>
              </w:rPr>
            </w:pPr>
            <w:del w:id="5443" w:author="Jose Eduardo VIU" w:date="2023-04-01T20:51:00Z">
              <w:r w:rsidDel="009E4857">
                <w:rPr>
                  <w:rFonts w:ascii="Courier New" w:eastAsia="Courier New" w:hAnsi="Courier New" w:cs="Courier New"/>
                </w:rPr>
                <w:delText>1</w:delText>
              </w:r>
            </w:del>
          </w:p>
        </w:tc>
        <w:tc>
          <w:tcPr>
            <w:tcW w:w="916" w:type="dxa"/>
          </w:tcPr>
          <w:p w14:paraId="30003086" w14:textId="1F1AF685" w:rsidR="00CB7E31" w:rsidDel="009E4857" w:rsidRDefault="00000000">
            <w:pPr>
              <w:suppressAutoHyphens w:val="0"/>
              <w:spacing w:after="0"/>
              <w:rPr>
                <w:del w:id="5444" w:author="Jose Eduardo VIU" w:date="2023-04-01T20:51:00Z"/>
              </w:rPr>
            </w:pPr>
            <w:del w:id="5445" w:author="Jose Eduardo VIU" w:date="2023-04-01T20:51:00Z">
              <w:r w:rsidDel="009E4857">
                <w:rPr>
                  <w:rFonts w:ascii="Courier New" w:eastAsia="Courier New" w:hAnsi="Courier New" w:cs="Courier New"/>
                </w:rPr>
                <w:delText>2</w:delText>
              </w:r>
            </w:del>
          </w:p>
        </w:tc>
        <w:tc>
          <w:tcPr>
            <w:tcW w:w="1145" w:type="dxa"/>
          </w:tcPr>
          <w:p w14:paraId="1252408D" w14:textId="2C36519A" w:rsidR="00CB7E31" w:rsidDel="009E4857" w:rsidRDefault="00000000">
            <w:pPr>
              <w:suppressAutoHyphens w:val="0"/>
              <w:spacing w:after="0"/>
              <w:rPr>
                <w:del w:id="5446" w:author="Jose Eduardo VIU" w:date="2023-04-01T20:51:00Z"/>
              </w:rPr>
            </w:pPr>
            <w:del w:id="5447" w:author="Jose Eduardo VIU" w:date="2023-04-01T20:51:00Z">
              <w:r w:rsidDel="009E4857">
                <w:rPr>
                  <w:rFonts w:ascii="Courier New" w:eastAsia="Courier New" w:hAnsi="Courier New" w:cs="Courier New"/>
                </w:rPr>
                <w:delText>81</w:delText>
              </w:r>
            </w:del>
          </w:p>
        </w:tc>
        <w:tc>
          <w:tcPr>
            <w:tcW w:w="1031" w:type="dxa"/>
            <w:gridSpan w:val="2"/>
          </w:tcPr>
          <w:p w14:paraId="788319B7" w14:textId="0B5FE820" w:rsidR="00CB7E31" w:rsidDel="009E4857" w:rsidRDefault="00000000">
            <w:pPr>
              <w:suppressAutoHyphens w:val="0"/>
              <w:spacing w:after="0"/>
              <w:rPr>
                <w:del w:id="5448" w:author="Jose Eduardo VIU" w:date="2023-04-01T20:51:00Z"/>
              </w:rPr>
            </w:pPr>
            <w:del w:id="5449" w:author="Jose Eduardo VIU" w:date="2023-04-01T20:51:00Z">
              <w:r w:rsidDel="009E4857">
                <w:rPr>
                  <w:rFonts w:ascii="Courier New" w:eastAsia="Courier New" w:hAnsi="Courier New" w:cs="Courier New"/>
                </w:rPr>
                <w:delText>2</w:delText>
              </w:r>
            </w:del>
          </w:p>
        </w:tc>
        <w:tc>
          <w:tcPr>
            <w:tcW w:w="1488" w:type="dxa"/>
          </w:tcPr>
          <w:p w14:paraId="587E8008" w14:textId="60BAE102" w:rsidR="00CB7E31" w:rsidDel="009E4857" w:rsidRDefault="00000000">
            <w:pPr>
              <w:suppressAutoHyphens w:val="0"/>
              <w:spacing w:after="0"/>
              <w:rPr>
                <w:del w:id="5450" w:author="Jose Eduardo VIU" w:date="2023-04-01T20:51:00Z"/>
              </w:rPr>
            </w:pPr>
            <w:del w:id="5451" w:author="Jose Eduardo VIU" w:date="2023-04-01T20:51:00Z">
              <w:r w:rsidDel="009E4857">
                <w:rPr>
                  <w:rFonts w:ascii="Courier New" w:eastAsia="Courier New" w:hAnsi="Courier New" w:cs="Courier New"/>
                </w:rPr>
                <w:delText>8 103.925923</w:delText>
              </w:r>
            </w:del>
          </w:p>
        </w:tc>
      </w:tr>
      <w:tr w:rsidR="00CB7E31" w:rsidDel="009E4857" w14:paraId="5121E277" w14:textId="45FEA534">
        <w:trPr>
          <w:trHeight w:val="271"/>
          <w:del w:id="5452" w:author="Jose Eduardo VIU" w:date="2023-04-01T20:51:00Z"/>
        </w:trPr>
        <w:tc>
          <w:tcPr>
            <w:tcW w:w="584" w:type="dxa"/>
          </w:tcPr>
          <w:p w14:paraId="696D588D" w14:textId="478E8351" w:rsidR="00CB7E31" w:rsidDel="009E4857" w:rsidRDefault="00000000">
            <w:pPr>
              <w:suppressAutoHyphens w:val="0"/>
              <w:spacing w:after="0"/>
              <w:rPr>
                <w:del w:id="5453" w:author="Jose Eduardo VIU" w:date="2023-04-01T20:51:00Z"/>
              </w:rPr>
            </w:pPr>
            <w:del w:id="5454" w:author="Jose Eduardo VIU" w:date="2023-04-01T20:51:00Z">
              <w:r w:rsidDel="009E4857">
                <w:rPr>
                  <w:rFonts w:ascii="Courier New" w:eastAsia="Courier New" w:hAnsi="Courier New" w:cs="Courier New"/>
                </w:rPr>
                <w:delText>191</w:delText>
              </w:r>
            </w:del>
          </w:p>
        </w:tc>
        <w:tc>
          <w:tcPr>
            <w:tcW w:w="2395" w:type="dxa"/>
            <w:gridSpan w:val="3"/>
          </w:tcPr>
          <w:p w14:paraId="22EB0173" w14:textId="4E5443D8" w:rsidR="00CB7E31" w:rsidDel="009E4857" w:rsidRDefault="00000000">
            <w:pPr>
              <w:suppressAutoHyphens w:val="0"/>
              <w:spacing w:after="0"/>
              <w:ind w:left="563"/>
              <w:rPr>
                <w:del w:id="5455" w:author="Jose Eduardo VIU" w:date="2023-04-01T20:51:00Z"/>
              </w:rPr>
            </w:pPr>
            <w:del w:id="5456" w:author="Jose Eduardo VIU" w:date="2023-04-01T20:51:00Z">
              <w:r w:rsidDel="009E4857">
                <w:rPr>
                  <w:rFonts w:ascii="Courier New" w:eastAsia="Courier New" w:hAnsi="Courier New" w:cs="Courier New"/>
                </w:rPr>
                <w:delText>16535</w:delText>
              </w:r>
            </w:del>
          </w:p>
        </w:tc>
        <w:tc>
          <w:tcPr>
            <w:tcW w:w="1031" w:type="dxa"/>
            <w:gridSpan w:val="2"/>
          </w:tcPr>
          <w:p w14:paraId="2CA365A8" w14:textId="6538E711" w:rsidR="00CB7E31" w:rsidDel="009E4857" w:rsidRDefault="00000000">
            <w:pPr>
              <w:suppressAutoHyphens w:val="0"/>
              <w:spacing w:after="0"/>
              <w:rPr>
                <w:del w:id="5457" w:author="Jose Eduardo VIU" w:date="2023-04-01T20:51:00Z"/>
              </w:rPr>
            </w:pPr>
            <w:del w:id="5458" w:author="Jose Eduardo VIU" w:date="2023-04-01T20:51:00Z">
              <w:r w:rsidDel="009E4857">
                <w:rPr>
                  <w:rFonts w:ascii="Courier New" w:eastAsia="Courier New" w:hAnsi="Courier New" w:cs="Courier New"/>
                </w:rPr>
                <w:delText>1</w:delText>
              </w:r>
            </w:del>
          </w:p>
        </w:tc>
        <w:tc>
          <w:tcPr>
            <w:tcW w:w="916" w:type="dxa"/>
          </w:tcPr>
          <w:p w14:paraId="137F9F72" w14:textId="0EB6EFFB" w:rsidR="00CB7E31" w:rsidDel="009E4857" w:rsidRDefault="00000000">
            <w:pPr>
              <w:suppressAutoHyphens w:val="0"/>
              <w:spacing w:after="0"/>
              <w:rPr>
                <w:del w:id="5459" w:author="Jose Eduardo VIU" w:date="2023-04-01T20:51:00Z"/>
              </w:rPr>
            </w:pPr>
            <w:del w:id="5460" w:author="Jose Eduardo VIU" w:date="2023-04-01T20:51:00Z">
              <w:r w:rsidDel="009E4857">
                <w:rPr>
                  <w:rFonts w:ascii="Courier New" w:eastAsia="Courier New" w:hAnsi="Courier New" w:cs="Courier New"/>
                </w:rPr>
                <w:delText>2</w:delText>
              </w:r>
            </w:del>
          </w:p>
        </w:tc>
        <w:tc>
          <w:tcPr>
            <w:tcW w:w="1145" w:type="dxa"/>
          </w:tcPr>
          <w:p w14:paraId="2214A1D9" w14:textId="62A6AD73" w:rsidR="00CB7E31" w:rsidDel="009E4857" w:rsidRDefault="00000000">
            <w:pPr>
              <w:suppressAutoHyphens w:val="0"/>
              <w:spacing w:after="0"/>
              <w:rPr>
                <w:del w:id="5461" w:author="Jose Eduardo VIU" w:date="2023-04-01T20:51:00Z"/>
              </w:rPr>
            </w:pPr>
            <w:del w:id="5462" w:author="Jose Eduardo VIU" w:date="2023-04-01T20:51:00Z">
              <w:r w:rsidDel="009E4857">
                <w:rPr>
                  <w:rFonts w:ascii="Courier New" w:eastAsia="Courier New" w:hAnsi="Courier New" w:cs="Courier New"/>
                </w:rPr>
                <w:delText>69</w:delText>
              </w:r>
            </w:del>
          </w:p>
        </w:tc>
        <w:tc>
          <w:tcPr>
            <w:tcW w:w="1031" w:type="dxa"/>
            <w:gridSpan w:val="2"/>
          </w:tcPr>
          <w:p w14:paraId="0C91B59C" w14:textId="06A95CD1" w:rsidR="00CB7E31" w:rsidDel="009E4857" w:rsidRDefault="00000000">
            <w:pPr>
              <w:suppressAutoHyphens w:val="0"/>
              <w:spacing w:after="0"/>
              <w:rPr>
                <w:del w:id="5463" w:author="Jose Eduardo VIU" w:date="2023-04-01T20:51:00Z"/>
              </w:rPr>
            </w:pPr>
            <w:del w:id="5464" w:author="Jose Eduardo VIU" w:date="2023-04-01T20:51:00Z">
              <w:r w:rsidDel="009E4857">
                <w:rPr>
                  <w:rFonts w:ascii="Courier New" w:eastAsia="Courier New" w:hAnsi="Courier New" w:cs="Courier New"/>
                </w:rPr>
                <w:delText>2</w:delText>
              </w:r>
            </w:del>
          </w:p>
        </w:tc>
        <w:tc>
          <w:tcPr>
            <w:tcW w:w="1488" w:type="dxa"/>
          </w:tcPr>
          <w:p w14:paraId="4CF0E8DA" w14:textId="6C3B9CE3" w:rsidR="00CB7E31" w:rsidDel="009E4857" w:rsidRDefault="00000000">
            <w:pPr>
              <w:suppressAutoHyphens w:val="0"/>
              <w:spacing w:after="0"/>
              <w:rPr>
                <w:del w:id="5465" w:author="Jose Eduardo VIU" w:date="2023-04-01T20:51:00Z"/>
              </w:rPr>
            </w:pPr>
            <w:del w:id="5466" w:author="Jose Eduardo VIU" w:date="2023-04-01T20:51:00Z">
              <w:r w:rsidDel="009E4857">
                <w:rPr>
                  <w:rFonts w:ascii="Courier New" w:eastAsia="Courier New" w:hAnsi="Courier New" w:cs="Courier New"/>
                </w:rPr>
                <w:delText>8 42.597701</w:delText>
              </w:r>
            </w:del>
          </w:p>
        </w:tc>
      </w:tr>
      <w:tr w:rsidR="00CB7E31" w:rsidDel="009E4857" w14:paraId="13825978" w14:textId="0B04A9CD">
        <w:trPr>
          <w:trHeight w:val="271"/>
          <w:del w:id="5467" w:author="Jose Eduardo VIU" w:date="2023-04-01T20:51:00Z"/>
        </w:trPr>
        <w:tc>
          <w:tcPr>
            <w:tcW w:w="584" w:type="dxa"/>
          </w:tcPr>
          <w:p w14:paraId="1BF9BEF5" w14:textId="11C0F89C" w:rsidR="00CB7E31" w:rsidDel="009E4857" w:rsidRDefault="00000000">
            <w:pPr>
              <w:suppressAutoHyphens w:val="0"/>
              <w:spacing w:after="0"/>
              <w:rPr>
                <w:del w:id="5468" w:author="Jose Eduardo VIU" w:date="2023-04-01T20:51:00Z"/>
              </w:rPr>
            </w:pPr>
            <w:del w:id="5469" w:author="Jose Eduardo VIU" w:date="2023-04-01T20:51:00Z">
              <w:r w:rsidDel="009E4857">
                <w:rPr>
                  <w:rFonts w:ascii="Courier New" w:eastAsia="Courier New" w:hAnsi="Courier New" w:cs="Courier New"/>
                </w:rPr>
                <w:delText>211</w:delText>
              </w:r>
            </w:del>
          </w:p>
        </w:tc>
        <w:tc>
          <w:tcPr>
            <w:tcW w:w="2395" w:type="dxa"/>
            <w:gridSpan w:val="3"/>
          </w:tcPr>
          <w:p w14:paraId="571F7AAB" w14:textId="41AF4041" w:rsidR="00CB7E31" w:rsidDel="009E4857" w:rsidRDefault="00000000">
            <w:pPr>
              <w:suppressAutoHyphens w:val="0"/>
              <w:spacing w:after="0"/>
              <w:ind w:left="563"/>
              <w:rPr>
                <w:del w:id="5470" w:author="Jose Eduardo VIU" w:date="2023-04-01T20:51:00Z"/>
              </w:rPr>
            </w:pPr>
            <w:del w:id="5471" w:author="Jose Eduardo VIU" w:date="2023-04-01T20:51:00Z">
              <w:r w:rsidDel="009E4857">
                <w:rPr>
                  <w:rFonts w:ascii="Courier New" w:eastAsia="Courier New" w:hAnsi="Courier New" w:cs="Courier New"/>
                </w:rPr>
                <w:delText>14942</w:delText>
              </w:r>
            </w:del>
          </w:p>
        </w:tc>
        <w:tc>
          <w:tcPr>
            <w:tcW w:w="1031" w:type="dxa"/>
            <w:gridSpan w:val="2"/>
          </w:tcPr>
          <w:p w14:paraId="6DB1DEC4" w14:textId="7F79E71F" w:rsidR="00CB7E31" w:rsidDel="009E4857" w:rsidRDefault="00000000">
            <w:pPr>
              <w:suppressAutoHyphens w:val="0"/>
              <w:spacing w:after="0"/>
              <w:rPr>
                <w:del w:id="5472" w:author="Jose Eduardo VIU" w:date="2023-04-01T20:51:00Z"/>
              </w:rPr>
            </w:pPr>
            <w:del w:id="5473" w:author="Jose Eduardo VIU" w:date="2023-04-01T20:51:00Z">
              <w:r w:rsidDel="009E4857">
                <w:rPr>
                  <w:rFonts w:ascii="Courier New" w:eastAsia="Courier New" w:hAnsi="Courier New" w:cs="Courier New"/>
                </w:rPr>
                <w:delText>1</w:delText>
              </w:r>
            </w:del>
          </w:p>
        </w:tc>
        <w:tc>
          <w:tcPr>
            <w:tcW w:w="916" w:type="dxa"/>
          </w:tcPr>
          <w:p w14:paraId="5BBBED94" w14:textId="7F5AEA8F" w:rsidR="00CB7E31" w:rsidDel="009E4857" w:rsidRDefault="00000000">
            <w:pPr>
              <w:suppressAutoHyphens w:val="0"/>
              <w:spacing w:after="0"/>
              <w:rPr>
                <w:del w:id="5474" w:author="Jose Eduardo VIU" w:date="2023-04-01T20:51:00Z"/>
              </w:rPr>
            </w:pPr>
            <w:del w:id="5475" w:author="Jose Eduardo VIU" w:date="2023-04-01T20:51:00Z">
              <w:r w:rsidDel="009E4857">
                <w:rPr>
                  <w:rFonts w:ascii="Courier New" w:eastAsia="Courier New" w:hAnsi="Courier New" w:cs="Courier New"/>
                </w:rPr>
                <w:delText>2</w:delText>
              </w:r>
            </w:del>
          </w:p>
        </w:tc>
        <w:tc>
          <w:tcPr>
            <w:tcW w:w="1145" w:type="dxa"/>
          </w:tcPr>
          <w:p w14:paraId="539621A7" w14:textId="453A9A5C" w:rsidR="00CB7E31" w:rsidDel="009E4857" w:rsidRDefault="00000000">
            <w:pPr>
              <w:suppressAutoHyphens w:val="0"/>
              <w:spacing w:after="0"/>
              <w:rPr>
                <w:del w:id="5476" w:author="Jose Eduardo VIU" w:date="2023-04-01T20:51:00Z"/>
              </w:rPr>
            </w:pPr>
            <w:del w:id="5477" w:author="Jose Eduardo VIU" w:date="2023-04-01T20:51:00Z">
              <w:r w:rsidDel="009E4857">
                <w:rPr>
                  <w:rFonts w:ascii="Courier New" w:eastAsia="Courier New" w:hAnsi="Courier New" w:cs="Courier New"/>
                </w:rPr>
                <w:delText>69</w:delText>
              </w:r>
            </w:del>
          </w:p>
        </w:tc>
        <w:tc>
          <w:tcPr>
            <w:tcW w:w="1031" w:type="dxa"/>
            <w:gridSpan w:val="2"/>
          </w:tcPr>
          <w:p w14:paraId="4195EA2C" w14:textId="6B606BE2" w:rsidR="00CB7E31" w:rsidDel="009E4857" w:rsidRDefault="00000000">
            <w:pPr>
              <w:suppressAutoHyphens w:val="0"/>
              <w:spacing w:after="0"/>
              <w:rPr>
                <w:del w:id="5478" w:author="Jose Eduardo VIU" w:date="2023-04-01T20:51:00Z"/>
              </w:rPr>
            </w:pPr>
            <w:del w:id="5479" w:author="Jose Eduardo VIU" w:date="2023-04-01T20:51:00Z">
              <w:r w:rsidDel="009E4857">
                <w:rPr>
                  <w:rFonts w:ascii="Courier New" w:eastAsia="Courier New" w:hAnsi="Courier New" w:cs="Courier New"/>
                </w:rPr>
                <w:delText>2</w:delText>
              </w:r>
            </w:del>
          </w:p>
        </w:tc>
        <w:tc>
          <w:tcPr>
            <w:tcW w:w="1488" w:type="dxa"/>
          </w:tcPr>
          <w:p w14:paraId="2F45600B" w14:textId="3F005689" w:rsidR="00CB7E31" w:rsidDel="009E4857" w:rsidRDefault="00000000">
            <w:pPr>
              <w:suppressAutoHyphens w:val="0"/>
              <w:spacing w:after="0"/>
              <w:rPr>
                <w:del w:id="5480" w:author="Jose Eduardo VIU" w:date="2023-04-01T20:51:00Z"/>
              </w:rPr>
            </w:pPr>
            <w:del w:id="5481" w:author="Jose Eduardo VIU" w:date="2023-04-01T20:51:00Z">
              <w:r w:rsidDel="009E4857">
                <w:rPr>
                  <w:rFonts w:ascii="Courier New" w:eastAsia="Courier New" w:hAnsi="Courier New" w:cs="Courier New"/>
                </w:rPr>
                <w:delText>8 12.610404</w:delText>
              </w:r>
            </w:del>
          </w:p>
        </w:tc>
      </w:tr>
      <w:tr w:rsidR="00CB7E31" w:rsidDel="009E4857" w14:paraId="626074C4" w14:textId="36DB28C6">
        <w:trPr>
          <w:trHeight w:val="245"/>
          <w:del w:id="5482" w:author="Jose Eduardo VIU" w:date="2023-04-01T20:51:00Z"/>
        </w:trPr>
        <w:tc>
          <w:tcPr>
            <w:tcW w:w="584" w:type="dxa"/>
          </w:tcPr>
          <w:p w14:paraId="0AAF1169" w14:textId="1D184B7E" w:rsidR="00CB7E31" w:rsidDel="009E4857" w:rsidRDefault="00000000">
            <w:pPr>
              <w:suppressAutoHyphens w:val="0"/>
              <w:spacing w:after="0"/>
              <w:rPr>
                <w:del w:id="5483" w:author="Jose Eduardo VIU" w:date="2023-04-01T20:51:00Z"/>
              </w:rPr>
            </w:pPr>
            <w:del w:id="5484" w:author="Jose Eduardo VIU" w:date="2023-04-01T20:51:00Z">
              <w:r w:rsidDel="009E4857">
                <w:rPr>
                  <w:rFonts w:ascii="Courier New" w:eastAsia="Courier New" w:hAnsi="Courier New" w:cs="Courier New"/>
                </w:rPr>
                <w:delText>212</w:delText>
              </w:r>
            </w:del>
          </w:p>
        </w:tc>
        <w:tc>
          <w:tcPr>
            <w:tcW w:w="2395" w:type="dxa"/>
            <w:gridSpan w:val="3"/>
          </w:tcPr>
          <w:p w14:paraId="793BA130" w14:textId="6244CB3D" w:rsidR="00CB7E31" w:rsidDel="009E4857" w:rsidRDefault="00000000">
            <w:pPr>
              <w:suppressAutoHyphens w:val="0"/>
              <w:spacing w:after="0"/>
              <w:ind w:left="563"/>
              <w:rPr>
                <w:del w:id="5485" w:author="Jose Eduardo VIU" w:date="2023-04-01T20:51:00Z"/>
              </w:rPr>
            </w:pPr>
            <w:del w:id="5486" w:author="Jose Eduardo VIU" w:date="2023-04-01T20:51:00Z">
              <w:r w:rsidDel="009E4857">
                <w:rPr>
                  <w:rFonts w:ascii="Courier New" w:eastAsia="Courier New" w:hAnsi="Courier New" w:cs="Courier New"/>
                </w:rPr>
                <w:delText>13545</w:delText>
              </w:r>
            </w:del>
          </w:p>
        </w:tc>
        <w:tc>
          <w:tcPr>
            <w:tcW w:w="1031" w:type="dxa"/>
            <w:gridSpan w:val="2"/>
          </w:tcPr>
          <w:p w14:paraId="7FA3A98B" w14:textId="2007737D" w:rsidR="00CB7E31" w:rsidDel="009E4857" w:rsidRDefault="00000000">
            <w:pPr>
              <w:suppressAutoHyphens w:val="0"/>
              <w:spacing w:after="0"/>
              <w:rPr>
                <w:del w:id="5487" w:author="Jose Eduardo VIU" w:date="2023-04-01T20:51:00Z"/>
              </w:rPr>
            </w:pPr>
            <w:del w:id="5488" w:author="Jose Eduardo VIU" w:date="2023-04-01T20:51:00Z">
              <w:r w:rsidDel="009E4857">
                <w:rPr>
                  <w:rFonts w:ascii="Courier New" w:eastAsia="Courier New" w:hAnsi="Courier New" w:cs="Courier New"/>
                </w:rPr>
                <w:delText>1</w:delText>
              </w:r>
            </w:del>
          </w:p>
        </w:tc>
        <w:tc>
          <w:tcPr>
            <w:tcW w:w="916" w:type="dxa"/>
          </w:tcPr>
          <w:p w14:paraId="44AC241E" w14:textId="1534DA0B" w:rsidR="00CB7E31" w:rsidDel="009E4857" w:rsidRDefault="00000000">
            <w:pPr>
              <w:suppressAutoHyphens w:val="0"/>
              <w:spacing w:after="0"/>
              <w:rPr>
                <w:del w:id="5489" w:author="Jose Eduardo VIU" w:date="2023-04-01T20:51:00Z"/>
              </w:rPr>
            </w:pPr>
            <w:del w:id="5490" w:author="Jose Eduardo VIU" w:date="2023-04-01T20:51:00Z">
              <w:r w:rsidDel="009E4857">
                <w:rPr>
                  <w:rFonts w:ascii="Courier New" w:eastAsia="Courier New" w:hAnsi="Courier New" w:cs="Courier New"/>
                </w:rPr>
                <w:delText>2</w:delText>
              </w:r>
            </w:del>
          </w:p>
        </w:tc>
        <w:tc>
          <w:tcPr>
            <w:tcW w:w="1145" w:type="dxa"/>
          </w:tcPr>
          <w:p w14:paraId="1AF27F06" w14:textId="60F11EA8" w:rsidR="00CB7E31" w:rsidDel="009E4857" w:rsidRDefault="00000000">
            <w:pPr>
              <w:suppressAutoHyphens w:val="0"/>
              <w:spacing w:after="0"/>
              <w:rPr>
                <w:del w:id="5491" w:author="Jose Eduardo VIU" w:date="2023-04-01T20:51:00Z"/>
              </w:rPr>
            </w:pPr>
            <w:del w:id="5492" w:author="Jose Eduardo VIU" w:date="2023-04-01T20:51:00Z">
              <w:r w:rsidDel="009E4857">
                <w:rPr>
                  <w:rFonts w:ascii="Courier New" w:eastAsia="Courier New" w:hAnsi="Courier New" w:cs="Courier New"/>
                </w:rPr>
                <w:delText>69</w:delText>
              </w:r>
            </w:del>
          </w:p>
        </w:tc>
        <w:tc>
          <w:tcPr>
            <w:tcW w:w="1031" w:type="dxa"/>
            <w:gridSpan w:val="2"/>
          </w:tcPr>
          <w:p w14:paraId="63FFC0C6" w14:textId="1F395A1C" w:rsidR="00CB7E31" w:rsidDel="009E4857" w:rsidRDefault="00000000">
            <w:pPr>
              <w:suppressAutoHyphens w:val="0"/>
              <w:spacing w:after="0"/>
              <w:rPr>
                <w:del w:id="5493" w:author="Jose Eduardo VIU" w:date="2023-04-01T20:51:00Z"/>
              </w:rPr>
            </w:pPr>
            <w:del w:id="5494" w:author="Jose Eduardo VIU" w:date="2023-04-01T20:51:00Z">
              <w:r w:rsidDel="009E4857">
                <w:rPr>
                  <w:rFonts w:ascii="Courier New" w:eastAsia="Courier New" w:hAnsi="Courier New" w:cs="Courier New"/>
                </w:rPr>
                <w:delText>2</w:delText>
              </w:r>
            </w:del>
          </w:p>
        </w:tc>
        <w:tc>
          <w:tcPr>
            <w:tcW w:w="1488" w:type="dxa"/>
          </w:tcPr>
          <w:p w14:paraId="65936397" w14:textId="74BAA1B9" w:rsidR="00CB7E31" w:rsidDel="009E4857" w:rsidRDefault="00000000">
            <w:pPr>
              <w:suppressAutoHyphens w:val="0"/>
              <w:spacing w:after="0"/>
              <w:rPr>
                <w:del w:id="5495" w:author="Jose Eduardo VIU" w:date="2023-04-01T20:51:00Z"/>
              </w:rPr>
            </w:pPr>
            <w:del w:id="5496" w:author="Jose Eduardo VIU" w:date="2023-04-01T20:51:00Z">
              <w:r w:rsidDel="009E4857">
                <w:rPr>
                  <w:rFonts w:ascii="Courier New" w:eastAsia="Courier New" w:hAnsi="Courier New" w:cs="Courier New"/>
                </w:rPr>
                <w:delText>8 38.733761</w:delText>
              </w:r>
            </w:del>
          </w:p>
        </w:tc>
      </w:tr>
      <w:tr w:rsidR="00CB7E31" w:rsidDel="009E4857" w14:paraId="28634315" w14:textId="7CD306B3">
        <w:trPr>
          <w:trHeight w:val="245"/>
          <w:del w:id="5497" w:author="Jose Eduardo VIU" w:date="2023-04-01T20:51:00Z"/>
        </w:trPr>
        <w:tc>
          <w:tcPr>
            <w:tcW w:w="688" w:type="dxa"/>
            <w:gridSpan w:val="2"/>
          </w:tcPr>
          <w:p w14:paraId="296C6609" w14:textId="7E686215" w:rsidR="00CB7E31" w:rsidDel="009E4857" w:rsidRDefault="00000000">
            <w:pPr>
              <w:suppressAutoHyphens w:val="0"/>
              <w:spacing w:after="0"/>
              <w:rPr>
                <w:del w:id="5498" w:author="Jose Eduardo VIU" w:date="2023-04-01T20:51:00Z"/>
              </w:rPr>
            </w:pPr>
            <w:del w:id="5499" w:author="Jose Eduardo VIU" w:date="2023-04-01T20:51:00Z">
              <w:r w:rsidDel="009E4857">
                <w:rPr>
                  <w:rFonts w:ascii="Courier New" w:eastAsia="Courier New" w:hAnsi="Courier New" w:cs="Courier New"/>
                </w:rPr>
                <w:delText>255</w:delText>
              </w:r>
            </w:del>
          </w:p>
        </w:tc>
        <w:tc>
          <w:tcPr>
            <w:tcW w:w="1946" w:type="dxa"/>
          </w:tcPr>
          <w:p w14:paraId="3E933126" w14:textId="42C32C8B" w:rsidR="00CB7E31" w:rsidDel="009E4857" w:rsidRDefault="00000000">
            <w:pPr>
              <w:suppressAutoHyphens w:val="0"/>
              <w:spacing w:after="0"/>
              <w:ind w:left="458"/>
              <w:rPr>
                <w:del w:id="5500" w:author="Jose Eduardo VIU" w:date="2023-04-01T20:51:00Z"/>
              </w:rPr>
            </w:pPr>
            <w:del w:id="5501" w:author="Jose Eduardo VIU" w:date="2023-04-01T20:51:00Z">
              <w:r w:rsidDel="009E4857">
                <w:rPr>
                  <w:rFonts w:ascii="Courier New" w:eastAsia="Courier New" w:hAnsi="Courier New" w:cs="Courier New"/>
                </w:rPr>
                <w:delText>15378</w:delText>
              </w:r>
            </w:del>
          </w:p>
        </w:tc>
        <w:tc>
          <w:tcPr>
            <w:tcW w:w="1376" w:type="dxa"/>
            <w:gridSpan w:val="3"/>
          </w:tcPr>
          <w:p w14:paraId="2FD15C64" w14:textId="49E9B92F" w:rsidR="00CB7E31" w:rsidDel="009E4857" w:rsidRDefault="00000000">
            <w:pPr>
              <w:suppressAutoHyphens w:val="0"/>
              <w:spacing w:after="0"/>
              <w:ind w:left="344"/>
              <w:rPr>
                <w:del w:id="5502" w:author="Jose Eduardo VIU" w:date="2023-04-01T20:51:00Z"/>
              </w:rPr>
            </w:pPr>
            <w:del w:id="5503" w:author="Jose Eduardo VIU" w:date="2023-04-01T20:51:00Z">
              <w:r w:rsidDel="009E4857">
                <w:rPr>
                  <w:rFonts w:ascii="Courier New" w:eastAsia="Courier New" w:hAnsi="Courier New" w:cs="Courier New"/>
                </w:rPr>
                <w:delText>1</w:delText>
              </w:r>
            </w:del>
          </w:p>
        </w:tc>
        <w:tc>
          <w:tcPr>
            <w:tcW w:w="916" w:type="dxa"/>
          </w:tcPr>
          <w:p w14:paraId="0DD23D26" w14:textId="04F6B98D" w:rsidR="00CB7E31" w:rsidDel="009E4857" w:rsidRDefault="00000000">
            <w:pPr>
              <w:suppressAutoHyphens w:val="0"/>
              <w:spacing w:after="0"/>
              <w:rPr>
                <w:del w:id="5504" w:author="Jose Eduardo VIU" w:date="2023-04-01T20:51:00Z"/>
              </w:rPr>
            </w:pPr>
            <w:del w:id="5505" w:author="Jose Eduardo VIU" w:date="2023-04-01T20:51:00Z">
              <w:r w:rsidDel="009E4857">
                <w:rPr>
                  <w:rFonts w:ascii="Courier New" w:eastAsia="Courier New" w:hAnsi="Courier New" w:cs="Courier New"/>
                </w:rPr>
                <w:delText>2</w:delText>
              </w:r>
            </w:del>
          </w:p>
        </w:tc>
        <w:tc>
          <w:tcPr>
            <w:tcW w:w="1145" w:type="dxa"/>
          </w:tcPr>
          <w:p w14:paraId="5580A5F5" w14:textId="0EF98C6B" w:rsidR="00CB7E31" w:rsidDel="009E4857" w:rsidRDefault="00000000">
            <w:pPr>
              <w:suppressAutoHyphens w:val="0"/>
              <w:spacing w:after="0"/>
              <w:rPr>
                <w:del w:id="5506" w:author="Jose Eduardo VIU" w:date="2023-04-01T20:51:00Z"/>
              </w:rPr>
            </w:pPr>
            <w:del w:id="5507" w:author="Jose Eduardo VIU" w:date="2023-04-01T20:51:00Z">
              <w:r w:rsidDel="009E4857">
                <w:rPr>
                  <w:rFonts w:ascii="Courier New" w:eastAsia="Courier New" w:hAnsi="Courier New" w:cs="Courier New"/>
                </w:rPr>
                <w:delText>81</w:delText>
              </w:r>
            </w:del>
          </w:p>
        </w:tc>
        <w:tc>
          <w:tcPr>
            <w:tcW w:w="1031" w:type="dxa"/>
            <w:gridSpan w:val="2"/>
          </w:tcPr>
          <w:p w14:paraId="436B88F6" w14:textId="2C24AFD7" w:rsidR="00CB7E31" w:rsidDel="009E4857" w:rsidRDefault="00000000">
            <w:pPr>
              <w:suppressAutoHyphens w:val="0"/>
              <w:spacing w:after="0"/>
              <w:rPr>
                <w:del w:id="5508" w:author="Jose Eduardo VIU" w:date="2023-04-01T20:51:00Z"/>
              </w:rPr>
            </w:pPr>
            <w:del w:id="5509" w:author="Jose Eduardo VIU" w:date="2023-04-01T20:51:00Z">
              <w:r w:rsidDel="009E4857">
                <w:rPr>
                  <w:rFonts w:ascii="Courier New" w:eastAsia="Courier New" w:hAnsi="Courier New" w:cs="Courier New"/>
                </w:rPr>
                <w:delText>2</w:delText>
              </w:r>
            </w:del>
          </w:p>
        </w:tc>
        <w:tc>
          <w:tcPr>
            <w:tcW w:w="1488" w:type="dxa"/>
          </w:tcPr>
          <w:p w14:paraId="0F7220DC" w14:textId="6691A77B" w:rsidR="00CB7E31" w:rsidDel="009E4857" w:rsidRDefault="00000000">
            <w:pPr>
              <w:suppressAutoHyphens w:val="0"/>
              <w:spacing w:after="0"/>
              <w:rPr>
                <w:del w:id="5510" w:author="Jose Eduardo VIU" w:date="2023-04-01T20:51:00Z"/>
              </w:rPr>
            </w:pPr>
            <w:del w:id="5511" w:author="Jose Eduardo VIU" w:date="2023-04-01T20:51:00Z">
              <w:r w:rsidDel="009E4857">
                <w:rPr>
                  <w:rFonts w:ascii="Courier New" w:eastAsia="Courier New" w:hAnsi="Courier New" w:cs="Courier New"/>
                </w:rPr>
                <w:delText>8 109.862490</w:delText>
              </w:r>
            </w:del>
          </w:p>
        </w:tc>
      </w:tr>
      <w:tr w:rsidR="00CB7E31" w:rsidDel="009E4857" w14:paraId="0F2EC22B" w14:textId="0EAB7B18">
        <w:trPr>
          <w:trHeight w:val="271"/>
          <w:del w:id="5512" w:author="Jose Eduardo VIU" w:date="2023-04-01T20:51:00Z"/>
        </w:trPr>
        <w:tc>
          <w:tcPr>
            <w:tcW w:w="688" w:type="dxa"/>
            <w:gridSpan w:val="2"/>
          </w:tcPr>
          <w:p w14:paraId="03114816" w14:textId="2AA3933F" w:rsidR="00CB7E31" w:rsidDel="009E4857" w:rsidRDefault="00000000">
            <w:pPr>
              <w:suppressAutoHyphens w:val="0"/>
              <w:spacing w:after="0"/>
              <w:rPr>
                <w:del w:id="5513" w:author="Jose Eduardo VIU" w:date="2023-04-01T20:51:00Z"/>
              </w:rPr>
            </w:pPr>
            <w:del w:id="5514" w:author="Jose Eduardo VIU" w:date="2023-04-01T20:51:00Z">
              <w:r w:rsidDel="009E4857">
                <w:rPr>
                  <w:rFonts w:ascii="Courier New" w:eastAsia="Courier New" w:hAnsi="Courier New" w:cs="Courier New"/>
                </w:rPr>
                <w:delText>261</w:delText>
              </w:r>
            </w:del>
          </w:p>
        </w:tc>
        <w:tc>
          <w:tcPr>
            <w:tcW w:w="1946" w:type="dxa"/>
          </w:tcPr>
          <w:p w14:paraId="49072419" w14:textId="29AC3B58" w:rsidR="00CB7E31" w:rsidDel="009E4857" w:rsidRDefault="00000000">
            <w:pPr>
              <w:suppressAutoHyphens w:val="0"/>
              <w:spacing w:after="0"/>
              <w:ind w:left="458"/>
              <w:rPr>
                <w:del w:id="5515" w:author="Jose Eduardo VIU" w:date="2023-04-01T20:51:00Z"/>
              </w:rPr>
            </w:pPr>
            <w:del w:id="5516" w:author="Jose Eduardo VIU" w:date="2023-04-01T20:51:00Z">
              <w:r w:rsidDel="009E4857">
                <w:rPr>
                  <w:rFonts w:ascii="Courier New" w:eastAsia="Courier New" w:hAnsi="Courier New" w:cs="Courier New"/>
                </w:rPr>
                <w:delText>15779</w:delText>
              </w:r>
            </w:del>
          </w:p>
        </w:tc>
        <w:tc>
          <w:tcPr>
            <w:tcW w:w="1376" w:type="dxa"/>
            <w:gridSpan w:val="3"/>
          </w:tcPr>
          <w:p w14:paraId="32009E17" w14:textId="30E9869D" w:rsidR="00CB7E31" w:rsidDel="009E4857" w:rsidRDefault="00000000">
            <w:pPr>
              <w:suppressAutoHyphens w:val="0"/>
              <w:spacing w:after="0"/>
              <w:ind w:left="344"/>
              <w:rPr>
                <w:del w:id="5517" w:author="Jose Eduardo VIU" w:date="2023-04-01T20:51:00Z"/>
              </w:rPr>
            </w:pPr>
            <w:del w:id="5518" w:author="Jose Eduardo VIU" w:date="2023-04-01T20:51:00Z">
              <w:r w:rsidDel="009E4857">
                <w:rPr>
                  <w:rFonts w:ascii="Courier New" w:eastAsia="Courier New" w:hAnsi="Courier New" w:cs="Courier New"/>
                </w:rPr>
                <w:delText>1</w:delText>
              </w:r>
            </w:del>
          </w:p>
        </w:tc>
        <w:tc>
          <w:tcPr>
            <w:tcW w:w="916" w:type="dxa"/>
          </w:tcPr>
          <w:p w14:paraId="5CBD9C04" w14:textId="22D44841" w:rsidR="00CB7E31" w:rsidDel="009E4857" w:rsidRDefault="00000000">
            <w:pPr>
              <w:suppressAutoHyphens w:val="0"/>
              <w:spacing w:after="0"/>
              <w:rPr>
                <w:del w:id="5519" w:author="Jose Eduardo VIU" w:date="2023-04-01T20:51:00Z"/>
              </w:rPr>
            </w:pPr>
            <w:del w:id="5520" w:author="Jose Eduardo VIU" w:date="2023-04-01T20:51:00Z">
              <w:r w:rsidDel="009E4857">
                <w:rPr>
                  <w:rFonts w:ascii="Courier New" w:eastAsia="Courier New" w:hAnsi="Courier New" w:cs="Courier New"/>
                </w:rPr>
                <w:delText>2</w:delText>
              </w:r>
            </w:del>
          </w:p>
        </w:tc>
        <w:tc>
          <w:tcPr>
            <w:tcW w:w="1145" w:type="dxa"/>
          </w:tcPr>
          <w:p w14:paraId="7117201D" w14:textId="11F42BF8" w:rsidR="00CB7E31" w:rsidDel="009E4857" w:rsidRDefault="00000000">
            <w:pPr>
              <w:suppressAutoHyphens w:val="0"/>
              <w:spacing w:after="0"/>
              <w:rPr>
                <w:del w:id="5521" w:author="Jose Eduardo VIU" w:date="2023-04-01T20:51:00Z"/>
              </w:rPr>
            </w:pPr>
            <w:del w:id="5522" w:author="Jose Eduardo VIU" w:date="2023-04-01T20:51:00Z">
              <w:r w:rsidDel="009E4857">
                <w:rPr>
                  <w:rFonts w:ascii="Courier New" w:eastAsia="Courier New" w:hAnsi="Courier New" w:cs="Courier New"/>
                </w:rPr>
                <w:delText>81</w:delText>
              </w:r>
            </w:del>
          </w:p>
        </w:tc>
        <w:tc>
          <w:tcPr>
            <w:tcW w:w="1031" w:type="dxa"/>
            <w:gridSpan w:val="2"/>
          </w:tcPr>
          <w:p w14:paraId="1F37F07F" w14:textId="554ED587" w:rsidR="00CB7E31" w:rsidDel="009E4857" w:rsidRDefault="00000000">
            <w:pPr>
              <w:suppressAutoHyphens w:val="0"/>
              <w:spacing w:after="0"/>
              <w:rPr>
                <w:del w:id="5523" w:author="Jose Eduardo VIU" w:date="2023-04-01T20:51:00Z"/>
              </w:rPr>
            </w:pPr>
            <w:del w:id="5524" w:author="Jose Eduardo VIU" w:date="2023-04-01T20:51:00Z">
              <w:r w:rsidDel="009E4857">
                <w:rPr>
                  <w:rFonts w:ascii="Courier New" w:eastAsia="Courier New" w:hAnsi="Courier New" w:cs="Courier New"/>
                </w:rPr>
                <w:delText>2</w:delText>
              </w:r>
            </w:del>
          </w:p>
        </w:tc>
        <w:tc>
          <w:tcPr>
            <w:tcW w:w="1488" w:type="dxa"/>
          </w:tcPr>
          <w:p w14:paraId="40120AA2" w14:textId="7A64F8D8" w:rsidR="00CB7E31" w:rsidDel="009E4857" w:rsidRDefault="00000000">
            <w:pPr>
              <w:suppressAutoHyphens w:val="0"/>
              <w:spacing w:after="0"/>
              <w:rPr>
                <w:del w:id="5525" w:author="Jose Eduardo VIU" w:date="2023-04-01T20:51:00Z"/>
              </w:rPr>
            </w:pPr>
            <w:del w:id="5526" w:author="Jose Eduardo VIU" w:date="2023-04-01T20:51:00Z">
              <w:r w:rsidDel="009E4857">
                <w:rPr>
                  <w:rFonts w:ascii="Courier New" w:eastAsia="Courier New" w:hAnsi="Courier New" w:cs="Courier New"/>
                </w:rPr>
                <w:delText>8 100.088941</w:delText>
              </w:r>
            </w:del>
          </w:p>
        </w:tc>
      </w:tr>
      <w:tr w:rsidR="00CB7E31" w:rsidDel="009E4857" w14:paraId="69581C86" w14:textId="3EA4E98B">
        <w:trPr>
          <w:trHeight w:val="271"/>
          <w:del w:id="5527" w:author="Jose Eduardo VIU" w:date="2023-04-01T20:51:00Z"/>
        </w:trPr>
        <w:tc>
          <w:tcPr>
            <w:tcW w:w="688" w:type="dxa"/>
            <w:gridSpan w:val="2"/>
          </w:tcPr>
          <w:p w14:paraId="0FDBB2E2" w14:textId="41A5DD36" w:rsidR="00CB7E31" w:rsidDel="009E4857" w:rsidRDefault="00000000">
            <w:pPr>
              <w:suppressAutoHyphens w:val="0"/>
              <w:spacing w:after="0"/>
              <w:rPr>
                <w:del w:id="5528" w:author="Jose Eduardo VIU" w:date="2023-04-01T20:51:00Z"/>
              </w:rPr>
            </w:pPr>
            <w:del w:id="5529" w:author="Jose Eduardo VIU" w:date="2023-04-01T20:51:00Z">
              <w:r w:rsidDel="009E4857">
                <w:rPr>
                  <w:rFonts w:ascii="Courier New" w:eastAsia="Courier New" w:hAnsi="Courier New" w:cs="Courier New"/>
                </w:rPr>
                <w:delText>267</w:delText>
              </w:r>
            </w:del>
          </w:p>
        </w:tc>
        <w:tc>
          <w:tcPr>
            <w:tcW w:w="1946" w:type="dxa"/>
          </w:tcPr>
          <w:p w14:paraId="7A6A319C" w14:textId="7039A84B" w:rsidR="00CB7E31" w:rsidDel="009E4857" w:rsidRDefault="00000000">
            <w:pPr>
              <w:suppressAutoHyphens w:val="0"/>
              <w:spacing w:after="0"/>
              <w:ind w:left="458"/>
              <w:rPr>
                <w:del w:id="5530" w:author="Jose Eduardo VIU" w:date="2023-04-01T20:51:00Z"/>
              </w:rPr>
            </w:pPr>
            <w:del w:id="5531" w:author="Jose Eduardo VIU" w:date="2023-04-01T20:51:00Z">
              <w:r w:rsidDel="009E4857">
                <w:rPr>
                  <w:rFonts w:ascii="Courier New" w:eastAsia="Courier New" w:hAnsi="Courier New" w:cs="Courier New"/>
                </w:rPr>
                <w:delText>15272</w:delText>
              </w:r>
            </w:del>
          </w:p>
        </w:tc>
        <w:tc>
          <w:tcPr>
            <w:tcW w:w="1376" w:type="dxa"/>
            <w:gridSpan w:val="3"/>
          </w:tcPr>
          <w:p w14:paraId="56FE1FA3" w14:textId="10EE2E0C" w:rsidR="00CB7E31" w:rsidDel="009E4857" w:rsidRDefault="00000000">
            <w:pPr>
              <w:suppressAutoHyphens w:val="0"/>
              <w:spacing w:after="0"/>
              <w:ind w:left="344"/>
              <w:rPr>
                <w:del w:id="5532" w:author="Jose Eduardo VIU" w:date="2023-04-01T20:51:00Z"/>
              </w:rPr>
            </w:pPr>
            <w:del w:id="5533" w:author="Jose Eduardo VIU" w:date="2023-04-01T20:51:00Z">
              <w:r w:rsidDel="009E4857">
                <w:rPr>
                  <w:rFonts w:ascii="Courier New" w:eastAsia="Courier New" w:hAnsi="Courier New" w:cs="Courier New"/>
                </w:rPr>
                <w:delText>1</w:delText>
              </w:r>
            </w:del>
          </w:p>
        </w:tc>
        <w:tc>
          <w:tcPr>
            <w:tcW w:w="916" w:type="dxa"/>
          </w:tcPr>
          <w:p w14:paraId="6E1094B1" w14:textId="0B9F2047" w:rsidR="00CB7E31" w:rsidDel="009E4857" w:rsidRDefault="00000000">
            <w:pPr>
              <w:suppressAutoHyphens w:val="0"/>
              <w:spacing w:after="0"/>
              <w:rPr>
                <w:del w:id="5534" w:author="Jose Eduardo VIU" w:date="2023-04-01T20:51:00Z"/>
              </w:rPr>
            </w:pPr>
            <w:del w:id="5535" w:author="Jose Eduardo VIU" w:date="2023-04-01T20:51:00Z">
              <w:r w:rsidDel="009E4857">
                <w:rPr>
                  <w:rFonts w:ascii="Courier New" w:eastAsia="Courier New" w:hAnsi="Courier New" w:cs="Courier New"/>
                </w:rPr>
                <w:delText>2</w:delText>
              </w:r>
            </w:del>
          </w:p>
        </w:tc>
        <w:tc>
          <w:tcPr>
            <w:tcW w:w="1145" w:type="dxa"/>
          </w:tcPr>
          <w:p w14:paraId="0D253A66" w14:textId="67367F44" w:rsidR="00CB7E31" w:rsidDel="009E4857" w:rsidRDefault="00000000">
            <w:pPr>
              <w:suppressAutoHyphens w:val="0"/>
              <w:spacing w:after="0"/>
              <w:rPr>
                <w:del w:id="5536" w:author="Jose Eduardo VIU" w:date="2023-04-01T20:51:00Z"/>
              </w:rPr>
            </w:pPr>
            <w:del w:id="5537" w:author="Jose Eduardo VIU" w:date="2023-04-01T20:51:00Z">
              <w:r w:rsidDel="009E4857">
                <w:rPr>
                  <w:rFonts w:ascii="Courier New" w:eastAsia="Courier New" w:hAnsi="Courier New" w:cs="Courier New"/>
                </w:rPr>
                <w:delText>81</w:delText>
              </w:r>
            </w:del>
          </w:p>
        </w:tc>
        <w:tc>
          <w:tcPr>
            <w:tcW w:w="1031" w:type="dxa"/>
            <w:gridSpan w:val="2"/>
          </w:tcPr>
          <w:p w14:paraId="683E0457" w14:textId="68885120" w:rsidR="00CB7E31" w:rsidDel="009E4857" w:rsidRDefault="00000000">
            <w:pPr>
              <w:suppressAutoHyphens w:val="0"/>
              <w:spacing w:after="0"/>
              <w:rPr>
                <w:del w:id="5538" w:author="Jose Eduardo VIU" w:date="2023-04-01T20:51:00Z"/>
              </w:rPr>
            </w:pPr>
            <w:del w:id="5539" w:author="Jose Eduardo VIU" w:date="2023-04-01T20:51:00Z">
              <w:r w:rsidDel="009E4857">
                <w:rPr>
                  <w:rFonts w:ascii="Courier New" w:eastAsia="Courier New" w:hAnsi="Courier New" w:cs="Courier New"/>
                </w:rPr>
                <w:delText>2</w:delText>
              </w:r>
            </w:del>
          </w:p>
        </w:tc>
        <w:tc>
          <w:tcPr>
            <w:tcW w:w="1488" w:type="dxa"/>
          </w:tcPr>
          <w:p w14:paraId="2E395AAB" w14:textId="39243F80" w:rsidR="00CB7E31" w:rsidDel="009E4857" w:rsidRDefault="00000000">
            <w:pPr>
              <w:suppressAutoHyphens w:val="0"/>
              <w:spacing w:after="0"/>
              <w:rPr>
                <w:del w:id="5540" w:author="Jose Eduardo VIU" w:date="2023-04-01T20:51:00Z"/>
              </w:rPr>
            </w:pPr>
            <w:del w:id="5541" w:author="Jose Eduardo VIU" w:date="2023-04-01T20:51:00Z">
              <w:r w:rsidDel="009E4857">
                <w:rPr>
                  <w:rFonts w:ascii="Courier New" w:eastAsia="Courier New" w:hAnsi="Courier New" w:cs="Courier New"/>
                </w:rPr>
                <w:delText>8 104.465732</w:delText>
              </w:r>
            </w:del>
          </w:p>
        </w:tc>
      </w:tr>
      <w:tr w:rsidR="00CB7E31" w:rsidDel="009E4857" w14:paraId="48458117" w14:textId="32A62439">
        <w:trPr>
          <w:trHeight w:val="271"/>
          <w:del w:id="5542" w:author="Jose Eduardo VIU" w:date="2023-04-01T20:51:00Z"/>
        </w:trPr>
        <w:tc>
          <w:tcPr>
            <w:tcW w:w="688" w:type="dxa"/>
            <w:gridSpan w:val="2"/>
          </w:tcPr>
          <w:p w14:paraId="744B28AD" w14:textId="395FA1CF" w:rsidR="00CB7E31" w:rsidDel="009E4857" w:rsidRDefault="00000000">
            <w:pPr>
              <w:suppressAutoHyphens w:val="0"/>
              <w:spacing w:after="0"/>
              <w:rPr>
                <w:del w:id="5543" w:author="Jose Eduardo VIU" w:date="2023-04-01T20:51:00Z"/>
              </w:rPr>
            </w:pPr>
            <w:del w:id="5544" w:author="Jose Eduardo VIU" w:date="2023-04-01T20:51:00Z">
              <w:r w:rsidDel="009E4857">
                <w:rPr>
                  <w:rFonts w:ascii="Courier New" w:eastAsia="Courier New" w:hAnsi="Courier New" w:cs="Courier New"/>
                </w:rPr>
                <w:delText>277</w:delText>
              </w:r>
            </w:del>
          </w:p>
        </w:tc>
        <w:tc>
          <w:tcPr>
            <w:tcW w:w="1946" w:type="dxa"/>
          </w:tcPr>
          <w:p w14:paraId="0264798D" w14:textId="3EF440DF" w:rsidR="00CB7E31" w:rsidDel="009E4857" w:rsidRDefault="00000000">
            <w:pPr>
              <w:suppressAutoHyphens w:val="0"/>
              <w:spacing w:after="0"/>
              <w:ind w:left="458"/>
              <w:rPr>
                <w:del w:id="5545" w:author="Jose Eduardo VIU" w:date="2023-04-01T20:51:00Z"/>
              </w:rPr>
            </w:pPr>
            <w:del w:id="5546" w:author="Jose Eduardo VIU" w:date="2023-04-01T20:51:00Z">
              <w:r w:rsidDel="009E4857">
                <w:rPr>
                  <w:rFonts w:ascii="Courier New" w:eastAsia="Courier New" w:hAnsi="Courier New" w:cs="Courier New"/>
                </w:rPr>
                <w:delText>23802</w:delText>
              </w:r>
            </w:del>
          </w:p>
        </w:tc>
        <w:tc>
          <w:tcPr>
            <w:tcW w:w="1376" w:type="dxa"/>
            <w:gridSpan w:val="3"/>
          </w:tcPr>
          <w:p w14:paraId="6397BDB5" w14:textId="5765B009" w:rsidR="00CB7E31" w:rsidDel="009E4857" w:rsidRDefault="00000000">
            <w:pPr>
              <w:suppressAutoHyphens w:val="0"/>
              <w:spacing w:after="0"/>
              <w:ind w:left="344"/>
              <w:rPr>
                <w:del w:id="5547" w:author="Jose Eduardo VIU" w:date="2023-04-01T20:51:00Z"/>
              </w:rPr>
            </w:pPr>
            <w:del w:id="5548" w:author="Jose Eduardo VIU" w:date="2023-04-01T20:51:00Z">
              <w:r w:rsidDel="009E4857">
                <w:rPr>
                  <w:rFonts w:ascii="Courier New" w:eastAsia="Courier New" w:hAnsi="Courier New" w:cs="Courier New"/>
                </w:rPr>
                <w:delText>1</w:delText>
              </w:r>
            </w:del>
          </w:p>
        </w:tc>
        <w:tc>
          <w:tcPr>
            <w:tcW w:w="916" w:type="dxa"/>
          </w:tcPr>
          <w:p w14:paraId="4F55BE65" w14:textId="0BDDA2FF" w:rsidR="00CB7E31" w:rsidDel="009E4857" w:rsidRDefault="00000000">
            <w:pPr>
              <w:suppressAutoHyphens w:val="0"/>
              <w:spacing w:after="0"/>
              <w:rPr>
                <w:del w:id="5549" w:author="Jose Eduardo VIU" w:date="2023-04-01T20:51:00Z"/>
              </w:rPr>
            </w:pPr>
            <w:del w:id="5550" w:author="Jose Eduardo VIU" w:date="2023-04-01T20:51:00Z">
              <w:r w:rsidDel="009E4857">
                <w:rPr>
                  <w:rFonts w:ascii="Courier New" w:eastAsia="Courier New" w:hAnsi="Courier New" w:cs="Courier New"/>
                </w:rPr>
                <w:delText>2</w:delText>
              </w:r>
            </w:del>
          </w:p>
        </w:tc>
        <w:tc>
          <w:tcPr>
            <w:tcW w:w="1145" w:type="dxa"/>
          </w:tcPr>
          <w:p w14:paraId="2775F9EA" w14:textId="5985EE3E" w:rsidR="00CB7E31" w:rsidDel="009E4857" w:rsidRDefault="00000000">
            <w:pPr>
              <w:suppressAutoHyphens w:val="0"/>
              <w:spacing w:after="0"/>
              <w:rPr>
                <w:del w:id="5551" w:author="Jose Eduardo VIU" w:date="2023-04-01T20:51:00Z"/>
              </w:rPr>
            </w:pPr>
            <w:del w:id="5552" w:author="Jose Eduardo VIU" w:date="2023-04-01T20:51:00Z">
              <w:r w:rsidDel="009E4857">
                <w:rPr>
                  <w:rFonts w:ascii="Courier New" w:eastAsia="Courier New" w:hAnsi="Courier New" w:cs="Courier New"/>
                </w:rPr>
                <w:delText>69</w:delText>
              </w:r>
            </w:del>
          </w:p>
        </w:tc>
        <w:tc>
          <w:tcPr>
            <w:tcW w:w="1031" w:type="dxa"/>
            <w:gridSpan w:val="2"/>
          </w:tcPr>
          <w:p w14:paraId="74015BF3" w14:textId="7A21DF05" w:rsidR="00CB7E31" w:rsidDel="009E4857" w:rsidRDefault="00000000">
            <w:pPr>
              <w:suppressAutoHyphens w:val="0"/>
              <w:spacing w:after="0"/>
              <w:rPr>
                <w:del w:id="5553" w:author="Jose Eduardo VIU" w:date="2023-04-01T20:51:00Z"/>
              </w:rPr>
            </w:pPr>
            <w:del w:id="5554" w:author="Jose Eduardo VIU" w:date="2023-04-01T20:51:00Z">
              <w:r w:rsidDel="009E4857">
                <w:rPr>
                  <w:rFonts w:ascii="Courier New" w:eastAsia="Courier New" w:hAnsi="Courier New" w:cs="Courier New"/>
                </w:rPr>
                <w:delText>2</w:delText>
              </w:r>
            </w:del>
          </w:p>
        </w:tc>
        <w:tc>
          <w:tcPr>
            <w:tcW w:w="1488" w:type="dxa"/>
          </w:tcPr>
          <w:p w14:paraId="7331603A" w14:textId="40DE7E75" w:rsidR="00CB7E31" w:rsidDel="009E4857" w:rsidRDefault="00000000">
            <w:pPr>
              <w:suppressAutoHyphens w:val="0"/>
              <w:spacing w:after="0"/>
              <w:rPr>
                <w:del w:id="5555" w:author="Jose Eduardo VIU" w:date="2023-04-01T20:51:00Z"/>
              </w:rPr>
            </w:pPr>
            <w:del w:id="5556" w:author="Jose Eduardo VIU" w:date="2023-04-01T20:51:00Z">
              <w:r w:rsidDel="009E4857">
                <w:rPr>
                  <w:rFonts w:ascii="Courier New" w:eastAsia="Courier New" w:hAnsi="Courier New" w:cs="Courier New"/>
                </w:rPr>
                <w:delText>8 38.650325</w:delText>
              </w:r>
            </w:del>
          </w:p>
        </w:tc>
      </w:tr>
      <w:tr w:rsidR="00CB7E31" w:rsidDel="009E4857" w14:paraId="4C61FA1D" w14:textId="14C13444">
        <w:trPr>
          <w:trHeight w:val="271"/>
          <w:del w:id="5557" w:author="Jose Eduardo VIU" w:date="2023-04-01T20:51:00Z"/>
        </w:trPr>
        <w:tc>
          <w:tcPr>
            <w:tcW w:w="688" w:type="dxa"/>
            <w:gridSpan w:val="2"/>
          </w:tcPr>
          <w:p w14:paraId="2D76181D" w14:textId="68523E31" w:rsidR="00CB7E31" w:rsidDel="009E4857" w:rsidRDefault="00000000">
            <w:pPr>
              <w:suppressAutoHyphens w:val="0"/>
              <w:spacing w:after="0"/>
              <w:rPr>
                <w:del w:id="5558" w:author="Jose Eduardo VIU" w:date="2023-04-01T20:51:00Z"/>
              </w:rPr>
            </w:pPr>
            <w:del w:id="5559" w:author="Jose Eduardo VIU" w:date="2023-04-01T20:51:00Z">
              <w:r w:rsidDel="009E4857">
                <w:rPr>
                  <w:rFonts w:ascii="Courier New" w:eastAsia="Courier New" w:hAnsi="Courier New" w:cs="Courier New"/>
                </w:rPr>
                <w:delText>903</w:delText>
              </w:r>
            </w:del>
          </w:p>
        </w:tc>
        <w:tc>
          <w:tcPr>
            <w:tcW w:w="1946" w:type="dxa"/>
          </w:tcPr>
          <w:p w14:paraId="2687D253" w14:textId="57445045" w:rsidR="00CB7E31" w:rsidDel="009E4857" w:rsidRDefault="00000000">
            <w:pPr>
              <w:suppressAutoHyphens w:val="0"/>
              <w:spacing w:after="0"/>
              <w:ind w:left="573"/>
              <w:rPr>
                <w:del w:id="5560" w:author="Jose Eduardo VIU" w:date="2023-04-01T20:51:00Z"/>
              </w:rPr>
            </w:pPr>
            <w:del w:id="5561" w:author="Jose Eduardo VIU" w:date="2023-04-01T20:51:00Z">
              <w:r w:rsidDel="009E4857">
                <w:rPr>
                  <w:rFonts w:ascii="Courier New" w:eastAsia="Courier New" w:hAnsi="Courier New" w:cs="Courier New"/>
                </w:rPr>
                <w:delText>2609</w:delText>
              </w:r>
            </w:del>
          </w:p>
        </w:tc>
        <w:tc>
          <w:tcPr>
            <w:tcW w:w="1376" w:type="dxa"/>
            <w:gridSpan w:val="3"/>
          </w:tcPr>
          <w:p w14:paraId="439C8010" w14:textId="08352D09" w:rsidR="00CB7E31" w:rsidDel="009E4857" w:rsidRDefault="00000000">
            <w:pPr>
              <w:suppressAutoHyphens w:val="0"/>
              <w:spacing w:after="0"/>
              <w:ind w:left="115"/>
              <w:rPr>
                <w:del w:id="5562" w:author="Jose Eduardo VIU" w:date="2023-04-01T20:51:00Z"/>
              </w:rPr>
            </w:pPr>
            <w:del w:id="5563" w:author="Jose Eduardo VIU" w:date="2023-04-01T20:51:00Z">
              <w:r w:rsidDel="009E4857">
                <w:rPr>
                  <w:rFonts w:ascii="Courier New" w:eastAsia="Courier New" w:hAnsi="Courier New" w:cs="Courier New"/>
                </w:rPr>
                <w:delText>160</w:delText>
              </w:r>
            </w:del>
          </w:p>
        </w:tc>
        <w:tc>
          <w:tcPr>
            <w:tcW w:w="916" w:type="dxa"/>
          </w:tcPr>
          <w:p w14:paraId="65E9AB58" w14:textId="49983DFE" w:rsidR="00CB7E31" w:rsidDel="009E4857" w:rsidRDefault="00000000">
            <w:pPr>
              <w:suppressAutoHyphens w:val="0"/>
              <w:spacing w:after="0"/>
              <w:rPr>
                <w:del w:id="5564" w:author="Jose Eduardo VIU" w:date="2023-04-01T20:51:00Z"/>
              </w:rPr>
            </w:pPr>
            <w:del w:id="5565" w:author="Jose Eduardo VIU" w:date="2023-04-01T20:51:00Z">
              <w:r w:rsidDel="009E4857">
                <w:rPr>
                  <w:rFonts w:ascii="Courier New" w:eastAsia="Courier New" w:hAnsi="Courier New" w:cs="Courier New"/>
                </w:rPr>
                <w:delText>2</w:delText>
              </w:r>
            </w:del>
          </w:p>
        </w:tc>
        <w:tc>
          <w:tcPr>
            <w:tcW w:w="1145" w:type="dxa"/>
          </w:tcPr>
          <w:p w14:paraId="505F3E63" w14:textId="3CFC8446" w:rsidR="00CB7E31" w:rsidDel="009E4857" w:rsidRDefault="00000000">
            <w:pPr>
              <w:suppressAutoHyphens w:val="0"/>
              <w:spacing w:after="0"/>
              <w:rPr>
                <w:del w:id="5566" w:author="Jose Eduardo VIU" w:date="2023-04-01T20:51:00Z"/>
              </w:rPr>
            </w:pPr>
            <w:del w:id="5567" w:author="Jose Eduardo VIU" w:date="2023-04-01T20:51:00Z">
              <w:r w:rsidDel="009E4857">
                <w:rPr>
                  <w:rFonts w:ascii="Courier New" w:eastAsia="Courier New" w:hAnsi="Courier New" w:cs="Courier New"/>
                </w:rPr>
                <w:delText>69</w:delText>
              </w:r>
            </w:del>
          </w:p>
        </w:tc>
        <w:tc>
          <w:tcPr>
            <w:tcW w:w="1031" w:type="dxa"/>
            <w:gridSpan w:val="2"/>
          </w:tcPr>
          <w:p w14:paraId="70E9399F" w14:textId="36A3572F" w:rsidR="00CB7E31" w:rsidDel="009E4857" w:rsidRDefault="00000000">
            <w:pPr>
              <w:suppressAutoHyphens w:val="0"/>
              <w:spacing w:after="0"/>
              <w:rPr>
                <w:del w:id="5568" w:author="Jose Eduardo VIU" w:date="2023-04-01T20:51:00Z"/>
              </w:rPr>
            </w:pPr>
            <w:del w:id="5569" w:author="Jose Eduardo VIU" w:date="2023-04-01T20:51:00Z">
              <w:r w:rsidDel="009E4857">
                <w:rPr>
                  <w:rFonts w:ascii="Courier New" w:eastAsia="Courier New" w:hAnsi="Courier New" w:cs="Courier New"/>
                </w:rPr>
                <w:delText>2</w:delText>
              </w:r>
            </w:del>
          </w:p>
        </w:tc>
        <w:tc>
          <w:tcPr>
            <w:tcW w:w="1488" w:type="dxa"/>
          </w:tcPr>
          <w:p w14:paraId="3E548AEA" w14:textId="4D1AB5E7" w:rsidR="00CB7E31" w:rsidDel="009E4857" w:rsidRDefault="00000000">
            <w:pPr>
              <w:suppressAutoHyphens w:val="0"/>
              <w:spacing w:after="0"/>
              <w:rPr>
                <w:del w:id="5570" w:author="Jose Eduardo VIU" w:date="2023-04-01T20:51:00Z"/>
              </w:rPr>
            </w:pPr>
            <w:del w:id="5571" w:author="Jose Eduardo VIU" w:date="2023-04-01T20:51:00Z">
              <w:r w:rsidDel="009E4857">
                <w:rPr>
                  <w:rFonts w:ascii="Courier New" w:eastAsia="Courier New" w:hAnsi="Courier New" w:cs="Courier New"/>
                </w:rPr>
                <w:delText>8 72.207439</w:delText>
              </w:r>
            </w:del>
          </w:p>
        </w:tc>
      </w:tr>
      <w:tr w:rsidR="00CB7E31" w:rsidDel="009E4857" w14:paraId="2990D7A5" w14:textId="08CFBC3B">
        <w:trPr>
          <w:trHeight w:val="271"/>
          <w:del w:id="5572" w:author="Jose Eduardo VIU" w:date="2023-04-01T20:51:00Z"/>
        </w:trPr>
        <w:tc>
          <w:tcPr>
            <w:tcW w:w="688" w:type="dxa"/>
            <w:gridSpan w:val="2"/>
          </w:tcPr>
          <w:p w14:paraId="65C512D5" w14:textId="12AE85C2" w:rsidR="00CB7E31" w:rsidDel="009E4857" w:rsidRDefault="00000000">
            <w:pPr>
              <w:suppressAutoHyphens w:val="0"/>
              <w:spacing w:after="0"/>
              <w:rPr>
                <w:del w:id="5573" w:author="Jose Eduardo VIU" w:date="2023-04-01T20:51:00Z"/>
              </w:rPr>
            </w:pPr>
            <w:del w:id="5574" w:author="Jose Eduardo VIU" w:date="2023-04-01T20:51:00Z">
              <w:r w:rsidDel="009E4857">
                <w:rPr>
                  <w:rFonts w:ascii="Courier New" w:eastAsia="Courier New" w:hAnsi="Courier New" w:cs="Courier New"/>
                </w:rPr>
                <w:delText>2771</w:delText>
              </w:r>
            </w:del>
          </w:p>
        </w:tc>
        <w:tc>
          <w:tcPr>
            <w:tcW w:w="1946" w:type="dxa"/>
          </w:tcPr>
          <w:p w14:paraId="54706F96" w14:textId="6B7738F0" w:rsidR="00CB7E31" w:rsidDel="009E4857" w:rsidRDefault="00000000">
            <w:pPr>
              <w:suppressAutoHyphens w:val="0"/>
              <w:spacing w:after="0"/>
              <w:ind w:left="344"/>
              <w:rPr>
                <w:del w:id="5575" w:author="Jose Eduardo VIU" w:date="2023-04-01T20:51:00Z"/>
              </w:rPr>
            </w:pPr>
            <w:del w:id="5576" w:author="Jose Eduardo VIU" w:date="2023-04-01T20:51:00Z">
              <w:r w:rsidDel="009E4857">
                <w:rPr>
                  <w:rFonts w:ascii="Courier New" w:eastAsia="Courier New" w:hAnsi="Courier New" w:cs="Courier New"/>
                </w:rPr>
                <w:delText>205463</w:delText>
              </w:r>
            </w:del>
          </w:p>
        </w:tc>
        <w:tc>
          <w:tcPr>
            <w:tcW w:w="1376" w:type="dxa"/>
            <w:gridSpan w:val="3"/>
          </w:tcPr>
          <w:p w14:paraId="7875B125" w14:textId="6CBC2A12" w:rsidR="00CB7E31" w:rsidDel="009E4857" w:rsidRDefault="00000000">
            <w:pPr>
              <w:suppressAutoHyphens w:val="0"/>
              <w:spacing w:after="0"/>
              <w:ind w:left="115"/>
              <w:rPr>
                <w:del w:id="5577" w:author="Jose Eduardo VIU" w:date="2023-04-01T20:51:00Z"/>
              </w:rPr>
            </w:pPr>
            <w:del w:id="5578" w:author="Jose Eduardo VIU" w:date="2023-04-01T20:51:00Z">
              <w:r w:rsidDel="009E4857">
                <w:rPr>
                  <w:rFonts w:ascii="Courier New" w:eastAsia="Courier New" w:hAnsi="Courier New" w:cs="Courier New"/>
                </w:rPr>
                <w:delText>398</w:delText>
              </w:r>
            </w:del>
          </w:p>
        </w:tc>
        <w:tc>
          <w:tcPr>
            <w:tcW w:w="916" w:type="dxa"/>
          </w:tcPr>
          <w:p w14:paraId="5619C89C" w14:textId="63AC1E7E" w:rsidR="00CB7E31" w:rsidDel="009E4857" w:rsidRDefault="00000000">
            <w:pPr>
              <w:suppressAutoHyphens w:val="0"/>
              <w:spacing w:after="0"/>
              <w:rPr>
                <w:del w:id="5579" w:author="Jose Eduardo VIU" w:date="2023-04-01T20:51:00Z"/>
              </w:rPr>
            </w:pPr>
            <w:del w:id="5580" w:author="Jose Eduardo VIU" w:date="2023-04-01T20:51:00Z">
              <w:r w:rsidDel="009E4857">
                <w:rPr>
                  <w:rFonts w:ascii="Courier New" w:eastAsia="Courier New" w:hAnsi="Courier New" w:cs="Courier New"/>
                </w:rPr>
                <w:delText>2</w:delText>
              </w:r>
            </w:del>
          </w:p>
        </w:tc>
        <w:tc>
          <w:tcPr>
            <w:tcW w:w="1145" w:type="dxa"/>
          </w:tcPr>
          <w:p w14:paraId="3631DF5D" w14:textId="63B95E8E" w:rsidR="00CB7E31" w:rsidDel="009E4857" w:rsidRDefault="00000000">
            <w:pPr>
              <w:suppressAutoHyphens w:val="0"/>
              <w:spacing w:after="0"/>
              <w:rPr>
                <w:del w:id="5581" w:author="Jose Eduardo VIU" w:date="2023-04-01T20:51:00Z"/>
              </w:rPr>
            </w:pPr>
            <w:del w:id="5582" w:author="Jose Eduardo VIU" w:date="2023-04-01T20:51:00Z">
              <w:r w:rsidDel="009E4857">
                <w:rPr>
                  <w:rFonts w:ascii="Courier New" w:eastAsia="Courier New" w:hAnsi="Courier New" w:cs="Courier New"/>
                </w:rPr>
                <w:delText>69</w:delText>
              </w:r>
            </w:del>
          </w:p>
        </w:tc>
        <w:tc>
          <w:tcPr>
            <w:tcW w:w="1031" w:type="dxa"/>
            <w:gridSpan w:val="2"/>
          </w:tcPr>
          <w:p w14:paraId="3252D2B2" w14:textId="54B81FF6" w:rsidR="00CB7E31" w:rsidDel="009E4857" w:rsidRDefault="00000000">
            <w:pPr>
              <w:suppressAutoHyphens w:val="0"/>
              <w:spacing w:after="0"/>
              <w:rPr>
                <w:del w:id="5583" w:author="Jose Eduardo VIU" w:date="2023-04-01T20:51:00Z"/>
              </w:rPr>
            </w:pPr>
            <w:del w:id="5584" w:author="Jose Eduardo VIU" w:date="2023-04-01T20:51:00Z">
              <w:r w:rsidDel="009E4857">
                <w:rPr>
                  <w:rFonts w:ascii="Courier New" w:eastAsia="Courier New" w:hAnsi="Courier New" w:cs="Courier New"/>
                </w:rPr>
                <w:delText>2</w:delText>
              </w:r>
            </w:del>
          </w:p>
        </w:tc>
        <w:tc>
          <w:tcPr>
            <w:tcW w:w="1488" w:type="dxa"/>
          </w:tcPr>
          <w:p w14:paraId="2E69BD53" w14:textId="72E9A79A" w:rsidR="00CB7E31" w:rsidDel="009E4857" w:rsidRDefault="00000000">
            <w:pPr>
              <w:suppressAutoHyphens w:val="0"/>
              <w:spacing w:after="0"/>
              <w:rPr>
                <w:del w:id="5585" w:author="Jose Eduardo VIU" w:date="2023-04-01T20:51:00Z"/>
              </w:rPr>
            </w:pPr>
            <w:del w:id="5586" w:author="Jose Eduardo VIU" w:date="2023-04-01T20:51:00Z">
              <w:r w:rsidDel="009E4857">
                <w:rPr>
                  <w:rFonts w:ascii="Courier New" w:eastAsia="Courier New" w:hAnsi="Courier New" w:cs="Courier New"/>
                </w:rPr>
                <w:delText>8 18.250000</w:delText>
              </w:r>
            </w:del>
          </w:p>
        </w:tc>
      </w:tr>
      <w:tr w:rsidR="00CB7E31" w:rsidDel="009E4857" w14:paraId="53987035" w14:textId="043BC5DA">
        <w:trPr>
          <w:trHeight w:val="271"/>
          <w:del w:id="5587" w:author="Jose Eduardo VIU" w:date="2023-04-01T20:51:00Z"/>
        </w:trPr>
        <w:tc>
          <w:tcPr>
            <w:tcW w:w="688" w:type="dxa"/>
            <w:gridSpan w:val="2"/>
          </w:tcPr>
          <w:p w14:paraId="34AD9B26" w14:textId="2FB08DFA" w:rsidR="00CB7E31" w:rsidDel="009E4857" w:rsidRDefault="00000000">
            <w:pPr>
              <w:suppressAutoHyphens w:val="0"/>
              <w:spacing w:after="0"/>
              <w:rPr>
                <w:del w:id="5588" w:author="Jose Eduardo VIU" w:date="2023-04-01T20:51:00Z"/>
              </w:rPr>
            </w:pPr>
            <w:del w:id="5589" w:author="Jose Eduardo VIU" w:date="2023-04-01T20:51:00Z">
              <w:r w:rsidDel="009E4857">
                <w:rPr>
                  <w:rFonts w:ascii="Courier New" w:eastAsia="Courier New" w:hAnsi="Courier New" w:cs="Courier New"/>
                </w:rPr>
                <w:delText>4142</w:delText>
              </w:r>
            </w:del>
          </w:p>
        </w:tc>
        <w:tc>
          <w:tcPr>
            <w:tcW w:w="1946" w:type="dxa"/>
          </w:tcPr>
          <w:p w14:paraId="0325E237" w14:textId="6D16D754" w:rsidR="00CB7E31" w:rsidDel="009E4857" w:rsidRDefault="00000000">
            <w:pPr>
              <w:suppressAutoHyphens w:val="0"/>
              <w:spacing w:after="0"/>
              <w:ind w:left="344"/>
              <w:rPr>
                <w:del w:id="5590" w:author="Jose Eduardo VIU" w:date="2023-04-01T20:51:00Z"/>
              </w:rPr>
            </w:pPr>
            <w:del w:id="5591" w:author="Jose Eduardo VIU" w:date="2023-04-01T20:51:00Z">
              <w:r w:rsidDel="009E4857">
                <w:rPr>
                  <w:rFonts w:ascii="Courier New" w:eastAsia="Courier New" w:hAnsi="Courier New" w:cs="Courier New"/>
                </w:rPr>
                <w:delText>200881</w:delText>
              </w:r>
            </w:del>
          </w:p>
        </w:tc>
        <w:tc>
          <w:tcPr>
            <w:tcW w:w="1376" w:type="dxa"/>
            <w:gridSpan w:val="3"/>
          </w:tcPr>
          <w:p w14:paraId="5F64108D" w14:textId="2A004D02" w:rsidR="00CB7E31" w:rsidDel="009E4857" w:rsidRDefault="00000000">
            <w:pPr>
              <w:suppressAutoHyphens w:val="0"/>
              <w:spacing w:after="0"/>
              <w:ind w:left="115"/>
              <w:rPr>
                <w:del w:id="5592" w:author="Jose Eduardo VIU" w:date="2023-04-01T20:51:00Z"/>
              </w:rPr>
            </w:pPr>
            <w:del w:id="5593" w:author="Jose Eduardo VIU" w:date="2023-04-01T20:51:00Z">
              <w:r w:rsidDel="009E4857">
                <w:rPr>
                  <w:rFonts w:ascii="Courier New" w:eastAsia="Courier New" w:hAnsi="Courier New" w:cs="Courier New"/>
                </w:rPr>
                <w:delText>504</w:delText>
              </w:r>
            </w:del>
          </w:p>
        </w:tc>
        <w:tc>
          <w:tcPr>
            <w:tcW w:w="916" w:type="dxa"/>
          </w:tcPr>
          <w:p w14:paraId="1CDBD063" w14:textId="084F731A" w:rsidR="00CB7E31" w:rsidDel="009E4857" w:rsidRDefault="00000000">
            <w:pPr>
              <w:suppressAutoHyphens w:val="0"/>
              <w:spacing w:after="0"/>
              <w:rPr>
                <w:del w:id="5594" w:author="Jose Eduardo VIU" w:date="2023-04-01T20:51:00Z"/>
              </w:rPr>
            </w:pPr>
            <w:del w:id="5595" w:author="Jose Eduardo VIU" w:date="2023-04-01T20:51:00Z">
              <w:r w:rsidDel="009E4857">
                <w:rPr>
                  <w:rFonts w:ascii="Courier New" w:eastAsia="Courier New" w:hAnsi="Courier New" w:cs="Courier New"/>
                </w:rPr>
                <w:delText>1</w:delText>
              </w:r>
            </w:del>
          </w:p>
        </w:tc>
        <w:tc>
          <w:tcPr>
            <w:tcW w:w="1145" w:type="dxa"/>
          </w:tcPr>
          <w:p w14:paraId="37D6244E" w14:textId="62A80B8D" w:rsidR="00CB7E31" w:rsidDel="009E4857" w:rsidRDefault="00000000">
            <w:pPr>
              <w:suppressAutoHyphens w:val="0"/>
              <w:spacing w:after="0"/>
              <w:ind w:left="115"/>
              <w:rPr>
                <w:del w:id="5596" w:author="Jose Eduardo VIU" w:date="2023-04-01T20:51:00Z"/>
              </w:rPr>
            </w:pPr>
            <w:del w:id="5597" w:author="Jose Eduardo VIU" w:date="2023-04-01T20:51:00Z">
              <w:r w:rsidDel="009E4857">
                <w:rPr>
                  <w:rFonts w:ascii="Courier New" w:eastAsia="Courier New" w:hAnsi="Courier New" w:cs="Courier New"/>
                </w:rPr>
                <w:delText>0</w:delText>
              </w:r>
            </w:del>
          </w:p>
        </w:tc>
        <w:tc>
          <w:tcPr>
            <w:tcW w:w="1031" w:type="dxa"/>
            <w:gridSpan w:val="2"/>
          </w:tcPr>
          <w:p w14:paraId="2D3BA2F9" w14:textId="3E6DF5D4" w:rsidR="00CB7E31" w:rsidDel="009E4857" w:rsidRDefault="00000000">
            <w:pPr>
              <w:suppressAutoHyphens w:val="0"/>
              <w:spacing w:after="0"/>
              <w:rPr>
                <w:del w:id="5598" w:author="Jose Eduardo VIU" w:date="2023-04-01T20:51:00Z"/>
              </w:rPr>
            </w:pPr>
            <w:del w:id="5599" w:author="Jose Eduardo VIU" w:date="2023-04-01T20:51:00Z">
              <w:r w:rsidDel="009E4857">
                <w:rPr>
                  <w:rFonts w:ascii="Courier New" w:eastAsia="Courier New" w:hAnsi="Courier New" w:cs="Courier New"/>
                </w:rPr>
                <w:delText>2</w:delText>
              </w:r>
            </w:del>
          </w:p>
        </w:tc>
        <w:tc>
          <w:tcPr>
            <w:tcW w:w="1488" w:type="dxa"/>
          </w:tcPr>
          <w:p w14:paraId="63E7EDBE" w14:textId="15193CBC" w:rsidR="00CB7E31" w:rsidDel="009E4857" w:rsidRDefault="00000000">
            <w:pPr>
              <w:suppressAutoHyphens w:val="0"/>
              <w:spacing w:after="0"/>
              <w:rPr>
                <w:del w:id="5600" w:author="Jose Eduardo VIU" w:date="2023-04-01T20:51:00Z"/>
              </w:rPr>
            </w:pPr>
            <w:del w:id="5601" w:author="Jose Eduardo VIU" w:date="2023-04-01T20:51:00Z">
              <w:r w:rsidDel="009E4857">
                <w:rPr>
                  <w:rFonts w:ascii="Courier New" w:eastAsia="Courier New" w:hAnsi="Courier New" w:cs="Courier New"/>
                </w:rPr>
                <w:delText>2 15.000000</w:delText>
              </w:r>
            </w:del>
          </w:p>
        </w:tc>
      </w:tr>
      <w:tr w:rsidR="00CB7E31" w:rsidDel="009E4857" w14:paraId="63CA22AF" w14:textId="02411233">
        <w:trPr>
          <w:trHeight w:val="271"/>
          <w:del w:id="5602" w:author="Jose Eduardo VIU" w:date="2023-04-01T20:51:00Z"/>
        </w:trPr>
        <w:tc>
          <w:tcPr>
            <w:tcW w:w="688" w:type="dxa"/>
            <w:gridSpan w:val="2"/>
          </w:tcPr>
          <w:p w14:paraId="1A158775" w14:textId="24F18B4A" w:rsidR="00CB7E31" w:rsidDel="009E4857" w:rsidRDefault="00000000">
            <w:pPr>
              <w:suppressAutoHyphens w:val="0"/>
              <w:spacing w:after="0"/>
              <w:rPr>
                <w:del w:id="5603" w:author="Jose Eduardo VIU" w:date="2023-04-01T20:51:00Z"/>
              </w:rPr>
            </w:pPr>
            <w:del w:id="5604" w:author="Jose Eduardo VIU" w:date="2023-04-01T20:51:00Z">
              <w:r w:rsidDel="009E4857">
                <w:rPr>
                  <w:rFonts w:ascii="Courier New" w:eastAsia="Courier New" w:hAnsi="Courier New" w:cs="Courier New"/>
                </w:rPr>
                <w:delText>4167</w:delText>
              </w:r>
            </w:del>
          </w:p>
        </w:tc>
        <w:tc>
          <w:tcPr>
            <w:tcW w:w="1946" w:type="dxa"/>
          </w:tcPr>
          <w:p w14:paraId="46FA640D" w14:textId="058CF9C3" w:rsidR="00CB7E31" w:rsidDel="009E4857" w:rsidRDefault="00000000">
            <w:pPr>
              <w:suppressAutoHyphens w:val="0"/>
              <w:spacing w:after="0"/>
              <w:ind w:left="344"/>
              <w:rPr>
                <w:del w:id="5605" w:author="Jose Eduardo VIU" w:date="2023-04-01T20:51:00Z"/>
              </w:rPr>
            </w:pPr>
            <w:del w:id="5606" w:author="Jose Eduardo VIU" w:date="2023-04-01T20:51:00Z">
              <w:r w:rsidDel="009E4857">
                <w:rPr>
                  <w:rFonts w:ascii="Courier New" w:eastAsia="Courier New" w:hAnsi="Courier New" w:cs="Courier New"/>
                </w:rPr>
                <w:delText>200954</w:delText>
              </w:r>
            </w:del>
          </w:p>
        </w:tc>
        <w:tc>
          <w:tcPr>
            <w:tcW w:w="1376" w:type="dxa"/>
            <w:gridSpan w:val="3"/>
          </w:tcPr>
          <w:p w14:paraId="0EDD2AAE" w14:textId="674AE455" w:rsidR="00CB7E31" w:rsidDel="009E4857" w:rsidRDefault="00000000">
            <w:pPr>
              <w:suppressAutoHyphens w:val="0"/>
              <w:spacing w:after="0"/>
              <w:ind w:left="115"/>
              <w:rPr>
                <w:del w:id="5607" w:author="Jose Eduardo VIU" w:date="2023-04-01T20:51:00Z"/>
              </w:rPr>
            </w:pPr>
            <w:del w:id="5608" w:author="Jose Eduardo VIU" w:date="2023-04-01T20:51:00Z">
              <w:r w:rsidDel="009E4857">
                <w:rPr>
                  <w:rFonts w:ascii="Courier New" w:eastAsia="Courier New" w:hAnsi="Courier New" w:cs="Courier New"/>
                </w:rPr>
                <w:delText>504</w:delText>
              </w:r>
            </w:del>
          </w:p>
        </w:tc>
        <w:tc>
          <w:tcPr>
            <w:tcW w:w="916" w:type="dxa"/>
          </w:tcPr>
          <w:p w14:paraId="55BB1486" w14:textId="409F3D98" w:rsidR="00CB7E31" w:rsidDel="009E4857" w:rsidRDefault="00000000">
            <w:pPr>
              <w:suppressAutoHyphens w:val="0"/>
              <w:spacing w:after="0"/>
              <w:rPr>
                <w:del w:id="5609" w:author="Jose Eduardo VIU" w:date="2023-04-01T20:51:00Z"/>
              </w:rPr>
            </w:pPr>
            <w:del w:id="5610" w:author="Jose Eduardo VIU" w:date="2023-04-01T20:51:00Z">
              <w:r w:rsidDel="009E4857">
                <w:rPr>
                  <w:rFonts w:ascii="Courier New" w:eastAsia="Courier New" w:hAnsi="Courier New" w:cs="Courier New"/>
                </w:rPr>
                <w:delText>1</w:delText>
              </w:r>
            </w:del>
          </w:p>
        </w:tc>
        <w:tc>
          <w:tcPr>
            <w:tcW w:w="1145" w:type="dxa"/>
          </w:tcPr>
          <w:p w14:paraId="050F452E" w14:textId="0E86AF30" w:rsidR="00CB7E31" w:rsidDel="009E4857" w:rsidRDefault="00000000">
            <w:pPr>
              <w:suppressAutoHyphens w:val="0"/>
              <w:spacing w:after="0"/>
              <w:ind w:left="115"/>
              <w:rPr>
                <w:del w:id="5611" w:author="Jose Eduardo VIU" w:date="2023-04-01T20:51:00Z"/>
              </w:rPr>
            </w:pPr>
            <w:del w:id="5612" w:author="Jose Eduardo VIU" w:date="2023-04-01T20:51:00Z">
              <w:r w:rsidDel="009E4857">
                <w:rPr>
                  <w:rFonts w:ascii="Courier New" w:eastAsia="Courier New" w:hAnsi="Courier New" w:cs="Courier New"/>
                </w:rPr>
                <w:delText>0</w:delText>
              </w:r>
            </w:del>
          </w:p>
        </w:tc>
        <w:tc>
          <w:tcPr>
            <w:tcW w:w="1031" w:type="dxa"/>
            <w:gridSpan w:val="2"/>
          </w:tcPr>
          <w:p w14:paraId="35DDA9C9" w14:textId="4EEBE9E4" w:rsidR="00CB7E31" w:rsidDel="009E4857" w:rsidRDefault="00000000">
            <w:pPr>
              <w:suppressAutoHyphens w:val="0"/>
              <w:spacing w:after="0"/>
              <w:rPr>
                <w:del w:id="5613" w:author="Jose Eduardo VIU" w:date="2023-04-01T20:51:00Z"/>
              </w:rPr>
            </w:pPr>
            <w:del w:id="5614" w:author="Jose Eduardo VIU" w:date="2023-04-01T20:51:00Z">
              <w:r w:rsidDel="009E4857">
                <w:rPr>
                  <w:rFonts w:ascii="Courier New" w:eastAsia="Courier New" w:hAnsi="Courier New" w:cs="Courier New"/>
                </w:rPr>
                <w:delText>2</w:delText>
              </w:r>
            </w:del>
          </w:p>
        </w:tc>
        <w:tc>
          <w:tcPr>
            <w:tcW w:w="1488" w:type="dxa"/>
          </w:tcPr>
          <w:p w14:paraId="13C76714" w14:textId="723F5231" w:rsidR="00CB7E31" w:rsidDel="009E4857" w:rsidRDefault="00000000">
            <w:pPr>
              <w:tabs>
                <w:tab w:val="right" w:pos="1489"/>
              </w:tabs>
              <w:suppressAutoHyphens w:val="0"/>
              <w:spacing w:after="0"/>
              <w:rPr>
                <w:del w:id="5615" w:author="Jose Eduardo VIU" w:date="2023-04-01T20:51:00Z"/>
              </w:rPr>
            </w:pPr>
            <w:del w:id="5616"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902439</w:delText>
              </w:r>
            </w:del>
          </w:p>
        </w:tc>
      </w:tr>
      <w:tr w:rsidR="00CB7E31" w:rsidDel="009E4857" w14:paraId="5D8D57C6" w14:textId="48954211">
        <w:trPr>
          <w:trHeight w:val="271"/>
          <w:del w:id="5617" w:author="Jose Eduardo VIU" w:date="2023-04-01T20:51:00Z"/>
        </w:trPr>
        <w:tc>
          <w:tcPr>
            <w:tcW w:w="688" w:type="dxa"/>
            <w:gridSpan w:val="2"/>
          </w:tcPr>
          <w:p w14:paraId="5CA18B29" w14:textId="30C8B5BC" w:rsidR="00CB7E31" w:rsidDel="009E4857" w:rsidRDefault="00000000">
            <w:pPr>
              <w:suppressAutoHyphens w:val="0"/>
              <w:spacing w:after="0"/>
              <w:rPr>
                <w:del w:id="5618" w:author="Jose Eduardo VIU" w:date="2023-04-01T20:51:00Z"/>
              </w:rPr>
            </w:pPr>
            <w:del w:id="5619" w:author="Jose Eduardo VIU" w:date="2023-04-01T20:51:00Z">
              <w:r w:rsidDel="009E4857">
                <w:rPr>
                  <w:rFonts w:ascii="Courier New" w:eastAsia="Courier New" w:hAnsi="Courier New" w:cs="Courier New"/>
                </w:rPr>
                <w:delText>4168</w:delText>
              </w:r>
            </w:del>
          </w:p>
        </w:tc>
        <w:tc>
          <w:tcPr>
            <w:tcW w:w="1946" w:type="dxa"/>
          </w:tcPr>
          <w:p w14:paraId="3C6479D6" w14:textId="11B06DF5" w:rsidR="00CB7E31" w:rsidDel="009E4857" w:rsidRDefault="00000000">
            <w:pPr>
              <w:suppressAutoHyphens w:val="0"/>
              <w:spacing w:after="0"/>
              <w:ind w:left="573"/>
              <w:rPr>
                <w:del w:id="5620" w:author="Jose Eduardo VIU" w:date="2023-04-01T20:51:00Z"/>
              </w:rPr>
            </w:pPr>
            <w:del w:id="5621" w:author="Jose Eduardo VIU" w:date="2023-04-01T20:51:00Z">
              <w:r w:rsidDel="009E4857">
                <w:rPr>
                  <w:rFonts w:ascii="Courier New" w:eastAsia="Courier New" w:hAnsi="Courier New" w:cs="Courier New"/>
                </w:rPr>
                <w:delText>3164</w:delText>
              </w:r>
            </w:del>
          </w:p>
        </w:tc>
        <w:tc>
          <w:tcPr>
            <w:tcW w:w="1376" w:type="dxa"/>
            <w:gridSpan w:val="3"/>
          </w:tcPr>
          <w:p w14:paraId="75A2EDB1" w14:textId="48BEF800" w:rsidR="00CB7E31" w:rsidDel="009E4857" w:rsidRDefault="00000000">
            <w:pPr>
              <w:suppressAutoHyphens w:val="0"/>
              <w:spacing w:after="0"/>
              <w:ind w:left="115"/>
              <w:rPr>
                <w:del w:id="5622" w:author="Jose Eduardo VIU" w:date="2023-04-01T20:51:00Z"/>
              </w:rPr>
            </w:pPr>
            <w:del w:id="5623" w:author="Jose Eduardo VIU" w:date="2023-04-01T20:51:00Z">
              <w:r w:rsidDel="009E4857">
                <w:rPr>
                  <w:rFonts w:ascii="Courier New" w:eastAsia="Courier New" w:hAnsi="Courier New" w:cs="Courier New"/>
                </w:rPr>
                <w:delText>504</w:delText>
              </w:r>
            </w:del>
          </w:p>
        </w:tc>
        <w:tc>
          <w:tcPr>
            <w:tcW w:w="916" w:type="dxa"/>
          </w:tcPr>
          <w:p w14:paraId="06858F2C" w14:textId="7D1BD3FC" w:rsidR="00CB7E31" w:rsidDel="009E4857" w:rsidRDefault="00000000">
            <w:pPr>
              <w:suppressAutoHyphens w:val="0"/>
              <w:spacing w:after="0"/>
              <w:rPr>
                <w:del w:id="5624" w:author="Jose Eduardo VIU" w:date="2023-04-01T20:51:00Z"/>
              </w:rPr>
            </w:pPr>
            <w:del w:id="5625" w:author="Jose Eduardo VIU" w:date="2023-04-01T20:51:00Z">
              <w:r w:rsidDel="009E4857">
                <w:rPr>
                  <w:rFonts w:ascii="Courier New" w:eastAsia="Courier New" w:hAnsi="Courier New" w:cs="Courier New"/>
                </w:rPr>
                <w:delText>1</w:delText>
              </w:r>
            </w:del>
          </w:p>
        </w:tc>
        <w:tc>
          <w:tcPr>
            <w:tcW w:w="1145" w:type="dxa"/>
          </w:tcPr>
          <w:p w14:paraId="4CD245CD" w14:textId="38B3337F" w:rsidR="00CB7E31" w:rsidDel="009E4857" w:rsidRDefault="00000000">
            <w:pPr>
              <w:suppressAutoHyphens w:val="0"/>
              <w:spacing w:after="0"/>
              <w:ind w:left="115"/>
              <w:rPr>
                <w:del w:id="5626" w:author="Jose Eduardo VIU" w:date="2023-04-01T20:51:00Z"/>
              </w:rPr>
            </w:pPr>
            <w:del w:id="5627" w:author="Jose Eduardo VIU" w:date="2023-04-01T20:51:00Z">
              <w:r w:rsidDel="009E4857">
                <w:rPr>
                  <w:rFonts w:ascii="Courier New" w:eastAsia="Courier New" w:hAnsi="Courier New" w:cs="Courier New"/>
                </w:rPr>
                <w:delText>0</w:delText>
              </w:r>
            </w:del>
          </w:p>
        </w:tc>
        <w:tc>
          <w:tcPr>
            <w:tcW w:w="1031" w:type="dxa"/>
            <w:gridSpan w:val="2"/>
          </w:tcPr>
          <w:p w14:paraId="39CCB9DE" w14:textId="0B84DEAA" w:rsidR="00CB7E31" w:rsidDel="009E4857" w:rsidRDefault="00000000">
            <w:pPr>
              <w:suppressAutoHyphens w:val="0"/>
              <w:spacing w:after="0"/>
              <w:rPr>
                <w:del w:id="5628" w:author="Jose Eduardo VIU" w:date="2023-04-01T20:51:00Z"/>
              </w:rPr>
            </w:pPr>
            <w:del w:id="5629" w:author="Jose Eduardo VIU" w:date="2023-04-01T20:51:00Z">
              <w:r w:rsidDel="009E4857">
                <w:rPr>
                  <w:rFonts w:ascii="Courier New" w:eastAsia="Courier New" w:hAnsi="Courier New" w:cs="Courier New"/>
                </w:rPr>
                <w:delText>2</w:delText>
              </w:r>
            </w:del>
          </w:p>
        </w:tc>
        <w:tc>
          <w:tcPr>
            <w:tcW w:w="1488" w:type="dxa"/>
          </w:tcPr>
          <w:p w14:paraId="7E033ECE" w14:textId="69CBC018" w:rsidR="00CB7E31" w:rsidDel="009E4857" w:rsidRDefault="00000000">
            <w:pPr>
              <w:suppressAutoHyphens w:val="0"/>
              <w:spacing w:after="0"/>
              <w:rPr>
                <w:del w:id="5630" w:author="Jose Eduardo VIU" w:date="2023-04-01T20:51:00Z"/>
              </w:rPr>
            </w:pPr>
            <w:del w:id="5631" w:author="Jose Eduardo VIU" w:date="2023-04-01T20:51:00Z">
              <w:r w:rsidDel="009E4857">
                <w:rPr>
                  <w:rFonts w:ascii="Courier New" w:eastAsia="Courier New" w:hAnsi="Courier New" w:cs="Courier New"/>
                </w:rPr>
                <w:delText>2 47.162162</w:delText>
              </w:r>
            </w:del>
          </w:p>
        </w:tc>
      </w:tr>
      <w:tr w:rsidR="00CB7E31" w:rsidDel="009E4857" w14:paraId="0BAD1FB1" w14:textId="14E72EBD">
        <w:trPr>
          <w:trHeight w:val="271"/>
          <w:del w:id="5632" w:author="Jose Eduardo VIU" w:date="2023-04-01T20:51:00Z"/>
        </w:trPr>
        <w:tc>
          <w:tcPr>
            <w:tcW w:w="688" w:type="dxa"/>
            <w:gridSpan w:val="2"/>
          </w:tcPr>
          <w:p w14:paraId="126D3959" w14:textId="27ED7185" w:rsidR="00CB7E31" w:rsidDel="009E4857" w:rsidRDefault="00000000">
            <w:pPr>
              <w:suppressAutoHyphens w:val="0"/>
              <w:spacing w:after="0"/>
              <w:rPr>
                <w:del w:id="5633" w:author="Jose Eduardo VIU" w:date="2023-04-01T20:51:00Z"/>
              </w:rPr>
            </w:pPr>
            <w:del w:id="5634" w:author="Jose Eduardo VIU" w:date="2023-04-01T20:51:00Z">
              <w:r w:rsidDel="009E4857">
                <w:rPr>
                  <w:rFonts w:ascii="Courier New" w:eastAsia="Courier New" w:hAnsi="Courier New" w:cs="Courier New"/>
                </w:rPr>
                <w:delText>4203</w:delText>
              </w:r>
            </w:del>
          </w:p>
        </w:tc>
        <w:tc>
          <w:tcPr>
            <w:tcW w:w="1946" w:type="dxa"/>
          </w:tcPr>
          <w:p w14:paraId="033DCCD3" w14:textId="46E843D3" w:rsidR="00CB7E31" w:rsidDel="009E4857" w:rsidRDefault="00000000">
            <w:pPr>
              <w:suppressAutoHyphens w:val="0"/>
              <w:spacing w:after="0"/>
              <w:ind w:left="344"/>
              <w:rPr>
                <w:del w:id="5635" w:author="Jose Eduardo VIU" w:date="2023-04-01T20:51:00Z"/>
              </w:rPr>
            </w:pPr>
            <w:del w:id="5636" w:author="Jose Eduardo VIU" w:date="2023-04-01T20:51:00Z">
              <w:r w:rsidDel="009E4857">
                <w:rPr>
                  <w:rFonts w:ascii="Courier New" w:eastAsia="Courier New" w:hAnsi="Courier New" w:cs="Courier New"/>
                </w:rPr>
                <w:delText>201029</w:delText>
              </w:r>
            </w:del>
          </w:p>
        </w:tc>
        <w:tc>
          <w:tcPr>
            <w:tcW w:w="1376" w:type="dxa"/>
            <w:gridSpan w:val="3"/>
          </w:tcPr>
          <w:p w14:paraId="74E764AF" w14:textId="398B882F" w:rsidR="00CB7E31" w:rsidDel="009E4857" w:rsidRDefault="00000000">
            <w:pPr>
              <w:suppressAutoHyphens w:val="0"/>
              <w:spacing w:after="0"/>
              <w:ind w:left="115"/>
              <w:rPr>
                <w:del w:id="5637" w:author="Jose Eduardo VIU" w:date="2023-04-01T20:51:00Z"/>
              </w:rPr>
            </w:pPr>
            <w:del w:id="5638" w:author="Jose Eduardo VIU" w:date="2023-04-01T20:51:00Z">
              <w:r w:rsidDel="009E4857">
                <w:rPr>
                  <w:rFonts w:ascii="Courier New" w:eastAsia="Courier New" w:hAnsi="Courier New" w:cs="Courier New"/>
                </w:rPr>
                <w:delText>504</w:delText>
              </w:r>
            </w:del>
          </w:p>
        </w:tc>
        <w:tc>
          <w:tcPr>
            <w:tcW w:w="916" w:type="dxa"/>
          </w:tcPr>
          <w:p w14:paraId="6C0E89F5" w14:textId="0E5D0883" w:rsidR="00CB7E31" w:rsidDel="009E4857" w:rsidRDefault="00000000">
            <w:pPr>
              <w:suppressAutoHyphens w:val="0"/>
              <w:spacing w:after="0"/>
              <w:rPr>
                <w:del w:id="5639" w:author="Jose Eduardo VIU" w:date="2023-04-01T20:51:00Z"/>
              </w:rPr>
            </w:pPr>
            <w:del w:id="5640" w:author="Jose Eduardo VIU" w:date="2023-04-01T20:51:00Z">
              <w:r w:rsidDel="009E4857">
                <w:rPr>
                  <w:rFonts w:ascii="Courier New" w:eastAsia="Courier New" w:hAnsi="Courier New" w:cs="Courier New"/>
                </w:rPr>
                <w:delText>2</w:delText>
              </w:r>
            </w:del>
          </w:p>
        </w:tc>
        <w:tc>
          <w:tcPr>
            <w:tcW w:w="1145" w:type="dxa"/>
          </w:tcPr>
          <w:p w14:paraId="04CF5AA4" w14:textId="313FBCC3" w:rsidR="00CB7E31" w:rsidDel="009E4857" w:rsidRDefault="00000000">
            <w:pPr>
              <w:suppressAutoHyphens w:val="0"/>
              <w:spacing w:after="0"/>
              <w:rPr>
                <w:del w:id="5641" w:author="Jose Eduardo VIU" w:date="2023-04-01T20:51:00Z"/>
              </w:rPr>
            </w:pPr>
            <w:del w:id="5642" w:author="Jose Eduardo VIU" w:date="2023-04-01T20:51:00Z">
              <w:r w:rsidDel="009E4857">
                <w:rPr>
                  <w:rFonts w:ascii="Courier New" w:eastAsia="Courier New" w:hAnsi="Courier New" w:cs="Courier New"/>
                </w:rPr>
                <w:delText>69</w:delText>
              </w:r>
            </w:del>
          </w:p>
        </w:tc>
        <w:tc>
          <w:tcPr>
            <w:tcW w:w="1031" w:type="dxa"/>
            <w:gridSpan w:val="2"/>
          </w:tcPr>
          <w:p w14:paraId="21D508F1" w14:textId="32B324C0" w:rsidR="00CB7E31" w:rsidDel="009E4857" w:rsidRDefault="00000000">
            <w:pPr>
              <w:suppressAutoHyphens w:val="0"/>
              <w:spacing w:after="0"/>
              <w:rPr>
                <w:del w:id="5643" w:author="Jose Eduardo VIU" w:date="2023-04-01T20:51:00Z"/>
              </w:rPr>
            </w:pPr>
            <w:del w:id="5644" w:author="Jose Eduardo VIU" w:date="2023-04-01T20:51:00Z">
              <w:r w:rsidDel="009E4857">
                <w:rPr>
                  <w:rFonts w:ascii="Courier New" w:eastAsia="Courier New" w:hAnsi="Courier New" w:cs="Courier New"/>
                </w:rPr>
                <w:delText>2</w:delText>
              </w:r>
            </w:del>
          </w:p>
        </w:tc>
        <w:tc>
          <w:tcPr>
            <w:tcW w:w="1488" w:type="dxa"/>
          </w:tcPr>
          <w:p w14:paraId="04C4C458" w14:textId="10151C31" w:rsidR="00CB7E31" w:rsidDel="009E4857" w:rsidRDefault="00000000">
            <w:pPr>
              <w:tabs>
                <w:tab w:val="right" w:pos="1489"/>
              </w:tabs>
              <w:suppressAutoHyphens w:val="0"/>
              <w:spacing w:after="0"/>
              <w:rPr>
                <w:del w:id="5645" w:author="Jose Eduardo VIU" w:date="2023-04-01T20:51:00Z"/>
              </w:rPr>
            </w:pPr>
            <w:del w:id="5646" w:author="Jose Eduardo VIU" w:date="2023-04-01T20:51:00Z">
              <w:r w:rsidDel="009E4857">
                <w:rPr>
                  <w:rFonts w:ascii="Courier New" w:eastAsia="Courier New" w:hAnsi="Courier New" w:cs="Courier New"/>
                </w:rPr>
                <w:delText>8</w:delText>
              </w:r>
              <w:r w:rsidDel="009E4857">
                <w:rPr>
                  <w:rFonts w:ascii="Courier New" w:eastAsia="Courier New" w:hAnsi="Courier New" w:cs="Courier New"/>
                </w:rPr>
                <w:tab/>
                <w:delText>2.007362</w:delText>
              </w:r>
            </w:del>
          </w:p>
        </w:tc>
      </w:tr>
      <w:tr w:rsidR="00CB7E31" w:rsidDel="009E4857" w14:paraId="3E3B70E2" w14:textId="5EF7B385">
        <w:trPr>
          <w:trHeight w:val="406"/>
          <w:del w:id="5647" w:author="Jose Eduardo VIU" w:date="2023-04-01T20:51:00Z"/>
        </w:trPr>
        <w:tc>
          <w:tcPr>
            <w:tcW w:w="688" w:type="dxa"/>
            <w:gridSpan w:val="2"/>
          </w:tcPr>
          <w:p w14:paraId="0BA573DD" w14:textId="78CC3715" w:rsidR="00CB7E31" w:rsidDel="009E4857" w:rsidRDefault="00000000">
            <w:pPr>
              <w:suppressAutoHyphens w:val="0"/>
              <w:spacing w:after="0"/>
              <w:rPr>
                <w:del w:id="5648" w:author="Jose Eduardo VIU" w:date="2023-04-01T20:51:00Z"/>
              </w:rPr>
            </w:pPr>
            <w:del w:id="5649" w:author="Jose Eduardo VIU" w:date="2023-04-01T20:51:00Z">
              <w:r w:rsidDel="009E4857">
                <w:rPr>
                  <w:rFonts w:ascii="Courier New" w:eastAsia="Courier New" w:hAnsi="Courier New" w:cs="Courier New"/>
                </w:rPr>
                <w:delText>4242</w:delText>
              </w:r>
            </w:del>
          </w:p>
        </w:tc>
        <w:tc>
          <w:tcPr>
            <w:tcW w:w="1946" w:type="dxa"/>
          </w:tcPr>
          <w:p w14:paraId="655A9F5A" w14:textId="791618BE" w:rsidR="00CB7E31" w:rsidDel="009E4857" w:rsidRDefault="00000000">
            <w:pPr>
              <w:suppressAutoHyphens w:val="0"/>
              <w:spacing w:after="0"/>
              <w:ind w:left="344"/>
              <w:rPr>
                <w:del w:id="5650" w:author="Jose Eduardo VIU" w:date="2023-04-01T20:51:00Z"/>
              </w:rPr>
            </w:pPr>
            <w:del w:id="5651" w:author="Jose Eduardo VIU" w:date="2023-04-01T20:51:00Z">
              <w:r w:rsidDel="009E4857">
                <w:rPr>
                  <w:rFonts w:ascii="Courier New" w:eastAsia="Courier New" w:hAnsi="Courier New" w:cs="Courier New"/>
                </w:rPr>
                <w:delText>201031</w:delText>
              </w:r>
            </w:del>
          </w:p>
        </w:tc>
        <w:tc>
          <w:tcPr>
            <w:tcW w:w="1376" w:type="dxa"/>
            <w:gridSpan w:val="3"/>
          </w:tcPr>
          <w:p w14:paraId="60A03721" w14:textId="6C836080" w:rsidR="00CB7E31" w:rsidDel="009E4857" w:rsidRDefault="00000000">
            <w:pPr>
              <w:suppressAutoHyphens w:val="0"/>
              <w:spacing w:after="0"/>
              <w:ind w:left="115"/>
              <w:rPr>
                <w:del w:id="5652" w:author="Jose Eduardo VIU" w:date="2023-04-01T20:51:00Z"/>
              </w:rPr>
            </w:pPr>
            <w:del w:id="5653" w:author="Jose Eduardo VIU" w:date="2023-04-01T20:51:00Z">
              <w:r w:rsidDel="009E4857">
                <w:rPr>
                  <w:rFonts w:ascii="Courier New" w:eastAsia="Courier New" w:hAnsi="Courier New" w:cs="Courier New"/>
                </w:rPr>
                <w:delText>504</w:delText>
              </w:r>
            </w:del>
          </w:p>
        </w:tc>
        <w:tc>
          <w:tcPr>
            <w:tcW w:w="916" w:type="dxa"/>
          </w:tcPr>
          <w:p w14:paraId="7D6FDB5B" w14:textId="0B379DCC" w:rsidR="00CB7E31" w:rsidDel="009E4857" w:rsidRDefault="00000000">
            <w:pPr>
              <w:suppressAutoHyphens w:val="0"/>
              <w:spacing w:after="0"/>
              <w:rPr>
                <w:del w:id="5654" w:author="Jose Eduardo VIU" w:date="2023-04-01T20:51:00Z"/>
              </w:rPr>
            </w:pPr>
            <w:del w:id="5655" w:author="Jose Eduardo VIU" w:date="2023-04-01T20:51:00Z">
              <w:r w:rsidDel="009E4857">
                <w:rPr>
                  <w:rFonts w:ascii="Courier New" w:eastAsia="Courier New" w:hAnsi="Courier New" w:cs="Courier New"/>
                </w:rPr>
                <w:delText>1</w:delText>
              </w:r>
            </w:del>
          </w:p>
        </w:tc>
        <w:tc>
          <w:tcPr>
            <w:tcW w:w="1145" w:type="dxa"/>
          </w:tcPr>
          <w:p w14:paraId="473F2141" w14:textId="6733BC15" w:rsidR="00CB7E31" w:rsidDel="009E4857" w:rsidRDefault="00000000">
            <w:pPr>
              <w:suppressAutoHyphens w:val="0"/>
              <w:spacing w:after="0"/>
              <w:ind w:left="115"/>
              <w:rPr>
                <w:del w:id="5656" w:author="Jose Eduardo VIU" w:date="2023-04-01T20:51:00Z"/>
              </w:rPr>
            </w:pPr>
            <w:del w:id="5657" w:author="Jose Eduardo VIU" w:date="2023-04-01T20:51:00Z">
              <w:r w:rsidDel="009E4857">
                <w:rPr>
                  <w:rFonts w:ascii="Courier New" w:eastAsia="Courier New" w:hAnsi="Courier New" w:cs="Courier New"/>
                </w:rPr>
                <w:delText>0</w:delText>
              </w:r>
            </w:del>
          </w:p>
        </w:tc>
        <w:tc>
          <w:tcPr>
            <w:tcW w:w="1031" w:type="dxa"/>
            <w:gridSpan w:val="2"/>
          </w:tcPr>
          <w:p w14:paraId="5BEB835E" w14:textId="529C8DEE" w:rsidR="00CB7E31" w:rsidDel="009E4857" w:rsidRDefault="00000000">
            <w:pPr>
              <w:suppressAutoHyphens w:val="0"/>
              <w:spacing w:after="0"/>
              <w:rPr>
                <w:del w:id="5658" w:author="Jose Eduardo VIU" w:date="2023-04-01T20:51:00Z"/>
              </w:rPr>
            </w:pPr>
            <w:del w:id="5659" w:author="Jose Eduardo VIU" w:date="2023-04-01T20:51:00Z">
              <w:r w:rsidDel="009E4857">
                <w:rPr>
                  <w:rFonts w:ascii="Courier New" w:eastAsia="Courier New" w:hAnsi="Courier New" w:cs="Courier New"/>
                </w:rPr>
                <w:delText>2</w:delText>
              </w:r>
            </w:del>
          </w:p>
        </w:tc>
        <w:tc>
          <w:tcPr>
            <w:tcW w:w="1488" w:type="dxa"/>
          </w:tcPr>
          <w:p w14:paraId="751B954C" w14:textId="548A76AD" w:rsidR="00CB7E31" w:rsidDel="009E4857" w:rsidRDefault="00000000">
            <w:pPr>
              <w:suppressAutoHyphens w:val="0"/>
              <w:spacing w:after="0"/>
              <w:rPr>
                <w:del w:id="5660" w:author="Jose Eduardo VIU" w:date="2023-04-01T20:51:00Z"/>
              </w:rPr>
            </w:pPr>
            <w:del w:id="5661" w:author="Jose Eduardo VIU" w:date="2023-04-01T20:51:00Z">
              <w:r w:rsidDel="009E4857">
                <w:rPr>
                  <w:rFonts w:ascii="Courier New" w:eastAsia="Courier New" w:hAnsi="Courier New" w:cs="Courier New"/>
                </w:rPr>
                <w:delText>2 12.290951</w:delText>
              </w:r>
            </w:del>
          </w:p>
        </w:tc>
      </w:tr>
      <w:tr w:rsidR="00CB7E31" w:rsidDel="009E4857" w14:paraId="11BDFBD3" w14:textId="03C79316">
        <w:trPr>
          <w:trHeight w:val="380"/>
          <w:del w:id="5662" w:author="Jose Eduardo VIU" w:date="2023-04-01T20:51:00Z"/>
        </w:trPr>
        <w:tc>
          <w:tcPr>
            <w:tcW w:w="688" w:type="dxa"/>
            <w:gridSpan w:val="2"/>
          </w:tcPr>
          <w:p w14:paraId="096653B7" w14:textId="5FAEEC00" w:rsidR="00CB7E31" w:rsidDel="009E4857" w:rsidRDefault="00CB7E31">
            <w:pPr>
              <w:suppressAutoHyphens w:val="0"/>
              <w:rPr>
                <w:del w:id="5663" w:author="Jose Eduardo VIU" w:date="2023-04-01T20:51:00Z"/>
              </w:rPr>
            </w:pPr>
          </w:p>
        </w:tc>
        <w:tc>
          <w:tcPr>
            <w:tcW w:w="1946" w:type="dxa"/>
            <w:vAlign w:val="bottom"/>
          </w:tcPr>
          <w:p w14:paraId="35A63D24" w14:textId="33C2FB30" w:rsidR="00CB7E31" w:rsidDel="009E4857" w:rsidRDefault="00000000">
            <w:pPr>
              <w:suppressAutoHyphens w:val="0"/>
              <w:spacing w:after="0"/>
              <w:rPr>
                <w:del w:id="5664" w:author="Jose Eduardo VIU" w:date="2023-04-01T20:51:00Z"/>
              </w:rPr>
            </w:pPr>
            <w:del w:id="5665" w:author="Jose Eduardo VIU" w:date="2023-04-01T20:51:00Z">
              <w:r w:rsidDel="009E4857">
                <w:rPr>
                  <w:rFonts w:ascii="Courier New" w:eastAsia="Courier New" w:hAnsi="Courier New" w:cs="Courier New"/>
                </w:rPr>
                <w:delText>DiasMedios</w:delText>
              </w:r>
            </w:del>
          </w:p>
        </w:tc>
        <w:tc>
          <w:tcPr>
            <w:tcW w:w="3437" w:type="dxa"/>
            <w:gridSpan w:val="5"/>
            <w:vAlign w:val="bottom"/>
          </w:tcPr>
          <w:p w14:paraId="4584679E" w14:textId="44486B6B" w:rsidR="00CB7E31" w:rsidDel="009E4857" w:rsidRDefault="00000000">
            <w:pPr>
              <w:suppressAutoHyphens w:val="0"/>
              <w:spacing w:after="0"/>
              <w:rPr>
                <w:del w:id="5666" w:author="Jose Eduardo VIU" w:date="2023-04-01T20:51:00Z"/>
              </w:rPr>
            </w:pPr>
            <w:del w:id="5667"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0387F490" w14:textId="2632BE9F" w:rsidR="00CB7E31" w:rsidDel="009E4857" w:rsidRDefault="00000000">
            <w:pPr>
              <w:suppressAutoHyphens w:val="0"/>
              <w:spacing w:after="0"/>
              <w:rPr>
                <w:del w:id="5668" w:author="Jose Eduardo VIU" w:date="2023-04-01T20:51:00Z"/>
              </w:rPr>
            </w:pPr>
            <w:del w:id="5669" w:author="Jose Eduardo VIU" w:date="2023-04-01T20:51:00Z">
              <w:r w:rsidDel="009E4857">
                <w:rPr>
                  <w:rFonts w:ascii="Courier New" w:eastAsia="Courier New" w:hAnsi="Courier New" w:cs="Courier New"/>
                </w:rPr>
                <w:delText>na_rega \</w:delText>
              </w:r>
            </w:del>
          </w:p>
        </w:tc>
      </w:tr>
      <w:tr w:rsidR="00CB7E31" w:rsidDel="009E4857" w14:paraId="561F84FD" w14:textId="002B5D6B">
        <w:trPr>
          <w:trHeight w:val="245"/>
          <w:del w:id="5670" w:author="Jose Eduardo VIU" w:date="2023-04-01T20:51:00Z"/>
        </w:trPr>
        <w:tc>
          <w:tcPr>
            <w:tcW w:w="3552" w:type="dxa"/>
            <w:gridSpan w:val="5"/>
          </w:tcPr>
          <w:p w14:paraId="40729A61" w14:textId="4BBFBE3D" w:rsidR="00CB7E31" w:rsidDel="009E4857" w:rsidRDefault="00000000">
            <w:pPr>
              <w:tabs>
                <w:tab w:val="center" w:pos="1833"/>
              </w:tabs>
              <w:suppressAutoHyphens w:val="0"/>
              <w:spacing w:after="0"/>
              <w:rPr>
                <w:del w:id="5671" w:author="Jose Eduardo VIU" w:date="2023-04-01T20:51:00Z"/>
              </w:rPr>
            </w:pPr>
            <w:del w:id="5672" w:author="Jose Eduardo VIU" w:date="2023-04-01T20:51:00Z">
              <w:r w:rsidDel="009E4857">
                <w:rPr>
                  <w:rFonts w:ascii="Courier New" w:eastAsia="Courier New" w:hAnsi="Courier New" w:cs="Courier New"/>
                </w:rPr>
                <w:delText>39</w:delText>
              </w:r>
              <w:r w:rsidDel="009E4857">
                <w:rPr>
                  <w:rFonts w:ascii="Courier New" w:eastAsia="Courier New" w:hAnsi="Courier New" w:cs="Courier New"/>
                </w:rPr>
                <w:tab/>
                <w:delText>162.320802 0.492388</w:delText>
              </w:r>
            </w:del>
          </w:p>
        </w:tc>
        <w:tc>
          <w:tcPr>
            <w:tcW w:w="3321" w:type="dxa"/>
            <w:gridSpan w:val="4"/>
          </w:tcPr>
          <w:p w14:paraId="07995515" w14:textId="0333C749" w:rsidR="00CB7E31" w:rsidDel="009E4857" w:rsidRDefault="00000000">
            <w:pPr>
              <w:suppressAutoHyphens w:val="0"/>
              <w:spacing w:after="0"/>
              <w:rPr>
                <w:del w:id="5673" w:author="Jose Eduardo VIU" w:date="2023-04-01T20:51:00Z"/>
              </w:rPr>
            </w:pPr>
            <w:del w:id="5674" w:author="Jose Eduardo VIU" w:date="2023-04-01T20:51:00Z">
              <w:r w:rsidDel="009E4857">
                <w:rPr>
                  <w:rFonts w:ascii="Courier New" w:eastAsia="Courier New" w:hAnsi="Courier New" w:cs="Courier New"/>
                </w:rPr>
                <w:delText>2019-08-09 … ES020370000205</w:delText>
              </w:r>
            </w:del>
          </w:p>
        </w:tc>
        <w:tc>
          <w:tcPr>
            <w:tcW w:w="229" w:type="dxa"/>
          </w:tcPr>
          <w:p w14:paraId="2061B1F1" w14:textId="7470E52D" w:rsidR="00CB7E31" w:rsidDel="009E4857" w:rsidRDefault="00CB7E31">
            <w:pPr>
              <w:suppressAutoHyphens w:val="0"/>
              <w:rPr>
                <w:del w:id="5675" w:author="Jose Eduardo VIU" w:date="2023-04-01T20:51:00Z"/>
              </w:rPr>
            </w:pPr>
          </w:p>
        </w:tc>
        <w:tc>
          <w:tcPr>
            <w:tcW w:w="1488" w:type="dxa"/>
          </w:tcPr>
          <w:p w14:paraId="5EF41D93" w14:textId="2A14EF41" w:rsidR="00CB7E31" w:rsidDel="009E4857" w:rsidRDefault="00CB7E31">
            <w:pPr>
              <w:suppressAutoHyphens w:val="0"/>
              <w:rPr>
                <w:del w:id="5676" w:author="Jose Eduardo VIU" w:date="2023-04-01T20:51:00Z"/>
              </w:rPr>
            </w:pPr>
          </w:p>
        </w:tc>
      </w:tr>
      <w:tr w:rsidR="00CB7E31" w:rsidDel="009E4857" w14:paraId="15362601" w14:textId="669B39B5">
        <w:trPr>
          <w:trHeight w:val="271"/>
          <w:del w:id="5677" w:author="Jose Eduardo VIU" w:date="2023-04-01T20:51:00Z"/>
        </w:trPr>
        <w:tc>
          <w:tcPr>
            <w:tcW w:w="3552" w:type="dxa"/>
            <w:gridSpan w:val="5"/>
          </w:tcPr>
          <w:p w14:paraId="123DD007" w14:textId="4232CCFA" w:rsidR="00CB7E31" w:rsidDel="009E4857" w:rsidRDefault="00000000">
            <w:pPr>
              <w:suppressAutoHyphens w:val="0"/>
              <w:spacing w:after="0"/>
              <w:rPr>
                <w:del w:id="5678" w:author="Jose Eduardo VIU" w:date="2023-04-01T20:51:00Z"/>
              </w:rPr>
            </w:pPr>
            <w:del w:id="5679" w:author="Jose Eduardo VIU" w:date="2023-04-01T20:51:00Z">
              <w:r w:rsidDel="009E4857">
                <w:rPr>
                  <w:rFonts w:ascii="Courier New" w:eastAsia="Courier New" w:hAnsi="Courier New" w:cs="Courier New"/>
                </w:rPr>
                <w:delText>100 131.341684 0.495552</w:delText>
              </w:r>
            </w:del>
          </w:p>
        </w:tc>
        <w:tc>
          <w:tcPr>
            <w:tcW w:w="3321" w:type="dxa"/>
            <w:gridSpan w:val="4"/>
          </w:tcPr>
          <w:p w14:paraId="68626885" w14:textId="1A4FC12E" w:rsidR="00CB7E31" w:rsidDel="009E4857" w:rsidRDefault="00000000">
            <w:pPr>
              <w:suppressAutoHyphens w:val="0"/>
              <w:spacing w:after="0"/>
              <w:rPr>
                <w:del w:id="5680" w:author="Jose Eduardo VIU" w:date="2023-04-01T20:51:00Z"/>
              </w:rPr>
            </w:pPr>
            <w:del w:id="5681" w:author="Jose Eduardo VIU" w:date="2023-04-01T20:51:00Z">
              <w:r w:rsidDel="009E4857">
                <w:rPr>
                  <w:rFonts w:ascii="Courier New" w:eastAsia="Courier New" w:hAnsi="Courier New" w:cs="Courier New"/>
                </w:rPr>
                <w:delText>2017-12-05 … ES180890000206</w:delText>
              </w:r>
            </w:del>
          </w:p>
        </w:tc>
        <w:tc>
          <w:tcPr>
            <w:tcW w:w="229" w:type="dxa"/>
          </w:tcPr>
          <w:p w14:paraId="22509733" w14:textId="00B2C00E" w:rsidR="00CB7E31" w:rsidDel="009E4857" w:rsidRDefault="00CB7E31">
            <w:pPr>
              <w:suppressAutoHyphens w:val="0"/>
              <w:rPr>
                <w:del w:id="5682" w:author="Jose Eduardo VIU" w:date="2023-04-01T20:51:00Z"/>
              </w:rPr>
            </w:pPr>
          </w:p>
        </w:tc>
        <w:tc>
          <w:tcPr>
            <w:tcW w:w="1488" w:type="dxa"/>
          </w:tcPr>
          <w:p w14:paraId="08C5540D" w14:textId="647E915B" w:rsidR="00CB7E31" w:rsidDel="009E4857" w:rsidRDefault="00CB7E31">
            <w:pPr>
              <w:suppressAutoHyphens w:val="0"/>
              <w:rPr>
                <w:del w:id="5683" w:author="Jose Eduardo VIU" w:date="2023-04-01T20:51:00Z"/>
              </w:rPr>
            </w:pPr>
          </w:p>
        </w:tc>
      </w:tr>
      <w:tr w:rsidR="00CB7E31" w:rsidDel="009E4857" w14:paraId="12C9D776" w14:textId="6544F23B">
        <w:trPr>
          <w:trHeight w:val="271"/>
          <w:del w:id="5684" w:author="Jose Eduardo VIU" w:date="2023-04-01T20:51:00Z"/>
        </w:trPr>
        <w:tc>
          <w:tcPr>
            <w:tcW w:w="3552" w:type="dxa"/>
            <w:gridSpan w:val="5"/>
          </w:tcPr>
          <w:p w14:paraId="595CBF71" w14:textId="19F2539B" w:rsidR="00CB7E31" w:rsidDel="009E4857" w:rsidRDefault="00000000">
            <w:pPr>
              <w:tabs>
                <w:tab w:val="center" w:pos="1890"/>
              </w:tabs>
              <w:suppressAutoHyphens w:val="0"/>
              <w:spacing w:after="0"/>
              <w:rPr>
                <w:del w:id="5685" w:author="Jose Eduardo VIU" w:date="2023-04-01T20:51:00Z"/>
              </w:rPr>
            </w:pPr>
            <w:del w:id="5686" w:author="Jose Eduardo VIU" w:date="2023-04-01T20:51:00Z">
              <w:r w:rsidDel="009E4857">
                <w:rPr>
                  <w:rFonts w:ascii="Courier New" w:eastAsia="Courier New" w:hAnsi="Courier New" w:cs="Courier New"/>
                </w:rPr>
                <w:delText>129</w:delText>
              </w:r>
              <w:r w:rsidDel="009E4857">
                <w:rPr>
                  <w:rFonts w:ascii="Courier New" w:eastAsia="Courier New" w:hAnsi="Courier New" w:cs="Courier New"/>
                </w:rPr>
                <w:tab/>
                <w:delText>58.274132 0.333855</w:delText>
              </w:r>
            </w:del>
          </w:p>
        </w:tc>
        <w:tc>
          <w:tcPr>
            <w:tcW w:w="3321" w:type="dxa"/>
            <w:gridSpan w:val="4"/>
          </w:tcPr>
          <w:p w14:paraId="56292C0A" w14:textId="01CD5F3A" w:rsidR="00CB7E31" w:rsidDel="009E4857" w:rsidRDefault="00000000">
            <w:pPr>
              <w:suppressAutoHyphens w:val="0"/>
              <w:spacing w:after="0"/>
              <w:rPr>
                <w:del w:id="5687" w:author="Jose Eduardo VIU" w:date="2023-04-01T20:51:00Z"/>
              </w:rPr>
            </w:pPr>
            <w:del w:id="5688" w:author="Jose Eduardo VIU" w:date="2023-04-01T20:51:00Z">
              <w:r w:rsidDel="009E4857">
                <w:rPr>
                  <w:rFonts w:ascii="Courier New" w:eastAsia="Courier New" w:hAnsi="Courier New" w:cs="Courier New"/>
                </w:rPr>
                <w:delText>2018-03-31 … ES300302340012</w:delText>
              </w:r>
            </w:del>
          </w:p>
        </w:tc>
        <w:tc>
          <w:tcPr>
            <w:tcW w:w="229" w:type="dxa"/>
          </w:tcPr>
          <w:p w14:paraId="048B5B3F" w14:textId="3ECAED8B" w:rsidR="00CB7E31" w:rsidDel="009E4857" w:rsidRDefault="00CB7E31">
            <w:pPr>
              <w:suppressAutoHyphens w:val="0"/>
              <w:rPr>
                <w:del w:id="5689" w:author="Jose Eduardo VIU" w:date="2023-04-01T20:51:00Z"/>
              </w:rPr>
            </w:pPr>
          </w:p>
        </w:tc>
        <w:tc>
          <w:tcPr>
            <w:tcW w:w="1488" w:type="dxa"/>
          </w:tcPr>
          <w:p w14:paraId="71382AAB" w14:textId="0A07B8B0" w:rsidR="00CB7E31" w:rsidDel="009E4857" w:rsidRDefault="00CB7E31">
            <w:pPr>
              <w:suppressAutoHyphens w:val="0"/>
              <w:rPr>
                <w:del w:id="5690" w:author="Jose Eduardo VIU" w:date="2023-04-01T20:51:00Z"/>
              </w:rPr>
            </w:pPr>
          </w:p>
        </w:tc>
      </w:tr>
      <w:tr w:rsidR="00CB7E31" w:rsidDel="009E4857" w14:paraId="77373925" w14:textId="4AD28AF9">
        <w:trPr>
          <w:trHeight w:val="271"/>
          <w:del w:id="5691" w:author="Jose Eduardo VIU" w:date="2023-04-01T20:51:00Z"/>
        </w:trPr>
        <w:tc>
          <w:tcPr>
            <w:tcW w:w="3552" w:type="dxa"/>
            <w:gridSpan w:val="5"/>
          </w:tcPr>
          <w:p w14:paraId="645B8EB9" w14:textId="23DC4927" w:rsidR="00CB7E31" w:rsidDel="009E4857" w:rsidRDefault="00000000">
            <w:pPr>
              <w:tabs>
                <w:tab w:val="center" w:pos="1890"/>
              </w:tabs>
              <w:suppressAutoHyphens w:val="0"/>
              <w:spacing w:after="0"/>
              <w:rPr>
                <w:del w:id="5692" w:author="Jose Eduardo VIU" w:date="2023-04-01T20:51:00Z"/>
              </w:rPr>
            </w:pPr>
            <w:del w:id="5693" w:author="Jose Eduardo VIU" w:date="2023-04-01T20:51:00Z">
              <w:r w:rsidDel="009E4857">
                <w:rPr>
                  <w:rFonts w:ascii="Courier New" w:eastAsia="Courier New" w:hAnsi="Courier New" w:cs="Courier New"/>
                </w:rPr>
                <w:delText>160</w:delText>
              </w:r>
              <w:r w:rsidDel="009E4857">
                <w:rPr>
                  <w:rFonts w:ascii="Courier New" w:eastAsia="Courier New" w:hAnsi="Courier New" w:cs="Courier New"/>
                </w:rPr>
                <w:tab/>
                <w:delText>26.587501 0.482604</w:delText>
              </w:r>
            </w:del>
          </w:p>
        </w:tc>
        <w:tc>
          <w:tcPr>
            <w:tcW w:w="3321" w:type="dxa"/>
            <w:gridSpan w:val="4"/>
          </w:tcPr>
          <w:p w14:paraId="277F4CA4" w14:textId="75BCB4D0" w:rsidR="00CB7E31" w:rsidDel="009E4857" w:rsidRDefault="00000000">
            <w:pPr>
              <w:suppressAutoHyphens w:val="0"/>
              <w:spacing w:after="0"/>
              <w:rPr>
                <w:del w:id="5694" w:author="Jose Eduardo VIU" w:date="2023-04-01T20:51:00Z"/>
              </w:rPr>
            </w:pPr>
            <w:del w:id="5695" w:author="Jose Eduardo VIU" w:date="2023-04-01T20:51:00Z">
              <w:r w:rsidDel="009E4857">
                <w:rPr>
                  <w:rFonts w:ascii="Courier New" w:eastAsia="Courier New" w:hAnsi="Courier New" w:cs="Courier New"/>
                </w:rPr>
                <w:delText>2018-10-09 … ES020370000167</w:delText>
              </w:r>
            </w:del>
          </w:p>
        </w:tc>
        <w:tc>
          <w:tcPr>
            <w:tcW w:w="229" w:type="dxa"/>
          </w:tcPr>
          <w:p w14:paraId="59ABE59A" w14:textId="6371869F" w:rsidR="00CB7E31" w:rsidDel="009E4857" w:rsidRDefault="00CB7E31">
            <w:pPr>
              <w:suppressAutoHyphens w:val="0"/>
              <w:rPr>
                <w:del w:id="5696" w:author="Jose Eduardo VIU" w:date="2023-04-01T20:51:00Z"/>
              </w:rPr>
            </w:pPr>
          </w:p>
        </w:tc>
        <w:tc>
          <w:tcPr>
            <w:tcW w:w="1488" w:type="dxa"/>
          </w:tcPr>
          <w:p w14:paraId="32941D5D" w14:textId="154673BB" w:rsidR="00CB7E31" w:rsidDel="009E4857" w:rsidRDefault="00CB7E31">
            <w:pPr>
              <w:suppressAutoHyphens w:val="0"/>
              <w:rPr>
                <w:del w:id="5697" w:author="Jose Eduardo VIU" w:date="2023-04-01T20:51:00Z"/>
              </w:rPr>
            </w:pPr>
          </w:p>
        </w:tc>
      </w:tr>
      <w:tr w:rsidR="00CB7E31" w:rsidDel="009E4857" w14:paraId="03C8B759" w14:textId="4FF75B2D">
        <w:trPr>
          <w:trHeight w:val="271"/>
          <w:del w:id="5698" w:author="Jose Eduardo VIU" w:date="2023-04-01T20:51:00Z"/>
        </w:trPr>
        <w:tc>
          <w:tcPr>
            <w:tcW w:w="3552" w:type="dxa"/>
            <w:gridSpan w:val="5"/>
          </w:tcPr>
          <w:p w14:paraId="1C9841C5" w14:textId="160836E7" w:rsidR="00CB7E31" w:rsidDel="009E4857" w:rsidRDefault="00000000">
            <w:pPr>
              <w:suppressAutoHyphens w:val="0"/>
              <w:spacing w:after="0"/>
              <w:rPr>
                <w:del w:id="5699" w:author="Jose Eduardo VIU" w:date="2023-04-01T20:51:00Z"/>
              </w:rPr>
            </w:pPr>
            <w:del w:id="5700" w:author="Jose Eduardo VIU" w:date="2023-04-01T20:51:00Z">
              <w:r w:rsidDel="009E4857">
                <w:rPr>
                  <w:rFonts w:ascii="Courier New" w:eastAsia="Courier New" w:hAnsi="Courier New" w:cs="Courier New"/>
                </w:rPr>
                <w:delText>181 216.645332 0.479705</w:delText>
              </w:r>
            </w:del>
          </w:p>
        </w:tc>
        <w:tc>
          <w:tcPr>
            <w:tcW w:w="3321" w:type="dxa"/>
            <w:gridSpan w:val="4"/>
          </w:tcPr>
          <w:p w14:paraId="181FE9D3" w14:textId="28100273" w:rsidR="00CB7E31" w:rsidDel="009E4857" w:rsidRDefault="00000000">
            <w:pPr>
              <w:suppressAutoHyphens w:val="0"/>
              <w:spacing w:after="0"/>
              <w:rPr>
                <w:del w:id="5701" w:author="Jose Eduardo VIU" w:date="2023-04-01T20:51:00Z"/>
              </w:rPr>
            </w:pPr>
            <w:del w:id="5702" w:author="Jose Eduardo VIU" w:date="2023-04-01T20:51:00Z">
              <w:r w:rsidDel="009E4857">
                <w:rPr>
                  <w:rFonts w:ascii="Courier New" w:eastAsia="Courier New" w:hAnsi="Courier New" w:cs="Courier New"/>
                </w:rPr>
                <w:delText>2020-12-02 … ES020370000167</w:delText>
              </w:r>
            </w:del>
          </w:p>
        </w:tc>
        <w:tc>
          <w:tcPr>
            <w:tcW w:w="229" w:type="dxa"/>
          </w:tcPr>
          <w:p w14:paraId="1B5A1387" w14:textId="093ACC06" w:rsidR="00CB7E31" w:rsidDel="009E4857" w:rsidRDefault="00CB7E31">
            <w:pPr>
              <w:suppressAutoHyphens w:val="0"/>
              <w:rPr>
                <w:del w:id="5703" w:author="Jose Eduardo VIU" w:date="2023-04-01T20:51:00Z"/>
              </w:rPr>
            </w:pPr>
          </w:p>
        </w:tc>
        <w:tc>
          <w:tcPr>
            <w:tcW w:w="1488" w:type="dxa"/>
          </w:tcPr>
          <w:p w14:paraId="69ABEDA5" w14:textId="2FB1B847" w:rsidR="00CB7E31" w:rsidDel="009E4857" w:rsidRDefault="00CB7E31">
            <w:pPr>
              <w:suppressAutoHyphens w:val="0"/>
              <w:rPr>
                <w:del w:id="5704" w:author="Jose Eduardo VIU" w:date="2023-04-01T20:51:00Z"/>
              </w:rPr>
            </w:pPr>
          </w:p>
        </w:tc>
      </w:tr>
      <w:tr w:rsidR="00CB7E31" w:rsidDel="009E4857" w14:paraId="5549A3F8" w14:textId="322F2E01">
        <w:trPr>
          <w:trHeight w:val="271"/>
          <w:del w:id="5705" w:author="Jose Eduardo VIU" w:date="2023-04-01T20:51:00Z"/>
        </w:trPr>
        <w:tc>
          <w:tcPr>
            <w:tcW w:w="3552" w:type="dxa"/>
            <w:gridSpan w:val="5"/>
          </w:tcPr>
          <w:p w14:paraId="462E9418" w14:textId="2777FEFB" w:rsidR="00CB7E31" w:rsidDel="009E4857" w:rsidRDefault="00000000">
            <w:pPr>
              <w:tabs>
                <w:tab w:val="center" w:pos="1890"/>
              </w:tabs>
              <w:suppressAutoHyphens w:val="0"/>
              <w:spacing w:after="0"/>
              <w:rPr>
                <w:del w:id="5706" w:author="Jose Eduardo VIU" w:date="2023-04-01T20:51:00Z"/>
              </w:rPr>
            </w:pPr>
            <w:del w:id="5707" w:author="Jose Eduardo VIU" w:date="2023-04-01T20:51:00Z">
              <w:r w:rsidDel="009E4857">
                <w:rPr>
                  <w:rFonts w:ascii="Courier New" w:eastAsia="Courier New" w:hAnsi="Courier New" w:cs="Courier New"/>
                </w:rPr>
                <w:delText>191</w:delText>
              </w:r>
              <w:r w:rsidDel="009E4857">
                <w:rPr>
                  <w:rFonts w:ascii="Courier New" w:eastAsia="Courier New" w:hAnsi="Courier New" w:cs="Courier New"/>
                </w:rPr>
                <w:tab/>
                <w:delText>85.784223 0.496568</w:delText>
              </w:r>
            </w:del>
          </w:p>
        </w:tc>
        <w:tc>
          <w:tcPr>
            <w:tcW w:w="3321" w:type="dxa"/>
            <w:gridSpan w:val="4"/>
          </w:tcPr>
          <w:p w14:paraId="03F4307E" w14:textId="0C73A744" w:rsidR="00CB7E31" w:rsidDel="009E4857" w:rsidRDefault="00000000">
            <w:pPr>
              <w:suppressAutoHyphens w:val="0"/>
              <w:spacing w:after="0"/>
              <w:rPr>
                <w:del w:id="5708" w:author="Jose Eduardo VIU" w:date="2023-04-01T20:51:00Z"/>
              </w:rPr>
            </w:pPr>
            <w:del w:id="5709" w:author="Jose Eduardo VIU" w:date="2023-04-01T20:51:00Z">
              <w:r w:rsidDel="009E4857">
                <w:rPr>
                  <w:rFonts w:ascii="Courier New" w:eastAsia="Courier New" w:hAnsi="Courier New" w:cs="Courier New"/>
                </w:rPr>
                <w:delText>2018-07-26 … ES020370000233</w:delText>
              </w:r>
            </w:del>
          </w:p>
        </w:tc>
        <w:tc>
          <w:tcPr>
            <w:tcW w:w="229" w:type="dxa"/>
          </w:tcPr>
          <w:p w14:paraId="49F50819" w14:textId="4BE48B0F" w:rsidR="00CB7E31" w:rsidDel="009E4857" w:rsidRDefault="00CB7E31">
            <w:pPr>
              <w:suppressAutoHyphens w:val="0"/>
              <w:rPr>
                <w:del w:id="5710" w:author="Jose Eduardo VIU" w:date="2023-04-01T20:51:00Z"/>
              </w:rPr>
            </w:pPr>
          </w:p>
        </w:tc>
        <w:tc>
          <w:tcPr>
            <w:tcW w:w="1488" w:type="dxa"/>
          </w:tcPr>
          <w:p w14:paraId="58447502" w14:textId="19B79080" w:rsidR="00CB7E31" w:rsidDel="009E4857" w:rsidRDefault="00CB7E31">
            <w:pPr>
              <w:suppressAutoHyphens w:val="0"/>
              <w:rPr>
                <w:del w:id="5711" w:author="Jose Eduardo VIU" w:date="2023-04-01T20:51:00Z"/>
              </w:rPr>
            </w:pPr>
          </w:p>
        </w:tc>
      </w:tr>
      <w:tr w:rsidR="00CB7E31" w:rsidDel="009E4857" w14:paraId="0BFC06BD" w14:textId="7136469A">
        <w:trPr>
          <w:trHeight w:val="271"/>
          <w:del w:id="5712" w:author="Jose Eduardo VIU" w:date="2023-04-01T20:51:00Z"/>
        </w:trPr>
        <w:tc>
          <w:tcPr>
            <w:tcW w:w="3552" w:type="dxa"/>
            <w:gridSpan w:val="5"/>
          </w:tcPr>
          <w:p w14:paraId="05243D8F" w14:textId="6A65EABC" w:rsidR="00CB7E31" w:rsidDel="009E4857" w:rsidRDefault="00000000">
            <w:pPr>
              <w:tabs>
                <w:tab w:val="center" w:pos="1890"/>
              </w:tabs>
              <w:suppressAutoHyphens w:val="0"/>
              <w:spacing w:after="0"/>
              <w:rPr>
                <w:del w:id="5713" w:author="Jose Eduardo VIU" w:date="2023-04-01T20:51:00Z"/>
              </w:rPr>
            </w:pPr>
            <w:del w:id="5714" w:author="Jose Eduardo VIU" w:date="2023-04-01T20:51:00Z">
              <w:r w:rsidDel="009E4857">
                <w:rPr>
                  <w:rFonts w:ascii="Courier New" w:eastAsia="Courier New" w:hAnsi="Courier New" w:cs="Courier New"/>
                </w:rPr>
                <w:delText>211</w:delText>
              </w:r>
              <w:r w:rsidDel="009E4857">
                <w:rPr>
                  <w:rFonts w:ascii="Courier New" w:eastAsia="Courier New" w:hAnsi="Courier New" w:cs="Courier New"/>
                </w:rPr>
                <w:tab/>
                <w:delText>27.701812 0.455219</w:delText>
              </w:r>
            </w:del>
          </w:p>
        </w:tc>
        <w:tc>
          <w:tcPr>
            <w:tcW w:w="3321" w:type="dxa"/>
            <w:gridSpan w:val="4"/>
          </w:tcPr>
          <w:p w14:paraId="5A5A4FF8" w14:textId="7083D747" w:rsidR="00CB7E31" w:rsidDel="009E4857" w:rsidRDefault="00000000">
            <w:pPr>
              <w:suppressAutoHyphens w:val="0"/>
              <w:spacing w:after="0"/>
              <w:rPr>
                <w:del w:id="5715" w:author="Jose Eduardo VIU" w:date="2023-04-01T20:51:00Z"/>
              </w:rPr>
            </w:pPr>
            <w:del w:id="5716" w:author="Jose Eduardo VIU" w:date="2023-04-01T20:51:00Z">
              <w:r w:rsidDel="009E4857">
                <w:rPr>
                  <w:rFonts w:ascii="Courier New" w:eastAsia="Courier New" w:hAnsi="Courier New" w:cs="Courier New"/>
                </w:rPr>
                <w:delText>2019-03-29 … ES020370000167</w:delText>
              </w:r>
            </w:del>
          </w:p>
        </w:tc>
        <w:tc>
          <w:tcPr>
            <w:tcW w:w="229" w:type="dxa"/>
          </w:tcPr>
          <w:p w14:paraId="55BABFB3" w14:textId="0CE6AB5E" w:rsidR="00CB7E31" w:rsidDel="009E4857" w:rsidRDefault="00CB7E31">
            <w:pPr>
              <w:suppressAutoHyphens w:val="0"/>
              <w:rPr>
                <w:del w:id="5717" w:author="Jose Eduardo VIU" w:date="2023-04-01T20:51:00Z"/>
              </w:rPr>
            </w:pPr>
          </w:p>
        </w:tc>
        <w:tc>
          <w:tcPr>
            <w:tcW w:w="1488" w:type="dxa"/>
          </w:tcPr>
          <w:p w14:paraId="7859115D" w14:textId="0848F045" w:rsidR="00CB7E31" w:rsidDel="009E4857" w:rsidRDefault="00CB7E31">
            <w:pPr>
              <w:suppressAutoHyphens w:val="0"/>
              <w:rPr>
                <w:del w:id="5718" w:author="Jose Eduardo VIU" w:date="2023-04-01T20:51:00Z"/>
              </w:rPr>
            </w:pPr>
          </w:p>
        </w:tc>
      </w:tr>
      <w:tr w:rsidR="00CB7E31" w:rsidDel="009E4857" w14:paraId="1AA0BDC2" w14:textId="4D4B2C9B">
        <w:trPr>
          <w:trHeight w:val="271"/>
          <w:del w:id="5719" w:author="Jose Eduardo VIU" w:date="2023-04-01T20:51:00Z"/>
        </w:trPr>
        <w:tc>
          <w:tcPr>
            <w:tcW w:w="3552" w:type="dxa"/>
            <w:gridSpan w:val="5"/>
          </w:tcPr>
          <w:p w14:paraId="5E9B2E24" w14:textId="019EBB7D" w:rsidR="00CB7E31" w:rsidDel="009E4857" w:rsidRDefault="00000000">
            <w:pPr>
              <w:tabs>
                <w:tab w:val="center" w:pos="1890"/>
              </w:tabs>
              <w:suppressAutoHyphens w:val="0"/>
              <w:spacing w:after="0"/>
              <w:rPr>
                <w:del w:id="5720" w:author="Jose Eduardo VIU" w:date="2023-04-01T20:51:00Z"/>
              </w:rPr>
            </w:pPr>
            <w:del w:id="5721" w:author="Jose Eduardo VIU" w:date="2023-04-01T20:51:00Z">
              <w:r w:rsidDel="009E4857">
                <w:rPr>
                  <w:rFonts w:ascii="Courier New" w:eastAsia="Courier New" w:hAnsi="Courier New" w:cs="Courier New"/>
                </w:rPr>
                <w:delText>212</w:delText>
              </w:r>
              <w:r w:rsidDel="009E4857">
                <w:rPr>
                  <w:rFonts w:ascii="Courier New" w:eastAsia="Courier New" w:hAnsi="Courier New" w:cs="Courier New"/>
                </w:rPr>
                <w:tab/>
                <w:delText>81.158613 0.477260</w:delText>
              </w:r>
            </w:del>
          </w:p>
        </w:tc>
        <w:tc>
          <w:tcPr>
            <w:tcW w:w="3321" w:type="dxa"/>
            <w:gridSpan w:val="4"/>
          </w:tcPr>
          <w:p w14:paraId="0245FEBD" w14:textId="1775E37B" w:rsidR="00CB7E31" w:rsidDel="009E4857" w:rsidRDefault="00000000">
            <w:pPr>
              <w:suppressAutoHyphens w:val="0"/>
              <w:spacing w:after="0"/>
              <w:rPr>
                <w:del w:id="5722" w:author="Jose Eduardo VIU" w:date="2023-04-01T20:51:00Z"/>
              </w:rPr>
            </w:pPr>
            <w:del w:id="5723" w:author="Jose Eduardo VIU" w:date="2023-04-01T20:51:00Z">
              <w:r w:rsidDel="009E4857">
                <w:rPr>
                  <w:rFonts w:ascii="Courier New" w:eastAsia="Courier New" w:hAnsi="Courier New" w:cs="Courier New"/>
                </w:rPr>
                <w:delText>2017-09-01 … ES020370000167</w:delText>
              </w:r>
            </w:del>
          </w:p>
        </w:tc>
        <w:tc>
          <w:tcPr>
            <w:tcW w:w="229" w:type="dxa"/>
          </w:tcPr>
          <w:p w14:paraId="524A3C1A" w14:textId="20A4AB4B" w:rsidR="00CB7E31" w:rsidDel="009E4857" w:rsidRDefault="00CB7E31">
            <w:pPr>
              <w:suppressAutoHyphens w:val="0"/>
              <w:rPr>
                <w:del w:id="5724" w:author="Jose Eduardo VIU" w:date="2023-04-01T20:51:00Z"/>
              </w:rPr>
            </w:pPr>
          </w:p>
        </w:tc>
        <w:tc>
          <w:tcPr>
            <w:tcW w:w="1488" w:type="dxa"/>
          </w:tcPr>
          <w:p w14:paraId="04F08812" w14:textId="684C2C44" w:rsidR="00CB7E31" w:rsidDel="009E4857" w:rsidRDefault="00CB7E31">
            <w:pPr>
              <w:suppressAutoHyphens w:val="0"/>
              <w:rPr>
                <w:del w:id="5725" w:author="Jose Eduardo VIU" w:date="2023-04-01T20:51:00Z"/>
              </w:rPr>
            </w:pPr>
          </w:p>
        </w:tc>
      </w:tr>
      <w:tr w:rsidR="00CB7E31" w:rsidDel="009E4857" w14:paraId="478EE803" w14:textId="53B7C0D2">
        <w:trPr>
          <w:trHeight w:val="271"/>
          <w:del w:id="5726" w:author="Jose Eduardo VIU" w:date="2023-04-01T20:51:00Z"/>
        </w:trPr>
        <w:tc>
          <w:tcPr>
            <w:tcW w:w="3552" w:type="dxa"/>
            <w:gridSpan w:val="5"/>
          </w:tcPr>
          <w:p w14:paraId="239C7D31" w14:textId="56006F77" w:rsidR="00CB7E31" w:rsidDel="009E4857" w:rsidRDefault="00000000">
            <w:pPr>
              <w:suppressAutoHyphens w:val="0"/>
              <w:spacing w:after="0"/>
              <w:rPr>
                <w:del w:id="5727" w:author="Jose Eduardo VIU" w:date="2023-04-01T20:51:00Z"/>
              </w:rPr>
            </w:pPr>
            <w:del w:id="5728" w:author="Jose Eduardo VIU" w:date="2023-04-01T20:51:00Z">
              <w:r w:rsidDel="009E4857">
                <w:rPr>
                  <w:rFonts w:ascii="Courier New" w:eastAsia="Courier New" w:hAnsi="Courier New" w:cs="Courier New"/>
                </w:rPr>
                <w:delText>255 235.240870 0.467021</w:delText>
              </w:r>
            </w:del>
          </w:p>
        </w:tc>
        <w:tc>
          <w:tcPr>
            <w:tcW w:w="3321" w:type="dxa"/>
            <w:gridSpan w:val="4"/>
          </w:tcPr>
          <w:p w14:paraId="457B7FBE" w14:textId="3041F2A1" w:rsidR="00CB7E31" w:rsidDel="009E4857" w:rsidRDefault="00000000">
            <w:pPr>
              <w:suppressAutoHyphens w:val="0"/>
              <w:spacing w:after="0"/>
              <w:rPr>
                <w:del w:id="5729" w:author="Jose Eduardo VIU" w:date="2023-04-01T20:51:00Z"/>
              </w:rPr>
            </w:pPr>
            <w:del w:id="5730" w:author="Jose Eduardo VIU" w:date="2023-04-01T20:51:00Z">
              <w:r w:rsidDel="009E4857">
                <w:rPr>
                  <w:rFonts w:ascii="Courier New" w:eastAsia="Courier New" w:hAnsi="Courier New" w:cs="Courier New"/>
                </w:rPr>
                <w:delText>2020-09-16 … ES020370000167</w:delText>
              </w:r>
            </w:del>
          </w:p>
        </w:tc>
        <w:tc>
          <w:tcPr>
            <w:tcW w:w="229" w:type="dxa"/>
          </w:tcPr>
          <w:p w14:paraId="2DE065AE" w14:textId="6D05DC28" w:rsidR="00CB7E31" w:rsidDel="009E4857" w:rsidRDefault="00CB7E31">
            <w:pPr>
              <w:suppressAutoHyphens w:val="0"/>
              <w:rPr>
                <w:del w:id="5731" w:author="Jose Eduardo VIU" w:date="2023-04-01T20:51:00Z"/>
              </w:rPr>
            </w:pPr>
          </w:p>
        </w:tc>
        <w:tc>
          <w:tcPr>
            <w:tcW w:w="1488" w:type="dxa"/>
          </w:tcPr>
          <w:p w14:paraId="14A98CE5" w14:textId="14DBEA49" w:rsidR="00CB7E31" w:rsidDel="009E4857" w:rsidRDefault="00CB7E31">
            <w:pPr>
              <w:suppressAutoHyphens w:val="0"/>
              <w:rPr>
                <w:del w:id="5732" w:author="Jose Eduardo VIU" w:date="2023-04-01T20:51:00Z"/>
              </w:rPr>
            </w:pPr>
          </w:p>
        </w:tc>
      </w:tr>
      <w:tr w:rsidR="00CB7E31" w:rsidDel="009E4857" w14:paraId="5FFF2425" w14:textId="32A64ECC">
        <w:trPr>
          <w:trHeight w:val="271"/>
          <w:del w:id="5733" w:author="Jose Eduardo VIU" w:date="2023-04-01T20:51:00Z"/>
        </w:trPr>
        <w:tc>
          <w:tcPr>
            <w:tcW w:w="3552" w:type="dxa"/>
            <w:gridSpan w:val="5"/>
          </w:tcPr>
          <w:p w14:paraId="5067851E" w14:textId="314C39F3" w:rsidR="00CB7E31" w:rsidDel="009E4857" w:rsidRDefault="00000000">
            <w:pPr>
              <w:suppressAutoHyphens w:val="0"/>
              <w:spacing w:after="0"/>
              <w:rPr>
                <w:del w:id="5734" w:author="Jose Eduardo VIU" w:date="2023-04-01T20:51:00Z"/>
              </w:rPr>
            </w:pPr>
            <w:del w:id="5735" w:author="Jose Eduardo VIU" w:date="2023-04-01T20:51:00Z">
              <w:r w:rsidDel="009E4857">
                <w:rPr>
                  <w:rFonts w:ascii="Courier New" w:eastAsia="Courier New" w:hAnsi="Courier New" w:cs="Courier New"/>
                </w:rPr>
                <w:delText>261 214.815845 0.465929</w:delText>
              </w:r>
            </w:del>
          </w:p>
        </w:tc>
        <w:tc>
          <w:tcPr>
            <w:tcW w:w="3321" w:type="dxa"/>
            <w:gridSpan w:val="4"/>
          </w:tcPr>
          <w:p w14:paraId="2E6ABB6C" w14:textId="49599AFB" w:rsidR="00CB7E31" w:rsidDel="009E4857" w:rsidRDefault="00000000">
            <w:pPr>
              <w:suppressAutoHyphens w:val="0"/>
              <w:spacing w:after="0"/>
              <w:rPr>
                <w:del w:id="5736" w:author="Jose Eduardo VIU" w:date="2023-04-01T20:51:00Z"/>
              </w:rPr>
            </w:pPr>
            <w:del w:id="5737" w:author="Jose Eduardo VIU" w:date="2023-04-01T20:51:00Z">
              <w:r w:rsidDel="009E4857">
                <w:rPr>
                  <w:rFonts w:ascii="Courier New" w:eastAsia="Courier New" w:hAnsi="Courier New" w:cs="Courier New"/>
                </w:rPr>
                <w:delText>2020-06-18 … ES020370000167</w:delText>
              </w:r>
            </w:del>
          </w:p>
        </w:tc>
        <w:tc>
          <w:tcPr>
            <w:tcW w:w="229" w:type="dxa"/>
          </w:tcPr>
          <w:p w14:paraId="4FA4EACF" w14:textId="0D9B7697" w:rsidR="00CB7E31" w:rsidDel="009E4857" w:rsidRDefault="00CB7E31">
            <w:pPr>
              <w:suppressAutoHyphens w:val="0"/>
              <w:rPr>
                <w:del w:id="5738" w:author="Jose Eduardo VIU" w:date="2023-04-01T20:51:00Z"/>
              </w:rPr>
            </w:pPr>
          </w:p>
        </w:tc>
        <w:tc>
          <w:tcPr>
            <w:tcW w:w="1488" w:type="dxa"/>
          </w:tcPr>
          <w:p w14:paraId="04D0F978" w14:textId="20212572" w:rsidR="00CB7E31" w:rsidDel="009E4857" w:rsidRDefault="00CB7E31">
            <w:pPr>
              <w:suppressAutoHyphens w:val="0"/>
              <w:rPr>
                <w:del w:id="5739" w:author="Jose Eduardo VIU" w:date="2023-04-01T20:51:00Z"/>
              </w:rPr>
            </w:pPr>
          </w:p>
        </w:tc>
      </w:tr>
      <w:tr w:rsidR="00CB7E31" w:rsidDel="009E4857" w14:paraId="79AFD492" w14:textId="1185BEA8">
        <w:trPr>
          <w:trHeight w:val="271"/>
          <w:del w:id="5740" w:author="Jose Eduardo VIU" w:date="2023-04-01T20:51:00Z"/>
        </w:trPr>
        <w:tc>
          <w:tcPr>
            <w:tcW w:w="3552" w:type="dxa"/>
            <w:gridSpan w:val="5"/>
          </w:tcPr>
          <w:p w14:paraId="5A1A7815" w14:textId="26EEBC63" w:rsidR="00CB7E31" w:rsidDel="009E4857" w:rsidRDefault="00000000">
            <w:pPr>
              <w:suppressAutoHyphens w:val="0"/>
              <w:spacing w:after="0"/>
              <w:rPr>
                <w:del w:id="5741" w:author="Jose Eduardo VIU" w:date="2023-04-01T20:51:00Z"/>
              </w:rPr>
            </w:pPr>
            <w:del w:id="5742" w:author="Jose Eduardo VIU" w:date="2023-04-01T20:51:00Z">
              <w:r w:rsidDel="009E4857">
                <w:rPr>
                  <w:rFonts w:ascii="Courier New" w:eastAsia="Courier New" w:hAnsi="Courier New" w:cs="Courier New"/>
                </w:rPr>
                <w:delText>267 225.736246 0.462778</w:delText>
              </w:r>
            </w:del>
          </w:p>
        </w:tc>
        <w:tc>
          <w:tcPr>
            <w:tcW w:w="3321" w:type="dxa"/>
            <w:gridSpan w:val="4"/>
          </w:tcPr>
          <w:p w14:paraId="447D92E6" w14:textId="231F05CA" w:rsidR="00CB7E31" w:rsidDel="009E4857" w:rsidRDefault="00000000">
            <w:pPr>
              <w:suppressAutoHyphens w:val="0"/>
              <w:spacing w:after="0"/>
              <w:rPr>
                <w:del w:id="5743" w:author="Jose Eduardo VIU" w:date="2023-04-01T20:51:00Z"/>
              </w:rPr>
            </w:pPr>
            <w:del w:id="5744" w:author="Jose Eduardo VIU" w:date="2023-04-01T20:51:00Z">
              <w:r w:rsidDel="009E4857">
                <w:rPr>
                  <w:rFonts w:ascii="Courier New" w:eastAsia="Courier New" w:hAnsi="Courier New" w:cs="Courier New"/>
                </w:rPr>
                <w:delText>2020-08-24 … ES020370000167</w:delText>
              </w:r>
            </w:del>
          </w:p>
        </w:tc>
        <w:tc>
          <w:tcPr>
            <w:tcW w:w="229" w:type="dxa"/>
          </w:tcPr>
          <w:p w14:paraId="20795028" w14:textId="782DE7FA" w:rsidR="00CB7E31" w:rsidDel="009E4857" w:rsidRDefault="00CB7E31">
            <w:pPr>
              <w:suppressAutoHyphens w:val="0"/>
              <w:rPr>
                <w:del w:id="5745" w:author="Jose Eduardo VIU" w:date="2023-04-01T20:51:00Z"/>
              </w:rPr>
            </w:pPr>
          </w:p>
        </w:tc>
        <w:tc>
          <w:tcPr>
            <w:tcW w:w="1488" w:type="dxa"/>
          </w:tcPr>
          <w:p w14:paraId="6904D6C3" w14:textId="14295A9C" w:rsidR="00CB7E31" w:rsidDel="009E4857" w:rsidRDefault="00CB7E31">
            <w:pPr>
              <w:suppressAutoHyphens w:val="0"/>
              <w:rPr>
                <w:del w:id="5746" w:author="Jose Eduardo VIU" w:date="2023-04-01T20:51:00Z"/>
              </w:rPr>
            </w:pPr>
          </w:p>
        </w:tc>
      </w:tr>
      <w:tr w:rsidR="00CB7E31" w:rsidDel="009E4857" w14:paraId="620225A1" w14:textId="6B16CB6E">
        <w:trPr>
          <w:trHeight w:val="271"/>
          <w:del w:id="5747" w:author="Jose Eduardo VIU" w:date="2023-04-01T20:51:00Z"/>
        </w:trPr>
        <w:tc>
          <w:tcPr>
            <w:tcW w:w="3552" w:type="dxa"/>
            <w:gridSpan w:val="5"/>
          </w:tcPr>
          <w:p w14:paraId="697AEE28" w14:textId="5BFFD1A4" w:rsidR="00CB7E31" w:rsidDel="009E4857" w:rsidRDefault="00000000">
            <w:pPr>
              <w:tabs>
                <w:tab w:val="center" w:pos="1890"/>
              </w:tabs>
              <w:suppressAutoHyphens w:val="0"/>
              <w:spacing w:after="0"/>
              <w:rPr>
                <w:del w:id="5748" w:author="Jose Eduardo VIU" w:date="2023-04-01T20:51:00Z"/>
              </w:rPr>
            </w:pPr>
            <w:del w:id="5749" w:author="Jose Eduardo VIU" w:date="2023-04-01T20:51:00Z">
              <w:r w:rsidDel="009E4857">
                <w:rPr>
                  <w:rFonts w:ascii="Courier New" w:eastAsia="Courier New" w:hAnsi="Courier New" w:cs="Courier New"/>
                </w:rPr>
                <w:delText>277</w:delText>
              </w:r>
              <w:r w:rsidDel="009E4857">
                <w:rPr>
                  <w:rFonts w:ascii="Courier New" w:eastAsia="Courier New" w:hAnsi="Courier New" w:cs="Courier New"/>
                </w:rPr>
                <w:tab/>
                <w:delText>95.991323 0.402644</w:delText>
              </w:r>
            </w:del>
          </w:p>
        </w:tc>
        <w:tc>
          <w:tcPr>
            <w:tcW w:w="3321" w:type="dxa"/>
            <w:gridSpan w:val="4"/>
          </w:tcPr>
          <w:p w14:paraId="2C0F5DF5" w14:textId="12303CD3" w:rsidR="00CB7E31" w:rsidDel="009E4857" w:rsidRDefault="00000000">
            <w:pPr>
              <w:suppressAutoHyphens w:val="0"/>
              <w:spacing w:after="0"/>
              <w:rPr>
                <w:del w:id="5750" w:author="Jose Eduardo VIU" w:date="2023-04-01T20:51:00Z"/>
              </w:rPr>
            </w:pPr>
            <w:del w:id="5751" w:author="Jose Eduardo VIU" w:date="2023-04-01T20:51:00Z">
              <w:r w:rsidDel="009E4857">
                <w:rPr>
                  <w:rFonts w:ascii="Courier New" w:eastAsia="Courier New" w:hAnsi="Courier New" w:cs="Courier New"/>
                </w:rPr>
                <w:delText>2019-01-17 … ES451570000015</w:delText>
              </w:r>
            </w:del>
          </w:p>
        </w:tc>
        <w:tc>
          <w:tcPr>
            <w:tcW w:w="229" w:type="dxa"/>
          </w:tcPr>
          <w:p w14:paraId="64944948" w14:textId="5F9A2B8A" w:rsidR="00CB7E31" w:rsidDel="009E4857" w:rsidRDefault="00CB7E31">
            <w:pPr>
              <w:suppressAutoHyphens w:val="0"/>
              <w:rPr>
                <w:del w:id="5752" w:author="Jose Eduardo VIU" w:date="2023-04-01T20:51:00Z"/>
              </w:rPr>
            </w:pPr>
          </w:p>
        </w:tc>
        <w:tc>
          <w:tcPr>
            <w:tcW w:w="1488" w:type="dxa"/>
          </w:tcPr>
          <w:p w14:paraId="27CC41B9" w14:textId="388540E1" w:rsidR="00CB7E31" w:rsidDel="009E4857" w:rsidRDefault="00CB7E31">
            <w:pPr>
              <w:suppressAutoHyphens w:val="0"/>
              <w:rPr>
                <w:del w:id="5753" w:author="Jose Eduardo VIU" w:date="2023-04-01T20:51:00Z"/>
              </w:rPr>
            </w:pPr>
          </w:p>
        </w:tc>
      </w:tr>
      <w:tr w:rsidR="00CB7E31" w:rsidDel="009E4857" w14:paraId="194CEC1F" w14:textId="2076A6DB">
        <w:trPr>
          <w:trHeight w:val="271"/>
          <w:del w:id="5754" w:author="Jose Eduardo VIU" w:date="2023-04-01T20:51:00Z"/>
        </w:trPr>
        <w:tc>
          <w:tcPr>
            <w:tcW w:w="3552" w:type="dxa"/>
            <w:gridSpan w:val="5"/>
          </w:tcPr>
          <w:p w14:paraId="076A8003" w14:textId="3257730B" w:rsidR="00CB7E31" w:rsidDel="009E4857" w:rsidRDefault="00000000">
            <w:pPr>
              <w:suppressAutoHyphens w:val="0"/>
              <w:spacing w:after="0"/>
              <w:rPr>
                <w:del w:id="5755" w:author="Jose Eduardo VIU" w:date="2023-04-01T20:51:00Z"/>
              </w:rPr>
            </w:pPr>
            <w:del w:id="5756" w:author="Jose Eduardo VIU" w:date="2023-04-01T20:51:00Z">
              <w:r w:rsidDel="009E4857">
                <w:rPr>
                  <w:rFonts w:ascii="Courier New" w:eastAsia="Courier New" w:hAnsi="Courier New" w:cs="Courier New"/>
                </w:rPr>
                <w:delText>903 155.919403 0.463107</w:delText>
              </w:r>
            </w:del>
          </w:p>
        </w:tc>
        <w:tc>
          <w:tcPr>
            <w:tcW w:w="3321" w:type="dxa"/>
            <w:gridSpan w:val="4"/>
          </w:tcPr>
          <w:p w14:paraId="1BBDA37F" w14:textId="7942F844" w:rsidR="00CB7E31" w:rsidDel="009E4857" w:rsidRDefault="00000000">
            <w:pPr>
              <w:suppressAutoHyphens w:val="0"/>
              <w:spacing w:after="0"/>
              <w:rPr>
                <w:del w:id="5757" w:author="Jose Eduardo VIU" w:date="2023-04-01T20:51:00Z"/>
              </w:rPr>
            </w:pPr>
            <w:del w:id="5758" w:author="Jose Eduardo VIU" w:date="2023-04-01T20:51:00Z">
              <w:r w:rsidDel="009E4857">
                <w:rPr>
                  <w:rFonts w:ascii="Courier New" w:eastAsia="Courier New" w:hAnsi="Courier New" w:cs="Courier New"/>
                </w:rPr>
                <w:delText>2017-06-29 … ES300243440013</w:delText>
              </w:r>
            </w:del>
          </w:p>
        </w:tc>
        <w:tc>
          <w:tcPr>
            <w:tcW w:w="229" w:type="dxa"/>
          </w:tcPr>
          <w:p w14:paraId="5535FFA6" w14:textId="193B3CB2" w:rsidR="00CB7E31" w:rsidDel="009E4857" w:rsidRDefault="00CB7E31">
            <w:pPr>
              <w:suppressAutoHyphens w:val="0"/>
              <w:rPr>
                <w:del w:id="5759" w:author="Jose Eduardo VIU" w:date="2023-04-01T20:51:00Z"/>
              </w:rPr>
            </w:pPr>
          </w:p>
        </w:tc>
        <w:tc>
          <w:tcPr>
            <w:tcW w:w="1488" w:type="dxa"/>
          </w:tcPr>
          <w:p w14:paraId="139D6C35" w14:textId="10943309" w:rsidR="00CB7E31" w:rsidDel="009E4857" w:rsidRDefault="00CB7E31">
            <w:pPr>
              <w:suppressAutoHyphens w:val="0"/>
              <w:rPr>
                <w:del w:id="5760" w:author="Jose Eduardo VIU" w:date="2023-04-01T20:51:00Z"/>
              </w:rPr>
            </w:pPr>
          </w:p>
        </w:tc>
      </w:tr>
      <w:tr w:rsidR="00CB7E31" w:rsidDel="009E4857" w14:paraId="75630FE7" w14:textId="4AE3AAB7">
        <w:trPr>
          <w:trHeight w:val="271"/>
          <w:del w:id="5761" w:author="Jose Eduardo VIU" w:date="2023-04-01T20:51:00Z"/>
        </w:trPr>
        <w:tc>
          <w:tcPr>
            <w:tcW w:w="3552" w:type="dxa"/>
            <w:gridSpan w:val="5"/>
          </w:tcPr>
          <w:p w14:paraId="370B23F3" w14:textId="2CA70AF6" w:rsidR="00CB7E31" w:rsidDel="009E4857" w:rsidRDefault="00000000">
            <w:pPr>
              <w:tabs>
                <w:tab w:val="center" w:pos="1890"/>
              </w:tabs>
              <w:suppressAutoHyphens w:val="0"/>
              <w:spacing w:after="0"/>
              <w:rPr>
                <w:del w:id="5762" w:author="Jose Eduardo VIU" w:date="2023-04-01T20:51:00Z"/>
              </w:rPr>
            </w:pPr>
            <w:del w:id="5763" w:author="Jose Eduardo VIU" w:date="2023-04-01T20:51:00Z">
              <w:r w:rsidDel="009E4857">
                <w:rPr>
                  <w:rFonts w:ascii="Courier New" w:eastAsia="Courier New" w:hAnsi="Courier New" w:cs="Courier New"/>
                </w:rPr>
                <w:delText>2771</w:delText>
              </w:r>
              <w:r w:rsidDel="009E4857">
                <w:rPr>
                  <w:rFonts w:ascii="Courier New" w:eastAsia="Courier New" w:hAnsi="Courier New" w:cs="Courier New"/>
                </w:rPr>
                <w:tab/>
                <w:delText>61.000000 0.299180</w:delText>
              </w:r>
            </w:del>
          </w:p>
        </w:tc>
        <w:tc>
          <w:tcPr>
            <w:tcW w:w="3321" w:type="dxa"/>
            <w:gridSpan w:val="4"/>
          </w:tcPr>
          <w:p w14:paraId="416EEE14" w14:textId="302B64BB" w:rsidR="00CB7E31" w:rsidDel="009E4857" w:rsidRDefault="00000000">
            <w:pPr>
              <w:suppressAutoHyphens w:val="0"/>
              <w:spacing w:after="0"/>
              <w:rPr>
                <w:del w:id="5764" w:author="Jose Eduardo VIU" w:date="2023-04-01T20:51:00Z"/>
              </w:rPr>
            </w:pPr>
            <w:del w:id="5765" w:author="Jose Eduardo VIU" w:date="2023-04-01T20:51:00Z">
              <w:r w:rsidDel="009E4857">
                <w:rPr>
                  <w:rFonts w:ascii="Courier New" w:eastAsia="Courier New" w:hAnsi="Courier New" w:cs="Courier New"/>
                </w:rPr>
                <w:delText>2021-09-15 … ES300011440001</w:delText>
              </w:r>
            </w:del>
          </w:p>
        </w:tc>
        <w:tc>
          <w:tcPr>
            <w:tcW w:w="229" w:type="dxa"/>
          </w:tcPr>
          <w:p w14:paraId="57B05612" w14:textId="0BC41E46" w:rsidR="00CB7E31" w:rsidDel="009E4857" w:rsidRDefault="00CB7E31">
            <w:pPr>
              <w:suppressAutoHyphens w:val="0"/>
              <w:rPr>
                <w:del w:id="5766" w:author="Jose Eduardo VIU" w:date="2023-04-01T20:51:00Z"/>
              </w:rPr>
            </w:pPr>
          </w:p>
        </w:tc>
        <w:tc>
          <w:tcPr>
            <w:tcW w:w="1488" w:type="dxa"/>
          </w:tcPr>
          <w:p w14:paraId="22E2E475" w14:textId="7DCA09B7" w:rsidR="00CB7E31" w:rsidDel="009E4857" w:rsidRDefault="00CB7E31">
            <w:pPr>
              <w:suppressAutoHyphens w:val="0"/>
              <w:rPr>
                <w:del w:id="5767" w:author="Jose Eduardo VIU" w:date="2023-04-01T20:51:00Z"/>
              </w:rPr>
            </w:pPr>
          </w:p>
        </w:tc>
      </w:tr>
      <w:tr w:rsidR="00CB7E31" w:rsidDel="009E4857" w14:paraId="0A948B91" w14:textId="1D022730">
        <w:trPr>
          <w:trHeight w:val="271"/>
          <w:del w:id="5768" w:author="Jose Eduardo VIU" w:date="2023-04-01T20:51:00Z"/>
        </w:trPr>
        <w:tc>
          <w:tcPr>
            <w:tcW w:w="3552" w:type="dxa"/>
            <w:gridSpan w:val="5"/>
          </w:tcPr>
          <w:p w14:paraId="746601FB" w14:textId="29CB8A30" w:rsidR="00CB7E31" w:rsidDel="009E4857" w:rsidRDefault="00000000">
            <w:pPr>
              <w:tabs>
                <w:tab w:val="center" w:pos="1890"/>
              </w:tabs>
              <w:suppressAutoHyphens w:val="0"/>
              <w:spacing w:after="0"/>
              <w:rPr>
                <w:del w:id="5769" w:author="Jose Eduardo VIU" w:date="2023-04-01T20:51:00Z"/>
              </w:rPr>
            </w:pPr>
            <w:del w:id="5770" w:author="Jose Eduardo VIU" w:date="2023-04-01T20:51:00Z">
              <w:r w:rsidDel="009E4857">
                <w:rPr>
                  <w:rFonts w:ascii="Courier New" w:eastAsia="Courier New" w:hAnsi="Courier New" w:cs="Courier New"/>
                </w:rPr>
                <w:delText>4142</w:delText>
              </w:r>
              <w:r w:rsidDel="009E4857">
                <w:rPr>
                  <w:rFonts w:ascii="Courier New" w:eastAsia="Courier New" w:hAnsi="Courier New" w:cs="Courier New"/>
                </w:rPr>
                <w:tab/>
                <w:delText>48.000000 0.312500</w:delText>
              </w:r>
            </w:del>
          </w:p>
        </w:tc>
        <w:tc>
          <w:tcPr>
            <w:tcW w:w="3321" w:type="dxa"/>
            <w:gridSpan w:val="4"/>
          </w:tcPr>
          <w:p w14:paraId="0866FE23" w14:textId="5CB15875" w:rsidR="00CB7E31" w:rsidDel="009E4857" w:rsidRDefault="00000000">
            <w:pPr>
              <w:suppressAutoHyphens w:val="0"/>
              <w:spacing w:after="0"/>
              <w:rPr>
                <w:del w:id="5771" w:author="Jose Eduardo VIU" w:date="2023-04-01T20:51:00Z"/>
              </w:rPr>
            </w:pPr>
            <w:del w:id="5772" w:author="Jose Eduardo VIU" w:date="2023-04-01T20:51:00Z">
              <w:r w:rsidDel="009E4857">
                <w:rPr>
                  <w:rFonts w:ascii="Courier New" w:eastAsia="Courier New" w:hAnsi="Courier New" w:cs="Courier New"/>
                </w:rPr>
                <w:delText>2018-08-09 … ES300261140006</w:delText>
              </w:r>
            </w:del>
          </w:p>
        </w:tc>
        <w:tc>
          <w:tcPr>
            <w:tcW w:w="229" w:type="dxa"/>
          </w:tcPr>
          <w:p w14:paraId="7230333E" w14:textId="1A9B5566" w:rsidR="00CB7E31" w:rsidDel="009E4857" w:rsidRDefault="00CB7E31">
            <w:pPr>
              <w:suppressAutoHyphens w:val="0"/>
              <w:rPr>
                <w:del w:id="5773" w:author="Jose Eduardo VIU" w:date="2023-04-01T20:51:00Z"/>
              </w:rPr>
            </w:pPr>
          </w:p>
        </w:tc>
        <w:tc>
          <w:tcPr>
            <w:tcW w:w="1488" w:type="dxa"/>
          </w:tcPr>
          <w:p w14:paraId="3E2ACA02" w14:textId="5427FC2D" w:rsidR="00CB7E31" w:rsidDel="009E4857" w:rsidRDefault="00CB7E31">
            <w:pPr>
              <w:suppressAutoHyphens w:val="0"/>
              <w:rPr>
                <w:del w:id="5774" w:author="Jose Eduardo VIU" w:date="2023-04-01T20:51:00Z"/>
              </w:rPr>
            </w:pPr>
          </w:p>
        </w:tc>
      </w:tr>
      <w:tr w:rsidR="00CB7E31" w:rsidDel="009E4857" w14:paraId="1EF7BD65" w14:textId="6D5BD1A2">
        <w:trPr>
          <w:trHeight w:val="271"/>
          <w:del w:id="5775" w:author="Jose Eduardo VIU" w:date="2023-04-01T20:51:00Z"/>
        </w:trPr>
        <w:tc>
          <w:tcPr>
            <w:tcW w:w="3552" w:type="dxa"/>
            <w:gridSpan w:val="5"/>
          </w:tcPr>
          <w:p w14:paraId="7FBAEF2C" w14:textId="5C0AF230" w:rsidR="00CB7E31" w:rsidDel="009E4857" w:rsidRDefault="00000000">
            <w:pPr>
              <w:tabs>
                <w:tab w:val="center" w:pos="1890"/>
              </w:tabs>
              <w:suppressAutoHyphens w:val="0"/>
              <w:spacing w:after="0"/>
              <w:rPr>
                <w:del w:id="5776" w:author="Jose Eduardo VIU" w:date="2023-04-01T20:51:00Z"/>
              </w:rPr>
            </w:pPr>
            <w:del w:id="5777" w:author="Jose Eduardo VIU" w:date="2023-04-01T20:51:00Z">
              <w:r w:rsidDel="009E4857">
                <w:rPr>
                  <w:rFonts w:ascii="Courier New" w:eastAsia="Courier New" w:hAnsi="Courier New" w:cs="Courier New"/>
                </w:rPr>
                <w:delText>4167</w:delText>
              </w:r>
              <w:r w:rsidDel="009E4857">
                <w:rPr>
                  <w:rFonts w:ascii="Courier New" w:eastAsia="Courier New" w:hAnsi="Courier New" w:cs="Courier New"/>
                </w:rPr>
                <w:tab/>
                <w:delText>26.000000 0.342402</w:delText>
              </w:r>
            </w:del>
          </w:p>
        </w:tc>
        <w:tc>
          <w:tcPr>
            <w:tcW w:w="3321" w:type="dxa"/>
            <w:gridSpan w:val="4"/>
          </w:tcPr>
          <w:p w14:paraId="41765F59" w14:textId="52C7B084" w:rsidR="00CB7E31" w:rsidDel="009E4857" w:rsidRDefault="00000000">
            <w:pPr>
              <w:suppressAutoHyphens w:val="0"/>
              <w:spacing w:after="0"/>
              <w:rPr>
                <w:del w:id="5778" w:author="Jose Eduardo VIU" w:date="2023-04-01T20:51:00Z"/>
              </w:rPr>
            </w:pPr>
            <w:del w:id="5779" w:author="Jose Eduardo VIU" w:date="2023-04-01T20:51:00Z">
              <w:r w:rsidDel="009E4857">
                <w:rPr>
                  <w:rFonts w:ascii="Courier New" w:eastAsia="Courier New" w:hAnsi="Courier New" w:cs="Courier New"/>
                </w:rPr>
                <w:delText>2018-08-31 … ES300261140006</w:delText>
              </w:r>
            </w:del>
          </w:p>
        </w:tc>
        <w:tc>
          <w:tcPr>
            <w:tcW w:w="229" w:type="dxa"/>
          </w:tcPr>
          <w:p w14:paraId="7534B69D" w14:textId="51CB9397" w:rsidR="00CB7E31" w:rsidDel="009E4857" w:rsidRDefault="00CB7E31">
            <w:pPr>
              <w:suppressAutoHyphens w:val="0"/>
              <w:rPr>
                <w:del w:id="5780" w:author="Jose Eduardo VIU" w:date="2023-04-01T20:51:00Z"/>
              </w:rPr>
            </w:pPr>
          </w:p>
        </w:tc>
        <w:tc>
          <w:tcPr>
            <w:tcW w:w="1488" w:type="dxa"/>
          </w:tcPr>
          <w:p w14:paraId="024EAAB6" w14:textId="09E9E751" w:rsidR="00CB7E31" w:rsidDel="009E4857" w:rsidRDefault="00CB7E31">
            <w:pPr>
              <w:suppressAutoHyphens w:val="0"/>
              <w:rPr>
                <w:del w:id="5781" w:author="Jose Eduardo VIU" w:date="2023-04-01T20:51:00Z"/>
              </w:rPr>
            </w:pPr>
          </w:p>
        </w:tc>
      </w:tr>
      <w:tr w:rsidR="00CB7E31" w:rsidDel="009E4857" w14:paraId="4DE2B4BA" w14:textId="32BC87E0">
        <w:trPr>
          <w:trHeight w:val="271"/>
          <w:del w:id="5782" w:author="Jose Eduardo VIU" w:date="2023-04-01T20:51:00Z"/>
        </w:trPr>
        <w:tc>
          <w:tcPr>
            <w:tcW w:w="3552" w:type="dxa"/>
            <w:gridSpan w:val="5"/>
          </w:tcPr>
          <w:p w14:paraId="212984CB" w14:textId="1523334A" w:rsidR="00CB7E31" w:rsidDel="009E4857" w:rsidRDefault="00000000">
            <w:pPr>
              <w:suppressAutoHyphens w:val="0"/>
              <w:spacing w:after="0"/>
              <w:rPr>
                <w:del w:id="5783" w:author="Jose Eduardo VIU" w:date="2023-04-01T20:51:00Z"/>
              </w:rPr>
            </w:pPr>
            <w:del w:id="5784" w:author="Jose Eduardo VIU" w:date="2023-04-01T20:51:00Z">
              <w:r w:rsidDel="009E4857">
                <w:rPr>
                  <w:rFonts w:ascii="Courier New" w:eastAsia="Courier New" w:hAnsi="Courier New" w:cs="Courier New"/>
                </w:rPr>
                <w:delText>4168 125.216216 0.376646</w:delText>
              </w:r>
            </w:del>
          </w:p>
        </w:tc>
        <w:tc>
          <w:tcPr>
            <w:tcW w:w="3321" w:type="dxa"/>
            <w:gridSpan w:val="4"/>
          </w:tcPr>
          <w:p w14:paraId="50D81399" w14:textId="1B9518A6" w:rsidR="00CB7E31" w:rsidDel="009E4857" w:rsidRDefault="00000000">
            <w:pPr>
              <w:suppressAutoHyphens w:val="0"/>
              <w:spacing w:after="0"/>
              <w:rPr>
                <w:del w:id="5785" w:author="Jose Eduardo VIU" w:date="2023-04-01T20:51:00Z"/>
              </w:rPr>
            </w:pPr>
            <w:del w:id="5786" w:author="Jose Eduardo VIU" w:date="2023-04-01T20:51:00Z">
              <w:r w:rsidDel="009E4857">
                <w:rPr>
                  <w:rFonts w:ascii="Courier New" w:eastAsia="Courier New" w:hAnsi="Courier New" w:cs="Courier New"/>
                </w:rPr>
                <w:delText>2017-11-24 … ES300261140006</w:delText>
              </w:r>
            </w:del>
          </w:p>
        </w:tc>
        <w:tc>
          <w:tcPr>
            <w:tcW w:w="229" w:type="dxa"/>
          </w:tcPr>
          <w:p w14:paraId="0C74A2BC" w14:textId="41DF681B" w:rsidR="00CB7E31" w:rsidDel="009E4857" w:rsidRDefault="00CB7E31">
            <w:pPr>
              <w:suppressAutoHyphens w:val="0"/>
              <w:rPr>
                <w:del w:id="5787" w:author="Jose Eduardo VIU" w:date="2023-04-01T20:51:00Z"/>
              </w:rPr>
            </w:pPr>
          </w:p>
        </w:tc>
        <w:tc>
          <w:tcPr>
            <w:tcW w:w="1488" w:type="dxa"/>
          </w:tcPr>
          <w:p w14:paraId="7193CB14" w14:textId="32A9AF72" w:rsidR="00CB7E31" w:rsidDel="009E4857" w:rsidRDefault="00CB7E31">
            <w:pPr>
              <w:suppressAutoHyphens w:val="0"/>
              <w:rPr>
                <w:del w:id="5788" w:author="Jose Eduardo VIU" w:date="2023-04-01T20:51:00Z"/>
              </w:rPr>
            </w:pPr>
          </w:p>
        </w:tc>
      </w:tr>
      <w:tr w:rsidR="00CB7E31" w:rsidDel="009E4857" w14:paraId="2C6947A2" w14:textId="133D68C1">
        <w:trPr>
          <w:trHeight w:val="271"/>
          <w:del w:id="5789" w:author="Jose Eduardo VIU" w:date="2023-04-01T20:51:00Z"/>
        </w:trPr>
        <w:tc>
          <w:tcPr>
            <w:tcW w:w="3552" w:type="dxa"/>
            <w:gridSpan w:val="5"/>
          </w:tcPr>
          <w:p w14:paraId="0D3C2428" w14:textId="1A20D4B6" w:rsidR="00CB7E31" w:rsidDel="009E4857" w:rsidRDefault="00000000">
            <w:pPr>
              <w:tabs>
                <w:tab w:val="center" w:pos="1890"/>
              </w:tabs>
              <w:suppressAutoHyphens w:val="0"/>
              <w:spacing w:after="0"/>
              <w:rPr>
                <w:del w:id="5790" w:author="Jose Eduardo VIU" w:date="2023-04-01T20:51:00Z"/>
              </w:rPr>
            </w:pPr>
            <w:del w:id="5791" w:author="Jose Eduardo VIU" w:date="2023-04-01T20:51:00Z">
              <w:r w:rsidDel="009E4857">
                <w:rPr>
                  <w:rFonts w:ascii="Courier New" w:eastAsia="Courier New" w:hAnsi="Courier New" w:cs="Courier New"/>
                </w:rPr>
                <w:delText>4203</w:delText>
              </w:r>
              <w:r w:rsidDel="009E4857">
                <w:rPr>
                  <w:rFonts w:ascii="Courier New" w:eastAsia="Courier New" w:hAnsi="Courier New" w:cs="Courier New"/>
                </w:rPr>
                <w:tab/>
                <w:delText>22.074118 0.090937</w:delText>
              </w:r>
            </w:del>
          </w:p>
        </w:tc>
        <w:tc>
          <w:tcPr>
            <w:tcW w:w="3321" w:type="dxa"/>
            <w:gridSpan w:val="4"/>
          </w:tcPr>
          <w:p w14:paraId="5743CB2D" w14:textId="5661E570" w:rsidR="00CB7E31" w:rsidDel="009E4857" w:rsidRDefault="00000000">
            <w:pPr>
              <w:suppressAutoHyphens w:val="0"/>
              <w:spacing w:after="0"/>
              <w:rPr>
                <w:del w:id="5792" w:author="Jose Eduardo VIU" w:date="2023-04-01T20:51:00Z"/>
              </w:rPr>
            </w:pPr>
            <w:del w:id="5793" w:author="Jose Eduardo VIU" w:date="2023-04-01T20:51:00Z">
              <w:r w:rsidDel="009E4857">
                <w:rPr>
                  <w:rFonts w:ascii="Courier New" w:eastAsia="Courier New" w:hAnsi="Courier New" w:cs="Courier New"/>
                </w:rPr>
                <w:delText>2018-09-26 … ES300210540165</w:delText>
              </w:r>
            </w:del>
          </w:p>
        </w:tc>
        <w:tc>
          <w:tcPr>
            <w:tcW w:w="229" w:type="dxa"/>
          </w:tcPr>
          <w:p w14:paraId="5ED66379" w14:textId="04ABE151" w:rsidR="00CB7E31" w:rsidDel="009E4857" w:rsidRDefault="00CB7E31">
            <w:pPr>
              <w:suppressAutoHyphens w:val="0"/>
              <w:rPr>
                <w:del w:id="5794" w:author="Jose Eduardo VIU" w:date="2023-04-01T20:51:00Z"/>
              </w:rPr>
            </w:pPr>
          </w:p>
        </w:tc>
        <w:tc>
          <w:tcPr>
            <w:tcW w:w="1488" w:type="dxa"/>
          </w:tcPr>
          <w:p w14:paraId="61B308E6" w14:textId="50EF9BEB" w:rsidR="00CB7E31" w:rsidDel="009E4857" w:rsidRDefault="00CB7E31">
            <w:pPr>
              <w:suppressAutoHyphens w:val="0"/>
              <w:rPr>
                <w:del w:id="5795" w:author="Jose Eduardo VIU" w:date="2023-04-01T20:51:00Z"/>
              </w:rPr>
            </w:pPr>
          </w:p>
        </w:tc>
      </w:tr>
      <w:tr w:rsidR="00CB7E31" w:rsidDel="009E4857" w14:paraId="2477EBBC" w14:textId="7AEB26F5">
        <w:trPr>
          <w:trHeight w:val="245"/>
          <w:del w:id="5796" w:author="Jose Eduardo VIU" w:date="2023-04-01T20:51:00Z"/>
        </w:trPr>
        <w:tc>
          <w:tcPr>
            <w:tcW w:w="3552" w:type="dxa"/>
            <w:gridSpan w:val="5"/>
          </w:tcPr>
          <w:p w14:paraId="5DEDD0CA" w14:textId="32B21CCF" w:rsidR="00CB7E31" w:rsidDel="009E4857" w:rsidRDefault="00000000">
            <w:pPr>
              <w:tabs>
                <w:tab w:val="center" w:pos="1890"/>
              </w:tabs>
              <w:suppressAutoHyphens w:val="0"/>
              <w:spacing w:after="0"/>
              <w:rPr>
                <w:del w:id="5797" w:author="Jose Eduardo VIU" w:date="2023-04-01T20:51:00Z"/>
              </w:rPr>
            </w:pPr>
            <w:del w:id="5798" w:author="Jose Eduardo VIU" w:date="2023-04-01T20:51:00Z">
              <w:r w:rsidDel="009E4857">
                <w:rPr>
                  <w:rFonts w:ascii="Courier New" w:eastAsia="Courier New" w:hAnsi="Courier New" w:cs="Courier New"/>
                </w:rPr>
                <w:delText>4242</w:delText>
              </w:r>
              <w:r w:rsidDel="009E4857">
                <w:rPr>
                  <w:rFonts w:ascii="Courier New" w:eastAsia="Courier New" w:hAnsi="Courier New" w:cs="Courier New"/>
                </w:rPr>
                <w:tab/>
                <w:delText>31.819588 0.386270</w:delText>
              </w:r>
            </w:del>
          </w:p>
        </w:tc>
        <w:tc>
          <w:tcPr>
            <w:tcW w:w="3321" w:type="dxa"/>
            <w:gridSpan w:val="4"/>
          </w:tcPr>
          <w:p w14:paraId="076FC568" w14:textId="2C857CDA" w:rsidR="00CB7E31" w:rsidDel="009E4857" w:rsidRDefault="00000000">
            <w:pPr>
              <w:suppressAutoHyphens w:val="0"/>
              <w:spacing w:after="0"/>
              <w:rPr>
                <w:del w:id="5799" w:author="Jose Eduardo VIU" w:date="2023-04-01T20:51:00Z"/>
              </w:rPr>
            </w:pPr>
            <w:del w:id="5800" w:author="Jose Eduardo VIU" w:date="2023-04-01T20:51:00Z">
              <w:r w:rsidDel="009E4857">
                <w:rPr>
                  <w:rFonts w:ascii="Courier New" w:eastAsia="Courier New" w:hAnsi="Courier New" w:cs="Courier New"/>
                </w:rPr>
                <w:delText>2018-09-26 … ES300390540029</w:delText>
              </w:r>
            </w:del>
          </w:p>
        </w:tc>
        <w:tc>
          <w:tcPr>
            <w:tcW w:w="229" w:type="dxa"/>
          </w:tcPr>
          <w:p w14:paraId="65F4C919" w14:textId="18137A69" w:rsidR="00CB7E31" w:rsidDel="009E4857" w:rsidRDefault="00CB7E31">
            <w:pPr>
              <w:suppressAutoHyphens w:val="0"/>
              <w:rPr>
                <w:del w:id="5801" w:author="Jose Eduardo VIU" w:date="2023-04-01T20:51:00Z"/>
              </w:rPr>
            </w:pPr>
          </w:p>
        </w:tc>
        <w:tc>
          <w:tcPr>
            <w:tcW w:w="1488" w:type="dxa"/>
          </w:tcPr>
          <w:p w14:paraId="7AD3A543" w14:textId="3E4BBF00" w:rsidR="00CB7E31" w:rsidDel="009E4857" w:rsidRDefault="00CB7E31">
            <w:pPr>
              <w:suppressAutoHyphens w:val="0"/>
              <w:rPr>
                <w:del w:id="5802" w:author="Jose Eduardo VIU" w:date="2023-04-01T20:51:00Z"/>
              </w:rPr>
            </w:pPr>
          </w:p>
        </w:tc>
      </w:tr>
    </w:tbl>
    <w:p w14:paraId="279B5075" w14:textId="538A44C2" w:rsidR="00CB7E31" w:rsidDel="009E4857" w:rsidRDefault="00000000">
      <w:pPr>
        <w:spacing w:after="0"/>
        <w:ind w:left="10" w:right="799" w:hanging="10"/>
        <w:jc w:val="right"/>
        <w:rPr>
          <w:del w:id="5803" w:author="Jose Eduardo VIU" w:date="2023-04-01T20:51:00Z"/>
        </w:rPr>
      </w:pPr>
      <w:del w:id="5804"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661"/>
        <w:gridCol w:w="1791"/>
        <w:gridCol w:w="1320"/>
        <w:gridCol w:w="400"/>
        <w:gridCol w:w="802"/>
        <w:gridCol w:w="658"/>
        <w:gridCol w:w="1555"/>
        <w:gridCol w:w="661"/>
        <w:gridCol w:w="285"/>
      </w:tblGrid>
      <w:tr w:rsidR="00CB7E31" w:rsidDel="009E4857" w14:paraId="08FF0DE8" w14:textId="6D51D804">
        <w:trPr>
          <w:trHeight w:val="245"/>
          <w:del w:id="5805" w:author="Jose Eduardo VIU" w:date="2023-04-01T20:51:00Z"/>
        </w:trPr>
        <w:tc>
          <w:tcPr>
            <w:tcW w:w="4172" w:type="dxa"/>
            <w:gridSpan w:val="4"/>
          </w:tcPr>
          <w:p w14:paraId="0C6A6516" w14:textId="1B52A743" w:rsidR="00CB7E31" w:rsidDel="009E4857" w:rsidRDefault="00000000">
            <w:pPr>
              <w:tabs>
                <w:tab w:val="center" w:pos="2921"/>
              </w:tabs>
              <w:suppressAutoHyphens w:val="0"/>
              <w:spacing w:after="0"/>
              <w:rPr>
                <w:del w:id="5806" w:author="Jose Eduardo VIU" w:date="2023-04-01T20:51:00Z"/>
              </w:rPr>
            </w:pPr>
            <w:del w:id="5807" w:author="Jose Eduardo VIU" w:date="2023-04-01T20:51:00Z">
              <w:r w:rsidDel="009E4857">
                <w:rPr>
                  <w:rFonts w:ascii="Courier New" w:eastAsia="Courier New" w:hAnsi="Courier New" w:cs="Courier New"/>
                </w:rPr>
                <w:delText>39</w:delText>
              </w:r>
              <w:r w:rsidDel="009E4857">
                <w:rPr>
                  <w:rFonts w:ascii="Courier New" w:eastAsia="Courier New" w:hAnsi="Courier New" w:cs="Courier New"/>
                </w:rPr>
                <w:tab/>
                <w:delText>MACHO ENTERO + HEMBRA</w:delText>
              </w:r>
            </w:del>
          </w:p>
        </w:tc>
        <w:tc>
          <w:tcPr>
            <w:tcW w:w="1460" w:type="dxa"/>
            <w:gridSpan w:val="2"/>
          </w:tcPr>
          <w:p w14:paraId="68B4A287" w14:textId="67870ABF" w:rsidR="00CB7E31" w:rsidDel="009E4857" w:rsidRDefault="00000000">
            <w:pPr>
              <w:suppressAutoHyphens w:val="0"/>
              <w:spacing w:after="0"/>
              <w:ind w:left="115"/>
              <w:rPr>
                <w:del w:id="5808" w:author="Jose Eduardo VIU" w:date="2023-04-01T20:51:00Z"/>
              </w:rPr>
            </w:pPr>
            <w:del w:id="5809" w:author="Jose Eduardo VIU" w:date="2023-04-01T20:51:00Z">
              <w:r w:rsidDel="009E4857">
                <w:rPr>
                  <w:rFonts w:ascii="Courier New" w:eastAsia="Courier New" w:hAnsi="Courier New" w:cs="Courier New"/>
                </w:rPr>
                <w:delText>30.000000</w:delText>
              </w:r>
            </w:del>
          </w:p>
        </w:tc>
        <w:tc>
          <w:tcPr>
            <w:tcW w:w="1555" w:type="dxa"/>
          </w:tcPr>
          <w:p w14:paraId="74CC1551" w14:textId="16902330" w:rsidR="00CB7E31" w:rsidDel="009E4857" w:rsidRDefault="00000000">
            <w:pPr>
              <w:suppressAutoHyphens w:val="0"/>
              <w:spacing w:after="0"/>
              <w:rPr>
                <w:del w:id="5810" w:author="Jose Eduardo VIU" w:date="2023-04-01T20:51:00Z"/>
              </w:rPr>
            </w:pPr>
            <w:del w:id="5811" w:author="Jose Eduardo VIU" w:date="2023-04-01T20:51:00Z">
              <w:r w:rsidDel="009E4857">
                <w:rPr>
                  <w:rFonts w:ascii="Courier New" w:eastAsia="Courier New" w:hAnsi="Courier New" w:cs="Courier New"/>
                </w:rPr>
                <w:delText>109.924812</w:delText>
              </w:r>
            </w:del>
          </w:p>
        </w:tc>
        <w:tc>
          <w:tcPr>
            <w:tcW w:w="661" w:type="dxa"/>
          </w:tcPr>
          <w:p w14:paraId="545AC36E" w14:textId="2515DCBB" w:rsidR="00CB7E31" w:rsidDel="009E4857" w:rsidRDefault="00000000">
            <w:pPr>
              <w:suppressAutoHyphens w:val="0"/>
              <w:spacing w:after="0"/>
              <w:ind w:left="115"/>
              <w:rPr>
                <w:del w:id="5812" w:author="Jose Eduardo VIU" w:date="2023-04-01T20:51:00Z"/>
              </w:rPr>
            </w:pPr>
            <w:del w:id="5813" w:author="Jose Eduardo VIU" w:date="2023-04-01T20:51:00Z">
              <w:r w:rsidDel="009E4857">
                <w:rPr>
                  <w:rFonts w:ascii="Courier New" w:eastAsia="Courier New" w:hAnsi="Courier New" w:cs="Courier New"/>
                </w:rPr>
                <w:delText>31.0</w:delText>
              </w:r>
            </w:del>
          </w:p>
        </w:tc>
        <w:tc>
          <w:tcPr>
            <w:tcW w:w="285" w:type="dxa"/>
          </w:tcPr>
          <w:p w14:paraId="3908284E" w14:textId="52C1BBE3" w:rsidR="00CB7E31" w:rsidDel="009E4857" w:rsidRDefault="00CB7E31">
            <w:pPr>
              <w:suppressAutoHyphens w:val="0"/>
              <w:rPr>
                <w:del w:id="5814" w:author="Jose Eduardo VIU" w:date="2023-04-01T20:51:00Z"/>
              </w:rPr>
            </w:pPr>
          </w:p>
        </w:tc>
      </w:tr>
      <w:tr w:rsidR="00CB7E31" w:rsidDel="009E4857" w14:paraId="314295D6" w14:textId="38C61E31">
        <w:trPr>
          <w:trHeight w:val="271"/>
          <w:del w:id="5815" w:author="Jose Eduardo VIU" w:date="2023-04-01T20:51:00Z"/>
        </w:trPr>
        <w:tc>
          <w:tcPr>
            <w:tcW w:w="4172" w:type="dxa"/>
            <w:gridSpan w:val="4"/>
          </w:tcPr>
          <w:p w14:paraId="3BC54164" w14:textId="5C287B8E" w:rsidR="00CB7E31" w:rsidDel="009E4857" w:rsidRDefault="00000000">
            <w:pPr>
              <w:suppressAutoHyphens w:val="0"/>
              <w:spacing w:after="0"/>
              <w:rPr>
                <w:del w:id="5816" w:author="Jose Eduardo VIU" w:date="2023-04-01T20:51:00Z"/>
              </w:rPr>
            </w:pPr>
            <w:del w:id="5817" w:author="Jose Eduardo VIU" w:date="2023-04-01T20:51:00Z">
              <w:r w:rsidDel="009E4857">
                <w:rPr>
                  <w:rFonts w:ascii="Courier New" w:eastAsia="Courier New" w:hAnsi="Courier New" w:cs="Courier New"/>
                </w:rPr>
                <w:delText>100 MACHO ENTERO + CATRADO+ HEMBRA</w:delText>
              </w:r>
            </w:del>
          </w:p>
        </w:tc>
        <w:tc>
          <w:tcPr>
            <w:tcW w:w="1460" w:type="dxa"/>
            <w:gridSpan w:val="2"/>
          </w:tcPr>
          <w:p w14:paraId="196A7771" w14:textId="0C98E4E9" w:rsidR="00CB7E31" w:rsidDel="009E4857" w:rsidRDefault="00000000">
            <w:pPr>
              <w:suppressAutoHyphens w:val="0"/>
              <w:spacing w:after="0"/>
              <w:ind w:left="115"/>
              <w:rPr>
                <w:del w:id="5818" w:author="Jose Eduardo VIU" w:date="2023-04-01T20:51:00Z"/>
              </w:rPr>
            </w:pPr>
            <w:del w:id="5819" w:author="Jose Eduardo VIU" w:date="2023-04-01T20:51:00Z">
              <w:r w:rsidDel="009E4857">
                <w:rPr>
                  <w:rFonts w:ascii="Courier New" w:eastAsia="Courier New" w:hAnsi="Courier New" w:cs="Courier New"/>
                </w:rPr>
                <w:delText>39.859739</w:delText>
              </w:r>
            </w:del>
          </w:p>
        </w:tc>
        <w:tc>
          <w:tcPr>
            <w:tcW w:w="1555" w:type="dxa"/>
          </w:tcPr>
          <w:p w14:paraId="2474E2EC" w14:textId="6BA9F285" w:rsidR="00CB7E31" w:rsidDel="009E4857" w:rsidRDefault="00000000">
            <w:pPr>
              <w:suppressAutoHyphens w:val="0"/>
              <w:spacing w:after="0"/>
              <w:rPr>
                <w:del w:id="5820" w:author="Jose Eduardo VIU" w:date="2023-04-01T20:51:00Z"/>
              </w:rPr>
            </w:pPr>
            <w:del w:id="5821" w:author="Jose Eduardo VIU" w:date="2023-04-01T20:51:00Z">
              <w:r w:rsidDel="009E4857">
                <w:rPr>
                  <w:rFonts w:ascii="Courier New" w:eastAsia="Courier New" w:hAnsi="Courier New" w:cs="Courier New"/>
                </w:rPr>
                <w:delText>104.946315</w:delText>
              </w:r>
            </w:del>
          </w:p>
        </w:tc>
        <w:tc>
          <w:tcPr>
            <w:tcW w:w="661" w:type="dxa"/>
          </w:tcPr>
          <w:p w14:paraId="33324C68" w14:textId="653412B4" w:rsidR="00CB7E31" w:rsidDel="009E4857" w:rsidRDefault="00000000">
            <w:pPr>
              <w:suppressAutoHyphens w:val="0"/>
              <w:spacing w:after="0"/>
              <w:rPr>
                <w:del w:id="5822" w:author="Jose Eduardo VIU" w:date="2023-04-01T20:51:00Z"/>
              </w:rPr>
            </w:pPr>
            <w:del w:id="5823" w:author="Jose Eduardo VIU" w:date="2023-04-01T20:51:00Z">
              <w:r w:rsidDel="009E4857">
                <w:rPr>
                  <w:rFonts w:ascii="Courier New" w:eastAsia="Courier New" w:hAnsi="Courier New" w:cs="Courier New"/>
                </w:rPr>
                <w:delText>276.0</w:delText>
              </w:r>
            </w:del>
          </w:p>
        </w:tc>
        <w:tc>
          <w:tcPr>
            <w:tcW w:w="285" w:type="dxa"/>
          </w:tcPr>
          <w:p w14:paraId="2BA9EF00" w14:textId="19BE68C5" w:rsidR="00CB7E31" w:rsidDel="009E4857" w:rsidRDefault="00CB7E31">
            <w:pPr>
              <w:suppressAutoHyphens w:val="0"/>
              <w:rPr>
                <w:del w:id="5824" w:author="Jose Eduardo VIU" w:date="2023-04-01T20:51:00Z"/>
              </w:rPr>
            </w:pPr>
          </w:p>
        </w:tc>
      </w:tr>
      <w:tr w:rsidR="00CB7E31" w:rsidDel="009E4857" w14:paraId="2D9529D3" w14:textId="13AEB280">
        <w:trPr>
          <w:trHeight w:val="271"/>
          <w:del w:id="5825" w:author="Jose Eduardo VIU" w:date="2023-04-01T20:51:00Z"/>
        </w:trPr>
        <w:tc>
          <w:tcPr>
            <w:tcW w:w="4172" w:type="dxa"/>
            <w:gridSpan w:val="4"/>
          </w:tcPr>
          <w:p w14:paraId="627B0D7B" w14:textId="274464FB" w:rsidR="00CB7E31" w:rsidDel="009E4857" w:rsidRDefault="00000000">
            <w:pPr>
              <w:tabs>
                <w:tab w:val="center" w:pos="2921"/>
              </w:tabs>
              <w:suppressAutoHyphens w:val="0"/>
              <w:spacing w:after="0"/>
              <w:rPr>
                <w:del w:id="5826" w:author="Jose Eduardo VIU" w:date="2023-04-01T20:51:00Z"/>
              </w:rPr>
            </w:pPr>
            <w:del w:id="5827" w:author="Jose Eduardo VIU" w:date="2023-04-01T20:51:00Z">
              <w:r w:rsidDel="009E4857">
                <w:rPr>
                  <w:rFonts w:ascii="Courier New" w:eastAsia="Courier New" w:hAnsi="Courier New" w:cs="Courier New"/>
                </w:rPr>
                <w:delText>129</w:delText>
              </w:r>
              <w:r w:rsidDel="009E4857">
                <w:rPr>
                  <w:rFonts w:ascii="Courier New" w:eastAsia="Courier New" w:hAnsi="Courier New" w:cs="Courier New"/>
                </w:rPr>
                <w:tab/>
                <w:delText>MACHO ENTERO + HEMBRA</w:delText>
              </w:r>
            </w:del>
          </w:p>
        </w:tc>
        <w:tc>
          <w:tcPr>
            <w:tcW w:w="1460" w:type="dxa"/>
            <w:gridSpan w:val="2"/>
          </w:tcPr>
          <w:p w14:paraId="25C10040" w14:textId="65ADD837" w:rsidR="00CB7E31" w:rsidDel="009E4857" w:rsidRDefault="00000000">
            <w:pPr>
              <w:suppressAutoHyphens w:val="0"/>
              <w:spacing w:after="0"/>
              <w:ind w:left="115"/>
              <w:rPr>
                <w:del w:id="5828" w:author="Jose Eduardo VIU" w:date="2023-04-01T20:51:00Z"/>
              </w:rPr>
            </w:pPr>
            <w:del w:id="5829" w:author="Jose Eduardo VIU" w:date="2023-04-01T20:51:00Z">
              <w:r w:rsidDel="009E4857">
                <w:rPr>
                  <w:rFonts w:ascii="Courier New" w:eastAsia="Courier New" w:hAnsi="Courier New" w:cs="Courier New"/>
                </w:rPr>
                <w:delText>40.956072</w:delText>
              </w:r>
            </w:del>
          </w:p>
        </w:tc>
        <w:tc>
          <w:tcPr>
            <w:tcW w:w="1555" w:type="dxa"/>
          </w:tcPr>
          <w:p w14:paraId="7833658C" w14:textId="6D410E67" w:rsidR="00CB7E31" w:rsidDel="009E4857" w:rsidRDefault="00000000">
            <w:pPr>
              <w:suppressAutoHyphens w:val="0"/>
              <w:spacing w:after="0"/>
              <w:ind w:left="115"/>
              <w:rPr>
                <w:del w:id="5830" w:author="Jose Eduardo VIU" w:date="2023-04-01T20:51:00Z"/>
              </w:rPr>
            </w:pPr>
            <w:del w:id="5831" w:author="Jose Eduardo VIU" w:date="2023-04-01T20:51:00Z">
              <w:r w:rsidDel="009E4857">
                <w:rPr>
                  <w:rFonts w:ascii="Courier New" w:eastAsia="Courier New" w:hAnsi="Courier New" w:cs="Courier New"/>
                </w:rPr>
                <w:delText>60.411166</w:delText>
              </w:r>
            </w:del>
          </w:p>
        </w:tc>
        <w:tc>
          <w:tcPr>
            <w:tcW w:w="661" w:type="dxa"/>
          </w:tcPr>
          <w:p w14:paraId="66CBA4F1" w14:textId="6A6EE3C5" w:rsidR="00CB7E31" w:rsidDel="009E4857" w:rsidRDefault="00000000">
            <w:pPr>
              <w:suppressAutoHyphens w:val="0"/>
              <w:spacing w:after="0"/>
              <w:ind w:left="115"/>
              <w:rPr>
                <w:del w:id="5832" w:author="Jose Eduardo VIU" w:date="2023-04-01T20:51:00Z"/>
              </w:rPr>
            </w:pPr>
            <w:del w:id="5833" w:author="Jose Eduardo VIU" w:date="2023-04-01T20:51:00Z">
              <w:r w:rsidDel="009E4857">
                <w:rPr>
                  <w:rFonts w:ascii="Courier New" w:eastAsia="Courier New" w:hAnsi="Courier New" w:cs="Courier New"/>
                </w:rPr>
                <w:delText>58.0</w:delText>
              </w:r>
            </w:del>
          </w:p>
        </w:tc>
        <w:tc>
          <w:tcPr>
            <w:tcW w:w="285" w:type="dxa"/>
          </w:tcPr>
          <w:p w14:paraId="2D839FC6" w14:textId="3B24F3EE" w:rsidR="00CB7E31" w:rsidDel="009E4857" w:rsidRDefault="00CB7E31">
            <w:pPr>
              <w:suppressAutoHyphens w:val="0"/>
              <w:rPr>
                <w:del w:id="5834" w:author="Jose Eduardo VIU" w:date="2023-04-01T20:51:00Z"/>
              </w:rPr>
            </w:pPr>
          </w:p>
        </w:tc>
      </w:tr>
      <w:tr w:rsidR="00CB7E31" w:rsidDel="009E4857" w14:paraId="246633B2" w14:textId="263EE564">
        <w:trPr>
          <w:trHeight w:val="271"/>
          <w:del w:id="5835" w:author="Jose Eduardo VIU" w:date="2023-04-01T20:51:00Z"/>
        </w:trPr>
        <w:tc>
          <w:tcPr>
            <w:tcW w:w="4172" w:type="dxa"/>
            <w:gridSpan w:val="4"/>
          </w:tcPr>
          <w:p w14:paraId="4E7254A6" w14:textId="3036A8FD" w:rsidR="00CB7E31" w:rsidDel="009E4857" w:rsidRDefault="00000000">
            <w:pPr>
              <w:suppressAutoHyphens w:val="0"/>
              <w:spacing w:after="0"/>
              <w:rPr>
                <w:del w:id="5836" w:author="Jose Eduardo VIU" w:date="2023-04-01T20:51:00Z"/>
              </w:rPr>
            </w:pPr>
            <w:del w:id="5837" w:author="Jose Eduardo VIU" w:date="2023-04-01T20:51:00Z">
              <w:r w:rsidDel="009E4857">
                <w:rPr>
                  <w:rFonts w:ascii="Courier New" w:eastAsia="Courier New" w:hAnsi="Courier New" w:cs="Courier New"/>
                </w:rPr>
                <w:delText>160 MACHO ENTERO + CATRADO+ HEMBRA</w:delText>
              </w:r>
            </w:del>
          </w:p>
        </w:tc>
        <w:tc>
          <w:tcPr>
            <w:tcW w:w="1460" w:type="dxa"/>
            <w:gridSpan w:val="2"/>
          </w:tcPr>
          <w:p w14:paraId="13264BB5" w14:textId="129B1522" w:rsidR="00CB7E31" w:rsidDel="009E4857" w:rsidRDefault="00000000">
            <w:pPr>
              <w:suppressAutoHyphens w:val="0"/>
              <w:spacing w:after="0"/>
              <w:rPr>
                <w:del w:id="5838" w:author="Jose Eduardo VIU" w:date="2023-04-01T20:51:00Z"/>
              </w:rPr>
            </w:pPr>
            <w:del w:id="5839" w:author="Jose Eduardo VIU" w:date="2023-04-01T20:51:00Z">
              <w:r w:rsidDel="009E4857">
                <w:rPr>
                  <w:rFonts w:ascii="Courier New" w:eastAsia="Courier New" w:hAnsi="Courier New" w:cs="Courier New"/>
                </w:rPr>
                <w:delText>140.249220</w:delText>
              </w:r>
            </w:del>
          </w:p>
        </w:tc>
        <w:tc>
          <w:tcPr>
            <w:tcW w:w="1555" w:type="dxa"/>
          </w:tcPr>
          <w:p w14:paraId="3F332BB5" w14:textId="598B5860" w:rsidR="00CB7E31" w:rsidDel="009E4857" w:rsidRDefault="00000000">
            <w:pPr>
              <w:suppressAutoHyphens w:val="0"/>
              <w:spacing w:after="0"/>
              <w:rPr>
                <w:del w:id="5840" w:author="Jose Eduardo VIU" w:date="2023-04-01T20:51:00Z"/>
              </w:rPr>
            </w:pPr>
            <w:del w:id="5841" w:author="Jose Eduardo VIU" w:date="2023-04-01T20:51:00Z">
              <w:r w:rsidDel="009E4857">
                <w:rPr>
                  <w:rFonts w:ascii="Courier New" w:eastAsia="Courier New" w:hAnsi="Courier New" w:cs="Courier New"/>
                </w:rPr>
                <w:delText>153.080443</w:delText>
              </w:r>
            </w:del>
          </w:p>
        </w:tc>
        <w:tc>
          <w:tcPr>
            <w:tcW w:w="661" w:type="dxa"/>
          </w:tcPr>
          <w:p w14:paraId="29208723" w14:textId="597132D1" w:rsidR="00CB7E31" w:rsidDel="009E4857" w:rsidRDefault="00000000">
            <w:pPr>
              <w:suppressAutoHyphens w:val="0"/>
              <w:spacing w:after="0"/>
              <w:ind w:left="229"/>
              <w:rPr>
                <w:del w:id="5842" w:author="Jose Eduardo VIU" w:date="2023-04-01T20:51:00Z"/>
              </w:rPr>
            </w:pPr>
            <w:del w:id="5843" w:author="Jose Eduardo VIU" w:date="2023-04-01T20:51:00Z">
              <w:r w:rsidDel="009E4857">
                <w:rPr>
                  <w:rFonts w:ascii="Courier New" w:eastAsia="Courier New" w:hAnsi="Courier New" w:cs="Courier New"/>
                </w:rPr>
                <w:delText>9.0</w:delText>
              </w:r>
            </w:del>
          </w:p>
        </w:tc>
        <w:tc>
          <w:tcPr>
            <w:tcW w:w="285" w:type="dxa"/>
          </w:tcPr>
          <w:p w14:paraId="5FED0F06" w14:textId="66B76F8A" w:rsidR="00CB7E31" w:rsidDel="009E4857" w:rsidRDefault="00CB7E31">
            <w:pPr>
              <w:suppressAutoHyphens w:val="0"/>
              <w:rPr>
                <w:del w:id="5844" w:author="Jose Eduardo VIU" w:date="2023-04-01T20:51:00Z"/>
              </w:rPr>
            </w:pPr>
          </w:p>
        </w:tc>
      </w:tr>
      <w:tr w:rsidR="00CB7E31" w:rsidDel="009E4857" w14:paraId="1B2E7588" w14:textId="089FB845">
        <w:trPr>
          <w:trHeight w:val="271"/>
          <w:del w:id="5845" w:author="Jose Eduardo VIU" w:date="2023-04-01T20:51:00Z"/>
        </w:trPr>
        <w:tc>
          <w:tcPr>
            <w:tcW w:w="4172" w:type="dxa"/>
            <w:gridSpan w:val="4"/>
          </w:tcPr>
          <w:p w14:paraId="7FD9F752" w14:textId="61DACE2E" w:rsidR="00CB7E31" w:rsidDel="009E4857" w:rsidRDefault="00000000">
            <w:pPr>
              <w:suppressAutoHyphens w:val="0"/>
              <w:spacing w:after="0"/>
              <w:rPr>
                <w:del w:id="5846" w:author="Jose Eduardo VIU" w:date="2023-04-01T20:51:00Z"/>
              </w:rPr>
            </w:pPr>
            <w:del w:id="5847" w:author="Jose Eduardo VIU" w:date="2023-04-01T20:51:00Z">
              <w:r w:rsidDel="009E4857">
                <w:rPr>
                  <w:rFonts w:ascii="Courier New" w:eastAsia="Courier New" w:hAnsi="Courier New" w:cs="Courier New"/>
                </w:rPr>
                <w:delText>181 MACHO ENTERO + CATRADO+ HEMBRA</w:delText>
              </w:r>
            </w:del>
          </w:p>
        </w:tc>
        <w:tc>
          <w:tcPr>
            <w:tcW w:w="1460" w:type="dxa"/>
            <w:gridSpan w:val="2"/>
          </w:tcPr>
          <w:p w14:paraId="67F205D0" w14:textId="70B43345" w:rsidR="00CB7E31" w:rsidDel="009E4857" w:rsidRDefault="00000000">
            <w:pPr>
              <w:suppressAutoHyphens w:val="0"/>
              <w:spacing w:after="0"/>
              <w:ind w:left="115"/>
              <w:rPr>
                <w:del w:id="5848" w:author="Jose Eduardo VIU" w:date="2023-04-01T20:51:00Z"/>
              </w:rPr>
            </w:pPr>
            <w:del w:id="5849" w:author="Jose Eduardo VIU" w:date="2023-04-01T20:51:00Z">
              <w:r w:rsidDel="009E4857">
                <w:rPr>
                  <w:rFonts w:ascii="Courier New" w:eastAsia="Courier New" w:hAnsi="Courier New" w:cs="Courier New"/>
                </w:rPr>
                <w:delText>41.455078</w:delText>
              </w:r>
            </w:del>
          </w:p>
        </w:tc>
        <w:tc>
          <w:tcPr>
            <w:tcW w:w="1555" w:type="dxa"/>
          </w:tcPr>
          <w:p w14:paraId="4AD5F4AC" w14:textId="7D82101A" w:rsidR="00CB7E31" w:rsidDel="009E4857" w:rsidRDefault="00000000">
            <w:pPr>
              <w:suppressAutoHyphens w:val="0"/>
              <w:spacing w:after="0"/>
              <w:rPr>
                <w:del w:id="5850" w:author="Jose Eduardo VIU" w:date="2023-04-01T20:51:00Z"/>
              </w:rPr>
            </w:pPr>
            <w:del w:id="5851" w:author="Jose Eduardo VIU" w:date="2023-04-01T20:51:00Z">
              <w:r w:rsidDel="009E4857">
                <w:rPr>
                  <w:rFonts w:ascii="Courier New" w:eastAsia="Courier New" w:hAnsi="Courier New" w:cs="Courier New"/>
                </w:rPr>
                <w:delText>145.381001</w:delText>
              </w:r>
            </w:del>
          </w:p>
        </w:tc>
        <w:tc>
          <w:tcPr>
            <w:tcW w:w="661" w:type="dxa"/>
          </w:tcPr>
          <w:p w14:paraId="0D184AD8" w14:textId="749CC2CF" w:rsidR="00CB7E31" w:rsidDel="009E4857" w:rsidRDefault="00000000">
            <w:pPr>
              <w:suppressAutoHyphens w:val="0"/>
              <w:spacing w:after="0"/>
              <w:ind w:left="115"/>
              <w:rPr>
                <w:del w:id="5852" w:author="Jose Eduardo VIU" w:date="2023-04-01T20:51:00Z"/>
              </w:rPr>
            </w:pPr>
            <w:del w:id="5853" w:author="Jose Eduardo VIU" w:date="2023-04-01T20:51:00Z">
              <w:r w:rsidDel="009E4857">
                <w:rPr>
                  <w:rFonts w:ascii="Courier New" w:eastAsia="Courier New" w:hAnsi="Courier New" w:cs="Courier New"/>
                </w:rPr>
                <w:delText>45.0</w:delText>
              </w:r>
            </w:del>
          </w:p>
        </w:tc>
        <w:tc>
          <w:tcPr>
            <w:tcW w:w="285" w:type="dxa"/>
          </w:tcPr>
          <w:p w14:paraId="77FC0A92" w14:textId="3CEA6E8C" w:rsidR="00CB7E31" w:rsidDel="009E4857" w:rsidRDefault="00CB7E31">
            <w:pPr>
              <w:suppressAutoHyphens w:val="0"/>
              <w:rPr>
                <w:del w:id="5854" w:author="Jose Eduardo VIU" w:date="2023-04-01T20:51:00Z"/>
              </w:rPr>
            </w:pPr>
          </w:p>
        </w:tc>
      </w:tr>
      <w:tr w:rsidR="00CB7E31" w:rsidDel="009E4857" w14:paraId="3960DD09" w14:textId="02957CAC">
        <w:trPr>
          <w:trHeight w:val="271"/>
          <w:del w:id="5855" w:author="Jose Eduardo VIU" w:date="2023-04-01T20:51:00Z"/>
        </w:trPr>
        <w:tc>
          <w:tcPr>
            <w:tcW w:w="4172" w:type="dxa"/>
            <w:gridSpan w:val="4"/>
          </w:tcPr>
          <w:p w14:paraId="605FAADC" w14:textId="56D41950" w:rsidR="00CB7E31" w:rsidDel="009E4857" w:rsidRDefault="00000000">
            <w:pPr>
              <w:suppressAutoHyphens w:val="0"/>
              <w:spacing w:after="0"/>
              <w:rPr>
                <w:del w:id="5856" w:author="Jose Eduardo VIU" w:date="2023-04-01T20:51:00Z"/>
              </w:rPr>
            </w:pPr>
            <w:del w:id="5857" w:author="Jose Eduardo VIU" w:date="2023-04-01T20:51:00Z">
              <w:r w:rsidDel="009E4857">
                <w:rPr>
                  <w:rFonts w:ascii="Courier New" w:eastAsia="Courier New" w:hAnsi="Courier New" w:cs="Courier New"/>
                </w:rPr>
                <w:delText>191 MACHO ENTERO + CATRADO+ HEMBRA</w:delText>
              </w:r>
            </w:del>
          </w:p>
        </w:tc>
        <w:tc>
          <w:tcPr>
            <w:tcW w:w="1460" w:type="dxa"/>
            <w:gridSpan w:val="2"/>
          </w:tcPr>
          <w:p w14:paraId="512AAC90" w14:textId="0EAABAF0" w:rsidR="00CB7E31" w:rsidDel="009E4857" w:rsidRDefault="00000000">
            <w:pPr>
              <w:suppressAutoHyphens w:val="0"/>
              <w:spacing w:after="0"/>
              <w:ind w:left="115"/>
              <w:rPr>
                <w:del w:id="5858" w:author="Jose Eduardo VIU" w:date="2023-04-01T20:51:00Z"/>
              </w:rPr>
            </w:pPr>
            <w:del w:id="5859" w:author="Jose Eduardo VIU" w:date="2023-04-01T20:51:00Z">
              <w:r w:rsidDel="009E4857">
                <w:rPr>
                  <w:rFonts w:ascii="Courier New" w:eastAsia="Courier New" w:hAnsi="Courier New" w:cs="Courier New"/>
                </w:rPr>
                <w:delText>33.658855</w:delText>
              </w:r>
            </w:del>
          </w:p>
        </w:tc>
        <w:tc>
          <w:tcPr>
            <w:tcW w:w="1555" w:type="dxa"/>
          </w:tcPr>
          <w:p w14:paraId="6D2AE6B4" w14:textId="0879EDF0" w:rsidR="00CB7E31" w:rsidDel="009E4857" w:rsidRDefault="00000000">
            <w:pPr>
              <w:suppressAutoHyphens w:val="0"/>
              <w:spacing w:after="0"/>
              <w:ind w:left="115"/>
              <w:rPr>
                <w:del w:id="5860" w:author="Jose Eduardo VIU" w:date="2023-04-01T20:51:00Z"/>
              </w:rPr>
            </w:pPr>
            <w:del w:id="5861" w:author="Jose Eduardo VIU" w:date="2023-04-01T20:51:00Z">
              <w:r w:rsidDel="009E4857">
                <w:rPr>
                  <w:rFonts w:ascii="Courier New" w:eastAsia="Courier New" w:hAnsi="Courier New" w:cs="Courier New"/>
                </w:rPr>
                <w:delText>76.256556</w:delText>
              </w:r>
            </w:del>
          </w:p>
        </w:tc>
        <w:tc>
          <w:tcPr>
            <w:tcW w:w="661" w:type="dxa"/>
          </w:tcPr>
          <w:p w14:paraId="21E171CA" w14:textId="31ECB7A4" w:rsidR="00CB7E31" w:rsidDel="009E4857" w:rsidRDefault="00000000">
            <w:pPr>
              <w:suppressAutoHyphens w:val="0"/>
              <w:spacing w:after="0"/>
              <w:rPr>
                <w:del w:id="5862" w:author="Jose Eduardo VIU" w:date="2023-04-01T20:51:00Z"/>
              </w:rPr>
            </w:pPr>
            <w:del w:id="5863" w:author="Jose Eduardo VIU" w:date="2023-04-01T20:51:00Z">
              <w:r w:rsidDel="009E4857">
                <w:rPr>
                  <w:rFonts w:ascii="Courier New" w:eastAsia="Courier New" w:hAnsi="Courier New" w:cs="Courier New"/>
                </w:rPr>
                <w:delText>219.0</w:delText>
              </w:r>
            </w:del>
          </w:p>
        </w:tc>
        <w:tc>
          <w:tcPr>
            <w:tcW w:w="285" w:type="dxa"/>
          </w:tcPr>
          <w:p w14:paraId="60D72986" w14:textId="614DD948" w:rsidR="00CB7E31" w:rsidDel="009E4857" w:rsidRDefault="00CB7E31">
            <w:pPr>
              <w:suppressAutoHyphens w:val="0"/>
              <w:rPr>
                <w:del w:id="5864" w:author="Jose Eduardo VIU" w:date="2023-04-01T20:51:00Z"/>
              </w:rPr>
            </w:pPr>
          </w:p>
        </w:tc>
      </w:tr>
      <w:tr w:rsidR="00CB7E31" w:rsidDel="009E4857" w14:paraId="4FCE7DBD" w14:textId="29810DEB">
        <w:trPr>
          <w:trHeight w:val="271"/>
          <w:del w:id="5865" w:author="Jose Eduardo VIU" w:date="2023-04-01T20:51:00Z"/>
        </w:trPr>
        <w:tc>
          <w:tcPr>
            <w:tcW w:w="4172" w:type="dxa"/>
            <w:gridSpan w:val="4"/>
          </w:tcPr>
          <w:p w14:paraId="540C7690" w14:textId="144014BD" w:rsidR="00CB7E31" w:rsidDel="009E4857" w:rsidRDefault="00000000">
            <w:pPr>
              <w:suppressAutoHyphens w:val="0"/>
              <w:spacing w:after="0"/>
              <w:rPr>
                <w:del w:id="5866" w:author="Jose Eduardo VIU" w:date="2023-04-01T20:51:00Z"/>
              </w:rPr>
            </w:pPr>
            <w:del w:id="5867" w:author="Jose Eduardo VIU" w:date="2023-04-01T20:51:00Z">
              <w:r w:rsidDel="009E4857">
                <w:rPr>
                  <w:rFonts w:ascii="Courier New" w:eastAsia="Courier New" w:hAnsi="Courier New" w:cs="Courier New"/>
                </w:rPr>
                <w:delText>211 MACHO ENTERO + CATRADO+ HEMBRA</w:delText>
              </w:r>
            </w:del>
          </w:p>
        </w:tc>
        <w:tc>
          <w:tcPr>
            <w:tcW w:w="1460" w:type="dxa"/>
            <w:gridSpan w:val="2"/>
          </w:tcPr>
          <w:p w14:paraId="7D2D5969" w14:textId="2FA66143" w:rsidR="00CB7E31" w:rsidDel="009E4857" w:rsidRDefault="00000000">
            <w:pPr>
              <w:suppressAutoHyphens w:val="0"/>
              <w:spacing w:after="0"/>
              <w:rPr>
                <w:del w:id="5868" w:author="Jose Eduardo VIU" w:date="2023-04-01T20:51:00Z"/>
              </w:rPr>
            </w:pPr>
            <w:del w:id="5869" w:author="Jose Eduardo VIU" w:date="2023-04-01T20:51:00Z">
              <w:r w:rsidDel="009E4857">
                <w:rPr>
                  <w:rFonts w:ascii="Courier New" w:eastAsia="Courier New" w:hAnsi="Courier New" w:cs="Courier New"/>
                </w:rPr>
                <w:delText>142.085176</w:delText>
              </w:r>
            </w:del>
          </w:p>
        </w:tc>
        <w:tc>
          <w:tcPr>
            <w:tcW w:w="1555" w:type="dxa"/>
          </w:tcPr>
          <w:p w14:paraId="4FCC0EF3" w14:textId="72B5DED5" w:rsidR="00CB7E31" w:rsidDel="009E4857" w:rsidRDefault="00000000">
            <w:pPr>
              <w:suppressAutoHyphens w:val="0"/>
              <w:spacing w:after="0"/>
              <w:rPr>
                <w:del w:id="5870" w:author="Jose Eduardo VIU" w:date="2023-04-01T20:51:00Z"/>
              </w:rPr>
            </w:pPr>
            <w:del w:id="5871" w:author="Jose Eduardo VIU" w:date="2023-04-01T20:51:00Z">
              <w:r w:rsidDel="009E4857">
                <w:rPr>
                  <w:rFonts w:ascii="Courier New" w:eastAsia="Courier New" w:hAnsi="Courier New" w:cs="Courier New"/>
                </w:rPr>
                <w:delText>154.695580</w:delText>
              </w:r>
            </w:del>
          </w:p>
        </w:tc>
        <w:tc>
          <w:tcPr>
            <w:tcW w:w="661" w:type="dxa"/>
          </w:tcPr>
          <w:p w14:paraId="62665937" w14:textId="1D808D72" w:rsidR="00CB7E31" w:rsidDel="009E4857" w:rsidRDefault="00000000">
            <w:pPr>
              <w:suppressAutoHyphens w:val="0"/>
              <w:spacing w:after="0"/>
              <w:ind w:left="115"/>
              <w:rPr>
                <w:del w:id="5872" w:author="Jose Eduardo VIU" w:date="2023-04-01T20:51:00Z"/>
              </w:rPr>
            </w:pPr>
            <w:del w:id="5873" w:author="Jose Eduardo VIU" w:date="2023-04-01T20:51:00Z">
              <w:r w:rsidDel="009E4857">
                <w:rPr>
                  <w:rFonts w:ascii="Courier New" w:eastAsia="Courier New" w:hAnsi="Courier New" w:cs="Courier New"/>
                </w:rPr>
                <w:delText>44.0</w:delText>
              </w:r>
            </w:del>
          </w:p>
        </w:tc>
        <w:tc>
          <w:tcPr>
            <w:tcW w:w="285" w:type="dxa"/>
          </w:tcPr>
          <w:p w14:paraId="0B798420" w14:textId="67BF1B23" w:rsidR="00CB7E31" w:rsidDel="009E4857" w:rsidRDefault="00CB7E31">
            <w:pPr>
              <w:suppressAutoHyphens w:val="0"/>
              <w:rPr>
                <w:del w:id="5874" w:author="Jose Eduardo VIU" w:date="2023-04-01T20:51:00Z"/>
              </w:rPr>
            </w:pPr>
          </w:p>
        </w:tc>
      </w:tr>
      <w:tr w:rsidR="00CB7E31" w:rsidDel="009E4857" w14:paraId="5B12CF7F" w14:textId="4CC6579F">
        <w:trPr>
          <w:trHeight w:val="271"/>
          <w:del w:id="5875" w:author="Jose Eduardo VIU" w:date="2023-04-01T20:51:00Z"/>
        </w:trPr>
        <w:tc>
          <w:tcPr>
            <w:tcW w:w="4172" w:type="dxa"/>
            <w:gridSpan w:val="4"/>
          </w:tcPr>
          <w:p w14:paraId="3FBAABC1" w14:textId="75431930" w:rsidR="00CB7E31" w:rsidDel="009E4857" w:rsidRDefault="00000000">
            <w:pPr>
              <w:suppressAutoHyphens w:val="0"/>
              <w:spacing w:after="0"/>
              <w:rPr>
                <w:del w:id="5876" w:author="Jose Eduardo VIU" w:date="2023-04-01T20:51:00Z"/>
              </w:rPr>
            </w:pPr>
            <w:del w:id="5877" w:author="Jose Eduardo VIU" w:date="2023-04-01T20:51:00Z">
              <w:r w:rsidDel="009E4857">
                <w:rPr>
                  <w:rFonts w:ascii="Courier New" w:eastAsia="Courier New" w:hAnsi="Courier New" w:cs="Courier New"/>
                </w:rPr>
                <w:delText>212 MACHO ENTERO + CATRADO+ HEMBRA</w:delText>
              </w:r>
            </w:del>
          </w:p>
        </w:tc>
        <w:tc>
          <w:tcPr>
            <w:tcW w:w="1460" w:type="dxa"/>
            <w:gridSpan w:val="2"/>
          </w:tcPr>
          <w:p w14:paraId="775BDAC2" w14:textId="30C86BA4" w:rsidR="00CB7E31" w:rsidDel="009E4857" w:rsidRDefault="00000000">
            <w:pPr>
              <w:suppressAutoHyphens w:val="0"/>
              <w:spacing w:after="0"/>
              <w:rPr>
                <w:del w:id="5878" w:author="Jose Eduardo VIU" w:date="2023-04-01T20:51:00Z"/>
              </w:rPr>
            </w:pPr>
            <w:del w:id="5879" w:author="Jose Eduardo VIU" w:date="2023-04-01T20:51:00Z">
              <w:r w:rsidDel="009E4857">
                <w:rPr>
                  <w:rFonts w:ascii="Courier New" w:eastAsia="Courier New" w:hAnsi="Courier New" w:cs="Courier New"/>
                </w:rPr>
                <w:delText>108.032249</w:delText>
              </w:r>
            </w:del>
          </w:p>
        </w:tc>
        <w:tc>
          <w:tcPr>
            <w:tcW w:w="1555" w:type="dxa"/>
          </w:tcPr>
          <w:p w14:paraId="19E447E7" w14:textId="1B984094" w:rsidR="00CB7E31" w:rsidDel="009E4857" w:rsidRDefault="00000000">
            <w:pPr>
              <w:suppressAutoHyphens w:val="0"/>
              <w:spacing w:after="0"/>
              <w:rPr>
                <w:del w:id="5880" w:author="Jose Eduardo VIU" w:date="2023-04-01T20:51:00Z"/>
              </w:rPr>
            </w:pPr>
            <w:del w:id="5881" w:author="Jose Eduardo VIU" w:date="2023-04-01T20:51:00Z">
              <w:r w:rsidDel="009E4857">
                <w:rPr>
                  <w:rFonts w:ascii="Courier New" w:eastAsia="Courier New" w:hAnsi="Courier New" w:cs="Courier New"/>
                </w:rPr>
                <w:delText>146.766011</w:delText>
              </w:r>
            </w:del>
          </w:p>
        </w:tc>
        <w:tc>
          <w:tcPr>
            <w:tcW w:w="661" w:type="dxa"/>
          </w:tcPr>
          <w:p w14:paraId="65A73378" w14:textId="755F7FCA" w:rsidR="00CB7E31" w:rsidDel="009E4857" w:rsidRDefault="00000000">
            <w:pPr>
              <w:suppressAutoHyphens w:val="0"/>
              <w:spacing w:after="0"/>
              <w:ind w:left="115"/>
              <w:rPr>
                <w:del w:id="5882" w:author="Jose Eduardo VIU" w:date="2023-04-01T20:51:00Z"/>
              </w:rPr>
            </w:pPr>
            <w:del w:id="5883" w:author="Jose Eduardo VIU" w:date="2023-04-01T20:51:00Z">
              <w:r w:rsidDel="009E4857">
                <w:rPr>
                  <w:rFonts w:ascii="Courier New" w:eastAsia="Courier New" w:hAnsi="Courier New" w:cs="Courier New"/>
                </w:rPr>
                <w:delText>52.0</w:delText>
              </w:r>
            </w:del>
          </w:p>
        </w:tc>
        <w:tc>
          <w:tcPr>
            <w:tcW w:w="285" w:type="dxa"/>
          </w:tcPr>
          <w:p w14:paraId="5A6E7888" w14:textId="6BB65421" w:rsidR="00CB7E31" w:rsidDel="009E4857" w:rsidRDefault="00CB7E31">
            <w:pPr>
              <w:suppressAutoHyphens w:val="0"/>
              <w:rPr>
                <w:del w:id="5884" w:author="Jose Eduardo VIU" w:date="2023-04-01T20:51:00Z"/>
              </w:rPr>
            </w:pPr>
          </w:p>
        </w:tc>
      </w:tr>
      <w:tr w:rsidR="00CB7E31" w:rsidDel="009E4857" w14:paraId="4946A1E1" w14:textId="307793C0">
        <w:trPr>
          <w:trHeight w:val="271"/>
          <w:del w:id="5885" w:author="Jose Eduardo VIU" w:date="2023-04-01T20:51:00Z"/>
        </w:trPr>
        <w:tc>
          <w:tcPr>
            <w:tcW w:w="4172" w:type="dxa"/>
            <w:gridSpan w:val="4"/>
          </w:tcPr>
          <w:p w14:paraId="7BAF3006" w14:textId="0642A2D5" w:rsidR="00CB7E31" w:rsidDel="009E4857" w:rsidRDefault="00000000">
            <w:pPr>
              <w:suppressAutoHyphens w:val="0"/>
              <w:spacing w:after="0"/>
              <w:rPr>
                <w:del w:id="5886" w:author="Jose Eduardo VIU" w:date="2023-04-01T20:51:00Z"/>
              </w:rPr>
            </w:pPr>
            <w:del w:id="5887" w:author="Jose Eduardo VIU" w:date="2023-04-01T20:51:00Z">
              <w:r w:rsidDel="009E4857">
                <w:rPr>
                  <w:rFonts w:ascii="Courier New" w:eastAsia="Courier New" w:hAnsi="Courier New" w:cs="Courier New"/>
                </w:rPr>
                <w:delText>255 MACHO ENTERO + CATRADO+ HEMBRA</w:delText>
              </w:r>
            </w:del>
          </w:p>
        </w:tc>
        <w:tc>
          <w:tcPr>
            <w:tcW w:w="1460" w:type="dxa"/>
            <w:gridSpan w:val="2"/>
          </w:tcPr>
          <w:p w14:paraId="0AD23DCF" w14:textId="11835519" w:rsidR="00CB7E31" w:rsidDel="009E4857" w:rsidRDefault="00000000">
            <w:pPr>
              <w:suppressAutoHyphens w:val="0"/>
              <w:spacing w:after="0"/>
              <w:ind w:left="115"/>
              <w:rPr>
                <w:del w:id="5888" w:author="Jose Eduardo VIU" w:date="2023-04-01T20:51:00Z"/>
              </w:rPr>
            </w:pPr>
            <w:del w:id="5889" w:author="Jose Eduardo VIU" w:date="2023-04-01T20:51:00Z">
              <w:r w:rsidDel="009E4857">
                <w:rPr>
                  <w:rFonts w:ascii="Courier New" w:eastAsia="Courier New" w:hAnsi="Courier New" w:cs="Courier New"/>
                </w:rPr>
                <w:delText>36.068333</w:delText>
              </w:r>
            </w:del>
          </w:p>
        </w:tc>
        <w:tc>
          <w:tcPr>
            <w:tcW w:w="1555" w:type="dxa"/>
          </w:tcPr>
          <w:p w14:paraId="3E99E9C5" w14:textId="049E0754" w:rsidR="00CB7E31" w:rsidDel="009E4857" w:rsidRDefault="00000000">
            <w:pPr>
              <w:suppressAutoHyphens w:val="0"/>
              <w:spacing w:after="0"/>
              <w:rPr>
                <w:del w:id="5890" w:author="Jose Eduardo VIU" w:date="2023-04-01T20:51:00Z"/>
              </w:rPr>
            </w:pPr>
            <w:del w:id="5891" w:author="Jose Eduardo VIU" w:date="2023-04-01T20:51:00Z">
              <w:r w:rsidDel="009E4857">
                <w:rPr>
                  <w:rFonts w:ascii="Courier New" w:eastAsia="Courier New" w:hAnsi="Courier New" w:cs="Courier New"/>
                </w:rPr>
                <w:delText>145.930823</w:delText>
              </w:r>
            </w:del>
          </w:p>
        </w:tc>
        <w:tc>
          <w:tcPr>
            <w:tcW w:w="661" w:type="dxa"/>
          </w:tcPr>
          <w:p w14:paraId="31A9ED8E" w14:textId="386B6677" w:rsidR="00CB7E31" w:rsidDel="009E4857" w:rsidRDefault="00000000">
            <w:pPr>
              <w:suppressAutoHyphens w:val="0"/>
              <w:spacing w:after="0"/>
              <w:ind w:left="115"/>
              <w:rPr>
                <w:del w:id="5892" w:author="Jose Eduardo VIU" w:date="2023-04-01T20:51:00Z"/>
              </w:rPr>
            </w:pPr>
            <w:del w:id="5893" w:author="Jose Eduardo VIU" w:date="2023-04-01T20:51:00Z">
              <w:r w:rsidDel="009E4857">
                <w:rPr>
                  <w:rFonts w:ascii="Courier New" w:eastAsia="Courier New" w:hAnsi="Courier New" w:cs="Courier New"/>
                </w:rPr>
                <w:delText>58.0</w:delText>
              </w:r>
            </w:del>
          </w:p>
        </w:tc>
        <w:tc>
          <w:tcPr>
            <w:tcW w:w="285" w:type="dxa"/>
          </w:tcPr>
          <w:p w14:paraId="5F0B22E5" w14:textId="0B46A6BF" w:rsidR="00CB7E31" w:rsidDel="009E4857" w:rsidRDefault="00CB7E31">
            <w:pPr>
              <w:suppressAutoHyphens w:val="0"/>
              <w:rPr>
                <w:del w:id="5894" w:author="Jose Eduardo VIU" w:date="2023-04-01T20:51:00Z"/>
              </w:rPr>
            </w:pPr>
          </w:p>
        </w:tc>
      </w:tr>
      <w:tr w:rsidR="00CB7E31" w:rsidDel="009E4857" w14:paraId="3729817E" w14:textId="24701424">
        <w:trPr>
          <w:trHeight w:val="271"/>
          <w:del w:id="5895" w:author="Jose Eduardo VIU" w:date="2023-04-01T20:51:00Z"/>
        </w:trPr>
        <w:tc>
          <w:tcPr>
            <w:tcW w:w="4172" w:type="dxa"/>
            <w:gridSpan w:val="4"/>
          </w:tcPr>
          <w:p w14:paraId="35BD03CA" w14:textId="2945A087" w:rsidR="00CB7E31" w:rsidDel="009E4857" w:rsidRDefault="00000000">
            <w:pPr>
              <w:suppressAutoHyphens w:val="0"/>
              <w:spacing w:after="0"/>
              <w:rPr>
                <w:del w:id="5896" w:author="Jose Eduardo VIU" w:date="2023-04-01T20:51:00Z"/>
              </w:rPr>
            </w:pPr>
            <w:del w:id="5897" w:author="Jose Eduardo VIU" w:date="2023-04-01T20:51:00Z">
              <w:r w:rsidDel="009E4857">
                <w:rPr>
                  <w:rFonts w:ascii="Courier New" w:eastAsia="Courier New" w:hAnsi="Courier New" w:cs="Courier New"/>
                </w:rPr>
                <w:delText>261 MACHO ENTERO + CATRADO+ HEMBRA</w:delText>
              </w:r>
            </w:del>
          </w:p>
        </w:tc>
        <w:tc>
          <w:tcPr>
            <w:tcW w:w="1460" w:type="dxa"/>
            <w:gridSpan w:val="2"/>
          </w:tcPr>
          <w:p w14:paraId="2F472810" w14:textId="0DEA144B" w:rsidR="00CB7E31" w:rsidDel="009E4857" w:rsidRDefault="00000000">
            <w:pPr>
              <w:suppressAutoHyphens w:val="0"/>
              <w:spacing w:after="0"/>
              <w:ind w:left="115"/>
              <w:rPr>
                <w:del w:id="5898" w:author="Jose Eduardo VIU" w:date="2023-04-01T20:51:00Z"/>
              </w:rPr>
            </w:pPr>
            <w:del w:id="5899" w:author="Jose Eduardo VIU" w:date="2023-04-01T20:51:00Z">
              <w:r w:rsidDel="009E4857">
                <w:rPr>
                  <w:rFonts w:ascii="Courier New" w:eastAsia="Courier New" w:hAnsi="Courier New" w:cs="Courier New"/>
                </w:rPr>
                <w:delText>41.032900</w:delText>
              </w:r>
            </w:del>
          </w:p>
        </w:tc>
        <w:tc>
          <w:tcPr>
            <w:tcW w:w="1555" w:type="dxa"/>
          </w:tcPr>
          <w:p w14:paraId="57D8B2D2" w14:textId="2C7552F2" w:rsidR="00CB7E31" w:rsidDel="009E4857" w:rsidRDefault="00000000">
            <w:pPr>
              <w:suppressAutoHyphens w:val="0"/>
              <w:spacing w:after="0"/>
              <w:rPr>
                <w:del w:id="5900" w:author="Jose Eduardo VIU" w:date="2023-04-01T20:51:00Z"/>
              </w:rPr>
            </w:pPr>
            <w:del w:id="5901" w:author="Jose Eduardo VIU" w:date="2023-04-01T20:51:00Z">
              <w:r w:rsidDel="009E4857">
                <w:rPr>
                  <w:rFonts w:ascii="Courier New" w:eastAsia="Courier New" w:hAnsi="Courier New" w:cs="Courier New"/>
                </w:rPr>
                <w:delText>141.121841</w:delText>
              </w:r>
            </w:del>
          </w:p>
        </w:tc>
        <w:tc>
          <w:tcPr>
            <w:tcW w:w="661" w:type="dxa"/>
          </w:tcPr>
          <w:p w14:paraId="2F51074B" w14:textId="78BA7702" w:rsidR="00CB7E31" w:rsidDel="009E4857" w:rsidRDefault="00000000">
            <w:pPr>
              <w:suppressAutoHyphens w:val="0"/>
              <w:spacing w:after="0"/>
              <w:ind w:left="115"/>
              <w:rPr>
                <w:del w:id="5902" w:author="Jose Eduardo VIU" w:date="2023-04-01T20:51:00Z"/>
              </w:rPr>
            </w:pPr>
            <w:del w:id="5903" w:author="Jose Eduardo VIU" w:date="2023-04-01T20:51:00Z">
              <w:r w:rsidDel="009E4857">
                <w:rPr>
                  <w:rFonts w:ascii="Courier New" w:eastAsia="Courier New" w:hAnsi="Courier New" w:cs="Courier New"/>
                </w:rPr>
                <w:delText>47.0</w:delText>
              </w:r>
            </w:del>
          </w:p>
        </w:tc>
        <w:tc>
          <w:tcPr>
            <w:tcW w:w="285" w:type="dxa"/>
          </w:tcPr>
          <w:p w14:paraId="52919C64" w14:textId="24748070" w:rsidR="00CB7E31" w:rsidDel="009E4857" w:rsidRDefault="00CB7E31">
            <w:pPr>
              <w:suppressAutoHyphens w:val="0"/>
              <w:rPr>
                <w:del w:id="5904" w:author="Jose Eduardo VIU" w:date="2023-04-01T20:51:00Z"/>
              </w:rPr>
            </w:pPr>
          </w:p>
        </w:tc>
      </w:tr>
      <w:tr w:rsidR="00CB7E31" w:rsidDel="009E4857" w14:paraId="593FED0E" w14:textId="56DDFD5E">
        <w:trPr>
          <w:trHeight w:val="271"/>
          <w:del w:id="5905" w:author="Jose Eduardo VIU" w:date="2023-04-01T20:51:00Z"/>
        </w:trPr>
        <w:tc>
          <w:tcPr>
            <w:tcW w:w="4172" w:type="dxa"/>
            <w:gridSpan w:val="4"/>
          </w:tcPr>
          <w:p w14:paraId="4E599E75" w14:textId="6C46E8DC" w:rsidR="00CB7E31" w:rsidDel="009E4857" w:rsidRDefault="00000000">
            <w:pPr>
              <w:suppressAutoHyphens w:val="0"/>
              <w:spacing w:after="0"/>
              <w:rPr>
                <w:del w:id="5906" w:author="Jose Eduardo VIU" w:date="2023-04-01T20:51:00Z"/>
              </w:rPr>
            </w:pPr>
            <w:del w:id="5907" w:author="Jose Eduardo VIU" w:date="2023-04-01T20:51:00Z">
              <w:r w:rsidDel="009E4857">
                <w:rPr>
                  <w:rFonts w:ascii="Courier New" w:eastAsia="Courier New" w:hAnsi="Courier New" w:cs="Courier New"/>
                </w:rPr>
                <w:delText>267 MACHO ENTERO + CATRADO+ HEMBRA</w:delText>
              </w:r>
            </w:del>
          </w:p>
        </w:tc>
        <w:tc>
          <w:tcPr>
            <w:tcW w:w="1460" w:type="dxa"/>
            <w:gridSpan w:val="2"/>
          </w:tcPr>
          <w:p w14:paraId="5F20C69E" w14:textId="41862903" w:rsidR="00CB7E31" w:rsidDel="009E4857" w:rsidRDefault="00000000">
            <w:pPr>
              <w:suppressAutoHyphens w:val="0"/>
              <w:spacing w:after="0"/>
              <w:ind w:left="115"/>
              <w:rPr>
                <w:del w:id="5908" w:author="Jose Eduardo VIU" w:date="2023-04-01T20:51:00Z"/>
              </w:rPr>
            </w:pPr>
            <w:del w:id="5909" w:author="Jose Eduardo VIU" w:date="2023-04-01T20:51:00Z">
              <w:r w:rsidDel="009E4857">
                <w:rPr>
                  <w:rFonts w:ascii="Courier New" w:eastAsia="Courier New" w:hAnsi="Courier New" w:cs="Courier New"/>
                </w:rPr>
                <w:delText>40.269841</w:delText>
              </w:r>
            </w:del>
          </w:p>
        </w:tc>
        <w:tc>
          <w:tcPr>
            <w:tcW w:w="1555" w:type="dxa"/>
          </w:tcPr>
          <w:p w14:paraId="07708C9E" w14:textId="7CFC93BC" w:rsidR="00CB7E31" w:rsidDel="009E4857" w:rsidRDefault="00000000">
            <w:pPr>
              <w:suppressAutoHyphens w:val="0"/>
              <w:spacing w:after="0"/>
              <w:rPr>
                <w:del w:id="5910" w:author="Jose Eduardo VIU" w:date="2023-04-01T20:51:00Z"/>
              </w:rPr>
            </w:pPr>
            <w:del w:id="5911" w:author="Jose Eduardo VIU" w:date="2023-04-01T20:51:00Z">
              <w:r w:rsidDel="009E4857">
                <w:rPr>
                  <w:rFonts w:ascii="Courier New" w:eastAsia="Courier New" w:hAnsi="Courier New" w:cs="Courier New"/>
                </w:rPr>
                <w:delText>144.735573</w:delText>
              </w:r>
            </w:del>
          </w:p>
        </w:tc>
        <w:tc>
          <w:tcPr>
            <w:tcW w:w="661" w:type="dxa"/>
          </w:tcPr>
          <w:p w14:paraId="03CF4E7C" w14:textId="5C4874B2" w:rsidR="00CB7E31" w:rsidDel="009E4857" w:rsidRDefault="00000000">
            <w:pPr>
              <w:suppressAutoHyphens w:val="0"/>
              <w:spacing w:after="0"/>
              <w:ind w:left="115"/>
              <w:rPr>
                <w:del w:id="5912" w:author="Jose Eduardo VIU" w:date="2023-04-01T20:51:00Z"/>
              </w:rPr>
            </w:pPr>
            <w:del w:id="5913" w:author="Jose Eduardo VIU" w:date="2023-04-01T20:51:00Z">
              <w:r w:rsidDel="009E4857">
                <w:rPr>
                  <w:rFonts w:ascii="Courier New" w:eastAsia="Courier New" w:hAnsi="Courier New" w:cs="Courier New"/>
                </w:rPr>
                <w:delText>36.0</w:delText>
              </w:r>
            </w:del>
          </w:p>
        </w:tc>
        <w:tc>
          <w:tcPr>
            <w:tcW w:w="285" w:type="dxa"/>
          </w:tcPr>
          <w:p w14:paraId="4302B0A8" w14:textId="62B1B79D" w:rsidR="00CB7E31" w:rsidDel="009E4857" w:rsidRDefault="00CB7E31">
            <w:pPr>
              <w:suppressAutoHyphens w:val="0"/>
              <w:rPr>
                <w:del w:id="5914" w:author="Jose Eduardo VIU" w:date="2023-04-01T20:51:00Z"/>
              </w:rPr>
            </w:pPr>
          </w:p>
        </w:tc>
      </w:tr>
      <w:tr w:rsidR="00CB7E31" w:rsidDel="009E4857" w14:paraId="55E3FFCA" w14:textId="6FBFF78B">
        <w:trPr>
          <w:trHeight w:val="271"/>
          <w:del w:id="5915" w:author="Jose Eduardo VIU" w:date="2023-04-01T20:51:00Z"/>
        </w:trPr>
        <w:tc>
          <w:tcPr>
            <w:tcW w:w="4172" w:type="dxa"/>
            <w:gridSpan w:val="4"/>
          </w:tcPr>
          <w:p w14:paraId="04760BA1" w14:textId="5829919C" w:rsidR="00CB7E31" w:rsidDel="009E4857" w:rsidRDefault="00000000">
            <w:pPr>
              <w:suppressAutoHyphens w:val="0"/>
              <w:spacing w:after="0"/>
              <w:rPr>
                <w:del w:id="5916" w:author="Jose Eduardo VIU" w:date="2023-04-01T20:51:00Z"/>
              </w:rPr>
            </w:pPr>
            <w:del w:id="5917" w:author="Jose Eduardo VIU" w:date="2023-04-01T20:51:00Z">
              <w:r w:rsidDel="009E4857">
                <w:rPr>
                  <w:rFonts w:ascii="Courier New" w:eastAsia="Courier New" w:hAnsi="Courier New" w:cs="Courier New"/>
                </w:rPr>
                <w:delText>277 MACHO ENTERO + CATRADO+ HEMBRA</w:delText>
              </w:r>
            </w:del>
          </w:p>
        </w:tc>
        <w:tc>
          <w:tcPr>
            <w:tcW w:w="1460" w:type="dxa"/>
            <w:gridSpan w:val="2"/>
          </w:tcPr>
          <w:p w14:paraId="3FA8D54A" w14:textId="7307D68E" w:rsidR="00CB7E31" w:rsidDel="009E4857" w:rsidRDefault="00000000">
            <w:pPr>
              <w:suppressAutoHyphens w:val="0"/>
              <w:spacing w:after="0"/>
              <w:ind w:left="115"/>
              <w:rPr>
                <w:del w:id="5918" w:author="Jose Eduardo VIU" w:date="2023-04-01T20:51:00Z"/>
              </w:rPr>
            </w:pPr>
            <w:del w:id="5919" w:author="Jose Eduardo VIU" w:date="2023-04-01T20:51:00Z">
              <w:r w:rsidDel="009E4857">
                <w:rPr>
                  <w:rFonts w:ascii="Courier New" w:eastAsia="Courier New" w:hAnsi="Courier New" w:cs="Courier New"/>
                </w:rPr>
                <w:delText>60.000000</w:delText>
              </w:r>
            </w:del>
          </w:p>
        </w:tc>
        <w:tc>
          <w:tcPr>
            <w:tcW w:w="1555" w:type="dxa"/>
          </w:tcPr>
          <w:p w14:paraId="4B0B3B65" w14:textId="515C4768" w:rsidR="00CB7E31" w:rsidDel="009E4857" w:rsidRDefault="00000000">
            <w:pPr>
              <w:suppressAutoHyphens w:val="0"/>
              <w:spacing w:after="0"/>
              <w:ind w:left="115"/>
              <w:rPr>
                <w:del w:id="5920" w:author="Jose Eduardo VIU" w:date="2023-04-01T20:51:00Z"/>
              </w:rPr>
            </w:pPr>
            <w:del w:id="5921" w:author="Jose Eduardo VIU" w:date="2023-04-01T20:51:00Z">
              <w:r w:rsidDel="009E4857">
                <w:rPr>
                  <w:rFonts w:ascii="Courier New" w:eastAsia="Courier New" w:hAnsi="Courier New" w:cs="Courier New"/>
                </w:rPr>
                <w:delText>98.650325</w:delText>
              </w:r>
            </w:del>
          </w:p>
        </w:tc>
        <w:tc>
          <w:tcPr>
            <w:tcW w:w="661" w:type="dxa"/>
          </w:tcPr>
          <w:p w14:paraId="08F25E6C" w14:textId="2A69B990" w:rsidR="00CB7E31" w:rsidDel="009E4857" w:rsidRDefault="00000000">
            <w:pPr>
              <w:suppressAutoHyphens w:val="0"/>
              <w:spacing w:after="0"/>
              <w:ind w:left="115"/>
              <w:rPr>
                <w:del w:id="5922" w:author="Jose Eduardo VIU" w:date="2023-04-01T20:51:00Z"/>
              </w:rPr>
            </w:pPr>
            <w:del w:id="5923" w:author="Jose Eduardo VIU" w:date="2023-04-01T20:51:00Z">
              <w:r w:rsidDel="009E4857">
                <w:rPr>
                  <w:rFonts w:ascii="Courier New" w:eastAsia="Courier New" w:hAnsi="Courier New" w:cs="Courier New"/>
                </w:rPr>
                <w:delText>23.0</w:delText>
              </w:r>
            </w:del>
          </w:p>
        </w:tc>
        <w:tc>
          <w:tcPr>
            <w:tcW w:w="285" w:type="dxa"/>
          </w:tcPr>
          <w:p w14:paraId="551D08B6" w14:textId="35008375" w:rsidR="00CB7E31" w:rsidDel="009E4857" w:rsidRDefault="00CB7E31">
            <w:pPr>
              <w:suppressAutoHyphens w:val="0"/>
              <w:rPr>
                <w:del w:id="5924" w:author="Jose Eduardo VIU" w:date="2023-04-01T20:51:00Z"/>
              </w:rPr>
            </w:pPr>
          </w:p>
        </w:tc>
      </w:tr>
      <w:tr w:rsidR="00CB7E31" w:rsidDel="009E4857" w14:paraId="4C020E56" w14:textId="64388B60">
        <w:trPr>
          <w:trHeight w:val="245"/>
          <w:del w:id="5925" w:author="Jose Eduardo VIU" w:date="2023-04-01T20:51:00Z"/>
        </w:trPr>
        <w:tc>
          <w:tcPr>
            <w:tcW w:w="4172" w:type="dxa"/>
            <w:gridSpan w:val="4"/>
          </w:tcPr>
          <w:p w14:paraId="26D8C1C6" w14:textId="38B35DBE" w:rsidR="00CB7E31" w:rsidDel="009E4857" w:rsidRDefault="00000000">
            <w:pPr>
              <w:suppressAutoHyphens w:val="0"/>
              <w:spacing w:after="0"/>
              <w:rPr>
                <w:del w:id="5926" w:author="Jose Eduardo VIU" w:date="2023-04-01T20:51:00Z"/>
              </w:rPr>
            </w:pPr>
            <w:del w:id="5927" w:author="Jose Eduardo VIU" w:date="2023-04-01T20:51:00Z">
              <w:r w:rsidDel="009E4857">
                <w:rPr>
                  <w:rFonts w:ascii="Courier New" w:eastAsia="Courier New" w:hAnsi="Courier New" w:cs="Courier New"/>
                </w:rPr>
                <w:delText>903 MACHO ENTERO + CATRADO+ HEMBRA</w:delText>
              </w:r>
            </w:del>
          </w:p>
        </w:tc>
        <w:tc>
          <w:tcPr>
            <w:tcW w:w="1460" w:type="dxa"/>
            <w:gridSpan w:val="2"/>
          </w:tcPr>
          <w:p w14:paraId="648E9727" w14:textId="6DD9EA77" w:rsidR="00CB7E31" w:rsidDel="009E4857" w:rsidRDefault="00000000">
            <w:pPr>
              <w:suppressAutoHyphens w:val="0"/>
              <w:spacing w:after="0"/>
              <w:ind w:left="115"/>
              <w:rPr>
                <w:del w:id="5928" w:author="Jose Eduardo VIU" w:date="2023-04-01T20:51:00Z"/>
              </w:rPr>
            </w:pPr>
            <w:del w:id="5929" w:author="Jose Eduardo VIU" w:date="2023-04-01T20:51:00Z">
              <w:r w:rsidDel="009E4857">
                <w:rPr>
                  <w:rFonts w:ascii="Courier New" w:eastAsia="Courier New" w:hAnsi="Courier New" w:cs="Courier New"/>
                </w:rPr>
                <w:delText>73.567164</w:delText>
              </w:r>
            </w:del>
          </w:p>
        </w:tc>
        <w:tc>
          <w:tcPr>
            <w:tcW w:w="1555" w:type="dxa"/>
          </w:tcPr>
          <w:p w14:paraId="4D49A549" w14:textId="3E318CDF" w:rsidR="00CB7E31" w:rsidDel="009E4857" w:rsidRDefault="00000000">
            <w:pPr>
              <w:suppressAutoHyphens w:val="0"/>
              <w:spacing w:after="0"/>
              <w:rPr>
                <w:del w:id="5930" w:author="Jose Eduardo VIU" w:date="2023-04-01T20:51:00Z"/>
              </w:rPr>
            </w:pPr>
            <w:del w:id="5931" w:author="Jose Eduardo VIU" w:date="2023-04-01T20:51:00Z">
              <w:r w:rsidDel="009E4857">
                <w:rPr>
                  <w:rFonts w:ascii="Courier New" w:eastAsia="Courier New" w:hAnsi="Courier New" w:cs="Courier New"/>
                </w:rPr>
                <w:delText>145.774603</w:delText>
              </w:r>
            </w:del>
          </w:p>
        </w:tc>
        <w:tc>
          <w:tcPr>
            <w:tcW w:w="661" w:type="dxa"/>
          </w:tcPr>
          <w:p w14:paraId="1D56AD80" w14:textId="3534C9EE" w:rsidR="00CB7E31" w:rsidDel="009E4857" w:rsidRDefault="00000000">
            <w:pPr>
              <w:suppressAutoHyphens w:val="0"/>
              <w:spacing w:after="0"/>
              <w:ind w:left="115"/>
              <w:rPr>
                <w:del w:id="5932" w:author="Jose Eduardo VIU" w:date="2023-04-01T20:51:00Z"/>
              </w:rPr>
            </w:pPr>
            <w:del w:id="5933" w:author="Jose Eduardo VIU" w:date="2023-04-01T20:51:00Z">
              <w:r w:rsidDel="009E4857">
                <w:rPr>
                  <w:rFonts w:ascii="Courier New" w:eastAsia="Courier New" w:hAnsi="Courier New" w:cs="Courier New"/>
                </w:rPr>
                <w:delText>20.0</w:delText>
              </w:r>
            </w:del>
          </w:p>
        </w:tc>
        <w:tc>
          <w:tcPr>
            <w:tcW w:w="285" w:type="dxa"/>
          </w:tcPr>
          <w:p w14:paraId="214AC205" w14:textId="45338315" w:rsidR="00CB7E31" w:rsidDel="009E4857" w:rsidRDefault="00CB7E31">
            <w:pPr>
              <w:suppressAutoHyphens w:val="0"/>
              <w:rPr>
                <w:del w:id="5934" w:author="Jose Eduardo VIU" w:date="2023-04-01T20:51:00Z"/>
              </w:rPr>
            </w:pPr>
          </w:p>
        </w:tc>
      </w:tr>
      <w:tr w:rsidR="00CB7E31" w:rsidDel="009E4857" w14:paraId="365337A8" w14:textId="7699CBD0">
        <w:trPr>
          <w:trHeight w:val="1355"/>
          <w:del w:id="5935" w:author="Jose Eduardo VIU" w:date="2023-04-01T20:51:00Z"/>
        </w:trPr>
        <w:tc>
          <w:tcPr>
            <w:tcW w:w="8133" w:type="dxa"/>
            <w:gridSpan w:val="9"/>
          </w:tcPr>
          <w:p w14:paraId="05ECCEE4" w14:textId="282C1147" w:rsidR="00CB7E31" w:rsidDel="009E4857" w:rsidRDefault="00000000">
            <w:pPr>
              <w:tabs>
                <w:tab w:val="center" w:pos="5040"/>
                <w:tab w:val="center" w:pos="6529"/>
                <w:tab w:val="center" w:pos="7961"/>
              </w:tabs>
              <w:suppressAutoHyphens w:val="0"/>
              <w:spacing w:after="17"/>
              <w:rPr>
                <w:del w:id="5936" w:author="Jose Eduardo VIU" w:date="2023-04-01T20:51:00Z"/>
              </w:rPr>
            </w:pPr>
            <w:del w:id="5937" w:author="Jose Eduardo VIU" w:date="2023-04-01T20:51:00Z">
              <w:r w:rsidDel="009E4857">
                <w:rPr>
                  <w:rFonts w:ascii="Courier New" w:eastAsia="Courier New" w:hAnsi="Courier New" w:cs="Courier New"/>
                </w:rPr>
                <w:delText>2771 MACHO ENTERO + CATRADO+ HEMBRA</w:delText>
              </w:r>
              <w:r w:rsidDel="009E4857">
                <w:rPr>
                  <w:rFonts w:ascii="Courier New" w:eastAsia="Courier New" w:hAnsi="Courier New" w:cs="Courier New"/>
                </w:rPr>
                <w:tab/>
                <w:delText>140.000000</w:delText>
              </w:r>
              <w:r w:rsidDel="009E4857">
                <w:rPr>
                  <w:rFonts w:ascii="Courier New" w:eastAsia="Courier New" w:hAnsi="Courier New" w:cs="Courier New"/>
                </w:rPr>
                <w:tab/>
                <w:delText>158.250000</w:delText>
              </w:r>
              <w:r w:rsidDel="009E4857">
                <w:rPr>
                  <w:rFonts w:ascii="Courier New" w:eastAsia="Courier New" w:hAnsi="Courier New" w:cs="Courier New"/>
                </w:rPr>
                <w:tab/>
                <w:delText>0.0</w:delText>
              </w:r>
            </w:del>
          </w:p>
          <w:p w14:paraId="68C9A58A" w14:textId="2D14EC0F" w:rsidR="00CB7E31" w:rsidDel="009E4857" w:rsidRDefault="00000000">
            <w:pPr>
              <w:tabs>
                <w:tab w:val="center" w:pos="2921"/>
                <w:tab w:val="center" w:pos="5097"/>
                <w:tab w:val="center" w:pos="6586"/>
                <w:tab w:val="center" w:pos="7961"/>
              </w:tabs>
              <w:suppressAutoHyphens w:val="0"/>
              <w:spacing w:after="17"/>
              <w:rPr>
                <w:del w:id="5938" w:author="Jose Eduardo VIU" w:date="2023-04-01T20:51:00Z"/>
              </w:rPr>
            </w:pPr>
            <w:del w:id="5939" w:author="Jose Eduardo VIU" w:date="2023-04-01T20:51:00Z">
              <w:r w:rsidDel="009E4857">
                <w:rPr>
                  <w:rFonts w:ascii="Courier New" w:eastAsia="Courier New" w:hAnsi="Courier New" w:cs="Courier New"/>
                </w:rPr>
                <w:delText>4142</w:delText>
              </w:r>
              <w:r w:rsidDel="009E4857">
                <w:rPr>
                  <w:rFonts w:ascii="Courier New" w:eastAsia="Courier New" w:hAnsi="Courier New" w:cs="Courier New"/>
                </w:rPr>
                <w:tab/>
                <w:delText>MACHO ENTERO + HEMBRA</w:delText>
              </w:r>
              <w:r w:rsidDel="009E4857">
                <w:rPr>
                  <w:rFonts w:ascii="Courier New" w:eastAsia="Courier New" w:hAnsi="Courier New" w:cs="Courier New"/>
                </w:rPr>
                <w:tab/>
                <w:delText>25.000000</w:delText>
              </w:r>
              <w:r w:rsidDel="009E4857">
                <w:rPr>
                  <w:rFonts w:ascii="Courier New" w:eastAsia="Courier New" w:hAnsi="Courier New" w:cs="Courier New"/>
                </w:rPr>
                <w:tab/>
                <w:delText>40.000000</w:delText>
              </w:r>
              <w:r w:rsidDel="009E4857">
                <w:rPr>
                  <w:rFonts w:ascii="Courier New" w:eastAsia="Courier New" w:hAnsi="Courier New" w:cs="Courier New"/>
                </w:rPr>
                <w:tab/>
                <w:delText>2.0</w:delText>
              </w:r>
            </w:del>
          </w:p>
          <w:p w14:paraId="1AE09F7D" w14:textId="17F394A2" w:rsidR="00CB7E31" w:rsidDel="009E4857" w:rsidRDefault="00000000">
            <w:pPr>
              <w:suppressAutoHyphens w:val="0"/>
              <w:spacing w:after="0"/>
              <w:ind w:right="344"/>
              <w:rPr>
                <w:del w:id="5940" w:author="Jose Eduardo VIU" w:date="2023-04-01T20:51:00Z"/>
              </w:rPr>
            </w:pPr>
            <w:del w:id="5941" w:author="Jose Eduardo VIU" w:date="2023-04-01T20:51:00Z">
              <w:r w:rsidDel="009E4857">
                <w:rPr>
                  <w:rFonts w:ascii="Courier New" w:eastAsia="Courier New" w:hAnsi="Courier New" w:cs="Courier New"/>
                </w:rPr>
                <w:delText>4167 MACHO ENTERO + HEMBRA 31.097561 40.000000 2.0 4168 MACHO ENTERO + HEMBRA 90.000000 137.162162 13.0 4203 MACHO ENTERO + CATRADO+ HEMBRA 145.122050 147.129412 37.0</w:delText>
              </w:r>
            </w:del>
          </w:p>
        </w:tc>
      </w:tr>
      <w:tr w:rsidR="00CB7E31" w:rsidDel="009E4857" w14:paraId="24D3ACA6" w14:textId="310E8456">
        <w:trPr>
          <w:trHeight w:val="787"/>
          <w:del w:id="5942" w:author="Jose Eduardo VIU" w:date="2023-04-01T20:51:00Z"/>
        </w:trPr>
        <w:tc>
          <w:tcPr>
            <w:tcW w:w="661" w:type="dxa"/>
          </w:tcPr>
          <w:p w14:paraId="318AF92E" w14:textId="243D754C" w:rsidR="00CB7E31" w:rsidDel="009E4857" w:rsidRDefault="00000000">
            <w:pPr>
              <w:suppressAutoHyphens w:val="0"/>
              <w:spacing w:after="0"/>
              <w:rPr>
                <w:del w:id="5943" w:author="Jose Eduardo VIU" w:date="2023-04-01T20:51:00Z"/>
              </w:rPr>
            </w:pPr>
            <w:del w:id="5944" w:author="Jose Eduardo VIU" w:date="2023-04-01T20:51:00Z">
              <w:r w:rsidDel="009E4857">
                <w:rPr>
                  <w:rFonts w:ascii="Courier New" w:eastAsia="Courier New" w:hAnsi="Courier New" w:cs="Courier New"/>
                </w:rPr>
                <w:delText>4242</w:delText>
              </w:r>
            </w:del>
          </w:p>
        </w:tc>
        <w:tc>
          <w:tcPr>
            <w:tcW w:w="7472" w:type="dxa"/>
            <w:gridSpan w:val="8"/>
          </w:tcPr>
          <w:p w14:paraId="3B8628B0" w14:textId="2990BF7A" w:rsidR="00CB7E31" w:rsidDel="009E4857" w:rsidRDefault="00000000">
            <w:pPr>
              <w:suppressAutoHyphens w:val="0"/>
              <w:spacing w:after="0"/>
              <w:ind w:firstLine="1031"/>
              <w:rPr>
                <w:del w:id="5945" w:author="Jose Eduardo VIU" w:date="2023-04-01T20:51:00Z"/>
              </w:rPr>
            </w:pPr>
            <w:del w:id="5946" w:author="Jose Eduardo VIU" w:date="2023-04-01T20:51:00Z">
              <w:r w:rsidDel="009E4857">
                <w:rPr>
                  <w:rFonts w:ascii="Courier New" w:eastAsia="Courier New" w:hAnsi="Courier New" w:cs="Courier New"/>
                </w:rPr>
                <w:delText>MACHO ENTERO + HEMBRA 100.000000 112.290951 31.0 GPS_Longitud GPS_Latitud gr_codpos gr_poblacion \</w:delText>
              </w:r>
            </w:del>
          </w:p>
        </w:tc>
      </w:tr>
      <w:tr w:rsidR="00CB7E31" w:rsidDel="009E4857" w14:paraId="7350CA9E" w14:textId="37BD2B60">
        <w:trPr>
          <w:trHeight w:val="271"/>
          <w:del w:id="5947" w:author="Jose Eduardo VIU" w:date="2023-04-01T20:51:00Z"/>
        </w:trPr>
        <w:tc>
          <w:tcPr>
            <w:tcW w:w="661" w:type="dxa"/>
          </w:tcPr>
          <w:p w14:paraId="6793256F" w14:textId="7C1AD244" w:rsidR="00CB7E31" w:rsidDel="009E4857" w:rsidRDefault="00000000">
            <w:pPr>
              <w:suppressAutoHyphens w:val="0"/>
              <w:spacing w:after="0"/>
              <w:rPr>
                <w:del w:id="5948" w:author="Jose Eduardo VIU" w:date="2023-04-01T20:51:00Z"/>
              </w:rPr>
            </w:pPr>
            <w:del w:id="5949" w:author="Jose Eduardo VIU" w:date="2023-04-01T20:51:00Z">
              <w:r w:rsidDel="009E4857">
                <w:rPr>
                  <w:rFonts w:ascii="Courier New" w:eastAsia="Courier New" w:hAnsi="Courier New" w:cs="Courier New"/>
                </w:rPr>
                <w:delText>39</w:delText>
              </w:r>
            </w:del>
          </w:p>
        </w:tc>
        <w:tc>
          <w:tcPr>
            <w:tcW w:w="1791" w:type="dxa"/>
          </w:tcPr>
          <w:p w14:paraId="130FF7F5" w14:textId="4D794330" w:rsidR="00CB7E31" w:rsidDel="009E4857" w:rsidRDefault="00000000">
            <w:pPr>
              <w:suppressAutoHyphens w:val="0"/>
              <w:spacing w:after="0"/>
              <w:ind w:right="114"/>
              <w:jc w:val="center"/>
              <w:rPr>
                <w:del w:id="5950" w:author="Jose Eduardo VIU" w:date="2023-04-01T20:51:00Z"/>
              </w:rPr>
            </w:pPr>
            <w:del w:id="5951" w:author="Jose Eduardo VIU" w:date="2023-04-01T20:51:00Z">
              <w:r w:rsidDel="009E4857">
                <w:rPr>
                  <w:rFonts w:ascii="Courier New" w:eastAsia="Courier New" w:hAnsi="Courier New" w:cs="Courier New"/>
                </w:rPr>
                <w:delText>-1.48801</w:delText>
              </w:r>
            </w:del>
          </w:p>
        </w:tc>
        <w:tc>
          <w:tcPr>
            <w:tcW w:w="1320" w:type="dxa"/>
          </w:tcPr>
          <w:p w14:paraId="66A8234E" w14:textId="411E8171" w:rsidR="00CB7E31" w:rsidDel="009E4857" w:rsidRDefault="00000000">
            <w:pPr>
              <w:suppressAutoHyphens w:val="0"/>
              <w:spacing w:after="0"/>
              <w:rPr>
                <w:del w:id="5952" w:author="Jose Eduardo VIU" w:date="2023-04-01T20:51:00Z"/>
              </w:rPr>
            </w:pPr>
            <w:del w:id="5953" w:author="Jose Eduardo VIU" w:date="2023-04-01T20:51:00Z">
              <w:r w:rsidDel="009E4857">
                <w:rPr>
                  <w:rFonts w:ascii="Courier New" w:eastAsia="Courier New" w:hAnsi="Courier New" w:cs="Courier New"/>
                </w:rPr>
                <w:delText>38.42037</w:delText>
              </w:r>
            </w:del>
          </w:p>
        </w:tc>
        <w:tc>
          <w:tcPr>
            <w:tcW w:w="4361" w:type="dxa"/>
            <w:gridSpan w:val="6"/>
          </w:tcPr>
          <w:p w14:paraId="5B5F551B" w14:textId="456B12CD" w:rsidR="00CB7E31" w:rsidDel="009E4857" w:rsidRDefault="00000000">
            <w:pPr>
              <w:suppressAutoHyphens w:val="0"/>
              <w:spacing w:after="0"/>
              <w:ind w:left="115"/>
              <w:rPr>
                <w:del w:id="5954" w:author="Jose Eduardo VIU" w:date="2023-04-01T20:51:00Z"/>
              </w:rPr>
            </w:pPr>
            <w:del w:id="5955" w:author="Jose Eduardo VIU" w:date="2023-04-01T20:51:00Z">
              <w:r w:rsidDel="009E4857">
                <w:rPr>
                  <w:rFonts w:ascii="Courier New" w:eastAsia="Courier New" w:hAnsi="Courier New" w:cs="Courier New"/>
                </w:rPr>
                <w:delText>2499.0 CANCARIX, HELLIN (ALBACETE)</w:delText>
              </w:r>
            </w:del>
          </w:p>
        </w:tc>
      </w:tr>
      <w:tr w:rsidR="00CB7E31" w:rsidDel="009E4857" w14:paraId="11943E38" w14:textId="3A856C34">
        <w:trPr>
          <w:trHeight w:val="271"/>
          <w:del w:id="5956" w:author="Jose Eduardo VIU" w:date="2023-04-01T20:51:00Z"/>
        </w:trPr>
        <w:tc>
          <w:tcPr>
            <w:tcW w:w="661" w:type="dxa"/>
          </w:tcPr>
          <w:p w14:paraId="7D79F91E" w14:textId="7C2FFBB5" w:rsidR="00CB7E31" w:rsidDel="009E4857" w:rsidRDefault="00000000">
            <w:pPr>
              <w:suppressAutoHyphens w:val="0"/>
              <w:spacing w:after="0"/>
              <w:rPr>
                <w:del w:id="5957" w:author="Jose Eduardo VIU" w:date="2023-04-01T20:51:00Z"/>
              </w:rPr>
            </w:pPr>
            <w:del w:id="5958" w:author="Jose Eduardo VIU" w:date="2023-04-01T20:51:00Z">
              <w:r w:rsidDel="009E4857">
                <w:rPr>
                  <w:rFonts w:ascii="Courier New" w:eastAsia="Courier New" w:hAnsi="Courier New" w:cs="Courier New"/>
                </w:rPr>
                <w:delText>100</w:delText>
              </w:r>
            </w:del>
          </w:p>
        </w:tc>
        <w:tc>
          <w:tcPr>
            <w:tcW w:w="1791" w:type="dxa"/>
          </w:tcPr>
          <w:p w14:paraId="4B56FF7D" w14:textId="1E6B74FF" w:rsidR="00CB7E31" w:rsidDel="009E4857" w:rsidRDefault="00000000">
            <w:pPr>
              <w:suppressAutoHyphens w:val="0"/>
              <w:spacing w:after="0"/>
              <w:ind w:right="114"/>
              <w:jc w:val="center"/>
              <w:rPr>
                <w:del w:id="5959" w:author="Jose Eduardo VIU" w:date="2023-04-01T20:51:00Z"/>
              </w:rPr>
            </w:pPr>
            <w:del w:id="5960" w:author="Jose Eduardo VIU" w:date="2023-04-01T20:51:00Z">
              <w:r w:rsidDel="009E4857">
                <w:rPr>
                  <w:rFonts w:ascii="Courier New" w:eastAsia="Courier New" w:hAnsi="Courier New" w:cs="Courier New"/>
                </w:rPr>
                <w:delText>-2.94016</w:delText>
              </w:r>
            </w:del>
          </w:p>
        </w:tc>
        <w:tc>
          <w:tcPr>
            <w:tcW w:w="1320" w:type="dxa"/>
          </w:tcPr>
          <w:p w14:paraId="63944788" w14:textId="5205B566" w:rsidR="00CB7E31" w:rsidDel="009E4857" w:rsidRDefault="00000000">
            <w:pPr>
              <w:suppressAutoHyphens w:val="0"/>
              <w:spacing w:after="0"/>
              <w:rPr>
                <w:del w:id="5961" w:author="Jose Eduardo VIU" w:date="2023-04-01T20:51:00Z"/>
              </w:rPr>
            </w:pPr>
            <w:del w:id="5962" w:author="Jose Eduardo VIU" w:date="2023-04-01T20:51:00Z">
              <w:r w:rsidDel="009E4857">
                <w:rPr>
                  <w:rFonts w:ascii="Courier New" w:eastAsia="Courier New" w:hAnsi="Courier New" w:cs="Courier New"/>
                </w:rPr>
                <w:delText>37.49124</w:delText>
              </w:r>
            </w:del>
          </w:p>
        </w:tc>
        <w:tc>
          <w:tcPr>
            <w:tcW w:w="1202" w:type="dxa"/>
            <w:gridSpan w:val="2"/>
          </w:tcPr>
          <w:p w14:paraId="4A89268A" w14:textId="4C0ADD48" w:rsidR="00CB7E31" w:rsidDel="009E4857" w:rsidRDefault="00000000">
            <w:pPr>
              <w:suppressAutoHyphens w:val="0"/>
              <w:spacing w:after="0"/>
              <w:rPr>
                <w:del w:id="5963" w:author="Jose Eduardo VIU" w:date="2023-04-01T20:51:00Z"/>
              </w:rPr>
            </w:pPr>
            <w:del w:id="5964" w:author="Jose Eduardo VIU" w:date="2023-04-01T20:51:00Z">
              <w:r w:rsidDel="009E4857">
                <w:rPr>
                  <w:rFonts w:ascii="Courier New" w:eastAsia="Courier New" w:hAnsi="Courier New" w:cs="Courier New"/>
                </w:rPr>
                <w:delText>18500.0</w:delText>
              </w:r>
            </w:del>
          </w:p>
        </w:tc>
        <w:tc>
          <w:tcPr>
            <w:tcW w:w="3159" w:type="dxa"/>
            <w:gridSpan w:val="4"/>
          </w:tcPr>
          <w:p w14:paraId="0A9858D3" w14:textId="1318D3E3" w:rsidR="00CB7E31" w:rsidDel="009E4857" w:rsidRDefault="00000000">
            <w:pPr>
              <w:suppressAutoHyphens w:val="0"/>
              <w:spacing w:after="0"/>
              <w:ind w:left="1031"/>
              <w:rPr>
                <w:del w:id="5965" w:author="Jose Eduardo VIU" w:date="2023-04-01T20:51:00Z"/>
              </w:rPr>
            </w:pPr>
            <w:del w:id="5966" w:author="Jose Eduardo VIU" w:date="2023-04-01T20:51:00Z">
              <w:r w:rsidDel="009E4857">
                <w:rPr>
                  <w:rFonts w:ascii="Courier New" w:eastAsia="Courier New" w:hAnsi="Courier New" w:cs="Courier New"/>
                </w:rPr>
                <w:delText>GUADIX (GRANADA)</w:delText>
              </w:r>
            </w:del>
          </w:p>
        </w:tc>
      </w:tr>
      <w:tr w:rsidR="00CB7E31" w:rsidDel="009E4857" w14:paraId="43635D64" w14:textId="29A84A89">
        <w:trPr>
          <w:trHeight w:val="271"/>
          <w:del w:id="5967" w:author="Jose Eduardo VIU" w:date="2023-04-01T20:51:00Z"/>
        </w:trPr>
        <w:tc>
          <w:tcPr>
            <w:tcW w:w="661" w:type="dxa"/>
          </w:tcPr>
          <w:p w14:paraId="7F239A38" w14:textId="09223BBF" w:rsidR="00CB7E31" w:rsidDel="009E4857" w:rsidRDefault="00000000">
            <w:pPr>
              <w:suppressAutoHyphens w:val="0"/>
              <w:spacing w:after="0"/>
              <w:rPr>
                <w:del w:id="5968" w:author="Jose Eduardo VIU" w:date="2023-04-01T20:51:00Z"/>
              </w:rPr>
            </w:pPr>
            <w:del w:id="5969" w:author="Jose Eduardo VIU" w:date="2023-04-01T20:51:00Z">
              <w:r w:rsidDel="009E4857">
                <w:rPr>
                  <w:rFonts w:ascii="Courier New" w:eastAsia="Courier New" w:hAnsi="Courier New" w:cs="Courier New"/>
                </w:rPr>
                <w:delText>129</w:delText>
              </w:r>
            </w:del>
          </w:p>
        </w:tc>
        <w:tc>
          <w:tcPr>
            <w:tcW w:w="1791" w:type="dxa"/>
          </w:tcPr>
          <w:p w14:paraId="13E0592C" w14:textId="143EB0C4" w:rsidR="00CB7E31" w:rsidDel="009E4857" w:rsidRDefault="00000000">
            <w:pPr>
              <w:suppressAutoHyphens w:val="0"/>
              <w:spacing w:after="0"/>
              <w:ind w:right="114"/>
              <w:jc w:val="center"/>
              <w:rPr>
                <w:del w:id="5970" w:author="Jose Eduardo VIU" w:date="2023-04-01T20:51:00Z"/>
              </w:rPr>
            </w:pPr>
            <w:del w:id="5971" w:author="Jose Eduardo VIU" w:date="2023-04-01T20:51:00Z">
              <w:r w:rsidDel="009E4857">
                <w:rPr>
                  <w:rFonts w:ascii="Courier New" w:eastAsia="Courier New" w:hAnsi="Courier New" w:cs="Courier New"/>
                </w:rPr>
                <w:delText>-1.17603</w:delText>
              </w:r>
            </w:del>
          </w:p>
        </w:tc>
        <w:tc>
          <w:tcPr>
            <w:tcW w:w="1320" w:type="dxa"/>
          </w:tcPr>
          <w:p w14:paraId="20C9A628" w14:textId="388B049F" w:rsidR="00CB7E31" w:rsidDel="009E4857" w:rsidRDefault="00000000">
            <w:pPr>
              <w:suppressAutoHyphens w:val="0"/>
              <w:spacing w:after="0"/>
              <w:rPr>
                <w:del w:id="5972" w:author="Jose Eduardo VIU" w:date="2023-04-01T20:51:00Z"/>
              </w:rPr>
            </w:pPr>
            <w:del w:id="5973" w:author="Jose Eduardo VIU" w:date="2023-04-01T20:51:00Z">
              <w:r w:rsidDel="009E4857">
                <w:rPr>
                  <w:rFonts w:ascii="Courier New" w:eastAsia="Courier New" w:hAnsi="Courier New" w:cs="Courier New"/>
                </w:rPr>
                <w:delText>38.00758</w:delText>
              </w:r>
            </w:del>
          </w:p>
        </w:tc>
        <w:tc>
          <w:tcPr>
            <w:tcW w:w="1202" w:type="dxa"/>
            <w:gridSpan w:val="2"/>
          </w:tcPr>
          <w:p w14:paraId="72F816B5" w14:textId="6C41C27C" w:rsidR="00CB7E31" w:rsidDel="009E4857" w:rsidRDefault="00000000">
            <w:pPr>
              <w:suppressAutoHyphens w:val="0"/>
              <w:spacing w:after="0"/>
              <w:rPr>
                <w:del w:id="5974" w:author="Jose Eduardo VIU" w:date="2023-04-01T20:51:00Z"/>
              </w:rPr>
            </w:pPr>
            <w:del w:id="5975" w:author="Jose Eduardo VIU" w:date="2023-04-01T20:51:00Z">
              <w:r w:rsidDel="009E4857">
                <w:rPr>
                  <w:rFonts w:ascii="Courier New" w:eastAsia="Courier New" w:hAnsi="Courier New" w:cs="Courier New"/>
                </w:rPr>
                <w:delText>30107.0</w:delText>
              </w:r>
            </w:del>
          </w:p>
        </w:tc>
        <w:tc>
          <w:tcPr>
            <w:tcW w:w="3159" w:type="dxa"/>
            <w:gridSpan w:val="4"/>
          </w:tcPr>
          <w:p w14:paraId="328C1737" w14:textId="6ED983F5" w:rsidR="00CB7E31" w:rsidDel="009E4857" w:rsidRDefault="00000000">
            <w:pPr>
              <w:suppressAutoHyphens w:val="0"/>
              <w:spacing w:after="0"/>
              <w:ind w:right="344"/>
              <w:jc w:val="right"/>
              <w:rPr>
                <w:del w:id="5976" w:author="Jose Eduardo VIU" w:date="2023-04-01T20:51:00Z"/>
              </w:rPr>
            </w:pPr>
            <w:del w:id="5977" w:author="Jose Eduardo VIU" w:date="2023-04-01T20:51:00Z">
              <w:r w:rsidDel="009E4857">
                <w:rPr>
                  <w:rFonts w:ascii="Courier New" w:eastAsia="Courier New" w:hAnsi="Courier New" w:cs="Courier New"/>
                </w:rPr>
                <w:delText>MURCIA</w:delText>
              </w:r>
            </w:del>
          </w:p>
        </w:tc>
      </w:tr>
      <w:tr w:rsidR="00CB7E31" w:rsidDel="009E4857" w14:paraId="0BBF3295" w14:textId="4CF6E462">
        <w:trPr>
          <w:trHeight w:val="271"/>
          <w:del w:id="5978" w:author="Jose Eduardo VIU" w:date="2023-04-01T20:51:00Z"/>
        </w:trPr>
        <w:tc>
          <w:tcPr>
            <w:tcW w:w="661" w:type="dxa"/>
          </w:tcPr>
          <w:p w14:paraId="560298F2" w14:textId="13CD9097" w:rsidR="00CB7E31" w:rsidDel="009E4857" w:rsidRDefault="00000000">
            <w:pPr>
              <w:suppressAutoHyphens w:val="0"/>
              <w:spacing w:after="0"/>
              <w:rPr>
                <w:del w:id="5979" w:author="Jose Eduardo VIU" w:date="2023-04-01T20:51:00Z"/>
              </w:rPr>
            </w:pPr>
            <w:del w:id="5980" w:author="Jose Eduardo VIU" w:date="2023-04-01T20:51:00Z">
              <w:r w:rsidDel="009E4857">
                <w:rPr>
                  <w:rFonts w:ascii="Courier New" w:eastAsia="Courier New" w:hAnsi="Courier New" w:cs="Courier New"/>
                </w:rPr>
                <w:delText>160</w:delText>
              </w:r>
            </w:del>
          </w:p>
        </w:tc>
        <w:tc>
          <w:tcPr>
            <w:tcW w:w="1791" w:type="dxa"/>
          </w:tcPr>
          <w:p w14:paraId="3CB27107" w14:textId="7522E24A" w:rsidR="00CB7E31" w:rsidDel="009E4857" w:rsidRDefault="00000000">
            <w:pPr>
              <w:suppressAutoHyphens w:val="0"/>
              <w:spacing w:after="0"/>
              <w:ind w:right="114"/>
              <w:jc w:val="center"/>
              <w:rPr>
                <w:del w:id="5981" w:author="Jose Eduardo VIU" w:date="2023-04-01T20:51:00Z"/>
              </w:rPr>
            </w:pPr>
            <w:del w:id="5982" w:author="Jose Eduardo VIU" w:date="2023-04-01T20:51:00Z">
              <w:r w:rsidDel="009E4857">
                <w:rPr>
                  <w:rFonts w:ascii="Courier New" w:eastAsia="Courier New" w:hAnsi="Courier New" w:cs="Courier New"/>
                </w:rPr>
                <w:delText>-1.52367</w:delText>
              </w:r>
            </w:del>
          </w:p>
        </w:tc>
        <w:tc>
          <w:tcPr>
            <w:tcW w:w="1320" w:type="dxa"/>
          </w:tcPr>
          <w:p w14:paraId="24A6EFB6" w14:textId="5C2A79BD" w:rsidR="00CB7E31" w:rsidDel="009E4857" w:rsidRDefault="00000000">
            <w:pPr>
              <w:suppressAutoHyphens w:val="0"/>
              <w:spacing w:after="0"/>
              <w:rPr>
                <w:del w:id="5983" w:author="Jose Eduardo VIU" w:date="2023-04-01T20:51:00Z"/>
              </w:rPr>
            </w:pPr>
            <w:del w:id="5984" w:author="Jose Eduardo VIU" w:date="2023-04-01T20:51:00Z">
              <w:r w:rsidDel="009E4857">
                <w:rPr>
                  <w:rFonts w:ascii="Courier New" w:eastAsia="Courier New" w:hAnsi="Courier New" w:cs="Courier New"/>
                </w:rPr>
                <w:delText>38.45461</w:delText>
              </w:r>
            </w:del>
          </w:p>
        </w:tc>
        <w:tc>
          <w:tcPr>
            <w:tcW w:w="1202" w:type="dxa"/>
            <w:gridSpan w:val="2"/>
          </w:tcPr>
          <w:p w14:paraId="3346EE9D" w14:textId="18EB7367" w:rsidR="00CB7E31" w:rsidDel="009E4857" w:rsidRDefault="00000000">
            <w:pPr>
              <w:suppressAutoHyphens w:val="0"/>
              <w:spacing w:after="0"/>
              <w:ind w:left="115"/>
              <w:rPr>
                <w:del w:id="5985" w:author="Jose Eduardo VIU" w:date="2023-04-01T20:51:00Z"/>
              </w:rPr>
            </w:pPr>
            <w:del w:id="5986" w:author="Jose Eduardo VIU" w:date="2023-04-01T20:51:00Z">
              <w:r w:rsidDel="009E4857">
                <w:rPr>
                  <w:rFonts w:ascii="Courier New" w:eastAsia="Courier New" w:hAnsi="Courier New" w:cs="Courier New"/>
                </w:rPr>
                <w:delText>2499.0</w:delText>
              </w:r>
            </w:del>
          </w:p>
        </w:tc>
        <w:tc>
          <w:tcPr>
            <w:tcW w:w="3159" w:type="dxa"/>
            <w:gridSpan w:val="4"/>
          </w:tcPr>
          <w:p w14:paraId="433CBA2D" w14:textId="54E41498" w:rsidR="00CB7E31" w:rsidDel="009E4857" w:rsidRDefault="00000000">
            <w:pPr>
              <w:suppressAutoHyphens w:val="0"/>
              <w:spacing w:after="0"/>
              <w:ind w:right="344"/>
              <w:jc w:val="right"/>
              <w:rPr>
                <w:del w:id="5987" w:author="Jose Eduardo VIU" w:date="2023-04-01T20:51:00Z"/>
              </w:rPr>
            </w:pPr>
            <w:del w:id="5988" w:author="Jose Eduardo VIU" w:date="2023-04-01T20:51:00Z">
              <w:r w:rsidDel="009E4857">
                <w:rPr>
                  <w:rFonts w:ascii="Courier New" w:eastAsia="Courier New" w:hAnsi="Courier New" w:cs="Courier New"/>
                </w:rPr>
                <w:delText>HELLIN</w:delText>
              </w:r>
            </w:del>
          </w:p>
        </w:tc>
      </w:tr>
      <w:tr w:rsidR="00CB7E31" w:rsidDel="009E4857" w14:paraId="27C9383C" w14:textId="01C94FDF">
        <w:trPr>
          <w:trHeight w:val="271"/>
          <w:del w:id="5989" w:author="Jose Eduardo VIU" w:date="2023-04-01T20:51:00Z"/>
        </w:trPr>
        <w:tc>
          <w:tcPr>
            <w:tcW w:w="661" w:type="dxa"/>
          </w:tcPr>
          <w:p w14:paraId="410436A0" w14:textId="5B81BFA2" w:rsidR="00CB7E31" w:rsidDel="009E4857" w:rsidRDefault="00000000">
            <w:pPr>
              <w:suppressAutoHyphens w:val="0"/>
              <w:spacing w:after="0"/>
              <w:rPr>
                <w:del w:id="5990" w:author="Jose Eduardo VIU" w:date="2023-04-01T20:51:00Z"/>
              </w:rPr>
            </w:pPr>
            <w:del w:id="5991" w:author="Jose Eduardo VIU" w:date="2023-04-01T20:51:00Z">
              <w:r w:rsidDel="009E4857">
                <w:rPr>
                  <w:rFonts w:ascii="Courier New" w:eastAsia="Courier New" w:hAnsi="Courier New" w:cs="Courier New"/>
                </w:rPr>
                <w:delText>181</w:delText>
              </w:r>
            </w:del>
          </w:p>
        </w:tc>
        <w:tc>
          <w:tcPr>
            <w:tcW w:w="1791" w:type="dxa"/>
          </w:tcPr>
          <w:p w14:paraId="59B07050" w14:textId="21C6C6A0" w:rsidR="00CB7E31" w:rsidDel="009E4857" w:rsidRDefault="00000000">
            <w:pPr>
              <w:suppressAutoHyphens w:val="0"/>
              <w:spacing w:after="0"/>
              <w:ind w:right="114"/>
              <w:jc w:val="center"/>
              <w:rPr>
                <w:del w:id="5992" w:author="Jose Eduardo VIU" w:date="2023-04-01T20:51:00Z"/>
              </w:rPr>
            </w:pPr>
            <w:del w:id="5993" w:author="Jose Eduardo VIU" w:date="2023-04-01T20:51:00Z">
              <w:r w:rsidDel="009E4857">
                <w:rPr>
                  <w:rFonts w:ascii="Courier New" w:eastAsia="Courier New" w:hAnsi="Courier New" w:cs="Courier New"/>
                </w:rPr>
                <w:delText>-1.52367</w:delText>
              </w:r>
            </w:del>
          </w:p>
        </w:tc>
        <w:tc>
          <w:tcPr>
            <w:tcW w:w="1320" w:type="dxa"/>
          </w:tcPr>
          <w:p w14:paraId="60D1A53F" w14:textId="6B1BD551" w:rsidR="00CB7E31" w:rsidDel="009E4857" w:rsidRDefault="00000000">
            <w:pPr>
              <w:suppressAutoHyphens w:val="0"/>
              <w:spacing w:after="0"/>
              <w:rPr>
                <w:del w:id="5994" w:author="Jose Eduardo VIU" w:date="2023-04-01T20:51:00Z"/>
              </w:rPr>
            </w:pPr>
            <w:del w:id="5995" w:author="Jose Eduardo VIU" w:date="2023-04-01T20:51:00Z">
              <w:r w:rsidDel="009E4857">
                <w:rPr>
                  <w:rFonts w:ascii="Courier New" w:eastAsia="Courier New" w:hAnsi="Courier New" w:cs="Courier New"/>
                </w:rPr>
                <w:delText>38.45461</w:delText>
              </w:r>
            </w:del>
          </w:p>
        </w:tc>
        <w:tc>
          <w:tcPr>
            <w:tcW w:w="1202" w:type="dxa"/>
            <w:gridSpan w:val="2"/>
          </w:tcPr>
          <w:p w14:paraId="65BD4936" w14:textId="3E8866C1" w:rsidR="00CB7E31" w:rsidDel="009E4857" w:rsidRDefault="00000000">
            <w:pPr>
              <w:suppressAutoHyphens w:val="0"/>
              <w:spacing w:after="0"/>
              <w:ind w:left="115"/>
              <w:rPr>
                <w:del w:id="5996" w:author="Jose Eduardo VIU" w:date="2023-04-01T20:51:00Z"/>
              </w:rPr>
            </w:pPr>
            <w:del w:id="5997" w:author="Jose Eduardo VIU" w:date="2023-04-01T20:51:00Z">
              <w:r w:rsidDel="009E4857">
                <w:rPr>
                  <w:rFonts w:ascii="Courier New" w:eastAsia="Courier New" w:hAnsi="Courier New" w:cs="Courier New"/>
                </w:rPr>
                <w:delText>2499.0</w:delText>
              </w:r>
            </w:del>
          </w:p>
        </w:tc>
        <w:tc>
          <w:tcPr>
            <w:tcW w:w="3159" w:type="dxa"/>
            <w:gridSpan w:val="4"/>
          </w:tcPr>
          <w:p w14:paraId="29AE88F7" w14:textId="10B4C3D4" w:rsidR="00CB7E31" w:rsidDel="009E4857" w:rsidRDefault="00000000">
            <w:pPr>
              <w:suppressAutoHyphens w:val="0"/>
              <w:spacing w:after="0"/>
              <w:ind w:right="344"/>
              <w:jc w:val="right"/>
              <w:rPr>
                <w:del w:id="5998" w:author="Jose Eduardo VIU" w:date="2023-04-01T20:51:00Z"/>
              </w:rPr>
            </w:pPr>
            <w:del w:id="5999" w:author="Jose Eduardo VIU" w:date="2023-04-01T20:51:00Z">
              <w:r w:rsidDel="009E4857">
                <w:rPr>
                  <w:rFonts w:ascii="Courier New" w:eastAsia="Courier New" w:hAnsi="Courier New" w:cs="Courier New"/>
                </w:rPr>
                <w:delText>HELLIN</w:delText>
              </w:r>
            </w:del>
          </w:p>
        </w:tc>
      </w:tr>
      <w:tr w:rsidR="00CB7E31" w:rsidDel="009E4857" w14:paraId="02BA2838" w14:textId="0D1F9F20">
        <w:trPr>
          <w:trHeight w:val="271"/>
          <w:del w:id="6000" w:author="Jose Eduardo VIU" w:date="2023-04-01T20:51:00Z"/>
        </w:trPr>
        <w:tc>
          <w:tcPr>
            <w:tcW w:w="661" w:type="dxa"/>
          </w:tcPr>
          <w:p w14:paraId="6D7F1ABA" w14:textId="48F60E42" w:rsidR="00CB7E31" w:rsidDel="009E4857" w:rsidRDefault="00000000">
            <w:pPr>
              <w:suppressAutoHyphens w:val="0"/>
              <w:spacing w:after="0"/>
              <w:rPr>
                <w:del w:id="6001" w:author="Jose Eduardo VIU" w:date="2023-04-01T20:51:00Z"/>
              </w:rPr>
            </w:pPr>
            <w:del w:id="6002" w:author="Jose Eduardo VIU" w:date="2023-04-01T20:51:00Z">
              <w:r w:rsidDel="009E4857">
                <w:rPr>
                  <w:rFonts w:ascii="Courier New" w:eastAsia="Courier New" w:hAnsi="Courier New" w:cs="Courier New"/>
                </w:rPr>
                <w:delText>191</w:delText>
              </w:r>
            </w:del>
          </w:p>
        </w:tc>
        <w:tc>
          <w:tcPr>
            <w:tcW w:w="1791" w:type="dxa"/>
          </w:tcPr>
          <w:p w14:paraId="403155F8" w14:textId="380093B5" w:rsidR="00CB7E31" w:rsidDel="009E4857" w:rsidRDefault="00000000">
            <w:pPr>
              <w:suppressAutoHyphens w:val="0"/>
              <w:spacing w:after="0"/>
              <w:ind w:right="114"/>
              <w:jc w:val="center"/>
              <w:rPr>
                <w:del w:id="6003" w:author="Jose Eduardo VIU" w:date="2023-04-01T20:51:00Z"/>
              </w:rPr>
            </w:pPr>
            <w:del w:id="6004" w:author="Jose Eduardo VIU" w:date="2023-04-01T20:51:00Z">
              <w:r w:rsidDel="009E4857">
                <w:rPr>
                  <w:rFonts w:ascii="Courier New" w:eastAsia="Courier New" w:hAnsi="Courier New" w:cs="Courier New"/>
                </w:rPr>
                <w:delText>-1.52367</w:delText>
              </w:r>
            </w:del>
          </w:p>
        </w:tc>
        <w:tc>
          <w:tcPr>
            <w:tcW w:w="1320" w:type="dxa"/>
          </w:tcPr>
          <w:p w14:paraId="3FBBE36F" w14:textId="79741A92" w:rsidR="00CB7E31" w:rsidDel="009E4857" w:rsidRDefault="00000000">
            <w:pPr>
              <w:suppressAutoHyphens w:val="0"/>
              <w:spacing w:after="0"/>
              <w:rPr>
                <w:del w:id="6005" w:author="Jose Eduardo VIU" w:date="2023-04-01T20:51:00Z"/>
              </w:rPr>
            </w:pPr>
            <w:del w:id="6006" w:author="Jose Eduardo VIU" w:date="2023-04-01T20:51:00Z">
              <w:r w:rsidDel="009E4857">
                <w:rPr>
                  <w:rFonts w:ascii="Courier New" w:eastAsia="Courier New" w:hAnsi="Courier New" w:cs="Courier New"/>
                </w:rPr>
                <w:delText>38.45461</w:delText>
              </w:r>
            </w:del>
          </w:p>
        </w:tc>
        <w:tc>
          <w:tcPr>
            <w:tcW w:w="1202" w:type="dxa"/>
            <w:gridSpan w:val="2"/>
          </w:tcPr>
          <w:p w14:paraId="2610F916" w14:textId="19F8CBF0" w:rsidR="00CB7E31" w:rsidDel="009E4857" w:rsidRDefault="00000000">
            <w:pPr>
              <w:suppressAutoHyphens w:val="0"/>
              <w:spacing w:after="0"/>
              <w:ind w:left="115"/>
              <w:rPr>
                <w:del w:id="6007" w:author="Jose Eduardo VIU" w:date="2023-04-01T20:51:00Z"/>
              </w:rPr>
            </w:pPr>
            <w:del w:id="6008" w:author="Jose Eduardo VIU" w:date="2023-04-01T20:51:00Z">
              <w:r w:rsidDel="009E4857">
                <w:rPr>
                  <w:rFonts w:ascii="Courier New" w:eastAsia="Courier New" w:hAnsi="Courier New" w:cs="Courier New"/>
                </w:rPr>
                <w:delText>2499.0</w:delText>
              </w:r>
            </w:del>
          </w:p>
        </w:tc>
        <w:tc>
          <w:tcPr>
            <w:tcW w:w="3159" w:type="dxa"/>
            <w:gridSpan w:val="4"/>
          </w:tcPr>
          <w:p w14:paraId="743079B6" w14:textId="3B497BD0" w:rsidR="00CB7E31" w:rsidDel="009E4857" w:rsidRDefault="00000000">
            <w:pPr>
              <w:suppressAutoHyphens w:val="0"/>
              <w:spacing w:after="0"/>
              <w:ind w:right="344"/>
              <w:jc w:val="right"/>
              <w:rPr>
                <w:del w:id="6009" w:author="Jose Eduardo VIU" w:date="2023-04-01T20:51:00Z"/>
              </w:rPr>
            </w:pPr>
            <w:del w:id="6010" w:author="Jose Eduardo VIU" w:date="2023-04-01T20:51:00Z">
              <w:r w:rsidDel="009E4857">
                <w:rPr>
                  <w:rFonts w:ascii="Courier New" w:eastAsia="Courier New" w:hAnsi="Courier New" w:cs="Courier New"/>
                </w:rPr>
                <w:delText>HELLIN</w:delText>
              </w:r>
            </w:del>
          </w:p>
        </w:tc>
      </w:tr>
      <w:tr w:rsidR="00CB7E31" w:rsidDel="009E4857" w14:paraId="44A83A44" w14:textId="37FDE522">
        <w:trPr>
          <w:trHeight w:val="271"/>
          <w:del w:id="6011" w:author="Jose Eduardo VIU" w:date="2023-04-01T20:51:00Z"/>
        </w:trPr>
        <w:tc>
          <w:tcPr>
            <w:tcW w:w="661" w:type="dxa"/>
          </w:tcPr>
          <w:p w14:paraId="3AA58B71" w14:textId="51A4C3CC" w:rsidR="00CB7E31" w:rsidDel="009E4857" w:rsidRDefault="00000000">
            <w:pPr>
              <w:suppressAutoHyphens w:val="0"/>
              <w:spacing w:after="0"/>
              <w:rPr>
                <w:del w:id="6012" w:author="Jose Eduardo VIU" w:date="2023-04-01T20:51:00Z"/>
              </w:rPr>
            </w:pPr>
            <w:del w:id="6013" w:author="Jose Eduardo VIU" w:date="2023-04-01T20:51:00Z">
              <w:r w:rsidDel="009E4857">
                <w:rPr>
                  <w:rFonts w:ascii="Courier New" w:eastAsia="Courier New" w:hAnsi="Courier New" w:cs="Courier New"/>
                </w:rPr>
                <w:delText>211</w:delText>
              </w:r>
            </w:del>
          </w:p>
        </w:tc>
        <w:tc>
          <w:tcPr>
            <w:tcW w:w="1791" w:type="dxa"/>
          </w:tcPr>
          <w:p w14:paraId="7BE33023" w14:textId="26BD1AFF" w:rsidR="00CB7E31" w:rsidDel="009E4857" w:rsidRDefault="00000000">
            <w:pPr>
              <w:suppressAutoHyphens w:val="0"/>
              <w:spacing w:after="0"/>
              <w:ind w:right="114"/>
              <w:jc w:val="center"/>
              <w:rPr>
                <w:del w:id="6014" w:author="Jose Eduardo VIU" w:date="2023-04-01T20:51:00Z"/>
              </w:rPr>
            </w:pPr>
            <w:del w:id="6015" w:author="Jose Eduardo VIU" w:date="2023-04-01T20:51:00Z">
              <w:r w:rsidDel="009E4857">
                <w:rPr>
                  <w:rFonts w:ascii="Courier New" w:eastAsia="Courier New" w:hAnsi="Courier New" w:cs="Courier New"/>
                </w:rPr>
                <w:delText>-1.52367</w:delText>
              </w:r>
            </w:del>
          </w:p>
        </w:tc>
        <w:tc>
          <w:tcPr>
            <w:tcW w:w="1320" w:type="dxa"/>
          </w:tcPr>
          <w:p w14:paraId="55BAA780" w14:textId="78FD2A6F" w:rsidR="00CB7E31" w:rsidDel="009E4857" w:rsidRDefault="00000000">
            <w:pPr>
              <w:suppressAutoHyphens w:val="0"/>
              <w:spacing w:after="0"/>
              <w:rPr>
                <w:del w:id="6016" w:author="Jose Eduardo VIU" w:date="2023-04-01T20:51:00Z"/>
              </w:rPr>
            </w:pPr>
            <w:del w:id="6017" w:author="Jose Eduardo VIU" w:date="2023-04-01T20:51:00Z">
              <w:r w:rsidDel="009E4857">
                <w:rPr>
                  <w:rFonts w:ascii="Courier New" w:eastAsia="Courier New" w:hAnsi="Courier New" w:cs="Courier New"/>
                </w:rPr>
                <w:delText>38.45461</w:delText>
              </w:r>
            </w:del>
          </w:p>
        </w:tc>
        <w:tc>
          <w:tcPr>
            <w:tcW w:w="1202" w:type="dxa"/>
            <w:gridSpan w:val="2"/>
          </w:tcPr>
          <w:p w14:paraId="74B8ABD8" w14:textId="18F2329F" w:rsidR="00CB7E31" w:rsidDel="009E4857" w:rsidRDefault="00000000">
            <w:pPr>
              <w:suppressAutoHyphens w:val="0"/>
              <w:spacing w:after="0"/>
              <w:ind w:left="115"/>
              <w:rPr>
                <w:del w:id="6018" w:author="Jose Eduardo VIU" w:date="2023-04-01T20:51:00Z"/>
              </w:rPr>
            </w:pPr>
            <w:del w:id="6019" w:author="Jose Eduardo VIU" w:date="2023-04-01T20:51:00Z">
              <w:r w:rsidDel="009E4857">
                <w:rPr>
                  <w:rFonts w:ascii="Courier New" w:eastAsia="Courier New" w:hAnsi="Courier New" w:cs="Courier New"/>
                </w:rPr>
                <w:delText>2499.0</w:delText>
              </w:r>
            </w:del>
          </w:p>
        </w:tc>
        <w:tc>
          <w:tcPr>
            <w:tcW w:w="3159" w:type="dxa"/>
            <w:gridSpan w:val="4"/>
          </w:tcPr>
          <w:p w14:paraId="6BA56F35" w14:textId="18135057" w:rsidR="00CB7E31" w:rsidDel="009E4857" w:rsidRDefault="00000000">
            <w:pPr>
              <w:suppressAutoHyphens w:val="0"/>
              <w:spacing w:after="0"/>
              <w:ind w:right="344"/>
              <w:jc w:val="right"/>
              <w:rPr>
                <w:del w:id="6020" w:author="Jose Eduardo VIU" w:date="2023-04-01T20:51:00Z"/>
              </w:rPr>
            </w:pPr>
            <w:del w:id="6021" w:author="Jose Eduardo VIU" w:date="2023-04-01T20:51:00Z">
              <w:r w:rsidDel="009E4857">
                <w:rPr>
                  <w:rFonts w:ascii="Courier New" w:eastAsia="Courier New" w:hAnsi="Courier New" w:cs="Courier New"/>
                </w:rPr>
                <w:delText>HELLIN</w:delText>
              </w:r>
            </w:del>
          </w:p>
        </w:tc>
      </w:tr>
      <w:tr w:rsidR="00CB7E31" w:rsidDel="009E4857" w14:paraId="4A09F592" w14:textId="7C4A3D81">
        <w:trPr>
          <w:trHeight w:val="271"/>
          <w:del w:id="6022" w:author="Jose Eduardo VIU" w:date="2023-04-01T20:51:00Z"/>
        </w:trPr>
        <w:tc>
          <w:tcPr>
            <w:tcW w:w="661" w:type="dxa"/>
          </w:tcPr>
          <w:p w14:paraId="04D01FD8" w14:textId="5E78DA43" w:rsidR="00CB7E31" w:rsidDel="009E4857" w:rsidRDefault="00000000">
            <w:pPr>
              <w:suppressAutoHyphens w:val="0"/>
              <w:spacing w:after="0"/>
              <w:rPr>
                <w:del w:id="6023" w:author="Jose Eduardo VIU" w:date="2023-04-01T20:51:00Z"/>
              </w:rPr>
            </w:pPr>
            <w:del w:id="6024" w:author="Jose Eduardo VIU" w:date="2023-04-01T20:51:00Z">
              <w:r w:rsidDel="009E4857">
                <w:rPr>
                  <w:rFonts w:ascii="Courier New" w:eastAsia="Courier New" w:hAnsi="Courier New" w:cs="Courier New"/>
                </w:rPr>
                <w:delText>212</w:delText>
              </w:r>
            </w:del>
          </w:p>
        </w:tc>
        <w:tc>
          <w:tcPr>
            <w:tcW w:w="1791" w:type="dxa"/>
          </w:tcPr>
          <w:p w14:paraId="3F624C7A" w14:textId="68DA3D4A" w:rsidR="00CB7E31" w:rsidDel="009E4857" w:rsidRDefault="00000000">
            <w:pPr>
              <w:suppressAutoHyphens w:val="0"/>
              <w:spacing w:after="0"/>
              <w:ind w:right="114"/>
              <w:jc w:val="center"/>
              <w:rPr>
                <w:del w:id="6025" w:author="Jose Eduardo VIU" w:date="2023-04-01T20:51:00Z"/>
              </w:rPr>
            </w:pPr>
            <w:del w:id="6026" w:author="Jose Eduardo VIU" w:date="2023-04-01T20:51:00Z">
              <w:r w:rsidDel="009E4857">
                <w:rPr>
                  <w:rFonts w:ascii="Courier New" w:eastAsia="Courier New" w:hAnsi="Courier New" w:cs="Courier New"/>
                </w:rPr>
                <w:delText>-1.52367</w:delText>
              </w:r>
            </w:del>
          </w:p>
        </w:tc>
        <w:tc>
          <w:tcPr>
            <w:tcW w:w="1320" w:type="dxa"/>
          </w:tcPr>
          <w:p w14:paraId="391CC833" w14:textId="772B10E0" w:rsidR="00CB7E31" w:rsidDel="009E4857" w:rsidRDefault="00000000">
            <w:pPr>
              <w:suppressAutoHyphens w:val="0"/>
              <w:spacing w:after="0"/>
              <w:rPr>
                <w:del w:id="6027" w:author="Jose Eduardo VIU" w:date="2023-04-01T20:51:00Z"/>
              </w:rPr>
            </w:pPr>
            <w:del w:id="6028" w:author="Jose Eduardo VIU" w:date="2023-04-01T20:51:00Z">
              <w:r w:rsidDel="009E4857">
                <w:rPr>
                  <w:rFonts w:ascii="Courier New" w:eastAsia="Courier New" w:hAnsi="Courier New" w:cs="Courier New"/>
                </w:rPr>
                <w:delText>38.45461</w:delText>
              </w:r>
            </w:del>
          </w:p>
        </w:tc>
        <w:tc>
          <w:tcPr>
            <w:tcW w:w="1202" w:type="dxa"/>
            <w:gridSpan w:val="2"/>
          </w:tcPr>
          <w:p w14:paraId="20392B3D" w14:textId="2D7B9BD0" w:rsidR="00CB7E31" w:rsidDel="009E4857" w:rsidRDefault="00000000">
            <w:pPr>
              <w:suppressAutoHyphens w:val="0"/>
              <w:spacing w:after="0"/>
              <w:ind w:left="115"/>
              <w:rPr>
                <w:del w:id="6029" w:author="Jose Eduardo VIU" w:date="2023-04-01T20:51:00Z"/>
              </w:rPr>
            </w:pPr>
            <w:del w:id="6030" w:author="Jose Eduardo VIU" w:date="2023-04-01T20:51:00Z">
              <w:r w:rsidDel="009E4857">
                <w:rPr>
                  <w:rFonts w:ascii="Courier New" w:eastAsia="Courier New" w:hAnsi="Courier New" w:cs="Courier New"/>
                </w:rPr>
                <w:delText>2499.0</w:delText>
              </w:r>
            </w:del>
          </w:p>
        </w:tc>
        <w:tc>
          <w:tcPr>
            <w:tcW w:w="3159" w:type="dxa"/>
            <w:gridSpan w:val="4"/>
          </w:tcPr>
          <w:p w14:paraId="4C3C8D6A" w14:textId="1A885C51" w:rsidR="00CB7E31" w:rsidDel="009E4857" w:rsidRDefault="00000000">
            <w:pPr>
              <w:suppressAutoHyphens w:val="0"/>
              <w:spacing w:after="0"/>
              <w:ind w:right="344"/>
              <w:jc w:val="right"/>
              <w:rPr>
                <w:del w:id="6031" w:author="Jose Eduardo VIU" w:date="2023-04-01T20:51:00Z"/>
              </w:rPr>
            </w:pPr>
            <w:del w:id="6032" w:author="Jose Eduardo VIU" w:date="2023-04-01T20:51:00Z">
              <w:r w:rsidDel="009E4857">
                <w:rPr>
                  <w:rFonts w:ascii="Courier New" w:eastAsia="Courier New" w:hAnsi="Courier New" w:cs="Courier New"/>
                </w:rPr>
                <w:delText>HELLIN</w:delText>
              </w:r>
            </w:del>
          </w:p>
        </w:tc>
      </w:tr>
      <w:tr w:rsidR="00CB7E31" w:rsidDel="009E4857" w14:paraId="52A54E24" w14:textId="139C8E54">
        <w:trPr>
          <w:trHeight w:val="271"/>
          <w:del w:id="6033" w:author="Jose Eduardo VIU" w:date="2023-04-01T20:51:00Z"/>
        </w:trPr>
        <w:tc>
          <w:tcPr>
            <w:tcW w:w="661" w:type="dxa"/>
          </w:tcPr>
          <w:p w14:paraId="7B1EC89D" w14:textId="2912D745" w:rsidR="00CB7E31" w:rsidDel="009E4857" w:rsidRDefault="00000000">
            <w:pPr>
              <w:suppressAutoHyphens w:val="0"/>
              <w:spacing w:after="0"/>
              <w:rPr>
                <w:del w:id="6034" w:author="Jose Eduardo VIU" w:date="2023-04-01T20:51:00Z"/>
              </w:rPr>
            </w:pPr>
            <w:del w:id="6035" w:author="Jose Eduardo VIU" w:date="2023-04-01T20:51:00Z">
              <w:r w:rsidDel="009E4857">
                <w:rPr>
                  <w:rFonts w:ascii="Courier New" w:eastAsia="Courier New" w:hAnsi="Courier New" w:cs="Courier New"/>
                </w:rPr>
                <w:delText>255</w:delText>
              </w:r>
            </w:del>
          </w:p>
        </w:tc>
        <w:tc>
          <w:tcPr>
            <w:tcW w:w="1791" w:type="dxa"/>
          </w:tcPr>
          <w:p w14:paraId="6703226C" w14:textId="71901F80" w:rsidR="00CB7E31" w:rsidDel="009E4857" w:rsidRDefault="00000000">
            <w:pPr>
              <w:suppressAutoHyphens w:val="0"/>
              <w:spacing w:after="0"/>
              <w:ind w:right="114"/>
              <w:jc w:val="center"/>
              <w:rPr>
                <w:del w:id="6036" w:author="Jose Eduardo VIU" w:date="2023-04-01T20:51:00Z"/>
              </w:rPr>
            </w:pPr>
            <w:del w:id="6037" w:author="Jose Eduardo VIU" w:date="2023-04-01T20:51:00Z">
              <w:r w:rsidDel="009E4857">
                <w:rPr>
                  <w:rFonts w:ascii="Courier New" w:eastAsia="Courier New" w:hAnsi="Courier New" w:cs="Courier New"/>
                </w:rPr>
                <w:delText>-1.52367</w:delText>
              </w:r>
            </w:del>
          </w:p>
        </w:tc>
        <w:tc>
          <w:tcPr>
            <w:tcW w:w="1320" w:type="dxa"/>
          </w:tcPr>
          <w:p w14:paraId="7E4C7EF1" w14:textId="6ADDE46B" w:rsidR="00CB7E31" w:rsidDel="009E4857" w:rsidRDefault="00000000">
            <w:pPr>
              <w:suppressAutoHyphens w:val="0"/>
              <w:spacing w:after="0"/>
              <w:rPr>
                <w:del w:id="6038" w:author="Jose Eduardo VIU" w:date="2023-04-01T20:51:00Z"/>
              </w:rPr>
            </w:pPr>
            <w:del w:id="6039" w:author="Jose Eduardo VIU" w:date="2023-04-01T20:51:00Z">
              <w:r w:rsidDel="009E4857">
                <w:rPr>
                  <w:rFonts w:ascii="Courier New" w:eastAsia="Courier New" w:hAnsi="Courier New" w:cs="Courier New"/>
                </w:rPr>
                <w:delText>38.45461</w:delText>
              </w:r>
            </w:del>
          </w:p>
        </w:tc>
        <w:tc>
          <w:tcPr>
            <w:tcW w:w="1202" w:type="dxa"/>
            <w:gridSpan w:val="2"/>
          </w:tcPr>
          <w:p w14:paraId="57AEF177" w14:textId="18899EB8" w:rsidR="00CB7E31" w:rsidDel="009E4857" w:rsidRDefault="00000000">
            <w:pPr>
              <w:suppressAutoHyphens w:val="0"/>
              <w:spacing w:after="0"/>
              <w:ind w:left="115"/>
              <w:rPr>
                <w:del w:id="6040" w:author="Jose Eduardo VIU" w:date="2023-04-01T20:51:00Z"/>
              </w:rPr>
            </w:pPr>
            <w:del w:id="6041" w:author="Jose Eduardo VIU" w:date="2023-04-01T20:51:00Z">
              <w:r w:rsidDel="009E4857">
                <w:rPr>
                  <w:rFonts w:ascii="Courier New" w:eastAsia="Courier New" w:hAnsi="Courier New" w:cs="Courier New"/>
                </w:rPr>
                <w:delText>2499.0</w:delText>
              </w:r>
            </w:del>
          </w:p>
        </w:tc>
        <w:tc>
          <w:tcPr>
            <w:tcW w:w="3159" w:type="dxa"/>
            <w:gridSpan w:val="4"/>
          </w:tcPr>
          <w:p w14:paraId="6D723D44" w14:textId="35979785" w:rsidR="00CB7E31" w:rsidDel="009E4857" w:rsidRDefault="00000000">
            <w:pPr>
              <w:suppressAutoHyphens w:val="0"/>
              <w:spacing w:after="0"/>
              <w:ind w:right="344"/>
              <w:jc w:val="right"/>
              <w:rPr>
                <w:del w:id="6042" w:author="Jose Eduardo VIU" w:date="2023-04-01T20:51:00Z"/>
              </w:rPr>
            </w:pPr>
            <w:del w:id="6043" w:author="Jose Eduardo VIU" w:date="2023-04-01T20:51:00Z">
              <w:r w:rsidDel="009E4857">
                <w:rPr>
                  <w:rFonts w:ascii="Courier New" w:eastAsia="Courier New" w:hAnsi="Courier New" w:cs="Courier New"/>
                </w:rPr>
                <w:delText>HELLIN</w:delText>
              </w:r>
            </w:del>
          </w:p>
        </w:tc>
      </w:tr>
      <w:tr w:rsidR="00CB7E31" w:rsidDel="009E4857" w14:paraId="419FFD77" w14:textId="4C98F7BB">
        <w:trPr>
          <w:trHeight w:val="271"/>
          <w:del w:id="6044" w:author="Jose Eduardo VIU" w:date="2023-04-01T20:51:00Z"/>
        </w:trPr>
        <w:tc>
          <w:tcPr>
            <w:tcW w:w="661" w:type="dxa"/>
          </w:tcPr>
          <w:p w14:paraId="2AB39F69" w14:textId="22A631AE" w:rsidR="00CB7E31" w:rsidDel="009E4857" w:rsidRDefault="00000000">
            <w:pPr>
              <w:suppressAutoHyphens w:val="0"/>
              <w:spacing w:after="0"/>
              <w:rPr>
                <w:del w:id="6045" w:author="Jose Eduardo VIU" w:date="2023-04-01T20:51:00Z"/>
              </w:rPr>
            </w:pPr>
            <w:del w:id="6046" w:author="Jose Eduardo VIU" w:date="2023-04-01T20:51:00Z">
              <w:r w:rsidDel="009E4857">
                <w:rPr>
                  <w:rFonts w:ascii="Courier New" w:eastAsia="Courier New" w:hAnsi="Courier New" w:cs="Courier New"/>
                </w:rPr>
                <w:delText>261</w:delText>
              </w:r>
            </w:del>
          </w:p>
        </w:tc>
        <w:tc>
          <w:tcPr>
            <w:tcW w:w="1791" w:type="dxa"/>
          </w:tcPr>
          <w:p w14:paraId="47F73AF0" w14:textId="2F3399A5" w:rsidR="00CB7E31" w:rsidDel="009E4857" w:rsidRDefault="00000000">
            <w:pPr>
              <w:suppressAutoHyphens w:val="0"/>
              <w:spacing w:after="0"/>
              <w:ind w:right="114"/>
              <w:jc w:val="center"/>
              <w:rPr>
                <w:del w:id="6047" w:author="Jose Eduardo VIU" w:date="2023-04-01T20:51:00Z"/>
              </w:rPr>
            </w:pPr>
            <w:del w:id="6048" w:author="Jose Eduardo VIU" w:date="2023-04-01T20:51:00Z">
              <w:r w:rsidDel="009E4857">
                <w:rPr>
                  <w:rFonts w:ascii="Courier New" w:eastAsia="Courier New" w:hAnsi="Courier New" w:cs="Courier New"/>
                </w:rPr>
                <w:delText>-1.52367</w:delText>
              </w:r>
            </w:del>
          </w:p>
        </w:tc>
        <w:tc>
          <w:tcPr>
            <w:tcW w:w="1320" w:type="dxa"/>
          </w:tcPr>
          <w:p w14:paraId="729CE113" w14:textId="593B1C6A" w:rsidR="00CB7E31" w:rsidDel="009E4857" w:rsidRDefault="00000000">
            <w:pPr>
              <w:suppressAutoHyphens w:val="0"/>
              <w:spacing w:after="0"/>
              <w:rPr>
                <w:del w:id="6049" w:author="Jose Eduardo VIU" w:date="2023-04-01T20:51:00Z"/>
              </w:rPr>
            </w:pPr>
            <w:del w:id="6050" w:author="Jose Eduardo VIU" w:date="2023-04-01T20:51:00Z">
              <w:r w:rsidDel="009E4857">
                <w:rPr>
                  <w:rFonts w:ascii="Courier New" w:eastAsia="Courier New" w:hAnsi="Courier New" w:cs="Courier New"/>
                </w:rPr>
                <w:delText>38.45461</w:delText>
              </w:r>
            </w:del>
          </w:p>
        </w:tc>
        <w:tc>
          <w:tcPr>
            <w:tcW w:w="1202" w:type="dxa"/>
            <w:gridSpan w:val="2"/>
          </w:tcPr>
          <w:p w14:paraId="07739895" w14:textId="51A3D7B1" w:rsidR="00CB7E31" w:rsidDel="009E4857" w:rsidRDefault="00000000">
            <w:pPr>
              <w:suppressAutoHyphens w:val="0"/>
              <w:spacing w:after="0"/>
              <w:ind w:left="115"/>
              <w:rPr>
                <w:del w:id="6051" w:author="Jose Eduardo VIU" w:date="2023-04-01T20:51:00Z"/>
              </w:rPr>
            </w:pPr>
            <w:del w:id="6052" w:author="Jose Eduardo VIU" w:date="2023-04-01T20:51:00Z">
              <w:r w:rsidDel="009E4857">
                <w:rPr>
                  <w:rFonts w:ascii="Courier New" w:eastAsia="Courier New" w:hAnsi="Courier New" w:cs="Courier New"/>
                </w:rPr>
                <w:delText>2499.0</w:delText>
              </w:r>
            </w:del>
          </w:p>
        </w:tc>
        <w:tc>
          <w:tcPr>
            <w:tcW w:w="3159" w:type="dxa"/>
            <w:gridSpan w:val="4"/>
          </w:tcPr>
          <w:p w14:paraId="78B13736" w14:textId="47CE3375" w:rsidR="00CB7E31" w:rsidDel="009E4857" w:rsidRDefault="00000000">
            <w:pPr>
              <w:suppressAutoHyphens w:val="0"/>
              <w:spacing w:after="0"/>
              <w:ind w:right="344"/>
              <w:jc w:val="right"/>
              <w:rPr>
                <w:del w:id="6053" w:author="Jose Eduardo VIU" w:date="2023-04-01T20:51:00Z"/>
              </w:rPr>
            </w:pPr>
            <w:del w:id="6054" w:author="Jose Eduardo VIU" w:date="2023-04-01T20:51:00Z">
              <w:r w:rsidDel="009E4857">
                <w:rPr>
                  <w:rFonts w:ascii="Courier New" w:eastAsia="Courier New" w:hAnsi="Courier New" w:cs="Courier New"/>
                </w:rPr>
                <w:delText>HELLIN</w:delText>
              </w:r>
            </w:del>
          </w:p>
        </w:tc>
      </w:tr>
      <w:tr w:rsidR="00CB7E31" w:rsidDel="009E4857" w14:paraId="4D8C188C" w14:textId="51AD91FC">
        <w:trPr>
          <w:trHeight w:val="271"/>
          <w:del w:id="6055" w:author="Jose Eduardo VIU" w:date="2023-04-01T20:51:00Z"/>
        </w:trPr>
        <w:tc>
          <w:tcPr>
            <w:tcW w:w="661" w:type="dxa"/>
          </w:tcPr>
          <w:p w14:paraId="31CB98F8" w14:textId="63A125F9" w:rsidR="00CB7E31" w:rsidDel="009E4857" w:rsidRDefault="00000000">
            <w:pPr>
              <w:suppressAutoHyphens w:val="0"/>
              <w:spacing w:after="0"/>
              <w:rPr>
                <w:del w:id="6056" w:author="Jose Eduardo VIU" w:date="2023-04-01T20:51:00Z"/>
              </w:rPr>
            </w:pPr>
            <w:del w:id="6057" w:author="Jose Eduardo VIU" w:date="2023-04-01T20:51:00Z">
              <w:r w:rsidDel="009E4857">
                <w:rPr>
                  <w:rFonts w:ascii="Courier New" w:eastAsia="Courier New" w:hAnsi="Courier New" w:cs="Courier New"/>
                </w:rPr>
                <w:delText>267</w:delText>
              </w:r>
            </w:del>
          </w:p>
        </w:tc>
        <w:tc>
          <w:tcPr>
            <w:tcW w:w="1791" w:type="dxa"/>
          </w:tcPr>
          <w:p w14:paraId="6AB83AA8" w14:textId="3EAEBE64" w:rsidR="00CB7E31" w:rsidDel="009E4857" w:rsidRDefault="00000000">
            <w:pPr>
              <w:suppressAutoHyphens w:val="0"/>
              <w:spacing w:after="0"/>
              <w:ind w:right="114"/>
              <w:jc w:val="center"/>
              <w:rPr>
                <w:del w:id="6058" w:author="Jose Eduardo VIU" w:date="2023-04-01T20:51:00Z"/>
              </w:rPr>
            </w:pPr>
            <w:del w:id="6059" w:author="Jose Eduardo VIU" w:date="2023-04-01T20:51:00Z">
              <w:r w:rsidDel="009E4857">
                <w:rPr>
                  <w:rFonts w:ascii="Courier New" w:eastAsia="Courier New" w:hAnsi="Courier New" w:cs="Courier New"/>
                </w:rPr>
                <w:delText>-1.52367</w:delText>
              </w:r>
            </w:del>
          </w:p>
        </w:tc>
        <w:tc>
          <w:tcPr>
            <w:tcW w:w="1320" w:type="dxa"/>
          </w:tcPr>
          <w:p w14:paraId="38AF33B2" w14:textId="0EA16F80" w:rsidR="00CB7E31" w:rsidDel="009E4857" w:rsidRDefault="00000000">
            <w:pPr>
              <w:suppressAutoHyphens w:val="0"/>
              <w:spacing w:after="0"/>
              <w:rPr>
                <w:del w:id="6060" w:author="Jose Eduardo VIU" w:date="2023-04-01T20:51:00Z"/>
              </w:rPr>
            </w:pPr>
            <w:del w:id="6061" w:author="Jose Eduardo VIU" w:date="2023-04-01T20:51:00Z">
              <w:r w:rsidDel="009E4857">
                <w:rPr>
                  <w:rFonts w:ascii="Courier New" w:eastAsia="Courier New" w:hAnsi="Courier New" w:cs="Courier New"/>
                </w:rPr>
                <w:delText>38.45461</w:delText>
              </w:r>
            </w:del>
          </w:p>
        </w:tc>
        <w:tc>
          <w:tcPr>
            <w:tcW w:w="1202" w:type="dxa"/>
            <w:gridSpan w:val="2"/>
          </w:tcPr>
          <w:p w14:paraId="345F0663" w14:textId="2C5C1DF4" w:rsidR="00CB7E31" w:rsidDel="009E4857" w:rsidRDefault="00000000">
            <w:pPr>
              <w:suppressAutoHyphens w:val="0"/>
              <w:spacing w:after="0"/>
              <w:ind w:left="115"/>
              <w:rPr>
                <w:del w:id="6062" w:author="Jose Eduardo VIU" w:date="2023-04-01T20:51:00Z"/>
              </w:rPr>
            </w:pPr>
            <w:del w:id="6063" w:author="Jose Eduardo VIU" w:date="2023-04-01T20:51:00Z">
              <w:r w:rsidDel="009E4857">
                <w:rPr>
                  <w:rFonts w:ascii="Courier New" w:eastAsia="Courier New" w:hAnsi="Courier New" w:cs="Courier New"/>
                </w:rPr>
                <w:delText>2499.0</w:delText>
              </w:r>
            </w:del>
          </w:p>
        </w:tc>
        <w:tc>
          <w:tcPr>
            <w:tcW w:w="3159" w:type="dxa"/>
            <w:gridSpan w:val="4"/>
          </w:tcPr>
          <w:p w14:paraId="3C84CBD2" w14:textId="479C491C" w:rsidR="00CB7E31" w:rsidDel="009E4857" w:rsidRDefault="00000000">
            <w:pPr>
              <w:suppressAutoHyphens w:val="0"/>
              <w:spacing w:after="0"/>
              <w:ind w:right="344"/>
              <w:jc w:val="right"/>
              <w:rPr>
                <w:del w:id="6064" w:author="Jose Eduardo VIU" w:date="2023-04-01T20:51:00Z"/>
              </w:rPr>
            </w:pPr>
            <w:del w:id="6065" w:author="Jose Eduardo VIU" w:date="2023-04-01T20:51:00Z">
              <w:r w:rsidDel="009E4857">
                <w:rPr>
                  <w:rFonts w:ascii="Courier New" w:eastAsia="Courier New" w:hAnsi="Courier New" w:cs="Courier New"/>
                </w:rPr>
                <w:delText>HELLIN</w:delText>
              </w:r>
            </w:del>
          </w:p>
        </w:tc>
      </w:tr>
      <w:tr w:rsidR="00CB7E31" w:rsidDel="009E4857" w14:paraId="5796D3C2" w14:textId="41D78AFB">
        <w:trPr>
          <w:trHeight w:val="271"/>
          <w:del w:id="6066" w:author="Jose Eduardo VIU" w:date="2023-04-01T20:51:00Z"/>
        </w:trPr>
        <w:tc>
          <w:tcPr>
            <w:tcW w:w="661" w:type="dxa"/>
          </w:tcPr>
          <w:p w14:paraId="129683DC" w14:textId="74FAFFCE" w:rsidR="00CB7E31" w:rsidDel="009E4857" w:rsidRDefault="00000000">
            <w:pPr>
              <w:suppressAutoHyphens w:val="0"/>
              <w:spacing w:after="0"/>
              <w:rPr>
                <w:del w:id="6067" w:author="Jose Eduardo VIU" w:date="2023-04-01T20:51:00Z"/>
              </w:rPr>
            </w:pPr>
            <w:del w:id="6068" w:author="Jose Eduardo VIU" w:date="2023-04-01T20:51:00Z">
              <w:r w:rsidDel="009E4857">
                <w:rPr>
                  <w:rFonts w:ascii="Courier New" w:eastAsia="Courier New" w:hAnsi="Courier New" w:cs="Courier New"/>
                </w:rPr>
                <w:delText>277</w:delText>
              </w:r>
            </w:del>
          </w:p>
        </w:tc>
        <w:tc>
          <w:tcPr>
            <w:tcW w:w="1791" w:type="dxa"/>
          </w:tcPr>
          <w:p w14:paraId="334D4FF6" w14:textId="646AD704" w:rsidR="00CB7E31" w:rsidDel="009E4857" w:rsidRDefault="00000000">
            <w:pPr>
              <w:suppressAutoHyphens w:val="0"/>
              <w:spacing w:after="0"/>
              <w:ind w:right="114"/>
              <w:jc w:val="center"/>
              <w:rPr>
                <w:del w:id="6069" w:author="Jose Eduardo VIU" w:date="2023-04-01T20:51:00Z"/>
              </w:rPr>
            </w:pPr>
            <w:del w:id="6070" w:author="Jose Eduardo VIU" w:date="2023-04-01T20:51:00Z">
              <w:r w:rsidDel="009E4857">
                <w:rPr>
                  <w:rFonts w:ascii="Courier New" w:eastAsia="Courier New" w:hAnsi="Courier New" w:cs="Courier New"/>
                </w:rPr>
                <w:delText>-4.26492</w:delText>
              </w:r>
            </w:del>
          </w:p>
        </w:tc>
        <w:tc>
          <w:tcPr>
            <w:tcW w:w="1320" w:type="dxa"/>
          </w:tcPr>
          <w:p w14:paraId="38015D52" w14:textId="147BCD71" w:rsidR="00CB7E31" w:rsidDel="009E4857" w:rsidRDefault="00000000">
            <w:pPr>
              <w:suppressAutoHyphens w:val="0"/>
              <w:spacing w:after="0"/>
              <w:rPr>
                <w:del w:id="6071" w:author="Jose Eduardo VIU" w:date="2023-04-01T20:51:00Z"/>
              </w:rPr>
            </w:pPr>
            <w:del w:id="6072" w:author="Jose Eduardo VIU" w:date="2023-04-01T20:51:00Z">
              <w:r w:rsidDel="009E4857">
                <w:rPr>
                  <w:rFonts w:ascii="Courier New" w:eastAsia="Courier New" w:hAnsi="Courier New" w:cs="Courier New"/>
                </w:rPr>
                <w:delText>40.15770</w:delText>
              </w:r>
            </w:del>
          </w:p>
        </w:tc>
        <w:tc>
          <w:tcPr>
            <w:tcW w:w="1202" w:type="dxa"/>
            <w:gridSpan w:val="2"/>
          </w:tcPr>
          <w:p w14:paraId="2765DB2C" w14:textId="48F3E1EC" w:rsidR="00CB7E31" w:rsidDel="009E4857" w:rsidRDefault="00000000">
            <w:pPr>
              <w:suppressAutoHyphens w:val="0"/>
              <w:spacing w:after="0"/>
              <w:rPr>
                <w:del w:id="6073" w:author="Jose Eduardo VIU" w:date="2023-04-01T20:51:00Z"/>
              </w:rPr>
            </w:pPr>
            <w:del w:id="6074" w:author="Jose Eduardo VIU" w:date="2023-04-01T20:51:00Z">
              <w:r w:rsidDel="009E4857">
                <w:rPr>
                  <w:rFonts w:ascii="Courier New" w:eastAsia="Courier New" w:hAnsi="Courier New" w:cs="Courier New"/>
                </w:rPr>
                <w:delText>45370.0</w:delText>
              </w:r>
            </w:del>
          </w:p>
        </w:tc>
        <w:tc>
          <w:tcPr>
            <w:tcW w:w="3159" w:type="dxa"/>
            <w:gridSpan w:val="4"/>
          </w:tcPr>
          <w:p w14:paraId="0995EC4C" w14:textId="5843F33F" w:rsidR="00CB7E31" w:rsidDel="009E4857" w:rsidRDefault="00000000">
            <w:pPr>
              <w:suppressAutoHyphens w:val="0"/>
              <w:spacing w:after="0"/>
              <w:ind w:right="344"/>
              <w:jc w:val="right"/>
              <w:rPr>
                <w:del w:id="6075" w:author="Jose Eduardo VIU" w:date="2023-04-01T20:51:00Z"/>
              </w:rPr>
            </w:pPr>
            <w:del w:id="6076" w:author="Jose Eduardo VIU" w:date="2023-04-01T20:51:00Z">
              <w:r w:rsidDel="009E4857">
                <w:rPr>
                  <w:rFonts w:ascii="Courier New" w:eastAsia="Courier New" w:hAnsi="Courier New" w:cs="Courier New"/>
                </w:rPr>
                <w:delText>TOLEDO</w:delText>
              </w:r>
            </w:del>
          </w:p>
        </w:tc>
      </w:tr>
      <w:tr w:rsidR="00CB7E31" w:rsidDel="009E4857" w14:paraId="4B385DC7" w14:textId="5A67D20C">
        <w:trPr>
          <w:trHeight w:val="271"/>
          <w:del w:id="6077" w:author="Jose Eduardo VIU" w:date="2023-04-01T20:51:00Z"/>
        </w:trPr>
        <w:tc>
          <w:tcPr>
            <w:tcW w:w="661" w:type="dxa"/>
          </w:tcPr>
          <w:p w14:paraId="5046A380" w14:textId="45B10FC1" w:rsidR="00CB7E31" w:rsidDel="009E4857" w:rsidRDefault="00000000">
            <w:pPr>
              <w:suppressAutoHyphens w:val="0"/>
              <w:spacing w:after="0"/>
              <w:rPr>
                <w:del w:id="6078" w:author="Jose Eduardo VIU" w:date="2023-04-01T20:51:00Z"/>
              </w:rPr>
            </w:pPr>
            <w:del w:id="6079" w:author="Jose Eduardo VIU" w:date="2023-04-01T20:51:00Z">
              <w:r w:rsidDel="009E4857">
                <w:rPr>
                  <w:rFonts w:ascii="Courier New" w:eastAsia="Courier New" w:hAnsi="Courier New" w:cs="Courier New"/>
                </w:rPr>
                <w:delText>903</w:delText>
              </w:r>
            </w:del>
          </w:p>
        </w:tc>
        <w:tc>
          <w:tcPr>
            <w:tcW w:w="1791" w:type="dxa"/>
          </w:tcPr>
          <w:p w14:paraId="40FB402A" w14:textId="4CA86657" w:rsidR="00CB7E31" w:rsidDel="009E4857" w:rsidRDefault="00000000">
            <w:pPr>
              <w:suppressAutoHyphens w:val="0"/>
              <w:spacing w:after="0"/>
              <w:ind w:right="114"/>
              <w:jc w:val="center"/>
              <w:rPr>
                <w:del w:id="6080" w:author="Jose Eduardo VIU" w:date="2023-04-01T20:51:00Z"/>
              </w:rPr>
            </w:pPr>
            <w:del w:id="6081" w:author="Jose Eduardo VIU" w:date="2023-04-01T20:51:00Z">
              <w:r w:rsidDel="009E4857">
                <w:rPr>
                  <w:rFonts w:ascii="Courier New" w:eastAsia="Courier New" w:hAnsi="Courier New" w:cs="Courier New"/>
                </w:rPr>
                <w:delText>-1.90272</w:delText>
              </w:r>
            </w:del>
          </w:p>
        </w:tc>
        <w:tc>
          <w:tcPr>
            <w:tcW w:w="1320" w:type="dxa"/>
          </w:tcPr>
          <w:p w14:paraId="01D95CDC" w14:textId="689DD582" w:rsidR="00CB7E31" w:rsidDel="009E4857" w:rsidRDefault="00000000">
            <w:pPr>
              <w:suppressAutoHyphens w:val="0"/>
              <w:spacing w:after="0"/>
              <w:rPr>
                <w:del w:id="6082" w:author="Jose Eduardo VIU" w:date="2023-04-01T20:51:00Z"/>
              </w:rPr>
            </w:pPr>
            <w:del w:id="6083" w:author="Jose Eduardo VIU" w:date="2023-04-01T20:51:00Z">
              <w:r w:rsidDel="009E4857">
                <w:rPr>
                  <w:rFonts w:ascii="Courier New" w:eastAsia="Courier New" w:hAnsi="Courier New" w:cs="Courier New"/>
                </w:rPr>
                <w:delText>37.82722</w:delText>
              </w:r>
            </w:del>
          </w:p>
        </w:tc>
        <w:tc>
          <w:tcPr>
            <w:tcW w:w="1202" w:type="dxa"/>
            <w:gridSpan w:val="2"/>
          </w:tcPr>
          <w:p w14:paraId="0ACC0FFC" w14:textId="58967077" w:rsidR="00CB7E31" w:rsidDel="009E4857" w:rsidRDefault="00000000">
            <w:pPr>
              <w:suppressAutoHyphens w:val="0"/>
              <w:spacing w:after="0"/>
              <w:rPr>
                <w:del w:id="6084" w:author="Jose Eduardo VIU" w:date="2023-04-01T20:51:00Z"/>
              </w:rPr>
            </w:pPr>
            <w:del w:id="6085" w:author="Jose Eduardo VIU" w:date="2023-04-01T20:51:00Z">
              <w:r w:rsidDel="009E4857">
                <w:rPr>
                  <w:rFonts w:ascii="Courier New" w:eastAsia="Courier New" w:hAnsi="Courier New" w:cs="Courier New"/>
                </w:rPr>
                <w:delText>30800.0</w:delText>
              </w:r>
            </w:del>
          </w:p>
        </w:tc>
        <w:tc>
          <w:tcPr>
            <w:tcW w:w="3159" w:type="dxa"/>
            <w:gridSpan w:val="4"/>
          </w:tcPr>
          <w:p w14:paraId="518DE288" w14:textId="3510A3C7" w:rsidR="00CB7E31" w:rsidDel="009E4857" w:rsidRDefault="00000000">
            <w:pPr>
              <w:suppressAutoHyphens w:val="0"/>
              <w:spacing w:after="0"/>
              <w:rPr>
                <w:del w:id="6086" w:author="Jose Eduardo VIU" w:date="2023-04-01T20:51:00Z"/>
              </w:rPr>
            </w:pPr>
            <w:del w:id="6087" w:author="Jose Eduardo VIU" w:date="2023-04-01T20:51:00Z">
              <w:r w:rsidDel="009E4857">
                <w:rPr>
                  <w:rFonts w:ascii="Courier New" w:eastAsia="Courier New" w:hAnsi="Courier New" w:cs="Courier New"/>
                </w:rPr>
                <w:delText>ZARCILLA DE RAMOS (LORCA)</w:delText>
              </w:r>
            </w:del>
          </w:p>
        </w:tc>
      </w:tr>
      <w:tr w:rsidR="00CB7E31" w:rsidDel="009E4857" w14:paraId="4C062BE5" w14:textId="0B8990A2">
        <w:trPr>
          <w:trHeight w:val="271"/>
          <w:del w:id="6088" w:author="Jose Eduardo VIU" w:date="2023-04-01T20:51:00Z"/>
        </w:trPr>
        <w:tc>
          <w:tcPr>
            <w:tcW w:w="661" w:type="dxa"/>
          </w:tcPr>
          <w:p w14:paraId="4C7278CE" w14:textId="6DBDAD7F" w:rsidR="00CB7E31" w:rsidDel="009E4857" w:rsidRDefault="00000000">
            <w:pPr>
              <w:suppressAutoHyphens w:val="0"/>
              <w:spacing w:after="0"/>
              <w:rPr>
                <w:del w:id="6089" w:author="Jose Eduardo VIU" w:date="2023-04-01T20:51:00Z"/>
              </w:rPr>
            </w:pPr>
            <w:del w:id="6090" w:author="Jose Eduardo VIU" w:date="2023-04-01T20:51:00Z">
              <w:r w:rsidDel="009E4857">
                <w:rPr>
                  <w:rFonts w:ascii="Courier New" w:eastAsia="Courier New" w:hAnsi="Courier New" w:cs="Courier New"/>
                </w:rPr>
                <w:delText>2771</w:delText>
              </w:r>
            </w:del>
          </w:p>
        </w:tc>
        <w:tc>
          <w:tcPr>
            <w:tcW w:w="1791" w:type="dxa"/>
          </w:tcPr>
          <w:p w14:paraId="5E9144AF" w14:textId="79879B52" w:rsidR="00CB7E31" w:rsidDel="009E4857" w:rsidRDefault="00000000">
            <w:pPr>
              <w:suppressAutoHyphens w:val="0"/>
              <w:spacing w:after="0"/>
              <w:ind w:right="114"/>
              <w:jc w:val="center"/>
              <w:rPr>
                <w:del w:id="6091" w:author="Jose Eduardo VIU" w:date="2023-04-01T20:51:00Z"/>
              </w:rPr>
            </w:pPr>
            <w:del w:id="6092" w:author="Jose Eduardo VIU" w:date="2023-04-01T20:51:00Z">
              <w:r w:rsidDel="009E4857">
                <w:rPr>
                  <w:rFonts w:ascii="Courier New" w:eastAsia="Courier New" w:hAnsi="Courier New" w:cs="Courier New"/>
                </w:rPr>
                <w:delText>-1.01195</w:delText>
              </w:r>
            </w:del>
          </w:p>
        </w:tc>
        <w:tc>
          <w:tcPr>
            <w:tcW w:w="1320" w:type="dxa"/>
          </w:tcPr>
          <w:p w14:paraId="0604E337" w14:textId="62B2B37F" w:rsidR="00CB7E31" w:rsidDel="009E4857" w:rsidRDefault="00000000">
            <w:pPr>
              <w:suppressAutoHyphens w:val="0"/>
              <w:spacing w:after="0"/>
              <w:rPr>
                <w:del w:id="6093" w:author="Jose Eduardo VIU" w:date="2023-04-01T20:51:00Z"/>
              </w:rPr>
            </w:pPr>
            <w:del w:id="6094" w:author="Jose Eduardo VIU" w:date="2023-04-01T20:51:00Z">
              <w:r w:rsidDel="009E4857">
                <w:rPr>
                  <w:rFonts w:ascii="Courier New" w:eastAsia="Courier New" w:hAnsi="Courier New" w:cs="Courier New"/>
                </w:rPr>
                <w:delText>38.16640</w:delText>
              </w:r>
            </w:del>
          </w:p>
        </w:tc>
        <w:tc>
          <w:tcPr>
            <w:tcW w:w="1202" w:type="dxa"/>
            <w:gridSpan w:val="2"/>
          </w:tcPr>
          <w:p w14:paraId="048D6F34" w14:textId="2FA776AF" w:rsidR="00CB7E31" w:rsidDel="009E4857" w:rsidRDefault="00000000">
            <w:pPr>
              <w:suppressAutoHyphens w:val="0"/>
              <w:spacing w:after="0"/>
              <w:rPr>
                <w:del w:id="6095" w:author="Jose Eduardo VIU" w:date="2023-04-01T20:51:00Z"/>
              </w:rPr>
            </w:pPr>
            <w:del w:id="6096" w:author="Jose Eduardo VIU" w:date="2023-04-01T20:51:00Z">
              <w:r w:rsidDel="009E4857">
                <w:rPr>
                  <w:rFonts w:ascii="Courier New" w:eastAsia="Courier New" w:hAnsi="Courier New" w:cs="Courier New"/>
                </w:rPr>
                <w:delText>30640.0</w:delText>
              </w:r>
            </w:del>
          </w:p>
        </w:tc>
        <w:tc>
          <w:tcPr>
            <w:tcW w:w="3159" w:type="dxa"/>
            <w:gridSpan w:val="4"/>
          </w:tcPr>
          <w:p w14:paraId="40EFD689" w14:textId="5B9202FD" w:rsidR="00CB7E31" w:rsidDel="009E4857" w:rsidRDefault="00000000">
            <w:pPr>
              <w:suppressAutoHyphens w:val="0"/>
              <w:spacing w:after="0"/>
              <w:ind w:right="344"/>
              <w:jc w:val="right"/>
              <w:rPr>
                <w:del w:id="6097" w:author="Jose Eduardo VIU" w:date="2023-04-01T20:51:00Z"/>
              </w:rPr>
            </w:pPr>
            <w:del w:id="6098" w:author="Jose Eduardo VIU" w:date="2023-04-01T20:51:00Z">
              <w:r w:rsidDel="009E4857">
                <w:rPr>
                  <w:rFonts w:ascii="Courier New" w:eastAsia="Courier New" w:hAnsi="Courier New" w:cs="Courier New"/>
                </w:rPr>
                <w:delText>ABANILLA</w:delText>
              </w:r>
            </w:del>
          </w:p>
        </w:tc>
      </w:tr>
      <w:tr w:rsidR="00CB7E31" w:rsidDel="009E4857" w14:paraId="2771F7D0" w14:textId="2D231C8F">
        <w:trPr>
          <w:trHeight w:val="271"/>
          <w:del w:id="6099" w:author="Jose Eduardo VIU" w:date="2023-04-01T20:51:00Z"/>
        </w:trPr>
        <w:tc>
          <w:tcPr>
            <w:tcW w:w="661" w:type="dxa"/>
          </w:tcPr>
          <w:p w14:paraId="23CEE023" w14:textId="062F4513" w:rsidR="00CB7E31" w:rsidDel="009E4857" w:rsidRDefault="00000000">
            <w:pPr>
              <w:suppressAutoHyphens w:val="0"/>
              <w:spacing w:after="0"/>
              <w:rPr>
                <w:del w:id="6100" w:author="Jose Eduardo VIU" w:date="2023-04-01T20:51:00Z"/>
              </w:rPr>
            </w:pPr>
            <w:del w:id="6101" w:author="Jose Eduardo VIU" w:date="2023-04-01T20:51:00Z">
              <w:r w:rsidDel="009E4857">
                <w:rPr>
                  <w:rFonts w:ascii="Courier New" w:eastAsia="Courier New" w:hAnsi="Courier New" w:cs="Courier New"/>
                </w:rPr>
                <w:delText>4142</w:delText>
              </w:r>
            </w:del>
          </w:p>
        </w:tc>
        <w:tc>
          <w:tcPr>
            <w:tcW w:w="1791" w:type="dxa"/>
          </w:tcPr>
          <w:p w14:paraId="5279606D" w14:textId="7B80396E" w:rsidR="00CB7E31" w:rsidDel="009E4857" w:rsidRDefault="00000000">
            <w:pPr>
              <w:suppressAutoHyphens w:val="0"/>
              <w:spacing w:after="0"/>
              <w:ind w:right="114"/>
              <w:jc w:val="center"/>
              <w:rPr>
                <w:del w:id="6102" w:author="Jose Eduardo VIU" w:date="2023-04-01T20:51:00Z"/>
              </w:rPr>
            </w:pPr>
            <w:del w:id="6103" w:author="Jose Eduardo VIU" w:date="2023-04-01T20:51:00Z">
              <w:r w:rsidDel="009E4857">
                <w:rPr>
                  <w:rFonts w:ascii="Courier New" w:eastAsia="Courier New" w:hAnsi="Courier New" w:cs="Courier New"/>
                </w:rPr>
                <w:delText>-1.29353</w:delText>
              </w:r>
            </w:del>
          </w:p>
        </w:tc>
        <w:tc>
          <w:tcPr>
            <w:tcW w:w="1320" w:type="dxa"/>
          </w:tcPr>
          <w:p w14:paraId="15751AE7" w14:textId="7F997711" w:rsidR="00CB7E31" w:rsidDel="009E4857" w:rsidRDefault="00000000">
            <w:pPr>
              <w:suppressAutoHyphens w:val="0"/>
              <w:spacing w:after="0"/>
              <w:rPr>
                <w:del w:id="6104" w:author="Jose Eduardo VIU" w:date="2023-04-01T20:51:00Z"/>
              </w:rPr>
            </w:pPr>
            <w:del w:id="6105" w:author="Jose Eduardo VIU" w:date="2023-04-01T20:51:00Z">
              <w:r w:rsidDel="009E4857">
                <w:rPr>
                  <w:rFonts w:ascii="Courier New" w:eastAsia="Courier New" w:hAnsi="Courier New" w:cs="Courier New"/>
                </w:rPr>
                <w:delText>37.60660</w:delText>
              </w:r>
            </w:del>
          </w:p>
        </w:tc>
        <w:tc>
          <w:tcPr>
            <w:tcW w:w="1202" w:type="dxa"/>
            <w:gridSpan w:val="2"/>
          </w:tcPr>
          <w:p w14:paraId="4895D993" w14:textId="015BEE8D" w:rsidR="00CB7E31" w:rsidDel="009E4857" w:rsidRDefault="00000000">
            <w:pPr>
              <w:suppressAutoHyphens w:val="0"/>
              <w:spacing w:after="0"/>
              <w:rPr>
                <w:del w:id="6106" w:author="Jose Eduardo VIU" w:date="2023-04-01T20:51:00Z"/>
              </w:rPr>
            </w:pPr>
            <w:del w:id="6107" w:author="Jose Eduardo VIU" w:date="2023-04-01T20:51:00Z">
              <w:r w:rsidDel="009E4857">
                <w:rPr>
                  <w:rFonts w:ascii="Courier New" w:eastAsia="Courier New" w:hAnsi="Courier New" w:cs="Courier New"/>
                </w:rPr>
                <w:delText>30870.0</w:delText>
              </w:r>
            </w:del>
          </w:p>
        </w:tc>
        <w:tc>
          <w:tcPr>
            <w:tcW w:w="3159" w:type="dxa"/>
            <w:gridSpan w:val="4"/>
          </w:tcPr>
          <w:p w14:paraId="37C8A515" w14:textId="7E8E1E08" w:rsidR="00CB7E31" w:rsidDel="009E4857" w:rsidRDefault="00000000">
            <w:pPr>
              <w:suppressAutoHyphens w:val="0"/>
              <w:spacing w:after="0"/>
              <w:ind w:left="916"/>
              <w:rPr>
                <w:del w:id="6108" w:author="Jose Eduardo VIU" w:date="2023-04-01T20:51:00Z"/>
              </w:rPr>
            </w:pPr>
            <w:del w:id="6109" w:author="Jose Eduardo VIU" w:date="2023-04-01T20:51:00Z">
              <w:r w:rsidDel="009E4857">
                <w:rPr>
                  <w:rFonts w:ascii="Courier New" w:eastAsia="Courier New" w:hAnsi="Courier New" w:cs="Courier New"/>
                </w:rPr>
                <w:delText>MAZARRON (MURCIA)</w:delText>
              </w:r>
            </w:del>
          </w:p>
        </w:tc>
      </w:tr>
      <w:tr w:rsidR="00CB7E31" w:rsidDel="009E4857" w14:paraId="459E931A" w14:textId="63543DFF">
        <w:trPr>
          <w:trHeight w:val="271"/>
          <w:del w:id="6110" w:author="Jose Eduardo VIU" w:date="2023-04-01T20:51:00Z"/>
        </w:trPr>
        <w:tc>
          <w:tcPr>
            <w:tcW w:w="661" w:type="dxa"/>
          </w:tcPr>
          <w:p w14:paraId="5A3CB097" w14:textId="487AD6B3" w:rsidR="00CB7E31" w:rsidDel="009E4857" w:rsidRDefault="00000000">
            <w:pPr>
              <w:suppressAutoHyphens w:val="0"/>
              <w:spacing w:after="0"/>
              <w:rPr>
                <w:del w:id="6111" w:author="Jose Eduardo VIU" w:date="2023-04-01T20:51:00Z"/>
              </w:rPr>
            </w:pPr>
            <w:del w:id="6112" w:author="Jose Eduardo VIU" w:date="2023-04-01T20:51:00Z">
              <w:r w:rsidDel="009E4857">
                <w:rPr>
                  <w:rFonts w:ascii="Courier New" w:eastAsia="Courier New" w:hAnsi="Courier New" w:cs="Courier New"/>
                </w:rPr>
                <w:delText>4167</w:delText>
              </w:r>
            </w:del>
          </w:p>
        </w:tc>
        <w:tc>
          <w:tcPr>
            <w:tcW w:w="1791" w:type="dxa"/>
          </w:tcPr>
          <w:p w14:paraId="654F7C60" w14:textId="1EC915BC" w:rsidR="00CB7E31" w:rsidDel="009E4857" w:rsidRDefault="00000000">
            <w:pPr>
              <w:suppressAutoHyphens w:val="0"/>
              <w:spacing w:after="0"/>
              <w:ind w:right="114"/>
              <w:jc w:val="center"/>
              <w:rPr>
                <w:del w:id="6113" w:author="Jose Eduardo VIU" w:date="2023-04-01T20:51:00Z"/>
              </w:rPr>
            </w:pPr>
            <w:del w:id="6114" w:author="Jose Eduardo VIU" w:date="2023-04-01T20:51:00Z">
              <w:r w:rsidDel="009E4857">
                <w:rPr>
                  <w:rFonts w:ascii="Courier New" w:eastAsia="Courier New" w:hAnsi="Courier New" w:cs="Courier New"/>
                </w:rPr>
                <w:delText>-1.29353</w:delText>
              </w:r>
            </w:del>
          </w:p>
        </w:tc>
        <w:tc>
          <w:tcPr>
            <w:tcW w:w="1320" w:type="dxa"/>
          </w:tcPr>
          <w:p w14:paraId="356361D1" w14:textId="5A5405FD" w:rsidR="00CB7E31" w:rsidDel="009E4857" w:rsidRDefault="00000000">
            <w:pPr>
              <w:suppressAutoHyphens w:val="0"/>
              <w:spacing w:after="0"/>
              <w:rPr>
                <w:del w:id="6115" w:author="Jose Eduardo VIU" w:date="2023-04-01T20:51:00Z"/>
              </w:rPr>
            </w:pPr>
            <w:del w:id="6116" w:author="Jose Eduardo VIU" w:date="2023-04-01T20:51:00Z">
              <w:r w:rsidDel="009E4857">
                <w:rPr>
                  <w:rFonts w:ascii="Courier New" w:eastAsia="Courier New" w:hAnsi="Courier New" w:cs="Courier New"/>
                </w:rPr>
                <w:delText>37.60660</w:delText>
              </w:r>
            </w:del>
          </w:p>
        </w:tc>
        <w:tc>
          <w:tcPr>
            <w:tcW w:w="1202" w:type="dxa"/>
            <w:gridSpan w:val="2"/>
          </w:tcPr>
          <w:p w14:paraId="40AC5AD4" w14:textId="38CA26A8" w:rsidR="00CB7E31" w:rsidDel="009E4857" w:rsidRDefault="00000000">
            <w:pPr>
              <w:suppressAutoHyphens w:val="0"/>
              <w:spacing w:after="0"/>
              <w:rPr>
                <w:del w:id="6117" w:author="Jose Eduardo VIU" w:date="2023-04-01T20:51:00Z"/>
              </w:rPr>
            </w:pPr>
            <w:del w:id="6118" w:author="Jose Eduardo VIU" w:date="2023-04-01T20:51:00Z">
              <w:r w:rsidDel="009E4857">
                <w:rPr>
                  <w:rFonts w:ascii="Courier New" w:eastAsia="Courier New" w:hAnsi="Courier New" w:cs="Courier New"/>
                </w:rPr>
                <w:delText>30870.0</w:delText>
              </w:r>
            </w:del>
          </w:p>
        </w:tc>
        <w:tc>
          <w:tcPr>
            <w:tcW w:w="3159" w:type="dxa"/>
            <w:gridSpan w:val="4"/>
          </w:tcPr>
          <w:p w14:paraId="2F2550EE" w14:textId="4C93F614" w:rsidR="00CB7E31" w:rsidDel="009E4857" w:rsidRDefault="00000000">
            <w:pPr>
              <w:suppressAutoHyphens w:val="0"/>
              <w:spacing w:after="0"/>
              <w:ind w:left="916"/>
              <w:rPr>
                <w:del w:id="6119" w:author="Jose Eduardo VIU" w:date="2023-04-01T20:51:00Z"/>
              </w:rPr>
            </w:pPr>
            <w:del w:id="6120" w:author="Jose Eduardo VIU" w:date="2023-04-01T20:51:00Z">
              <w:r w:rsidDel="009E4857">
                <w:rPr>
                  <w:rFonts w:ascii="Courier New" w:eastAsia="Courier New" w:hAnsi="Courier New" w:cs="Courier New"/>
                </w:rPr>
                <w:delText>MAZARRON (MURCIA)</w:delText>
              </w:r>
            </w:del>
          </w:p>
        </w:tc>
      </w:tr>
      <w:tr w:rsidR="00CB7E31" w:rsidDel="009E4857" w14:paraId="0ACF6180" w14:textId="13CE2EE0">
        <w:trPr>
          <w:trHeight w:val="271"/>
          <w:del w:id="6121" w:author="Jose Eduardo VIU" w:date="2023-04-01T20:51:00Z"/>
        </w:trPr>
        <w:tc>
          <w:tcPr>
            <w:tcW w:w="661" w:type="dxa"/>
          </w:tcPr>
          <w:p w14:paraId="6F7E21B6" w14:textId="4515CE04" w:rsidR="00CB7E31" w:rsidDel="009E4857" w:rsidRDefault="00000000">
            <w:pPr>
              <w:suppressAutoHyphens w:val="0"/>
              <w:spacing w:after="0"/>
              <w:rPr>
                <w:del w:id="6122" w:author="Jose Eduardo VIU" w:date="2023-04-01T20:51:00Z"/>
              </w:rPr>
            </w:pPr>
            <w:del w:id="6123" w:author="Jose Eduardo VIU" w:date="2023-04-01T20:51:00Z">
              <w:r w:rsidDel="009E4857">
                <w:rPr>
                  <w:rFonts w:ascii="Courier New" w:eastAsia="Courier New" w:hAnsi="Courier New" w:cs="Courier New"/>
                </w:rPr>
                <w:delText>4168</w:delText>
              </w:r>
            </w:del>
          </w:p>
        </w:tc>
        <w:tc>
          <w:tcPr>
            <w:tcW w:w="1791" w:type="dxa"/>
          </w:tcPr>
          <w:p w14:paraId="54E03814" w14:textId="74EE8EAF" w:rsidR="00CB7E31" w:rsidDel="009E4857" w:rsidRDefault="00000000">
            <w:pPr>
              <w:suppressAutoHyphens w:val="0"/>
              <w:spacing w:after="0"/>
              <w:ind w:right="114"/>
              <w:jc w:val="center"/>
              <w:rPr>
                <w:del w:id="6124" w:author="Jose Eduardo VIU" w:date="2023-04-01T20:51:00Z"/>
              </w:rPr>
            </w:pPr>
            <w:del w:id="6125" w:author="Jose Eduardo VIU" w:date="2023-04-01T20:51:00Z">
              <w:r w:rsidDel="009E4857">
                <w:rPr>
                  <w:rFonts w:ascii="Courier New" w:eastAsia="Courier New" w:hAnsi="Courier New" w:cs="Courier New"/>
                </w:rPr>
                <w:delText>-1.29353</w:delText>
              </w:r>
            </w:del>
          </w:p>
        </w:tc>
        <w:tc>
          <w:tcPr>
            <w:tcW w:w="1320" w:type="dxa"/>
          </w:tcPr>
          <w:p w14:paraId="38D445EF" w14:textId="2C51480A" w:rsidR="00CB7E31" w:rsidDel="009E4857" w:rsidRDefault="00000000">
            <w:pPr>
              <w:suppressAutoHyphens w:val="0"/>
              <w:spacing w:after="0"/>
              <w:rPr>
                <w:del w:id="6126" w:author="Jose Eduardo VIU" w:date="2023-04-01T20:51:00Z"/>
              </w:rPr>
            </w:pPr>
            <w:del w:id="6127" w:author="Jose Eduardo VIU" w:date="2023-04-01T20:51:00Z">
              <w:r w:rsidDel="009E4857">
                <w:rPr>
                  <w:rFonts w:ascii="Courier New" w:eastAsia="Courier New" w:hAnsi="Courier New" w:cs="Courier New"/>
                </w:rPr>
                <w:delText>37.60660</w:delText>
              </w:r>
            </w:del>
          </w:p>
        </w:tc>
        <w:tc>
          <w:tcPr>
            <w:tcW w:w="1202" w:type="dxa"/>
            <w:gridSpan w:val="2"/>
          </w:tcPr>
          <w:p w14:paraId="428BC687" w14:textId="14DB63C6" w:rsidR="00CB7E31" w:rsidDel="009E4857" w:rsidRDefault="00000000">
            <w:pPr>
              <w:suppressAutoHyphens w:val="0"/>
              <w:spacing w:after="0"/>
              <w:rPr>
                <w:del w:id="6128" w:author="Jose Eduardo VIU" w:date="2023-04-01T20:51:00Z"/>
              </w:rPr>
            </w:pPr>
            <w:del w:id="6129" w:author="Jose Eduardo VIU" w:date="2023-04-01T20:51:00Z">
              <w:r w:rsidDel="009E4857">
                <w:rPr>
                  <w:rFonts w:ascii="Courier New" w:eastAsia="Courier New" w:hAnsi="Courier New" w:cs="Courier New"/>
                </w:rPr>
                <w:delText>30870.0</w:delText>
              </w:r>
            </w:del>
          </w:p>
        </w:tc>
        <w:tc>
          <w:tcPr>
            <w:tcW w:w="3159" w:type="dxa"/>
            <w:gridSpan w:val="4"/>
          </w:tcPr>
          <w:p w14:paraId="074C07AE" w14:textId="784BECF3" w:rsidR="00CB7E31" w:rsidDel="009E4857" w:rsidRDefault="00000000">
            <w:pPr>
              <w:suppressAutoHyphens w:val="0"/>
              <w:spacing w:after="0"/>
              <w:ind w:left="916"/>
              <w:rPr>
                <w:del w:id="6130" w:author="Jose Eduardo VIU" w:date="2023-04-01T20:51:00Z"/>
              </w:rPr>
            </w:pPr>
            <w:del w:id="6131" w:author="Jose Eduardo VIU" w:date="2023-04-01T20:51:00Z">
              <w:r w:rsidDel="009E4857">
                <w:rPr>
                  <w:rFonts w:ascii="Courier New" w:eastAsia="Courier New" w:hAnsi="Courier New" w:cs="Courier New"/>
                </w:rPr>
                <w:delText>MAZARRON (MURCIA)</w:delText>
              </w:r>
            </w:del>
          </w:p>
        </w:tc>
      </w:tr>
      <w:tr w:rsidR="00CB7E31" w:rsidDel="009E4857" w14:paraId="4EFB6306" w14:textId="1D726D98">
        <w:trPr>
          <w:trHeight w:val="271"/>
          <w:del w:id="6132" w:author="Jose Eduardo VIU" w:date="2023-04-01T20:51:00Z"/>
        </w:trPr>
        <w:tc>
          <w:tcPr>
            <w:tcW w:w="661" w:type="dxa"/>
          </w:tcPr>
          <w:p w14:paraId="50DC2352" w14:textId="70AFC612" w:rsidR="00CB7E31" w:rsidDel="009E4857" w:rsidRDefault="00000000">
            <w:pPr>
              <w:suppressAutoHyphens w:val="0"/>
              <w:spacing w:after="0"/>
              <w:rPr>
                <w:del w:id="6133" w:author="Jose Eduardo VIU" w:date="2023-04-01T20:51:00Z"/>
              </w:rPr>
            </w:pPr>
            <w:del w:id="6134" w:author="Jose Eduardo VIU" w:date="2023-04-01T20:51:00Z">
              <w:r w:rsidDel="009E4857">
                <w:rPr>
                  <w:rFonts w:ascii="Courier New" w:eastAsia="Courier New" w:hAnsi="Courier New" w:cs="Courier New"/>
                </w:rPr>
                <w:delText>4203</w:delText>
              </w:r>
            </w:del>
          </w:p>
        </w:tc>
        <w:tc>
          <w:tcPr>
            <w:tcW w:w="1791" w:type="dxa"/>
          </w:tcPr>
          <w:p w14:paraId="2843E6FE" w14:textId="3BA7BFB9" w:rsidR="00CB7E31" w:rsidDel="009E4857" w:rsidRDefault="00000000">
            <w:pPr>
              <w:suppressAutoHyphens w:val="0"/>
              <w:spacing w:after="0"/>
              <w:ind w:right="114"/>
              <w:jc w:val="center"/>
              <w:rPr>
                <w:del w:id="6135" w:author="Jose Eduardo VIU" w:date="2023-04-01T20:51:00Z"/>
              </w:rPr>
            </w:pPr>
            <w:del w:id="6136" w:author="Jose Eduardo VIU" w:date="2023-04-01T20:51:00Z">
              <w:r w:rsidDel="009E4857">
                <w:rPr>
                  <w:rFonts w:ascii="Courier New" w:eastAsia="Courier New" w:hAnsi="Courier New" w:cs="Courier New"/>
                </w:rPr>
                <w:delText>-1.19509</w:delText>
              </w:r>
            </w:del>
          </w:p>
        </w:tc>
        <w:tc>
          <w:tcPr>
            <w:tcW w:w="1320" w:type="dxa"/>
          </w:tcPr>
          <w:p w14:paraId="50016ED2" w14:textId="2BE0785B" w:rsidR="00CB7E31" w:rsidDel="009E4857" w:rsidRDefault="00000000">
            <w:pPr>
              <w:suppressAutoHyphens w:val="0"/>
              <w:spacing w:after="0"/>
              <w:rPr>
                <w:del w:id="6137" w:author="Jose Eduardo VIU" w:date="2023-04-01T20:51:00Z"/>
              </w:rPr>
            </w:pPr>
            <w:del w:id="6138" w:author="Jose Eduardo VIU" w:date="2023-04-01T20:51:00Z">
              <w:r w:rsidDel="009E4857">
                <w:rPr>
                  <w:rFonts w:ascii="Courier New" w:eastAsia="Courier New" w:hAnsi="Courier New" w:cs="Courier New"/>
                </w:rPr>
                <w:delText>37.80025</w:delText>
              </w:r>
            </w:del>
          </w:p>
        </w:tc>
        <w:tc>
          <w:tcPr>
            <w:tcW w:w="1202" w:type="dxa"/>
            <w:gridSpan w:val="2"/>
          </w:tcPr>
          <w:p w14:paraId="6205523E" w14:textId="1340CD6F" w:rsidR="00CB7E31" w:rsidDel="009E4857" w:rsidRDefault="00000000">
            <w:pPr>
              <w:suppressAutoHyphens w:val="0"/>
              <w:spacing w:after="0"/>
              <w:rPr>
                <w:del w:id="6139" w:author="Jose Eduardo VIU" w:date="2023-04-01T20:51:00Z"/>
              </w:rPr>
            </w:pPr>
            <w:del w:id="6140" w:author="Jose Eduardo VIU" w:date="2023-04-01T20:51:00Z">
              <w:r w:rsidDel="009E4857">
                <w:rPr>
                  <w:rFonts w:ascii="Courier New" w:eastAsia="Courier New" w:hAnsi="Courier New" w:cs="Courier New"/>
                </w:rPr>
                <w:delText>30319.0</w:delText>
              </w:r>
            </w:del>
          </w:p>
        </w:tc>
        <w:tc>
          <w:tcPr>
            <w:tcW w:w="3159" w:type="dxa"/>
            <w:gridSpan w:val="4"/>
          </w:tcPr>
          <w:p w14:paraId="0130FA35" w14:textId="3627519B" w:rsidR="00CB7E31" w:rsidDel="009E4857" w:rsidRDefault="00000000">
            <w:pPr>
              <w:suppressAutoHyphens w:val="0"/>
              <w:spacing w:after="0"/>
              <w:ind w:left="114"/>
              <w:jc w:val="center"/>
              <w:rPr>
                <w:del w:id="6141" w:author="Jose Eduardo VIU" w:date="2023-04-01T20:51:00Z"/>
              </w:rPr>
            </w:pPr>
            <w:del w:id="6142" w:author="Jose Eduardo VIU" w:date="2023-04-01T20:51:00Z">
              <w:r w:rsidDel="009E4857">
                <w:rPr>
                  <w:rFonts w:ascii="Courier New" w:eastAsia="Courier New" w:hAnsi="Courier New" w:cs="Courier New"/>
                </w:rPr>
                <w:delText>FUENTE ALAMO (MURCIA)</w:delText>
              </w:r>
            </w:del>
          </w:p>
        </w:tc>
      </w:tr>
      <w:tr w:rsidR="00CB7E31" w:rsidDel="009E4857" w14:paraId="465CB31F" w14:textId="5E5E183D">
        <w:trPr>
          <w:trHeight w:val="245"/>
          <w:del w:id="6143" w:author="Jose Eduardo VIU" w:date="2023-04-01T20:51:00Z"/>
        </w:trPr>
        <w:tc>
          <w:tcPr>
            <w:tcW w:w="661" w:type="dxa"/>
          </w:tcPr>
          <w:p w14:paraId="1D12B79F" w14:textId="29A50C40" w:rsidR="00CB7E31" w:rsidDel="009E4857" w:rsidRDefault="00000000">
            <w:pPr>
              <w:suppressAutoHyphens w:val="0"/>
              <w:spacing w:after="0"/>
              <w:rPr>
                <w:del w:id="6144" w:author="Jose Eduardo VIU" w:date="2023-04-01T20:51:00Z"/>
              </w:rPr>
            </w:pPr>
            <w:del w:id="6145" w:author="Jose Eduardo VIU" w:date="2023-04-01T20:51:00Z">
              <w:r w:rsidDel="009E4857">
                <w:rPr>
                  <w:rFonts w:ascii="Courier New" w:eastAsia="Courier New" w:hAnsi="Courier New" w:cs="Courier New"/>
                </w:rPr>
                <w:delText>4242</w:delText>
              </w:r>
            </w:del>
          </w:p>
        </w:tc>
        <w:tc>
          <w:tcPr>
            <w:tcW w:w="1791" w:type="dxa"/>
          </w:tcPr>
          <w:p w14:paraId="721B16EA" w14:textId="428A756A" w:rsidR="00CB7E31" w:rsidDel="009E4857" w:rsidRDefault="00000000">
            <w:pPr>
              <w:suppressAutoHyphens w:val="0"/>
              <w:spacing w:after="0"/>
              <w:ind w:right="114"/>
              <w:jc w:val="center"/>
              <w:rPr>
                <w:del w:id="6146" w:author="Jose Eduardo VIU" w:date="2023-04-01T20:51:00Z"/>
              </w:rPr>
            </w:pPr>
            <w:del w:id="6147" w:author="Jose Eduardo VIU" w:date="2023-04-01T20:51:00Z">
              <w:r w:rsidDel="009E4857">
                <w:rPr>
                  <w:rFonts w:ascii="Courier New" w:eastAsia="Courier New" w:hAnsi="Courier New" w:cs="Courier New"/>
                </w:rPr>
                <w:delText>-1.47832</w:delText>
              </w:r>
            </w:del>
          </w:p>
        </w:tc>
        <w:tc>
          <w:tcPr>
            <w:tcW w:w="1320" w:type="dxa"/>
          </w:tcPr>
          <w:p w14:paraId="144B0C24" w14:textId="79869CA4" w:rsidR="00CB7E31" w:rsidDel="009E4857" w:rsidRDefault="00000000">
            <w:pPr>
              <w:suppressAutoHyphens w:val="0"/>
              <w:spacing w:after="0"/>
              <w:rPr>
                <w:del w:id="6148" w:author="Jose Eduardo VIU" w:date="2023-04-01T20:51:00Z"/>
              </w:rPr>
            </w:pPr>
            <w:del w:id="6149" w:author="Jose Eduardo VIU" w:date="2023-04-01T20:51:00Z">
              <w:r w:rsidDel="009E4857">
                <w:rPr>
                  <w:rFonts w:ascii="Courier New" w:eastAsia="Courier New" w:hAnsi="Courier New" w:cs="Courier New"/>
                </w:rPr>
                <w:delText>37.73890</w:delText>
              </w:r>
            </w:del>
          </w:p>
        </w:tc>
        <w:tc>
          <w:tcPr>
            <w:tcW w:w="1202" w:type="dxa"/>
            <w:gridSpan w:val="2"/>
          </w:tcPr>
          <w:p w14:paraId="1E1D81BE" w14:textId="3985C42A" w:rsidR="00CB7E31" w:rsidDel="009E4857" w:rsidRDefault="00000000">
            <w:pPr>
              <w:suppressAutoHyphens w:val="0"/>
              <w:spacing w:after="0"/>
              <w:rPr>
                <w:del w:id="6150" w:author="Jose Eduardo VIU" w:date="2023-04-01T20:51:00Z"/>
              </w:rPr>
            </w:pPr>
            <w:del w:id="6151" w:author="Jose Eduardo VIU" w:date="2023-04-01T20:51:00Z">
              <w:r w:rsidDel="009E4857">
                <w:rPr>
                  <w:rFonts w:ascii="Courier New" w:eastAsia="Courier New" w:hAnsi="Courier New" w:cs="Courier New"/>
                </w:rPr>
                <w:delText>30850.0</w:delText>
              </w:r>
            </w:del>
          </w:p>
        </w:tc>
        <w:tc>
          <w:tcPr>
            <w:tcW w:w="3159" w:type="dxa"/>
            <w:gridSpan w:val="4"/>
          </w:tcPr>
          <w:p w14:paraId="6D07267E" w14:textId="70AE00B5" w:rsidR="00CB7E31" w:rsidDel="009E4857" w:rsidRDefault="00000000">
            <w:pPr>
              <w:suppressAutoHyphens w:val="0"/>
              <w:spacing w:after="0"/>
              <w:ind w:left="1145"/>
              <w:rPr>
                <w:del w:id="6152" w:author="Jose Eduardo VIU" w:date="2023-04-01T20:51:00Z"/>
              </w:rPr>
            </w:pPr>
            <w:del w:id="6153" w:author="Jose Eduardo VIU" w:date="2023-04-01T20:51:00Z">
              <w:r w:rsidDel="009E4857">
                <w:rPr>
                  <w:rFonts w:ascii="Courier New" w:eastAsia="Courier New" w:hAnsi="Courier New" w:cs="Courier New"/>
                </w:rPr>
                <w:delText>TOTANA (MURCIA)</w:delText>
              </w:r>
            </w:del>
          </w:p>
        </w:tc>
      </w:tr>
    </w:tbl>
    <w:p w14:paraId="6D509622" w14:textId="2DC9EA80" w:rsidR="00CB7E31" w:rsidDel="009E4857" w:rsidRDefault="00000000">
      <w:pPr>
        <w:spacing w:after="3" w:line="271" w:lineRule="auto"/>
        <w:ind w:left="1285" w:right="117" w:hanging="10"/>
        <w:rPr>
          <w:del w:id="6154" w:author="Jose Eduardo VIU" w:date="2023-04-01T20:51:00Z"/>
        </w:rPr>
      </w:pPr>
      <w:del w:id="6155" w:author="Jose Eduardo VIU" w:date="2023-04-01T20:51:00Z">
        <w:r w:rsidDel="009E4857">
          <w:rPr>
            <w:rFonts w:ascii="Courier New" w:eastAsia="Courier New" w:hAnsi="Courier New" w:cs="Courier New"/>
          </w:rPr>
          <w:delText>KgPiensoTotal</w:delText>
        </w:r>
      </w:del>
    </w:p>
    <w:p w14:paraId="479C8971" w14:textId="26588B76" w:rsidR="00CB7E31" w:rsidDel="009E4857" w:rsidRDefault="00000000">
      <w:pPr>
        <w:tabs>
          <w:tab w:val="center" w:pos="702"/>
          <w:tab w:val="center" w:pos="2420"/>
        </w:tabs>
        <w:spacing w:after="3" w:line="271" w:lineRule="auto"/>
        <w:rPr>
          <w:del w:id="6156" w:author="Jose Eduardo VIU" w:date="2023-04-01T20:51:00Z"/>
        </w:rPr>
      </w:pPr>
      <w:del w:id="6157" w:author="Jose Eduardo VIU" w:date="2023-04-01T20:51:00Z">
        <w:r w:rsidDel="009E4857">
          <w:tab/>
        </w:r>
        <w:r w:rsidDel="009E4857">
          <w:rPr>
            <w:rFonts w:ascii="Courier New" w:eastAsia="Courier New" w:hAnsi="Courier New" w:cs="Courier New"/>
          </w:rPr>
          <w:delText>39</w:delText>
        </w:r>
        <w:r w:rsidDel="009E4857">
          <w:rPr>
            <w:rFonts w:ascii="Courier New" w:eastAsia="Courier New" w:hAnsi="Courier New" w:cs="Courier New"/>
          </w:rPr>
          <w:tab/>
          <w:delText>410300</w:delText>
        </w:r>
      </w:del>
    </w:p>
    <w:p w14:paraId="5B518DE3" w14:textId="2C002055" w:rsidR="00CB7E31" w:rsidDel="009E4857" w:rsidRDefault="00000000">
      <w:pPr>
        <w:tabs>
          <w:tab w:val="center" w:pos="760"/>
          <w:tab w:val="center" w:pos="2420"/>
        </w:tabs>
        <w:spacing w:after="3" w:line="271" w:lineRule="auto"/>
        <w:rPr>
          <w:del w:id="6158" w:author="Jose Eduardo VIU" w:date="2023-04-01T20:51:00Z"/>
        </w:rPr>
      </w:pPr>
      <w:del w:id="6159" w:author="Jose Eduardo VIU" w:date="2023-04-01T20:51:00Z">
        <w:r w:rsidDel="009E4857">
          <w:tab/>
        </w:r>
        <w:r w:rsidDel="009E4857">
          <w:rPr>
            <w:rFonts w:ascii="Courier New" w:eastAsia="Courier New" w:hAnsi="Courier New" w:cs="Courier New"/>
          </w:rPr>
          <w:delText>100</w:delText>
        </w:r>
        <w:r w:rsidDel="009E4857">
          <w:rPr>
            <w:rFonts w:ascii="Courier New" w:eastAsia="Courier New" w:hAnsi="Courier New" w:cs="Courier New"/>
          </w:rPr>
          <w:tab/>
          <w:delText>242520</w:delText>
        </w:r>
      </w:del>
    </w:p>
    <w:p w14:paraId="62BD3580" w14:textId="36A9D915" w:rsidR="00CB7E31" w:rsidDel="009E4857" w:rsidRDefault="00000000">
      <w:pPr>
        <w:tabs>
          <w:tab w:val="center" w:pos="760"/>
          <w:tab w:val="center" w:pos="2420"/>
        </w:tabs>
        <w:spacing w:after="3" w:line="271" w:lineRule="auto"/>
        <w:rPr>
          <w:del w:id="6160" w:author="Jose Eduardo VIU" w:date="2023-04-01T20:51:00Z"/>
        </w:rPr>
      </w:pPr>
      <w:del w:id="6161" w:author="Jose Eduardo VIU" w:date="2023-04-01T20:51:00Z">
        <w:r w:rsidDel="009E4857">
          <w:tab/>
        </w:r>
        <w:r w:rsidDel="009E4857">
          <w:rPr>
            <w:rFonts w:ascii="Courier New" w:eastAsia="Courier New" w:hAnsi="Courier New" w:cs="Courier New"/>
          </w:rPr>
          <w:delText>129</w:delText>
        </w:r>
        <w:r w:rsidDel="009E4857">
          <w:rPr>
            <w:rFonts w:ascii="Courier New" w:eastAsia="Courier New" w:hAnsi="Courier New" w:cs="Courier New"/>
          </w:rPr>
          <w:tab/>
          <w:delText>406180</w:delText>
        </w:r>
      </w:del>
    </w:p>
    <w:p w14:paraId="0FBA48E5" w14:textId="0127A6CD" w:rsidR="00CB7E31" w:rsidDel="009E4857" w:rsidRDefault="00000000">
      <w:pPr>
        <w:tabs>
          <w:tab w:val="center" w:pos="760"/>
          <w:tab w:val="center" w:pos="2420"/>
        </w:tabs>
        <w:spacing w:after="3" w:line="271" w:lineRule="auto"/>
        <w:rPr>
          <w:del w:id="6162" w:author="Jose Eduardo VIU" w:date="2023-04-01T20:51:00Z"/>
        </w:rPr>
      </w:pPr>
      <w:del w:id="6163" w:author="Jose Eduardo VIU" w:date="2023-04-01T20:51:00Z">
        <w:r w:rsidDel="009E4857">
          <w:tab/>
        </w:r>
        <w:r w:rsidDel="009E4857">
          <w:rPr>
            <w:rFonts w:ascii="Courier New" w:eastAsia="Courier New" w:hAnsi="Courier New" w:cs="Courier New"/>
          </w:rPr>
          <w:delText>160</w:delText>
        </w:r>
        <w:r w:rsidDel="009E4857">
          <w:rPr>
            <w:rFonts w:ascii="Courier New" w:eastAsia="Courier New" w:hAnsi="Courier New" w:cs="Courier New"/>
          </w:rPr>
          <w:tab/>
          <w:delText>152060</w:delText>
        </w:r>
      </w:del>
    </w:p>
    <w:p w14:paraId="788B210D" w14:textId="4AA15099" w:rsidR="00CB7E31" w:rsidDel="009E4857" w:rsidRDefault="00000000">
      <w:pPr>
        <w:tabs>
          <w:tab w:val="center" w:pos="760"/>
          <w:tab w:val="center" w:pos="2420"/>
        </w:tabs>
        <w:spacing w:after="3" w:line="271" w:lineRule="auto"/>
        <w:rPr>
          <w:del w:id="6164" w:author="Jose Eduardo VIU" w:date="2023-04-01T20:51:00Z"/>
        </w:rPr>
      </w:pPr>
      <w:del w:id="6165" w:author="Jose Eduardo VIU" w:date="2023-04-01T20:51:00Z">
        <w:r w:rsidDel="009E4857">
          <w:tab/>
        </w:r>
        <w:r w:rsidDel="009E4857">
          <w:rPr>
            <w:rFonts w:ascii="Courier New" w:eastAsia="Courier New" w:hAnsi="Courier New" w:cs="Courier New"/>
          </w:rPr>
          <w:delText>181</w:delText>
        </w:r>
        <w:r w:rsidDel="009E4857">
          <w:rPr>
            <w:rFonts w:ascii="Courier New" w:eastAsia="Courier New" w:hAnsi="Courier New" w:cs="Courier New"/>
          </w:rPr>
          <w:tab/>
          <w:delText>321040</w:delText>
        </w:r>
      </w:del>
    </w:p>
    <w:p w14:paraId="0C7FE1D8" w14:textId="60616CAB" w:rsidR="00CB7E31" w:rsidDel="009E4857" w:rsidRDefault="00000000">
      <w:pPr>
        <w:tabs>
          <w:tab w:val="center" w:pos="760"/>
          <w:tab w:val="center" w:pos="2420"/>
        </w:tabs>
        <w:spacing w:after="3" w:line="271" w:lineRule="auto"/>
        <w:rPr>
          <w:del w:id="6166" w:author="Jose Eduardo VIU" w:date="2023-04-01T20:51:00Z"/>
        </w:rPr>
      </w:pPr>
      <w:del w:id="6167" w:author="Jose Eduardo VIU" w:date="2023-04-01T20:51:00Z">
        <w:r w:rsidDel="009E4857">
          <w:tab/>
        </w:r>
        <w:r w:rsidDel="009E4857">
          <w:rPr>
            <w:rFonts w:ascii="Courier New" w:eastAsia="Courier New" w:hAnsi="Courier New" w:cs="Courier New"/>
          </w:rPr>
          <w:delText>191</w:delText>
        </w:r>
        <w:r w:rsidDel="009E4857">
          <w:rPr>
            <w:rFonts w:ascii="Courier New" w:eastAsia="Courier New" w:hAnsi="Courier New" w:cs="Courier New"/>
          </w:rPr>
          <w:tab/>
          <w:delText>172580</w:delText>
        </w:r>
      </w:del>
    </w:p>
    <w:p w14:paraId="2107C129" w14:textId="5F5DA1DE" w:rsidR="00CB7E31" w:rsidDel="009E4857" w:rsidRDefault="00000000">
      <w:pPr>
        <w:numPr>
          <w:ilvl w:val="0"/>
          <w:numId w:val="7"/>
        </w:numPr>
        <w:suppressAutoHyphens w:val="0"/>
        <w:spacing w:after="3" w:line="271" w:lineRule="auto"/>
        <w:ind w:right="117" w:hanging="1489"/>
        <w:jc w:val="left"/>
        <w:rPr>
          <w:del w:id="6168" w:author="Jose Eduardo VIU" w:date="2023-04-01T20:51:00Z"/>
        </w:rPr>
      </w:pPr>
      <w:del w:id="6169" w:author="Jose Eduardo VIU" w:date="2023-04-01T20:51:00Z">
        <w:r w:rsidDel="009E4857">
          <w:rPr>
            <w:rFonts w:ascii="Courier New" w:eastAsia="Courier New" w:hAnsi="Courier New" w:cs="Courier New"/>
          </w:rPr>
          <w:delText>245320</w:delText>
        </w:r>
      </w:del>
    </w:p>
    <w:p w14:paraId="418A0362" w14:textId="7660D1CA" w:rsidR="00CB7E31" w:rsidDel="009E4857" w:rsidRDefault="00000000">
      <w:pPr>
        <w:numPr>
          <w:ilvl w:val="0"/>
          <w:numId w:val="7"/>
        </w:numPr>
        <w:suppressAutoHyphens w:val="0"/>
        <w:spacing w:after="3" w:line="271" w:lineRule="auto"/>
        <w:ind w:right="117" w:hanging="1489"/>
        <w:jc w:val="left"/>
        <w:rPr>
          <w:del w:id="6170" w:author="Jose Eduardo VIU" w:date="2023-04-01T20:51:00Z"/>
        </w:rPr>
      </w:pPr>
      <w:del w:id="6171" w:author="Jose Eduardo VIU" w:date="2023-04-01T20:51:00Z">
        <w:r w:rsidDel="009E4857">
          <w:rPr>
            <w:rFonts w:ascii="Courier New" w:eastAsia="Courier New" w:hAnsi="Courier New" w:cs="Courier New"/>
          </w:rPr>
          <w:delText>394440</w:delText>
        </w:r>
      </w:del>
    </w:p>
    <w:p w14:paraId="66B096FF" w14:textId="16BCA47D" w:rsidR="00CB7E31" w:rsidDel="009E4857" w:rsidRDefault="00000000">
      <w:pPr>
        <w:tabs>
          <w:tab w:val="center" w:pos="760"/>
          <w:tab w:val="center" w:pos="2420"/>
        </w:tabs>
        <w:spacing w:after="3" w:line="271" w:lineRule="auto"/>
        <w:rPr>
          <w:del w:id="6172" w:author="Jose Eduardo VIU" w:date="2023-04-01T20:51:00Z"/>
        </w:rPr>
      </w:pPr>
      <w:del w:id="6173" w:author="Jose Eduardo VIU" w:date="2023-04-01T20:51:00Z">
        <w:r w:rsidDel="009E4857">
          <w:tab/>
        </w:r>
        <w:r w:rsidDel="009E4857">
          <w:rPr>
            <w:rFonts w:ascii="Courier New" w:eastAsia="Courier New" w:hAnsi="Courier New" w:cs="Courier New"/>
          </w:rPr>
          <w:delText>255</w:delText>
        </w:r>
        <w:r w:rsidDel="009E4857">
          <w:rPr>
            <w:rFonts w:ascii="Courier New" w:eastAsia="Courier New" w:hAnsi="Courier New" w:cs="Courier New"/>
          </w:rPr>
          <w:tab/>
          <w:delText>339700</w:delText>
        </w:r>
      </w:del>
    </w:p>
    <w:p w14:paraId="1F9DB105" w14:textId="6AADB3B7" w:rsidR="00CB7E31" w:rsidDel="009E4857" w:rsidRDefault="00000000">
      <w:pPr>
        <w:tabs>
          <w:tab w:val="center" w:pos="760"/>
          <w:tab w:val="center" w:pos="2420"/>
        </w:tabs>
        <w:spacing w:after="3" w:line="271" w:lineRule="auto"/>
        <w:rPr>
          <w:del w:id="6174" w:author="Jose Eduardo VIU" w:date="2023-04-01T20:51:00Z"/>
        </w:rPr>
      </w:pPr>
      <w:del w:id="6175" w:author="Jose Eduardo VIU" w:date="2023-04-01T20:51:00Z">
        <w:r w:rsidDel="009E4857">
          <w:tab/>
        </w:r>
        <w:r w:rsidDel="009E4857">
          <w:rPr>
            <w:rFonts w:ascii="Courier New" w:eastAsia="Courier New" w:hAnsi="Courier New" w:cs="Courier New"/>
          </w:rPr>
          <w:delText>261</w:delText>
        </w:r>
        <w:r w:rsidDel="009E4857">
          <w:rPr>
            <w:rFonts w:ascii="Courier New" w:eastAsia="Courier New" w:hAnsi="Courier New" w:cs="Courier New"/>
          </w:rPr>
          <w:tab/>
          <w:delText>291240</w:delText>
        </w:r>
      </w:del>
    </w:p>
    <w:p w14:paraId="7F9CD45F" w14:textId="1FCD2945" w:rsidR="00CB7E31" w:rsidDel="009E4857" w:rsidRDefault="00000000">
      <w:pPr>
        <w:tabs>
          <w:tab w:val="center" w:pos="760"/>
          <w:tab w:val="center" w:pos="2420"/>
        </w:tabs>
        <w:spacing w:after="3" w:line="271" w:lineRule="auto"/>
        <w:rPr>
          <w:del w:id="6176" w:author="Jose Eduardo VIU" w:date="2023-04-01T20:51:00Z"/>
        </w:rPr>
      </w:pPr>
      <w:del w:id="6177" w:author="Jose Eduardo VIU" w:date="2023-04-01T20:51:00Z">
        <w:r w:rsidDel="009E4857">
          <w:tab/>
        </w:r>
        <w:r w:rsidDel="009E4857">
          <w:rPr>
            <w:rFonts w:ascii="Courier New" w:eastAsia="Courier New" w:hAnsi="Courier New" w:cs="Courier New"/>
          </w:rPr>
          <w:delText>267</w:delText>
        </w:r>
        <w:r w:rsidDel="009E4857">
          <w:rPr>
            <w:rFonts w:ascii="Courier New" w:eastAsia="Courier New" w:hAnsi="Courier New" w:cs="Courier New"/>
          </w:rPr>
          <w:tab/>
          <w:delText>302140</w:delText>
        </w:r>
      </w:del>
    </w:p>
    <w:p w14:paraId="3E8C2C42" w14:textId="41B1DC47" w:rsidR="00CB7E31" w:rsidDel="009E4857" w:rsidRDefault="00000000">
      <w:pPr>
        <w:tabs>
          <w:tab w:val="center" w:pos="760"/>
          <w:tab w:val="center" w:pos="2420"/>
        </w:tabs>
        <w:spacing w:after="3" w:line="271" w:lineRule="auto"/>
        <w:rPr>
          <w:del w:id="6178" w:author="Jose Eduardo VIU" w:date="2023-04-01T20:51:00Z"/>
        </w:rPr>
      </w:pPr>
      <w:del w:id="6179" w:author="Jose Eduardo VIU" w:date="2023-04-01T20:51:00Z">
        <w:r w:rsidDel="009E4857">
          <w:tab/>
        </w:r>
        <w:r w:rsidDel="009E4857">
          <w:rPr>
            <w:rFonts w:ascii="Courier New" w:eastAsia="Courier New" w:hAnsi="Courier New" w:cs="Courier New"/>
          </w:rPr>
          <w:delText>277</w:delText>
        </w:r>
        <w:r w:rsidDel="009E4857">
          <w:rPr>
            <w:rFonts w:ascii="Courier New" w:eastAsia="Courier New" w:hAnsi="Courier New" w:cs="Courier New"/>
          </w:rPr>
          <w:tab/>
          <w:delText>383760</w:delText>
        </w:r>
      </w:del>
    </w:p>
    <w:p w14:paraId="228AC19C" w14:textId="6F501A94" w:rsidR="00CB7E31" w:rsidDel="009E4857" w:rsidRDefault="00000000">
      <w:pPr>
        <w:tabs>
          <w:tab w:val="center" w:pos="760"/>
          <w:tab w:val="center" w:pos="2420"/>
        </w:tabs>
        <w:spacing w:after="3" w:line="271" w:lineRule="auto"/>
        <w:rPr>
          <w:del w:id="6180" w:author="Jose Eduardo VIU" w:date="2023-04-01T20:51:00Z"/>
        </w:rPr>
      </w:pPr>
      <w:del w:id="6181" w:author="Jose Eduardo VIU" w:date="2023-04-01T20:51:00Z">
        <w:r w:rsidDel="009E4857">
          <w:tab/>
        </w:r>
        <w:r w:rsidDel="009E4857">
          <w:rPr>
            <w:rFonts w:ascii="Courier New" w:eastAsia="Courier New" w:hAnsi="Courier New" w:cs="Courier New"/>
          </w:rPr>
          <w:delText>903</w:delText>
        </w:r>
        <w:r w:rsidDel="009E4857">
          <w:rPr>
            <w:rFonts w:ascii="Courier New" w:eastAsia="Courier New" w:hAnsi="Courier New" w:cs="Courier New"/>
          </w:rPr>
          <w:tab/>
          <w:delText>388760</w:delText>
        </w:r>
      </w:del>
    </w:p>
    <w:p w14:paraId="40324B26" w14:textId="3367AED9" w:rsidR="00CB7E31" w:rsidDel="009E4857" w:rsidRDefault="00000000">
      <w:pPr>
        <w:tabs>
          <w:tab w:val="center" w:pos="817"/>
          <w:tab w:val="center" w:pos="2420"/>
        </w:tabs>
        <w:spacing w:after="3" w:line="271" w:lineRule="auto"/>
        <w:rPr>
          <w:del w:id="6182" w:author="Jose Eduardo VIU" w:date="2023-04-01T20:51:00Z"/>
        </w:rPr>
      </w:pPr>
      <w:del w:id="6183" w:author="Jose Eduardo VIU" w:date="2023-04-01T20:51:00Z">
        <w:r w:rsidDel="009E4857">
          <w:tab/>
        </w:r>
        <w:r w:rsidDel="009E4857">
          <w:rPr>
            <w:rFonts w:ascii="Courier New" w:eastAsia="Courier New" w:hAnsi="Courier New" w:cs="Courier New"/>
          </w:rPr>
          <w:delText>2771</w:delText>
        </w:r>
        <w:r w:rsidDel="009E4857">
          <w:rPr>
            <w:rFonts w:ascii="Courier New" w:eastAsia="Courier New" w:hAnsi="Courier New" w:cs="Courier New"/>
          </w:rPr>
          <w:tab/>
          <w:delText>458300</w:delText>
        </w:r>
      </w:del>
    </w:p>
    <w:p w14:paraId="6479C399" w14:textId="0AC37849" w:rsidR="00CB7E31" w:rsidDel="009E4857" w:rsidRDefault="00000000">
      <w:pPr>
        <w:tabs>
          <w:tab w:val="center" w:pos="817"/>
          <w:tab w:val="center" w:pos="2420"/>
        </w:tabs>
        <w:spacing w:after="3" w:line="271" w:lineRule="auto"/>
        <w:rPr>
          <w:del w:id="6184" w:author="Jose Eduardo VIU" w:date="2023-04-01T20:51:00Z"/>
        </w:rPr>
      </w:pPr>
      <w:del w:id="6185" w:author="Jose Eduardo VIU" w:date="2023-04-01T20:51:00Z">
        <w:r w:rsidDel="009E4857">
          <w:tab/>
        </w:r>
        <w:r w:rsidDel="009E4857">
          <w:rPr>
            <w:rFonts w:ascii="Courier New" w:eastAsia="Courier New" w:hAnsi="Courier New" w:cs="Courier New"/>
          </w:rPr>
          <w:delText>4142</w:delText>
        </w:r>
        <w:r w:rsidDel="009E4857">
          <w:rPr>
            <w:rFonts w:ascii="Courier New" w:eastAsia="Courier New" w:hAnsi="Courier New" w:cs="Courier New"/>
          </w:rPr>
          <w:tab/>
          <w:delText>113880</w:delText>
        </w:r>
      </w:del>
    </w:p>
    <w:p w14:paraId="2E51B9C5" w14:textId="3F2681A8" w:rsidR="00CB7E31" w:rsidDel="009E4857" w:rsidRDefault="00000000">
      <w:pPr>
        <w:numPr>
          <w:ilvl w:val="0"/>
          <w:numId w:val="8"/>
        </w:numPr>
        <w:suppressAutoHyphens w:val="0"/>
        <w:spacing w:after="3" w:line="271" w:lineRule="auto"/>
        <w:ind w:right="117" w:hanging="1489"/>
        <w:jc w:val="left"/>
        <w:rPr>
          <w:del w:id="6186" w:author="Jose Eduardo VIU" w:date="2023-04-01T20:51:00Z"/>
        </w:rPr>
      </w:pPr>
      <w:del w:id="6187" w:author="Jose Eduardo VIU" w:date="2023-04-01T20:51:00Z">
        <w:r w:rsidDel="009E4857">
          <w:rPr>
            <w:rFonts w:ascii="Courier New" w:eastAsia="Courier New" w:hAnsi="Courier New" w:cs="Courier New"/>
          </w:rPr>
          <w:delText>452500</w:delText>
        </w:r>
      </w:del>
    </w:p>
    <w:p w14:paraId="105097B5" w14:textId="5BF38F5C" w:rsidR="00CB7E31" w:rsidDel="009E4857" w:rsidRDefault="00000000">
      <w:pPr>
        <w:numPr>
          <w:ilvl w:val="0"/>
          <w:numId w:val="8"/>
        </w:numPr>
        <w:suppressAutoHyphens w:val="0"/>
        <w:spacing w:after="3" w:line="271" w:lineRule="auto"/>
        <w:ind w:right="117" w:hanging="1489"/>
        <w:jc w:val="left"/>
        <w:rPr>
          <w:del w:id="6188" w:author="Jose Eduardo VIU" w:date="2023-04-01T20:51:00Z"/>
        </w:rPr>
      </w:pPr>
      <w:del w:id="6189" w:author="Jose Eduardo VIU" w:date="2023-04-01T20:51:00Z">
        <w:r w:rsidDel="009E4857">
          <w:rPr>
            <w:rFonts w:ascii="Courier New" w:eastAsia="Courier New" w:hAnsi="Courier New" w:cs="Courier New"/>
          </w:rPr>
          <w:delText>438080</w:delText>
        </w:r>
      </w:del>
    </w:p>
    <w:p w14:paraId="7ED8A5C2" w14:textId="2B7107CB" w:rsidR="00CB7E31" w:rsidDel="009E4857" w:rsidRDefault="00000000">
      <w:pPr>
        <w:tabs>
          <w:tab w:val="center" w:pos="817"/>
          <w:tab w:val="center" w:pos="2420"/>
        </w:tabs>
        <w:spacing w:after="3" w:line="271" w:lineRule="auto"/>
        <w:rPr>
          <w:del w:id="6190" w:author="Jose Eduardo VIU" w:date="2023-04-01T20:51:00Z"/>
        </w:rPr>
      </w:pPr>
      <w:del w:id="6191" w:author="Jose Eduardo VIU" w:date="2023-04-01T20:51:00Z">
        <w:r w:rsidDel="009E4857">
          <w:tab/>
        </w:r>
        <w:r w:rsidDel="009E4857">
          <w:rPr>
            <w:rFonts w:ascii="Courier New" w:eastAsia="Courier New" w:hAnsi="Courier New" w:cs="Courier New"/>
          </w:rPr>
          <w:delText>4203</w:delText>
        </w:r>
        <w:r w:rsidDel="009E4857">
          <w:rPr>
            <w:rFonts w:ascii="Courier New" w:eastAsia="Courier New" w:hAnsi="Courier New" w:cs="Courier New"/>
          </w:rPr>
          <w:tab/>
          <w:delText>142660</w:delText>
        </w:r>
      </w:del>
    </w:p>
    <w:p w14:paraId="585C0DB8" w14:textId="44A22228" w:rsidR="00CB7E31" w:rsidDel="009E4857" w:rsidRDefault="00000000">
      <w:pPr>
        <w:tabs>
          <w:tab w:val="center" w:pos="817"/>
          <w:tab w:val="center" w:pos="2420"/>
        </w:tabs>
        <w:spacing w:after="277" w:line="271" w:lineRule="auto"/>
        <w:rPr>
          <w:del w:id="6192" w:author="Jose Eduardo VIU" w:date="2023-04-01T20:51:00Z"/>
        </w:rPr>
      </w:pPr>
      <w:del w:id="6193" w:author="Jose Eduardo VIU" w:date="2023-04-01T20:51:00Z">
        <w:r w:rsidDel="009E4857">
          <w:tab/>
        </w:r>
        <w:r w:rsidDel="009E4857">
          <w:rPr>
            <w:rFonts w:ascii="Courier New" w:eastAsia="Courier New" w:hAnsi="Courier New" w:cs="Courier New"/>
          </w:rPr>
          <w:delText>4242</w:delText>
        </w:r>
        <w:r w:rsidDel="009E4857">
          <w:rPr>
            <w:rFonts w:ascii="Courier New" w:eastAsia="Courier New" w:hAnsi="Courier New" w:cs="Courier New"/>
          </w:rPr>
          <w:tab/>
          <w:delText>494600</w:delText>
        </w:r>
      </w:del>
    </w:p>
    <w:p w14:paraId="5E872AA0" w14:textId="2F1A12D3" w:rsidR="00CB7E31" w:rsidDel="009E4857" w:rsidRDefault="00000000">
      <w:pPr>
        <w:spacing w:after="3" w:line="271" w:lineRule="auto"/>
        <w:ind w:left="593" w:right="117" w:hanging="10"/>
        <w:rPr>
          <w:del w:id="6194" w:author="Jose Eduardo VIU" w:date="2023-04-01T20:51:00Z"/>
        </w:rPr>
      </w:pPr>
      <w:del w:id="6195" w:author="Jose Eduardo VIU" w:date="2023-04-01T20:51:00Z">
        <w:r w:rsidDel="009E4857">
          <w:rPr>
            <w:rFonts w:ascii="Courier New" w:eastAsia="Courier New" w:hAnsi="Courier New" w:cs="Courier New"/>
          </w:rPr>
          <w:delText>[19 rows x 23 columns]</w:delText>
        </w:r>
      </w:del>
    </w:p>
    <w:p w14:paraId="027B33B7" w14:textId="1C9548BA" w:rsidR="00CB7E31" w:rsidDel="009E4857" w:rsidRDefault="00000000">
      <w:pPr>
        <w:spacing w:after="187"/>
        <w:rPr>
          <w:del w:id="6196" w:author="Jose Eduardo VIU" w:date="2023-04-01T20:51:00Z"/>
        </w:rPr>
      </w:pPr>
      <w:del w:id="6197" w:author="Jose Eduardo VIU" w:date="2023-04-01T20:51:00Z">
        <w:r>
          <w:pict w14:anchorId="497C3A15">
            <v:group id="Group 34143" o:spid="_x0000_s2591" style="width:493.9pt;height:19.6pt;mso-position-horizontal-relative:char;mso-position-vertical-relative:line" coordsize="62726,2487">
              <v:shape id="Forma libre: forma 444" o:spid="_x0000_s2592"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" path="m70,l16440,v39,,70,31,70,70l16510,621v,39,-31,70,-70,70l70,691c31,691,,660,,621l,70c,31,31,,70,xe" fillcolor="#cfcfcf" stroked="f" strokeweight="0">
                <v:path arrowok="t"/>
              </v:shape>
              <v:shape id="Forma libre: forma 445" o:spid="_x0000_s2593"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" path="m35,l16405,v19,,35,16,35,35l16440,586v,19,-16,35,-35,35l35,621c16,621,,605,,586l,35c,16,16,,35,xe" fillcolor="#f7f7f7" stroked="f" strokeweight="0">
                <v:path arrowok="t"/>
              </v:shape>
              <v:shape id="Cuadro de texto 446" o:spid="_x0000_s2594"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NVP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4PIX7mXAE5PIPAAD//wMAUEsBAi0AFAAGAAgAAAAhANvh9svuAAAAhQEAABMAAAAAAAAA&#10;AAAAAAAAAAAAAFtDb250ZW50X1R5cGVzXS54bWxQSwECLQAUAAYACAAAACEAWvQsW78AAAAVAQAA&#10;CwAAAAAAAAAAAAAAAAAfAQAAX3JlbHMvLnJlbHNQSwECLQAUAAYACAAAACEA/djVT8YAAADcAAAA&#10;DwAAAAAAAAAAAAAAAAAHAgAAZHJzL2Rvd25yZXYueG1sUEsFBgAAAAADAAMAtwAAAPoCAAAAAA==&#10;" filled="f" stroked="f" strokeweight="0">
                <v:textbox style="mso-next-textbox:#Cuadro de texto 446" inset="0,0,0,0">
                  <w:txbxContent>
                    <w:p w14:paraId="6A51F8BB"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47" o:spid="_x0000_s2595"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" filled="f" stroked="f" strokeweight="0">
                <v:textbox style="mso-next-textbox:#Cuadro de texto 447" inset="0,0,0,0">
                  <w:txbxContent>
                    <w:p w14:paraId="136877E3"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48" o:spid="_x0000_s2596"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" filled="f" stroked="f" strokeweight="0">
                <v:textbox style="mso-next-textbox:#Cuadro de texto 448" inset="0,0,0,0">
                  <w:txbxContent>
                    <w:p w14:paraId="0F1D05C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49" o:spid="_x0000_s2597" type="#_x0000_t202" style="position:absolute;left:8161;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" filled="f" stroked="f" strokeweight="0">
                <v:textbox style="mso-next-textbox:#Cuadro de texto 449" inset="0,0,0,0">
                  <w:txbxContent>
                    <w:p w14:paraId="45ADDEA4" w14:textId="77777777" w:rsidR="00CB7E31" w:rsidRDefault="00000000">
                      <w:pPr>
                        <w:overflowPunct w:val="0"/>
                        <w:spacing w:after="0" w:line="240" w:lineRule="auto"/>
                      </w:pPr>
                      <w:r>
                        <w:rPr>
                          <w:rFonts w:asciiTheme="minorHAnsi" w:hAnsiTheme="minorHAnsi" w:cstheme="minorBidi"/>
                        </w:rPr>
                        <w:t>GMD</w:t>
                      </w:r>
                    </w:p>
                  </w:txbxContent>
                </v:textbox>
              </v:shape>
              <v:shape id="Cuadro de texto 450" o:spid="_x0000_s2598" type="#_x0000_t202" style="position:absolute;left:1034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" filled="f" stroked="f" strokeweight="0">
                <v:textbox style="mso-next-textbox:#Cuadro de texto 450" inset="0,0,0,0">
                  <w:txbxContent>
                    <w:p w14:paraId="37A38032" w14:textId="77777777" w:rsidR="00CB7E31" w:rsidRDefault="00000000">
                      <w:pPr>
                        <w:overflowPunct w:val="0"/>
                        <w:spacing w:after="0" w:line="240" w:lineRule="auto"/>
                      </w:pPr>
                      <w:r>
                        <w:rPr>
                          <w:rFonts w:asciiTheme="minorHAnsi" w:hAnsiTheme="minorHAnsi" w:cstheme="minorBidi"/>
                          <w:color w:val="666666"/>
                        </w:rPr>
                        <w:t>&gt;</w:t>
                      </w:r>
                    </w:p>
                  </w:txbxContent>
                </v:textbox>
              </v:shape>
              <v:shape id="Cuadro de texto 451" o:spid="_x0000_s2599"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Nvm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LZAz3M+EIyMUfAAAA//8DAFBLAQItABQABgAIAAAAIQDb4fbL7gAAAIUBAAATAAAAAAAA&#10;AAAAAAAAAAAAAABbQ29udGVudF9UeXBlc10ueG1sUEsBAi0AFAAGAAgAAAAhAFr0LFu/AAAAFQEA&#10;AAsAAAAAAAAAAAAAAAAAHwEAAF9yZWxzLy5yZWxzUEsBAi0AFAAGAAgAAAAhAPfo2+bHAAAA3AAA&#10;AA8AAAAAAAAAAAAAAAAABwIAAGRycy9kb3ducmV2LnhtbFBLBQYAAAAAAwADALcAAAD7AgAAAAA=&#10;" filled="f" stroked="f" strokeweight="0">
                <v:textbox style="mso-next-textbox:#Cuadro de texto 451" inset="0,0,0,0">
                  <w:txbxContent>
                    <w:p w14:paraId="5832F4A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52" o:spid="_x0000_s2600" type="#_x0000_t202" style="position:absolute;left:11797;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kWR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naQzXM+EIyNU/AAAA//8DAFBLAQItABQABgAIAAAAIQDb4fbL7gAAAIUBAAATAAAAAAAA&#10;AAAAAAAAAAAAAABbQ29udGVudF9UeXBlc10ueG1sUEsBAi0AFAAGAAgAAAAhAFr0LFu/AAAAFQEA&#10;AAsAAAAAAAAAAAAAAAAAHwEAAF9yZWxzLy5yZWxzUEsBAi0AFAAGAAgAAAAhAAc6RZHHAAAA3AAA&#10;AA8AAAAAAAAAAAAAAAAABwIAAGRycy9kb3ducmV2LnhtbFBLBQYAAAAAAwADALcAAAD7AgAAAAA=&#10;" filled="f" stroked="f" strokeweight="0">
                <v:textbox style="mso-next-textbox:#Cuadro de texto 452" inset="0,0,0,0">
                  <w:txbxContent>
                    <w:p w14:paraId="66C5923C" w14:textId="77777777" w:rsidR="00CB7E31" w:rsidRDefault="00000000">
                      <w:pPr>
                        <w:overflowPunct w:val="0"/>
                        <w:spacing w:after="0" w:line="240" w:lineRule="auto"/>
                      </w:pPr>
                      <w:r>
                        <w:rPr>
                          <w:rFonts w:asciiTheme="minorHAnsi" w:hAnsiTheme="minorHAnsi" w:cstheme="minorBidi"/>
                          <w:color w:val="666666"/>
                        </w:rPr>
                        <w:t>1.1</w:t>
                      </w:r>
                    </w:p>
                  </w:txbxContent>
                </v:textbox>
              </v:shape>
              <v:shape id="Cuadro de texto 453" o:spid="_x0000_s2601"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" filled="f" stroked="f" strokeweight="0">
                <v:textbox style="mso-next-textbox:#Cuadro de texto 453" inset="0,0,0,0">
                  <w:txbxContent>
                    <w:p w14:paraId="2F6BB369"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B7BA30F" w14:textId="25D3A006" w:rsidR="00CB7E31" w:rsidDel="009E4857" w:rsidRDefault="00000000">
      <w:pPr>
        <w:tabs>
          <w:tab w:val="center" w:pos="4540"/>
          <w:tab w:val="center" w:pos="8950"/>
        </w:tabs>
        <w:spacing w:after="3" w:line="271" w:lineRule="auto"/>
        <w:rPr>
          <w:del w:id="6198" w:author="Jose Eduardo VIU" w:date="2023-04-01T20:51:00Z"/>
        </w:rPr>
      </w:pPr>
      <w:del w:id="6199"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689"/>
        <w:gridCol w:w="1946"/>
        <w:gridCol w:w="918"/>
        <w:gridCol w:w="2404"/>
        <w:gridCol w:w="917"/>
        <w:gridCol w:w="1717"/>
      </w:tblGrid>
      <w:tr w:rsidR="00CB7E31" w:rsidDel="009E4857" w14:paraId="7CB608EF" w14:textId="1EE43D17">
        <w:trPr>
          <w:trHeight w:val="245"/>
          <w:del w:id="6200" w:author="Jose Eduardo VIU" w:date="2023-04-01T20:51:00Z"/>
        </w:trPr>
        <w:tc>
          <w:tcPr>
            <w:tcW w:w="688" w:type="dxa"/>
          </w:tcPr>
          <w:p w14:paraId="612B5D67" w14:textId="4576C3CC" w:rsidR="00CB7E31" w:rsidDel="009E4857" w:rsidRDefault="00000000">
            <w:pPr>
              <w:suppressAutoHyphens w:val="0"/>
              <w:spacing w:after="0"/>
              <w:rPr>
                <w:del w:id="6201" w:author="Jose Eduardo VIU" w:date="2023-04-01T20:51:00Z"/>
              </w:rPr>
            </w:pPr>
            <w:del w:id="6202" w:author="Jose Eduardo VIU" w:date="2023-04-01T20:51:00Z">
              <w:r w:rsidDel="009E4857">
                <w:rPr>
                  <w:rFonts w:ascii="Courier New" w:eastAsia="Courier New" w:hAnsi="Courier New" w:cs="Courier New"/>
                </w:rPr>
                <w:delText>123</w:delText>
              </w:r>
            </w:del>
          </w:p>
        </w:tc>
        <w:tc>
          <w:tcPr>
            <w:tcW w:w="1946" w:type="dxa"/>
          </w:tcPr>
          <w:p w14:paraId="57AB18ED" w14:textId="1FC4A4D3" w:rsidR="00CB7E31" w:rsidDel="009E4857" w:rsidRDefault="00000000">
            <w:pPr>
              <w:suppressAutoHyphens w:val="0"/>
              <w:spacing w:after="0"/>
              <w:ind w:left="458"/>
              <w:rPr>
                <w:del w:id="6203" w:author="Jose Eduardo VIU" w:date="2023-04-01T20:51:00Z"/>
              </w:rPr>
            </w:pPr>
            <w:del w:id="6204" w:author="Jose Eduardo VIU" w:date="2023-04-01T20:51:00Z">
              <w:r w:rsidDel="009E4857">
                <w:rPr>
                  <w:rFonts w:ascii="Courier New" w:eastAsia="Courier New" w:hAnsi="Courier New" w:cs="Courier New"/>
                </w:rPr>
                <w:delText>84821</w:delText>
              </w:r>
            </w:del>
          </w:p>
        </w:tc>
        <w:tc>
          <w:tcPr>
            <w:tcW w:w="3322" w:type="dxa"/>
            <w:gridSpan w:val="2"/>
          </w:tcPr>
          <w:p w14:paraId="59E81423" w14:textId="0B42668B" w:rsidR="00CB7E31" w:rsidDel="009E4857" w:rsidRDefault="00000000">
            <w:pPr>
              <w:tabs>
                <w:tab w:val="center" w:pos="401"/>
                <w:tab w:val="center" w:pos="1432"/>
                <w:tab w:val="center" w:pos="2463"/>
              </w:tabs>
              <w:suppressAutoHyphens w:val="0"/>
              <w:spacing w:after="0"/>
              <w:rPr>
                <w:del w:id="6205" w:author="Jose Eduardo VIU" w:date="2023-04-01T20:51:00Z"/>
              </w:rPr>
            </w:pPr>
            <w:del w:id="6206"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37596CF7" w14:textId="693E8795" w:rsidR="00CB7E31" w:rsidDel="009E4857" w:rsidRDefault="00000000">
            <w:pPr>
              <w:tabs>
                <w:tab w:val="right" w:pos="2634"/>
              </w:tabs>
              <w:suppressAutoHyphens w:val="0"/>
              <w:spacing w:after="0"/>
              <w:rPr>
                <w:del w:id="6207" w:author="Jose Eduardo VIU" w:date="2023-04-01T20:51:00Z"/>
              </w:rPr>
            </w:pPr>
            <w:del w:id="6208"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153.663761</w:delText>
              </w:r>
            </w:del>
          </w:p>
        </w:tc>
      </w:tr>
      <w:tr w:rsidR="00CB7E31" w:rsidDel="009E4857" w14:paraId="25901DB4" w14:textId="4B98324B">
        <w:trPr>
          <w:trHeight w:val="271"/>
          <w:del w:id="6209" w:author="Jose Eduardo VIU" w:date="2023-04-01T20:51:00Z"/>
        </w:trPr>
        <w:tc>
          <w:tcPr>
            <w:tcW w:w="688" w:type="dxa"/>
          </w:tcPr>
          <w:p w14:paraId="6E81A46B" w14:textId="1F3D1F95" w:rsidR="00CB7E31" w:rsidDel="009E4857" w:rsidRDefault="00000000">
            <w:pPr>
              <w:suppressAutoHyphens w:val="0"/>
              <w:spacing w:after="0"/>
              <w:rPr>
                <w:del w:id="6210" w:author="Jose Eduardo VIU" w:date="2023-04-01T20:51:00Z"/>
              </w:rPr>
            </w:pPr>
            <w:del w:id="6211" w:author="Jose Eduardo VIU" w:date="2023-04-01T20:51:00Z">
              <w:r w:rsidDel="009E4857">
                <w:rPr>
                  <w:rFonts w:ascii="Courier New" w:eastAsia="Courier New" w:hAnsi="Courier New" w:cs="Courier New"/>
                </w:rPr>
                <w:delText>130</w:delText>
              </w:r>
            </w:del>
          </w:p>
        </w:tc>
        <w:tc>
          <w:tcPr>
            <w:tcW w:w="1946" w:type="dxa"/>
          </w:tcPr>
          <w:p w14:paraId="7E8D96C7" w14:textId="7320DE75" w:rsidR="00CB7E31" w:rsidDel="009E4857" w:rsidRDefault="00000000">
            <w:pPr>
              <w:suppressAutoHyphens w:val="0"/>
              <w:spacing w:after="0"/>
              <w:ind w:left="458"/>
              <w:rPr>
                <w:del w:id="6212" w:author="Jose Eduardo VIU" w:date="2023-04-01T20:51:00Z"/>
              </w:rPr>
            </w:pPr>
            <w:del w:id="6213" w:author="Jose Eduardo VIU" w:date="2023-04-01T20:51:00Z">
              <w:r w:rsidDel="009E4857">
                <w:rPr>
                  <w:rFonts w:ascii="Courier New" w:eastAsia="Courier New" w:hAnsi="Courier New" w:cs="Courier New"/>
                </w:rPr>
                <w:delText>59012</w:delText>
              </w:r>
            </w:del>
          </w:p>
        </w:tc>
        <w:tc>
          <w:tcPr>
            <w:tcW w:w="3322" w:type="dxa"/>
            <w:gridSpan w:val="2"/>
          </w:tcPr>
          <w:p w14:paraId="18DE3E84" w14:textId="249E6865" w:rsidR="00CB7E31" w:rsidDel="009E4857" w:rsidRDefault="00000000">
            <w:pPr>
              <w:tabs>
                <w:tab w:val="center" w:pos="401"/>
                <w:tab w:val="center" w:pos="1432"/>
                <w:tab w:val="center" w:pos="2463"/>
              </w:tabs>
              <w:suppressAutoHyphens w:val="0"/>
              <w:spacing w:after="0"/>
              <w:rPr>
                <w:del w:id="6214" w:author="Jose Eduardo VIU" w:date="2023-04-01T20:51:00Z"/>
              </w:rPr>
            </w:pPr>
            <w:del w:id="6215"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211108ED" w14:textId="383B076A" w:rsidR="00CB7E31" w:rsidDel="009E4857" w:rsidRDefault="00000000">
            <w:pPr>
              <w:tabs>
                <w:tab w:val="right" w:pos="2634"/>
              </w:tabs>
              <w:suppressAutoHyphens w:val="0"/>
              <w:spacing w:after="0"/>
              <w:rPr>
                <w:del w:id="6216" w:author="Jose Eduardo VIU" w:date="2023-04-01T20:51:00Z"/>
              </w:rPr>
            </w:pPr>
            <w:del w:id="6217"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44.806573</w:delText>
              </w:r>
            </w:del>
          </w:p>
        </w:tc>
      </w:tr>
      <w:tr w:rsidR="00CB7E31" w:rsidDel="009E4857" w14:paraId="31E69B6F" w14:textId="5E4D569D">
        <w:trPr>
          <w:trHeight w:val="271"/>
          <w:del w:id="6218" w:author="Jose Eduardo VIU" w:date="2023-04-01T20:51:00Z"/>
        </w:trPr>
        <w:tc>
          <w:tcPr>
            <w:tcW w:w="688" w:type="dxa"/>
          </w:tcPr>
          <w:p w14:paraId="24D03F4F" w14:textId="0A2E0B7B" w:rsidR="00CB7E31" w:rsidDel="009E4857" w:rsidRDefault="00000000">
            <w:pPr>
              <w:suppressAutoHyphens w:val="0"/>
              <w:spacing w:after="0"/>
              <w:rPr>
                <w:del w:id="6219" w:author="Jose Eduardo VIU" w:date="2023-04-01T20:51:00Z"/>
              </w:rPr>
            </w:pPr>
            <w:del w:id="6220" w:author="Jose Eduardo VIU" w:date="2023-04-01T20:51:00Z">
              <w:r w:rsidDel="009E4857">
                <w:rPr>
                  <w:rFonts w:ascii="Courier New" w:eastAsia="Courier New" w:hAnsi="Courier New" w:cs="Courier New"/>
                </w:rPr>
                <w:delText>131</w:delText>
              </w:r>
            </w:del>
          </w:p>
        </w:tc>
        <w:tc>
          <w:tcPr>
            <w:tcW w:w="1946" w:type="dxa"/>
          </w:tcPr>
          <w:p w14:paraId="64198706" w14:textId="456EF6AC" w:rsidR="00CB7E31" w:rsidDel="009E4857" w:rsidRDefault="00000000">
            <w:pPr>
              <w:suppressAutoHyphens w:val="0"/>
              <w:spacing w:after="0"/>
              <w:ind w:left="458"/>
              <w:rPr>
                <w:del w:id="6221" w:author="Jose Eduardo VIU" w:date="2023-04-01T20:51:00Z"/>
              </w:rPr>
            </w:pPr>
            <w:del w:id="6222" w:author="Jose Eduardo VIU" w:date="2023-04-01T20:51:00Z">
              <w:r w:rsidDel="009E4857">
                <w:rPr>
                  <w:rFonts w:ascii="Courier New" w:eastAsia="Courier New" w:hAnsi="Courier New" w:cs="Courier New"/>
                </w:rPr>
                <w:delText>59015</w:delText>
              </w:r>
            </w:del>
          </w:p>
        </w:tc>
        <w:tc>
          <w:tcPr>
            <w:tcW w:w="3322" w:type="dxa"/>
            <w:gridSpan w:val="2"/>
          </w:tcPr>
          <w:p w14:paraId="425DDC67" w14:textId="14BDAF51" w:rsidR="00CB7E31" w:rsidDel="009E4857" w:rsidRDefault="00000000">
            <w:pPr>
              <w:tabs>
                <w:tab w:val="center" w:pos="401"/>
                <w:tab w:val="center" w:pos="1432"/>
                <w:tab w:val="center" w:pos="2463"/>
              </w:tabs>
              <w:suppressAutoHyphens w:val="0"/>
              <w:spacing w:after="0"/>
              <w:rPr>
                <w:del w:id="6223" w:author="Jose Eduardo VIU" w:date="2023-04-01T20:51:00Z"/>
              </w:rPr>
            </w:pPr>
            <w:del w:id="6224"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25DD327D" w14:textId="0A25918C" w:rsidR="00CB7E31" w:rsidDel="009E4857" w:rsidRDefault="00000000">
            <w:pPr>
              <w:tabs>
                <w:tab w:val="right" w:pos="2634"/>
              </w:tabs>
              <w:suppressAutoHyphens w:val="0"/>
              <w:spacing w:after="0"/>
              <w:rPr>
                <w:del w:id="6225" w:author="Jose Eduardo VIU" w:date="2023-04-01T20:51:00Z"/>
              </w:rPr>
            </w:pPr>
            <w:del w:id="6226"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83.461764</w:delText>
              </w:r>
            </w:del>
          </w:p>
        </w:tc>
      </w:tr>
      <w:tr w:rsidR="00CB7E31" w:rsidDel="009E4857" w14:paraId="01437FDF" w14:textId="75C6C57B">
        <w:trPr>
          <w:trHeight w:val="271"/>
          <w:del w:id="6227" w:author="Jose Eduardo VIU" w:date="2023-04-01T20:51:00Z"/>
        </w:trPr>
        <w:tc>
          <w:tcPr>
            <w:tcW w:w="688" w:type="dxa"/>
          </w:tcPr>
          <w:p w14:paraId="76E5C9BD" w14:textId="2CD5B249" w:rsidR="00CB7E31" w:rsidDel="009E4857" w:rsidRDefault="00000000">
            <w:pPr>
              <w:suppressAutoHyphens w:val="0"/>
              <w:spacing w:after="0"/>
              <w:rPr>
                <w:del w:id="6228" w:author="Jose Eduardo VIU" w:date="2023-04-01T20:51:00Z"/>
              </w:rPr>
            </w:pPr>
            <w:del w:id="6229" w:author="Jose Eduardo VIU" w:date="2023-04-01T20:51:00Z">
              <w:r w:rsidDel="009E4857">
                <w:rPr>
                  <w:rFonts w:ascii="Courier New" w:eastAsia="Courier New" w:hAnsi="Courier New" w:cs="Courier New"/>
                </w:rPr>
                <w:delText>278</w:delText>
              </w:r>
            </w:del>
          </w:p>
        </w:tc>
        <w:tc>
          <w:tcPr>
            <w:tcW w:w="1946" w:type="dxa"/>
          </w:tcPr>
          <w:p w14:paraId="68793E62" w14:textId="416679AA" w:rsidR="00CB7E31" w:rsidDel="009E4857" w:rsidRDefault="00000000">
            <w:pPr>
              <w:suppressAutoHyphens w:val="0"/>
              <w:spacing w:after="0"/>
              <w:ind w:left="458"/>
              <w:rPr>
                <w:del w:id="6230" w:author="Jose Eduardo VIU" w:date="2023-04-01T20:51:00Z"/>
              </w:rPr>
            </w:pPr>
            <w:del w:id="6231" w:author="Jose Eduardo VIU" w:date="2023-04-01T20:51:00Z">
              <w:r w:rsidDel="009E4857">
                <w:rPr>
                  <w:rFonts w:ascii="Courier New" w:eastAsia="Courier New" w:hAnsi="Courier New" w:cs="Courier New"/>
                </w:rPr>
                <w:delText>23805</w:delText>
              </w:r>
            </w:del>
          </w:p>
        </w:tc>
        <w:tc>
          <w:tcPr>
            <w:tcW w:w="3322" w:type="dxa"/>
            <w:gridSpan w:val="2"/>
          </w:tcPr>
          <w:p w14:paraId="0E5B3702" w14:textId="6D9CA74D" w:rsidR="00CB7E31" w:rsidDel="009E4857" w:rsidRDefault="00000000">
            <w:pPr>
              <w:tabs>
                <w:tab w:val="center" w:pos="401"/>
                <w:tab w:val="center" w:pos="1432"/>
                <w:tab w:val="center" w:pos="2405"/>
              </w:tabs>
              <w:suppressAutoHyphens w:val="0"/>
              <w:spacing w:after="0"/>
              <w:rPr>
                <w:del w:id="6232" w:author="Jose Eduardo VIU" w:date="2023-04-01T20:51:00Z"/>
              </w:rPr>
            </w:pPr>
            <w:del w:id="6233"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81</w:delText>
              </w:r>
            </w:del>
          </w:p>
        </w:tc>
        <w:tc>
          <w:tcPr>
            <w:tcW w:w="2634" w:type="dxa"/>
            <w:gridSpan w:val="2"/>
          </w:tcPr>
          <w:p w14:paraId="5C59EF70" w14:textId="683C8BA9" w:rsidR="00CB7E31" w:rsidDel="009E4857" w:rsidRDefault="00000000">
            <w:pPr>
              <w:tabs>
                <w:tab w:val="right" w:pos="2634"/>
              </w:tabs>
              <w:suppressAutoHyphens w:val="0"/>
              <w:spacing w:after="0"/>
              <w:rPr>
                <w:del w:id="6234" w:author="Jose Eduardo VIU" w:date="2023-04-01T20:51:00Z"/>
              </w:rPr>
            </w:pPr>
            <w:del w:id="6235"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8 57.355823</w:delText>
              </w:r>
            </w:del>
          </w:p>
        </w:tc>
      </w:tr>
      <w:tr w:rsidR="00CB7E31" w:rsidDel="009E4857" w14:paraId="6238065B" w14:textId="51DEA11C">
        <w:trPr>
          <w:trHeight w:val="271"/>
          <w:del w:id="6236" w:author="Jose Eduardo VIU" w:date="2023-04-01T20:51:00Z"/>
        </w:trPr>
        <w:tc>
          <w:tcPr>
            <w:tcW w:w="688" w:type="dxa"/>
          </w:tcPr>
          <w:p w14:paraId="158D3BDF" w14:textId="536F7936" w:rsidR="00CB7E31" w:rsidDel="009E4857" w:rsidRDefault="00000000">
            <w:pPr>
              <w:suppressAutoHyphens w:val="0"/>
              <w:spacing w:after="0"/>
              <w:rPr>
                <w:del w:id="6237" w:author="Jose Eduardo VIU" w:date="2023-04-01T20:51:00Z"/>
              </w:rPr>
            </w:pPr>
            <w:del w:id="6238" w:author="Jose Eduardo VIU" w:date="2023-04-01T20:51:00Z">
              <w:r w:rsidDel="009E4857">
                <w:rPr>
                  <w:rFonts w:ascii="Courier New" w:eastAsia="Courier New" w:hAnsi="Courier New" w:cs="Courier New"/>
                </w:rPr>
                <w:delText>295</w:delText>
              </w:r>
            </w:del>
          </w:p>
        </w:tc>
        <w:tc>
          <w:tcPr>
            <w:tcW w:w="1946" w:type="dxa"/>
          </w:tcPr>
          <w:p w14:paraId="663E93C8" w14:textId="2454FCED" w:rsidR="00CB7E31" w:rsidDel="009E4857" w:rsidRDefault="00000000">
            <w:pPr>
              <w:suppressAutoHyphens w:val="0"/>
              <w:spacing w:after="0"/>
              <w:ind w:left="344"/>
              <w:rPr>
                <w:del w:id="6239" w:author="Jose Eduardo VIU" w:date="2023-04-01T20:51:00Z"/>
              </w:rPr>
            </w:pPr>
            <w:del w:id="6240" w:author="Jose Eduardo VIU" w:date="2023-04-01T20:51:00Z">
              <w:r w:rsidDel="009E4857">
                <w:rPr>
                  <w:rFonts w:ascii="Courier New" w:eastAsia="Courier New" w:hAnsi="Courier New" w:cs="Courier New"/>
                </w:rPr>
                <w:delText>204130</w:delText>
              </w:r>
            </w:del>
          </w:p>
        </w:tc>
        <w:tc>
          <w:tcPr>
            <w:tcW w:w="3322" w:type="dxa"/>
            <w:gridSpan w:val="2"/>
          </w:tcPr>
          <w:p w14:paraId="09B846B9" w14:textId="12B22237" w:rsidR="00CB7E31" w:rsidDel="009E4857" w:rsidRDefault="00000000">
            <w:pPr>
              <w:tabs>
                <w:tab w:val="center" w:pos="401"/>
                <w:tab w:val="center" w:pos="1432"/>
                <w:tab w:val="center" w:pos="2405"/>
              </w:tabs>
              <w:suppressAutoHyphens w:val="0"/>
              <w:spacing w:after="0"/>
              <w:rPr>
                <w:del w:id="6241" w:author="Jose Eduardo VIU" w:date="2023-04-01T20:51:00Z"/>
              </w:rPr>
            </w:pPr>
            <w:del w:id="6242"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2</w:delText>
              </w:r>
              <w:r w:rsidDel="009E4857">
                <w:rPr>
                  <w:rFonts w:ascii="Courier New" w:eastAsia="Courier New" w:hAnsi="Courier New" w:cs="Courier New"/>
                </w:rPr>
                <w:tab/>
                <w:delText>69</w:delText>
              </w:r>
            </w:del>
          </w:p>
        </w:tc>
        <w:tc>
          <w:tcPr>
            <w:tcW w:w="2634" w:type="dxa"/>
            <w:gridSpan w:val="2"/>
          </w:tcPr>
          <w:p w14:paraId="7D7DE7F1" w14:textId="1C039E5A" w:rsidR="00CB7E31" w:rsidDel="009E4857" w:rsidRDefault="00000000">
            <w:pPr>
              <w:tabs>
                <w:tab w:val="right" w:pos="2634"/>
              </w:tabs>
              <w:suppressAutoHyphens w:val="0"/>
              <w:spacing w:after="0"/>
              <w:rPr>
                <w:del w:id="6243" w:author="Jose Eduardo VIU" w:date="2023-04-01T20:51:00Z"/>
              </w:rPr>
            </w:pPr>
            <w:del w:id="6244" w:author="Jose Eduardo VIU" w:date="2023-04-01T20:51:00Z">
              <w:r w:rsidDel="009E4857">
                <w:rPr>
                  <w:rFonts w:ascii="Courier New" w:eastAsia="Courier New" w:hAnsi="Courier New" w:cs="Courier New"/>
                </w:rPr>
                <w:delText>20</w:delText>
              </w:r>
              <w:r w:rsidDel="009E4857">
                <w:rPr>
                  <w:rFonts w:ascii="Courier New" w:eastAsia="Courier New" w:hAnsi="Courier New" w:cs="Courier New"/>
                </w:rPr>
                <w:tab/>
                <w:delText>8 35.751105</w:delText>
              </w:r>
            </w:del>
          </w:p>
        </w:tc>
      </w:tr>
      <w:tr w:rsidR="00CB7E31" w:rsidDel="009E4857" w14:paraId="5FB0460B" w14:textId="25366592">
        <w:trPr>
          <w:trHeight w:val="406"/>
          <w:del w:id="6245" w:author="Jose Eduardo VIU" w:date="2023-04-01T20:51:00Z"/>
        </w:trPr>
        <w:tc>
          <w:tcPr>
            <w:tcW w:w="688" w:type="dxa"/>
          </w:tcPr>
          <w:p w14:paraId="1A58AA00" w14:textId="3D735575" w:rsidR="00CB7E31" w:rsidDel="009E4857" w:rsidRDefault="00000000">
            <w:pPr>
              <w:suppressAutoHyphens w:val="0"/>
              <w:spacing w:after="0"/>
              <w:rPr>
                <w:del w:id="6246" w:author="Jose Eduardo VIU" w:date="2023-04-01T20:51:00Z"/>
              </w:rPr>
            </w:pPr>
            <w:del w:id="6247" w:author="Jose Eduardo VIU" w:date="2023-04-01T20:51:00Z">
              <w:r w:rsidDel="009E4857">
                <w:rPr>
                  <w:rFonts w:ascii="Courier New" w:eastAsia="Courier New" w:hAnsi="Courier New" w:cs="Courier New"/>
                </w:rPr>
                <w:delText>4159</w:delText>
              </w:r>
            </w:del>
          </w:p>
        </w:tc>
        <w:tc>
          <w:tcPr>
            <w:tcW w:w="1946" w:type="dxa"/>
          </w:tcPr>
          <w:p w14:paraId="567E8CC7" w14:textId="48B3707E" w:rsidR="00CB7E31" w:rsidDel="009E4857" w:rsidRDefault="00000000">
            <w:pPr>
              <w:suppressAutoHyphens w:val="0"/>
              <w:spacing w:after="0"/>
              <w:ind w:left="344"/>
              <w:rPr>
                <w:del w:id="6248" w:author="Jose Eduardo VIU" w:date="2023-04-01T20:51:00Z"/>
              </w:rPr>
            </w:pPr>
            <w:del w:id="6249" w:author="Jose Eduardo VIU" w:date="2023-04-01T20:51:00Z">
              <w:r w:rsidDel="009E4857">
                <w:rPr>
                  <w:rFonts w:ascii="Courier New" w:eastAsia="Courier New" w:hAnsi="Courier New" w:cs="Courier New"/>
                </w:rPr>
                <w:delText>200879</w:delText>
              </w:r>
            </w:del>
          </w:p>
        </w:tc>
        <w:tc>
          <w:tcPr>
            <w:tcW w:w="3322" w:type="dxa"/>
            <w:gridSpan w:val="2"/>
          </w:tcPr>
          <w:p w14:paraId="4FEB92C5" w14:textId="4B450918" w:rsidR="00CB7E31" w:rsidDel="009E4857" w:rsidRDefault="00000000">
            <w:pPr>
              <w:tabs>
                <w:tab w:val="center" w:pos="1432"/>
                <w:tab w:val="center" w:pos="2463"/>
              </w:tabs>
              <w:suppressAutoHyphens w:val="0"/>
              <w:spacing w:after="0"/>
              <w:rPr>
                <w:del w:id="6250" w:author="Jose Eduardo VIU" w:date="2023-04-01T20:51:00Z"/>
              </w:rPr>
            </w:pPr>
            <w:del w:id="6251" w:author="Jose Eduardo VIU" w:date="2023-04-01T20:51:00Z">
              <w:r w:rsidDel="009E4857">
                <w:rPr>
                  <w:rFonts w:ascii="Courier New" w:eastAsia="Courier New" w:hAnsi="Courier New" w:cs="Courier New"/>
                </w:rPr>
                <w:delText>504</w:delText>
              </w:r>
              <w:r w:rsidDel="009E4857">
                <w:rPr>
                  <w:rFonts w:ascii="Courier New" w:eastAsia="Courier New" w:hAnsi="Courier New" w:cs="Courier New"/>
                </w:rPr>
                <w:tab/>
                <w:delText>1</w:delText>
              </w:r>
              <w:r w:rsidDel="009E4857">
                <w:rPr>
                  <w:rFonts w:ascii="Courier New" w:eastAsia="Courier New" w:hAnsi="Courier New" w:cs="Courier New"/>
                </w:rPr>
                <w:tab/>
                <w:delText>0</w:delText>
              </w:r>
            </w:del>
          </w:p>
        </w:tc>
        <w:tc>
          <w:tcPr>
            <w:tcW w:w="2634" w:type="dxa"/>
            <w:gridSpan w:val="2"/>
          </w:tcPr>
          <w:p w14:paraId="1B6A7FA9" w14:textId="28036495" w:rsidR="00CB7E31" w:rsidDel="009E4857" w:rsidRDefault="00000000">
            <w:pPr>
              <w:tabs>
                <w:tab w:val="right" w:pos="2634"/>
              </w:tabs>
              <w:suppressAutoHyphens w:val="0"/>
              <w:spacing w:after="0"/>
              <w:rPr>
                <w:del w:id="6252" w:author="Jose Eduardo VIU" w:date="2023-04-01T20:51:00Z"/>
              </w:rPr>
            </w:pPr>
            <w:del w:id="6253"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2 55.000000</w:delText>
              </w:r>
            </w:del>
          </w:p>
        </w:tc>
      </w:tr>
      <w:tr w:rsidR="00CB7E31" w:rsidDel="009E4857" w14:paraId="3CF6C147" w14:textId="371F6852">
        <w:trPr>
          <w:trHeight w:val="380"/>
          <w:del w:id="6254" w:author="Jose Eduardo VIU" w:date="2023-04-01T20:51:00Z"/>
        </w:trPr>
        <w:tc>
          <w:tcPr>
            <w:tcW w:w="688" w:type="dxa"/>
          </w:tcPr>
          <w:p w14:paraId="087BF110" w14:textId="32E369C8" w:rsidR="00CB7E31" w:rsidDel="009E4857" w:rsidRDefault="00CB7E31">
            <w:pPr>
              <w:suppressAutoHyphens w:val="0"/>
              <w:rPr>
                <w:del w:id="6255" w:author="Jose Eduardo VIU" w:date="2023-04-01T20:51:00Z"/>
              </w:rPr>
            </w:pPr>
          </w:p>
        </w:tc>
        <w:tc>
          <w:tcPr>
            <w:tcW w:w="1946" w:type="dxa"/>
            <w:vAlign w:val="bottom"/>
          </w:tcPr>
          <w:p w14:paraId="15DB96DB" w14:textId="0334C899" w:rsidR="00CB7E31" w:rsidDel="009E4857" w:rsidRDefault="00000000">
            <w:pPr>
              <w:suppressAutoHyphens w:val="0"/>
              <w:spacing w:after="0"/>
              <w:rPr>
                <w:del w:id="6256" w:author="Jose Eduardo VIU" w:date="2023-04-01T20:51:00Z"/>
              </w:rPr>
            </w:pPr>
            <w:del w:id="6257" w:author="Jose Eduardo VIU" w:date="2023-04-01T20:51:00Z">
              <w:r w:rsidDel="009E4857">
                <w:rPr>
                  <w:rFonts w:ascii="Courier New" w:eastAsia="Courier New" w:hAnsi="Courier New" w:cs="Courier New"/>
                </w:rPr>
                <w:delText>DiasMedios</w:delText>
              </w:r>
            </w:del>
          </w:p>
        </w:tc>
        <w:tc>
          <w:tcPr>
            <w:tcW w:w="3322" w:type="dxa"/>
            <w:gridSpan w:val="2"/>
            <w:vAlign w:val="bottom"/>
          </w:tcPr>
          <w:p w14:paraId="24371133" w14:textId="776F5A0E" w:rsidR="00CB7E31" w:rsidDel="009E4857" w:rsidRDefault="00000000">
            <w:pPr>
              <w:suppressAutoHyphens w:val="0"/>
              <w:spacing w:after="0"/>
              <w:rPr>
                <w:del w:id="6258" w:author="Jose Eduardo VIU" w:date="2023-04-01T20:51:00Z"/>
              </w:rPr>
            </w:pPr>
            <w:del w:id="6259" w:author="Jose Eduardo VIU" w:date="2023-04-01T20:51:00Z">
              <w:r w:rsidDel="009E4857">
                <w:rPr>
                  <w:rFonts w:ascii="Courier New" w:eastAsia="Courier New" w:hAnsi="Courier New" w:cs="Courier New"/>
                </w:rPr>
                <w:delText>GMD EntradaInicial …</w:delText>
              </w:r>
            </w:del>
          </w:p>
        </w:tc>
        <w:tc>
          <w:tcPr>
            <w:tcW w:w="2634" w:type="dxa"/>
            <w:gridSpan w:val="2"/>
            <w:vAlign w:val="bottom"/>
          </w:tcPr>
          <w:p w14:paraId="6F9B897F" w14:textId="50C1D544" w:rsidR="00CB7E31" w:rsidDel="009E4857" w:rsidRDefault="00000000">
            <w:pPr>
              <w:suppressAutoHyphens w:val="0"/>
              <w:spacing w:after="0"/>
              <w:ind w:left="115"/>
              <w:rPr>
                <w:del w:id="6260" w:author="Jose Eduardo VIU" w:date="2023-04-01T20:51:00Z"/>
              </w:rPr>
            </w:pPr>
            <w:del w:id="6261" w:author="Jose Eduardo VIU" w:date="2023-04-01T20:51:00Z">
              <w:r w:rsidDel="009E4857">
                <w:rPr>
                  <w:rFonts w:ascii="Courier New" w:eastAsia="Courier New" w:hAnsi="Courier New" w:cs="Courier New"/>
                </w:rPr>
                <w:delText>na_rega \</w:delText>
              </w:r>
            </w:del>
          </w:p>
        </w:tc>
      </w:tr>
      <w:tr w:rsidR="00CB7E31" w:rsidDel="009E4857" w14:paraId="39BA6D4C" w14:textId="3C431589">
        <w:trPr>
          <w:trHeight w:val="245"/>
          <w:del w:id="6262" w:author="Jose Eduardo VIU" w:date="2023-04-01T20:51:00Z"/>
        </w:trPr>
        <w:tc>
          <w:tcPr>
            <w:tcW w:w="688" w:type="dxa"/>
          </w:tcPr>
          <w:p w14:paraId="6161893F" w14:textId="3DC6D2B6" w:rsidR="00CB7E31" w:rsidDel="009E4857" w:rsidRDefault="00000000">
            <w:pPr>
              <w:suppressAutoHyphens w:val="0"/>
              <w:spacing w:after="0"/>
              <w:rPr>
                <w:del w:id="6263" w:author="Jose Eduardo VIU" w:date="2023-04-01T20:51:00Z"/>
              </w:rPr>
            </w:pPr>
            <w:del w:id="6264" w:author="Jose Eduardo VIU" w:date="2023-04-01T20:51:00Z">
              <w:r w:rsidDel="009E4857">
                <w:rPr>
                  <w:rFonts w:ascii="Courier New" w:eastAsia="Courier New" w:hAnsi="Courier New" w:cs="Courier New"/>
                </w:rPr>
                <w:delText>123</w:delText>
              </w:r>
            </w:del>
          </w:p>
        </w:tc>
        <w:tc>
          <w:tcPr>
            <w:tcW w:w="2864" w:type="dxa"/>
            <w:gridSpan w:val="2"/>
          </w:tcPr>
          <w:p w14:paraId="75DB2886" w14:textId="671BDB4F" w:rsidR="00CB7E31" w:rsidDel="009E4857" w:rsidRDefault="00000000">
            <w:pPr>
              <w:suppressAutoHyphens w:val="0"/>
              <w:spacing w:after="0"/>
              <w:rPr>
                <w:del w:id="6265" w:author="Jose Eduardo VIU" w:date="2023-04-01T20:51:00Z"/>
              </w:rPr>
            </w:pPr>
            <w:del w:id="6266" w:author="Jose Eduardo VIU" w:date="2023-04-01T20:51:00Z">
              <w:r w:rsidDel="009E4857">
                <w:rPr>
                  <w:rFonts w:ascii="Courier New" w:eastAsia="Courier New" w:hAnsi="Courier New" w:cs="Courier New"/>
                </w:rPr>
                <w:delText>132.547357 1.159312</w:delText>
              </w:r>
            </w:del>
          </w:p>
        </w:tc>
        <w:tc>
          <w:tcPr>
            <w:tcW w:w="3321" w:type="dxa"/>
            <w:gridSpan w:val="2"/>
          </w:tcPr>
          <w:p w14:paraId="73AE996F" w14:textId="0C00322E" w:rsidR="00CB7E31" w:rsidDel="009E4857" w:rsidRDefault="00000000">
            <w:pPr>
              <w:suppressAutoHyphens w:val="0"/>
              <w:spacing w:after="0"/>
              <w:rPr>
                <w:del w:id="6267" w:author="Jose Eduardo VIU" w:date="2023-04-01T20:51:00Z"/>
              </w:rPr>
            </w:pPr>
            <w:del w:id="6268" w:author="Jose Eduardo VIU" w:date="2023-04-01T20:51:00Z">
              <w:r w:rsidDel="009E4857">
                <w:rPr>
                  <w:rFonts w:ascii="Courier New" w:eastAsia="Courier New" w:hAnsi="Courier New" w:cs="Courier New"/>
                </w:rPr>
                <w:delText>2019-10-14 … ES180450000019</w:delText>
              </w:r>
            </w:del>
          </w:p>
        </w:tc>
        <w:tc>
          <w:tcPr>
            <w:tcW w:w="1717" w:type="dxa"/>
          </w:tcPr>
          <w:p w14:paraId="0C4121CD" w14:textId="7E91D91C" w:rsidR="00CB7E31" w:rsidDel="009E4857" w:rsidRDefault="00CB7E31">
            <w:pPr>
              <w:suppressAutoHyphens w:val="0"/>
              <w:rPr>
                <w:del w:id="6269" w:author="Jose Eduardo VIU" w:date="2023-04-01T20:51:00Z"/>
              </w:rPr>
            </w:pPr>
          </w:p>
        </w:tc>
      </w:tr>
      <w:tr w:rsidR="00CB7E31" w:rsidDel="009E4857" w14:paraId="2356BA8C" w14:textId="26CE6CC6">
        <w:trPr>
          <w:trHeight w:val="271"/>
          <w:del w:id="6270" w:author="Jose Eduardo VIU" w:date="2023-04-01T20:51:00Z"/>
        </w:trPr>
        <w:tc>
          <w:tcPr>
            <w:tcW w:w="688" w:type="dxa"/>
          </w:tcPr>
          <w:p w14:paraId="3FFFBC73" w14:textId="6D836495" w:rsidR="00CB7E31" w:rsidDel="009E4857" w:rsidRDefault="00000000">
            <w:pPr>
              <w:suppressAutoHyphens w:val="0"/>
              <w:spacing w:after="0"/>
              <w:rPr>
                <w:del w:id="6271" w:author="Jose Eduardo VIU" w:date="2023-04-01T20:51:00Z"/>
              </w:rPr>
            </w:pPr>
            <w:del w:id="6272" w:author="Jose Eduardo VIU" w:date="2023-04-01T20:51:00Z">
              <w:r w:rsidDel="009E4857">
                <w:rPr>
                  <w:rFonts w:ascii="Courier New" w:eastAsia="Courier New" w:hAnsi="Courier New" w:cs="Courier New"/>
                </w:rPr>
                <w:delText>130</w:delText>
              </w:r>
            </w:del>
          </w:p>
        </w:tc>
        <w:tc>
          <w:tcPr>
            <w:tcW w:w="2864" w:type="dxa"/>
            <w:gridSpan w:val="2"/>
          </w:tcPr>
          <w:p w14:paraId="50ED5853" w14:textId="4BC9B4A1" w:rsidR="00CB7E31" w:rsidDel="009E4857" w:rsidRDefault="00000000">
            <w:pPr>
              <w:suppressAutoHyphens w:val="0"/>
              <w:spacing w:after="0"/>
              <w:ind w:left="115"/>
              <w:rPr>
                <w:del w:id="6273" w:author="Jose Eduardo VIU" w:date="2023-04-01T20:51:00Z"/>
              </w:rPr>
            </w:pPr>
            <w:del w:id="6274" w:author="Jose Eduardo VIU" w:date="2023-04-01T20:51:00Z">
              <w:r w:rsidDel="009E4857">
                <w:rPr>
                  <w:rFonts w:ascii="Courier New" w:eastAsia="Courier New" w:hAnsi="Courier New" w:cs="Courier New"/>
                </w:rPr>
                <w:delText>38.901605 1.151792</w:delText>
              </w:r>
            </w:del>
          </w:p>
        </w:tc>
        <w:tc>
          <w:tcPr>
            <w:tcW w:w="3321" w:type="dxa"/>
            <w:gridSpan w:val="2"/>
          </w:tcPr>
          <w:p w14:paraId="3C624C1B" w14:textId="2C6DA81C" w:rsidR="00CB7E31" w:rsidDel="009E4857" w:rsidRDefault="00000000">
            <w:pPr>
              <w:suppressAutoHyphens w:val="0"/>
              <w:spacing w:after="0"/>
              <w:rPr>
                <w:del w:id="6275" w:author="Jose Eduardo VIU" w:date="2023-04-01T20:51:00Z"/>
              </w:rPr>
            </w:pPr>
            <w:del w:id="6276" w:author="Jose Eduardo VIU" w:date="2023-04-01T20:51:00Z">
              <w:r w:rsidDel="009E4857">
                <w:rPr>
                  <w:rFonts w:ascii="Courier New" w:eastAsia="Courier New" w:hAnsi="Courier New" w:cs="Courier New"/>
                </w:rPr>
                <w:delText>2017-10-24 … ES300302340012</w:delText>
              </w:r>
            </w:del>
          </w:p>
        </w:tc>
        <w:tc>
          <w:tcPr>
            <w:tcW w:w="1717" w:type="dxa"/>
          </w:tcPr>
          <w:p w14:paraId="220E8D7D" w14:textId="05D711B1" w:rsidR="00CB7E31" w:rsidDel="009E4857" w:rsidRDefault="00CB7E31">
            <w:pPr>
              <w:suppressAutoHyphens w:val="0"/>
              <w:rPr>
                <w:del w:id="6277" w:author="Jose Eduardo VIU" w:date="2023-04-01T20:51:00Z"/>
              </w:rPr>
            </w:pPr>
          </w:p>
        </w:tc>
      </w:tr>
      <w:tr w:rsidR="00CB7E31" w:rsidDel="009E4857" w14:paraId="62A140F0" w14:textId="6DC81F67">
        <w:trPr>
          <w:trHeight w:val="271"/>
          <w:del w:id="6278" w:author="Jose Eduardo VIU" w:date="2023-04-01T20:51:00Z"/>
        </w:trPr>
        <w:tc>
          <w:tcPr>
            <w:tcW w:w="688" w:type="dxa"/>
          </w:tcPr>
          <w:p w14:paraId="513F40EF" w14:textId="373E4160" w:rsidR="00CB7E31" w:rsidDel="009E4857" w:rsidRDefault="00000000">
            <w:pPr>
              <w:suppressAutoHyphens w:val="0"/>
              <w:spacing w:after="0"/>
              <w:rPr>
                <w:del w:id="6279" w:author="Jose Eduardo VIU" w:date="2023-04-01T20:51:00Z"/>
              </w:rPr>
            </w:pPr>
            <w:del w:id="6280" w:author="Jose Eduardo VIU" w:date="2023-04-01T20:51:00Z">
              <w:r w:rsidDel="009E4857">
                <w:rPr>
                  <w:rFonts w:ascii="Courier New" w:eastAsia="Courier New" w:hAnsi="Courier New" w:cs="Courier New"/>
                </w:rPr>
                <w:delText>131</w:delText>
              </w:r>
            </w:del>
          </w:p>
        </w:tc>
        <w:tc>
          <w:tcPr>
            <w:tcW w:w="2864" w:type="dxa"/>
            <w:gridSpan w:val="2"/>
          </w:tcPr>
          <w:p w14:paraId="02AAF3E2" w14:textId="50D395AE" w:rsidR="00CB7E31" w:rsidDel="009E4857" w:rsidRDefault="00000000">
            <w:pPr>
              <w:suppressAutoHyphens w:val="0"/>
              <w:spacing w:after="0"/>
              <w:ind w:left="115"/>
              <w:rPr>
                <w:del w:id="6281" w:author="Jose Eduardo VIU" w:date="2023-04-01T20:51:00Z"/>
              </w:rPr>
            </w:pPr>
            <w:del w:id="6282" w:author="Jose Eduardo VIU" w:date="2023-04-01T20:51:00Z">
              <w:r w:rsidDel="009E4857">
                <w:rPr>
                  <w:rFonts w:ascii="Courier New" w:eastAsia="Courier New" w:hAnsi="Courier New" w:cs="Courier New"/>
                </w:rPr>
                <w:delText>70.938251 1.176541</w:delText>
              </w:r>
            </w:del>
          </w:p>
        </w:tc>
        <w:tc>
          <w:tcPr>
            <w:tcW w:w="3321" w:type="dxa"/>
            <w:gridSpan w:val="2"/>
          </w:tcPr>
          <w:p w14:paraId="735ADD85" w14:textId="195BCE0A" w:rsidR="00CB7E31" w:rsidDel="009E4857" w:rsidRDefault="00000000">
            <w:pPr>
              <w:suppressAutoHyphens w:val="0"/>
              <w:spacing w:after="0"/>
              <w:rPr>
                <w:del w:id="6283" w:author="Jose Eduardo VIU" w:date="2023-04-01T20:51:00Z"/>
              </w:rPr>
            </w:pPr>
            <w:del w:id="6284" w:author="Jose Eduardo VIU" w:date="2023-04-01T20:51:00Z">
              <w:r w:rsidDel="009E4857">
                <w:rPr>
                  <w:rFonts w:ascii="Courier New" w:eastAsia="Courier New" w:hAnsi="Courier New" w:cs="Courier New"/>
                </w:rPr>
                <w:delText>2018-10-01 … ES300302340012</w:delText>
              </w:r>
            </w:del>
          </w:p>
        </w:tc>
        <w:tc>
          <w:tcPr>
            <w:tcW w:w="1717" w:type="dxa"/>
          </w:tcPr>
          <w:p w14:paraId="7FF12EE7" w14:textId="71FC0E93" w:rsidR="00CB7E31" w:rsidDel="009E4857" w:rsidRDefault="00CB7E31">
            <w:pPr>
              <w:suppressAutoHyphens w:val="0"/>
              <w:rPr>
                <w:del w:id="6285" w:author="Jose Eduardo VIU" w:date="2023-04-01T20:51:00Z"/>
              </w:rPr>
            </w:pPr>
          </w:p>
        </w:tc>
      </w:tr>
      <w:tr w:rsidR="00CB7E31" w:rsidDel="009E4857" w14:paraId="52F068E5" w14:textId="709D2321">
        <w:trPr>
          <w:trHeight w:val="271"/>
          <w:del w:id="6286" w:author="Jose Eduardo VIU" w:date="2023-04-01T20:51:00Z"/>
        </w:trPr>
        <w:tc>
          <w:tcPr>
            <w:tcW w:w="688" w:type="dxa"/>
          </w:tcPr>
          <w:p w14:paraId="5F451C1D" w14:textId="3A1107E5" w:rsidR="00CB7E31" w:rsidDel="009E4857" w:rsidRDefault="00000000">
            <w:pPr>
              <w:suppressAutoHyphens w:val="0"/>
              <w:spacing w:after="0"/>
              <w:rPr>
                <w:del w:id="6287" w:author="Jose Eduardo VIU" w:date="2023-04-01T20:51:00Z"/>
              </w:rPr>
            </w:pPr>
            <w:del w:id="6288" w:author="Jose Eduardo VIU" w:date="2023-04-01T20:51:00Z">
              <w:r w:rsidDel="009E4857">
                <w:rPr>
                  <w:rFonts w:ascii="Courier New" w:eastAsia="Courier New" w:hAnsi="Courier New" w:cs="Courier New"/>
                </w:rPr>
                <w:delText>278</w:delText>
              </w:r>
            </w:del>
          </w:p>
        </w:tc>
        <w:tc>
          <w:tcPr>
            <w:tcW w:w="2864" w:type="dxa"/>
            <w:gridSpan w:val="2"/>
          </w:tcPr>
          <w:p w14:paraId="79547812" w14:textId="5E24C230" w:rsidR="00CB7E31" w:rsidDel="009E4857" w:rsidRDefault="00000000">
            <w:pPr>
              <w:suppressAutoHyphens w:val="0"/>
              <w:spacing w:after="0"/>
              <w:ind w:left="115"/>
              <w:rPr>
                <w:del w:id="6289" w:author="Jose Eduardo VIU" w:date="2023-04-01T20:51:00Z"/>
              </w:rPr>
            </w:pPr>
            <w:del w:id="6290" w:author="Jose Eduardo VIU" w:date="2023-04-01T20:51:00Z">
              <w:r w:rsidDel="009E4857">
                <w:rPr>
                  <w:rFonts w:ascii="Courier New" w:eastAsia="Courier New" w:hAnsi="Courier New" w:cs="Courier New"/>
                </w:rPr>
                <w:delText>47.963306 1.195827</w:delText>
              </w:r>
            </w:del>
          </w:p>
        </w:tc>
        <w:tc>
          <w:tcPr>
            <w:tcW w:w="3321" w:type="dxa"/>
            <w:gridSpan w:val="2"/>
          </w:tcPr>
          <w:p w14:paraId="388F4E30" w14:textId="3AEBFA5E" w:rsidR="00CB7E31" w:rsidDel="009E4857" w:rsidRDefault="00000000">
            <w:pPr>
              <w:suppressAutoHyphens w:val="0"/>
              <w:spacing w:after="0"/>
              <w:rPr>
                <w:del w:id="6291" w:author="Jose Eduardo VIU" w:date="2023-04-01T20:51:00Z"/>
              </w:rPr>
            </w:pPr>
            <w:del w:id="6292" w:author="Jose Eduardo VIU" w:date="2023-04-01T20:51:00Z">
              <w:r w:rsidDel="009E4857">
                <w:rPr>
                  <w:rFonts w:ascii="Courier New" w:eastAsia="Courier New" w:hAnsi="Courier New" w:cs="Courier New"/>
                </w:rPr>
                <w:delText>2020-05-25 … ES451570000015</w:delText>
              </w:r>
            </w:del>
          </w:p>
        </w:tc>
        <w:tc>
          <w:tcPr>
            <w:tcW w:w="1717" w:type="dxa"/>
          </w:tcPr>
          <w:p w14:paraId="6CB766D2" w14:textId="09F0A957" w:rsidR="00CB7E31" w:rsidDel="009E4857" w:rsidRDefault="00CB7E31">
            <w:pPr>
              <w:suppressAutoHyphens w:val="0"/>
              <w:rPr>
                <w:del w:id="6293" w:author="Jose Eduardo VIU" w:date="2023-04-01T20:51:00Z"/>
              </w:rPr>
            </w:pPr>
          </w:p>
        </w:tc>
      </w:tr>
      <w:tr w:rsidR="00CB7E31" w:rsidDel="009E4857" w14:paraId="57349764" w14:textId="0F035CAD">
        <w:trPr>
          <w:trHeight w:val="271"/>
          <w:del w:id="6294" w:author="Jose Eduardo VIU" w:date="2023-04-01T20:51:00Z"/>
        </w:trPr>
        <w:tc>
          <w:tcPr>
            <w:tcW w:w="688" w:type="dxa"/>
          </w:tcPr>
          <w:p w14:paraId="6BF4F487" w14:textId="21E29AD5" w:rsidR="00CB7E31" w:rsidDel="009E4857" w:rsidRDefault="00000000">
            <w:pPr>
              <w:suppressAutoHyphens w:val="0"/>
              <w:spacing w:after="0"/>
              <w:rPr>
                <w:del w:id="6295" w:author="Jose Eduardo VIU" w:date="2023-04-01T20:51:00Z"/>
              </w:rPr>
            </w:pPr>
            <w:del w:id="6296" w:author="Jose Eduardo VIU" w:date="2023-04-01T20:51:00Z">
              <w:r w:rsidDel="009E4857">
                <w:rPr>
                  <w:rFonts w:ascii="Courier New" w:eastAsia="Courier New" w:hAnsi="Courier New" w:cs="Courier New"/>
                </w:rPr>
                <w:delText>295</w:delText>
              </w:r>
            </w:del>
          </w:p>
        </w:tc>
        <w:tc>
          <w:tcPr>
            <w:tcW w:w="2864" w:type="dxa"/>
            <w:gridSpan w:val="2"/>
          </w:tcPr>
          <w:p w14:paraId="2F55C8FE" w14:textId="6B3F5C02" w:rsidR="00CB7E31" w:rsidDel="009E4857" w:rsidRDefault="00000000">
            <w:pPr>
              <w:suppressAutoHyphens w:val="0"/>
              <w:spacing w:after="0"/>
              <w:ind w:left="115"/>
              <w:rPr>
                <w:del w:id="6297" w:author="Jose Eduardo VIU" w:date="2023-04-01T20:51:00Z"/>
              </w:rPr>
            </w:pPr>
            <w:del w:id="6298" w:author="Jose Eduardo VIU" w:date="2023-04-01T20:51:00Z">
              <w:r w:rsidDel="009E4857">
                <w:rPr>
                  <w:rFonts w:ascii="Courier New" w:eastAsia="Courier New" w:hAnsi="Courier New" w:cs="Courier New"/>
                </w:rPr>
                <w:delText>31.138230 1.148142</w:delText>
              </w:r>
            </w:del>
          </w:p>
        </w:tc>
        <w:tc>
          <w:tcPr>
            <w:tcW w:w="3321" w:type="dxa"/>
            <w:gridSpan w:val="2"/>
          </w:tcPr>
          <w:p w14:paraId="090C8C1F" w14:textId="02E7EE76" w:rsidR="00CB7E31" w:rsidDel="009E4857" w:rsidRDefault="00000000">
            <w:pPr>
              <w:suppressAutoHyphens w:val="0"/>
              <w:spacing w:after="0"/>
              <w:rPr>
                <w:del w:id="6299" w:author="Jose Eduardo VIU" w:date="2023-04-01T20:51:00Z"/>
              </w:rPr>
            </w:pPr>
            <w:del w:id="6300" w:author="Jose Eduardo VIU" w:date="2023-04-01T20:51:00Z">
              <w:r w:rsidDel="009E4857">
                <w:rPr>
                  <w:rFonts w:ascii="Courier New" w:eastAsia="Courier New" w:hAnsi="Courier New" w:cs="Courier New"/>
                </w:rPr>
                <w:delText>2021-01-22 … ES300191340001</w:delText>
              </w:r>
            </w:del>
          </w:p>
        </w:tc>
        <w:tc>
          <w:tcPr>
            <w:tcW w:w="1717" w:type="dxa"/>
          </w:tcPr>
          <w:p w14:paraId="41683E8E" w14:textId="16B3E921" w:rsidR="00CB7E31" w:rsidDel="009E4857" w:rsidRDefault="00CB7E31">
            <w:pPr>
              <w:suppressAutoHyphens w:val="0"/>
              <w:rPr>
                <w:del w:id="6301" w:author="Jose Eduardo VIU" w:date="2023-04-01T20:51:00Z"/>
              </w:rPr>
            </w:pPr>
          </w:p>
        </w:tc>
      </w:tr>
      <w:tr w:rsidR="00CB7E31" w:rsidDel="009E4857" w14:paraId="37A912F0" w14:textId="435DC3FB">
        <w:trPr>
          <w:trHeight w:val="245"/>
          <w:del w:id="6302" w:author="Jose Eduardo VIU" w:date="2023-04-01T20:51:00Z"/>
        </w:trPr>
        <w:tc>
          <w:tcPr>
            <w:tcW w:w="688" w:type="dxa"/>
          </w:tcPr>
          <w:p w14:paraId="17A0ADF3" w14:textId="1F75DB0A" w:rsidR="00CB7E31" w:rsidDel="009E4857" w:rsidRDefault="00000000">
            <w:pPr>
              <w:suppressAutoHyphens w:val="0"/>
              <w:spacing w:after="0"/>
              <w:rPr>
                <w:del w:id="6303" w:author="Jose Eduardo VIU" w:date="2023-04-01T20:51:00Z"/>
              </w:rPr>
            </w:pPr>
            <w:del w:id="6304" w:author="Jose Eduardo VIU" w:date="2023-04-01T20:51:00Z">
              <w:r w:rsidDel="009E4857">
                <w:rPr>
                  <w:rFonts w:ascii="Courier New" w:eastAsia="Courier New" w:hAnsi="Courier New" w:cs="Courier New"/>
                </w:rPr>
                <w:delText>4159</w:delText>
              </w:r>
            </w:del>
          </w:p>
        </w:tc>
        <w:tc>
          <w:tcPr>
            <w:tcW w:w="2864" w:type="dxa"/>
            <w:gridSpan w:val="2"/>
          </w:tcPr>
          <w:p w14:paraId="0A3DF5DC" w14:textId="268A97C4" w:rsidR="00CB7E31" w:rsidDel="009E4857" w:rsidRDefault="00000000">
            <w:pPr>
              <w:suppressAutoHyphens w:val="0"/>
              <w:spacing w:after="0"/>
              <w:ind w:left="115"/>
              <w:rPr>
                <w:del w:id="6305" w:author="Jose Eduardo VIU" w:date="2023-04-01T20:51:00Z"/>
              </w:rPr>
            </w:pPr>
            <w:del w:id="6306" w:author="Jose Eduardo VIU" w:date="2023-04-01T20:51:00Z">
              <w:r w:rsidDel="009E4857">
                <w:rPr>
                  <w:rFonts w:ascii="Courier New" w:eastAsia="Courier New" w:hAnsi="Courier New" w:cs="Courier New"/>
                </w:rPr>
                <w:delText>48.000000 1.145833</w:delText>
              </w:r>
            </w:del>
          </w:p>
        </w:tc>
        <w:tc>
          <w:tcPr>
            <w:tcW w:w="3321" w:type="dxa"/>
            <w:gridSpan w:val="2"/>
          </w:tcPr>
          <w:p w14:paraId="060D9D57" w14:textId="3D7395E7" w:rsidR="00CB7E31" w:rsidDel="009E4857" w:rsidRDefault="00000000">
            <w:pPr>
              <w:suppressAutoHyphens w:val="0"/>
              <w:spacing w:after="0"/>
              <w:rPr>
                <w:del w:id="6307" w:author="Jose Eduardo VIU" w:date="2023-04-01T20:51:00Z"/>
              </w:rPr>
            </w:pPr>
            <w:del w:id="6308" w:author="Jose Eduardo VIU" w:date="2023-04-01T20:51:00Z">
              <w:r w:rsidDel="009E4857">
                <w:rPr>
                  <w:rFonts w:ascii="Courier New" w:eastAsia="Courier New" w:hAnsi="Courier New" w:cs="Courier New"/>
                </w:rPr>
                <w:delText>2018-08-09 … ES300261140006</w:delText>
              </w:r>
            </w:del>
          </w:p>
        </w:tc>
        <w:tc>
          <w:tcPr>
            <w:tcW w:w="1717" w:type="dxa"/>
          </w:tcPr>
          <w:p w14:paraId="5359D0B8" w14:textId="164A81AF" w:rsidR="00CB7E31" w:rsidDel="009E4857" w:rsidRDefault="00CB7E31">
            <w:pPr>
              <w:suppressAutoHyphens w:val="0"/>
              <w:rPr>
                <w:del w:id="6309" w:author="Jose Eduardo VIU" w:date="2023-04-01T20:51:00Z"/>
              </w:rPr>
            </w:pPr>
          </w:p>
        </w:tc>
      </w:tr>
    </w:tbl>
    <w:p w14:paraId="6C4850D5" w14:textId="150F48F1" w:rsidR="00CB7E31" w:rsidDel="009E4857" w:rsidRDefault="00000000">
      <w:pPr>
        <w:spacing w:after="0"/>
        <w:ind w:left="10" w:right="799" w:hanging="10"/>
        <w:jc w:val="right"/>
        <w:rPr>
          <w:del w:id="6310" w:author="Jose Eduardo VIU" w:date="2023-04-01T20:51:00Z"/>
        </w:rPr>
      </w:pPr>
      <w:del w:id="6311" w:author="Jose Eduardo VIU" w:date="2023-04-01T20:51:00Z">
        <w:r w:rsidDel="009E4857">
          <w:rPr>
            <w:rFonts w:ascii="Courier New" w:eastAsia="Courier New" w:hAnsi="Courier New" w:cs="Courier New"/>
          </w:rPr>
          <w:delText>se_nombre PesoEntMedio PesoRecMedio NumBajas \</w:delText>
        </w:r>
      </w:del>
    </w:p>
    <w:tbl>
      <w:tblPr>
        <w:tblStyle w:val="TableGrid"/>
        <w:tblW w:w="8133" w:type="dxa"/>
        <w:tblInd w:w="588" w:type="dxa"/>
        <w:tblLayout w:type="fixed"/>
        <w:tblLook w:val="04A0" w:firstRow="1" w:lastRow="0" w:firstColumn="1" w:lastColumn="0" w:noHBand="0" w:noVBand="1"/>
      </w:tblPr>
      <w:tblGrid>
        <w:gridCol w:w="688"/>
        <w:gridCol w:w="1947"/>
        <w:gridCol w:w="1375"/>
        <w:gridCol w:w="1946"/>
        <w:gridCol w:w="1491"/>
        <w:gridCol w:w="686"/>
      </w:tblGrid>
      <w:tr w:rsidR="00CB7E31" w:rsidDel="009E4857" w14:paraId="0780DA04" w14:textId="605E57AB">
        <w:trPr>
          <w:trHeight w:val="245"/>
          <w:del w:id="6312" w:author="Jose Eduardo VIU" w:date="2023-04-01T20:51:00Z"/>
        </w:trPr>
        <w:tc>
          <w:tcPr>
            <w:tcW w:w="688" w:type="dxa"/>
          </w:tcPr>
          <w:p w14:paraId="2D51FECE" w14:textId="436D596C" w:rsidR="00CB7E31" w:rsidDel="009E4857" w:rsidRDefault="00000000">
            <w:pPr>
              <w:suppressAutoHyphens w:val="0"/>
              <w:spacing w:after="0"/>
              <w:rPr>
                <w:del w:id="6313" w:author="Jose Eduardo VIU" w:date="2023-04-01T20:51:00Z"/>
              </w:rPr>
            </w:pPr>
            <w:del w:id="6314" w:author="Jose Eduardo VIU" w:date="2023-04-01T20:51:00Z">
              <w:r w:rsidDel="009E4857">
                <w:rPr>
                  <w:rFonts w:ascii="Courier New" w:eastAsia="Courier New" w:hAnsi="Courier New" w:cs="Courier New"/>
                </w:rPr>
                <w:delText>123</w:delText>
              </w:r>
            </w:del>
          </w:p>
        </w:tc>
        <w:tc>
          <w:tcPr>
            <w:tcW w:w="5268" w:type="dxa"/>
            <w:gridSpan w:val="3"/>
          </w:tcPr>
          <w:p w14:paraId="3DA8EF64" w14:textId="2D860CB4" w:rsidR="00CB7E31" w:rsidDel="009E4857" w:rsidRDefault="00000000">
            <w:pPr>
              <w:tabs>
                <w:tab w:val="center" w:pos="2234"/>
                <w:tab w:val="center" w:pos="4410"/>
              </w:tabs>
              <w:suppressAutoHyphens w:val="0"/>
              <w:spacing w:after="0"/>
              <w:rPr>
                <w:del w:id="6315" w:author="Jose Eduardo VIU" w:date="2023-04-01T20:51:00Z"/>
              </w:rPr>
            </w:pPr>
            <w:del w:id="6316"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47.205674</w:delText>
              </w:r>
            </w:del>
          </w:p>
        </w:tc>
        <w:tc>
          <w:tcPr>
            <w:tcW w:w="2177" w:type="dxa"/>
            <w:gridSpan w:val="2"/>
          </w:tcPr>
          <w:p w14:paraId="14F49EE8" w14:textId="07A50285" w:rsidR="00CB7E31" w:rsidDel="009E4857" w:rsidRDefault="00000000">
            <w:pPr>
              <w:tabs>
                <w:tab w:val="right" w:pos="2176"/>
              </w:tabs>
              <w:suppressAutoHyphens w:val="0"/>
              <w:spacing w:after="0"/>
              <w:rPr>
                <w:del w:id="6317" w:author="Jose Eduardo VIU" w:date="2023-04-01T20:51:00Z"/>
              </w:rPr>
            </w:pPr>
            <w:del w:id="6318" w:author="Jose Eduardo VIU" w:date="2023-04-01T20:51:00Z">
              <w:r w:rsidDel="009E4857">
                <w:rPr>
                  <w:rFonts w:ascii="Courier New" w:eastAsia="Courier New" w:hAnsi="Courier New" w:cs="Courier New"/>
                </w:rPr>
                <w:delText>200.869435</w:delText>
              </w:r>
              <w:r w:rsidDel="009E4857">
                <w:rPr>
                  <w:rFonts w:ascii="Courier New" w:eastAsia="Courier New" w:hAnsi="Courier New" w:cs="Courier New"/>
                </w:rPr>
                <w:tab/>
                <w:delText>152.0</w:delText>
              </w:r>
            </w:del>
          </w:p>
        </w:tc>
      </w:tr>
      <w:tr w:rsidR="00CB7E31" w:rsidDel="009E4857" w14:paraId="179B3781" w14:textId="70143F94">
        <w:trPr>
          <w:trHeight w:val="271"/>
          <w:del w:id="6319" w:author="Jose Eduardo VIU" w:date="2023-04-01T20:51:00Z"/>
        </w:trPr>
        <w:tc>
          <w:tcPr>
            <w:tcW w:w="688" w:type="dxa"/>
          </w:tcPr>
          <w:p w14:paraId="7538739D" w14:textId="6C03BE46" w:rsidR="00CB7E31" w:rsidDel="009E4857" w:rsidRDefault="00000000">
            <w:pPr>
              <w:suppressAutoHyphens w:val="0"/>
              <w:spacing w:after="0"/>
              <w:rPr>
                <w:del w:id="6320" w:author="Jose Eduardo VIU" w:date="2023-04-01T20:51:00Z"/>
              </w:rPr>
            </w:pPr>
            <w:del w:id="6321" w:author="Jose Eduardo VIU" w:date="2023-04-01T20:51:00Z">
              <w:r w:rsidDel="009E4857">
                <w:rPr>
                  <w:rFonts w:ascii="Courier New" w:eastAsia="Courier New" w:hAnsi="Courier New" w:cs="Courier New"/>
                </w:rPr>
                <w:delText>130</w:delText>
              </w:r>
            </w:del>
          </w:p>
        </w:tc>
        <w:tc>
          <w:tcPr>
            <w:tcW w:w="5268" w:type="dxa"/>
            <w:gridSpan w:val="3"/>
          </w:tcPr>
          <w:p w14:paraId="11B835AA" w14:textId="412483F4" w:rsidR="00CB7E31" w:rsidDel="009E4857" w:rsidRDefault="00000000">
            <w:pPr>
              <w:tabs>
                <w:tab w:val="center" w:pos="2234"/>
                <w:tab w:val="center" w:pos="4410"/>
              </w:tabs>
              <w:suppressAutoHyphens w:val="0"/>
              <w:spacing w:after="0"/>
              <w:rPr>
                <w:del w:id="6322" w:author="Jose Eduardo VIU" w:date="2023-04-01T20:51:00Z"/>
              </w:rPr>
            </w:pPr>
            <w:del w:id="6323"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46.672828</w:delText>
              </w:r>
            </w:del>
          </w:p>
        </w:tc>
        <w:tc>
          <w:tcPr>
            <w:tcW w:w="2177" w:type="dxa"/>
            <w:gridSpan w:val="2"/>
          </w:tcPr>
          <w:p w14:paraId="62EF7653" w14:textId="2B6F837E" w:rsidR="00CB7E31" w:rsidDel="009E4857" w:rsidRDefault="00000000">
            <w:pPr>
              <w:tabs>
                <w:tab w:val="right" w:pos="2176"/>
              </w:tabs>
              <w:suppressAutoHyphens w:val="0"/>
              <w:spacing w:after="0"/>
              <w:rPr>
                <w:del w:id="6324" w:author="Jose Eduardo VIU" w:date="2023-04-01T20:51:00Z"/>
              </w:rPr>
            </w:pPr>
            <w:del w:id="6325" w:author="Jose Eduardo VIU" w:date="2023-04-01T20:51:00Z">
              <w:r w:rsidDel="009E4857">
                <w:rPr>
                  <w:rFonts w:ascii="Courier New" w:eastAsia="Courier New" w:hAnsi="Courier New" w:cs="Courier New"/>
                </w:rPr>
                <w:delText>91.479401</w:delText>
              </w:r>
              <w:r w:rsidDel="009E4857">
                <w:rPr>
                  <w:rFonts w:ascii="Courier New" w:eastAsia="Courier New" w:hAnsi="Courier New" w:cs="Courier New"/>
                </w:rPr>
                <w:tab/>
                <w:delText>21.0</w:delText>
              </w:r>
            </w:del>
          </w:p>
        </w:tc>
      </w:tr>
      <w:tr w:rsidR="00CB7E31" w:rsidDel="009E4857" w14:paraId="7DE54C72" w14:textId="1FF03084">
        <w:trPr>
          <w:trHeight w:val="271"/>
          <w:del w:id="6326" w:author="Jose Eduardo VIU" w:date="2023-04-01T20:51:00Z"/>
        </w:trPr>
        <w:tc>
          <w:tcPr>
            <w:tcW w:w="688" w:type="dxa"/>
          </w:tcPr>
          <w:p w14:paraId="38AD122D" w14:textId="210D42EB" w:rsidR="00CB7E31" w:rsidDel="009E4857" w:rsidRDefault="00000000">
            <w:pPr>
              <w:suppressAutoHyphens w:val="0"/>
              <w:spacing w:after="0"/>
              <w:rPr>
                <w:del w:id="6327" w:author="Jose Eduardo VIU" w:date="2023-04-01T20:51:00Z"/>
              </w:rPr>
            </w:pPr>
            <w:del w:id="6328" w:author="Jose Eduardo VIU" w:date="2023-04-01T20:51:00Z">
              <w:r w:rsidDel="009E4857">
                <w:rPr>
                  <w:rFonts w:ascii="Courier New" w:eastAsia="Courier New" w:hAnsi="Courier New" w:cs="Courier New"/>
                </w:rPr>
                <w:delText>131</w:delText>
              </w:r>
            </w:del>
          </w:p>
        </w:tc>
        <w:tc>
          <w:tcPr>
            <w:tcW w:w="5268" w:type="dxa"/>
            <w:gridSpan w:val="3"/>
          </w:tcPr>
          <w:p w14:paraId="629F18AB" w14:textId="3B175A1E" w:rsidR="00CB7E31" w:rsidDel="009E4857" w:rsidRDefault="00000000">
            <w:pPr>
              <w:tabs>
                <w:tab w:val="center" w:pos="2234"/>
                <w:tab w:val="center" w:pos="4410"/>
              </w:tabs>
              <w:suppressAutoHyphens w:val="0"/>
              <w:spacing w:after="0"/>
              <w:rPr>
                <w:del w:id="6329" w:author="Jose Eduardo VIU" w:date="2023-04-01T20:51:00Z"/>
              </w:rPr>
            </w:pPr>
            <w:del w:id="6330"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18.900672</w:delText>
              </w:r>
            </w:del>
          </w:p>
        </w:tc>
        <w:tc>
          <w:tcPr>
            <w:tcW w:w="2177" w:type="dxa"/>
            <w:gridSpan w:val="2"/>
          </w:tcPr>
          <w:p w14:paraId="0C824D8A" w14:textId="4B0BD4D1" w:rsidR="00CB7E31" w:rsidDel="009E4857" w:rsidRDefault="00000000">
            <w:pPr>
              <w:tabs>
                <w:tab w:val="right" w:pos="2176"/>
              </w:tabs>
              <w:suppressAutoHyphens w:val="0"/>
              <w:spacing w:after="0"/>
              <w:rPr>
                <w:del w:id="6331" w:author="Jose Eduardo VIU" w:date="2023-04-01T20:51:00Z"/>
              </w:rPr>
            </w:pPr>
            <w:del w:id="6332" w:author="Jose Eduardo VIU" w:date="2023-04-01T20:51:00Z">
              <w:r w:rsidDel="009E4857">
                <w:rPr>
                  <w:rFonts w:ascii="Courier New" w:eastAsia="Courier New" w:hAnsi="Courier New" w:cs="Courier New"/>
                </w:rPr>
                <w:delText>102.362436</w:delText>
              </w:r>
              <w:r w:rsidDel="009E4857">
                <w:rPr>
                  <w:rFonts w:ascii="Courier New" w:eastAsia="Courier New" w:hAnsi="Courier New" w:cs="Courier New"/>
                </w:rPr>
                <w:tab/>
                <w:delText>103.0</w:delText>
              </w:r>
            </w:del>
          </w:p>
        </w:tc>
      </w:tr>
      <w:tr w:rsidR="00CB7E31" w:rsidDel="009E4857" w14:paraId="7B0F7534" w14:textId="6BAF56EA">
        <w:trPr>
          <w:trHeight w:val="271"/>
          <w:del w:id="6333" w:author="Jose Eduardo VIU" w:date="2023-04-01T20:51:00Z"/>
        </w:trPr>
        <w:tc>
          <w:tcPr>
            <w:tcW w:w="688" w:type="dxa"/>
          </w:tcPr>
          <w:p w14:paraId="60B29CC9" w14:textId="02A9E4AD" w:rsidR="00CB7E31" w:rsidDel="009E4857" w:rsidRDefault="00000000">
            <w:pPr>
              <w:suppressAutoHyphens w:val="0"/>
              <w:spacing w:after="0"/>
              <w:rPr>
                <w:del w:id="6334" w:author="Jose Eduardo VIU" w:date="2023-04-01T20:51:00Z"/>
              </w:rPr>
            </w:pPr>
            <w:del w:id="6335" w:author="Jose Eduardo VIU" w:date="2023-04-01T20:51:00Z">
              <w:r w:rsidDel="009E4857">
                <w:rPr>
                  <w:rFonts w:ascii="Courier New" w:eastAsia="Courier New" w:hAnsi="Courier New" w:cs="Courier New"/>
                </w:rPr>
                <w:delText>278</w:delText>
              </w:r>
            </w:del>
          </w:p>
        </w:tc>
        <w:tc>
          <w:tcPr>
            <w:tcW w:w="5268" w:type="dxa"/>
            <w:gridSpan w:val="3"/>
          </w:tcPr>
          <w:p w14:paraId="3F35B019" w14:textId="6102D186" w:rsidR="00CB7E31" w:rsidDel="009E4857" w:rsidRDefault="00000000">
            <w:pPr>
              <w:tabs>
                <w:tab w:val="center" w:pos="4410"/>
              </w:tabs>
              <w:suppressAutoHyphens w:val="0"/>
              <w:spacing w:after="0"/>
              <w:rPr>
                <w:del w:id="6336" w:author="Jose Eduardo VIU" w:date="2023-04-01T20:51:00Z"/>
              </w:rPr>
            </w:pPr>
            <w:del w:id="6337" w:author="Jose Eduardo VIU" w:date="2023-04-01T20:51:00Z">
              <w:r w:rsidDel="009E4857">
                <w:rPr>
                  <w:rFonts w:ascii="Courier New" w:eastAsia="Courier New" w:hAnsi="Courier New" w:cs="Courier New"/>
                </w:rPr>
                <w:delText>MACHO ENTERO + CATRADO+ HEMBRA</w:delText>
              </w:r>
              <w:r w:rsidDel="009E4857">
                <w:rPr>
                  <w:rFonts w:ascii="Courier New" w:eastAsia="Courier New" w:hAnsi="Courier New" w:cs="Courier New"/>
                </w:rPr>
                <w:tab/>
                <w:delText>32.156863</w:delText>
              </w:r>
            </w:del>
          </w:p>
        </w:tc>
        <w:tc>
          <w:tcPr>
            <w:tcW w:w="2177" w:type="dxa"/>
            <w:gridSpan w:val="2"/>
          </w:tcPr>
          <w:p w14:paraId="09B18A33" w14:textId="0A6F5227" w:rsidR="00CB7E31" w:rsidDel="009E4857" w:rsidRDefault="00000000">
            <w:pPr>
              <w:tabs>
                <w:tab w:val="right" w:pos="2176"/>
              </w:tabs>
              <w:suppressAutoHyphens w:val="0"/>
              <w:spacing w:after="0"/>
              <w:rPr>
                <w:del w:id="6338" w:author="Jose Eduardo VIU" w:date="2023-04-01T20:51:00Z"/>
              </w:rPr>
            </w:pPr>
            <w:del w:id="6339" w:author="Jose Eduardo VIU" w:date="2023-04-01T20:51:00Z">
              <w:r w:rsidDel="009E4857">
                <w:rPr>
                  <w:rFonts w:ascii="Courier New" w:eastAsia="Courier New" w:hAnsi="Courier New" w:cs="Courier New"/>
                </w:rPr>
                <w:delText>89.512686</w:delText>
              </w:r>
              <w:r w:rsidDel="009E4857">
                <w:rPr>
                  <w:rFonts w:ascii="Courier New" w:eastAsia="Courier New" w:hAnsi="Courier New" w:cs="Courier New"/>
                </w:rPr>
                <w:tab/>
                <w:delText>264.0</w:delText>
              </w:r>
            </w:del>
          </w:p>
        </w:tc>
      </w:tr>
      <w:tr w:rsidR="00CB7E31" w:rsidDel="009E4857" w14:paraId="5F044CAE" w14:textId="3CFA274D">
        <w:trPr>
          <w:trHeight w:val="271"/>
          <w:del w:id="6340" w:author="Jose Eduardo VIU" w:date="2023-04-01T20:51:00Z"/>
        </w:trPr>
        <w:tc>
          <w:tcPr>
            <w:tcW w:w="688" w:type="dxa"/>
          </w:tcPr>
          <w:p w14:paraId="1B105251" w14:textId="4681A4A4" w:rsidR="00CB7E31" w:rsidDel="009E4857" w:rsidRDefault="00000000">
            <w:pPr>
              <w:suppressAutoHyphens w:val="0"/>
              <w:spacing w:after="0"/>
              <w:rPr>
                <w:del w:id="6341" w:author="Jose Eduardo VIU" w:date="2023-04-01T20:51:00Z"/>
              </w:rPr>
            </w:pPr>
            <w:del w:id="6342" w:author="Jose Eduardo VIU" w:date="2023-04-01T20:51:00Z">
              <w:r w:rsidDel="009E4857">
                <w:rPr>
                  <w:rFonts w:ascii="Courier New" w:eastAsia="Courier New" w:hAnsi="Courier New" w:cs="Courier New"/>
                </w:rPr>
                <w:delText>295</w:delText>
              </w:r>
            </w:del>
          </w:p>
        </w:tc>
        <w:tc>
          <w:tcPr>
            <w:tcW w:w="5268" w:type="dxa"/>
            <w:gridSpan w:val="3"/>
          </w:tcPr>
          <w:p w14:paraId="5C329BCE" w14:textId="74035491" w:rsidR="00CB7E31" w:rsidDel="009E4857" w:rsidRDefault="00000000">
            <w:pPr>
              <w:tabs>
                <w:tab w:val="center" w:pos="4410"/>
              </w:tabs>
              <w:suppressAutoHyphens w:val="0"/>
              <w:spacing w:after="0"/>
              <w:rPr>
                <w:del w:id="6343" w:author="Jose Eduardo VIU" w:date="2023-04-01T20:51:00Z"/>
              </w:rPr>
            </w:pPr>
            <w:del w:id="6344" w:author="Jose Eduardo VIU" w:date="2023-04-01T20:51:00Z">
              <w:r w:rsidDel="009E4857">
                <w:rPr>
                  <w:rFonts w:ascii="Courier New" w:eastAsia="Courier New" w:hAnsi="Courier New" w:cs="Courier New"/>
                </w:rPr>
                <w:delText>MACHO ENTERO + CATRADO+ HEMBRA</w:delText>
              </w:r>
              <w:r w:rsidDel="009E4857">
                <w:rPr>
                  <w:rFonts w:ascii="Courier New" w:eastAsia="Courier New" w:hAnsi="Courier New" w:cs="Courier New"/>
                </w:rPr>
                <w:tab/>
                <w:delText>25.000000</w:delText>
              </w:r>
            </w:del>
          </w:p>
        </w:tc>
        <w:tc>
          <w:tcPr>
            <w:tcW w:w="2177" w:type="dxa"/>
            <w:gridSpan w:val="2"/>
          </w:tcPr>
          <w:p w14:paraId="1C901863" w14:textId="5345EF4C" w:rsidR="00CB7E31" w:rsidDel="009E4857" w:rsidRDefault="00000000">
            <w:pPr>
              <w:tabs>
                <w:tab w:val="right" w:pos="2176"/>
              </w:tabs>
              <w:suppressAutoHyphens w:val="0"/>
              <w:spacing w:after="0"/>
              <w:rPr>
                <w:del w:id="6345" w:author="Jose Eduardo VIU" w:date="2023-04-01T20:51:00Z"/>
              </w:rPr>
            </w:pPr>
            <w:del w:id="6346" w:author="Jose Eduardo VIU" w:date="2023-04-01T20:51:00Z">
              <w:r w:rsidDel="009E4857">
                <w:rPr>
                  <w:rFonts w:ascii="Courier New" w:eastAsia="Courier New" w:hAnsi="Courier New" w:cs="Courier New"/>
                </w:rPr>
                <w:delText>60.751105</w:delText>
              </w:r>
              <w:r w:rsidDel="009E4857">
                <w:rPr>
                  <w:rFonts w:ascii="Courier New" w:eastAsia="Courier New" w:hAnsi="Courier New" w:cs="Courier New"/>
                </w:rPr>
                <w:tab/>
                <w:delText>25.0</w:delText>
              </w:r>
            </w:del>
          </w:p>
        </w:tc>
      </w:tr>
      <w:tr w:rsidR="00CB7E31" w:rsidDel="009E4857" w14:paraId="4A00644D" w14:textId="5F1F56FA">
        <w:trPr>
          <w:trHeight w:val="406"/>
          <w:del w:id="6347" w:author="Jose Eduardo VIU" w:date="2023-04-01T20:51:00Z"/>
        </w:trPr>
        <w:tc>
          <w:tcPr>
            <w:tcW w:w="688" w:type="dxa"/>
          </w:tcPr>
          <w:p w14:paraId="42FE8A53" w14:textId="3B0186D2" w:rsidR="00CB7E31" w:rsidDel="009E4857" w:rsidRDefault="00000000">
            <w:pPr>
              <w:suppressAutoHyphens w:val="0"/>
              <w:spacing w:after="0"/>
              <w:rPr>
                <w:del w:id="6348" w:author="Jose Eduardo VIU" w:date="2023-04-01T20:51:00Z"/>
              </w:rPr>
            </w:pPr>
            <w:del w:id="6349" w:author="Jose Eduardo VIU" w:date="2023-04-01T20:51:00Z">
              <w:r w:rsidDel="009E4857">
                <w:rPr>
                  <w:rFonts w:ascii="Courier New" w:eastAsia="Courier New" w:hAnsi="Courier New" w:cs="Courier New"/>
                </w:rPr>
                <w:delText>4159</w:delText>
              </w:r>
            </w:del>
          </w:p>
        </w:tc>
        <w:tc>
          <w:tcPr>
            <w:tcW w:w="5268" w:type="dxa"/>
            <w:gridSpan w:val="3"/>
          </w:tcPr>
          <w:p w14:paraId="3A0D6732" w14:textId="17F159F0" w:rsidR="00CB7E31" w:rsidDel="009E4857" w:rsidRDefault="00000000">
            <w:pPr>
              <w:tabs>
                <w:tab w:val="center" w:pos="2234"/>
                <w:tab w:val="center" w:pos="4410"/>
              </w:tabs>
              <w:suppressAutoHyphens w:val="0"/>
              <w:spacing w:after="0"/>
              <w:rPr>
                <w:del w:id="6350" w:author="Jose Eduardo VIU" w:date="2023-04-01T20:51:00Z"/>
              </w:rPr>
            </w:pPr>
            <w:del w:id="6351" w:author="Jose Eduardo VIU" w:date="2023-04-01T20:51:00Z">
              <w:r w:rsidDel="009E4857">
                <w:tab/>
              </w:r>
              <w:r w:rsidDel="009E4857">
                <w:rPr>
                  <w:rFonts w:ascii="Courier New" w:eastAsia="Courier New" w:hAnsi="Courier New" w:cs="Courier New"/>
                </w:rPr>
                <w:delText>MACHO ENTERO + HEMBRA</w:delText>
              </w:r>
              <w:r w:rsidDel="009E4857">
                <w:rPr>
                  <w:rFonts w:ascii="Courier New" w:eastAsia="Courier New" w:hAnsi="Courier New" w:cs="Courier New"/>
                </w:rPr>
                <w:tab/>
                <w:delText>25.000000</w:delText>
              </w:r>
            </w:del>
          </w:p>
        </w:tc>
        <w:tc>
          <w:tcPr>
            <w:tcW w:w="2177" w:type="dxa"/>
            <w:gridSpan w:val="2"/>
          </w:tcPr>
          <w:p w14:paraId="2F3CC939" w14:textId="17B6E942" w:rsidR="00CB7E31" w:rsidDel="009E4857" w:rsidRDefault="00000000">
            <w:pPr>
              <w:tabs>
                <w:tab w:val="right" w:pos="2176"/>
              </w:tabs>
              <w:suppressAutoHyphens w:val="0"/>
              <w:spacing w:after="0"/>
              <w:rPr>
                <w:del w:id="6352" w:author="Jose Eduardo VIU" w:date="2023-04-01T20:51:00Z"/>
              </w:rPr>
            </w:pPr>
            <w:del w:id="6353" w:author="Jose Eduardo VIU" w:date="2023-04-01T20:51:00Z">
              <w:r w:rsidDel="009E4857">
                <w:rPr>
                  <w:rFonts w:ascii="Courier New" w:eastAsia="Courier New" w:hAnsi="Courier New" w:cs="Courier New"/>
                </w:rPr>
                <w:delText>80.000000</w:delText>
              </w:r>
              <w:r w:rsidDel="009E4857">
                <w:rPr>
                  <w:rFonts w:ascii="Courier New" w:eastAsia="Courier New" w:hAnsi="Courier New" w:cs="Courier New"/>
                </w:rPr>
                <w:tab/>
                <w:delText>3.0</w:delText>
              </w:r>
            </w:del>
          </w:p>
        </w:tc>
      </w:tr>
      <w:tr w:rsidR="00CB7E31" w:rsidDel="009E4857" w14:paraId="7CA6EA29" w14:textId="3E8399E7">
        <w:trPr>
          <w:trHeight w:val="380"/>
          <w:del w:id="6354" w:author="Jose Eduardo VIU" w:date="2023-04-01T20:51:00Z"/>
        </w:trPr>
        <w:tc>
          <w:tcPr>
            <w:tcW w:w="688" w:type="dxa"/>
          </w:tcPr>
          <w:p w14:paraId="0C14BA96" w14:textId="50589208" w:rsidR="00CB7E31" w:rsidDel="009E4857" w:rsidRDefault="00CB7E31">
            <w:pPr>
              <w:suppressAutoHyphens w:val="0"/>
              <w:rPr>
                <w:del w:id="6355" w:author="Jose Eduardo VIU" w:date="2023-04-01T20:51:00Z"/>
              </w:rPr>
            </w:pPr>
          </w:p>
        </w:tc>
        <w:tc>
          <w:tcPr>
            <w:tcW w:w="5268" w:type="dxa"/>
            <w:gridSpan w:val="3"/>
            <w:vAlign w:val="bottom"/>
          </w:tcPr>
          <w:p w14:paraId="1246D374" w14:textId="6C26F1A5" w:rsidR="00CB7E31" w:rsidDel="009E4857" w:rsidRDefault="00000000">
            <w:pPr>
              <w:suppressAutoHyphens w:val="0"/>
              <w:spacing w:after="0"/>
              <w:rPr>
                <w:del w:id="6356" w:author="Jose Eduardo VIU" w:date="2023-04-01T20:51:00Z"/>
              </w:rPr>
            </w:pPr>
            <w:del w:id="6357" w:author="Jose Eduardo VIU" w:date="2023-04-01T20:51:00Z">
              <w:r w:rsidDel="009E4857">
                <w:rPr>
                  <w:rFonts w:ascii="Courier New" w:eastAsia="Courier New" w:hAnsi="Courier New" w:cs="Courier New"/>
                </w:rPr>
                <w:delText>GPS_Longitud GPS_Latitud gr_codpos</w:delText>
              </w:r>
            </w:del>
          </w:p>
        </w:tc>
        <w:tc>
          <w:tcPr>
            <w:tcW w:w="2177" w:type="dxa"/>
            <w:gridSpan w:val="2"/>
            <w:vAlign w:val="bottom"/>
          </w:tcPr>
          <w:p w14:paraId="422ABD24" w14:textId="05F26118" w:rsidR="00CB7E31" w:rsidDel="009E4857" w:rsidRDefault="00000000">
            <w:pPr>
              <w:suppressAutoHyphens w:val="0"/>
              <w:spacing w:after="0"/>
              <w:ind w:left="115"/>
              <w:rPr>
                <w:del w:id="6358" w:author="Jose Eduardo VIU" w:date="2023-04-01T20:51:00Z"/>
              </w:rPr>
            </w:pPr>
            <w:del w:id="6359" w:author="Jose Eduardo VIU" w:date="2023-04-01T20:51:00Z">
              <w:r w:rsidDel="009E4857">
                <w:rPr>
                  <w:rFonts w:ascii="Courier New" w:eastAsia="Courier New" w:hAnsi="Courier New" w:cs="Courier New"/>
                </w:rPr>
                <w:delText>gr_poblacion \</w:delText>
              </w:r>
            </w:del>
          </w:p>
        </w:tc>
      </w:tr>
      <w:tr w:rsidR="00CB7E31" w:rsidDel="009E4857" w14:paraId="7EA0F69B" w14:textId="13EE8041">
        <w:trPr>
          <w:trHeight w:val="245"/>
          <w:del w:id="6360" w:author="Jose Eduardo VIU" w:date="2023-04-01T20:51:00Z"/>
        </w:trPr>
        <w:tc>
          <w:tcPr>
            <w:tcW w:w="688" w:type="dxa"/>
          </w:tcPr>
          <w:p w14:paraId="2A72302A" w14:textId="6D096CBF" w:rsidR="00CB7E31" w:rsidDel="009E4857" w:rsidRDefault="00000000">
            <w:pPr>
              <w:suppressAutoHyphens w:val="0"/>
              <w:spacing w:after="0"/>
              <w:rPr>
                <w:del w:id="6361" w:author="Jose Eduardo VIU" w:date="2023-04-01T20:51:00Z"/>
              </w:rPr>
            </w:pPr>
            <w:del w:id="6362" w:author="Jose Eduardo VIU" w:date="2023-04-01T20:51:00Z">
              <w:r w:rsidDel="009E4857">
                <w:rPr>
                  <w:rFonts w:ascii="Courier New" w:eastAsia="Courier New" w:hAnsi="Courier New" w:cs="Courier New"/>
                </w:rPr>
                <w:delText>123</w:delText>
              </w:r>
            </w:del>
          </w:p>
        </w:tc>
        <w:tc>
          <w:tcPr>
            <w:tcW w:w="1947" w:type="dxa"/>
          </w:tcPr>
          <w:p w14:paraId="79AE8C1A" w14:textId="4B4609E1" w:rsidR="00CB7E31" w:rsidDel="009E4857" w:rsidRDefault="00000000">
            <w:pPr>
              <w:suppressAutoHyphens w:val="0"/>
              <w:spacing w:after="0"/>
              <w:ind w:right="114"/>
              <w:jc w:val="center"/>
              <w:rPr>
                <w:del w:id="6363" w:author="Jose Eduardo VIU" w:date="2023-04-01T20:51:00Z"/>
              </w:rPr>
            </w:pPr>
            <w:del w:id="6364" w:author="Jose Eduardo VIU" w:date="2023-04-01T20:51:00Z">
              <w:r w:rsidDel="009E4857">
                <w:rPr>
                  <w:rFonts w:ascii="Courier New" w:eastAsia="Courier New" w:hAnsi="Courier New" w:cs="Courier New"/>
                </w:rPr>
                <w:delText>-2.71646</w:delText>
              </w:r>
            </w:del>
          </w:p>
        </w:tc>
        <w:tc>
          <w:tcPr>
            <w:tcW w:w="1375" w:type="dxa"/>
          </w:tcPr>
          <w:p w14:paraId="3841C146" w14:textId="6A77DA76" w:rsidR="00CB7E31" w:rsidDel="009E4857" w:rsidRDefault="00000000">
            <w:pPr>
              <w:suppressAutoHyphens w:val="0"/>
              <w:spacing w:after="0"/>
              <w:rPr>
                <w:del w:id="6365" w:author="Jose Eduardo VIU" w:date="2023-04-01T20:51:00Z"/>
              </w:rPr>
            </w:pPr>
            <w:del w:id="6366" w:author="Jose Eduardo VIU" w:date="2023-04-01T20:51:00Z">
              <w:r w:rsidDel="009E4857">
                <w:rPr>
                  <w:rFonts w:ascii="Courier New" w:eastAsia="Courier New" w:hAnsi="Courier New" w:cs="Courier New"/>
                </w:rPr>
                <w:delText>37.75253</w:delText>
              </w:r>
            </w:del>
          </w:p>
        </w:tc>
        <w:tc>
          <w:tcPr>
            <w:tcW w:w="3437" w:type="dxa"/>
            <w:gridSpan w:val="2"/>
          </w:tcPr>
          <w:p w14:paraId="4DA06FC6" w14:textId="3F516303" w:rsidR="00CB7E31" w:rsidDel="009E4857" w:rsidRDefault="00000000">
            <w:pPr>
              <w:suppressAutoHyphens w:val="0"/>
              <w:spacing w:after="0"/>
              <w:rPr>
                <w:del w:id="6367" w:author="Jose Eduardo VIU" w:date="2023-04-01T20:51:00Z"/>
              </w:rPr>
            </w:pPr>
            <w:del w:id="6368" w:author="Jose Eduardo VIU" w:date="2023-04-01T20:51:00Z">
              <w:r w:rsidDel="009E4857">
                <w:rPr>
                  <w:rFonts w:ascii="Courier New" w:eastAsia="Courier New" w:hAnsi="Courier New" w:cs="Courier New"/>
                </w:rPr>
                <w:delText>18818.0 CASTILLEJAR (GRANADA)</w:delText>
              </w:r>
            </w:del>
          </w:p>
        </w:tc>
        <w:tc>
          <w:tcPr>
            <w:tcW w:w="686" w:type="dxa"/>
          </w:tcPr>
          <w:p w14:paraId="1EECD480" w14:textId="30504EDF" w:rsidR="00CB7E31" w:rsidDel="009E4857" w:rsidRDefault="00CB7E31">
            <w:pPr>
              <w:suppressAutoHyphens w:val="0"/>
              <w:rPr>
                <w:del w:id="6369" w:author="Jose Eduardo VIU" w:date="2023-04-01T20:51:00Z"/>
              </w:rPr>
            </w:pPr>
          </w:p>
        </w:tc>
      </w:tr>
      <w:tr w:rsidR="00CB7E31" w:rsidDel="009E4857" w14:paraId="6814AAF4" w14:textId="54E6FA38">
        <w:trPr>
          <w:trHeight w:val="271"/>
          <w:del w:id="6370" w:author="Jose Eduardo VIU" w:date="2023-04-01T20:51:00Z"/>
        </w:trPr>
        <w:tc>
          <w:tcPr>
            <w:tcW w:w="688" w:type="dxa"/>
          </w:tcPr>
          <w:p w14:paraId="00219CC9" w14:textId="03803CDB" w:rsidR="00CB7E31" w:rsidDel="009E4857" w:rsidRDefault="00000000">
            <w:pPr>
              <w:suppressAutoHyphens w:val="0"/>
              <w:spacing w:after="0"/>
              <w:rPr>
                <w:del w:id="6371" w:author="Jose Eduardo VIU" w:date="2023-04-01T20:51:00Z"/>
              </w:rPr>
            </w:pPr>
            <w:del w:id="6372" w:author="Jose Eduardo VIU" w:date="2023-04-01T20:51:00Z">
              <w:r w:rsidDel="009E4857">
                <w:rPr>
                  <w:rFonts w:ascii="Courier New" w:eastAsia="Courier New" w:hAnsi="Courier New" w:cs="Courier New"/>
                </w:rPr>
                <w:delText>130</w:delText>
              </w:r>
            </w:del>
          </w:p>
        </w:tc>
        <w:tc>
          <w:tcPr>
            <w:tcW w:w="1947" w:type="dxa"/>
          </w:tcPr>
          <w:p w14:paraId="248883E4" w14:textId="6DA3C8AE" w:rsidR="00CB7E31" w:rsidDel="009E4857" w:rsidRDefault="00000000">
            <w:pPr>
              <w:suppressAutoHyphens w:val="0"/>
              <w:spacing w:after="0"/>
              <w:ind w:right="114"/>
              <w:jc w:val="center"/>
              <w:rPr>
                <w:del w:id="6373" w:author="Jose Eduardo VIU" w:date="2023-04-01T20:51:00Z"/>
              </w:rPr>
            </w:pPr>
            <w:del w:id="6374" w:author="Jose Eduardo VIU" w:date="2023-04-01T20:51:00Z">
              <w:r w:rsidDel="009E4857">
                <w:rPr>
                  <w:rFonts w:ascii="Courier New" w:eastAsia="Courier New" w:hAnsi="Courier New" w:cs="Courier New"/>
                </w:rPr>
                <w:delText>-1.17603</w:delText>
              </w:r>
            </w:del>
          </w:p>
        </w:tc>
        <w:tc>
          <w:tcPr>
            <w:tcW w:w="1375" w:type="dxa"/>
          </w:tcPr>
          <w:p w14:paraId="24389680" w14:textId="796CD0C6" w:rsidR="00CB7E31" w:rsidDel="009E4857" w:rsidRDefault="00000000">
            <w:pPr>
              <w:suppressAutoHyphens w:val="0"/>
              <w:spacing w:after="0"/>
              <w:rPr>
                <w:del w:id="6375" w:author="Jose Eduardo VIU" w:date="2023-04-01T20:51:00Z"/>
              </w:rPr>
            </w:pPr>
            <w:del w:id="6376" w:author="Jose Eduardo VIU" w:date="2023-04-01T20:51:00Z">
              <w:r w:rsidDel="009E4857">
                <w:rPr>
                  <w:rFonts w:ascii="Courier New" w:eastAsia="Courier New" w:hAnsi="Courier New" w:cs="Courier New"/>
                </w:rPr>
                <w:delText>38.00758</w:delText>
              </w:r>
            </w:del>
          </w:p>
        </w:tc>
        <w:tc>
          <w:tcPr>
            <w:tcW w:w="3437" w:type="dxa"/>
            <w:gridSpan w:val="2"/>
          </w:tcPr>
          <w:p w14:paraId="29F2781B" w14:textId="2AFFD757" w:rsidR="00CB7E31" w:rsidDel="009E4857" w:rsidRDefault="00000000">
            <w:pPr>
              <w:tabs>
                <w:tab w:val="right" w:pos="3437"/>
              </w:tabs>
              <w:suppressAutoHyphens w:val="0"/>
              <w:spacing w:after="0"/>
              <w:rPr>
                <w:del w:id="6377" w:author="Jose Eduardo VIU" w:date="2023-04-01T20:51:00Z"/>
              </w:rPr>
            </w:pPr>
            <w:del w:id="6378" w:author="Jose Eduardo VIU" w:date="2023-04-01T20:51:00Z">
              <w:r w:rsidDel="009E4857">
                <w:rPr>
                  <w:rFonts w:ascii="Courier New" w:eastAsia="Courier New" w:hAnsi="Courier New" w:cs="Courier New"/>
                </w:rPr>
                <w:delText>30107.0</w:delText>
              </w:r>
              <w:r w:rsidDel="009E4857">
                <w:rPr>
                  <w:rFonts w:ascii="Courier New" w:eastAsia="Courier New" w:hAnsi="Courier New" w:cs="Courier New"/>
                </w:rPr>
                <w:tab/>
                <w:delText>MURCIA</w:delText>
              </w:r>
            </w:del>
          </w:p>
        </w:tc>
        <w:tc>
          <w:tcPr>
            <w:tcW w:w="686" w:type="dxa"/>
          </w:tcPr>
          <w:p w14:paraId="55F661D9" w14:textId="33F4E44C" w:rsidR="00CB7E31" w:rsidDel="009E4857" w:rsidRDefault="00CB7E31">
            <w:pPr>
              <w:suppressAutoHyphens w:val="0"/>
              <w:rPr>
                <w:del w:id="6379" w:author="Jose Eduardo VIU" w:date="2023-04-01T20:51:00Z"/>
              </w:rPr>
            </w:pPr>
          </w:p>
        </w:tc>
      </w:tr>
      <w:tr w:rsidR="00CB7E31" w:rsidDel="009E4857" w14:paraId="1C836BC2" w14:textId="1E13D41A">
        <w:trPr>
          <w:trHeight w:val="271"/>
          <w:del w:id="6380" w:author="Jose Eduardo VIU" w:date="2023-04-01T20:51:00Z"/>
        </w:trPr>
        <w:tc>
          <w:tcPr>
            <w:tcW w:w="688" w:type="dxa"/>
          </w:tcPr>
          <w:p w14:paraId="7BEF4CC5" w14:textId="51ABED0F" w:rsidR="00CB7E31" w:rsidDel="009E4857" w:rsidRDefault="00000000">
            <w:pPr>
              <w:suppressAutoHyphens w:val="0"/>
              <w:spacing w:after="0"/>
              <w:rPr>
                <w:del w:id="6381" w:author="Jose Eduardo VIU" w:date="2023-04-01T20:51:00Z"/>
              </w:rPr>
            </w:pPr>
            <w:del w:id="6382" w:author="Jose Eduardo VIU" w:date="2023-04-01T20:51:00Z">
              <w:r w:rsidDel="009E4857">
                <w:rPr>
                  <w:rFonts w:ascii="Courier New" w:eastAsia="Courier New" w:hAnsi="Courier New" w:cs="Courier New"/>
                </w:rPr>
                <w:delText>131</w:delText>
              </w:r>
            </w:del>
          </w:p>
        </w:tc>
        <w:tc>
          <w:tcPr>
            <w:tcW w:w="1947" w:type="dxa"/>
          </w:tcPr>
          <w:p w14:paraId="2661249E" w14:textId="121A0633" w:rsidR="00CB7E31" w:rsidDel="009E4857" w:rsidRDefault="00000000">
            <w:pPr>
              <w:suppressAutoHyphens w:val="0"/>
              <w:spacing w:after="0"/>
              <w:ind w:right="114"/>
              <w:jc w:val="center"/>
              <w:rPr>
                <w:del w:id="6383" w:author="Jose Eduardo VIU" w:date="2023-04-01T20:51:00Z"/>
              </w:rPr>
            </w:pPr>
            <w:del w:id="6384" w:author="Jose Eduardo VIU" w:date="2023-04-01T20:51:00Z">
              <w:r w:rsidDel="009E4857">
                <w:rPr>
                  <w:rFonts w:ascii="Courier New" w:eastAsia="Courier New" w:hAnsi="Courier New" w:cs="Courier New"/>
                </w:rPr>
                <w:delText>-1.17603</w:delText>
              </w:r>
            </w:del>
          </w:p>
        </w:tc>
        <w:tc>
          <w:tcPr>
            <w:tcW w:w="1375" w:type="dxa"/>
          </w:tcPr>
          <w:p w14:paraId="77C68F65" w14:textId="5E2F7C98" w:rsidR="00CB7E31" w:rsidDel="009E4857" w:rsidRDefault="00000000">
            <w:pPr>
              <w:suppressAutoHyphens w:val="0"/>
              <w:spacing w:after="0"/>
              <w:rPr>
                <w:del w:id="6385" w:author="Jose Eduardo VIU" w:date="2023-04-01T20:51:00Z"/>
              </w:rPr>
            </w:pPr>
            <w:del w:id="6386" w:author="Jose Eduardo VIU" w:date="2023-04-01T20:51:00Z">
              <w:r w:rsidDel="009E4857">
                <w:rPr>
                  <w:rFonts w:ascii="Courier New" w:eastAsia="Courier New" w:hAnsi="Courier New" w:cs="Courier New"/>
                </w:rPr>
                <w:delText>38.00758</w:delText>
              </w:r>
            </w:del>
          </w:p>
        </w:tc>
        <w:tc>
          <w:tcPr>
            <w:tcW w:w="3437" w:type="dxa"/>
            <w:gridSpan w:val="2"/>
          </w:tcPr>
          <w:p w14:paraId="17781945" w14:textId="4792806C" w:rsidR="00CB7E31" w:rsidDel="009E4857" w:rsidRDefault="00000000">
            <w:pPr>
              <w:tabs>
                <w:tab w:val="right" w:pos="3437"/>
              </w:tabs>
              <w:suppressAutoHyphens w:val="0"/>
              <w:spacing w:after="0"/>
              <w:rPr>
                <w:del w:id="6387" w:author="Jose Eduardo VIU" w:date="2023-04-01T20:51:00Z"/>
              </w:rPr>
            </w:pPr>
            <w:del w:id="6388" w:author="Jose Eduardo VIU" w:date="2023-04-01T20:51:00Z">
              <w:r w:rsidDel="009E4857">
                <w:rPr>
                  <w:rFonts w:ascii="Courier New" w:eastAsia="Courier New" w:hAnsi="Courier New" w:cs="Courier New"/>
                </w:rPr>
                <w:delText>30107.0</w:delText>
              </w:r>
              <w:r w:rsidDel="009E4857">
                <w:rPr>
                  <w:rFonts w:ascii="Courier New" w:eastAsia="Courier New" w:hAnsi="Courier New" w:cs="Courier New"/>
                </w:rPr>
                <w:tab/>
                <w:delText>MURCIA</w:delText>
              </w:r>
            </w:del>
          </w:p>
        </w:tc>
        <w:tc>
          <w:tcPr>
            <w:tcW w:w="686" w:type="dxa"/>
          </w:tcPr>
          <w:p w14:paraId="756E1E0A" w14:textId="5A558673" w:rsidR="00CB7E31" w:rsidDel="009E4857" w:rsidRDefault="00CB7E31">
            <w:pPr>
              <w:suppressAutoHyphens w:val="0"/>
              <w:rPr>
                <w:del w:id="6389" w:author="Jose Eduardo VIU" w:date="2023-04-01T20:51:00Z"/>
              </w:rPr>
            </w:pPr>
          </w:p>
        </w:tc>
      </w:tr>
      <w:tr w:rsidR="00CB7E31" w:rsidDel="009E4857" w14:paraId="28A6B675" w14:textId="7D4CB535">
        <w:trPr>
          <w:trHeight w:val="271"/>
          <w:del w:id="6390" w:author="Jose Eduardo VIU" w:date="2023-04-01T20:51:00Z"/>
        </w:trPr>
        <w:tc>
          <w:tcPr>
            <w:tcW w:w="688" w:type="dxa"/>
          </w:tcPr>
          <w:p w14:paraId="78C9AA58" w14:textId="5829C9E0" w:rsidR="00CB7E31" w:rsidDel="009E4857" w:rsidRDefault="00000000">
            <w:pPr>
              <w:suppressAutoHyphens w:val="0"/>
              <w:spacing w:after="0"/>
              <w:rPr>
                <w:del w:id="6391" w:author="Jose Eduardo VIU" w:date="2023-04-01T20:51:00Z"/>
              </w:rPr>
            </w:pPr>
            <w:del w:id="6392" w:author="Jose Eduardo VIU" w:date="2023-04-01T20:51:00Z">
              <w:r w:rsidDel="009E4857">
                <w:rPr>
                  <w:rFonts w:ascii="Courier New" w:eastAsia="Courier New" w:hAnsi="Courier New" w:cs="Courier New"/>
                </w:rPr>
                <w:delText>278</w:delText>
              </w:r>
            </w:del>
          </w:p>
        </w:tc>
        <w:tc>
          <w:tcPr>
            <w:tcW w:w="1947" w:type="dxa"/>
          </w:tcPr>
          <w:p w14:paraId="6B98ED00" w14:textId="672789BD" w:rsidR="00CB7E31" w:rsidDel="009E4857" w:rsidRDefault="00000000">
            <w:pPr>
              <w:suppressAutoHyphens w:val="0"/>
              <w:spacing w:after="0"/>
              <w:ind w:right="114"/>
              <w:jc w:val="center"/>
              <w:rPr>
                <w:del w:id="6393" w:author="Jose Eduardo VIU" w:date="2023-04-01T20:51:00Z"/>
              </w:rPr>
            </w:pPr>
            <w:del w:id="6394" w:author="Jose Eduardo VIU" w:date="2023-04-01T20:51:00Z">
              <w:r w:rsidDel="009E4857">
                <w:rPr>
                  <w:rFonts w:ascii="Courier New" w:eastAsia="Courier New" w:hAnsi="Courier New" w:cs="Courier New"/>
                </w:rPr>
                <w:delText>-4.26492</w:delText>
              </w:r>
            </w:del>
          </w:p>
        </w:tc>
        <w:tc>
          <w:tcPr>
            <w:tcW w:w="1375" w:type="dxa"/>
          </w:tcPr>
          <w:p w14:paraId="64C8FCBA" w14:textId="7CE8F4DB" w:rsidR="00CB7E31" w:rsidDel="009E4857" w:rsidRDefault="00000000">
            <w:pPr>
              <w:suppressAutoHyphens w:val="0"/>
              <w:spacing w:after="0"/>
              <w:rPr>
                <w:del w:id="6395" w:author="Jose Eduardo VIU" w:date="2023-04-01T20:51:00Z"/>
              </w:rPr>
            </w:pPr>
            <w:del w:id="6396" w:author="Jose Eduardo VIU" w:date="2023-04-01T20:51:00Z">
              <w:r w:rsidDel="009E4857">
                <w:rPr>
                  <w:rFonts w:ascii="Courier New" w:eastAsia="Courier New" w:hAnsi="Courier New" w:cs="Courier New"/>
                </w:rPr>
                <w:delText>40.15770</w:delText>
              </w:r>
            </w:del>
          </w:p>
        </w:tc>
        <w:tc>
          <w:tcPr>
            <w:tcW w:w="3437" w:type="dxa"/>
            <w:gridSpan w:val="2"/>
          </w:tcPr>
          <w:p w14:paraId="0D9462C9" w14:textId="61B59909" w:rsidR="00CB7E31" w:rsidDel="009E4857" w:rsidRDefault="00000000">
            <w:pPr>
              <w:tabs>
                <w:tab w:val="right" w:pos="3437"/>
              </w:tabs>
              <w:suppressAutoHyphens w:val="0"/>
              <w:spacing w:after="0"/>
              <w:rPr>
                <w:del w:id="6397" w:author="Jose Eduardo VIU" w:date="2023-04-01T20:51:00Z"/>
              </w:rPr>
            </w:pPr>
            <w:del w:id="6398" w:author="Jose Eduardo VIU" w:date="2023-04-01T20:51:00Z">
              <w:r w:rsidDel="009E4857">
                <w:rPr>
                  <w:rFonts w:ascii="Courier New" w:eastAsia="Courier New" w:hAnsi="Courier New" w:cs="Courier New"/>
                </w:rPr>
                <w:delText>45370.0</w:delText>
              </w:r>
              <w:r w:rsidDel="009E4857">
                <w:rPr>
                  <w:rFonts w:ascii="Courier New" w:eastAsia="Courier New" w:hAnsi="Courier New" w:cs="Courier New"/>
                </w:rPr>
                <w:tab/>
                <w:delText>TOLEDO</w:delText>
              </w:r>
            </w:del>
          </w:p>
        </w:tc>
        <w:tc>
          <w:tcPr>
            <w:tcW w:w="686" w:type="dxa"/>
          </w:tcPr>
          <w:p w14:paraId="109E6C20" w14:textId="0EBCD539" w:rsidR="00CB7E31" w:rsidDel="009E4857" w:rsidRDefault="00CB7E31">
            <w:pPr>
              <w:suppressAutoHyphens w:val="0"/>
              <w:rPr>
                <w:del w:id="6399" w:author="Jose Eduardo VIU" w:date="2023-04-01T20:51:00Z"/>
              </w:rPr>
            </w:pPr>
          </w:p>
        </w:tc>
      </w:tr>
      <w:tr w:rsidR="00CB7E31" w:rsidDel="009E4857" w14:paraId="399BE436" w14:textId="3E8579BE">
        <w:trPr>
          <w:trHeight w:val="271"/>
          <w:del w:id="6400" w:author="Jose Eduardo VIU" w:date="2023-04-01T20:51:00Z"/>
        </w:trPr>
        <w:tc>
          <w:tcPr>
            <w:tcW w:w="688" w:type="dxa"/>
          </w:tcPr>
          <w:p w14:paraId="1EB26E23" w14:textId="1C71D7A2" w:rsidR="00CB7E31" w:rsidDel="009E4857" w:rsidRDefault="00000000">
            <w:pPr>
              <w:suppressAutoHyphens w:val="0"/>
              <w:spacing w:after="0"/>
              <w:rPr>
                <w:del w:id="6401" w:author="Jose Eduardo VIU" w:date="2023-04-01T20:51:00Z"/>
              </w:rPr>
            </w:pPr>
            <w:del w:id="6402" w:author="Jose Eduardo VIU" w:date="2023-04-01T20:51:00Z">
              <w:r w:rsidDel="009E4857">
                <w:rPr>
                  <w:rFonts w:ascii="Courier New" w:eastAsia="Courier New" w:hAnsi="Courier New" w:cs="Courier New"/>
                </w:rPr>
                <w:delText>295</w:delText>
              </w:r>
            </w:del>
          </w:p>
        </w:tc>
        <w:tc>
          <w:tcPr>
            <w:tcW w:w="1947" w:type="dxa"/>
          </w:tcPr>
          <w:p w14:paraId="3E380111" w14:textId="42059A8F" w:rsidR="00CB7E31" w:rsidDel="009E4857" w:rsidRDefault="00000000">
            <w:pPr>
              <w:suppressAutoHyphens w:val="0"/>
              <w:spacing w:after="0"/>
              <w:ind w:right="114"/>
              <w:jc w:val="center"/>
              <w:rPr>
                <w:del w:id="6403" w:author="Jose Eduardo VIU" w:date="2023-04-01T20:51:00Z"/>
              </w:rPr>
            </w:pPr>
            <w:del w:id="6404" w:author="Jose Eduardo VIU" w:date="2023-04-01T20:51:00Z">
              <w:r w:rsidDel="009E4857">
                <w:rPr>
                  <w:rFonts w:ascii="Courier New" w:eastAsia="Courier New" w:hAnsi="Courier New" w:cs="Courier New"/>
                </w:rPr>
                <w:delText>-1.46452</w:delText>
              </w:r>
            </w:del>
          </w:p>
        </w:tc>
        <w:tc>
          <w:tcPr>
            <w:tcW w:w="1375" w:type="dxa"/>
          </w:tcPr>
          <w:p w14:paraId="058DC68A" w14:textId="69556DAD" w:rsidR="00CB7E31" w:rsidDel="009E4857" w:rsidRDefault="00000000">
            <w:pPr>
              <w:suppressAutoHyphens w:val="0"/>
              <w:spacing w:after="0"/>
              <w:rPr>
                <w:del w:id="6405" w:author="Jose Eduardo VIU" w:date="2023-04-01T20:51:00Z"/>
              </w:rPr>
            </w:pPr>
            <w:del w:id="6406" w:author="Jose Eduardo VIU" w:date="2023-04-01T20:51:00Z">
              <w:r w:rsidDel="009E4857">
                <w:rPr>
                  <w:rFonts w:ascii="Courier New" w:eastAsia="Courier New" w:hAnsi="Courier New" w:cs="Courier New"/>
                </w:rPr>
                <w:delText>38.32480</w:delText>
              </w:r>
            </w:del>
          </w:p>
        </w:tc>
        <w:tc>
          <w:tcPr>
            <w:tcW w:w="3437" w:type="dxa"/>
            <w:gridSpan w:val="2"/>
          </w:tcPr>
          <w:p w14:paraId="2B065C0C" w14:textId="57797791" w:rsidR="00CB7E31" w:rsidDel="009E4857" w:rsidRDefault="00000000">
            <w:pPr>
              <w:tabs>
                <w:tab w:val="right" w:pos="3437"/>
              </w:tabs>
              <w:suppressAutoHyphens w:val="0"/>
              <w:spacing w:after="0"/>
              <w:rPr>
                <w:del w:id="6407" w:author="Jose Eduardo VIU" w:date="2023-04-01T20:51:00Z"/>
              </w:rPr>
            </w:pPr>
            <w:del w:id="6408" w:author="Jose Eduardo VIU" w:date="2023-04-01T20:51:00Z">
              <w:r w:rsidDel="009E4857">
                <w:rPr>
                  <w:rFonts w:ascii="Courier New" w:eastAsia="Courier New" w:hAnsi="Courier New" w:cs="Courier New"/>
                </w:rPr>
                <w:delText>30530.0</w:delText>
              </w:r>
              <w:r w:rsidDel="009E4857">
                <w:rPr>
                  <w:rFonts w:ascii="Courier New" w:eastAsia="Courier New" w:hAnsi="Courier New" w:cs="Courier New"/>
                </w:rPr>
                <w:tab/>
                <w:delText>CIEZA (MURCIA)</w:delText>
              </w:r>
            </w:del>
          </w:p>
        </w:tc>
        <w:tc>
          <w:tcPr>
            <w:tcW w:w="686" w:type="dxa"/>
          </w:tcPr>
          <w:p w14:paraId="2E060FE1" w14:textId="69ECDA74" w:rsidR="00CB7E31" w:rsidDel="009E4857" w:rsidRDefault="00CB7E31">
            <w:pPr>
              <w:suppressAutoHyphens w:val="0"/>
              <w:rPr>
                <w:del w:id="6409" w:author="Jose Eduardo VIU" w:date="2023-04-01T20:51:00Z"/>
              </w:rPr>
            </w:pPr>
          </w:p>
        </w:tc>
      </w:tr>
      <w:tr w:rsidR="00CB7E31" w:rsidDel="009E4857" w14:paraId="2DAA57EC" w14:textId="6D483DBF">
        <w:trPr>
          <w:trHeight w:val="245"/>
          <w:del w:id="6410" w:author="Jose Eduardo VIU" w:date="2023-04-01T20:51:00Z"/>
        </w:trPr>
        <w:tc>
          <w:tcPr>
            <w:tcW w:w="688" w:type="dxa"/>
          </w:tcPr>
          <w:p w14:paraId="2C8EAB4F" w14:textId="053E26C9" w:rsidR="00CB7E31" w:rsidDel="009E4857" w:rsidRDefault="00000000">
            <w:pPr>
              <w:suppressAutoHyphens w:val="0"/>
              <w:spacing w:after="0"/>
              <w:rPr>
                <w:del w:id="6411" w:author="Jose Eduardo VIU" w:date="2023-04-01T20:51:00Z"/>
              </w:rPr>
            </w:pPr>
            <w:del w:id="6412" w:author="Jose Eduardo VIU" w:date="2023-04-01T20:51:00Z">
              <w:r w:rsidDel="009E4857">
                <w:rPr>
                  <w:rFonts w:ascii="Courier New" w:eastAsia="Courier New" w:hAnsi="Courier New" w:cs="Courier New"/>
                </w:rPr>
                <w:delText>4159</w:delText>
              </w:r>
            </w:del>
          </w:p>
        </w:tc>
        <w:tc>
          <w:tcPr>
            <w:tcW w:w="1947" w:type="dxa"/>
          </w:tcPr>
          <w:p w14:paraId="784EB84F" w14:textId="30072A8D" w:rsidR="00CB7E31" w:rsidDel="009E4857" w:rsidRDefault="00000000">
            <w:pPr>
              <w:suppressAutoHyphens w:val="0"/>
              <w:spacing w:after="0"/>
              <w:ind w:right="114"/>
              <w:jc w:val="center"/>
              <w:rPr>
                <w:del w:id="6413" w:author="Jose Eduardo VIU" w:date="2023-04-01T20:51:00Z"/>
              </w:rPr>
            </w:pPr>
            <w:del w:id="6414" w:author="Jose Eduardo VIU" w:date="2023-04-01T20:51:00Z">
              <w:r w:rsidDel="009E4857">
                <w:rPr>
                  <w:rFonts w:ascii="Courier New" w:eastAsia="Courier New" w:hAnsi="Courier New" w:cs="Courier New"/>
                </w:rPr>
                <w:delText>-1.29353</w:delText>
              </w:r>
            </w:del>
          </w:p>
        </w:tc>
        <w:tc>
          <w:tcPr>
            <w:tcW w:w="1375" w:type="dxa"/>
          </w:tcPr>
          <w:p w14:paraId="7F019AE4" w14:textId="53578E02" w:rsidR="00CB7E31" w:rsidDel="009E4857" w:rsidRDefault="00000000">
            <w:pPr>
              <w:suppressAutoHyphens w:val="0"/>
              <w:spacing w:after="0"/>
              <w:rPr>
                <w:del w:id="6415" w:author="Jose Eduardo VIU" w:date="2023-04-01T20:51:00Z"/>
              </w:rPr>
            </w:pPr>
            <w:del w:id="6416" w:author="Jose Eduardo VIU" w:date="2023-04-01T20:51:00Z">
              <w:r w:rsidDel="009E4857">
                <w:rPr>
                  <w:rFonts w:ascii="Courier New" w:eastAsia="Courier New" w:hAnsi="Courier New" w:cs="Courier New"/>
                </w:rPr>
                <w:delText>37.60660</w:delText>
              </w:r>
            </w:del>
          </w:p>
        </w:tc>
        <w:tc>
          <w:tcPr>
            <w:tcW w:w="3437" w:type="dxa"/>
            <w:gridSpan w:val="2"/>
          </w:tcPr>
          <w:p w14:paraId="7BA0281E" w14:textId="66FCA589" w:rsidR="00CB7E31" w:rsidDel="009E4857" w:rsidRDefault="00000000">
            <w:pPr>
              <w:tabs>
                <w:tab w:val="right" w:pos="3437"/>
              </w:tabs>
              <w:suppressAutoHyphens w:val="0"/>
              <w:spacing w:after="0"/>
              <w:rPr>
                <w:del w:id="6417" w:author="Jose Eduardo VIU" w:date="2023-04-01T20:51:00Z"/>
              </w:rPr>
            </w:pPr>
            <w:del w:id="6418" w:author="Jose Eduardo VIU" w:date="2023-04-01T20:51:00Z">
              <w:r w:rsidDel="009E4857">
                <w:rPr>
                  <w:rFonts w:ascii="Courier New" w:eastAsia="Courier New" w:hAnsi="Courier New" w:cs="Courier New"/>
                </w:rPr>
                <w:delText>30870.0</w:delText>
              </w:r>
              <w:r w:rsidDel="009E4857">
                <w:rPr>
                  <w:rFonts w:ascii="Courier New" w:eastAsia="Courier New" w:hAnsi="Courier New" w:cs="Courier New"/>
                </w:rPr>
                <w:tab/>
                <w:delText>MAZARRON (MURCIA)</w:delText>
              </w:r>
            </w:del>
          </w:p>
        </w:tc>
        <w:tc>
          <w:tcPr>
            <w:tcW w:w="686" w:type="dxa"/>
          </w:tcPr>
          <w:p w14:paraId="4A2FFA83" w14:textId="056776E1" w:rsidR="00CB7E31" w:rsidDel="009E4857" w:rsidRDefault="00CB7E31">
            <w:pPr>
              <w:suppressAutoHyphens w:val="0"/>
              <w:rPr>
                <w:del w:id="6419" w:author="Jose Eduardo VIU" w:date="2023-04-01T20:51:00Z"/>
              </w:rPr>
            </w:pPr>
          </w:p>
        </w:tc>
      </w:tr>
    </w:tbl>
    <w:p w14:paraId="7AFBB486" w14:textId="4C975ADC" w:rsidR="00CB7E31" w:rsidDel="009E4857" w:rsidRDefault="00000000">
      <w:pPr>
        <w:spacing w:after="3" w:line="271" w:lineRule="auto"/>
        <w:ind w:left="1285" w:right="117" w:hanging="10"/>
        <w:rPr>
          <w:del w:id="6420" w:author="Jose Eduardo VIU" w:date="2023-04-01T20:51:00Z"/>
        </w:rPr>
      </w:pPr>
      <w:del w:id="6421" w:author="Jose Eduardo VIU" w:date="2023-04-01T20:51:00Z">
        <w:r w:rsidDel="009E4857">
          <w:rPr>
            <w:rFonts w:ascii="Courier New" w:eastAsia="Courier New" w:hAnsi="Courier New" w:cs="Courier New"/>
          </w:rPr>
          <w:delText>KgPiensoTotal</w:delText>
        </w:r>
      </w:del>
    </w:p>
    <w:p w14:paraId="254976F0" w14:textId="179C7471" w:rsidR="00CB7E31" w:rsidDel="009E4857" w:rsidRDefault="00000000">
      <w:pPr>
        <w:tabs>
          <w:tab w:val="center" w:pos="760"/>
          <w:tab w:val="center" w:pos="2420"/>
        </w:tabs>
        <w:spacing w:after="3" w:line="271" w:lineRule="auto"/>
        <w:rPr>
          <w:del w:id="6422" w:author="Jose Eduardo VIU" w:date="2023-04-01T20:51:00Z"/>
        </w:rPr>
      </w:pPr>
      <w:del w:id="6423" w:author="Jose Eduardo VIU" w:date="2023-04-01T20:51:00Z">
        <w:r w:rsidDel="009E4857">
          <w:tab/>
        </w:r>
        <w:r w:rsidDel="009E4857">
          <w:rPr>
            <w:rFonts w:ascii="Courier New" w:eastAsia="Courier New" w:hAnsi="Courier New" w:cs="Courier New"/>
          </w:rPr>
          <w:delText>123</w:delText>
        </w:r>
        <w:r w:rsidDel="009E4857">
          <w:rPr>
            <w:rFonts w:ascii="Courier New" w:eastAsia="Courier New" w:hAnsi="Courier New" w:cs="Courier New"/>
          </w:rPr>
          <w:tab/>
          <w:delText>213060</w:delText>
        </w:r>
      </w:del>
    </w:p>
    <w:p w14:paraId="0E648B37" w14:textId="75FE1196" w:rsidR="00CB7E31" w:rsidDel="009E4857" w:rsidRDefault="00000000">
      <w:pPr>
        <w:spacing w:after="3" w:line="271" w:lineRule="auto"/>
        <w:ind w:left="593" w:right="6771" w:hanging="10"/>
        <w:rPr>
          <w:del w:id="6424" w:author="Jose Eduardo VIU" w:date="2023-04-01T20:51:00Z"/>
        </w:rPr>
      </w:pPr>
      <w:del w:id="6425" w:author="Jose Eduardo VIU" w:date="2023-04-01T20:51:00Z">
        <w:r w:rsidDel="009E4857">
          <w:rPr>
            <w:rFonts w:ascii="Courier New" w:eastAsia="Courier New" w:hAnsi="Courier New" w:cs="Courier New"/>
          </w:rPr>
          <w:delText>130</w:delText>
        </w:r>
        <w:r w:rsidDel="009E4857">
          <w:rPr>
            <w:rFonts w:ascii="Courier New" w:eastAsia="Courier New" w:hAnsi="Courier New" w:cs="Courier New"/>
          </w:rPr>
          <w:tab/>
          <w:delText>410800 131</w:delText>
        </w:r>
        <w:r w:rsidDel="009E4857">
          <w:rPr>
            <w:rFonts w:ascii="Courier New" w:eastAsia="Courier New" w:hAnsi="Courier New" w:cs="Courier New"/>
          </w:rPr>
          <w:tab/>
          <w:delText>71800</w:delText>
        </w:r>
      </w:del>
    </w:p>
    <w:p w14:paraId="423D6F08" w14:textId="203234CB" w:rsidR="00CB7E31" w:rsidDel="009E4857" w:rsidRDefault="00000000">
      <w:pPr>
        <w:spacing w:after="3" w:line="271" w:lineRule="auto"/>
        <w:ind w:left="593" w:right="6771" w:hanging="10"/>
        <w:rPr>
          <w:del w:id="6426" w:author="Jose Eduardo VIU" w:date="2023-04-01T20:51:00Z"/>
        </w:rPr>
      </w:pPr>
      <w:del w:id="6427" w:author="Jose Eduardo VIU" w:date="2023-04-01T20:51:00Z">
        <w:r w:rsidDel="009E4857">
          <w:rPr>
            <w:rFonts w:ascii="Courier New" w:eastAsia="Courier New" w:hAnsi="Courier New" w:cs="Courier New"/>
          </w:rPr>
          <w:delText>278</w:delText>
        </w:r>
        <w:r w:rsidDel="009E4857">
          <w:rPr>
            <w:rFonts w:ascii="Courier New" w:eastAsia="Courier New" w:hAnsi="Courier New" w:cs="Courier New"/>
          </w:rPr>
          <w:tab/>
          <w:delText>175560 295</w:delText>
        </w:r>
        <w:r w:rsidDel="009E4857">
          <w:rPr>
            <w:rFonts w:ascii="Courier New" w:eastAsia="Courier New" w:hAnsi="Courier New" w:cs="Courier New"/>
          </w:rPr>
          <w:tab/>
          <w:delText>64620</w:delText>
        </w:r>
      </w:del>
    </w:p>
    <w:p w14:paraId="49D96CA2" w14:textId="089D1CC1" w:rsidR="00CB7E31" w:rsidDel="009E4857" w:rsidRDefault="00000000">
      <w:pPr>
        <w:tabs>
          <w:tab w:val="center" w:pos="817"/>
          <w:tab w:val="center" w:pos="2420"/>
        </w:tabs>
        <w:spacing w:after="277" w:line="271" w:lineRule="auto"/>
        <w:rPr>
          <w:del w:id="6428" w:author="Jose Eduardo VIU" w:date="2023-04-01T20:51:00Z"/>
        </w:rPr>
      </w:pPr>
      <w:del w:id="6429" w:author="Jose Eduardo VIU" w:date="2023-04-01T20:51:00Z">
        <w:r w:rsidDel="009E4857">
          <w:tab/>
        </w:r>
        <w:r w:rsidDel="009E4857">
          <w:rPr>
            <w:rFonts w:ascii="Courier New" w:eastAsia="Courier New" w:hAnsi="Courier New" w:cs="Courier New"/>
          </w:rPr>
          <w:delText>4159</w:delText>
        </w:r>
        <w:r w:rsidDel="009E4857">
          <w:rPr>
            <w:rFonts w:ascii="Courier New" w:eastAsia="Courier New" w:hAnsi="Courier New" w:cs="Courier New"/>
          </w:rPr>
          <w:tab/>
          <w:delText>535640</w:delText>
        </w:r>
      </w:del>
    </w:p>
    <w:p w14:paraId="35295DD1" w14:textId="4ACF3DF1" w:rsidR="00CB7E31" w:rsidDel="009E4857" w:rsidRDefault="00000000">
      <w:pPr>
        <w:spacing w:after="3" w:line="271" w:lineRule="auto"/>
        <w:ind w:left="593" w:right="117" w:hanging="10"/>
        <w:rPr>
          <w:del w:id="6430" w:author="Jose Eduardo VIU" w:date="2023-04-01T20:51:00Z"/>
        </w:rPr>
      </w:pPr>
      <w:del w:id="6431" w:author="Jose Eduardo VIU" w:date="2023-04-01T20:51:00Z">
        <w:r w:rsidDel="009E4857">
          <w:rPr>
            <w:rFonts w:ascii="Courier New" w:eastAsia="Courier New" w:hAnsi="Courier New" w:cs="Courier New"/>
          </w:rPr>
          <w:delText>[6 rows x 23 columns]</w:delText>
        </w:r>
      </w:del>
    </w:p>
    <w:p w14:paraId="0F00E209" w14:textId="5897828D" w:rsidR="00CB7E31" w:rsidDel="009E4857" w:rsidRDefault="00000000">
      <w:pPr>
        <w:spacing w:after="131" w:line="261" w:lineRule="auto"/>
        <w:ind w:left="513" w:hanging="10"/>
        <w:rPr>
          <w:del w:id="6432" w:author="Jose Eduardo VIU" w:date="2023-04-01T20:51:00Z"/>
        </w:rPr>
      </w:pPr>
      <w:del w:id="6433" w:author="Jose Eduardo VIU" w:date="2023-04-01T20:51:00Z">
        <w:r w:rsidDel="009E4857">
          <w:rPr>
            <w:rFonts w:ascii="Times New Roman" w:eastAsia="Times New Roman" w:hAnsi="Times New Roman" w:cs="Times New Roman"/>
          </w:rPr>
          <w:delText>Veo correcto el número de líneas a eliminar quitando las que sean para valores de GMD menores o iguales a 0.5 o mayores o iguales a 1.1. El total de líneas que se eliminarán son 19+6 = 25 filas. Lo que es un número muy poco significativo en el tamaño de la muestra seleccionada inicialmente (que eran 5332 filas).</w:delText>
        </w:r>
      </w:del>
    </w:p>
    <w:p w14:paraId="2FEC3535" w14:textId="6AC0A22A" w:rsidR="00CB7E31" w:rsidDel="009E4857" w:rsidRDefault="00000000">
      <w:pPr>
        <w:spacing w:after="180" w:line="261" w:lineRule="auto"/>
        <w:ind w:left="513" w:hanging="10"/>
        <w:rPr>
          <w:del w:id="6434" w:author="Jose Eduardo VIU" w:date="2023-04-01T20:51:00Z"/>
        </w:rPr>
      </w:pPr>
      <w:del w:id="6435" w:author="Jose Eduardo VIU" w:date="2023-04-01T20:51:00Z">
        <w:r w:rsidDel="009E4857">
          <w:rPr>
            <w:rFonts w:ascii="Times New Roman" w:eastAsia="Times New Roman" w:hAnsi="Times New Roman" w:cs="Times New Roman"/>
          </w:rPr>
          <w:delText>Procedo por tanto a eliminarlas.</w:delText>
        </w:r>
      </w:del>
    </w:p>
    <w:p w14:paraId="13C2061A" w14:textId="6DDB8F9E" w:rsidR="00CB7E31" w:rsidDel="009E4857" w:rsidRDefault="00000000">
      <w:pPr>
        <w:spacing w:after="3" w:line="271" w:lineRule="auto"/>
        <w:ind w:left="598" w:right="2408" w:hanging="598"/>
        <w:rPr>
          <w:del w:id="6436" w:author="Jose Eduardo VIU" w:date="2023-04-01T20:51:00Z"/>
        </w:rPr>
      </w:pPr>
      <w:del w:id="6437" w:author="Jose Eduardo VIU" w:date="2023-04-01T20:51:00Z">
        <w:r>
          <w:rPr>
            <w:noProof/>
          </w:rPr>
          <w:pict w14:anchorId="7155E2BD">
            <v:group id="Group 33774" o:spid="_x0000_s2588" style="position:absolute;left:0;text-align:left;margin-left:25.9pt;margin-top:-3pt;width:468pt;height:73.8pt;z-index:-503316328" coordsize="5943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" o:allowincell="f">
              <v:shape id="Forma libre: forma 455" o:spid="_x0000_s2589" style="position:absolute;width:59436;height:9374;visibility:visible;mso-wrap-style:square;v-text-anchor:top" coordsize="16510,2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" path="m70,l16440,v39,,70,31,70,70l16510,2533v,39,-31,70,-70,70l70,2603c31,2603,,2572,,2533l,70c,31,31,,70,xe" fillcolor="#cfcfcf" stroked="f" strokeweight="0">
                <v:path arrowok="t"/>
              </v:shape>
              <v:shape id="Forma libre: forma 456" o:spid="_x0000_s2590" style="position:absolute;left:126;top:126;width:59180;height:9118;visibility:visible;mso-wrap-style:square;v-text-anchor:top" coordsize="16439,2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" path="m35,l16405,v19,,35,16,35,35l16440,2498v,19,-16,35,-35,35l35,2533c16,2533,,2517,,249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Eliminamos los outliers de GMD (25 fil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MD </w:delText>
        </w:r>
        <w:r w:rsidR="007341E8" w:rsidDel="009E4857">
          <w:rPr>
            <w:rFonts w:ascii="Courier New" w:eastAsia="Courier New" w:hAnsi="Courier New" w:cs="Courier New"/>
            <w:color w:val="666666"/>
          </w:rPr>
          <w:delText>&lt;= 0.5</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GMD </w:delText>
        </w:r>
        <w:r w:rsidR="007341E8" w:rsidDel="009E4857">
          <w:rPr>
            <w:rFonts w:ascii="Courier New" w:eastAsia="Courier New" w:hAnsi="Courier New" w:cs="Courier New"/>
            <w:color w:val="666666"/>
          </w:rPr>
          <w:delText>&gt;= 1.1</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w:delText>
        </w:r>
      </w:del>
    </w:p>
    <w:p w14:paraId="1570D0BD" w14:textId="11D307F2" w:rsidR="00CB7E31" w:rsidDel="009E4857" w:rsidRDefault="00000000">
      <w:pPr>
        <w:spacing w:after="251" w:line="266" w:lineRule="auto"/>
        <w:ind w:left="608" w:right="690" w:hanging="10"/>
        <w:rPr>
          <w:del w:id="6438" w:author="Jose Eduardo VIU" w:date="2023-04-01T20:51:00Z"/>
        </w:rPr>
      </w:pPr>
      <w:del w:id="6439" w:author="Jose Eduardo VIU" w:date="2023-04-01T20:51:00Z">
        <w:r w:rsidDel="009E4857">
          <w:rPr>
            <w:rFonts w:ascii="Courier New" w:eastAsia="Courier New" w:hAnsi="Courier New" w:cs="Courier New"/>
            <w:i/>
            <w:color w:val="3D7A7A"/>
          </w:rPr>
          <w:delText xml:space="preserve"># Mostramos las filas y columnas que aún nos quedan en el dataframe </w:delText>
        </w:r>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shape</w:delText>
        </w:r>
      </w:del>
    </w:p>
    <w:p w14:paraId="2404AC77" w14:textId="12578610" w:rsidR="00CB7E31" w:rsidDel="009E4857" w:rsidRDefault="00000000">
      <w:pPr>
        <w:spacing w:after="375" w:line="271" w:lineRule="auto"/>
        <w:ind w:left="10" w:right="117" w:hanging="10"/>
        <w:rPr>
          <w:del w:id="6440" w:author="Jose Eduardo VIU" w:date="2023-04-01T20:51:00Z"/>
        </w:rPr>
      </w:pPr>
      <w:del w:id="6441"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5307, 23)</w:delText>
        </w:r>
      </w:del>
    </w:p>
    <w:p w14:paraId="625927D9" w14:textId="2C85ACD5" w:rsidR="00CB7E31" w:rsidDel="009E4857" w:rsidRDefault="00000000">
      <w:pPr>
        <w:pStyle w:val="Ttulo5"/>
        <w:rPr>
          <w:del w:id="6442" w:author="Jose Eduardo VIU" w:date="2023-04-01T20:51:00Z"/>
        </w:rPr>
      </w:pPr>
      <w:del w:id="6443" w:author="Jose Eduardo VIU" w:date="2023-04-01T20:51:00Z">
        <w:r w:rsidDel="009E4857">
          <w:delText>Días de Engorde Medios</w:delText>
        </w:r>
      </w:del>
    </w:p>
    <w:p w14:paraId="115A88C6" w14:textId="3A1F6D6F" w:rsidR="00CB7E31" w:rsidDel="009E4857" w:rsidRDefault="00000000">
      <w:pPr>
        <w:spacing w:after="187"/>
        <w:rPr>
          <w:del w:id="6444" w:author="Jose Eduardo VIU" w:date="2023-04-01T20:51:00Z"/>
        </w:rPr>
      </w:pPr>
      <w:del w:id="6445" w:author="Jose Eduardo VIU" w:date="2023-04-01T20:51:00Z">
        <w:r>
          <w:pict w14:anchorId="70A70ACC">
            <v:group id="Group 33775" o:spid="_x0000_s2576" style="width:493.9pt;height:19.6pt;mso-position-horizontal-relative:char;mso-position-vertical-relative:line" coordsize="62726,2487">
              <v:shape id="Forma libre: forma 458" o:spid="_x0000_s2577"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" path="m70,-1r16370,c16479,-1,16510,30,16510,69r,551c16510,659,16479,690,16440,690l70,690c31,690,,659,,620l,69c,30,31,-1,70,-1xe" fillcolor="#cfcfcf" stroked="f" strokeweight="0">
                <v:path arrowok="t"/>
              </v:shape>
              <v:shape id="Forma libre: forma 459" o:spid="_x0000_s2578"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" path="m35,-1r16370,c16424,-1,16440,15,16440,34r,551c16440,604,16424,620,16405,620l35,620c16,620,,604,,585l,34c,15,16,-1,35,-1xe" fillcolor="#f7f7f7" stroked="f" strokeweight="0">
                <v:path arrowok="t"/>
              </v:shape>
              <v:shape id="Cuadro de texto 460" o:spid="_x0000_s2579"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" filled="f" stroked="f" strokeweight="0">
                <v:textbox style="mso-next-textbox:#Cuadro de texto 460" inset="0,0,0,0">
                  <w:txbxContent>
                    <w:p w14:paraId="7AC30B3F"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61" o:spid="_x0000_s2580" type="#_x0000_t202" style="position:absolute;left:3798;top:388;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" filled="f" stroked="f" strokeweight="0">
                <v:textbox style="mso-next-textbox:#Cuadro de texto 461" inset="0,0,0,0">
                  <w:txbxContent>
                    <w:p w14:paraId="5DAD5A9F" w14:textId="77777777" w:rsidR="00CB7E31" w:rsidRDefault="00000000">
                      <w:pPr>
                        <w:overflowPunct w:val="0"/>
                        <w:spacing w:after="0" w:line="240" w:lineRule="auto"/>
                      </w:pPr>
                      <w:r>
                        <w:rPr>
                          <w:rFonts w:asciiTheme="minorHAnsi" w:hAnsiTheme="minorHAnsi" w:cstheme="minorBidi"/>
                        </w:rPr>
                        <w:t>df</w:t>
                      </w:r>
                    </w:p>
                  </w:txbxContent>
                </v:textbox>
              </v:shape>
              <v:shape id="Cuadro de texto 462" o:spid="_x0000_s2581" type="#_x0000_t202" style="position:absolute;left:525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" filled="f" stroked="f" strokeweight="0">
                <v:textbox style="mso-next-textbox:#Cuadro de texto 462" inset="0,0,0,0">
                  <w:txbxContent>
                    <w:p w14:paraId="1A6169B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3" o:spid="_x0000_s2582" type="#_x0000_t202" style="position:absolute;left:5976;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" filled="f" stroked="f" strokeweight="0">
                <v:textbox style="mso-next-textbox:#Cuadro de texto 463" inset="0,0,0,0">
                  <w:txbxContent>
                    <w:p w14:paraId="616E4A11"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64" o:spid="_x0000_s2583" type="#_x0000_t202" style="position:absolute;left:1325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7LD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4Oob7mXAE5PIPAAD//wMAUEsBAi0AFAAGAAgAAAAhANvh9svuAAAAhQEAABMAAAAAAAAA&#10;AAAAAAAAAAAAAFtDb250ZW50X1R5cGVzXS54bWxQSwECLQAUAAYACAAAACEAWvQsW78AAAAVAQAA&#10;CwAAAAAAAAAAAAAAAAAfAQAAX3JlbHMvLnJlbHNQSwECLQAUAAYACAAAACEAKfOyw8YAAADcAAAA&#10;DwAAAAAAAAAAAAAAAAAHAgAAZHJzL2Rvd25yZXYueG1sUEsFBgAAAAADAAMAtwAAAPoCAAAAAA==&#10;" filled="f" stroked="f" strokeweight="0">
                <v:textbox style="mso-next-textbox:#Cuadro de texto 464" inset="0,0,0,0">
                  <w:txbxContent>
                    <w:p w14:paraId="5F00053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5" o:spid="_x0000_s2584" type="#_x0000_t202" style="position:absolute;left:13975;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" filled="f" stroked="f" strokeweight="0">
                <v:textbox style="mso-next-textbox:#Cuadro de texto 465" inset="0,0,0,0">
                  <w:txbxContent>
                    <w:p w14:paraId="681CFBA9" w14:textId="77777777" w:rsidR="00CB7E31" w:rsidRDefault="00000000">
                      <w:pPr>
                        <w:overflowPunct w:val="0"/>
                        <w:spacing w:after="0" w:line="240" w:lineRule="auto"/>
                      </w:pPr>
                      <w:r>
                        <w:rPr>
                          <w:rFonts w:asciiTheme="minorHAnsi" w:hAnsiTheme="minorHAnsi" w:cstheme="minorBidi"/>
                        </w:rPr>
                        <w:t>hist(bins</w:t>
                      </w:r>
                    </w:p>
                  </w:txbxContent>
                </v:textbox>
              </v:shape>
              <v:shape id="Cuadro de texto 466" o:spid="_x0000_s2585" type="#_x0000_t202" style="position:absolute;left:2052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Ykv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XMkgTuZ8IRkMtfAAAA//8DAFBLAQItABQABgAIAAAAIQDb4fbL7gAAAIUBAAATAAAAAAAA&#10;AAAAAAAAAAAAAABbQ29udGVudF9UeXBlc10ueG1sUEsBAi0AFAAGAAgAAAAhAFr0LFu/AAAAFQEA&#10;AAsAAAAAAAAAAAAAAAAAHwEAAF9yZWxzLy5yZWxzUEsBAi0AFAAGAAgAAAAhALZtiS/HAAAA3AAA&#10;AA8AAAAAAAAAAAAAAAAABwIAAGRycy9kb3ducmV2LnhtbFBLBQYAAAAAAwADALcAAAD7AgAAAAA=&#10;" filled="f" stroked="f" strokeweight="0">
                <v:textbox style="mso-next-textbox:#Cuadro de texto 466" inset="0,0,0,0">
                  <w:txbxContent>
                    <w:p w14:paraId="0BF4587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67" o:spid="_x0000_s2586" type="#_x0000_t202" style="position:absolute;left:21254;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" filled="f" stroked="f" strokeweight="0">
                <v:textbox style="mso-next-textbox:#Cuadro de texto 467" inset="0,0,0,0">
                  <w:txbxContent>
                    <w:p w14:paraId="1E381D70"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468" o:spid="_x0000_s2587" type="#_x0000_t202" style="position:absolute;left:2270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" filled="f" stroked="f" strokeweight="0">
                <v:textbox style="mso-next-textbox:#Cuadro de texto 468" inset="0,0,0,0">
                  <w:txbxContent>
                    <w:p w14:paraId="22A86B67"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593DDEB5" w14:textId="2B56304F" w:rsidR="00CB7E31" w:rsidDel="009E4857" w:rsidRDefault="00000000">
      <w:pPr>
        <w:spacing w:after="3" w:line="271" w:lineRule="auto"/>
        <w:ind w:left="10" w:right="117" w:hanging="10"/>
        <w:rPr>
          <w:del w:id="6446" w:author="Jose Eduardo VIU" w:date="2023-04-01T20:51:00Z"/>
        </w:rPr>
      </w:pPr>
      <w:del w:id="6447"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Axes: &gt;</w:delText>
        </w:r>
      </w:del>
    </w:p>
    <w:p w14:paraId="3595AA3C" w14:textId="3A2B2E78" w:rsidR="00CB7E31" w:rsidDel="009E4857" w:rsidRDefault="00000000">
      <w:pPr>
        <w:spacing w:after="908"/>
        <w:ind w:left="986"/>
        <w:rPr>
          <w:del w:id="6448" w:author="Jose Eduardo VIU" w:date="2023-04-01T20:51:00Z"/>
        </w:rPr>
      </w:pPr>
      <w:del w:id="6449" w:author="Jose Eduardo VIU" w:date="2023-04-01T20:51:00Z">
        <w:r w:rsidDel="009E4857">
          <w:rPr>
            <w:noProof/>
          </w:rPr>
          <w:drawing>
            <wp:inline distT="0" distB="0" distL="0" distR="0" wp14:anchorId="68B50623" wp14:editId="03B96547">
              <wp:extent cx="5349875" cy="3434715"/>
              <wp:effectExtent l="0" t="0" r="0" b="0"/>
              <wp:docPr id="72" name="Picture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146"/>
                      <pic:cNvPicPr>
                        <a:picLocks noChangeAspect="1" noChangeArrowheads="1"/>
                      </pic:cNvPicPr>
                    </pic:nvPicPr>
                    <pic:blipFill>
                      <a:blip r:embed="rId100"/>
                      <a:stretch>
                        <a:fillRect/>
                      </a:stretch>
                    </pic:blipFill>
                    <pic:spPr bwMode="auto">
                      <a:xfrm>
                        <a:off x="0" y="0"/>
                        <a:ext cx="5349875" cy="3434715"/>
                      </a:xfrm>
                      <a:prstGeom prst="rect">
                        <a:avLst/>
                      </a:prstGeom>
                    </pic:spPr>
                  </pic:pic>
                </a:graphicData>
              </a:graphic>
            </wp:inline>
          </w:drawing>
        </w:r>
      </w:del>
    </w:p>
    <w:p w14:paraId="49B08987" w14:textId="65EEC876" w:rsidR="00CB7E31" w:rsidDel="009E4857" w:rsidRDefault="00000000">
      <w:pPr>
        <w:spacing w:after="0" w:line="261" w:lineRule="auto"/>
        <w:ind w:left="513" w:hanging="10"/>
        <w:rPr>
          <w:del w:id="6450" w:author="Jose Eduardo VIU" w:date="2023-04-01T20:51:00Z"/>
        </w:rPr>
      </w:pPr>
      <w:del w:id="6451" w:author="Jose Eduardo VIU" w:date="2023-04-01T20:51:00Z">
        <w:r w:rsidDel="009E4857">
          <w:rPr>
            <w:rFonts w:ascii="Times New Roman" w:eastAsia="Times New Roman" w:hAnsi="Times New Roman" w:cs="Times New Roman"/>
          </w:rPr>
          <w:delText>Creo que sería razonable mostrar como candidatos a eliminar los menores de 50 días o mayores de 210 días.</w:delText>
        </w:r>
      </w:del>
    </w:p>
    <w:p w14:paraId="1498CFB2" w14:textId="767AC1DB" w:rsidR="00CB7E31" w:rsidDel="009E4857" w:rsidRDefault="00000000">
      <w:pPr>
        <w:spacing w:after="0"/>
        <w:rPr>
          <w:del w:id="6452" w:author="Jose Eduardo VIU" w:date="2023-04-01T20:51:00Z"/>
        </w:rPr>
      </w:pPr>
      <w:del w:id="6453" w:author="Jose Eduardo VIU" w:date="2023-04-01T20:51:00Z">
        <w:r>
          <w:pict w14:anchorId="32FBAB34">
            <v:group id="Group 33777" o:spid="_x0000_s2565" style="width:493.9pt;height:19.6pt;mso-position-horizontal-relative:char;mso-position-vertical-relative:line" coordsize="62726,2487">
              <v:shape id="Forma libre: forma 470" o:spid="_x0000_s2566"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" path="m70,l16440,v39,,70,31,70,70l16510,621v,39,-31,70,-70,70l70,691c31,691,,660,,621l,70c,31,31,,70,xe" fillcolor="#cfcfcf" stroked="f" strokeweight="0">
                <v:path arrowok="t"/>
              </v:shape>
              <v:shape id="Forma libre: forma 471" o:spid="_x0000_s2567"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" path="m35,l16405,v19,,35,16,35,35l16440,586v,19,-16,35,-35,35l35,621c16,621,,605,,586l,35c,16,16,,35,xe" fillcolor="#f7f7f7" stroked="f" strokeweight="0">
                <v:path arrowok="t"/>
              </v:shape>
              <v:shape id="Cuadro de texto 472" o:spid="_x0000_s2568"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" filled="f" stroked="f" strokeweight="0">
                <v:textbox style="mso-next-textbox:#Cuadro de texto 472" inset="0,0,0,0">
                  <w:txbxContent>
                    <w:p w14:paraId="0571CB90"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73" o:spid="_x0000_s2569"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" filled="f" stroked="f" strokeweight="0">
                <v:textbox style="mso-next-textbox:#Cuadro de texto 473" inset="0,0,0,0">
                  <w:txbxContent>
                    <w:p w14:paraId="4C155CE8"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74" o:spid="_x0000_s2570"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" filled="f" stroked="f" strokeweight="0">
                <v:textbox style="mso-next-textbox:#Cuadro de texto 474" inset="0,0,0,0">
                  <w:txbxContent>
                    <w:p w14:paraId="33CACA3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75" o:spid="_x0000_s2571" type="#_x0000_t202" style="position:absolute;left:8161;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" filled="f" stroked="f" strokeweight="0">
                <v:textbox style="mso-next-textbox:#Cuadro de texto 475" inset="0,0,0,0">
                  <w:txbxContent>
                    <w:p w14:paraId="06A05D53"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76" o:spid="_x0000_s2572" type="#_x0000_t202" style="position:absolute;left:1542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" filled="f" stroked="f" strokeweight="0">
                <v:textbox style="mso-next-textbox:#Cuadro de texto 476" inset="0,0,0,0">
                  <w:txbxContent>
                    <w:p w14:paraId="2B01E30A" w14:textId="77777777" w:rsidR="00CB7E31" w:rsidRDefault="00000000">
                      <w:pPr>
                        <w:overflowPunct w:val="0"/>
                        <w:spacing w:after="0" w:line="240" w:lineRule="auto"/>
                      </w:pPr>
                      <w:r>
                        <w:rPr>
                          <w:rFonts w:asciiTheme="minorHAnsi" w:hAnsiTheme="minorHAnsi" w:cstheme="minorBidi"/>
                          <w:color w:val="666666"/>
                        </w:rPr>
                        <w:t>&lt;</w:t>
                      </w:r>
                    </w:p>
                  </w:txbxContent>
                </v:textbox>
              </v:shape>
              <v:shape id="Cuadro de texto 477" o:spid="_x0000_s2573" type="#_x0000_t202" style="position:absolute;left:1616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" filled="f" stroked="f" strokeweight="0">
                <v:textbox style="mso-next-textbox:#Cuadro de texto 477" inset="0,0,0,0">
                  <w:txbxContent>
                    <w:p w14:paraId="152D942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78" o:spid="_x0000_s2574" type="#_x0000_t202" style="position:absolute;left:16884;top:388;width:193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" filled="f" stroked="f" strokeweight="0">
                <v:textbox style="mso-next-textbox:#Cuadro de texto 478" inset="0,0,0,0">
                  <w:txbxContent>
                    <w:p w14:paraId="16CDD304"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479" o:spid="_x0000_s2575" type="#_x0000_t202" style="position:absolute;left:1834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4uA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MXl7h70w4AnL2CwAA//8DAFBLAQItABQABgAIAAAAIQDb4fbL7gAAAIUBAAATAAAAAAAA&#10;AAAAAAAAAAAAAABbQ29udGVudF9UeXBlc10ueG1sUEsBAi0AFAAGAAgAAAAhAFr0LFu/AAAAFQEA&#10;AAsAAAAAAAAAAAAAAAAAHwEAAF9yZWxzLy5yZWxzUEsBAi0AFAAGAAgAAAAhAEIri4DHAAAA3AAA&#10;AA8AAAAAAAAAAAAAAAAABwIAAGRycy9kb3ducmV2LnhtbFBLBQYAAAAAAwADALcAAAD7AgAAAAA=&#10;" filled="f" stroked="f" strokeweight="0">
                <v:textbox style="mso-next-textbox:#Cuadro de texto 479" inset="0,0,0,0">
                  <w:txbxContent>
                    <w:p w14:paraId="3286596F"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4564965D" w14:textId="50A3D15C" w:rsidR="00CB7E31" w:rsidDel="009E4857" w:rsidRDefault="00000000">
      <w:pPr>
        <w:tabs>
          <w:tab w:val="center" w:pos="4540"/>
          <w:tab w:val="center" w:pos="8835"/>
        </w:tabs>
        <w:spacing w:after="3" w:line="271" w:lineRule="auto"/>
        <w:rPr>
          <w:del w:id="6454" w:author="Jose Eduardo VIU" w:date="2023-04-01T20:51:00Z"/>
        </w:rPr>
      </w:pPr>
      <w:del w:id="6455"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476" w:type="dxa"/>
        <w:tblInd w:w="588" w:type="dxa"/>
        <w:tblLayout w:type="fixed"/>
        <w:tblLook w:val="04A0" w:firstRow="1" w:lastRow="0" w:firstColumn="1" w:lastColumn="0" w:noHBand="0" w:noVBand="1"/>
      </w:tblPr>
      <w:tblGrid>
        <w:gridCol w:w="688"/>
        <w:gridCol w:w="1947"/>
        <w:gridCol w:w="916"/>
        <w:gridCol w:w="459"/>
        <w:gridCol w:w="916"/>
        <w:gridCol w:w="1031"/>
        <w:gridCol w:w="917"/>
        <w:gridCol w:w="228"/>
        <w:gridCol w:w="1374"/>
      </w:tblGrid>
      <w:tr w:rsidR="00CB7E31" w:rsidDel="009E4857" w14:paraId="09904773" w14:textId="4899FEF8">
        <w:trPr>
          <w:trHeight w:val="245"/>
          <w:del w:id="6456" w:author="Jose Eduardo VIU" w:date="2023-04-01T20:51:00Z"/>
        </w:trPr>
        <w:tc>
          <w:tcPr>
            <w:tcW w:w="687" w:type="dxa"/>
          </w:tcPr>
          <w:p w14:paraId="3EE93830" w14:textId="17865BAA" w:rsidR="00CB7E31" w:rsidDel="009E4857" w:rsidRDefault="00000000">
            <w:pPr>
              <w:suppressAutoHyphens w:val="0"/>
              <w:spacing w:after="0"/>
              <w:rPr>
                <w:del w:id="6457" w:author="Jose Eduardo VIU" w:date="2023-04-01T20:51:00Z"/>
              </w:rPr>
            </w:pPr>
            <w:del w:id="6458" w:author="Jose Eduardo VIU" w:date="2023-04-01T20:51:00Z">
              <w:r w:rsidDel="009E4857">
                <w:rPr>
                  <w:rFonts w:ascii="Courier New" w:eastAsia="Courier New" w:hAnsi="Courier New" w:cs="Courier New"/>
                </w:rPr>
                <w:delText>5</w:delText>
              </w:r>
            </w:del>
          </w:p>
        </w:tc>
        <w:tc>
          <w:tcPr>
            <w:tcW w:w="1947" w:type="dxa"/>
          </w:tcPr>
          <w:p w14:paraId="141D7171" w14:textId="313A7C60" w:rsidR="00CB7E31" w:rsidDel="009E4857" w:rsidRDefault="00000000">
            <w:pPr>
              <w:suppressAutoHyphens w:val="0"/>
              <w:spacing w:after="0"/>
              <w:ind w:left="458"/>
              <w:rPr>
                <w:del w:id="6459" w:author="Jose Eduardo VIU" w:date="2023-04-01T20:51:00Z"/>
              </w:rPr>
            </w:pPr>
            <w:del w:id="6460" w:author="Jose Eduardo VIU" w:date="2023-04-01T20:51:00Z">
              <w:r w:rsidDel="009E4857">
                <w:rPr>
                  <w:rFonts w:ascii="Courier New" w:eastAsia="Courier New" w:hAnsi="Courier New" w:cs="Courier New"/>
                </w:rPr>
                <w:delText>20316</w:delText>
              </w:r>
            </w:del>
          </w:p>
        </w:tc>
        <w:tc>
          <w:tcPr>
            <w:tcW w:w="1375" w:type="dxa"/>
            <w:gridSpan w:val="2"/>
          </w:tcPr>
          <w:p w14:paraId="4895B406" w14:textId="55EE175A" w:rsidR="00CB7E31" w:rsidDel="009E4857" w:rsidRDefault="00000000">
            <w:pPr>
              <w:suppressAutoHyphens w:val="0"/>
              <w:spacing w:after="0"/>
              <w:ind w:left="344"/>
              <w:rPr>
                <w:del w:id="6461" w:author="Jose Eduardo VIU" w:date="2023-04-01T20:51:00Z"/>
              </w:rPr>
            </w:pPr>
            <w:del w:id="6462" w:author="Jose Eduardo VIU" w:date="2023-04-01T20:51:00Z">
              <w:r w:rsidDel="009E4857">
                <w:rPr>
                  <w:rFonts w:ascii="Courier New" w:eastAsia="Courier New" w:hAnsi="Courier New" w:cs="Courier New"/>
                </w:rPr>
                <w:delText>1</w:delText>
              </w:r>
            </w:del>
          </w:p>
        </w:tc>
        <w:tc>
          <w:tcPr>
            <w:tcW w:w="916" w:type="dxa"/>
          </w:tcPr>
          <w:p w14:paraId="322817F5" w14:textId="45F6F435" w:rsidR="00CB7E31" w:rsidDel="009E4857" w:rsidRDefault="00000000">
            <w:pPr>
              <w:suppressAutoHyphens w:val="0"/>
              <w:spacing w:after="0"/>
              <w:rPr>
                <w:del w:id="6463" w:author="Jose Eduardo VIU" w:date="2023-04-01T20:51:00Z"/>
              </w:rPr>
            </w:pPr>
            <w:del w:id="6464" w:author="Jose Eduardo VIU" w:date="2023-04-01T20:51:00Z">
              <w:r w:rsidDel="009E4857">
                <w:rPr>
                  <w:rFonts w:ascii="Courier New" w:eastAsia="Courier New" w:hAnsi="Courier New" w:cs="Courier New"/>
                </w:rPr>
                <w:delText>2</w:delText>
              </w:r>
            </w:del>
          </w:p>
        </w:tc>
        <w:tc>
          <w:tcPr>
            <w:tcW w:w="1031" w:type="dxa"/>
          </w:tcPr>
          <w:p w14:paraId="472BDA4F" w14:textId="53E0E7DD" w:rsidR="00CB7E31" w:rsidDel="009E4857" w:rsidRDefault="00000000">
            <w:pPr>
              <w:suppressAutoHyphens w:val="0"/>
              <w:spacing w:after="0"/>
              <w:rPr>
                <w:del w:id="6465" w:author="Jose Eduardo VIU" w:date="2023-04-01T20:51:00Z"/>
              </w:rPr>
            </w:pPr>
            <w:del w:id="6466" w:author="Jose Eduardo VIU" w:date="2023-04-01T20:51:00Z">
              <w:r w:rsidDel="009E4857">
                <w:rPr>
                  <w:rFonts w:ascii="Courier New" w:eastAsia="Courier New" w:hAnsi="Courier New" w:cs="Courier New"/>
                </w:rPr>
                <w:delText>69</w:delText>
              </w:r>
            </w:del>
          </w:p>
        </w:tc>
        <w:tc>
          <w:tcPr>
            <w:tcW w:w="1145" w:type="dxa"/>
            <w:gridSpan w:val="2"/>
          </w:tcPr>
          <w:p w14:paraId="7862ED66" w14:textId="10ABC6A6" w:rsidR="00CB7E31" w:rsidDel="009E4857" w:rsidRDefault="00000000">
            <w:pPr>
              <w:suppressAutoHyphens w:val="0"/>
              <w:spacing w:after="0"/>
              <w:rPr>
                <w:del w:id="6467" w:author="Jose Eduardo VIU" w:date="2023-04-01T20:51:00Z"/>
              </w:rPr>
            </w:pPr>
            <w:del w:id="6468" w:author="Jose Eduardo VIU" w:date="2023-04-01T20:51:00Z">
              <w:r w:rsidDel="009E4857">
                <w:rPr>
                  <w:rFonts w:ascii="Courier New" w:eastAsia="Courier New" w:hAnsi="Courier New" w:cs="Courier New"/>
                </w:rPr>
                <w:delText>20</w:delText>
              </w:r>
            </w:del>
          </w:p>
        </w:tc>
        <w:tc>
          <w:tcPr>
            <w:tcW w:w="1374" w:type="dxa"/>
          </w:tcPr>
          <w:p w14:paraId="063A670E" w14:textId="2E1722AC" w:rsidR="00CB7E31" w:rsidDel="009E4857" w:rsidRDefault="00000000">
            <w:pPr>
              <w:suppressAutoHyphens w:val="0"/>
              <w:spacing w:after="0"/>
              <w:rPr>
                <w:del w:id="6469" w:author="Jose Eduardo VIU" w:date="2023-04-01T20:51:00Z"/>
              </w:rPr>
            </w:pPr>
            <w:del w:id="6470" w:author="Jose Eduardo VIU" w:date="2023-04-01T20:51:00Z">
              <w:r w:rsidDel="009E4857">
                <w:rPr>
                  <w:rFonts w:ascii="Courier New" w:eastAsia="Courier New" w:hAnsi="Courier New" w:cs="Courier New"/>
                </w:rPr>
                <w:delText>8 29.724638</w:delText>
              </w:r>
            </w:del>
          </w:p>
        </w:tc>
      </w:tr>
      <w:tr w:rsidR="00CB7E31" w:rsidDel="009E4857" w14:paraId="5703C608" w14:textId="0A925294">
        <w:trPr>
          <w:trHeight w:val="271"/>
          <w:del w:id="6471" w:author="Jose Eduardo VIU" w:date="2023-04-01T20:51:00Z"/>
        </w:trPr>
        <w:tc>
          <w:tcPr>
            <w:tcW w:w="687" w:type="dxa"/>
          </w:tcPr>
          <w:p w14:paraId="7F11C590" w14:textId="1C840444" w:rsidR="00CB7E31" w:rsidDel="009E4857" w:rsidRDefault="00000000">
            <w:pPr>
              <w:suppressAutoHyphens w:val="0"/>
              <w:spacing w:after="0"/>
              <w:rPr>
                <w:del w:id="6472" w:author="Jose Eduardo VIU" w:date="2023-04-01T20:51:00Z"/>
              </w:rPr>
            </w:pPr>
            <w:del w:id="6473" w:author="Jose Eduardo VIU" w:date="2023-04-01T20:51:00Z">
              <w:r w:rsidDel="009E4857">
                <w:rPr>
                  <w:rFonts w:ascii="Courier New" w:eastAsia="Courier New" w:hAnsi="Courier New" w:cs="Courier New"/>
                </w:rPr>
                <w:delText>125</w:delText>
              </w:r>
            </w:del>
          </w:p>
        </w:tc>
        <w:tc>
          <w:tcPr>
            <w:tcW w:w="1947" w:type="dxa"/>
          </w:tcPr>
          <w:p w14:paraId="67D52DC1" w14:textId="30953A57" w:rsidR="00CB7E31" w:rsidDel="009E4857" w:rsidRDefault="00000000">
            <w:pPr>
              <w:suppressAutoHyphens w:val="0"/>
              <w:spacing w:after="0"/>
              <w:ind w:left="458"/>
              <w:rPr>
                <w:del w:id="6474" w:author="Jose Eduardo VIU" w:date="2023-04-01T20:51:00Z"/>
              </w:rPr>
            </w:pPr>
            <w:del w:id="6475" w:author="Jose Eduardo VIU" w:date="2023-04-01T20:51:00Z">
              <w:r w:rsidDel="009E4857">
                <w:rPr>
                  <w:rFonts w:ascii="Courier New" w:eastAsia="Courier New" w:hAnsi="Courier New" w:cs="Courier New"/>
                </w:rPr>
                <w:delText>59013</w:delText>
              </w:r>
            </w:del>
          </w:p>
        </w:tc>
        <w:tc>
          <w:tcPr>
            <w:tcW w:w="1375" w:type="dxa"/>
            <w:gridSpan w:val="2"/>
          </w:tcPr>
          <w:p w14:paraId="78493C79" w14:textId="5E6573ED" w:rsidR="00CB7E31" w:rsidDel="009E4857" w:rsidRDefault="00000000">
            <w:pPr>
              <w:suppressAutoHyphens w:val="0"/>
              <w:spacing w:after="0"/>
              <w:ind w:left="344"/>
              <w:rPr>
                <w:del w:id="6476" w:author="Jose Eduardo VIU" w:date="2023-04-01T20:51:00Z"/>
              </w:rPr>
            </w:pPr>
            <w:del w:id="6477" w:author="Jose Eduardo VIU" w:date="2023-04-01T20:51:00Z">
              <w:r w:rsidDel="009E4857">
                <w:rPr>
                  <w:rFonts w:ascii="Courier New" w:eastAsia="Courier New" w:hAnsi="Courier New" w:cs="Courier New"/>
                </w:rPr>
                <w:delText>1</w:delText>
              </w:r>
            </w:del>
          </w:p>
        </w:tc>
        <w:tc>
          <w:tcPr>
            <w:tcW w:w="916" w:type="dxa"/>
          </w:tcPr>
          <w:p w14:paraId="2CA1D55C" w14:textId="7C71E216" w:rsidR="00CB7E31" w:rsidDel="009E4857" w:rsidRDefault="00000000">
            <w:pPr>
              <w:suppressAutoHyphens w:val="0"/>
              <w:spacing w:after="0"/>
              <w:rPr>
                <w:del w:id="6478" w:author="Jose Eduardo VIU" w:date="2023-04-01T20:51:00Z"/>
              </w:rPr>
            </w:pPr>
            <w:del w:id="6479" w:author="Jose Eduardo VIU" w:date="2023-04-01T20:51:00Z">
              <w:r w:rsidDel="009E4857">
                <w:rPr>
                  <w:rFonts w:ascii="Courier New" w:eastAsia="Courier New" w:hAnsi="Courier New" w:cs="Courier New"/>
                </w:rPr>
                <w:delText>1</w:delText>
              </w:r>
            </w:del>
          </w:p>
        </w:tc>
        <w:tc>
          <w:tcPr>
            <w:tcW w:w="1031" w:type="dxa"/>
          </w:tcPr>
          <w:p w14:paraId="5782F75F" w14:textId="41222E35" w:rsidR="00CB7E31" w:rsidDel="009E4857" w:rsidRDefault="00000000">
            <w:pPr>
              <w:suppressAutoHyphens w:val="0"/>
              <w:spacing w:after="0"/>
              <w:ind w:left="115"/>
              <w:rPr>
                <w:del w:id="6480" w:author="Jose Eduardo VIU" w:date="2023-04-01T20:51:00Z"/>
              </w:rPr>
            </w:pPr>
            <w:del w:id="6481" w:author="Jose Eduardo VIU" w:date="2023-04-01T20:51:00Z">
              <w:r w:rsidDel="009E4857">
                <w:rPr>
                  <w:rFonts w:ascii="Courier New" w:eastAsia="Courier New" w:hAnsi="Courier New" w:cs="Courier New"/>
                </w:rPr>
                <w:delText>0</w:delText>
              </w:r>
            </w:del>
          </w:p>
        </w:tc>
        <w:tc>
          <w:tcPr>
            <w:tcW w:w="1145" w:type="dxa"/>
            <w:gridSpan w:val="2"/>
          </w:tcPr>
          <w:p w14:paraId="5658E641" w14:textId="37DA3AEB" w:rsidR="00CB7E31" w:rsidDel="009E4857" w:rsidRDefault="00000000">
            <w:pPr>
              <w:suppressAutoHyphens w:val="0"/>
              <w:spacing w:after="0"/>
              <w:ind w:left="115"/>
              <w:rPr>
                <w:del w:id="6482" w:author="Jose Eduardo VIU" w:date="2023-04-01T20:51:00Z"/>
              </w:rPr>
            </w:pPr>
            <w:del w:id="6483" w:author="Jose Eduardo VIU" w:date="2023-04-01T20:51:00Z">
              <w:r w:rsidDel="009E4857">
                <w:rPr>
                  <w:rFonts w:ascii="Courier New" w:eastAsia="Courier New" w:hAnsi="Courier New" w:cs="Courier New"/>
                </w:rPr>
                <w:delText>2</w:delText>
              </w:r>
            </w:del>
          </w:p>
        </w:tc>
        <w:tc>
          <w:tcPr>
            <w:tcW w:w="1374" w:type="dxa"/>
          </w:tcPr>
          <w:p w14:paraId="2B863749" w14:textId="5C6E3273" w:rsidR="00CB7E31" w:rsidDel="009E4857" w:rsidRDefault="00000000">
            <w:pPr>
              <w:suppressAutoHyphens w:val="0"/>
              <w:spacing w:after="0"/>
              <w:rPr>
                <w:del w:id="6484" w:author="Jose Eduardo VIU" w:date="2023-04-01T20:51:00Z"/>
              </w:rPr>
            </w:pPr>
            <w:del w:id="6485" w:author="Jose Eduardo VIU" w:date="2023-04-01T20:51:00Z">
              <w:r w:rsidDel="009E4857">
                <w:rPr>
                  <w:rFonts w:ascii="Courier New" w:eastAsia="Courier New" w:hAnsi="Courier New" w:cs="Courier New"/>
                </w:rPr>
                <w:delText>2 38.550571</w:delText>
              </w:r>
            </w:del>
          </w:p>
        </w:tc>
      </w:tr>
      <w:tr w:rsidR="00CB7E31" w:rsidDel="009E4857" w14:paraId="722F9776" w14:textId="56EE9FA7">
        <w:trPr>
          <w:trHeight w:val="271"/>
          <w:del w:id="6486" w:author="Jose Eduardo VIU" w:date="2023-04-01T20:51:00Z"/>
        </w:trPr>
        <w:tc>
          <w:tcPr>
            <w:tcW w:w="687" w:type="dxa"/>
          </w:tcPr>
          <w:p w14:paraId="46D10AEE" w14:textId="2418CC45" w:rsidR="00CB7E31" w:rsidDel="009E4857" w:rsidRDefault="00000000">
            <w:pPr>
              <w:suppressAutoHyphens w:val="0"/>
              <w:spacing w:after="0"/>
              <w:rPr>
                <w:del w:id="6487" w:author="Jose Eduardo VIU" w:date="2023-04-01T20:51:00Z"/>
              </w:rPr>
            </w:pPr>
            <w:del w:id="6488" w:author="Jose Eduardo VIU" w:date="2023-04-01T20:51:00Z">
              <w:r w:rsidDel="009E4857">
                <w:rPr>
                  <w:rFonts w:ascii="Courier New" w:eastAsia="Courier New" w:hAnsi="Courier New" w:cs="Courier New"/>
                </w:rPr>
                <w:delText>282</w:delText>
              </w:r>
            </w:del>
          </w:p>
        </w:tc>
        <w:tc>
          <w:tcPr>
            <w:tcW w:w="1947" w:type="dxa"/>
          </w:tcPr>
          <w:p w14:paraId="5C9D271F" w14:textId="3907A90C" w:rsidR="00CB7E31" w:rsidDel="009E4857" w:rsidRDefault="00000000">
            <w:pPr>
              <w:suppressAutoHyphens w:val="0"/>
              <w:spacing w:after="0"/>
              <w:ind w:left="344"/>
              <w:rPr>
                <w:del w:id="6489" w:author="Jose Eduardo VIU" w:date="2023-04-01T20:51:00Z"/>
              </w:rPr>
            </w:pPr>
            <w:del w:id="6490" w:author="Jose Eduardo VIU" w:date="2023-04-01T20:51:00Z">
              <w:r w:rsidDel="009E4857">
                <w:rPr>
                  <w:rFonts w:ascii="Courier New" w:eastAsia="Courier New" w:hAnsi="Courier New" w:cs="Courier New"/>
                </w:rPr>
                <w:delText>205123</w:delText>
              </w:r>
            </w:del>
          </w:p>
        </w:tc>
        <w:tc>
          <w:tcPr>
            <w:tcW w:w="1375" w:type="dxa"/>
            <w:gridSpan w:val="2"/>
          </w:tcPr>
          <w:p w14:paraId="13F2C83A" w14:textId="206385C1" w:rsidR="00CB7E31" w:rsidDel="009E4857" w:rsidRDefault="00000000">
            <w:pPr>
              <w:suppressAutoHyphens w:val="0"/>
              <w:spacing w:after="0"/>
              <w:ind w:left="344"/>
              <w:rPr>
                <w:del w:id="6491" w:author="Jose Eduardo VIU" w:date="2023-04-01T20:51:00Z"/>
              </w:rPr>
            </w:pPr>
            <w:del w:id="6492" w:author="Jose Eduardo VIU" w:date="2023-04-01T20:51:00Z">
              <w:r w:rsidDel="009E4857">
                <w:rPr>
                  <w:rFonts w:ascii="Courier New" w:eastAsia="Courier New" w:hAnsi="Courier New" w:cs="Courier New"/>
                </w:rPr>
                <w:delText>1</w:delText>
              </w:r>
            </w:del>
          </w:p>
        </w:tc>
        <w:tc>
          <w:tcPr>
            <w:tcW w:w="916" w:type="dxa"/>
          </w:tcPr>
          <w:p w14:paraId="63F80520" w14:textId="4D74F162" w:rsidR="00CB7E31" w:rsidDel="009E4857" w:rsidRDefault="00000000">
            <w:pPr>
              <w:suppressAutoHyphens w:val="0"/>
              <w:spacing w:after="0"/>
              <w:rPr>
                <w:del w:id="6493" w:author="Jose Eduardo VIU" w:date="2023-04-01T20:51:00Z"/>
              </w:rPr>
            </w:pPr>
            <w:del w:id="6494" w:author="Jose Eduardo VIU" w:date="2023-04-01T20:51:00Z">
              <w:r w:rsidDel="009E4857">
                <w:rPr>
                  <w:rFonts w:ascii="Courier New" w:eastAsia="Courier New" w:hAnsi="Courier New" w:cs="Courier New"/>
                </w:rPr>
                <w:delText>2</w:delText>
              </w:r>
            </w:del>
          </w:p>
        </w:tc>
        <w:tc>
          <w:tcPr>
            <w:tcW w:w="1031" w:type="dxa"/>
          </w:tcPr>
          <w:p w14:paraId="3CE99556" w14:textId="0129F39B" w:rsidR="00CB7E31" w:rsidDel="009E4857" w:rsidRDefault="00000000">
            <w:pPr>
              <w:suppressAutoHyphens w:val="0"/>
              <w:spacing w:after="0"/>
              <w:rPr>
                <w:del w:id="6495" w:author="Jose Eduardo VIU" w:date="2023-04-01T20:51:00Z"/>
              </w:rPr>
            </w:pPr>
            <w:del w:id="6496" w:author="Jose Eduardo VIU" w:date="2023-04-01T20:51:00Z">
              <w:r w:rsidDel="009E4857">
                <w:rPr>
                  <w:rFonts w:ascii="Courier New" w:eastAsia="Courier New" w:hAnsi="Courier New" w:cs="Courier New"/>
                </w:rPr>
                <w:delText>69</w:delText>
              </w:r>
            </w:del>
          </w:p>
        </w:tc>
        <w:tc>
          <w:tcPr>
            <w:tcW w:w="1145" w:type="dxa"/>
            <w:gridSpan w:val="2"/>
          </w:tcPr>
          <w:p w14:paraId="6812CF9E" w14:textId="7A4CE53E" w:rsidR="00CB7E31" w:rsidDel="009E4857" w:rsidRDefault="00000000">
            <w:pPr>
              <w:suppressAutoHyphens w:val="0"/>
              <w:spacing w:after="0"/>
              <w:rPr>
                <w:del w:id="6497" w:author="Jose Eduardo VIU" w:date="2023-04-01T20:51:00Z"/>
              </w:rPr>
            </w:pPr>
            <w:del w:id="6498" w:author="Jose Eduardo VIU" w:date="2023-04-01T20:51:00Z">
              <w:r w:rsidDel="009E4857">
                <w:rPr>
                  <w:rFonts w:ascii="Courier New" w:eastAsia="Courier New" w:hAnsi="Courier New" w:cs="Courier New"/>
                </w:rPr>
                <w:delText>20</w:delText>
              </w:r>
            </w:del>
          </w:p>
        </w:tc>
        <w:tc>
          <w:tcPr>
            <w:tcW w:w="1374" w:type="dxa"/>
          </w:tcPr>
          <w:p w14:paraId="34B3D643" w14:textId="67E4FDEF" w:rsidR="00CB7E31" w:rsidDel="009E4857" w:rsidRDefault="00000000">
            <w:pPr>
              <w:suppressAutoHyphens w:val="0"/>
              <w:spacing w:after="0"/>
              <w:rPr>
                <w:del w:id="6499" w:author="Jose Eduardo VIU" w:date="2023-04-01T20:51:00Z"/>
              </w:rPr>
            </w:pPr>
            <w:del w:id="6500" w:author="Jose Eduardo VIU" w:date="2023-04-01T20:51:00Z">
              <w:r w:rsidDel="009E4857">
                <w:rPr>
                  <w:rFonts w:ascii="Courier New" w:eastAsia="Courier New" w:hAnsi="Courier New" w:cs="Courier New"/>
                </w:rPr>
                <w:delText>8 21.889020</w:delText>
              </w:r>
            </w:del>
          </w:p>
        </w:tc>
      </w:tr>
      <w:tr w:rsidR="00CB7E31" w:rsidDel="009E4857" w14:paraId="4F46A528" w14:textId="30A7B98B">
        <w:trPr>
          <w:trHeight w:val="271"/>
          <w:del w:id="6501" w:author="Jose Eduardo VIU" w:date="2023-04-01T20:51:00Z"/>
        </w:trPr>
        <w:tc>
          <w:tcPr>
            <w:tcW w:w="687" w:type="dxa"/>
          </w:tcPr>
          <w:p w14:paraId="26D282E1" w14:textId="24032DDC" w:rsidR="00CB7E31" w:rsidDel="009E4857" w:rsidRDefault="00000000">
            <w:pPr>
              <w:suppressAutoHyphens w:val="0"/>
              <w:spacing w:after="0"/>
              <w:rPr>
                <w:del w:id="6502" w:author="Jose Eduardo VIU" w:date="2023-04-01T20:51:00Z"/>
              </w:rPr>
            </w:pPr>
            <w:del w:id="6503" w:author="Jose Eduardo VIU" w:date="2023-04-01T20:51:00Z">
              <w:r w:rsidDel="009E4857">
                <w:rPr>
                  <w:rFonts w:ascii="Courier New" w:eastAsia="Courier New" w:hAnsi="Courier New" w:cs="Courier New"/>
                </w:rPr>
                <w:delText>283</w:delText>
              </w:r>
            </w:del>
          </w:p>
        </w:tc>
        <w:tc>
          <w:tcPr>
            <w:tcW w:w="1947" w:type="dxa"/>
          </w:tcPr>
          <w:p w14:paraId="74F3B2B3" w14:textId="754ADD86" w:rsidR="00CB7E31" w:rsidDel="009E4857" w:rsidRDefault="00000000">
            <w:pPr>
              <w:suppressAutoHyphens w:val="0"/>
              <w:spacing w:after="0"/>
              <w:ind w:left="344"/>
              <w:rPr>
                <w:del w:id="6504" w:author="Jose Eduardo VIU" w:date="2023-04-01T20:51:00Z"/>
              </w:rPr>
            </w:pPr>
            <w:del w:id="6505" w:author="Jose Eduardo VIU" w:date="2023-04-01T20:51:00Z">
              <w:r w:rsidDel="009E4857">
                <w:rPr>
                  <w:rFonts w:ascii="Courier New" w:eastAsia="Courier New" w:hAnsi="Courier New" w:cs="Courier New"/>
                </w:rPr>
                <w:delText>203617</w:delText>
              </w:r>
            </w:del>
          </w:p>
        </w:tc>
        <w:tc>
          <w:tcPr>
            <w:tcW w:w="1375" w:type="dxa"/>
            <w:gridSpan w:val="2"/>
          </w:tcPr>
          <w:p w14:paraId="441B6960" w14:textId="1D63ACB6" w:rsidR="00CB7E31" w:rsidDel="009E4857" w:rsidRDefault="00000000">
            <w:pPr>
              <w:suppressAutoHyphens w:val="0"/>
              <w:spacing w:after="0"/>
              <w:ind w:left="344"/>
              <w:rPr>
                <w:del w:id="6506" w:author="Jose Eduardo VIU" w:date="2023-04-01T20:51:00Z"/>
              </w:rPr>
            </w:pPr>
            <w:del w:id="6507" w:author="Jose Eduardo VIU" w:date="2023-04-01T20:51:00Z">
              <w:r w:rsidDel="009E4857">
                <w:rPr>
                  <w:rFonts w:ascii="Courier New" w:eastAsia="Courier New" w:hAnsi="Courier New" w:cs="Courier New"/>
                </w:rPr>
                <w:delText>1</w:delText>
              </w:r>
            </w:del>
          </w:p>
        </w:tc>
        <w:tc>
          <w:tcPr>
            <w:tcW w:w="916" w:type="dxa"/>
          </w:tcPr>
          <w:p w14:paraId="6AA65486" w14:textId="696385C5" w:rsidR="00CB7E31" w:rsidDel="009E4857" w:rsidRDefault="00000000">
            <w:pPr>
              <w:suppressAutoHyphens w:val="0"/>
              <w:spacing w:after="0"/>
              <w:rPr>
                <w:del w:id="6508" w:author="Jose Eduardo VIU" w:date="2023-04-01T20:51:00Z"/>
              </w:rPr>
            </w:pPr>
            <w:del w:id="6509" w:author="Jose Eduardo VIU" w:date="2023-04-01T20:51:00Z">
              <w:r w:rsidDel="009E4857">
                <w:rPr>
                  <w:rFonts w:ascii="Courier New" w:eastAsia="Courier New" w:hAnsi="Courier New" w:cs="Courier New"/>
                </w:rPr>
                <w:delText>2</w:delText>
              </w:r>
            </w:del>
          </w:p>
        </w:tc>
        <w:tc>
          <w:tcPr>
            <w:tcW w:w="1031" w:type="dxa"/>
          </w:tcPr>
          <w:p w14:paraId="0A0591EB" w14:textId="3AF18949" w:rsidR="00CB7E31" w:rsidDel="009E4857" w:rsidRDefault="00000000">
            <w:pPr>
              <w:suppressAutoHyphens w:val="0"/>
              <w:spacing w:after="0"/>
              <w:rPr>
                <w:del w:id="6510" w:author="Jose Eduardo VIU" w:date="2023-04-01T20:51:00Z"/>
              </w:rPr>
            </w:pPr>
            <w:del w:id="6511" w:author="Jose Eduardo VIU" w:date="2023-04-01T20:51:00Z">
              <w:r w:rsidDel="009E4857">
                <w:rPr>
                  <w:rFonts w:ascii="Courier New" w:eastAsia="Courier New" w:hAnsi="Courier New" w:cs="Courier New"/>
                </w:rPr>
                <w:delText>69</w:delText>
              </w:r>
            </w:del>
          </w:p>
        </w:tc>
        <w:tc>
          <w:tcPr>
            <w:tcW w:w="1145" w:type="dxa"/>
            <w:gridSpan w:val="2"/>
          </w:tcPr>
          <w:p w14:paraId="12BB93CE" w14:textId="4970C605" w:rsidR="00CB7E31" w:rsidDel="009E4857" w:rsidRDefault="00000000">
            <w:pPr>
              <w:suppressAutoHyphens w:val="0"/>
              <w:spacing w:after="0"/>
              <w:rPr>
                <w:del w:id="6512" w:author="Jose Eduardo VIU" w:date="2023-04-01T20:51:00Z"/>
              </w:rPr>
            </w:pPr>
            <w:del w:id="6513" w:author="Jose Eduardo VIU" w:date="2023-04-01T20:51:00Z">
              <w:r w:rsidDel="009E4857">
                <w:rPr>
                  <w:rFonts w:ascii="Courier New" w:eastAsia="Courier New" w:hAnsi="Courier New" w:cs="Courier New"/>
                </w:rPr>
                <w:delText>20</w:delText>
              </w:r>
            </w:del>
          </w:p>
        </w:tc>
        <w:tc>
          <w:tcPr>
            <w:tcW w:w="1374" w:type="dxa"/>
          </w:tcPr>
          <w:p w14:paraId="4121F87D" w14:textId="18B9F2E3" w:rsidR="00CB7E31" w:rsidDel="009E4857" w:rsidRDefault="00000000">
            <w:pPr>
              <w:suppressAutoHyphens w:val="0"/>
              <w:spacing w:after="0"/>
              <w:rPr>
                <w:del w:id="6514" w:author="Jose Eduardo VIU" w:date="2023-04-01T20:51:00Z"/>
              </w:rPr>
            </w:pPr>
            <w:del w:id="6515" w:author="Jose Eduardo VIU" w:date="2023-04-01T20:51:00Z">
              <w:r w:rsidDel="009E4857">
                <w:rPr>
                  <w:rFonts w:ascii="Courier New" w:eastAsia="Courier New" w:hAnsi="Courier New" w:cs="Courier New"/>
                </w:rPr>
                <w:delText>8 18.138455</w:delText>
              </w:r>
            </w:del>
          </w:p>
        </w:tc>
      </w:tr>
      <w:tr w:rsidR="00CB7E31" w:rsidDel="009E4857" w14:paraId="07D010DC" w14:textId="50FA4539">
        <w:trPr>
          <w:trHeight w:val="271"/>
          <w:del w:id="6516" w:author="Jose Eduardo VIU" w:date="2023-04-01T20:51:00Z"/>
        </w:trPr>
        <w:tc>
          <w:tcPr>
            <w:tcW w:w="687" w:type="dxa"/>
          </w:tcPr>
          <w:p w14:paraId="643ACFE3" w14:textId="0474EBA9" w:rsidR="00CB7E31" w:rsidDel="009E4857" w:rsidRDefault="00000000">
            <w:pPr>
              <w:suppressAutoHyphens w:val="0"/>
              <w:spacing w:after="0"/>
              <w:rPr>
                <w:del w:id="6517" w:author="Jose Eduardo VIU" w:date="2023-04-01T20:51:00Z"/>
              </w:rPr>
            </w:pPr>
            <w:del w:id="6518" w:author="Jose Eduardo VIU" w:date="2023-04-01T20:51:00Z">
              <w:r w:rsidDel="009E4857">
                <w:rPr>
                  <w:rFonts w:ascii="Courier New" w:eastAsia="Courier New" w:hAnsi="Courier New" w:cs="Courier New"/>
                </w:rPr>
                <w:delText>284</w:delText>
              </w:r>
            </w:del>
          </w:p>
        </w:tc>
        <w:tc>
          <w:tcPr>
            <w:tcW w:w="1947" w:type="dxa"/>
          </w:tcPr>
          <w:p w14:paraId="3F4627EF" w14:textId="41E07CB0" w:rsidR="00CB7E31" w:rsidDel="009E4857" w:rsidRDefault="00000000">
            <w:pPr>
              <w:suppressAutoHyphens w:val="0"/>
              <w:spacing w:after="0"/>
              <w:ind w:left="344"/>
              <w:rPr>
                <w:del w:id="6519" w:author="Jose Eduardo VIU" w:date="2023-04-01T20:51:00Z"/>
              </w:rPr>
            </w:pPr>
            <w:del w:id="6520" w:author="Jose Eduardo VIU" w:date="2023-04-01T20:51:00Z">
              <w:r w:rsidDel="009E4857">
                <w:rPr>
                  <w:rFonts w:ascii="Courier New" w:eastAsia="Courier New" w:hAnsi="Courier New" w:cs="Courier New"/>
                </w:rPr>
                <w:delText>204804</w:delText>
              </w:r>
            </w:del>
          </w:p>
        </w:tc>
        <w:tc>
          <w:tcPr>
            <w:tcW w:w="1375" w:type="dxa"/>
            <w:gridSpan w:val="2"/>
          </w:tcPr>
          <w:p w14:paraId="0176C7F5" w14:textId="4083196F" w:rsidR="00CB7E31" w:rsidDel="009E4857" w:rsidRDefault="00000000">
            <w:pPr>
              <w:suppressAutoHyphens w:val="0"/>
              <w:spacing w:after="0"/>
              <w:ind w:left="344"/>
              <w:rPr>
                <w:del w:id="6521" w:author="Jose Eduardo VIU" w:date="2023-04-01T20:51:00Z"/>
              </w:rPr>
            </w:pPr>
            <w:del w:id="6522" w:author="Jose Eduardo VIU" w:date="2023-04-01T20:51:00Z">
              <w:r w:rsidDel="009E4857">
                <w:rPr>
                  <w:rFonts w:ascii="Courier New" w:eastAsia="Courier New" w:hAnsi="Courier New" w:cs="Courier New"/>
                </w:rPr>
                <w:delText>1</w:delText>
              </w:r>
            </w:del>
          </w:p>
        </w:tc>
        <w:tc>
          <w:tcPr>
            <w:tcW w:w="916" w:type="dxa"/>
          </w:tcPr>
          <w:p w14:paraId="44E1A419" w14:textId="6E32B74E" w:rsidR="00CB7E31" w:rsidDel="009E4857" w:rsidRDefault="00000000">
            <w:pPr>
              <w:suppressAutoHyphens w:val="0"/>
              <w:spacing w:after="0"/>
              <w:rPr>
                <w:del w:id="6523" w:author="Jose Eduardo VIU" w:date="2023-04-01T20:51:00Z"/>
              </w:rPr>
            </w:pPr>
            <w:del w:id="6524" w:author="Jose Eduardo VIU" w:date="2023-04-01T20:51:00Z">
              <w:r w:rsidDel="009E4857">
                <w:rPr>
                  <w:rFonts w:ascii="Courier New" w:eastAsia="Courier New" w:hAnsi="Courier New" w:cs="Courier New"/>
                </w:rPr>
                <w:delText>2</w:delText>
              </w:r>
            </w:del>
          </w:p>
        </w:tc>
        <w:tc>
          <w:tcPr>
            <w:tcW w:w="1031" w:type="dxa"/>
          </w:tcPr>
          <w:p w14:paraId="1F611F5D" w14:textId="1A630A3C" w:rsidR="00CB7E31" w:rsidDel="009E4857" w:rsidRDefault="00000000">
            <w:pPr>
              <w:suppressAutoHyphens w:val="0"/>
              <w:spacing w:after="0"/>
              <w:rPr>
                <w:del w:id="6525" w:author="Jose Eduardo VIU" w:date="2023-04-01T20:51:00Z"/>
              </w:rPr>
            </w:pPr>
            <w:del w:id="6526" w:author="Jose Eduardo VIU" w:date="2023-04-01T20:51:00Z">
              <w:r w:rsidDel="009E4857">
                <w:rPr>
                  <w:rFonts w:ascii="Courier New" w:eastAsia="Courier New" w:hAnsi="Courier New" w:cs="Courier New"/>
                </w:rPr>
                <w:delText>69</w:delText>
              </w:r>
            </w:del>
          </w:p>
        </w:tc>
        <w:tc>
          <w:tcPr>
            <w:tcW w:w="1145" w:type="dxa"/>
            <w:gridSpan w:val="2"/>
          </w:tcPr>
          <w:p w14:paraId="6BFCEE47" w14:textId="79A7F077" w:rsidR="00CB7E31" w:rsidDel="009E4857" w:rsidRDefault="00000000">
            <w:pPr>
              <w:suppressAutoHyphens w:val="0"/>
              <w:spacing w:after="0"/>
              <w:rPr>
                <w:del w:id="6527" w:author="Jose Eduardo VIU" w:date="2023-04-01T20:51:00Z"/>
              </w:rPr>
            </w:pPr>
            <w:del w:id="6528" w:author="Jose Eduardo VIU" w:date="2023-04-01T20:51:00Z">
              <w:r w:rsidDel="009E4857">
                <w:rPr>
                  <w:rFonts w:ascii="Courier New" w:eastAsia="Courier New" w:hAnsi="Courier New" w:cs="Courier New"/>
                </w:rPr>
                <w:delText>20</w:delText>
              </w:r>
            </w:del>
          </w:p>
        </w:tc>
        <w:tc>
          <w:tcPr>
            <w:tcW w:w="1374" w:type="dxa"/>
          </w:tcPr>
          <w:p w14:paraId="614DFC2C" w14:textId="186AB6FA" w:rsidR="00CB7E31" w:rsidDel="009E4857" w:rsidRDefault="00000000">
            <w:pPr>
              <w:suppressAutoHyphens w:val="0"/>
              <w:spacing w:after="0"/>
              <w:rPr>
                <w:del w:id="6529" w:author="Jose Eduardo VIU" w:date="2023-04-01T20:51:00Z"/>
              </w:rPr>
            </w:pPr>
            <w:del w:id="6530" w:author="Jose Eduardo VIU" w:date="2023-04-01T20:51:00Z">
              <w:r w:rsidDel="009E4857">
                <w:rPr>
                  <w:rFonts w:ascii="Courier New" w:eastAsia="Courier New" w:hAnsi="Courier New" w:cs="Courier New"/>
                </w:rPr>
                <w:delText>8 20.406071</w:delText>
              </w:r>
            </w:del>
          </w:p>
        </w:tc>
      </w:tr>
      <w:tr w:rsidR="00CB7E31" w:rsidDel="009E4857" w14:paraId="5ACC1D82" w14:textId="37998BFC">
        <w:trPr>
          <w:trHeight w:val="271"/>
          <w:del w:id="6531" w:author="Jose Eduardo VIU" w:date="2023-04-01T20:51:00Z"/>
        </w:trPr>
        <w:tc>
          <w:tcPr>
            <w:tcW w:w="687" w:type="dxa"/>
          </w:tcPr>
          <w:p w14:paraId="54237879" w14:textId="75247707" w:rsidR="00CB7E31" w:rsidDel="009E4857" w:rsidRDefault="00000000">
            <w:pPr>
              <w:suppressAutoHyphens w:val="0"/>
              <w:spacing w:after="0"/>
              <w:rPr>
                <w:del w:id="6532" w:author="Jose Eduardo VIU" w:date="2023-04-01T20:51:00Z"/>
              </w:rPr>
            </w:pPr>
            <w:del w:id="6533" w:author="Jose Eduardo VIU" w:date="2023-04-01T20:51:00Z">
              <w:r w:rsidDel="009E4857">
                <w:rPr>
                  <w:rFonts w:ascii="Courier New" w:eastAsia="Courier New" w:hAnsi="Courier New" w:cs="Courier New"/>
                </w:rPr>
                <w:delText>285</w:delText>
              </w:r>
            </w:del>
          </w:p>
        </w:tc>
        <w:tc>
          <w:tcPr>
            <w:tcW w:w="1947" w:type="dxa"/>
          </w:tcPr>
          <w:p w14:paraId="6FD1AEC5" w14:textId="2F7D6AB1" w:rsidR="00CB7E31" w:rsidDel="009E4857" w:rsidRDefault="00000000">
            <w:pPr>
              <w:suppressAutoHyphens w:val="0"/>
              <w:spacing w:after="0"/>
              <w:ind w:left="344"/>
              <w:rPr>
                <w:del w:id="6534" w:author="Jose Eduardo VIU" w:date="2023-04-01T20:51:00Z"/>
              </w:rPr>
            </w:pPr>
            <w:del w:id="6535" w:author="Jose Eduardo VIU" w:date="2023-04-01T20:51:00Z">
              <w:r w:rsidDel="009E4857">
                <w:rPr>
                  <w:rFonts w:ascii="Courier New" w:eastAsia="Courier New" w:hAnsi="Courier New" w:cs="Courier New"/>
                </w:rPr>
                <w:delText>204512</w:delText>
              </w:r>
            </w:del>
          </w:p>
        </w:tc>
        <w:tc>
          <w:tcPr>
            <w:tcW w:w="1375" w:type="dxa"/>
            <w:gridSpan w:val="2"/>
          </w:tcPr>
          <w:p w14:paraId="5A2A9C39" w14:textId="46717B3A" w:rsidR="00CB7E31" w:rsidDel="009E4857" w:rsidRDefault="00000000">
            <w:pPr>
              <w:suppressAutoHyphens w:val="0"/>
              <w:spacing w:after="0"/>
              <w:ind w:left="344"/>
              <w:rPr>
                <w:del w:id="6536" w:author="Jose Eduardo VIU" w:date="2023-04-01T20:51:00Z"/>
              </w:rPr>
            </w:pPr>
            <w:del w:id="6537" w:author="Jose Eduardo VIU" w:date="2023-04-01T20:51:00Z">
              <w:r w:rsidDel="009E4857">
                <w:rPr>
                  <w:rFonts w:ascii="Courier New" w:eastAsia="Courier New" w:hAnsi="Courier New" w:cs="Courier New"/>
                </w:rPr>
                <w:delText>1</w:delText>
              </w:r>
            </w:del>
          </w:p>
        </w:tc>
        <w:tc>
          <w:tcPr>
            <w:tcW w:w="916" w:type="dxa"/>
          </w:tcPr>
          <w:p w14:paraId="2FB81CD6" w14:textId="7EA145BF" w:rsidR="00CB7E31" w:rsidDel="009E4857" w:rsidRDefault="00000000">
            <w:pPr>
              <w:suppressAutoHyphens w:val="0"/>
              <w:spacing w:after="0"/>
              <w:rPr>
                <w:del w:id="6538" w:author="Jose Eduardo VIU" w:date="2023-04-01T20:51:00Z"/>
              </w:rPr>
            </w:pPr>
            <w:del w:id="6539" w:author="Jose Eduardo VIU" w:date="2023-04-01T20:51:00Z">
              <w:r w:rsidDel="009E4857">
                <w:rPr>
                  <w:rFonts w:ascii="Courier New" w:eastAsia="Courier New" w:hAnsi="Courier New" w:cs="Courier New"/>
                </w:rPr>
                <w:delText>2</w:delText>
              </w:r>
            </w:del>
          </w:p>
        </w:tc>
        <w:tc>
          <w:tcPr>
            <w:tcW w:w="1031" w:type="dxa"/>
          </w:tcPr>
          <w:p w14:paraId="45370752" w14:textId="1E32E531" w:rsidR="00CB7E31" w:rsidDel="009E4857" w:rsidRDefault="00000000">
            <w:pPr>
              <w:suppressAutoHyphens w:val="0"/>
              <w:spacing w:after="0"/>
              <w:rPr>
                <w:del w:id="6540" w:author="Jose Eduardo VIU" w:date="2023-04-01T20:51:00Z"/>
              </w:rPr>
            </w:pPr>
            <w:del w:id="6541" w:author="Jose Eduardo VIU" w:date="2023-04-01T20:51:00Z">
              <w:r w:rsidDel="009E4857">
                <w:rPr>
                  <w:rFonts w:ascii="Courier New" w:eastAsia="Courier New" w:hAnsi="Courier New" w:cs="Courier New"/>
                </w:rPr>
                <w:delText>69</w:delText>
              </w:r>
            </w:del>
          </w:p>
        </w:tc>
        <w:tc>
          <w:tcPr>
            <w:tcW w:w="1145" w:type="dxa"/>
            <w:gridSpan w:val="2"/>
          </w:tcPr>
          <w:p w14:paraId="6B20BCDD" w14:textId="10DCCC63" w:rsidR="00CB7E31" w:rsidDel="009E4857" w:rsidRDefault="00000000">
            <w:pPr>
              <w:suppressAutoHyphens w:val="0"/>
              <w:spacing w:after="0"/>
              <w:rPr>
                <w:del w:id="6542" w:author="Jose Eduardo VIU" w:date="2023-04-01T20:51:00Z"/>
              </w:rPr>
            </w:pPr>
            <w:del w:id="6543" w:author="Jose Eduardo VIU" w:date="2023-04-01T20:51:00Z">
              <w:r w:rsidDel="009E4857">
                <w:rPr>
                  <w:rFonts w:ascii="Courier New" w:eastAsia="Courier New" w:hAnsi="Courier New" w:cs="Courier New"/>
                </w:rPr>
                <w:delText>20</w:delText>
              </w:r>
            </w:del>
          </w:p>
        </w:tc>
        <w:tc>
          <w:tcPr>
            <w:tcW w:w="1374" w:type="dxa"/>
          </w:tcPr>
          <w:p w14:paraId="61FA4F96" w14:textId="344E36D0" w:rsidR="00CB7E31" w:rsidDel="009E4857" w:rsidRDefault="00000000">
            <w:pPr>
              <w:suppressAutoHyphens w:val="0"/>
              <w:spacing w:after="0"/>
              <w:rPr>
                <w:del w:id="6544" w:author="Jose Eduardo VIU" w:date="2023-04-01T20:51:00Z"/>
              </w:rPr>
            </w:pPr>
            <w:del w:id="6545" w:author="Jose Eduardo VIU" w:date="2023-04-01T20:51:00Z">
              <w:r w:rsidDel="009E4857">
                <w:rPr>
                  <w:rFonts w:ascii="Courier New" w:eastAsia="Courier New" w:hAnsi="Courier New" w:cs="Courier New"/>
                </w:rPr>
                <w:delText>8 23.835784</w:delText>
              </w:r>
            </w:del>
          </w:p>
        </w:tc>
      </w:tr>
      <w:tr w:rsidR="00CB7E31" w:rsidDel="009E4857" w14:paraId="3181CD0A" w14:textId="64646C5D">
        <w:trPr>
          <w:trHeight w:val="271"/>
          <w:del w:id="6546" w:author="Jose Eduardo VIU" w:date="2023-04-01T20:51:00Z"/>
        </w:trPr>
        <w:tc>
          <w:tcPr>
            <w:tcW w:w="687" w:type="dxa"/>
          </w:tcPr>
          <w:p w14:paraId="6394F345" w14:textId="378B28A7" w:rsidR="00CB7E31" w:rsidDel="009E4857" w:rsidRDefault="00000000">
            <w:pPr>
              <w:suppressAutoHyphens w:val="0"/>
              <w:spacing w:after="0"/>
              <w:rPr>
                <w:del w:id="6547" w:author="Jose Eduardo VIU" w:date="2023-04-01T20:51:00Z"/>
              </w:rPr>
            </w:pPr>
            <w:del w:id="6548" w:author="Jose Eduardo VIU" w:date="2023-04-01T20:51:00Z">
              <w:r w:rsidDel="009E4857">
                <w:rPr>
                  <w:rFonts w:ascii="Courier New" w:eastAsia="Courier New" w:hAnsi="Courier New" w:cs="Courier New"/>
                </w:rPr>
                <w:delText>286</w:delText>
              </w:r>
            </w:del>
          </w:p>
        </w:tc>
        <w:tc>
          <w:tcPr>
            <w:tcW w:w="1947" w:type="dxa"/>
          </w:tcPr>
          <w:p w14:paraId="64457F3F" w14:textId="492946AC" w:rsidR="00CB7E31" w:rsidDel="009E4857" w:rsidRDefault="00000000">
            <w:pPr>
              <w:suppressAutoHyphens w:val="0"/>
              <w:spacing w:after="0"/>
              <w:ind w:left="344"/>
              <w:rPr>
                <w:del w:id="6549" w:author="Jose Eduardo VIU" w:date="2023-04-01T20:51:00Z"/>
              </w:rPr>
            </w:pPr>
            <w:del w:id="6550" w:author="Jose Eduardo VIU" w:date="2023-04-01T20:51:00Z">
              <w:r w:rsidDel="009E4857">
                <w:rPr>
                  <w:rFonts w:ascii="Courier New" w:eastAsia="Courier New" w:hAnsi="Courier New" w:cs="Courier New"/>
                </w:rPr>
                <w:delText>205019</w:delText>
              </w:r>
            </w:del>
          </w:p>
        </w:tc>
        <w:tc>
          <w:tcPr>
            <w:tcW w:w="1375" w:type="dxa"/>
            <w:gridSpan w:val="2"/>
          </w:tcPr>
          <w:p w14:paraId="592F8447" w14:textId="58F44C71" w:rsidR="00CB7E31" w:rsidDel="009E4857" w:rsidRDefault="00000000">
            <w:pPr>
              <w:suppressAutoHyphens w:val="0"/>
              <w:spacing w:after="0"/>
              <w:ind w:left="344"/>
              <w:rPr>
                <w:del w:id="6551" w:author="Jose Eduardo VIU" w:date="2023-04-01T20:51:00Z"/>
              </w:rPr>
            </w:pPr>
            <w:del w:id="6552" w:author="Jose Eduardo VIU" w:date="2023-04-01T20:51:00Z">
              <w:r w:rsidDel="009E4857">
                <w:rPr>
                  <w:rFonts w:ascii="Courier New" w:eastAsia="Courier New" w:hAnsi="Courier New" w:cs="Courier New"/>
                </w:rPr>
                <w:delText>1</w:delText>
              </w:r>
            </w:del>
          </w:p>
        </w:tc>
        <w:tc>
          <w:tcPr>
            <w:tcW w:w="916" w:type="dxa"/>
          </w:tcPr>
          <w:p w14:paraId="0EF28352" w14:textId="4BAFED10" w:rsidR="00CB7E31" w:rsidDel="009E4857" w:rsidRDefault="00000000">
            <w:pPr>
              <w:suppressAutoHyphens w:val="0"/>
              <w:spacing w:after="0"/>
              <w:rPr>
                <w:del w:id="6553" w:author="Jose Eduardo VIU" w:date="2023-04-01T20:51:00Z"/>
              </w:rPr>
            </w:pPr>
            <w:del w:id="6554" w:author="Jose Eduardo VIU" w:date="2023-04-01T20:51:00Z">
              <w:r w:rsidDel="009E4857">
                <w:rPr>
                  <w:rFonts w:ascii="Courier New" w:eastAsia="Courier New" w:hAnsi="Courier New" w:cs="Courier New"/>
                </w:rPr>
                <w:delText>2</w:delText>
              </w:r>
            </w:del>
          </w:p>
        </w:tc>
        <w:tc>
          <w:tcPr>
            <w:tcW w:w="1031" w:type="dxa"/>
          </w:tcPr>
          <w:p w14:paraId="08A48702" w14:textId="58542B9C" w:rsidR="00CB7E31" w:rsidDel="009E4857" w:rsidRDefault="00000000">
            <w:pPr>
              <w:suppressAutoHyphens w:val="0"/>
              <w:spacing w:after="0"/>
              <w:rPr>
                <w:del w:id="6555" w:author="Jose Eduardo VIU" w:date="2023-04-01T20:51:00Z"/>
              </w:rPr>
            </w:pPr>
            <w:del w:id="6556" w:author="Jose Eduardo VIU" w:date="2023-04-01T20:51:00Z">
              <w:r w:rsidDel="009E4857">
                <w:rPr>
                  <w:rFonts w:ascii="Courier New" w:eastAsia="Courier New" w:hAnsi="Courier New" w:cs="Courier New"/>
                </w:rPr>
                <w:delText>69</w:delText>
              </w:r>
            </w:del>
          </w:p>
        </w:tc>
        <w:tc>
          <w:tcPr>
            <w:tcW w:w="1145" w:type="dxa"/>
            <w:gridSpan w:val="2"/>
          </w:tcPr>
          <w:p w14:paraId="2ADBFD44" w14:textId="6D7D6872" w:rsidR="00CB7E31" w:rsidDel="009E4857" w:rsidRDefault="00000000">
            <w:pPr>
              <w:suppressAutoHyphens w:val="0"/>
              <w:spacing w:after="0"/>
              <w:rPr>
                <w:del w:id="6557" w:author="Jose Eduardo VIU" w:date="2023-04-01T20:51:00Z"/>
              </w:rPr>
            </w:pPr>
            <w:del w:id="6558" w:author="Jose Eduardo VIU" w:date="2023-04-01T20:51:00Z">
              <w:r w:rsidDel="009E4857">
                <w:rPr>
                  <w:rFonts w:ascii="Courier New" w:eastAsia="Courier New" w:hAnsi="Courier New" w:cs="Courier New"/>
                </w:rPr>
                <w:delText>20</w:delText>
              </w:r>
            </w:del>
          </w:p>
        </w:tc>
        <w:tc>
          <w:tcPr>
            <w:tcW w:w="1374" w:type="dxa"/>
          </w:tcPr>
          <w:p w14:paraId="548FF39E" w14:textId="0EEAE51E" w:rsidR="00CB7E31" w:rsidDel="009E4857" w:rsidRDefault="00000000">
            <w:pPr>
              <w:suppressAutoHyphens w:val="0"/>
              <w:spacing w:after="0"/>
              <w:rPr>
                <w:del w:id="6559" w:author="Jose Eduardo VIU" w:date="2023-04-01T20:51:00Z"/>
              </w:rPr>
            </w:pPr>
            <w:del w:id="6560" w:author="Jose Eduardo VIU" w:date="2023-04-01T20:51:00Z">
              <w:r w:rsidDel="009E4857">
                <w:rPr>
                  <w:rFonts w:ascii="Courier New" w:eastAsia="Courier New" w:hAnsi="Courier New" w:cs="Courier New"/>
                </w:rPr>
                <w:delText>8 17.666089</w:delText>
              </w:r>
            </w:del>
          </w:p>
        </w:tc>
      </w:tr>
      <w:tr w:rsidR="00CB7E31" w:rsidDel="009E4857" w14:paraId="03A467CF" w14:textId="35CD43B7">
        <w:trPr>
          <w:trHeight w:val="271"/>
          <w:del w:id="6561" w:author="Jose Eduardo VIU" w:date="2023-04-01T20:51:00Z"/>
        </w:trPr>
        <w:tc>
          <w:tcPr>
            <w:tcW w:w="687" w:type="dxa"/>
          </w:tcPr>
          <w:p w14:paraId="5BA3CDE6" w14:textId="7BA61620" w:rsidR="00CB7E31" w:rsidDel="009E4857" w:rsidRDefault="00000000">
            <w:pPr>
              <w:suppressAutoHyphens w:val="0"/>
              <w:spacing w:after="0"/>
              <w:rPr>
                <w:del w:id="6562" w:author="Jose Eduardo VIU" w:date="2023-04-01T20:51:00Z"/>
              </w:rPr>
            </w:pPr>
            <w:del w:id="6563" w:author="Jose Eduardo VIU" w:date="2023-04-01T20:51:00Z">
              <w:r w:rsidDel="009E4857">
                <w:rPr>
                  <w:rFonts w:ascii="Courier New" w:eastAsia="Courier New" w:hAnsi="Courier New" w:cs="Courier New"/>
                </w:rPr>
                <w:delText>287</w:delText>
              </w:r>
            </w:del>
          </w:p>
        </w:tc>
        <w:tc>
          <w:tcPr>
            <w:tcW w:w="1947" w:type="dxa"/>
          </w:tcPr>
          <w:p w14:paraId="361EE585" w14:textId="31ACE44D" w:rsidR="00CB7E31" w:rsidDel="009E4857" w:rsidRDefault="00000000">
            <w:pPr>
              <w:suppressAutoHyphens w:val="0"/>
              <w:spacing w:after="0"/>
              <w:ind w:left="344"/>
              <w:rPr>
                <w:del w:id="6564" w:author="Jose Eduardo VIU" w:date="2023-04-01T20:51:00Z"/>
              </w:rPr>
            </w:pPr>
            <w:del w:id="6565" w:author="Jose Eduardo VIU" w:date="2023-04-01T20:51:00Z">
              <w:r w:rsidDel="009E4857">
                <w:rPr>
                  <w:rFonts w:ascii="Courier New" w:eastAsia="Courier New" w:hAnsi="Courier New" w:cs="Courier New"/>
                </w:rPr>
                <w:delText>203966</w:delText>
              </w:r>
            </w:del>
          </w:p>
        </w:tc>
        <w:tc>
          <w:tcPr>
            <w:tcW w:w="1375" w:type="dxa"/>
            <w:gridSpan w:val="2"/>
          </w:tcPr>
          <w:p w14:paraId="5A57E78C" w14:textId="4E8B8940" w:rsidR="00CB7E31" w:rsidDel="009E4857" w:rsidRDefault="00000000">
            <w:pPr>
              <w:suppressAutoHyphens w:val="0"/>
              <w:spacing w:after="0"/>
              <w:ind w:left="344"/>
              <w:rPr>
                <w:del w:id="6566" w:author="Jose Eduardo VIU" w:date="2023-04-01T20:51:00Z"/>
              </w:rPr>
            </w:pPr>
            <w:del w:id="6567" w:author="Jose Eduardo VIU" w:date="2023-04-01T20:51:00Z">
              <w:r w:rsidDel="009E4857">
                <w:rPr>
                  <w:rFonts w:ascii="Courier New" w:eastAsia="Courier New" w:hAnsi="Courier New" w:cs="Courier New"/>
                </w:rPr>
                <w:delText>1</w:delText>
              </w:r>
            </w:del>
          </w:p>
        </w:tc>
        <w:tc>
          <w:tcPr>
            <w:tcW w:w="916" w:type="dxa"/>
          </w:tcPr>
          <w:p w14:paraId="795AC397" w14:textId="2BF915D1" w:rsidR="00CB7E31" w:rsidDel="009E4857" w:rsidRDefault="00000000">
            <w:pPr>
              <w:suppressAutoHyphens w:val="0"/>
              <w:spacing w:after="0"/>
              <w:rPr>
                <w:del w:id="6568" w:author="Jose Eduardo VIU" w:date="2023-04-01T20:51:00Z"/>
              </w:rPr>
            </w:pPr>
            <w:del w:id="6569" w:author="Jose Eduardo VIU" w:date="2023-04-01T20:51:00Z">
              <w:r w:rsidDel="009E4857">
                <w:rPr>
                  <w:rFonts w:ascii="Courier New" w:eastAsia="Courier New" w:hAnsi="Courier New" w:cs="Courier New"/>
                </w:rPr>
                <w:delText>2</w:delText>
              </w:r>
            </w:del>
          </w:p>
        </w:tc>
        <w:tc>
          <w:tcPr>
            <w:tcW w:w="1031" w:type="dxa"/>
          </w:tcPr>
          <w:p w14:paraId="2A0E80FA" w14:textId="1B5A5307" w:rsidR="00CB7E31" w:rsidDel="009E4857" w:rsidRDefault="00000000">
            <w:pPr>
              <w:suppressAutoHyphens w:val="0"/>
              <w:spacing w:after="0"/>
              <w:rPr>
                <w:del w:id="6570" w:author="Jose Eduardo VIU" w:date="2023-04-01T20:51:00Z"/>
              </w:rPr>
            </w:pPr>
            <w:del w:id="6571" w:author="Jose Eduardo VIU" w:date="2023-04-01T20:51:00Z">
              <w:r w:rsidDel="009E4857">
                <w:rPr>
                  <w:rFonts w:ascii="Courier New" w:eastAsia="Courier New" w:hAnsi="Courier New" w:cs="Courier New"/>
                </w:rPr>
                <w:delText>69</w:delText>
              </w:r>
            </w:del>
          </w:p>
        </w:tc>
        <w:tc>
          <w:tcPr>
            <w:tcW w:w="1145" w:type="dxa"/>
            <w:gridSpan w:val="2"/>
          </w:tcPr>
          <w:p w14:paraId="0976B9E3" w14:textId="13A3EF9D" w:rsidR="00CB7E31" w:rsidDel="009E4857" w:rsidRDefault="00000000">
            <w:pPr>
              <w:suppressAutoHyphens w:val="0"/>
              <w:spacing w:after="0"/>
              <w:rPr>
                <w:del w:id="6572" w:author="Jose Eduardo VIU" w:date="2023-04-01T20:51:00Z"/>
              </w:rPr>
            </w:pPr>
            <w:del w:id="6573" w:author="Jose Eduardo VIU" w:date="2023-04-01T20:51:00Z">
              <w:r w:rsidDel="009E4857">
                <w:rPr>
                  <w:rFonts w:ascii="Courier New" w:eastAsia="Courier New" w:hAnsi="Courier New" w:cs="Courier New"/>
                </w:rPr>
                <w:delText>20</w:delText>
              </w:r>
            </w:del>
          </w:p>
        </w:tc>
        <w:tc>
          <w:tcPr>
            <w:tcW w:w="1374" w:type="dxa"/>
          </w:tcPr>
          <w:p w14:paraId="2AC5DC62" w14:textId="202B3CEE" w:rsidR="00CB7E31" w:rsidDel="009E4857" w:rsidRDefault="00000000">
            <w:pPr>
              <w:suppressAutoHyphens w:val="0"/>
              <w:spacing w:after="0"/>
              <w:rPr>
                <w:del w:id="6574" w:author="Jose Eduardo VIU" w:date="2023-04-01T20:51:00Z"/>
              </w:rPr>
            </w:pPr>
            <w:del w:id="6575" w:author="Jose Eduardo VIU" w:date="2023-04-01T20:51:00Z">
              <w:r w:rsidDel="009E4857">
                <w:rPr>
                  <w:rFonts w:ascii="Courier New" w:eastAsia="Courier New" w:hAnsi="Courier New" w:cs="Courier New"/>
                </w:rPr>
                <w:delText>8 18.420934</w:delText>
              </w:r>
            </w:del>
          </w:p>
        </w:tc>
      </w:tr>
      <w:tr w:rsidR="00CB7E31" w:rsidDel="009E4857" w14:paraId="2CCD994A" w14:textId="4346EDAD">
        <w:trPr>
          <w:trHeight w:val="271"/>
          <w:del w:id="6576" w:author="Jose Eduardo VIU" w:date="2023-04-01T20:51:00Z"/>
        </w:trPr>
        <w:tc>
          <w:tcPr>
            <w:tcW w:w="687" w:type="dxa"/>
          </w:tcPr>
          <w:p w14:paraId="552F1942" w14:textId="348EF4B3" w:rsidR="00CB7E31" w:rsidDel="009E4857" w:rsidRDefault="00000000">
            <w:pPr>
              <w:suppressAutoHyphens w:val="0"/>
              <w:spacing w:after="0"/>
              <w:rPr>
                <w:del w:id="6577" w:author="Jose Eduardo VIU" w:date="2023-04-01T20:51:00Z"/>
              </w:rPr>
            </w:pPr>
            <w:del w:id="6578" w:author="Jose Eduardo VIU" w:date="2023-04-01T20:51:00Z">
              <w:r w:rsidDel="009E4857">
                <w:rPr>
                  <w:rFonts w:ascii="Courier New" w:eastAsia="Courier New" w:hAnsi="Courier New" w:cs="Courier New"/>
                </w:rPr>
                <w:delText>288</w:delText>
              </w:r>
            </w:del>
          </w:p>
        </w:tc>
        <w:tc>
          <w:tcPr>
            <w:tcW w:w="1947" w:type="dxa"/>
          </w:tcPr>
          <w:p w14:paraId="0AE8E780" w14:textId="36D48292" w:rsidR="00CB7E31" w:rsidDel="009E4857" w:rsidRDefault="00000000">
            <w:pPr>
              <w:suppressAutoHyphens w:val="0"/>
              <w:spacing w:after="0"/>
              <w:ind w:left="344"/>
              <w:rPr>
                <w:del w:id="6579" w:author="Jose Eduardo VIU" w:date="2023-04-01T20:51:00Z"/>
              </w:rPr>
            </w:pPr>
            <w:del w:id="6580" w:author="Jose Eduardo VIU" w:date="2023-04-01T20:51:00Z">
              <w:r w:rsidDel="009E4857">
                <w:rPr>
                  <w:rFonts w:ascii="Courier New" w:eastAsia="Courier New" w:hAnsi="Courier New" w:cs="Courier New"/>
                </w:rPr>
                <w:delText>205752</w:delText>
              </w:r>
            </w:del>
          </w:p>
        </w:tc>
        <w:tc>
          <w:tcPr>
            <w:tcW w:w="1375" w:type="dxa"/>
            <w:gridSpan w:val="2"/>
          </w:tcPr>
          <w:p w14:paraId="2405C9E8" w14:textId="0C8435B1" w:rsidR="00CB7E31" w:rsidDel="009E4857" w:rsidRDefault="00000000">
            <w:pPr>
              <w:suppressAutoHyphens w:val="0"/>
              <w:spacing w:after="0"/>
              <w:ind w:left="344"/>
              <w:rPr>
                <w:del w:id="6581" w:author="Jose Eduardo VIU" w:date="2023-04-01T20:51:00Z"/>
              </w:rPr>
            </w:pPr>
            <w:del w:id="6582" w:author="Jose Eduardo VIU" w:date="2023-04-01T20:51:00Z">
              <w:r w:rsidDel="009E4857">
                <w:rPr>
                  <w:rFonts w:ascii="Courier New" w:eastAsia="Courier New" w:hAnsi="Courier New" w:cs="Courier New"/>
                </w:rPr>
                <w:delText>1</w:delText>
              </w:r>
            </w:del>
          </w:p>
        </w:tc>
        <w:tc>
          <w:tcPr>
            <w:tcW w:w="916" w:type="dxa"/>
          </w:tcPr>
          <w:p w14:paraId="0D1F89CC" w14:textId="4405BF05" w:rsidR="00CB7E31" w:rsidDel="009E4857" w:rsidRDefault="00000000">
            <w:pPr>
              <w:suppressAutoHyphens w:val="0"/>
              <w:spacing w:after="0"/>
              <w:rPr>
                <w:del w:id="6583" w:author="Jose Eduardo VIU" w:date="2023-04-01T20:51:00Z"/>
              </w:rPr>
            </w:pPr>
            <w:del w:id="6584" w:author="Jose Eduardo VIU" w:date="2023-04-01T20:51:00Z">
              <w:r w:rsidDel="009E4857">
                <w:rPr>
                  <w:rFonts w:ascii="Courier New" w:eastAsia="Courier New" w:hAnsi="Courier New" w:cs="Courier New"/>
                </w:rPr>
                <w:delText>2</w:delText>
              </w:r>
            </w:del>
          </w:p>
        </w:tc>
        <w:tc>
          <w:tcPr>
            <w:tcW w:w="1031" w:type="dxa"/>
          </w:tcPr>
          <w:p w14:paraId="0DF619A6" w14:textId="187E2B4C" w:rsidR="00CB7E31" w:rsidDel="009E4857" w:rsidRDefault="00000000">
            <w:pPr>
              <w:suppressAutoHyphens w:val="0"/>
              <w:spacing w:after="0"/>
              <w:rPr>
                <w:del w:id="6585" w:author="Jose Eduardo VIU" w:date="2023-04-01T20:51:00Z"/>
              </w:rPr>
            </w:pPr>
            <w:del w:id="6586" w:author="Jose Eduardo VIU" w:date="2023-04-01T20:51:00Z">
              <w:r w:rsidDel="009E4857">
                <w:rPr>
                  <w:rFonts w:ascii="Courier New" w:eastAsia="Courier New" w:hAnsi="Courier New" w:cs="Courier New"/>
                </w:rPr>
                <w:delText>69</w:delText>
              </w:r>
            </w:del>
          </w:p>
        </w:tc>
        <w:tc>
          <w:tcPr>
            <w:tcW w:w="1145" w:type="dxa"/>
            <w:gridSpan w:val="2"/>
          </w:tcPr>
          <w:p w14:paraId="3542B42C" w14:textId="7C5F77C8" w:rsidR="00CB7E31" w:rsidDel="009E4857" w:rsidRDefault="00000000">
            <w:pPr>
              <w:suppressAutoHyphens w:val="0"/>
              <w:spacing w:after="0"/>
              <w:rPr>
                <w:del w:id="6587" w:author="Jose Eduardo VIU" w:date="2023-04-01T20:51:00Z"/>
              </w:rPr>
            </w:pPr>
            <w:del w:id="6588" w:author="Jose Eduardo VIU" w:date="2023-04-01T20:51:00Z">
              <w:r w:rsidDel="009E4857">
                <w:rPr>
                  <w:rFonts w:ascii="Courier New" w:eastAsia="Courier New" w:hAnsi="Courier New" w:cs="Courier New"/>
                </w:rPr>
                <w:delText>20</w:delText>
              </w:r>
            </w:del>
          </w:p>
        </w:tc>
        <w:tc>
          <w:tcPr>
            <w:tcW w:w="1374" w:type="dxa"/>
          </w:tcPr>
          <w:p w14:paraId="5B06BEAB" w14:textId="44106030" w:rsidR="00CB7E31" w:rsidDel="009E4857" w:rsidRDefault="00000000">
            <w:pPr>
              <w:suppressAutoHyphens w:val="0"/>
              <w:spacing w:after="0"/>
              <w:rPr>
                <w:del w:id="6589" w:author="Jose Eduardo VIU" w:date="2023-04-01T20:51:00Z"/>
              </w:rPr>
            </w:pPr>
            <w:del w:id="6590" w:author="Jose Eduardo VIU" w:date="2023-04-01T20:51:00Z">
              <w:r w:rsidDel="009E4857">
                <w:rPr>
                  <w:rFonts w:ascii="Courier New" w:eastAsia="Courier New" w:hAnsi="Courier New" w:cs="Courier New"/>
                </w:rPr>
                <w:delText>8 26.797845</w:delText>
              </w:r>
            </w:del>
          </w:p>
        </w:tc>
      </w:tr>
      <w:tr w:rsidR="00CB7E31" w:rsidDel="009E4857" w14:paraId="706D35CC" w14:textId="7A15BA26">
        <w:trPr>
          <w:trHeight w:val="271"/>
          <w:del w:id="6591" w:author="Jose Eduardo VIU" w:date="2023-04-01T20:51:00Z"/>
        </w:trPr>
        <w:tc>
          <w:tcPr>
            <w:tcW w:w="687" w:type="dxa"/>
          </w:tcPr>
          <w:p w14:paraId="667E6653" w14:textId="39FCEF1F" w:rsidR="00CB7E31" w:rsidDel="009E4857" w:rsidRDefault="00000000">
            <w:pPr>
              <w:suppressAutoHyphens w:val="0"/>
              <w:spacing w:after="0"/>
              <w:rPr>
                <w:del w:id="6592" w:author="Jose Eduardo VIU" w:date="2023-04-01T20:51:00Z"/>
              </w:rPr>
            </w:pPr>
            <w:del w:id="6593" w:author="Jose Eduardo VIU" w:date="2023-04-01T20:51:00Z">
              <w:r w:rsidDel="009E4857">
                <w:rPr>
                  <w:rFonts w:ascii="Courier New" w:eastAsia="Courier New" w:hAnsi="Courier New" w:cs="Courier New"/>
                </w:rPr>
                <w:delText>289</w:delText>
              </w:r>
            </w:del>
          </w:p>
        </w:tc>
        <w:tc>
          <w:tcPr>
            <w:tcW w:w="1947" w:type="dxa"/>
          </w:tcPr>
          <w:p w14:paraId="1A287212" w14:textId="1E5EE079" w:rsidR="00CB7E31" w:rsidDel="009E4857" w:rsidRDefault="00000000">
            <w:pPr>
              <w:suppressAutoHyphens w:val="0"/>
              <w:spacing w:after="0"/>
              <w:ind w:left="344"/>
              <w:rPr>
                <w:del w:id="6594" w:author="Jose Eduardo VIU" w:date="2023-04-01T20:51:00Z"/>
              </w:rPr>
            </w:pPr>
            <w:del w:id="6595" w:author="Jose Eduardo VIU" w:date="2023-04-01T20:51:00Z">
              <w:r w:rsidDel="009E4857">
                <w:rPr>
                  <w:rFonts w:ascii="Courier New" w:eastAsia="Courier New" w:hAnsi="Courier New" w:cs="Courier New"/>
                </w:rPr>
                <w:delText>204066</w:delText>
              </w:r>
            </w:del>
          </w:p>
        </w:tc>
        <w:tc>
          <w:tcPr>
            <w:tcW w:w="1375" w:type="dxa"/>
            <w:gridSpan w:val="2"/>
          </w:tcPr>
          <w:p w14:paraId="1CACCFF1" w14:textId="0F64B720" w:rsidR="00CB7E31" w:rsidDel="009E4857" w:rsidRDefault="00000000">
            <w:pPr>
              <w:suppressAutoHyphens w:val="0"/>
              <w:spacing w:after="0"/>
              <w:ind w:left="344"/>
              <w:rPr>
                <w:del w:id="6596" w:author="Jose Eduardo VIU" w:date="2023-04-01T20:51:00Z"/>
              </w:rPr>
            </w:pPr>
            <w:del w:id="6597" w:author="Jose Eduardo VIU" w:date="2023-04-01T20:51:00Z">
              <w:r w:rsidDel="009E4857">
                <w:rPr>
                  <w:rFonts w:ascii="Courier New" w:eastAsia="Courier New" w:hAnsi="Courier New" w:cs="Courier New"/>
                </w:rPr>
                <w:delText>1</w:delText>
              </w:r>
            </w:del>
          </w:p>
        </w:tc>
        <w:tc>
          <w:tcPr>
            <w:tcW w:w="916" w:type="dxa"/>
          </w:tcPr>
          <w:p w14:paraId="2CB21B41" w14:textId="04745D9C" w:rsidR="00CB7E31" w:rsidDel="009E4857" w:rsidRDefault="00000000">
            <w:pPr>
              <w:suppressAutoHyphens w:val="0"/>
              <w:spacing w:after="0"/>
              <w:rPr>
                <w:del w:id="6598" w:author="Jose Eduardo VIU" w:date="2023-04-01T20:51:00Z"/>
              </w:rPr>
            </w:pPr>
            <w:del w:id="6599" w:author="Jose Eduardo VIU" w:date="2023-04-01T20:51:00Z">
              <w:r w:rsidDel="009E4857">
                <w:rPr>
                  <w:rFonts w:ascii="Courier New" w:eastAsia="Courier New" w:hAnsi="Courier New" w:cs="Courier New"/>
                </w:rPr>
                <w:delText>2</w:delText>
              </w:r>
            </w:del>
          </w:p>
        </w:tc>
        <w:tc>
          <w:tcPr>
            <w:tcW w:w="1031" w:type="dxa"/>
          </w:tcPr>
          <w:p w14:paraId="47CC6A20" w14:textId="1FA15028" w:rsidR="00CB7E31" w:rsidDel="009E4857" w:rsidRDefault="00000000">
            <w:pPr>
              <w:suppressAutoHyphens w:val="0"/>
              <w:spacing w:after="0"/>
              <w:rPr>
                <w:del w:id="6600" w:author="Jose Eduardo VIU" w:date="2023-04-01T20:51:00Z"/>
              </w:rPr>
            </w:pPr>
            <w:del w:id="6601" w:author="Jose Eduardo VIU" w:date="2023-04-01T20:51:00Z">
              <w:r w:rsidDel="009E4857">
                <w:rPr>
                  <w:rFonts w:ascii="Courier New" w:eastAsia="Courier New" w:hAnsi="Courier New" w:cs="Courier New"/>
                </w:rPr>
                <w:delText>69</w:delText>
              </w:r>
            </w:del>
          </w:p>
        </w:tc>
        <w:tc>
          <w:tcPr>
            <w:tcW w:w="1145" w:type="dxa"/>
            <w:gridSpan w:val="2"/>
          </w:tcPr>
          <w:p w14:paraId="08101B7B" w14:textId="57A7B99E" w:rsidR="00CB7E31" w:rsidDel="009E4857" w:rsidRDefault="00000000">
            <w:pPr>
              <w:suppressAutoHyphens w:val="0"/>
              <w:spacing w:after="0"/>
              <w:rPr>
                <w:del w:id="6602" w:author="Jose Eduardo VIU" w:date="2023-04-01T20:51:00Z"/>
              </w:rPr>
            </w:pPr>
            <w:del w:id="6603" w:author="Jose Eduardo VIU" w:date="2023-04-01T20:51:00Z">
              <w:r w:rsidDel="009E4857">
                <w:rPr>
                  <w:rFonts w:ascii="Courier New" w:eastAsia="Courier New" w:hAnsi="Courier New" w:cs="Courier New"/>
                </w:rPr>
                <w:delText>20</w:delText>
              </w:r>
            </w:del>
          </w:p>
        </w:tc>
        <w:tc>
          <w:tcPr>
            <w:tcW w:w="1374" w:type="dxa"/>
          </w:tcPr>
          <w:p w14:paraId="6CFAE698" w14:textId="131725E7" w:rsidR="00CB7E31" w:rsidDel="009E4857" w:rsidRDefault="00000000">
            <w:pPr>
              <w:suppressAutoHyphens w:val="0"/>
              <w:spacing w:after="0"/>
              <w:rPr>
                <w:del w:id="6604" w:author="Jose Eduardo VIU" w:date="2023-04-01T20:51:00Z"/>
              </w:rPr>
            </w:pPr>
            <w:del w:id="6605" w:author="Jose Eduardo VIU" w:date="2023-04-01T20:51:00Z">
              <w:r w:rsidDel="009E4857">
                <w:rPr>
                  <w:rFonts w:ascii="Courier New" w:eastAsia="Courier New" w:hAnsi="Courier New" w:cs="Courier New"/>
                </w:rPr>
                <w:delText>8 15.864016</w:delText>
              </w:r>
            </w:del>
          </w:p>
        </w:tc>
      </w:tr>
      <w:tr w:rsidR="00CB7E31" w:rsidDel="009E4857" w14:paraId="22FB0F86" w14:textId="7B4C8777">
        <w:trPr>
          <w:trHeight w:val="271"/>
          <w:del w:id="6606" w:author="Jose Eduardo VIU" w:date="2023-04-01T20:51:00Z"/>
        </w:trPr>
        <w:tc>
          <w:tcPr>
            <w:tcW w:w="687" w:type="dxa"/>
          </w:tcPr>
          <w:p w14:paraId="28B5D88F" w14:textId="61883F33" w:rsidR="00CB7E31" w:rsidDel="009E4857" w:rsidRDefault="00000000">
            <w:pPr>
              <w:suppressAutoHyphens w:val="0"/>
              <w:spacing w:after="0"/>
              <w:rPr>
                <w:del w:id="6607" w:author="Jose Eduardo VIU" w:date="2023-04-01T20:51:00Z"/>
              </w:rPr>
            </w:pPr>
            <w:del w:id="6608" w:author="Jose Eduardo VIU" w:date="2023-04-01T20:51:00Z">
              <w:r w:rsidDel="009E4857">
                <w:rPr>
                  <w:rFonts w:ascii="Courier New" w:eastAsia="Courier New" w:hAnsi="Courier New" w:cs="Courier New"/>
                </w:rPr>
                <w:delText>290</w:delText>
              </w:r>
            </w:del>
          </w:p>
        </w:tc>
        <w:tc>
          <w:tcPr>
            <w:tcW w:w="1947" w:type="dxa"/>
          </w:tcPr>
          <w:p w14:paraId="6341ACC1" w14:textId="2B521B91" w:rsidR="00CB7E31" w:rsidDel="009E4857" w:rsidRDefault="00000000">
            <w:pPr>
              <w:suppressAutoHyphens w:val="0"/>
              <w:spacing w:after="0"/>
              <w:ind w:left="344"/>
              <w:rPr>
                <w:del w:id="6609" w:author="Jose Eduardo VIU" w:date="2023-04-01T20:51:00Z"/>
              </w:rPr>
            </w:pPr>
            <w:del w:id="6610" w:author="Jose Eduardo VIU" w:date="2023-04-01T20:51:00Z">
              <w:r w:rsidDel="009E4857">
                <w:rPr>
                  <w:rFonts w:ascii="Courier New" w:eastAsia="Courier New" w:hAnsi="Courier New" w:cs="Courier New"/>
                </w:rPr>
                <w:delText>204368</w:delText>
              </w:r>
            </w:del>
          </w:p>
        </w:tc>
        <w:tc>
          <w:tcPr>
            <w:tcW w:w="1375" w:type="dxa"/>
            <w:gridSpan w:val="2"/>
          </w:tcPr>
          <w:p w14:paraId="698D5AE7" w14:textId="5D73831E" w:rsidR="00CB7E31" w:rsidDel="009E4857" w:rsidRDefault="00000000">
            <w:pPr>
              <w:suppressAutoHyphens w:val="0"/>
              <w:spacing w:after="0"/>
              <w:ind w:left="344"/>
              <w:rPr>
                <w:del w:id="6611" w:author="Jose Eduardo VIU" w:date="2023-04-01T20:51:00Z"/>
              </w:rPr>
            </w:pPr>
            <w:del w:id="6612" w:author="Jose Eduardo VIU" w:date="2023-04-01T20:51:00Z">
              <w:r w:rsidDel="009E4857">
                <w:rPr>
                  <w:rFonts w:ascii="Courier New" w:eastAsia="Courier New" w:hAnsi="Courier New" w:cs="Courier New"/>
                </w:rPr>
                <w:delText>1</w:delText>
              </w:r>
            </w:del>
          </w:p>
        </w:tc>
        <w:tc>
          <w:tcPr>
            <w:tcW w:w="916" w:type="dxa"/>
          </w:tcPr>
          <w:p w14:paraId="6EE5343F" w14:textId="69F1802E" w:rsidR="00CB7E31" w:rsidDel="009E4857" w:rsidRDefault="00000000">
            <w:pPr>
              <w:suppressAutoHyphens w:val="0"/>
              <w:spacing w:after="0"/>
              <w:rPr>
                <w:del w:id="6613" w:author="Jose Eduardo VIU" w:date="2023-04-01T20:51:00Z"/>
              </w:rPr>
            </w:pPr>
            <w:del w:id="6614" w:author="Jose Eduardo VIU" w:date="2023-04-01T20:51:00Z">
              <w:r w:rsidDel="009E4857">
                <w:rPr>
                  <w:rFonts w:ascii="Courier New" w:eastAsia="Courier New" w:hAnsi="Courier New" w:cs="Courier New"/>
                </w:rPr>
                <w:delText>2</w:delText>
              </w:r>
            </w:del>
          </w:p>
        </w:tc>
        <w:tc>
          <w:tcPr>
            <w:tcW w:w="1031" w:type="dxa"/>
          </w:tcPr>
          <w:p w14:paraId="6A12370A" w14:textId="5DFDA696" w:rsidR="00CB7E31" w:rsidDel="009E4857" w:rsidRDefault="00000000">
            <w:pPr>
              <w:suppressAutoHyphens w:val="0"/>
              <w:spacing w:after="0"/>
              <w:rPr>
                <w:del w:id="6615" w:author="Jose Eduardo VIU" w:date="2023-04-01T20:51:00Z"/>
              </w:rPr>
            </w:pPr>
            <w:del w:id="6616" w:author="Jose Eduardo VIU" w:date="2023-04-01T20:51:00Z">
              <w:r w:rsidDel="009E4857">
                <w:rPr>
                  <w:rFonts w:ascii="Courier New" w:eastAsia="Courier New" w:hAnsi="Courier New" w:cs="Courier New"/>
                </w:rPr>
                <w:delText>69</w:delText>
              </w:r>
            </w:del>
          </w:p>
        </w:tc>
        <w:tc>
          <w:tcPr>
            <w:tcW w:w="1145" w:type="dxa"/>
            <w:gridSpan w:val="2"/>
          </w:tcPr>
          <w:p w14:paraId="57D67909" w14:textId="20475B1A" w:rsidR="00CB7E31" w:rsidDel="009E4857" w:rsidRDefault="00000000">
            <w:pPr>
              <w:suppressAutoHyphens w:val="0"/>
              <w:spacing w:after="0"/>
              <w:rPr>
                <w:del w:id="6617" w:author="Jose Eduardo VIU" w:date="2023-04-01T20:51:00Z"/>
              </w:rPr>
            </w:pPr>
            <w:del w:id="6618" w:author="Jose Eduardo VIU" w:date="2023-04-01T20:51:00Z">
              <w:r w:rsidDel="009E4857">
                <w:rPr>
                  <w:rFonts w:ascii="Courier New" w:eastAsia="Courier New" w:hAnsi="Courier New" w:cs="Courier New"/>
                </w:rPr>
                <w:delText>20</w:delText>
              </w:r>
            </w:del>
          </w:p>
        </w:tc>
        <w:tc>
          <w:tcPr>
            <w:tcW w:w="1374" w:type="dxa"/>
          </w:tcPr>
          <w:p w14:paraId="59EE3884" w14:textId="56AE6459" w:rsidR="00CB7E31" w:rsidDel="009E4857" w:rsidRDefault="00000000">
            <w:pPr>
              <w:suppressAutoHyphens w:val="0"/>
              <w:spacing w:after="0"/>
              <w:rPr>
                <w:del w:id="6619" w:author="Jose Eduardo VIU" w:date="2023-04-01T20:51:00Z"/>
              </w:rPr>
            </w:pPr>
            <w:del w:id="6620" w:author="Jose Eduardo VIU" w:date="2023-04-01T20:51:00Z">
              <w:r w:rsidDel="009E4857">
                <w:rPr>
                  <w:rFonts w:ascii="Courier New" w:eastAsia="Courier New" w:hAnsi="Courier New" w:cs="Courier New"/>
                </w:rPr>
                <w:delText>8 23.029515</w:delText>
              </w:r>
            </w:del>
          </w:p>
        </w:tc>
      </w:tr>
      <w:tr w:rsidR="00CB7E31" w:rsidDel="009E4857" w14:paraId="3674769D" w14:textId="5DFCF487">
        <w:trPr>
          <w:trHeight w:val="271"/>
          <w:del w:id="6621" w:author="Jose Eduardo VIU" w:date="2023-04-01T20:51:00Z"/>
        </w:trPr>
        <w:tc>
          <w:tcPr>
            <w:tcW w:w="687" w:type="dxa"/>
          </w:tcPr>
          <w:p w14:paraId="148F4CEB" w14:textId="0F6B02C3" w:rsidR="00CB7E31" w:rsidDel="009E4857" w:rsidRDefault="00000000">
            <w:pPr>
              <w:suppressAutoHyphens w:val="0"/>
              <w:spacing w:after="0"/>
              <w:rPr>
                <w:del w:id="6622" w:author="Jose Eduardo VIU" w:date="2023-04-01T20:51:00Z"/>
              </w:rPr>
            </w:pPr>
            <w:del w:id="6623" w:author="Jose Eduardo VIU" w:date="2023-04-01T20:51:00Z">
              <w:r w:rsidDel="009E4857">
                <w:rPr>
                  <w:rFonts w:ascii="Courier New" w:eastAsia="Courier New" w:hAnsi="Courier New" w:cs="Courier New"/>
                </w:rPr>
                <w:delText>291</w:delText>
              </w:r>
            </w:del>
          </w:p>
        </w:tc>
        <w:tc>
          <w:tcPr>
            <w:tcW w:w="1947" w:type="dxa"/>
          </w:tcPr>
          <w:p w14:paraId="5886808D" w14:textId="4EABC2A3" w:rsidR="00CB7E31" w:rsidDel="009E4857" w:rsidRDefault="00000000">
            <w:pPr>
              <w:suppressAutoHyphens w:val="0"/>
              <w:spacing w:after="0"/>
              <w:ind w:left="344"/>
              <w:rPr>
                <w:del w:id="6624" w:author="Jose Eduardo VIU" w:date="2023-04-01T20:51:00Z"/>
              </w:rPr>
            </w:pPr>
            <w:del w:id="6625" w:author="Jose Eduardo VIU" w:date="2023-04-01T20:51:00Z">
              <w:r w:rsidDel="009E4857">
                <w:rPr>
                  <w:rFonts w:ascii="Courier New" w:eastAsia="Courier New" w:hAnsi="Courier New" w:cs="Courier New"/>
                </w:rPr>
                <w:delText>203618</w:delText>
              </w:r>
            </w:del>
          </w:p>
        </w:tc>
        <w:tc>
          <w:tcPr>
            <w:tcW w:w="1375" w:type="dxa"/>
            <w:gridSpan w:val="2"/>
          </w:tcPr>
          <w:p w14:paraId="3AFE8F5E" w14:textId="515E6613" w:rsidR="00CB7E31" w:rsidDel="009E4857" w:rsidRDefault="00000000">
            <w:pPr>
              <w:suppressAutoHyphens w:val="0"/>
              <w:spacing w:after="0"/>
              <w:ind w:left="344"/>
              <w:rPr>
                <w:del w:id="6626" w:author="Jose Eduardo VIU" w:date="2023-04-01T20:51:00Z"/>
              </w:rPr>
            </w:pPr>
            <w:del w:id="6627" w:author="Jose Eduardo VIU" w:date="2023-04-01T20:51:00Z">
              <w:r w:rsidDel="009E4857">
                <w:rPr>
                  <w:rFonts w:ascii="Courier New" w:eastAsia="Courier New" w:hAnsi="Courier New" w:cs="Courier New"/>
                </w:rPr>
                <w:delText>1</w:delText>
              </w:r>
            </w:del>
          </w:p>
        </w:tc>
        <w:tc>
          <w:tcPr>
            <w:tcW w:w="916" w:type="dxa"/>
          </w:tcPr>
          <w:p w14:paraId="52CEE370" w14:textId="761C0382" w:rsidR="00CB7E31" w:rsidDel="009E4857" w:rsidRDefault="00000000">
            <w:pPr>
              <w:suppressAutoHyphens w:val="0"/>
              <w:spacing w:after="0"/>
              <w:rPr>
                <w:del w:id="6628" w:author="Jose Eduardo VIU" w:date="2023-04-01T20:51:00Z"/>
              </w:rPr>
            </w:pPr>
            <w:del w:id="6629" w:author="Jose Eduardo VIU" w:date="2023-04-01T20:51:00Z">
              <w:r w:rsidDel="009E4857">
                <w:rPr>
                  <w:rFonts w:ascii="Courier New" w:eastAsia="Courier New" w:hAnsi="Courier New" w:cs="Courier New"/>
                </w:rPr>
                <w:delText>2</w:delText>
              </w:r>
            </w:del>
          </w:p>
        </w:tc>
        <w:tc>
          <w:tcPr>
            <w:tcW w:w="1031" w:type="dxa"/>
          </w:tcPr>
          <w:p w14:paraId="65F814CE" w14:textId="6C285CBF" w:rsidR="00CB7E31" w:rsidDel="009E4857" w:rsidRDefault="00000000">
            <w:pPr>
              <w:suppressAutoHyphens w:val="0"/>
              <w:spacing w:after="0"/>
              <w:rPr>
                <w:del w:id="6630" w:author="Jose Eduardo VIU" w:date="2023-04-01T20:51:00Z"/>
              </w:rPr>
            </w:pPr>
            <w:del w:id="6631" w:author="Jose Eduardo VIU" w:date="2023-04-01T20:51:00Z">
              <w:r w:rsidDel="009E4857">
                <w:rPr>
                  <w:rFonts w:ascii="Courier New" w:eastAsia="Courier New" w:hAnsi="Courier New" w:cs="Courier New"/>
                </w:rPr>
                <w:delText>69</w:delText>
              </w:r>
            </w:del>
          </w:p>
        </w:tc>
        <w:tc>
          <w:tcPr>
            <w:tcW w:w="1145" w:type="dxa"/>
            <w:gridSpan w:val="2"/>
          </w:tcPr>
          <w:p w14:paraId="794309DC" w14:textId="016D1DB5" w:rsidR="00CB7E31" w:rsidDel="009E4857" w:rsidRDefault="00000000">
            <w:pPr>
              <w:suppressAutoHyphens w:val="0"/>
              <w:spacing w:after="0"/>
              <w:rPr>
                <w:del w:id="6632" w:author="Jose Eduardo VIU" w:date="2023-04-01T20:51:00Z"/>
              </w:rPr>
            </w:pPr>
            <w:del w:id="6633" w:author="Jose Eduardo VIU" w:date="2023-04-01T20:51:00Z">
              <w:r w:rsidDel="009E4857">
                <w:rPr>
                  <w:rFonts w:ascii="Courier New" w:eastAsia="Courier New" w:hAnsi="Courier New" w:cs="Courier New"/>
                </w:rPr>
                <w:delText>20</w:delText>
              </w:r>
            </w:del>
          </w:p>
        </w:tc>
        <w:tc>
          <w:tcPr>
            <w:tcW w:w="1374" w:type="dxa"/>
          </w:tcPr>
          <w:p w14:paraId="1BDE33C3" w14:textId="33EB1E7A" w:rsidR="00CB7E31" w:rsidDel="009E4857" w:rsidRDefault="00000000">
            <w:pPr>
              <w:suppressAutoHyphens w:val="0"/>
              <w:spacing w:after="0"/>
              <w:rPr>
                <w:del w:id="6634" w:author="Jose Eduardo VIU" w:date="2023-04-01T20:51:00Z"/>
              </w:rPr>
            </w:pPr>
            <w:del w:id="6635" w:author="Jose Eduardo VIU" w:date="2023-04-01T20:51:00Z">
              <w:r w:rsidDel="009E4857">
                <w:rPr>
                  <w:rFonts w:ascii="Courier New" w:eastAsia="Courier New" w:hAnsi="Courier New" w:cs="Courier New"/>
                </w:rPr>
                <w:delText>8 16.775227</w:delText>
              </w:r>
            </w:del>
          </w:p>
        </w:tc>
      </w:tr>
      <w:tr w:rsidR="00CB7E31" w:rsidDel="009E4857" w14:paraId="04B42179" w14:textId="07F07924">
        <w:trPr>
          <w:trHeight w:val="271"/>
          <w:del w:id="6636" w:author="Jose Eduardo VIU" w:date="2023-04-01T20:51:00Z"/>
        </w:trPr>
        <w:tc>
          <w:tcPr>
            <w:tcW w:w="687" w:type="dxa"/>
          </w:tcPr>
          <w:p w14:paraId="2CF73669" w14:textId="780CDAB5" w:rsidR="00CB7E31" w:rsidDel="009E4857" w:rsidRDefault="00000000">
            <w:pPr>
              <w:suppressAutoHyphens w:val="0"/>
              <w:spacing w:after="0"/>
              <w:rPr>
                <w:del w:id="6637" w:author="Jose Eduardo VIU" w:date="2023-04-01T20:51:00Z"/>
              </w:rPr>
            </w:pPr>
            <w:del w:id="6638" w:author="Jose Eduardo VIU" w:date="2023-04-01T20:51:00Z">
              <w:r w:rsidDel="009E4857">
                <w:rPr>
                  <w:rFonts w:ascii="Courier New" w:eastAsia="Courier New" w:hAnsi="Courier New" w:cs="Courier New"/>
                </w:rPr>
                <w:delText>292</w:delText>
              </w:r>
            </w:del>
          </w:p>
        </w:tc>
        <w:tc>
          <w:tcPr>
            <w:tcW w:w="1947" w:type="dxa"/>
          </w:tcPr>
          <w:p w14:paraId="22EF17AA" w14:textId="53340CA5" w:rsidR="00CB7E31" w:rsidDel="009E4857" w:rsidRDefault="00000000">
            <w:pPr>
              <w:suppressAutoHyphens w:val="0"/>
              <w:spacing w:after="0"/>
              <w:ind w:left="344"/>
              <w:rPr>
                <w:del w:id="6639" w:author="Jose Eduardo VIU" w:date="2023-04-01T20:51:00Z"/>
              </w:rPr>
            </w:pPr>
            <w:del w:id="6640" w:author="Jose Eduardo VIU" w:date="2023-04-01T20:51:00Z">
              <w:r w:rsidDel="009E4857">
                <w:rPr>
                  <w:rFonts w:ascii="Courier New" w:eastAsia="Courier New" w:hAnsi="Courier New" w:cs="Courier New"/>
                </w:rPr>
                <w:delText>205387</w:delText>
              </w:r>
            </w:del>
          </w:p>
        </w:tc>
        <w:tc>
          <w:tcPr>
            <w:tcW w:w="1375" w:type="dxa"/>
            <w:gridSpan w:val="2"/>
          </w:tcPr>
          <w:p w14:paraId="496B8D1B" w14:textId="3EC74F90" w:rsidR="00CB7E31" w:rsidDel="009E4857" w:rsidRDefault="00000000">
            <w:pPr>
              <w:suppressAutoHyphens w:val="0"/>
              <w:spacing w:after="0"/>
              <w:ind w:left="344"/>
              <w:rPr>
                <w:del w:id="6641" w:author="Jose Eduardo VIU" w:date="2023-04-01T20:51:00Z"/>
              </w:rPr>
            </w:pPr>
            <w:del w:id="6642" w:author="Jose Eduardo VIU" w:date="2023-04-01T20:51:00Z">
              <w:r w:rsidDel="009E4857">
                <w:rPr>
                  <w:rFonts w:ascii="Courier New" w:eastAsia="Courier New" w:hAnsi="Courier New" w:cs="Courier New"/>
                </w:rPr>
                <w:delText>1</w:delText>
              </w:r>
            </w:del>
          </w:p>
        </w:tc>
        <w:tc>
          <w:tcPr>
            <w:tcW w:w="916" w:type="dxa"/>
          </w:tcPr>
          <w:p w14:paraId="3E110F10" w14:textId="747EFDEA" w:rsidR="00CB7E31" w:rsidDel="009E4857" w:rsidRDefault="00000000">
            <w:pPr>
              <w:suppressAutoHyphens w:val="0"/>
              <w:spacing w:after="0"/>
              <w:rPr>
                <w:del w:id="6643" w:author="Jose Eduardo VIU" w:date="2023-04-01T20:51:00Z"/>
              </w:rPr>
            </w:pPr>
            <w:del w:id="6644" w:author="Jose Eduardo VIU" w:date="2023-04-01T20:51:00Z">
              <w:r w:rsidDel="009E4857">
                <w:rPr>
                  <w:rFonts w:ascii="Courier New" w:eastAsia="Courier New" w:hAnsi="Courier New" w:cs="Courier New"/>
                </w:rPr>
                <w:delText>2</w:delText>
              </w:r>
            </w:del>
          </w:p>
        </w:tc>
        <w:tc>
          <w:tcPr>
            <w:tcW w:w="1031" w:type="dxa"/>
          </w:tcPr>
          <w:p w14:paraId="2F7BB2E1" w14:textId="1721D74D" w:rsidR="00CB7E31" w:rsidDel="009E4857" w:rsidRDefault="00000000">
            <w:pPr>
              <w:suppressAutoHyphens w:val="0"/>
              <w:spacing w:after="0"/>
              <w:rPr>
                <w:del w:id="6645" w:author="Jose Eduardo VIU" w:date="2023-04-01T20:51:00Z"/>
              </w:rPr>
            </w:pPr>
            <w:del w:id="6646" w:author="Jose Eduardo VIU" w:date="2023-04-01T20:51:00Z">
              <w:r w:rsidDel="009E4857">
                <w:rPr>
                  <w:rFonts w:ascii="Courier New" w:eastAsia="Courier New" w:hAnsi="Courier New" w:cs="Courier New"/>
                </w:rPr>
                <w:delText>69</w:delText>
              </w:r>
            </w:del>
          </w:p>
        </w:tc>
        <w:tc>
          <w:tcPr>
            <w:tcW w:w="1145" w:type="dxa"/>
            <w:gridSpan w:val="2"/>
          </w:tcPr>
          <w:p w14:paraId="378A21F4" w14:textId="1C6C0CC0" w:rsidR="00CB7E31" w:rsidDel="009E4857" w:rsidRDefault="00000000">
            <w:pPr>
              <w:suppressAutoHyphens w:val="0"/>
              <w:spacing w:after="0"/>
              <w:rPr>
                <w:del w:id="6647" w:author="Jose Eduardo VIU" w:date="2023-04-01T20:51:00Z"/>
              </w:rPr>
            </w:pPr>
            <w:del w:id="6648" w:author="Jose Eduardo VIU" w:date="2023-04-01T20:51:00Z">
              <w:r w:rsidDel="009E4857">
                <w:rPr>
                  <w:rFonts w:ascii="Courier New" w:eastAsia="Courier New" w:hAnsi="Courier New" w:cs="Courier New"/>
                </w:rPr>
                <w:delText>20</w:delText>
              </w:r>
            </w:del>
          </w:p>
        </w:tc>
        <w:tc>
          <w:tcPr>
            <w:tcW w:w="1374" w:type="dxa"/>
          </w:tcPr>
          <w:p w14:paraId="49455AAB" w14:textId="2D82A493" w:rsidR="00CB7E31" w:rsidDel="009E4857" w:rsidRDefault="00000000">
            <w:pPr>
              <w:suppressAutoHyphens w:val="0"/>
              <w:spacing w:after="0"/>
              <w:rPr>
                <w:del w:id="6649" w:author="Jose Eduardo VIU" w:date="2023-04-01T20:51:00Z"/>
              </w:rPr>
            </w:pPr>
            <w:del w:id="6650" w:author="Jose Eduardo VIU" w:date="2023-04-01T20:51:00Z">
              <w:r w:rsidDel="009E4857">
                <w:rPr>
                  <w:rFonts w:ascii="Courier New" w:eastAsia="Courier New" w:hAnsi="Courier New" w:cs="Courier New"/>
                </w:rPr>
                <w:delText>8 32.255497</w:delText>
              </w:r>
            </w:del>
          </w:p>
        </w:tc>
      </w:tr>
      <w:tr w:rsidR="00CB7E31" w:rsidDel="009E4857" w14:paraId="282A4E71" w14:textId="6A28D6CE">
        <w:trPr>
          <w:trHeight w:val="271"/>
          <w:del w:id="6651" w:author="Jose Eduardo VIU" w:date="2023-04-01T20:51:00Z"/>
        </w:trPr>
        <w:tc>
          <w:tcPr>
            <w:tcW w:w="687" w:type="dxa"/>
          </w:tcPr>
          <w:p w14:paraId="0D74E026" w14:textId="2DBEE2DF" w:rsidR="00CB7E31" w:rsidDel="009E4857" w:rsidRDefault="00000000">
            <w:pPr>
              <w:suppressAutoHyphens w:val="0"/>
              <w:spacing w:after="0"/>
              <w:rPr>
                <w:del w:id="6652" w:author="Jose Eduardo VIU" w:date="2023-04-01T20:51:00Z"/>
              </w:rPr>
            </w:pPr>
            <w:del w:id="6653" w:author="Jose Eduardo VIU" w:date="2023-04-01T20:51:00Z">
              <w:r w:rsidDel="009E4857">
                <w:rPr>
                  <w:rFonts w:ascii="Courier New" w:eastAsia="Courier New" w:hAnsi="Courier New" w:cs="Courier New"/>
                </w:rPr>
                <w:delText>293</w:delText>
              </w:r>
            </w:del>
          </w:p>
        </w:tc>
        <w:tc>
          <w:tcPr>
            <w:tcW w:w="1947" w:type="dxa"/>
          </w:tcPr>
          <w:p w14:paraId="57C7C654" w14:textId="4A3BB781" w:rsidR="00CB7E31" w:rsidDel="009E4857" w:rsidRDefault="00000000">
            <w:pPr>
              <w:suppressAutoHyphens w:val="0"/>
              <w:spacing w:after="0"/>
              <w:ind w:left="344"/>
              <w:rPr>
                <w:del w:id="6654" w:author="Jose Eduardo VIU" w:date="2023-04-01T20:51:00Z"/>
              </w:rPr>
            </w:pPr>
            <w:del w:id="6655" w:author="Jose Eduardo VIU" w:date="2023-04-01T20:51:00Z">
              <w:r w:rsidDel="009E4857">
                <w:rPr>
                  <w:rFonts w:ascii="Courier New" w:eastAsia="Courier New" w:hAnsi="Courier New" w:cs="Courier New"/>
                </w:rPr>
                <w:delText>203798</w:delText>
              </w:r>
            </w:del>
          </w:p>
        </w:tc>
        <w:tc>
          <w:tcPr>
            <w:tcW w:w="1375" w:type="dxa"/>
            <w:gridSpan w:val="2"/>
          </w:tcPr>
          <w:p w14:paraId="26106B05" w14:textId="22FDE356" w:rsidR="00CB7E31" w:rsidDel="009E4857" w:rsidRDefault="00000000">
            <w:pPr>
              <w:suppressAutoHyphens w:val="0"/>
              <w:spacing w:after="0"/>
              <w:ind w:left="344"/>
              <w:rPr>
                <w:del w:id="6656" w:author="Jose Eduardo VIU" w:date="2023-04-01T20:51:00Z"/>
              </w:rPr>
            </w:pPr>
            <w:del w:id="6657" w:author="Jose Eduardo VIU" w:date="2023-04-01T20:51:00Z">
              <w:r w:rsidDel="009E4857">
                <w:rPr>
                  <w:rFonts w:ascii="Courier New" w:eastAsia="Courier New" w:hAnsi="Courier New" w:cs="Courier New"/>
                </w:rPr>
                <w:delText>1</w:delText>
              </w:r>
            </w:del>
          </w:p>
        </w:tc>
        <w:tc>
          <w:tcPr>
            <w:tcW w:w="916" w:type="dxa"/>
          </w:tcPr>
          <w:p w14:paraId="5EE664DF" w14:textId="06A05DC7" w:rsidR="00CB7E31" w:rsidDel="009E4857" w:rsidRDefault="00000000">
            <w:pPr>
              <w:suppressAutoHyphens w:val="0"/>
              <w:spacing w:after="0"/>
              <w:rPr>
                <w:del w:id="6658" w:author="Jose Eduardo VIU" w:date="2023-04-01T20:51:00Z"/>
              </w:rPr>
            </w:pPr>
            <w:del w:id="6659" w:author="Jose Eduardo VIU" w:date="2023-04-01T20:51:00Z">
              <w:r w:rsidDel="009E4857">
                <w:rPr>
                  <w:rFonts w:ascii="Courier New" w:eastAsia="Courier New" w:hAnsi="Courier New" w:cs="Courier New"/>
                </w:rPr>
                <w:delText>2</w:delText>
              </w:r>
            </w:del>
          </w:p>
        </w:tc>
        <w:tc>
          <w:tcPr>
            <w:tcW w:w="1031" w:type="dxa"/>
          </w:tcPr>
          <w:p w14:paraId="47B8B8D8" w14:textId="4617AB49" w:rsidR="00CB7E31" w:rsidDel="009E4857" w:rsidRDefault="00000000">
            <w:pPr>
              <w:suppressAutoHyphens w:val="0"/>
              <w:spacing w:after="0"/>
              <w:rPr>
                <w:del w:id="6660" w:author="Jose Eduardo VIU" w:date="2023-04-01T20:51:00Z"/>
              </w:rPr>
            </w:pPr>
            <w:del w:id="6661" w:author="Jose Eduardo VIU" w:date="2023-04-01T20:51:00Z">
              <w:r w:rsidDel="009E4857">
                <w:rPr>
                  <w:rFonts w:ascii="Courier New" w:eastAsia="Courier New" w:hAnsi="Courier New" w:cs="Courier New"/>
                </w:rPr>
                <w:delText>69</w:delText>
              </w:r>
            </w:del>
          </w:p>
        </w:tc>
        <w:tc>
          <w:tcPr>
            <w:tcW w:w="1145" w:type="dxa"/>
            <w:gridSpan w:val="2"/>
          </w:tcPr>
          <w:p w14:paraId="14981DA6" w14:textId="118F4019" w:rsidR="00CB7E31" w:rsidDel="009E4857" w:rsidRDefault="00000000">
            <w:pPr>
              <w:suppressAutoHyphens w:val="0"/>
              <w:spacing w:after="0"/>
              <w:rPr>
                <w:del w:id="6662" w:author="Jose Eduardo VIU" w:date="2023-04-01T20:51:00Z"/>
              </w:rPr>
            </w:pPr>
            <w:del w:id="6663" w:author="Jose Eduardo VIU" w:date="2023-04-01T20:51:00Z">
              <w:r w:rsidDel="009E4857">
                <w:rPr>
                  <w:rFonts w:ascii="Courier New" w:eastAsia="Courier New" w:hAnsi="Courier New" w:cs="Courier New"/>
                </w:rPr>
                <w:delText>20</w:delText>
              </w:r>
            </w:del>
          </w:p>
        </w:tc>
        <w:tc>
          <w:tcPr>
            <w:tcW w:w="1374" w:type="dxa"/>
          </w:tcPr>
          <w:p w14:paraId="2AB6215A" w14:textId="2CAFAA66" w:rsidR="00CB7E31" w:rsidDel="009E4857" w:rsidRDefault="00000000">
            <w:pPr>
              <w:suppressAutoHyphens w:val="0"/>
              <w:spacing w:after="0"/>
              <w:rPr>
                <w:del w:id="6664" w:author="Jose Eduardo VIU" w:date="2023-04-01T20:51:00Z"/>
              </w:rPr>
            </w:pPr>
            <w:del w:id="6665" w:author="Jose Eduardo VIU" w:date="2023-04-01T20:51:00Z">
              <w:r w:rsidDel="009E4857">
                <w:rPr>
                  <w:rFonts w:ascii="Courier New" w:eastAsia="Courier New" w:hAnsi="Courier New" w:cs="Courier New"/>
                </w:rPr>
                <w:delText>8 23.158567</w:delText>
              </w:r>
            </w:del>
          </w:p>
        </w:tc>
      </w:tr>
      <w:tr w:rsidR="00CB7E31" w:rsidDel="009E4857" w14:paraId="587F1E3D" w14:textId="0CE79ABC">
        <w:trPr>
          <w:trHeight w:val="271"/>
          <w:del w:id="6666" w:author="Jose Eduardo VIU" w:date="2023-04-01T20:51:00Z"/>
        </w:trPr>
        <w:tc>
          <w:tcPr>
            <w:tcW w:w="687" w:type="dxa"/>
          </w:tcPr>
          <w:p w14:paraId="7A10093B" w14:textId="2512923B" w:rsidR="00CB7E31" w:rsidDel="009E4857" w:rsidRDefault="00000000">
            <w:pPr>
              <w:suppressAutoHyphens w:val="0"/>
              <w:spacing w:after="0"/>
              <w:rPr>
                <w:del w:id="6667" w:author="Jose Eduardo VIU" w:date="2023-04-01T20:51:00Z"/>
              </w:rPr>
            </w:pPr>
            <w:del w:id="6668" w:author="Jose Eduardo VIU" w:date="2023-04-01T20:51:00Z">
              <w:r w:rsidDel="009E4857">
                <w:rPr>
                  <w:rFonts w:ascii="Courier New" w:eastAsia="Courier New" w:hAnsi="Courier New" w:cs="Courier New"/>
                </w:rPr>
                <w:delText>296</w:delText>
              </w:r>
            </w:del>
          </w:p>
        </w:tc>
        <w:tc>
          <w:tcPr>
            <w:tcW w:w="1947" w:type="dxa"/>
          </w:tcPr>
          <w:p w14:paraId="543F27E0" w14:textId="68D12748" w:rsidR="00CB7E31" w:rsidDel="009E4857" w:rsidRDefault="00000000">
            <w:pPr>
              <w:suppressAutoHyphens w:val="0"/>
              <w:spacing w:after="0"/>
              <w:ind w:left="344"/>
              <w:rPr>
                <w:del w:id="6669" w:author="Jose Eduardo VIU" w:date="2023-04-01T20:51:00Z"/>
              </w:rPr>
            </w:pPr>
            <w:del w:id="6670" w:author="Jose Eduardo VIU" w:date="2023-04-01T20:51:00Z">
              <w:r w:rsidDel="009E4857">
                <w:rPr>
                  <w:rFonts w:ascii="Courier New" w:eastAsia="Courier New" w:hAnsi="Courier New" w:cs="Courier New"/>
                </w:rPr>
                <w:delText>205239</w:delText>
              </w:r>
            </w:del>
          </w:p>
        </w:tc>
        <w:tc>
          <w:tcPr>
            <w:tcW w:w="1375" w:type="dxa"/>
            <w:gridSpan w:val="2"/>
          </w:tcPr>
          <w:p w14:paraId="15E99791" w14:textId="47875592" w:rsidR="00CB7E31" w:rsidDel="009E4857" w:rsidRDefault="00000000">
            <w:pPr>
              <w:suppressAutoHyphens w:val="0"/>
              <w:spacing w:after="0"/>
              <w:ind w:left="344"/>
              <w:rPr>
                <w:del w:id="6671" w:author="Jose Eduardo VIU" w:date="2023-04-01T20:51:00Z"/>
              </w:rPr>
            </w:pPr>
            <w:del w:id="6672" w:author="Jose Eduardo VIU" w:date="2023-04-01T20:51:00Z">
              <w:r w:rsidDel="009E4857">
                <w:rPr>
                  <w:rFonts w:ascii="Courier New" w:eastAsia="Courier New" w:hAnsi="Courier New" w:cs="Courier New"/>
                </w:rPr>
                <w:delText>1</w:delText>
              </w:r>
            </w:del>
          </w:p>
        </w:tc>
        <w:tc>
          <w:tcPr>
            <w:tcW w:w="916" w:type="dxa"/>
          </w:tcPr>
          <w:p w14:paraId="3D684B53" w14:textId="1D482E74" w:rsidR="00CB7E31" w:rsidDel="009E4857" w:rsidRDefault="00000000">
            <w:pPr>
              <w:suppressAutoHyphens w:val="0"/>
              <w:spacing w:after="0"/>
              <w:rPr>
                <w:del w:id="6673" w:author="Jose Eduardo VIU" w:date="2023-04-01T20:51:00Z"/>
              </w:rPr>
            </w:pPr>
            <w:del w:id="6674" w:author="Jose Eduardo VIU" w:date="2023-04-01T20:51:00Z">
              <w:r w:rsidDel="009E4857">
                <w:rPr>
                  <w:rFonts w:ascii="Courier New" w:eastAsia="Courier New" w:hAnsi="Courier New" w:cs="Courier New"/>
                </w:rPr>
                <w:delText>2</w:delText>
              </w:r>
            </w:del>
          </w:p>
        </w:tc>
        <w:tc>
          <w:tcPr>
            <w:tcW w:w="1031" w:type="dxa"/>
          </w:tcPr>
          <w:p w14:paraId="651E8B16" w14:textId="09F12E9C" w:rsidR="00CB7E31" w:rsidDel="009E4857" w:rsidRDefault="00000000">
            <w:pPr>
              <w:suppressAutoHyphens w:val="0"/>
              <w:spacing w:after="0"/>
              <w:rPr>
                <w:del w:id="6675" w:author="Jose Eduardo VIU" w:date="2023-04-01T20:51:00Z"/>
              </w:rPr>
            </w:pPr>
            <w:del w:id="6676" w:author="Jose Eduardo VIU" w:date="2023-04-01T20:51:00Z">
              <w:r w:rsidDel="009E4857">
                <w:rPr>
                  <w:rFonts w:ascii="Courier New" w:eastAsia="Courier New" w:hAnsi="Courier New" w:cs="Courier New"/>
                </w:rPr>
                <w:delText>69</w:delText>
              </w:r>
            </w:del>
          </w:p>
        </w:tc>
        <w:tc>
          <w:tcPr>
            <w:tcW w:w="1145" w:type="dxa"/>
            <w:gridSpan w:val="2"/>
          </w:tcPr>
          <w:p w14:paraId="5FCAC653" w14:textId="04BA7FFA" w:rsidR="00CB7E31" w:rsidDel="009E4857" w:rsidRDefault="00000000">
            <w:pPr>
              <w:suppressAutoHyphens w:val="0"/>
              <w:spacing w:after="0"/>
              <w:rPr>
                <w:del w:id="6677" w:author="Jose Eduardo VIU" w:date="2023-04-01T20:51:00Z"/>
              </w:rPr>
            </w:pPr>
            <w:del w:id="6678" w:author="Jose Eduardo VIU" w:date="2023-04-01T20:51:00Z">
              <w:r w:rsidDel="009E4857">
                <w:rPr>
                  <w:rFonts w:ascii="Courier New" w:eastAsia="Courier New" w:hAnsi="Courier New" w:cs="Courier New"/>
                </w:rPr>
                <w:delText>20</w:delText>
              </w:r>
            </w:del>
          </w:p>
        </w:tc>
        <w:tc>
          <w:tcPr>
            <w:tcW w:w="1374" w:type="dxa"/>
          </w:tcPr>
          <w:p w14:paraId="0127373F" w14:textId="14CCB926" w:rsidR="00CB7E31" w:rsidDel="009E4857" w:rsidRDefault="00000000">
            <w:pPr>
              <w:suppressAutoHyphens w:val="0"/>
              <w:spacing w:after="0"/>
              <w:rPr>
                <w:del w:id="6679" w:author="Jose Eduardo VIU" w:date="2023-04-01T20:51:00Z"/>
              </w:rPr>
            </w:pPr>
            <w:del w:id="6680" w:author="Jose Eduardo VIU" w:date="2023-04-01T20:51:00Z">
              <w:r w:rsidDel="009E4857">
                <w:rPr>
                  <w:rFonts w:ascii="Courier New" w:eastAsia="Courier New" w:hAnsi="Courier New" w:cs="Courier New"/>
                </w:rPr>
                <w:delText>8 27.183813</w:delText>
              </w:r>
            </w:del>
          </w:p>
        </w:tc>
      </w:tr>
      <w:tr w:rsidR="00CB7E31" w:rsidDel="009E4857" w14:paraId="32000551" w14:textId="5A754F87">
        <w:trPr>
          <w:trHeight w:val="271"/>
          <w:del w:id="6681" w:author="Jose Eduardo VIU" w:date="2023-04-01T20:51:00Z"/>
        </w:trPr>
        <w:tc>
          <w:tcPr>
            <w:tcW w:w="687" w:type="dxa"/>
          </w:tcPr>
          <w:p w14:paraId="1FB7E666" w14:textId="1164CB0D" w:rsidR="00CB7E31" w:rsidDel="009E4857" w:rsidRDefault="00000000">
            <w:pPr>
              <w:suppressAutoHyphens w:val="0"/>
              <w:spacing w:after="0"/>
              <w:rPr>
                <w:del w:id="6682" w:author="Jose Eduardo VIU" w:date="2023-04-01T20:51:00Z"/>
              </w:rPr>
            </w:pPr>
            <w:del w:id="6683" w:author="Jose Eduardo VIU" w:date="2023-04-01T20:51:00Z">
              <w:r w:rsidDel="009E4857">
                <w:rPr>
                  <w:rFonts w:ascii="Courier New" w:eastAsia="Courier New" w:hAnsi="Courier New" w:cs="Courier New"/>
                </w:rPr>
                <w:delText>3423</w:delText>
              </w:r>
            </w:del>
          </w:p>
        </w:tc>
        <w:tc>
          <w:tcPr>
            <w:tcW w:w="1947" w:type="dxa"/>
          </w:tcPr>
          <w:p w14:paraId="6D0EACFF" w14:textId="21C575F2" w:rsidR="00CB7E31" w:rsidDel="009E4857" w:rsidRDefault="00000000">
            <w:pPr>
              <w:suppressAutoHyphens w:val="0"/>
              <w:spacing w:after="0"/>
              <w:ind w:left="344"/>
              <w:rPr>
                <w:del w:id="6684" w:author="Jose Eduardo VIU" w:date="2023-04-01T20:51:00Z"/>
              </w:rPr>
            </w:pPr>
            <w:del w:id="6685" w:author="Jose Eduardo VIU" w:date="2023-04-01T20:51:00Z">
              <w:r w:rsidDel="009E4857">
                <w:rPr>
                  <w:rFonts w:ascii="Courier New" w:eastAsia="Courier New" w:hAnsi="Courier New" w:cs="Courier New"/>
                </w:rPr>
                <w:delText>204648</w:delText>
              </w:r>
            </w:del>
          </w:p>
        </w:tc>
        <w:tc>
          <w:tcPr>
            <w:tcW w:w="1375" w:type="dxa"/>
            <w:gridSpan w:val="2"/>
          </w:tcPr>
          <w:p w14:paraId="670F9996" w14:textId="5852567B" w:rsidR="00CB7E31" w:rsidDel="009E4857" w:rsidRDefault="00000000">
            <w:pPr>
              <w:suppressAutoHyphens w:val="0"/>
              <w:spacing w:after="0"/>
              <w:ind w:left="115"/>
              <w:rPr>
                <w:del w:id="6686" w:author="Jose Eduardo VIU" w:date="2023-04-01T20:51:00Z"/>
              </w:rPr>
            </w:pPr>
            <w:del w:id="6687" w:author="Jose Eduardo VIU" w:date="2023-04-01T20:51:00Z">
              <w:r w:rsidDel="009E4857">
                <w:rPr>
                  <w:rFonts w:ascii="Courier New" w:eastAsia="Courier New" w:hAnsi="Courier New" w:cs="Courier New"/>
                </w:rPr>
                <w:delText>447</w:delText>
              </w:r>
            </w:del>
          </w:p>
        </w:tc>
        <w:tc>
          <w:tcPr>
            <w:tcW w:w="916" w:type="dxa"/>
          </w:tcPr>
          <w:p w14:paraId="5C83FF82" w14:textId="66E14DE2" w:rsidR="00CB7E31" w:rsidDel="009E4857" w:rsidRDefault="00000000">
            <w:pPr>
              <w:suppressAutoHyphens w:val="0"/>
              <w:spacing w:after="0"/>
              <w:rPr>
                <w:del w:id="6688" w:author="Jose Eduardo VIU" w:date="2023-04-01T20:51:00Z"/>
              </w:rPr>
            </w:pPr>
            <w:del w:id="6689" w:author="Jose Eduardo VIU" w:date="2023-04-01T20:51:00Z">
              <w:r w:rsidDel="009E4857">
                <w:rPr>
                  <w:rFonts w:ascii="Courier New" w:eastAsia="Courier New" w:hAnsi="Courier New" w:cs="Courier New"/>
                </w:rPr>
                <w:delText>1</w:delText>
              </w:r>
            </w:del>
          </w:p>
        </w:tc>
        <w:tc>
          <w:tcPr>
            <w:tcW w:w="1031" w:type="dxa"/>
          </w:tcPr>
          <w:p w14:paraId="4EEE0D45" w14:textId="7D9E365A" w:rsidR="00CB7E31" w:rsidDel="009E4857" w:rsidRDefault="00000000">
            <w:pPr>
              <w:suppressAutoHyphens w:val="0"/>
              <w:spacing w:after="0"/>
              <w:ind w:left="115"/>
              <w:rPr>
                <w:del w:id="6690" w:author="Jose Eduardo VIU" w:date="2023-04-01T20:51:00Z"/>
              </w:rPr>
            </w:pPr>
            <w:del w:id="6691" w:author="Jose Eduardo VIU" w:date="2023-04-01T20:51:00Z">
              <w:r w:rsidDel="009E4857">
                <w:rPr>
                  <w:rFonts w:ascii="Courier New" w:eastAsia="Courier New" w:hAnsi="Courier New" w:cs="Courier New"/>
                </w:rPr>
                <w:delText>0</w:delText>
              </w:r>
            </w:del>
          </w:p>
        </w:tc>
        <w:tc>
          <w:tcPr>
            <w:tcW w:w="1145" w:type="dxa"/>
            <w:gridSpan w:val="2"/>
          </w:tcPr>
          <w:p w14:paraId="1D7FF140" w14:textId="1B91B833" w:rsidR="00CB7E31" w:rsidDel="009E4857" w:rsidRDefault="00000000">
            <w:pPr>
              <w:suppressAutoHyphens w:val="0"/>
              <w:spacing w:after="0"/>
              <w:ind w:left="115"/>
              <w:rPr>
                <w:del w:id="6692" w:author="Jose Eduardo VIU" w:date="2023-04-01T20:51:00Z"/>
              </w:rPr>
            </w:pPr>
            <w:del w:id="6693" w:author="Jose Eduardo VIU" w:date="2023-04-01T20:51:00Z">
              <w:r w:rsidDel="009E4857">
                <w:rPr>
                  <w:rFonts w:ascii="Courier New" w:eastAsia="Courier New" w:hAnsi="Courier New" w:cs="Courier New"/>
                </w:rPr>
                <w:delText>2</w:delText>
              </w:r>
            </w:del>
          </w:p>
        </w:tc>
        <w:tc>
          <w:tcPr>
            <w:tcW w:w="1374" w:type="dxa"/>
          </w:tcPr>
          <w:p w14:paraId="5056EE47" w14:textId="7C2960D9" w:rsidR="00CB7E31" w:rsidDel="009E4857" w:rsidRDefault="00000000">
            <w:pPr>
              <w:suppressAutoHyphens w:val="0"/>
              <w:spacing w:after="0"/>
              <w:rPr>
                <w:del w:id="6694" w:author="Jose Eduardo VIU" w:date="2023-04-01T20:51:00Z"/>
              </w:rPr>
            </w:pPr>
            <w:del w:id="6695" w:author="Jose Eduardo VIU" w:date="2023-04-01T20:51:00Z">
              <w:r w:rsidDel="009E4857">
                <w:rPr>
                  <w:rFonts w:ascii="Courier New" w:eastAsia="Courier New" w:hAnsi="Courier New" w:cs="Courier New"/>
                </w:rPr>
                <w:delText>2 13.459485</w:delText>
              </w:r>
            </w:del>
          </w:p>
        </w:tc>
      </w:tr>
      <w:tr w:rsidR="00CB7E31" w:rsidDel="009E4857" w14:paraId="7916595F" w14:textId="7E54A8C1">
        <w:trPr>
          <w:trHeight w:val="271"/>
          <w:del w:id="6696" w:author="Jose Eduardo VIU" w:date="2023-04-01T20:51:00Z"/>
        </w:trPr>
        <w:tc>
          <w:tcPr>
            <w:tcW w:w="687" w:type="dxa"/>
          </w:tcPr>
          <w:p w14:paraId="45D8C101" w14:textId="755ECF51" w:rsidR="00CB7E31" w:rsidDel="009E4857" w:rsidRDefault="00000000">
            <w:pPr>
              <w:suppressAutoHyphens w:val="0"/>
              <w:spacing w:after="0"/>
              <w:rPr>
                <w:del w:id="6697" w:author="Jose Eduardo VIU" w:date="2023-04-01T20:51:00Z"/>
              </w:rPr>
            </w:pPr>
            <w:del w:id="6698" w:author="Jose Eduardo VIU" w:date="2023-04-01T20:51:00Z">
              <w:r w:rsidDel="009E4857">
                <w:rPr>
                  <w:rFonts w:ascii="Courier New" w:eastAsia="Courier New" w:hAnsi="Courier New" w:cs="Courier New"/>
                </w:rPr>
                <w:delText>4146</w:delText>
              </w:r>
            </w:del>
          </w:p>
        </w:tc>
        <w:tc>
          <w:tcPr>
            <w:tcW w:w="1947" w:type="dxa"/>
          </w:tcPr>
          <w:p w14:paraId="27710F44" w14:textId="4520F738" w:rsidR="00CB7E31" w:rsidDel="009E4857" w:rsidRDefault="00000000">
            <w:pPr>
              <w:suppressAutoHyphens w:val="0"/>
              <w:spacing w:after="0"/>
              <w:ind w:left="344"/>
              <w:rPr>
                <w:del w:id="6699" w:author="Jose Eduardo VIU" w:date="2023-04-01T20:51:00Z"/>
              </w:rPr>
            </w:pPr>
            <w:del w:id="6700" w:author="Jose Eduardo VIU" w:date="2023-04-01T20:51:00Z">
              <w:r w:rsidDel="009E4857">
                <w:rPr>
                  <w:rFonts w:ascii="Courier New" w:eastAsia="Courier New" w:hAnsi="Courier New" w:cs="Courier New"/>
                </w:rPr>
                <w:delText>200979</w:delText>
              </w:r>
            </w:del>
          </w:p>
        </w:tc>
        <w:tc>
          <w:tcPr>
            <w:tcW w:w="1375" w:type="dxa"/>
            <w:gridSpan w:val="2"/>
          </w:tcPr>
          <w:p w14:paraId="37637D9E" w14:textId="7F1133AF" w:rsidR="00CB7E31" w:rsidDel="009E4857" w:rsidRDefault="00000000">
            <w:pPr>
              <w:suppressAutoHyphens w:val="0"/>
              <w:spacing w:after="0"/>
              <w:ind w:left="115"/>
              <w:rPr>
                <w:del w:id="6701" w:author="Jose Eduardo VIU" w:date="2023-04-01T20:51:00Z"/>
              </w:rPr>
            </w:pPr>
            <w:del w:id="6702" w:author="Jose Eduardo VIU" w:date="2023-04-01T20:51:00Z">
              <w:r w:rsidDel="009E4857">
                <w:rPr>
                  <w:rFonts w:ascii="Courier New" w:eastAsia="Courier New" w:hAnsi="Courier New" w:cs="Courier New"/>
                </w:rPr>
                <w:delText>504</w:delText>
              </w:r>
            </w:del>
          </w:p>
        </w:tc>
        <w:tc>
          <w:tcPr>
            <w:tcW w:w="916" w:type="dxa"/>
          </w:tcPr>
          <w:p w14:paraId="7ED6EF09" w14:textId="4CBB1EA0" w:rsidR="00CB7E31" w:rsidDel="009E4857" w:rsidRDefault="00000000">
            <w:pPr>
              <w:suppressAutoHyphens w:val="0"/>
              <w:spacing w:after="0"/>
              <w:rPr>
                <w:del w:id="6703" w:author="Jose Eduardo VIU" w:date="2023-04-01T20:51:00Z"/>
              </w:rPr>
            </w:pPr>
            <w:del w:id="6704" w:author="Jose Eduardo VIU" w:date="2023-04-01T20:51:00Z">
              <w:r w:rsidDel="009E4857">
                <w:rPr>
                  <w:rFonts w:ascii="Courier New" w:eastAsia="Courier New" w:hAnsi="Courier New" w:cs="Courier New"/>
                </w:rPr>
                <w:delText>1</w:delText>
              </w:r>
            </w:del>
          </w:p>
        </w:tc>
        <w:tc>
          <w:tcPr>
            <w:tcW w:w="1031" w:type="dxa"/>
          </w:tcPr>
          <w:p w14:paraId="169D27E7" w14:textId="371A11B4" w:rsidR="00CB7E31" w:rsidDel="009E4857" w:rsidRDefault="00000000">
            <w:pPr>
              <w:suppressAutoHyphens w:val="0"/>
              <w:spacing w:after="0"/>
              <w:ind w:left="115"/>
              <w:rPr>
                <w:del w:id="6705" w:author="Jose Eduardo VIU" w:date="2023-04-01T20:51:00Z"/>
              </w:rPr>
            </w:pPr>
            <w:del w:id="6706" w:author="Jose Eduardo VIU" w:date="2023-04-01T20:51:00Z">
              <w:r w:rsidDel="009E4857">
                <w:rPr>
                  <w:rFonts w:ascii="Courier New" w:eastAsia="Courier New" w:hAnsi="Courier New" w:cs="Courier New"/>
                </w:rPr>
                <w:delText>0</w:delText>
              </w:r>
            </w:del>
          </w:p>
        </w:tc>
        <w:tc>
          <w:tcPr>
            <w:tcW w:w="1145" w:type="dxa"/>
            <w:gridSpan w:val="2"/>
          </w:tcPr>
          <w:p w14:paraId="261097AB" w14:textId="0FD8AC28" w:rsidR="00CB7E31" w:rsidDel="009E4857" w:rsidRDefault="00000000">
            <w:pPr>
              <w:suppressAutoHyphens w:val="0"/>
              <w:spacing w:after="0"/>
              <w:ind w:left="115"/>
              <w:rPr>
                <w:del w:id="6707" w:author="Jose Eduardo VIU" w:date="2023-04-01T20:51:00Z"/>
              </w:rPr>
            </w:pPr>
            <w:del w:id="6708" w:author="Jose Eduardo VIU" w:date="2023-04-01T20:51:00Z">
              <w:r w:rsidDel="009E4857">
                <w:rPr>
                  <w:rFonts w:ascii="Courier New" w:eastAsia="Courier New" w:hAnsi="Courier New" w:cs="Courier New"/>
                </w:rPr>
                <w:delText>2</w:delText>
              </w:r>
            </w:del>
          </w:p>
        </w:tc>
        <w:tc>
          <w:tcPr>
            <w:tcW w:w="1374" w:type="dxa"/>
          </w:tcPr>
          <w:p w14:paraId="65975149" w14:textId="73F44DAC" w:rsidR="00CB7E31" w:rsidDel="009E4857" w:rsidRDefault="00000000">
            <w:pPr>
              <w:suppressAutoHyphens w:val="0"/>
              <w:spacing w:after="0"/>
              <w:rPr>
                <w:del w:id="6709" w:author="Jose Eduardo VIU" w:date="2023-04-01T20:51:00Z"/>
              </w:rPr>
            </w:pPr>
            <w:del w:id="6710" w:author="Jose Eduardo VIU" w:date="2023-04-01T20:51:00Z">
              <w:r w:rsidDel="009E4857">
                <w:rPr>
                  <w:rFonts w:ascii="Courier New" w:eastAsia="Courier New" w:hAnsi="Courier New" w:cs="Courier New"/>
                </w:rPr>
                <w:delText>2 11.000000</w:delText>
              </w:r>
            </w:del>
          </w:p>
        </w:tc>
      </w:tr>
      <w:tr w:rsidR="00CB7E31" w:rsidDel="009E4857" w14:paraId="78B66C3C" w14:textId="5AE266D6">
        <w:trPr>
          <w:trHeight w:val="271"/>
          <w:del w:id="6711" w:author="Jose Eduardo VIU" w:date="2023-04-01T20:51:00Z"/>
        </w:trPr>
        <w:tc>
          <w:tcPr>
            <w:tcW w:w="687" w:type="dxa"/>
          </w:tcPr>
          <w:p w14:paraId="696F9B61" w14:textId="3C0C4B77" w:rsidR="00CB7E31" w:rsidDel="009E4857" w:rsidRDefault="00000000">
            <w:pPr>
              <w:suppressAutoHyphens w:val="0"/>
              <w:spacing w:after="0"/>
              <w:rPr>
                <w:del w:id="6712" w:author="Jose Eduardo VIU" w:date="2023-04-01T20:51:00Z"/>
              </w:rPr>
            </w:pPr>
            <w:del w:id="6713" w:author="Jose Eduardo VIU" w:date="2023-04-01T20:51:00Z">
              <w:r w:rsidDel="009E4857">
                <w:rPr>
                  <w:rFonts w:ascii="Courier New" w:eastAsia="Courier New" w:hAnsi="Courier New" w:cs="Courier New"/>
                </w:rPr>
                <w:delText>4147</w:delText>
              </w:r>
            </w:del>
          </w:p>
        </w:tc>
        <w:tc>
          <w:tcPr>
            <w:tcW w:w="1947" w:type="dxa"/>
          </w:tcPr>
          <w:p w14:paraId="79A8BA77" w14:textId="2FF5E891" w:rsidR="00CB7E31" w:rsidDel="009E4857" w:rsidRDefault="00000000">
            <w:pPr>
              <w:suppressAutoHyphens w:val="0"/>
              <w:spacing w:after="0"/>
              <w:ind w:left="344"/>
              <w:rPr>
                <w:del w:id="6714" w:author="Jose Eduardo VIU" w:date="2023-04-01T20:51:00Z"/>
              </w:rPr>
            </w:pPr>
            <w:del w:id="6715" w:author="Jose Eduardo VIU" w:date="2023-04-01T20:51:00Z">
              <w:r w:rsidDel="009E4857">
                <w:rPr>
                  <w:rFonts w:ascii="Courier New" w:eastAsia="Courier New" w:hAnsi="Courier New" w:cs="Courier New"/>
                </w:rPr>
                <w:delText>201026</w:delText>
              </w:r>
            </w:del>
          </w:p>
        </w:tc>
        <w:tc>
          <w:tcPr>
            <w:tcW w:w="1375" w:type="dxa"/>
            <w:gridSpan w:val="2"/>
          </w:tcPr>
          <w:p w14:paraId="59066C74" w14:textId="64822B71" w:rsidR="00CB7E31" w:rsidDel="009E4857" w:rsidRDefault="00000000">
            <w:pPr>
              <w:suppressAutoHyphens w:val="0"/>
              <w:spacing w:after="0"/>
              <w:ind w:left="115"/>
              <w:rPr>
                <w:del w:id="6716" w:author="Jose Eduardo VIU" w:date="2023-04-01T20:51:00Z"/>
              </w:rPr>
            </w:pPr>
            <w:del w:id="6717" w:author="Jose Eduardo VIU" w:date="2023-04-01T20:51:00Z">
              <w:r w:rsidDel="009E4857">
                <w:rPr>
                  <w:rFonts w:ascii="Courier New" w:eastAsia="Courier New" w:hAnsi="Courier New" w:cs="Courier New"/>
                </w:rPr>
                <w:delText>504</w:delText>
              </w:r>
            </w:del>
          </w:p>
        </w:tc>
        <w:tc>
          <w:tcPr>
            <w:tcW w:w="916" w:type="dxa"/>
          </w:tcPr>
          <w:p w14:paraId="667B767B" w14:textId="7E5D910D" w:rsidR="00CB7E31" w:rsidDel="009E4857" w:rsidRDefault="00000000">
            <w:pPr>
              <w:suppressAutoHyphens w:val="0"/>
              <w:spacing w:after="0"/>
              <w:rPr>
                <w:del w:id="6718" w:author="Jose Eduardo VIU" w:date="2023-04-01T20:51:00Z"/>
              </w:rPr>
            </w:pPr>
            <w:del w:id="6719" w:author="Jose Eduardo VIU" w:date="2023-04-01T20:51:00Z">
              <w:r w:rsidDel="009E4857">
                <w:rPr>
                  <w:rFonts w:ascii="Courier New" w:eastAsia="Courier New" w:hAnsi="Courier New" w:cs="Courier New"/>
                </w:rPr>
                <w:delText>1</w:delText>
              </w:r>
            </w:del>
          </w:p>
        </w:tc>
        <w:tc>
          <w:tcPr>
            <w:tcW w:w="1031" w:type="dxa"/>
          </w:tcPr>
          <w:p w14:paraId="297D2C72" w14:textId="20B5285E" w:rsidR="00CB7E31" w:rsidDel="009E4857" w:rsidRDefault="00000000">
            <w:pPr>
              <w:suppressAutoHyphens w:val="0"/>
              <w:spacing w:after="0"/>
              <w:ind w:left="115"/>
              <w:rPr>
                <w:del w:id="6720" w:author="Jose Eduardo VIU" w:date="2023-04-01T20:51:00Z"/>
              </w:rPr>
            </w:pPr>
            <w:del w:id="6721" w:author="Jose Eduardo VIU" w:date="2023-04-01T20:51:00Z">
              <w:r w:rsidDel="009E4857">
                <w:rPr>
                  <w:rFonts w:ascii="Courier New" w:eastAsia="Courier New" w:hAnsi="Courier New" w:cs="Courier New"/>
                </w:rPr>
                <w:delText>0</w:delText>
              </w:r>
            </w:del>
          </w:p>
        </w:tc>
        <w:tc>
          <w:tcPr>
            <w:tcW w:w="1145" w:type="dxa"/>
            <w:gridSpan w:val="2"/>
          </w:tcPr>
          <w:p w14:paraId="421ECA23" w14:textId="32D354CA" w:rsidR="00CB7E31" w:rsidDel="009E4857" w:rsidRDefault="00000000">
            <w:pPr>
              <w:suppressAutoHyphens w:val="0"/>
              <w:spacing w:after="0"/>
              <w:ind w:left="115"/>
              <w:rPr>
                <w:del w:id="6722" w:author="Jose Eduardo VIU" w:date="2023-04-01T20:51:00Z"/>
              </w:rPr>
            </w:pPr>
            <w:del w:id="6723" w:author="Jose Eduardo VIU" w:date="2023-04-01T20:51:00Z">
              <w:r w:rsidDel="009E4857">
                <w:rPr>
                  <w:rFonts w:ascii="Courier New" w:eastAsia="Courier New" w:hAnsi="Courier New" w:cs="Courier New"/>
                </w:rPr>
                <w:delText>2</w:delText>
              </w:r>
            </w:del>
          </w:p>
        </w:tc>
        <w:tc>
          <w:tcPr>
            <w:tcW w:w="1374" w:type="dxa"/>
          </w:tcPr>
          <w:p w14:paraId="323D6773" w14:textId="77538A02" w:rsidR="00CB7E31" w:rsidDel="009E4857" w:rsidRDefault="00000000">
            <w:pPr>
              <w:suppressAutoHyphens w:val="0"/>
              <w:spacing w:after="0"/>
              <w:rPr>
                <w:del w:id="6724" w:author="Jose Eduardo VIU" w:date="2023-04-01T20:51:00Z"/>
              </w:rPr>
            </w:pPr>
            <w:del w:id="6725" w:author="Jose Eduardo VIU" w:date="2023-04-01T20:51:00Z">
              <w:r w:rsidDel="009E4857">
                <w:rPr>
                  <w:rFonts w:ascii="Courier New" w:eastAsia="Courier New" w:hAnsi="Courier New" w:cs="Courier New"/>
                </w:rPr>
                <w:delText>2 6.000000</w:delText>
              </w:r>
            </w:del>
          </w:p>
        </w:tc>
      </w:tr>
      <w:tr w:rsidR="00CB7E31" w:rsidDel="009E4857" w14:paraId="41BA4F17" w14:textId="2DFE2975">
        <w:trPr>
          <w:trHeight w:val="271"/>
          <w:del w:id="6726" w:author="Jose Eduardo VIU" w:date="2023-04-01T20:51:00Z"/>
        </w:trPr>
        <w:tc>
          <w:tcPr>
            <w:tcW w:w="687" w:type="dxa"/>
          </w:tcPr>
          <w:p w14:paraId="09632240" w14:textId="41638F6C" w:rsidR="00CB7E31" w:rsidDel="009E4857" w:rsidRDefault="00000000">
            <w:pPr>
              <w:suppressAutoHyphens w:val="0"/>
              <w:spacing w:after="0"/>
              <w:rPr>
                <w:del w:id="6727" w:author="Jose Eduardo VIU" w:date="2023-04-01T20:51:00Z"/>
              </w:rPr>
            </w:pPr>
            <w:del w:id="6728" w:author="Jose Eduardo VIU" w:date="2023-04-01T20:51:00Z">
              <w:r w:rsidDel="009E4857">
                <w:rPr>
                  <w:rFonts w:ascii="Courier New" w:eastAsia="Courier New" w:hAnsi="Courier New" w:cs="Courier New"/>
                </w:rPr>
                <w:delText>4178</w:delText>
              </w:r>
            </w:del>
          </w:p>
        </w:tc>
        <w:tc>
          <w:tcPr>
            <w:tcW w:w="1947" w:type="dxa"/>
          </w:tcPr>
          <w:p w14:paraId="3B25ACD2" w14:textId="4A04155A" w:rsidR="00CB7E31" w:rsidDel="009E4857" w:rsidRDefault="00000000">
            <w:pPr>
              <w:suppressAutoHyphens w:val="0"/>
              <w:spacing w:after="0"/>
              <w:ind w:left="343"/>
              <w:rPr>
                <w:del w:id="6729" w:author="Jose Eduardo VIU" w:date="2023-04-01T20:51:00Z"/>
              </w:rPr>
            </w:pPr>
            <w:del w:id="6730" w:author="Jose Eduardo VIU" w:date="2023-04-01T20:51:00Z">
              <w:r w:rsidDel="009E4857">
                <w:rPr>
                  <w:rFonts w:ascii="Courier New" w:eastAsia="Courier New" w:hAnsi="Courier New" w:cs="Courier New"/>
                </w:rPr>
                <w:delText>200880</w:delText>
              </w:r>
            </w:del>
          </w:p>
        </w:tc>
        <w:tc>
          <w:tcPr>
            <w:tcW w:w="1375" w:type="dxa"/>
            <w:gridSpan w:val="2"/>
          </w:tcPr>
          <w:p w14:paraId="2F63B747" w14:textId="2B5C6FB7" w:rsidR="00CB7E31" w:rsidDel="009E4857" w:rsidRDefault="00000000">
            <w:pPr>
              <w:suppressAutoHyphens w:val="0"/>
              <w:spacing w:after="0"/>
              <w:ind w:left="115"/>
              <w:rPr>
                <w:del w:id="6731" w:author="Jose Eduardo VIU" w:date="2023-04-01T20:51:00Z"/>
              </w:rPr>
            </w:pPr>
            <w:del w:id="6732" w:author="Jose Eduardo VIU" w:date="2023-04-01T20:51:00Z">
              <w:r w:rsidDel="009E4857">
                <w:rPr>
                  <w:rFonts w:ascii="Courier New" w:eastAsia="Courier New" w:hAnsi="Courier New" w:cs="Courier New"/>
                </w:rPr>
                <w:delText>504</w:delText>
              </w:r>
            </w:del>
          </w:p>
        </w:tc>
        <w:tc>
          <w:tcPr>
            <w:tcW w:w="916" w:type="dxa"/>
          </w:tcPr>
          <w:p w14:paraId="1F7AE11B" w14:textId="0AA812DD" w:rsidR="00CB7E31" w:rsidDel="009E4857" w:rsidRDefault="00000000">
            <w:pPr>
              <w:suppressAutoHyphens w:val="0"/>
              <w:spacing w:after="0"/>
              <w:rPr>
                <w:del w:id="6733" w:author="Jose Eduardo VIU" w:date="2023-04-01T20:51:00Z"/>
              </w:rPr>
            </w:pPr>
            <w:del w:id="6734" w:author="Jose Eduardo VIU" w:date="2023-04-01T20:51:00Z">
              <w:r w:rsidDel="009E4857">
                <w:rPr>
                  <w:rFonts w:ascii="Courier New" w:eastAsia="Courier New" w:hAnsi="Courier New" w:cs="Courier New"/>
                </w:rPr>
                <w:delText>1</w:delText>
              </w:r>
            </w:del>
          </w:p>
        </w:tc>
        <w:tc>
          <w:tcPr>
            <w:tcW w:w="1031" w:type="dxa"/>
          </w:tcPr>
          <w:p w14:paraId="481A9922" w14:textId="2C50F444" w:rsidR="00CB7E31" w:rsidDel="009E4857" w:rsidRDefault="00000000">
            <w:pPr>
              <w:suppressAutoHyphens w:val="0"/>
              <w:spacing w:after="0"/>
              <w:ind w:left="115"/>
              <w:rPr>
                <w:del w:id="6735" w:author="Jose Eduardo VIU" w:date="2023-04-01T20:51:00Z"/>
              </w:rPr>
            </w:pPr>
            <w:del w:id="6736" w:author="Jose Eduardo VIU" w:date="2023-04-01T20:51:00Z">
              <w:r w:rsidDel="009E4857">
                <w:rPr>
                  <w:rFonts w:ascii="Courier New" w:eastAsia="Courier New" w:hAnsi="Courier New" w:cs="Courier New"/>
                </w:rPr>
                <w:delText>0</w:delText>
              </w:r>
            </w:del>
          </w:p>
        </w:tc>
        <w:tc>
          <w:tcPr>
            <w:tcW w:w="1145" w:type="dxa"/>
            <w:gridSpan w:val="2"/>
          </w:tcPr>
          <w:p w14:paraId="3F717C67" w14:textId="7A00588B" w:rsidR="00CB7E31" w:rsidDel="009E4857" w:rsidRDefault="00000000">
            <w:pPr>
              <w:suppressAutoHyphens w:val="0"/>
              <w:spacing w:after="0"/>
              <w:ind w:left="115"/>
              <w:rPr>
                <w:del w:id="6737" w:author="Jose Eduardo VIU" w:date="2023-04-01T20:51:00Z"/>
              </w:rPr>
            </w:pPr>
            <w:del w:id="6738" w:author="Jose Eduardo VIU" w:date="2023-04-01T20:51:00Z">
              <w:r w:rsidDel="009E4857">
                <w:rPr>
                  <w:rFonts w:ascii="Courier New" w:eastAsia="Courier New" w:hAnsi="Courier New" w:cs="Courier New"/>
                </w:rPr>
                <w:delText>2</w:delText>
              </w:r>
            </w:del>
          </w:p>
        </w:tc>
        <w:tc>
          <w:tcPr>
            <w:tcW w:w="1374" w:type="dxa"/>
          </w:tcPr>
          <w:p w14:paraId="7FBE4718" w14:textId="2F0A0212" w:rsidR="00CB7E31" w:rsidDel="009E4857" w:rsidRDefault="00000000">
            <w:pPr>
              <w:suppressAutoHyphens w:val="0"/>
              <w:spacing w:after="0"/>
              <w:rPr>
                <w:del w:id="6739" w:author="Jose Eduardo VIU" w:date="2023-04-01T20:51:00Z"/>
              </w:rPr>
            </w:pPr>
            <w:del w:id="6740" w:author="Jose Eduardo VIU" w:date="2023-04-01T20:51:00Z">
              <w:r w:rsidDel="009E4857">
                <w:rPr>
                  <w:rFonts w:ascii="Courier New" w:eastAsia="Courier New" w:hAnsi="Courier New" w:cs="Courier New"/>
                </w:rPr>
                <w:delText>2 20.844444</w:delText>
              </w:r>
            </w:del>
          </w:p>
        </w:tc>
      </w:tr>
      <w:tr w:rsidR="00CB7E31" w:rsidDel="009E4857" w14:paraId="74DEB0C6" w14:textId="23FB03D3">
        <w:trPr>
          <w:trHeight w:val="271"/>
          <w:del w:id="6741" w:author="Jose Eduardo VIU" w:date="2023-04-01T20:51:00Z"/>
        </w:trPr>
        <w:tc>
          <w:tcPr>
            <w:tcW w:w="687" w:type="dxa"/>
          </w:tcPr>
          <w:p w14:paraId="23790A70" w14:textId="4DA2C23D" w:rsidR="00CB7E31" w:rsidDel="009E4857" w:rsidRDefault="00000000">
            <w:pPr>
              <w:suppressAutoHyphens w:val="0"/>
              <w:spacing w:after="0"/>
              <w:rPr>
                <w:del w:id="6742" w:author="Jose Eduardo VIU" w:date="2023-04-01T20:51:00Z"/>
              </w:rPr>
            </w:pPr>
            <w:del w:id="6743" w:author="Jose Eduardo VIU" w:date="2023-04-01T20:51:00Z">
              <w:r w:rsidDel="009E4857">
                <w:rPr>
                  <w:rFonts w:ascii="Courier New" w:eastAsia="Courier New" w:hAnsi="Courier New" w:cs="Courier New"/>
                </w:rPr>
                <w:delText>4207</w:delText>
              </w:r>
            </w:del>
          </w:p>
        </w:tc>
        <w:tc>
          <w:tcPr>
            <w:tcW w:w="1947" w:type="dxa"/>
          </w:tcPr>
          <w:p w14:paraId="75921F6F" w14:textId="11580E76" w:rsidR="00CB7E31" w:rsidDel="009E4857" w:rsidRDefault="00000000">
            <w:pPr>
              <w:suppressAutoHyphens w:val="0"/>
              <w:spacing w:after="0"/>
              <w:ind w:left="343"/>
              <w:rPr>
                <w:del w:id="6744" w:author="Jose Eduardo VIU" w:date="2023-04-01T20:51:00Z"/>
              </w:rPr>
            </w:pPr>
            <w:del w:id="6745" w:author="Jose Eduardo VIU" w:date="2023-04-01T20:51:00Z">
              <w:r w:rsidDel="009E4857">
                <w:rPr>
                  <w:rFonts w:ascii="Courier New" w:eastAsia="Courier New" w:hAnsi="Courier New" w:cs="Courier New"/>
                </w:rPr>
                <w:delText>201179</w:delText>
              </w:r>
            </w:del>
          </w:p>
        </w:tc>
        <w:tc>
          <w:tcPr>
            <w:tcW w:w="1375" w:type="dxa"/>
            <w:gridSpan w:val="2"/>
          </w:tcPr>
          <w:p w14:paraId="01CCE0BC" w14:textId="09F4DBF9" w:rsidR="00CB7E31" w:rsidDel="009E4857" w:rsidRDefault="00000000">
            <w:pPr>
              <w:suppressAutoHyphens w:val="0"/>
              <w:spacing w:after="0"/>
              <w:ind w:left="115"/>
              <w:rPr>
                <w:del w:id="6746" w:author="Jose Eduardo VIU" w:date="2023-04-01T20:51:00Z"/>
              </w:rPr>
            </w:pPr>
            <w:del w:id="6747" w:author="Jose Eduardo VIU" w:date="2023-04-01T20:51:00Z">
              <w:r w:rsidDel="009E4857">
                <w:rPr>
                  <w:rFonts w:ascii="Courier New" w:eastAsia="Courier New" w:hAnsi="Courier New" w:cs="Courier New"/>
                </w:rPr>
                <w:delText>504</w:delText>
              </w:r>
            </w:del>
          </w:p>
        </w:tc>
        <w:tc>
          <w:tcPr>
            <w:tcW w:w="916" w:type="dxa"/>
          </w:tcPr>
          <w:p w14:paraId="2BD64611" w14:textId="6449B1AB" w:rsidR="00CB7E31" w:rsidDel="009E4857" w:rsidRDefault="00000000">
            <w:pPr>
              <w:suppressAutoHyphens w:val="0"/>
              <w:spacing w:after="0"/>
              <w:rPr>
                <w:del w:id="6748" w:author="Jose Eduardo VIU" w:date="2023-04-01T20:51:00Z"/>
              </w:rPr>
            </w:pPr>
            <w:del w:id="6749" w:author="Jose Eduardo VIU" w:date="2023-04-01T20:51:00Z">
              <w:r w:rsidDel="009E4857">
                <w:rPr>
                  <w:rFonts w:ascii="Courier New" w:eastAsia="Courier New" w:hAnsi="Courier New" w:cs="Courier New"/>
                </w:rPr>
                <w:delText>2</w:delText>
              </w:r>
            </w:del>
          </w:p>
        </w:tc>
        <w:tc>
          <w:tcPr>
            <w:tcW w:w="1031" w:type="dxa"/>
          </w:tcPr>
          <w:p w14:paraId="564AD5BD" w14:textId="644E4A28" w:rsidR="00CB7E31" w:rsidDel="009E4857" w:rsidRDefault="00000000">
            <w:pPr>
              <w:suppressAutoHyphens w:val="0"/>
              <w:spacing w:after="0"/>
              <w:rPr>
                <w:del w:id="6750" w:author="Jose Eduardo VIU" w:date="2023-04-01T20:51:00Z"/>
              </w:rPr>
            </w:pPr>
            <w:del w:id="6751" w:author="Jose Eduardo VIU" w:date="2023-04-01T20:51:00Z">
              <w:r w:rsidDel="009E4857">
                <w:rPr>
                  <w:rFonts w:ascii="Courier New" w:eastAsia="Courier New" w:hAnsi="Courier New" w:cs="Courier New"/>
                </w:rPr>
                <w:delText>69</w:delText>
              </w:r>
            </w:del>
          </w:p>
        </w:tc>
        <w:tc>
          <w:tcPr>
            <w:tcW w:w="1145" w:type="dxa"/>
            <w:gridSpan w:val="2"/>
          </w:tcPr>
          <w:p w14:paraId="0FF6A328" w14:textId="02DE0C03" w:rsidR="00CB7E31" w:rsidDel="009E4857" w:rsidRDefault="00000000">
            <w:pPr>
              <w:suppressAutoHyphens w:val="0"/>
              <w:spacing w:after="0"/>
              <w:ind w:left="115"/>
              <w:rPr>
                <w:del w:id="6752" w:author="Jose Eduardo VIU" w:date="2023-04-01T20:51:00Z"/>
              </w:rPr>
            </w:pPr>
            <w:del w:id="6753" w:author="Jose Eduardo VIU" w:date="2023-04-01T20:51:00Z">
              <w:r w:rsidDel="009E4857">
                <w:rPr>
                  <w:rFonts w:ascii="Courier New" w:eastAsia="Courier New" w:hAnsi="Courier New" w:cs="Courier New"/>
                </w:rPr>
                <w:delText>2</w:delText>
              </w:r>
            </w:del>
          </w:p>
        </w:tc>
        <w:tc>
          <w:tcPr>
            <w:tcW w:w="1374" w:type="dxa"/>
          </w:tcPr>
          <w:p w14:paraId="03DDF3CD" w14:textId="0713F718" w:rsidR="00CB7E31" w:rsidDel="009E4857" w:rsidRDefault="00000000">
            <w:pPr>
              <w:suppressAutoHyphens w:val="0"/>
              <w:spacing w:after="0"/>
              <w:rPr>
                <w:del w:id="6754" w:author="Jose Eduardo VIU" w:date="2023-04-01T20:51:00Z"/>
              </w:rPr>
            </w:pPr>
            <w:del w:id="6755" w:author="Jose Eduardo VIU" w:date="2023-04-01T20:51:00Z">
              <w:r w:rsidDel="009E4857">
                <w:rPr>
                  <w:rFonts w:ascii="Courier New" w:eastAsia="Courier New" w:hAnsi="Courier New" w:cs="Courier New"/>
                </w:rPr>
                <w:delText>8 22.001969</w:delText>
              </w:r>
            </w:del>
          </w:p>
        </w:tc>
      </w:tr>
      <w:tr w:rsidR="00CB7E31" w:rsidDel="009E4857" w14:paraId="0DACE30D" w14:textId="18FAB63E">
        <w:trPr>
          <w:trHeight w:val="406"/>
          <w:del w:id="6756" w:author="Jose Eduardo VIU" w:date="2023-04-01T20:51:00Z"/>
        </w:trPr>
        <w:tc>
          <w:tcPr>
            <w:tcW w:w="687" w:type="dxa"/>
          </w:tcPr>
          <w:p w14:paraId="1E3089B4" w14:textId="602A800D" w:rsidR="00CB7E31" w:rsidDel="009E4857" w:rsidRDefault="00000000">
            <w:pPr>
              <w:suppressAutoHyphens w:val="0"/>
              <w:spacing w:after="0"/>
              <w:rPr>
                <w:del w:id="6757" w:author="Jose Eduardo VIU" w:date="2023-04-01T20:51:00Z"/>
              </w:rPr>
            </w:pPr>
            <w:del w:id="6758" w:author="Jose Eduardo VIU" w:date="2023-04-01T20:51:00Z">
              <w:r w:rsidDel="009E4857">
                <w:rPr>
                  <w:rFonts w:ascii="Courier New" w:eastAsia="Courier New" w:hAnsi="Courier New" w:cs="Courier New"/>
                </w:rPr>
                <w:delText>4255</w:delText>
              </w:r>
            </w:del>
          </w:p>
        </w:tc>
        <w:tc>
          <w:tcPr>
            <w:tcW w:w="1947" w:type="dxa"/>
          </w:tcPr>
          <w:p w14:paraId="471F75EA" w14:textId="052470EB" w:rsidR="00CB7E31" w:rsidDel="009E4857" w:rsidRDefault="00000000">
            <w:pPr>
              <w:suppressAutoHyphens w:val="0"/>
              <w:spacing w:after="0"/>
              <w:ind w:left="343"/>
              <w:rPr>
                <w:del w:id="6759" w:author="Jose Eduardo VIU" w:date="2023-04-01T20:51:00Z"/>
              </w:rPr>
            </w:pPr>
            <w:del w:id="6760" w:author="Jose Eduardo VIU" w:date="2023-04-01T20:51:00Z">
              <w:r w:rsidDel="009E4857">
                <w:rPr>
                  <w:rFonts w:ascii="Courier New" w:eastAsia="Courier New" w:hAnsi="Courier New" w:cs="Courier New"/>
                </w:rPr>
                <w:delText>200921</w:delText>
              </w:r>
            </w:del>
          </w:p>
        </w:tc>
        <w:tc>
          <w:tcPr>
            <w:tcW w:w="1375" w:type="dxa"/>
            <w:gridSpan w:val="2"/>
          </w:tcPr>
          <w:p w14:paraId="1CFB5C57" w14:textId="1783952E" w:rsidR="00CB7E31" w:rsidDel="009E4857" w:rsidRDefault="00000000">
            <w:pPr>
              <w:suppressAutoHyphens w:val="0"/>
              <w:spacing w:after="0"/>
              <w:ind w:left="115"/>
              <w:rPr>
                <w:del w:id="6761" w:author="Jose Eduardo VIU" w:date="2023-04-01T20:51:00Z"/>
              </w:rPr>
            </w:pPr>
            <w:del w:id="6762" w:author="Jose Eduardo VIU" w:date="2023-04-01T20:51:00Z">
              <w:r w:rsidDel="009E4857">
                <w:rPr>
                  <w:rFonts w:ascii="Courier New" w:eastAsia="Courier New" w:hAnsi="Courier New" w:cs="Courier New"/>
                </w:rPr>
                <w:delText>504</w:delText>
              </w:r>
            </w:del>
          </w:p>
        </w:tc>
        <w:tc>
          <w:tcPr>
            <w:tcW w:w="916" w:type="dxa"/>
          </w:tcPr>
          <w:p w14:paraId="72123046" w14:textId="230A15F8" w:rsidR="00CB7E31" w:rsidDel="009E4857" w:rsidRDefault="00000000">
            <w:pPr>
              <w:suppressAutoHyphens w:val="0"/>
              <w:spacing w:after="0"/>
              <w:rPr>
                <w:del w:id="6763" w:author="Jose Eduardo VIU" w:date="2023-04-01T20:51:00Z"/>
              </w:rPr>
            </w:pPr>
            <w:del w:id="6764" w:author="Jose Eduardo VIU" w:date="2023-04-01T20:51:00Z">
              <w:r w:rsidDel="009E4857">
                <w:rPr>
                  <w:rFonts w:ascii="Courier New" w:eastAsia="Courier New" w:hAnsi="Courier New" w:cs="Courier New"/>
                </w:rPr>
                <w:delText>1</w:delText>
              </w:r>
            </w:del>
          </w:p>
        </w:tc>
        <w:tc>
          <w:tcPr>
            <w:tcW w:w="1031" w:type="dxa"/>
          </w:tcPr>
          <w:p w14:paraId="3ED2CFE3" w14:textId="06170F12" w:rsidR="00CB7E31" w:rsidDel="009E4857" w:rsidRDefault="00000000">
            <w:pPr>
              <w:suppressAutoHyphens w:val="0"/>
              <w:spacing w:after="0"/>
              <w:rPr>
                <w:del w:id="6765" w:author="Jose Eduardo VIU" w:date="2023-04-01T20:51:00Z"/>
              </w:rPr>
            </w:pPr>
            <w:del w:id="6766" w:author="Jose Eduardo VIU" w:date="2023-04-01T20:51:00Z">
              <w:r w:rsidDel="009E4857">
                <w:rPr>
                  <w:rFonts w:ascii="Courier New" w:eastAsia="Courier New" w:hAnsi="Courier New" w:cs="Courier New"/>
                </w:rPr>
                <w:delText>15</w:delText>
              </w:r>
            </w:del>
          </w:p>
        </w:tc>
        <w:tc>
          <w:tcPr>
            <w:tcW w:w="1145" w:type="dxa"/>
            <w:gridSpan w:val="2"/>
          </w:tcPr>
          <w:p w14:paraId="387E0504" w14:textId="3A41A5BE" w:rsidR="00CB7E31" w:rsidDel="009E4857" w:rsidRDefault="00000000">
            <w:pPr>
              <w:suppressAutoHyphens w:val="0"/>
              <w:spacing w:after="0"/>
              <w:ind w:left="115"/>
              <w:rPr>
                <w:del w:id="6767" w:author="Jose Eduardo VIU" w:date="2023-04-01T20:51:00Z"/>
              </w:rPr>
            </w:pPr>
            <w:del w:id="6768" w:author="Jose Eduardo VIU" w:date="2023-04-01T20:51:00Z">
              <w:r w:rsidDel="009E4857">
                <w:rPr>
                  <w:rFonts w:ascii="Courier New" w:eastAsia="Courier New" w:hAnsi="Courier New" w:cs="Courier New"/>
                </w:rPr>
                <w:delText>2</w:delText>
              </w:r>
            </w:del>
          </w:p>
        </w:tc>
        <w:tc>
          <w:tcPr>
            <w:tcW w:w="1374" w:type="dxa"/>
          </w:tcPr>
          <w:p w14:paraId="55934437" w14:textId="6B25820A" w:rsidR="00CB7E31" w:rsidDel="009E4857" w:rsidRDefault="00000000">
            <w:pPr>
              <w:suppressAutoHyphens w:val="0"/>
              <w:spacing w:after="0"/>
              <w:rPr>
                <w:del w:id="6769" w:author="Jose Eduardo VIU" w:date="2023-04-01T20:51:00Z"/>
              </w:rPr>
            </w:pPr>
            <w:del w:id="6770" w:author="Jose Eduardo VIU" w:date="2023-04-01T20:51:00Z">
              <w:r w:rsidDel="009E4857">
                <w:rPr>
                  <w:rFonts w:ascii="Courier New" w:eastAsia="Courier New" w:hAnsi="Courier New" w:cs="Courier New"/>
                </w:rPr>
                <w:delText>2 18.295788</w:delText>
              </w:r>
            </w:del>
          </w:p>
        </w:tc>
      </w:tr>
      <w:tr w:rsidR="00CB7E31" w:rsidDel="009E4857" w14:paraId="7293E37D" w14:textId="6F90CAA3">
        <w:trPr>
          <w:trHeight w:val="380"/>
          <w:del w:id="6771" w:author="Jose Eduardo VIU" w:date="2023-04-01T20:51:00Z"/>
        </w:trPr>
        <w:tc>
          <w:tcPr>
            <w:tcW w:w="687" w:type="dxa"/>
          </w:tcPr>
          <w:p w14:paraId="3C8F20DF" w14:textId="652E1EB2" w:rsidR="00CB7E31" w:rsidDel="009E4857" w:rsidRDefault="00CB7E31">
            <w:pPr>
              <w:suppressAutoHyphens w:val="0"/>
              <w:rPr>
                <w:del w:id="6772" w:author="Jose Eduardo VIU" w:date="2023-04-01T20:51:00Z"/>
              </w:rPr>
            </w:pPr>
          </w:p>
        </w:tc>
        <w:tc>
          <w:tcPr>
            <w:tcW w:w="1947" w:type="dxa"/>
            <w:vAlign w:val="bottom"/>
          </w:tcPr>
          <w:p w14:paraId="59ECD8DC" w14:textId="379B6CF0" w:rsidR="00CB7E31" w:rsidDel="009E4857" w:rsidRDefault="00000000">
            <w:pPr>
              <w:suppressAutoHyphens w:val="0"/>
              <w:spacing w:after="0"/>
              <w:rPr>
                <w:del w:id="6773" w:author="Jose Eduardo VIU" w:date="2023-04-01T20:51:00Z"/>
              </w:rPr>
            </w:pPr>
            <w:del w:id="6774" w:author="Jose Eduardo VIU" w:date="2023-04-01T20:51:00Z">
              <w:r w:rsidDel="009E4857">
                <w:rPr>
                  <w:rFonts w:ascii="Courier New" w:eastAsia="Courier New" w:hAnsi="Courier New" w:cs="Courier New"/>
                </w:rPr>
                <w:delText>DiasMedios</w:delText>
              </w:r>
            </w:del>
          </w:p>
        </w:tc>
        <w:tc>
          <w:tcPr>
            <w:tcW w:w="3322" w:type="dxa"/>
            <w:gridSpan w:val="4"/>
            <w:vAlign w:val="bottom"/>
          </w:tcPr>
          <w:p w14:paraId="6E48658F" w14:textId="36DB73FC" w:rsidR="00CB7E31" w:rsidDel="009E4857" w:rsidRDefault="00000000">
            <w:pPr>
              <w:suppressAutoHyphens w:val="0"/>
              <w:spacing w:after="0"/>
              <w:rPr>
                <w:del w:id="6775" w:author="Jose Eduardo VIU" w:date="2023-04-01T20:51:00Z"/>
              </w:rPr>
            </w:pPr>
            <w:del w:id="6776"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6A6CFF88" w14:textId="5EFEC9CE" w:rsidR="00CB7E31" w:rsidDel="009E4857" w:rsidRDefault="00000000">
            <w:pPr>
              <w:suppressAutoHyphens w:val="0"/>
              <w:spacing w:after="0"/>
              <w:ind w:left="115"/>
              <w:rPr>
                <w:del w:id="6777" w:author="Jose Eduardo VIU" w:date="2023-04-01T20:51:00Z"/>
              </w:rPr>
            </w:pPr>
            <w:del w:id="6778" w:author="Jose Eduardo VIU" w:date="2023-04-01T20:51:00Z">
              <w:r w:rsidDel="009E4857">
                <w:rPr>
                  <w:rFonts w:ascii="Courier New" w:eastAsia="Courier New" w:hAnsi="Courier New" w:cs="Courier New"/>
                </w:rPr>
                <w:delText>na_rega \</w:delText>
              </w:r>
            </w:del>
          </w:p>
        </w:tc>
      </w:tr>
      <w:tr w:rsidR="00CB7E31" w:rsidDel="009E4857" w14:paraId="533E7736" w14:textId="0C318552">
        <w:trPr>
          <w:trHeight w:val="245"/>
          <w:del w:id="6779" w:author="Jose Eduardo VIU" w:date="2023-04-01T20:51:00Z"/>
        </w:trPr>
        <w:tc>
          <w:tcPr>
            <w:tcW w:w="687" w:type="dxa"/>
          </w:tcPr>
          <w:p w14:paraId="2E8B1F82" w14:textId="352AC1DE" w:rsidR="00CB7E31" w:rsidDel="009E4857" w:rsidRDefault="00000000">
            <w:pPr>
              <w:suppressAutoHyphens w:val="0"/>
              <w:spacing w:after="0"/>
              <w:rPr>
                <w:del w:id="6780" w:author="Jose Eduardo VIU" w:date="2023-04-01T20:51:00Z"/>
              </w:rPr>
            </w:pPr>
            <w:del w:id="6781" w:author="Jose Eduardo VIU" w:date="2023-04-01T20:51:00Z">
              <w:r w:rsidDel="009E4857">
                <w:rPr>
                  <w:rFonts w:ascii="Courier New" w:eastAsia="Courier New" w:hAnsi="Courier New" w:cs="Courier New"/>
                </w:rPr>
                <w:delText>5</w:delText>
              </w:r>
            </w:del>
          </w:p>
        </w:tc>
        <w:tc>
          <w:tcPr>
            <w:tcW w:w="2863" w:type="dxa"/>
            <w:gridSpan w:val="2"/>
          </w:tcPr>
          <w:p w14:paraId="2A4483B0" w14:textId="1EE7B8AA" w:rsidR="00CB7E31" w:rsidDel="009E4857" w:rsidRDefault="00000000">
            <w:pPr>
              <w:suppressAutoHyphens w:val="0"/>
              <w:spacing w:after="0"/>
              <w:ind w:left="115"/>
              <w:rPr>
                <w:del w:id="6782" w:author="Jose Eduardo VIU" w:date="2023-04-01T20:51:00Z"/>
              </w:rPr>
            </w:pPr>
            <w:del w:id="6783" w:author="Jose Eduardo VIU" w:date="2023-04-01T20:51:00Z">
              <w:r w:rsidDel="009E4857">
                <w:rPr>
                  <w:rFonts w:ascii="Courier New" w:eastAsia="Courier New" w:hAnsi="Courier New" w:cs="Courier New"/>
                </w:rPr>
                <w:delText>46.289855 0.642142</w:delText>
              </w:r>
            </w:del>
          </w:p>
        </w:tc>
        <w:tc>
          <w:tcPr>
            <w:tcW w:w="3323" w:type="dxa"/>
            <w:gridSpan w:val="4"/>
          </w:tcPr>
          <w:p w14:paraId="217CB907" w14:textId="4599D03B" w:rsidR="00CB7E31" w:rsidDel="009E4857" w:rsidRDefault="00000000">
            <w:pPr>
              <w:suppressAutoHyphens w:val="0"/>
              <w:spacing w:after="0"/>
              <w:rPr>
                <w:del w:id="6784" w:author="Jose Eduardo VIU" w:date="2023-04-01T20:51:00Z"/>
              </w:rPr>
            </w:pPr>
            <w:del w:id="6785" w:author="Jose Eduardo VIU" w:date="2023-04-01T20:51:00Z">
              <w:r w:rsidDel="009E4857">
                <w:rPr>
                  <w:rFonts w:ascii="Courier New" w:eastAsia="Courier New" w:hAnsi="Courier New" w:cs="Courier New"/>
                </w:rPr>
                <w:delText>2021-04-06 … ES300080840002</w:delText>
              </w:r>
            </w:del>
          </w:p>
        </w:tc>
        <w:tc>
          <w:tcPr>
            <w:tcW w:w="228" w:type="dxa"/>
          </w:tcPr>
          <w:p w14:paraId="48D2FCF6" w14:textId="38D63E34" w:rsidR="00CB7E31" w:rsidDel="009E4857" w:rsidRDefault="00CB7E31">
            <w:pPr>
              <w:suppressAutoHyphens w:val="0"/>
              <w:rPr>
                <w:del w:id="6786" w:author="Jose Eduardo VIU" w:date="2023-04-01T20:51:00Z"/>
              </w:rPr>
            </w:pPr>
          </w:p>
        </w:tc>
        <w:tc>
          <w:tcPr>
            <w:tcW w:w="1374" w:type="dxa"/>
          </w:tcPr>
          <w:p w14:paraId="613F44C7" w14:textId="0E1D1168" w:rsidR="00CB7E31" w:rsidDel="009E4857" w:rsidRDefault="00CB7E31">
            <w:pPr>
              <w:suppressAutoHyphens w:val="0"/>
              <w:rPr>
                <w:del w:id="6787" w:author="Jose Eduardo VIU" w:date="2023-04-01T20:51:00Z"/>
              </w:rPr>
            </w:pPr>
          </w:p>
        </w:tc>
      </w:tr>
      <w:tr w:rsidR="00CB7E31" w:rsidDel="009E4857" w14:paraId="19AA1B16" w14:textId="7CF2A23D">
        <w:trPr>
          <w:trHeight w:val="271"/>
          <w:del w:id="6788" w:author="Jose Eduardo VIU" w:date="2023-04-01T20:51:00Z"/>
        </w:trPr>
        <w:tc>
          <w:tcPr>
            <w:tcW w:w="687" w:type="dxa"/>
          </w:tcPr>
          <w:p w14:paraId="1E702232" w14:textId="078044B9" w:rsidR="00CB7E31" w:rsidDel="009E4857" w:rsidRDefault="00000000">
            <w:pPr>
              <w:suppressAutoHyphens w:val="0"/>
              <w:spacing w:after="0"/>
              <w:rPr>
                <w:del w:id="6789" w:author="Jose Eduardo VIU" w:date="2023-04-01T20:51:00Z"/>
              </w:rPr>
            </w:pPr>
            <w:del w:id="6790" w:author="Jose Eduardo VIU" w:date="2023-04-01T20:51:00Z">
              <w:r w:rsidDel="009E4857">
                <w:rPr>
                  <w:rFonts w:ascii="Courier New" w:eastAsia="Courier New" w:hAnsi="Courier New" w:cs="Courier New"/>
                </w:rPr>
                <w:delText>125</w:delText>
              </w:r>
            </w:del>
          </w:p>
        </w:tc>
        <w:tc>
          <w:tcPr>
            <w:tcW w:w="2863" w:type="dxa"/>
            <w:gridSpan w:val="2"/>
          </w:tcPr>
          <w:p w14:paraId="4EDC87E5" w14:textId="48D381C0" w:rsidR="00CB7E31" w:rsidDel="009E4857" w:rsidRDefault="00000000">
            <w:pPr>
              <w:suppressAutoHyphens w:val="0"/>
              <w:spacing w:after="0"/>
              <w:ind w:left="114"/>
              <w:rPr>
                <w:del w:id="6791" w:author="Jose Eduardo VIU" w:date="2023-04-01T20:51:00Z"/>
              </w:rPr>
            </w:pPr>
            <w:del w:id="6792" w:author="Jose Eduardo VIU" w:date="2023-04-01T20:51:00Z">
              <w:r w:rsidDel="009E4857">
                <w:rPr>
                  <w:rFonts w:ascii="Courier New" w:eastAsia="Courier New" w:hAnsi="Courier New" w:cs="Courier New"/>
                </w:rPr>
                <w:delText>39.731789 0.970270</w:delText>
              </w:r>
            </w:del>
          </w:p>
        </w:tc>
        <w:tc>
          <w:tcPr>
            <w:tcW w:w="3323" w:type="dxa"/>
            <w:gridSpan w:val="4"/>
          </w:tcPr>
          <w:p w14:paraId="7D562AB6" w14:textId="385213BD" w:rsidR="00CB7E31" w:rsidDel="009E4857" w:rsidRDefault="00000000">
            <w:pPr>
              <w:suppressAutoHyphens w:val="0"/>
              <w:spacing w:after="0"/>
              <w:rPr>
                <w:del w:id="6793" w:author="Jose Eduardo VIU" w:date="2023-04-01T20:51:00Z"/>
              </w:rPr>
            </w:pPr>
            <w:del w:id="6794" w:author="Jose Eduardo VIU" w:date="2023-04-01T20:51:00Z">
              <w:r w:rsidDel="009E4857">
                <w:rPr>
                  <w:rFonts w:ascii="Courier New" w:eastAsia="Courier New" w:hAnsi="Courier New" w:cs="Courier New"/>
                </w:rPr>
                <w:delText>2017-12-31 … ES300302340012</w:delText>
              </w:r>
            </w:del>
          </w:p>
        </w:tc>
        <w:tc>
          <w:tcPr>
            <w:tcW w:w="228" w:type="dxa"/>
          </w:tcPr>
          <w:p w14:paraId="6DB1961B" w14:textId="3FCC0484" w:rsidR="00CB7E31" w:rsidDel="009E4857" w:rsidRDefault="00CB7E31">
            <w:pPr>
              <w:suppressAutoHyphens w:val="0"/>
              <w:rPr>
                <w:del w:id="6795" w:author="Jose Eduardo VIU" w:date="2023-04-01T20:51:00Z"/>
              </w:rPr>
            </w:pPr>
          </w:p>
        </w:tc>
        <w:tc>
          <w:tcPr>
            <w:tcW w:w="1374" w:type="dxa"/>
          </w:tcPr>
          <w:p w14:paraId="50D86BBD" w14:textId="10D6010A" w:rsidR="00CB7E31" w:rsidDel="009E4857" w:rsidRDefault="00CB7E31">
            <w:pPr>
              <w:suppressAutoHyphens w:val="0"/>
              <w:rPr>
                <w:del w:id="6796" w:author="Jose Eduardo VIU" w:date="2023-04-01T20:51:00Z"/>
              </w:rPr>
            </w:pPr>
          </w:p>
        </w:tc>
      </w:tr>
      <w:tr w:rsidR="00CB7E31" w:rsidDel="009E4857" w14:paraId="512247DF" w14:textId="70BCD9AC">
        <w:trPr>
          <w:trHeight w:val="271"/>
          <w:del w:id="6797" w:author="Jose Eduardo VIU" w:date="2023-04-01T20:51:00Z"/>
        </w:trPr>
        <w:tc>
          <w:tcPr>
            <w:tcW w:w="687" w:type="dxa"/>
          </w:tcPr>
          <w:p w14:paraId="2DDDE446" w14:textId="54207866" w:rsidR="00CB7E31" w:rsidDel="009E4857" w:rsidRDefault="00000000">
            <w:pPr>
              <w:suppressAutoHyphens w:val="0"/>
              <w:spacing w:after="0"/>
              <w:rPr>
                <w:del w:id="6798" w:author="Jose Eduardo VIU" w:date="2023-04-01T20:51:00Z"/>
              </w:rPr>
            </w:pPr>
            <w:del w:id="6799" w:author="Jose Eduardo VIU" w:date="2023-04-01T20:51:00Z">
              <w:r w:rsidDel="009E4857">
                <w:rPr>
                  <w:rFonts w:ascii="Courier New" w:eastAsia="Courier New" w:hAnsi="Courier New" w:cs="Courier New"/>
                </w:rPr>
                <w:delText>282</w:delText>
              </w:r>
            </w:del>
          </w:p>
        </w:tc>
        <w:tc>
          <w:tcPr>
            <w:tcW w:w="2863" w:type="dxa"/>
            <w:gridSpan w:val="2"/>
          </w:tcPr>
          <w:p w14:paraId="348B1DA2" w14:textId="2FE2E7DC" w:rsidR="00CB7E31" w:rsidDel="009E4857" w:rsidRDefault="00000000">
            <w:pPr>
              <w:suppressAutoHyphens w:val="0"/>
              <w:spacing w:after="0"/>
              <w:ind w:left="114"/>
              <w:rPr>
                <w:del w:id="6800" w:author="Jose Eduardo VIU" w:date="2023-04-01T20:51:00Z"/>
              </w:rPr>
            </w:pPr>
            <w:del w:id="6801" w:author="Jose Eduardo VIU" w:date="2023-04-01T20:51:00Z">
              <w:r w:rsidDel="009E4857">
                <w:rPr>
                  <w:rFonts w:ascii="Courier New" w:eastAsia="Courier New" w:hAnsi="Courier New" w:cs="Courier New"/>
                </w:rPr>
                <w:delText>34.725560 0.630343</w:delText>
              </w:r>
            </w:del>
          </w:p>
        </w:tc>
        <w:tc>
          <w:tcPr>
            <w:tcW w:w="3323" w:type="dxa"/>
            <w:gridSpan w:val="4"/>
          </w:tcPr>
          <w:p w14:paraId="57FC9F46" w14:textId="3B347CCB" w:rsidR="00CB7E31" w:rsidDel="009E4857" w:rsidRDefault="00000000">
            <w:pPr>
              <w:suppressAutoHyphens w:val="0"/>
              <w:spacing w:after="0"/>
              <w:rPr>
                <w:del w:id="6802" w:author="Jose Eduardo VIU" w:date="2023-04-01T20:51:00Z"/>
              </w:rPr>
            </w:pPr>
            <w:del w:id="6803" w:author="Jose Eduardo VIU" w:date="2023-04-01T20:51:00Z">
              <w:r w:rsidDel="009E4857">
                <w:rPr>
                  <w:rFonts w:ascii="Courier New" w:eastAsia="Courier New" w:hAnsi="Courier New" w:cs="Courier New"/>
                </w:rPr>
                <w:delText>2021-07-14 … ES300191340001</w:delText>
              </w:r>
            </w:del>
          </w:p>
        </w:tc>
        <w:tc>
          <w:tcPr>
            <w:tcW w:w="228" w:type="dxa"/>
          </w:tcPr>
          <w:p w14:paraId="11772EF4" w14:textId="67A44957" w:rsidR="00CB7E31" w:rsidDel="009E4857" w:rsidRDefault="00CB7E31">
            <w:pPr>
              <w:suppressAutoHyphens w:val="0"/>
              <w:rPr>
                <w:del w:id="6804" w:author="Jose Eduardo VIU" w:date="2023-04-01T20:51:00Z"/>
              </w:rPr>
            </w:pPr>
          </w:p>
        </w:tc>
        <w:tc>
          <w:tcPr>
            <w:tcW w:w="1374" w:type="dxa"/>
          </w:tcPr>
          <w:p w14:paraId="2450F70C" w14:textId="249E8764" w:rsidR="00CB7E31" w:rsidDel="009E4857" w:rsidRDefault="00CB7E31">
            <w:pPr>
              <w:suppressAutoHyphens w:val="0"/>
              <w:rPr>
                <w:del w:id="6805" w:author="Jose Eduardo VIU" w:date="2023-04-01T20:51:00Z"/>
              </w:rPr>
            </w:pPr>
          </w:p>
        </w:tc>
      </w:tr>
      <w:tr w:rsidR="00CB7E31" w:rsidDel="009E4857" w14:paraId="294421F8" w14:textId="330A7D75">
        <w:trPr>
          <w:trHeight w:val="271"/>
          <w:del w:id="6806" w:author="Jose Eduardo VIU" w:date="2023-04-01T20:51:00Z"/>
        </w:trPr>
        <w:tc>
          <w:tcPr>
            <w:tcW w:w="687" w:type="dxa"/>
          </w:tcPr>
          <w:p w14:paraId="2B2C1EEA" w14:textId="0EF1B9B9" w:rsidR="00CB7E31" w:rsidDel="009E4857" w:rsidRDefault="00000000">
            <w:pPr>
              <w:suppressAutoHyphens w:val="0"/>
              <w:spacing w:after="0"/>
              <w:rPr>
                <w:del w:id="6807" w:author="Jose Eduardo VIU" w:date="2023-04-01T20:51:00Z"/>
              </w:rPr>
            </w:pPr>
            <w:del w:id="6808" w:author="Jose Eduardo VIU" w:date="2023-04-01T20:51:00Z">
              <w:r w:rsidDel="009E4857">
                <w:rPr>
                  <w:rFonts w:ascii="Courier New" w:eastAsia="Courier New" w:hAnsi="Courier New" w:cs="Courier New"/>
                </w:rPr>
                <w:delText>283</w:delText>
              </w:r>
            </w:del>
          </w:p>
        </w:tc>
        <w:tc>
          <w:tcPr>
            <w:tcW w:w="2863" w:type="dxa"/>
            <w:gridSpan w:val="2"/>
          </w:tcPr>
          <w:p w14:paraId="56AAB5DF" w14:textId="26747B94" w:rsidR="00CB7E31" w:rsidDel="009E4857" w:rsidRDefault="00000000">
            <w:pPr>
              <w:suppressAutoHyphens w:val="0"/>
              <w:spacing w:after="0"/>
              <w:ind w:left="114"/>
              <w:rPr>
                <w:del w:id="6809" w:author="Jose Eduardo VIU" w:date="2023-04-01T20:51:00Z"/>
              </w:rPr>
            </w:pPr>
            <w:del w:id="6810" w:author="Jose Eduardo VIU" w:date="2023-04-01T20:51:00Z">
              <w:r w:rsidDel="009E4857">
                <w:rPr>
                  <w:rFonts w:ascii="Courier New" w:eastAsia="Courier New" w:hAnsi="Courier New" w:cs="Courier New"/>
                </w:rPr>
                <w:delText>31.527604 0.575320</w:delText>
              </w:r>
            </w:del>
          </w:p>
        </w:tc>
        <w:tc>
          <w:tcPr>
            <w:tcW w:w="3323" w:type="dxa"/>
            <w:gridSpan w:val="4"/>
          </w:tcPr>
          <w:p w14:paraId="6E10150F" w14:textId="1A17E470" w:rsidR="00CB7E31" w:rsidDel="009E4857" w:rsidRDefault="00000000">
            <w:pPr>
              <w:suppressAutoHyphens w:val="0"/>
              <w:spacing w:after="0"/>
              <w:rPr>
                <w:del w:id="6811" w:author="Jose Eduardo VIU" w:date="2023-04-01T20:51:00Z"/>
              </w:rPr>
            </w:pPr>
            <w:del w:id="6812" w:author="Jose Eduardo VIU" w:date="2023-04-01T20:51:00Z">
              <w:r w:rsidDel="009E4857">
                <w:rPr>
                  <w:rFonts w:ascii="Courier New" w:eastAsia="Courier New" w:hAnsi="Courier New" w:cs="Courier New"/>
                </w:rPr>
                <w:delText>2020-08-13 … ES300191340001</w:delText>
              </w:r>
            </w:del>
          </w:p>
        </w:tc>
        <w:tc>
          <w:tcPr>
            <w:tcW w:w="228" w:type="dxa"/>
          </w:tcPr>
          <w:p w14:paraId="7A04D39C" w14:textId="21A364FF" w:rsidR="00CB7E31" w:rsidDel="009E4857" w:rsidRDefault="00CB7E31">
            <w:pPr>
              <w:suppressAutoHyphens w:val="0"/>
              <w:rPr>
                <w:del w:id="6813" w:author="Jose Eduardo VIU" w:date="2023-04-01T20:51:00Z"/>
              </w:rPr>
            </w:pPr>
          </w:p>
        </w:tc>
        <w:tc>
          <w:tcPr>
            <w:tcW w:w="1374" w:type="dxa"/>
          </w:tcPr>
          <w:p w14:paraId="26370EEB" w14:textId="146648FB" w:rsidR="00CB7E31" w:rsidDel="009E4857" w:rsidRDefault="00CB7E31">
            <w:pPr>
              <w:suppressAutoHyphens w:val="0"/>
              <w:rPr>
                <w:del w:id="6814" w:author="Jose Eduardo VIU" w:date="2023-04-01T20:51:00Z"/>
              </w:rPr>
            </w:pPr>
          </w:p>
        </w:tc>
      </w:tr>
      <w:tr w:rsidR="00CB7E31" w:rsidDel="009E4857" w14:paraId="52B831B5" w14:textId="1E6E561B">
        <w:trPr>
          <w:trHeight w:val="271"/>
          <w:del w:id="6815" w:author="Jose Eduardo VIU" w:date="2023-04-01T20:51:00Z"/>
        </w:trPr>
        <w:tc>
          <w:tcPr>
            <w:tcW w:w="687" w:type="dxa"/>
          </w:tcPr>
          <w:p w14:paraId="35D7DD58" w14:textId="08D38792" w:rsidR="00CB7E31" w:rsidDel="009E4857" w:rsidRDefault="00000000">
            <w:pPr>
              <w:suppressAutoHyphens w:val="0"/>
              <w:spacing w:after="0"/>
              <w:rPr>
                <w:del w:id="6816" w:author="Jose Eduardo VIU" w:date="2023-04-01T20:51:00Z"/>
              </w:rPr>
            </w:pPr>
            <w:del w:id="6817" w:author="Jose Eduardo VIU" w:date="2023-04-01T20:51:00Z">
              <w:r w:rsidDel="009E4857">
                <w:rPr>
                  <w:rFonts w:ascii="Courier New" w:eastAsia="Courier New" w:hAnsi="Courier New" w:cs="Courier New"/>
                </w:rPr>
                <w:delText>284</w:delText>
              </w:r>
            </w:del>
          </w:p>
        </w:tc>
        <w:tc>
          <w:tcPr>
            <w:tcW w:w="2863" w:type="dxa"/>
            <w:gridSpan w:val="2"/>
          </w:tcPr>
          <w:p w14:paraId="35533FED" w14:textId="6C42A749" w:rsidR="00CB7E31" w:rsidDel="009E4857" w:rsidRDefault="00000000">
            <w:pPr>
              <w:suppressAutoHyphens w:val="0"/>
              <w:spacing w:after="0"/>
              <w:ind w:left="114"/>
              <w:rPr>
                <w:del w:id="6818" w:author="Jose Eduardo VIU" w:date="2023-04-01T20:51:00Z"/>
              </w:rPr>
            </w:pPr>
            <w:del w:id="6819" w:author="Jose Eduardo VIU" w:date="2023-04-01T20:51:00Z">
              <w:r w:rsidDel="009E4857">
                <w:rPr>
                  <w:rFonts w:ascii="Courier New" w:eastAsia="Courier New" w:hAnsi="Courier New" w:cs="Courier New"/>
                </w:rPr>
                <w:delText>38.132400 0.535137</w:delText>
              </w:r>
            </w:del>
          </w:p>
        </w:tc>
        <w:tc>
          <w:tcPr>
            <w:tcW w:w="3323" w:type="dxa"/>
            <w:gridSpan w:val="4"/>
          </w:tcPr>
          <w:p w14:paraId="55C84176" w14:textId="4ADF2AC9" w:rsidR="00CB7E31" w:rsidDel="009E4857" w:rsidRDefault="00000000">
            <w:pPr>
              <w:suppressAutoHyphens w:val="0"/>
              <w:spacing w:after="0"/>
              <w:rPr>
                <w:del w:id="6820" w:author="Jose Eduardo VIU" w:date="2023-04-01T20:51:00Z"/>
              </w:rPr>
            </w:pPr>
            <w:del w:id="6821" w:author="Jose Eduardo VIU" w:date="2023-04-01T20:51:00Z">
              <w:r w:rsidDel="009E4857">
                <w:rPr>
                  <w:rFonts w:ascii="Courier New" w:eastAsia="Courier New" w:hAnsi="Courier New" w:cs="Courier New"/>
                </w:rPr>
                <w:delText>2021-05-18 … ES300191340001</w:delText>
              </w:r>
            </w:del>
          </w:p>
        </w:tc>
        <w:tc>
          <w:tcPr>
            <w:tcW w:w="228" w:type="dxa"/>
          </w:tcPr>
          <w:p w14:paraId="7E8427F3" w14:textId="6E793516" w:rsidR="00CB7E31" w:rsidDel="009E4857" w:rsidRDefault="00CB7E31">
            <w:pPr>
              <w:suppressAutoHyphens w:val="0"/>
              <w:rPr>
                <w:del w:id="6822" w:author="Jose Eduardo VIU" w:date="2023-04-01T20:51:00Z"/>
              </w:rPr>
            </w:pPr>
          </w:p>
        </w:tc>
        <w:tc>
          <w:tcPr>
            <w:tcW w:w="1374" w:type="dxa"/>
          </w:tcPr>
          <w:p w14:paraId="2EFD9E8C" w14:textId="3AF6858D" w:rsidR="00CB7E31" w:rsidDel="009E4857" w:rsidRDefault="00CB7E31">
            <w:pPr>
              <w:suppressAutoHyphens w:val="0"/>
              <w:rPr>
                <w:del w:id="6823" w:author="Jose Eduardo VIU" w:date="2023-04-01T20:51:00Z"/>
              </w:rPr>
            </w:pPr>
          </w:p>
        </w:tc>
      </w:tr>
      <w:tr w:rsidR="00CB7E31" w:rsidDel="009E4857" w14:paraId="64137164" w14:textId="3DAC8602">
        <w:trPr>
          <w:trHeight w:val="271"/>
          <w:del w:id="6824" w:author="Jose Eduardo VIU" w:date="2023-04-01T20:51:00Z"/>
        </w:trPr>
        <w:tc>
          <w:tcPr>
            <w:tcW w:w="687" w:type="dxa"/>
          </w:tcPr>
          <w:p w14:paraId="7F57C637" w14:textId="716182C8" w:rsidR="00CB7E31" w:rsidDel="009E4857" w:rsidRDefault="00000000">
            <w:pPr>
              <w:suppressAutoHyphens w:val="0"/>
              <w:spacing w:after="0"/>
              <w:rPr>
                <w:del w:id="6825" w:author="Jose Eduardo VIU" w:date="2023-04-01T20:51:00Z"/>
              </w:rPr>
            </w:pPr>
            <w:del w:id="6826" w:author="Jose Eduardo VIU" w:date="2023-04-01T20:51:00Z">
              <w:r w:rsidDel="009E4857">
                <w:rPr>
                  <w:rFonts w:ascii="Courier New" w:eastAsia="Courier New" w:hAnsi="Courier New" w:cs="Courier New"/>
                </w:rPr>
                <w:delText>285</w:delText>
              </w:r>
            </w:del>
          </w:p>
        </w:tc>
        <w:tc>
          <w:tcPr>
            <w:tcW w:w="2863" w:type="dxa"/>
            <w:gridSpan w:val="2"/>
          </w:tcPr>
          <w:p w14:paraId="655C2789" w14:textId="5B2B935B" w:rsidR="00CB7E31" w:rsidDel="009E4857" w:rsidRDefault="00000000">
            <w:pPr>
              <w:suppressAutoHyphens w:val="0"/>
              <w:spacing w:after="0"/>
              <w:ind w:left="114"/>
              <w:rPr>
                <w:del w:id="6827" w:author="Jose Eduardo VIU" w:date="2023-04-01T20:51:00Z"/>
              </w:rPr>
            </w:pPr>
            <w:del w:id="6828" w:author="Jose Eduardo VIU" w:date="2023-04-01T20:51:00Z">
              <w:r w:rsidDel="009E4857">
                <w:rPr>
                  <w:rFonts w:ascii="Courier New" w:eastAsia="Courier New" w:hAnsi="Courier New" w:cs="Courier New"/>
                </w:rPr>
                <w:delText>22.328431 1.067508</w:delText>
              </w:r>
            </w:del>
          </w:p>
        </w:tc>
        <w:tc>
          <w:tcPr>
            <w:tcW w:w="3323" w:type="dxa"/>
            <w:gridSpan w:val="4"/>
          </w:tcPr>
          <w:p w14:paraId="1B65A0D7" w14:textId="501EDE49" w:rsidR="00CB7E31" w:rsidDel="009E4857" w:rsidRDefault="00000000">
            <w:pPr>
              <w:suppressAutoHyphens w:val="0"/>
              <w:spacing w:after="0"/>
              <w:rPr>
                <w:del w:id="6829" w:author="Jose Eduardo VIU" w:date="2023-04-01T20:51:00Z"/>
              </w:rPr>
            </w:pPr>
            <w:del w:id="6830" w:author="Jose Eduardo VIU" w:date="2023-04-01T20:51:00Z">
              <w:r w:rsidDel="009E4857">
                <w:rPr>
                  <w:rFonts w:ascii="Courier New" w:eastAsia="Courier New" w:hAnsi="Courier New" w:cs="Courier New"/>
                </w:rPr>
                <w:delText>2021-03-04 … ES300191340001</w:delText>
              </w:r>
            </w:del>
          </w:p>
        </w:tc>
        <w:tc>
          <w:tcPr>
            <w:tcW w:w="228" w:type="dxa"/>
          </w:tcPr>
          <w:p w14:paraId="24D82B6D" w14:textId="4B427ED2" w:rsidR="00CB7E31" w:rsidDel="009E4857" w:rsidRDefault="00CB7E31">
            <w:pPr>
              <w:suppressAutoHyphens w:val="0"/>
              <w:rPr>
                <w:del w:id="6831" w:author="Jose Eduardo VIU" w:date="2023-04-01T20:51:00Z"/>
              </w:rPr>
            </w:pPr>
          </w:p>
        </w:tc>
        <w:tc>
          <w:tcPr>
            <w:tcW w:w="1374" w:type="dxa"/>
          </w:tcPr>
          <w:p w14:paraId="1406CDD7" w14:textId="51081222" w:rsidR="00CB7E31" w:rsidDel="009E4857" w:rsidRDefault="00CB7E31">
            <w:pPr>
              <w:suppressAutoHyphens w:val="0"/>
              <w:rPr>
                <w:del w:id="6832" w:author="Jose Eduardo VIU" w:date="2023-04-01T20:51:00Z"/>
              </w:rPr>
            </w:pPr>
          </w:p>
        </w:tc>
      </w:tr>
      <w:tr w:rsidR="00CB7E31" w:rsidDel="009E4857" w14:paraId="67B64535" w14:textId="75B50328">
        <w:trPr>
          <w:trHeight w:val="271"/>
          <w:del w:id="6833" w:author="Jose Eduardo VIU" w:date="2023-04-01T20:51:00Z"/>
        </w:trPr>
        <w:tc>
          <w:tcPr>
            <w:tcW w:w="687" w:type="dxa"/>
          </w:tcPr>
          <w:p w14:paraId="58F203AF" w14:textId="25896C06" w:rsidR="00CB7E31" w:rsidDel="009E4857" w:rsidRDefault="00000000">
            <w:pPr>
              <w:suppressAutoHyphens w:val="0"/>
              <w:spacing w:after="0"/>
              <w:rPr>
                <w:del w:id="6834" w:author="Jose Eduardo VIU" w:date="2023-04-01T20:51:00Z"/>
              </w:rPr>
            </w:pPr>
            <w:del w:id="6835" w:author="Jose Eduardo VIU" w:date="2023-04-01T20:51:00Z">
              <w:r w:rsidDel="009E4857">
                <w:rPr>
                  <w:rFonts w:ascii="Courier New" w:eastAsia="Courier New" w:hAnsi="Courier New" w:cs="Courier New"/>
                </w:rPr>
                <w:delText>286</w:delText>
              </w:r>
            </w:del>
          </w:p>
        </w:tc>
        <w:tc>
          <w:tcPr>
            <w:tcW w:w="2863" w:type="dxa"/>
            <w:gridSpan w:val="2"/>
          </w:tcPr>
          <w:p w14:paraId="5784422A" w14:textId="7B0B9F09" w:rsidR="00CB7E31" w:rsidDel="009E4857" w:rsidRDefault="00000000">
            <w:pPr>
              <w:suppressAutoHyphens w:val="0"/>
              <w:spacing w:after="0"/>
              <w:ind w:left="114"/>
              <w:rPr>
                <w:del w:id="6836" w:author="Jose Eduardo VIU" w:date="2023-04-01T20:51:00Z"/>
              </w:rPr>
            </w:pPr>
            <w:del w:id="6837" w:author="Jose Eduardo VIU" w:date="2023-04-01T20:51:00Z">
              <w:r w:rsidDel="009E4857">
                <w:rPr>
                  <w:rFonts w:ascii="Courier New" w:eastAsia="Courier New" w:hAnsi="Courier New" w:cs="Courier New"/>
                </w:rPr>
                <w:delText>34.646370 0.509897</w:delText>
              </w:r>
            </w:del>
          </w:p>
        </w:tc>
        <w:tc>
          <w:tcPr>
            <w:tcW w:w="3323" w:type="dxa"/>
            <w:gridSpan w:val="4"/>
          </w:tcPr>
          <w:p w14:paraId="07EB2D30" w14:textId="63A64D56" w:rsidR="00CB7E31" w:rsidDel="009E4857" w:rsidRDefault="00000000">
            <w:pPr>
              <w:suppressAutoHyphens w:val="0"/>
              <w:spacing w:after="0"/>
              <w:rPr>
                <w:del w:id="6838" w:author="Jose Eduardo VIU" w:date="2023-04-01T20:51:00Z"/>
              </w:rPr>
            </w:pPr>
            <w:del w:id="6839" w:author="Jose Eduardo VIU" w:date="2023-04-01T20:51:00Z">
              <w:r w:rsidDel="009E4857">
                <w:rPr>
                  <w:rFonts w:ascii="Courier New" w:eastAsia="Courier New" w:hAnsi="Courier New" w:cs="Courier New"/>
                </w:rPr>
                <w:delText>2021-06-21 … ES300191340001</w:delText>
              </w:r>
            </w:del>
          </w:p>
        </w:tc>
        <w:tc>
          <w:tcPr>
            <w:tcW w:w="228" w:type="dxa"/>
          </w:tcPr>
          <w:p w14:paraId="64313B70" w14:textId="7DF1D938" w:rsidR="00CB7E31" w:rsidDel="009E4857" w:rsidRDefault="00CB7E31">
            <w:pPr>
              <w:suppressAutoHyphens w:val="0"/>
              <w:rPr>
                <w:del w:id="6840" w:author="Jose Eduardo VIU" w:date="2023-04-01T20:51:00Z"/>
              </w:rPr>
            </w:pPr>
          </w:p>
        </w:tc>
        <w:tc>
          <w:tcPr>
            <w:tcW w:w="1374" w:type="dxa"/>
          </w:tcPr>
          <w:p w14:paraId="4FC22FF2" w14:textId="422738A6" w:rsidR="00CB7E31" w:rsidDel="009E4857" w:rsidRDefault="00CB7E31">
            <w:pPr>
              <w:suppressAutoHyphens w:val="0"/>
              <w:rPr>
                <w:del w:id="6841" w:author="Jose Eduardo VIU" w:date="2023-04-01T20:51:00Z"/>
              </w:rPr>
            </w:pPr>
          </w:p>
        </w:tc>
      </w:tr>
      <w:tr w:rsidR="00CB7E31" w:rsidDel="009E4857" w14:paraId="35A08543" w14:textId="66F3A5F4">
        <w:trPr>
          <w:trHeight w:val="271"/>
          <w:del w:id="6842" w:author="Jose Eduardo VIU" w:date="2023-04-01T20:51:00Z"/>
        </w:trPr>
        <w:tc>
          <w:tcPr>
            <w:tcW w:w="687" w:type="dxa"/>
          </w:tcPr>
          <w:p w14:paraId="5689EA7A" w14:textId="0AFD62F2" w:rsidR="00CB7E31" w:rsidDel="009E4857" w:rsidRDefault="00000000">
            <w:pPr>
              <w:suppressAutoHyphens w:val="0"/>
              <w:spacing w:after="0"/>
              <w:rPr>
                <w:del w:id="6843" w:author="Jose Eduardo VIU" w:date="2023-04-01T20:51:00Z"/>
              </w:rPr>
            </w:pPr>
            <w:del w:id="6844" w:author="Jose Eduardo VIU" w:date="2023-04-01T20:51:00Z">
              <w:r w:rsidDel="009E4857">
                <w:rPr>
                  <w:rFonts w:ascii="Courier New" w:eastAsia="Courier New" w:hAnsi="Courier New" w:cs="Courier New"/>
                </w:rPr>
                <w:delText>287</w:delText>
              </w:r>
            </w:del>
          </w:p>
        </w:tc>
        <w:tc>
          <w:tcPr>
            <w:tcW w:w="2863" w:type="dxa"/>
            <w:gridSpan w:val="2"/>
          </w:tcPr>
          <w:p w14:paraId="03F53D90" w14:textId="117993E4" w:rsidR="00CB7E31" w:rsidDel="009E4857" w:rsidRDefault="00000000">
            <w:pPr>
              <w:suppressAutoHyphens w:val="0"/>
              <w:spacing w:after="0"/>
              <w:ind w:left="114"/>
              <w:rPr>
                <w:del w:id="6845" w:author="Jose Eduardo VIU" w:date="2023-04-01T20:51:00Z"/>
              </w:rPr>
            </w:pPr>
            <w:del w:id="6846" w:author="Jose Eduardo VIU" w:date="2023-04-01T20:51:00Z">
              <w:r w:rsidDel="009E4857">
                <w:rPr>
                  <w:rFonts w:ascii="Courier New" w:eastAsia="Courier New" w:hAnsi="Courier New" w:cs="Courier New"/>
                </w:rPr>
                <w:delText>23.668147 0.778301</w:delText>
              </w:r>
            </w:del>
          </w:p>
        </w:tc>
        <w:tc>
          <w:tcPr>
            <w:tcW w:w="3323" w:type="dxa"/>
            <w:gridSpan w:val="4"/>
          </w:tcPr>
          <w:p w14:paraId="72477EB9" w14:textId="4E7182A2" w:rsidR="00CB7E31" w:rsidDel="009E4857" w:rsidRDefault="00000000">
            <w:pPr>
              <w:suppressAutoHyphens w:val="0"/>
              <w:spacing w:after="0"/>
              <w:rPr>
                <w:del w:id="6847" w:author="Jose Eduardo VIU" w:date="2023-04-01T20:51:00Z"/>
              </w:rPr>
            </w:pPr>
            <w:del w:id="6848" w:author="Jose Eduardo VIU" w:date="2023-04-01T20:51:00Z">
              <w:r w:rsidDel="009E4857">
                <w:rPr>
                  <w:rFonts w:ascii="Courier New" w:eastAsia="Courier New" w:hAnsi="Courier New" w:cs="Courier New"/>
                </w:rPr>
                <w:delText>2020-10-27 … ES300191340001</w:delText>
              </w:r>
            </w:del>
          </w:p>
        </w:tc>
        <w:tc>
          <w:tcPr>
            <w:tcW w:w="228" w:type="dxa"/>
          </w:tcPr>
          <w:p w14:paraId="3BD56F00" w14:textId="73AD6CCD" w:rsidR="00CB7E31" w:rsidDel="009E4857" w:rsidRDefault="00CB7E31">
            <w:pPr>
              <w:suppressAutoHyphens w:val="0"/>
              <w:rPr>
                <w:del w:id="6849" w:author="Jose Eduardo VIU" w:date="2023-04-01T20:51:00Z"/>
              </w:rPr>
            </w:pPr>
          </w:p>
        </w:tc>
        <w:tc>
          <w:tcPr>
            <w:tcW w:w="1374" w:type="dxa"/>
          </w:tcPr>
          <w:p w14:paraId="06102D25" w14:textId="5F33F2BA" w:rsidR="00CB7E31" w:rsidDel="009E4857" w:rsidRDefault="00CB7E31">
            <w:pPr>
              <w:suppressAutoHyphens w:val="0"/>
              <w:rPr>
                <w:del w:id="6850" w:author="Jose Eduardo VIU" w:date="2023-04-01T20:51:00Z"/>
              </w:rPr>
            </w:pPr>
          </w:p>
        </w:tc>
      </w:tr>
      <w:tr w:rsidR="00CB7E31" w:rsidDel="009E4857" w14:paraId="5DD8E7BC" w14:textId="42D60926">
        <w:trPr>
          <w:trHeight w:val="271"/>
          <w:del w:id="6851" w:author="Jose Eduardo VIU" w:date="2023-04-01T20:51:00Z"/>
        </w:trPr>
        <w:tc>
          <w:tcPr>
            <w:tcW w:w="687" w:type="dxa"/>
          </w:tcPr>
          <w:p w14:paraId="6A25243E" w14:textId="28756F99" w:rsidR="00CB7E31" w:rsidDel="009E4857" w:rsidRDefault="00000000">
            <w:pPr>
              <w:suppressAutoHyphens w:val="0"/>
              <w:spacing w:after="0"/>
              <w:rPr>
                <w:del w:id="6852" w:author="Jose Eduardo VIU" w:date="2023-04-01T20:51:00Z"/>
              </w:rPr>
            </w:pPr>
            <w:del w:id="6853" w:author="Jose Eduardo VIU" w:date="2023-04-01T20:51:00Z">
              <w:r w:rsidDel="009E4857">
                <w:rPr>
                  <w:rFonts w:ascii="Courier New" w:eastAsia="Courier New" w:hAnsi="Courier New" w:cs="Courier New"/>
                </w:rPr>
                <w:delText>288</w:delText>
              </w:r>
            </w:del>
          </w:p>
        </w:tc>
        <w:tc>
          <w:tcPr>
            <w:tcW w:w="2863" w:type="dxa"/>
            <w:gridSpan w:val="2"/>
          </w:tcPr>
          <w:p w14:paraId="2DEC549D" w14:textId="0EF890F8" w:rsidR="00CB7E31" w:rsidDel="009E4857" w:rsidRDefault="00000000">
            <w:pPr>
              <w:suppressAutoHyphens w:val="0"/>
              <w:spacing w:after="0"/>
              <w:ind w:left="114"/>
              <w:rPr>
                <w:del w:id="6854" w:author="Jose Eduardo VIU" w:date="2023-04-01T20:51:00Z"/>
              </w:rPr>
            </w:pPr>
            <w:del w:id="6855" w:author="Jose Eduardo VIU" w:date="2023-04-01T20:51:00Z">
              <w:r w:rsidDel="009E4857">
                <w:rPr>
                  <w:rFonts w:ascii="Courier New" w:eastAsia="Courier New" w:hAnsi="Courier New" w:cs="Courier New"/>
                </w:rPr>
                <w:delText>43.246810 0.619649</w:delText>
              </w:r>
            </w:del>
          </w:p>
        </w:tc>
        <w:tc>
          <w:tcPr>
            <w:tcW w:w="3323" w:type="dxa"/>
            <w:gridSpan w:val="4"/>
          </w:tcPr>
          <w:p w14:paraId="5E76C8B3" w14:textId="18B1D2C1" w:rsidR="00CB7E31" w:rsidDel="009E4857" w:rsidRDefault="00000000">
            <w:pPr>
              <w:suppressAutoHyphens w:val="0"/>
              <w:spacing w:after="0"/>
              <w:rPr>
                <w:del w:id="6856" w:author="Jose Eduardo VIU" w:date="2023-04-01T20:51:00Z"/>
              </w:rPr>
            </w:pPr>
            <w:del w:id="6857" w:author="Jose Eduardo VIU" w:date="2023-04-01T20:51:00Z">
              <w:r w:rsidDel="009E4857">
                <w:rPr>
                  <w:rFonts w:ascii="Courier New" w:eastAsia="Courier New" w:hAnsi="Courier New" w:cs="Courier New"/>
                </w:rPr>
                <w:delText>2021-11-17 … ES300191340001</w:delText>
              </w:r>
            </w:del>
          </w:p>
        </w:tc>
        <w:tc>
          <w:tcPr>
            <w:tcW w:w="228" w:type="dxa"/>
          </w:tcPr>
          <w:p w14:paraId="0DFE67AD" w14:textId="78EEF37A" w:rsidR="00CB7E31" w:rsidDel="009E4857" w:rsidRDefault="00CB7E31">
            <w:pPr>
              <w:suppressAutoHyphens w:val="0"/>
              <w:rPr>
                <w:del w:id="6858" w:author="Jose Eduardo VIU" w:date="2023-04-01T20:51:00Z"/>
              </w:rPr>
            </w:pPr>
          </w:p>
        </w:tc>
        <w:tc>
          <w:tcPr>
            <w:tcW w:w="1374" w:type="dxa"/>
          </w:tcPr>
          <w:p w14:paraId="73DC19DB" w14:textId="01FF8676" w:rsidR="00CB7E31" w:rsidDel="009E4857" w:rsidRDefault="00CB7E31">
            <w:pPr>
              <w:suppressAutoHyphens w:val="0"/>
              <w:rPr>
                <w:del w:id="6859" w:author="Jose Eduardo VIU" w:date="2023-04-01T20:51:00Z"/>
              </w:rPr>
            </w:pPr>
          </w:p>
        </w:tc>
      </w:tr>
      <w:tr w:rsidR="00CB7E31" w:rsidDel="009E4857" w14:paraId="18DCC34D" w14:textId="09804167">
        <w:trPr>
          <w:trHeight w:val="271"/>
          <w:del w:id="6860" w:author="Jose Eduardo VIU" w:date="2023-04-01T20:51:00Z"/>
        </w:trPr>
        <w:tc>
          <w:tcPr>
            <w:tcW w:w="687" w:type="dxa"/>
          </w:tcPr>
          <w:p w14:paraId="653EF6D4" w14:textId="6938BB77" w:rsidR="00CB7E31" w:rsidDel="009E4857" w:rsidRDefault="00000000">
            <w:pPr>
              <w:suppressAutoHyphens w:val="0"/>
              <w:spacing w:after="0"/>
              <w:rPr>
                <w:del w:id="6861" w:author="Jose Eduardo VIU" w:date="2023-04-01T20:51:00Z"/>
              </w:rPr>
            </w:pPr>
            <w:del w:id="6862" w:author="Jose Eduardo VIU" w:date="2023-04-01T20:51:00Z">
              <w:r w:rsidDel="009E4857">
                <w:rPr>
                  <w:rFonts w:ascii="Courier New" w:eastAsia="Courier New" w:hAnsi="Courier New" w:cs="Courier New"/>
                </w:rPr>
                <w:delText>289</w:delText>
              </w:r>
            </w:del>
          </w:p>
        </w:tc>
        <w:tc>
          <w:tcPr>
            <w:tcW w:w="2863" w:type="dxa"/>
            <w:gridSpan w:val="2"/>
          </w:tcPr>
          <w:p w14:paraId="3B90138F" w14:textId="0ACB478E" w:rsidR="00CB7E31" w:rsidDel="009E4857" w:rsidRDefault="00000000">
            <w:pPr>
              <w:suppressAutoHyphens w:val="0"/>
              <w:spacing w:after="0"/>
              <w:ind w:left="114"/>
              <w:rPr>
                <w:del w:id="6863" w:author="Jose Eduardo VIU" w:date="2023-04-01T20:51:00Z"/>
              </w:rPr>
            </w:pPr>
            <w:del w:id="6864" w:author="Jose Eduardo VIU" w:date="2023-04-01T20:51:00Z">
              <w:r w:rsidDel="009E4857">
                <w:rPr>
                  <w:rFonts w:ascii="Courier New" w:eastAsia="Courier New" w:hAnsi="Courier New" w:cs="Courier New"/>
                </w:rPr>
                <w:delText>27.834669 0.569937</w:delText>
              </w:r>
            </w:del>
          </w:p>
        </w:tc>
        <w:tc>
          <w:tcPr>
            <w:tcW w:w="3323" w:type="dxa"/>
            <w:gridSpan w:val="4"/>
          </w:tcPr>
          <w:p w14:paraId="214B280C" w14:textId="08D4584C" w:rsidR="00CB7E31" w:rsidDel="009E4857" w:rsidRDefault="00000000">
            <w:pPr>
              <w:suppressAutoHyphens w:val="0"/>
              <w:spacing w:after="0"/>
              <w:rPr>
                <w:del w:id="6865" w:author="Jose Eduardo VIU" w:date="2023-04-01T20:51:00Z"/>
              </w:rPr>
            </w:pPr>
            <w:del w:id="6866" w:author="Jose Eduardo VIU" w:date="2023-04-01T20:51:00Z">
              <w:r w:rsidDel="009E4857">
                <w:rPr>
                  <w:rFonts w:ascii="Courier New" w:eastAsia="Courier New" w:hAnsi="Courier New" w:cs="Courier New"/>
                </w:rPr>
                <w:delText>2020-11-19 … ES300191340001</w:delText>
              </w:r>
            </w:del>
          </w:p>
        </w:tc>
        <w:tc>
          <w:tcPr>
            <w:tcW w:w="228" w:type="dxa"/>
          </w:tcPr>
          <w:p w14:paraId="5B4C18B1" w14:textId="554C1048" w:rsidR="00CB7E31" w:rsidDel="009E4857" w:rsidRDefault="00CB7E31">
            <w:pPr>
              <w:suppressAutoHyphens w:val="0"/>
              <w:rPr>
                <w:del w:id="6867" w:author="Jose Eduardo VIU" w:date="2023-04-01T20:51:00Z"/>
              </w:rPr>
            </w:pPr>
          </w:p>
        </w:tc>
        <w:tc>
          <w:tcPr>
            <w:tcW w:w="1374" w:type="dxa"/>
          </w:tcPr>
          <w:p w14:paraId="115C3152" w14:textId="62198E98" w:rsidR="00CB7E31" w:rsidDel="009E4857" w:rsidRDefault="00CB7E31">
            <w:pPr>
              <w:suppressAutoHyphens w:val="0"/>
              <w:rPr>
                <w:del w:id="6868" w:author="Jose Eduardo VIU" w:date="2023-04-01T20:51:00Z"/>
              </w:rPr>
            </w:pPr>
          </w:p>
        </w:tc>
      </w:tr>
      <w:tr w:rsidR="00CB7E31" w:rsidDel="009E4857" w14:paraId="0C843A86" w14:textId="46CB589B">
        <w:trPr>
          <w:trHeight w:val="271"/>
          <w:del w:id="6869" w:author="Jose Eduardo VIU" w:date="2023-04-01T20:51:00Z"/>
        </w:trPr>
        <w:tc>
          <w:tcPr>
            <w:tcW w:w="687" w:type="dxa"/>
          </w:tcPr>
          <w:p w14:paraId="683D1066" w14:textId="454BEF90" w:rsidR="00CB7E31" w:rsidDel="009E4857" w:rsidRDefault="00000000">
            <w:pPr>
              <w:suppressAutoHyphens w:val="0"/>
              <w:spacing w:after="0"/>
              <w:rPr>
                <w:del w:id="6870" w:author="Jose Eduardo VIU" w:date="2023-04-01T20:51:00Z"/>
              </w:rPr>
            </w:pPr>
            <w:del w:id="6871" w:author="Jose Eduardo VIU" w:date="2023-04-01T20:51:00Z">
              <w:r w:rsidDel="009E4857">
                <w:rPr>
                  <w:rFonts w:ascii="Courier New" w:eastAsia="Courier New" w:hAnsi="Courier New" w:cs="Courier New"/>
                </w:rPr>
                <w:delText>290</w:delText>
              </w:r>
            </w:del>
          </w:p>
        </w:tc>
        <w:tc>
          <w:tcPr>
            <w:tcW w:w="2863" w:type="dxa"/>
            <w:gridSpan w:val="2"/>
          </w:tcPr>
          <w:p w14:paraId="09AB1870" w14:textId="5C3C63DD" w:rsidR="00CB7E31" w:rsidDel="009E4857" w:rsidRDefault="00000000">
            <w:pPr>
              <w:suppressAutoHyphens w:val="0"/>
              <w:spacing w:after="0"/>
              <w:ind w:left="114"/>
              <w:rPr>
                <w:del w:id="6872" w:author="Jose Eduardo VIU" w:date="2023-04-01T20:51:00Z"/>
              </w:rPr>
            </w:pPr>
            <w:del w:id="6873" w:author="Jose Eduardo VIU" w:date="2023-04-01T20:51:00Z">
              <w:r w:rsidDel="009E4857">
                <w:rPr>
                  <w:rFonts w:ascii="Courier New" w:eastAsia="Courier New" w:hAnsi="Courier New" w:cs="Courier New"/>
                </w:rPr>
                <w:delText>30.143490 0.763996</w:delText>
              </w:r>
            </w:del>
          </w:p>
        </w:tc>
        <w:tc>
          <w:tcPr>
            <w:tcW w:w="3323" w:type="dxa"/>
            <w:gridSpan w:val="4"/>
          </w:tcPr>
          <w:p w14:paraId="03D52C13" w14:textId="2E0F2E07" w:rsidR="00CB7E31" w:rsidDel="009E4857" w:rsidRDefault="00000000">
            <w:pPr>
              <w:suppressAutoHyphens w:val="0"/>
              <w:spacing w:after="0"/>
              <w:rPr>
                <w:del w:id="6874" w:author="Jose Eduardo VIU" w:date="2023-04-01T20:51:00Z"/>
              </w:rPr>
            </w:pPr>
            <w:del w:id="6875" w:author="Jose Eduardo VIU" w:date="2023-04-01T20:51:00Z">
              <w:r w:rsidDel="009E4857">
                <w:rPr>
                  <w:rFonts w:ascii="Courier New" w:eastAsia="Courier New" w:hAnsi="Courier New" w:cs="Courier New"/>
                </w:rPr>
                <w:delText>2021-01-29 … ES300191340001</w:delText>
              </w:r>
            </w:del>
          </w:p>
        </w:tc>
        <w:tc>
          <w:tcPr>
            <w:tcW w:w="228" w:type="dxa"/>
          </w:tcPr>
          <w:p w14:paraId="24088EE6" w14:textId="17658A07" w:rsidR="00CB7E31" w:rsidDel="009E4857" w:rsidRDefault="00CB7E31">
            <w:pPr>
              <w:suppressAutoHyphens w:val="0"/>
              <w:rPr>
                <w:del w:id="6876" w:author="Jose Eduardo VIU" w:date="2023-04-01T20:51:00Z"/>
              </w:rPr>
            </w:pPr>
          </w:p>
        </w:tc>
        <w:tc>
          <w:tcPr>
            <w:tcW w:w="1374" w:type="dxa"/>
          </w:tcPr>
          <w:p w14:paraId="775ED7A8" w14:textId="2D6CECF6" w:rsidR="00CB7E31" w:rsidDel="009E4857" w:rsidRDefault="00CB7E31">
            <w:pPr>
              <w:suppressAutoHyphens w:val="0"/>
              <w:rPr>
                <w:del w:id="6877" w:author="Jose Eduardo VIU" w:date="2023-04-01T20:51:00Z"/>
              </w:rPr>
            </w:pPr>
          </w:p>
        </w:tc>
      </w:tr>
      <w:tr w:rsidR="00CB7E31" w:rsidDel="009E4857" w14:paraId="3AC579D7" w14:textId="4CB9BD10">
        <w:trPr>
          <w:trHeight w:val="271"/>
          <w:del w:id="6878" w:author="Jose Eduardo VIU" w:date="2023-04-01T20:51:00Z"/>
        </w:trPr>
        <w:tc>
          <w:tcPr>
            <w:tcW w:w="687" w:type="dxa"/>
          </w:tcPr>
          <w:p w14:paraId="47C5EF23" w14:textId="31864B4E" w:rsidR="00CB7E31" w:rsidDel="009E4857" w:rsidRDefault="00000000">
            <w:pPr>
              <w:suppressAutoHyphens w:val="0"/>
              <w:spacing w:after="0"/>
              <w:rPr>
                <w:del w:id="6879" w:author="Jose Eduardo VIU" w:date="2023-04-01T20:51:00Z"/>
              </w:rPr>
            </w:pPr>
            <w:del w:id="6880" w:author="Jose Eduardo VIU" w:date="2023-04-01T20:51:00Z">
              <w:r w:rsidDel="009E4857">
                <w:rPr>
                  <w:rFonts w:ascii="Courier New" w:eastAsia="Courier New" w:hAnsi="Courier New" w:cs="Courier New"/>
                </w:rPr>
                <w:delText>291</w:delText>
              </w:r>
            </w:del>
          </w:p>
        </w:tc>
        <w:tc>
          <w:tcPr>
            <w:tcW w:w="2863" w:type="dxa"/>
            <w:gridSpan w:val="2"/>
          </w:tcPr>
          <w:p w14:paraId="0F73DDFF" w14:textId="0FDD1EFB" w:rsidR="00CB7E31" w:rsidDel="009E4857" w:rsidRDefault="00000000">
            <w:pPr>
              <w:suppressAutoHyphens w:val="0"/>
              <w:spacing w:after="0"/>
              <w:ind w:left="114"/>
              <w:rPr>
                <w:del w:id="6881" w:author="Jose Eduardo VIU" w:date="2023-04-01T20:51:00Z"/>
              </w:rPr>
            </w:pPr>
            <w:del w:id="6882" w:author="Jose Eduardo VIU" w:date="2023-04-01T20:51:00Z">
              <w:r w:rsidDel="009E4857">
                <w:rPr>
                  <w:rFonts w:ascii="Courier New" w:eastAsia="Courier New" w:hAnsi="Courier New" w:cs="Courier New"/>
                </w:rPr>
                <w:delText>29.988491 0.559389</w:delText>
              </w:r>
            </w:del>
          </w:p>
        </w:tc>
        <w:tc>
          <w:tcPr>
            <w:tcW w:w="3323" w:type="dxa"/>
            <w:gridSpan w:val="4"/>
          </w:tcPr>
          <w:p w14:paraId="6B182FAA" w14:textId="0A7FDE07" w:rsidR="00CB7E31" w:rsidDel="009E4857" w:rsidRDefault="00000000">
            <w:pPr>
              <w:suppressAutoHyphens w:val="0"/>
              <w:spacing w:after="0"/>
              <w:rPr>
                <w:del w:id="6883" w:author="Jose Eduardo VIU" w:date="2023-04-01T20:51:00Z"/>
              </w:rPr>
            </w:pPr>
            <w:del w:id="6884" w:author="Jose Eduardo VIU" w:date="2023-04-01T20:51:00Z">
              <w:r w:rsidDel="009E4857">
                <w:rPr>
                  <w:rFonts w:ascii="Courier New" w:eastAsia="Courier New" w:hAnsi="Courier New" w:cs="Courier New"/>
                </w:rPr>
                <w:delText>2020-09-04 … ES300191340001</w:delText>
              </w:r>
            </w:del>
          </w:p>
        </w:tc>
        <w:tc>
          <w:tcPr>
            <w:tcW w:w="228" w:type="dxa"/>
          </w:tcPr>
          <w:p w14:paraId="19E97729" w14:textId="66755E4D" w:rsidR="00CB7E31" w:rsidDel="009E4857" w:rsidRDefault="00CB7E31">
            <w:pPr>
              <w:suppressAutoHyphens w:val="0"/>
              <w:rPr>
                <w:del w:id="6885" w:author="Jose Eduardo VIU" w:date="2023-04-01T20:51:00Z"/>
              </w:rPr>
            </w:pPr>
          </w:p>
        </w:tc>
        <w:tc>
          <w:tcPr>
            <w:tcW w:w="1374" w:type="dxa"/>
          </w:tcPr>
          <w:p w14:paraId="2C8D10AD" w14:textId="3FAF8CCF" w:rsidR="00CB7E31" w:rsidDel="009E4857" w:rsidRDefault="00CB7E31">
            <w:pPr>
              <w:suppressAutoHyphens w:val="0"/>
              <w:rPr>
                <w:del w:id="6886" w:author="Jose Eduardo VIU" w:date="2023-04-01T20:51:00Z"/>
              </w:rPr>
            </w:pPr>
          </w:p>
        </w:tc>
      </w:tr>
      <w:tr w:rsidR="00CB7E31" w:rsidDel="009E4857" w14:paraId="62C8C3F7" w14:textId="77BBA2D8">
        <w:trPr>
          <w:trHeight w:val="271"/>
          <w:del w:id="6887" w:author="Jose Eduardo VIU" w:date="2023-04-01T20:51:00Z"/>
        </w:trPr>
        <w:tc>
          <w:tcPr>
            <w:tcW w:w="687" w:type="dxa"/>
          </w:tcPr>
          <w:p w14:paraId="44E00166" w14:textId="12A1F4C7" w:rsidR="00CB7E31" w:rsidDel="009E4857" w:rsidRDefault="00000000">
            <w:pPr>
              <w:suppressAutoHyphens w:val="0"/>
              <w:spacing w:after="0"/>
              <w:rPr>
                <w:del w:id="6888" w:author="Jose Eduardo VIU" w:date="2023-04-01T20:51:00Z"/>
              </w:rPr>
            </w:pPr>
            <w:del w:id="6889" w:author="Jose Eduardo VIU" w:date="2023-04-01T20:51:00Z">
              <w:r w:rsidDel="009E4857">
                <w:rPr>
                  <w:rFonts w:ascii="Courier New" w:eastAsia="Courier New" w:hAnsi="Courier New" w:cs="Courier New"/>
                </w:rPr>
                <w:delText>292</w:delText>
              </w:r>
            </w:del>
          </w:p>
        </w:tc>
        <w:tc>
          <w:tcPr>
            <w:tcW w:w="2863" w:type="dxa"/>
            <w:gridSpan w:val="2"/>
          </w:tcPr>
          <w:p w14:paraId="60A28D28" w14:textId="183E83BD" w:rsidR="00CB7E31" w:rsidDel="009E4857" w:rsidRDefault="00000000">
            <w:pPr>
              <w:suppressAutoHyphens w:val="0"/>
              <w:spacing w:after="0"/>
              <w:ind w:left="114"/>
              <w:rPr>
                <w:del w:id="6890" w:author="Jose Eduardo VIU" w:date="2023-04-01T20:51:00Z"/>
              </w:rPr>
            </w:pPr>
            <w:del w:id="6891" w:author="Jose Eduardo VIU" w:date="2023-04-01T20:51:00Z">
              <w:r w:rsidDel="009E4857">
                <w:rPr>
                  <w:rFonts w:ascii="Courier New" w:eastAsia="Courier New" w:hAnsi="Courier New" w:cs="Courier New"/>
                </w:rPr>
                <w:delText>45.887354 0.702928</w:delText>
              </w:r>
            </w:del>
          </w:p>
        </w:tc>
        <w:tc>
          <w:tcPr>
            <w:tcW w:w="3323" w:type="dxa"/>
            <w:gridSpan w:val="4"/>
          </w:tcPr>
          <w:p w14:paraId="570E0EF9" w14:textId="7F8BD825" w:rsidR="00CB7E31" w:rsidDel="009E4857" w:rsidRDefault="00000000">
            <w:pPr>
              <w:suppressAutoHyphens w:val="0"/>
              <w:spacing w:after="0"/>
              <w:rPr>
                <w:del w:id="6892" w:author="Jose Eduardo VIU" w:date="2023-04-01T20:51:00Z"/>
              </w:rPr>
            </w:pPr>
            <w:del w:id="6893" w:author="Jose Eduardo VIU" w:date="2023-04-01T20:51:00Z">
              <w:r w:rsidDel="009E4857">
                <w:rPr>
                  <w:rFonts w:ascii="Courier New" w:eastAsia="Courier New" w:hAnsi="Courier New" w:cs="Courier New"/>
                </w:rPr>
                <w:delText>2021-09-15 … ES300191340001</w:delText>
              </w:r>
            </w:del>
          </w:p>
        </w:tc>
        <w:tc>
          <w:tcPr>
            <w:tcW w:w="228" w:type="dxa"/>
          </w:tcPr>
          <w:p w14:paraId="51613F52" w14:textId="32F01242" w:rsidR="00CB7E31" w:rsidDel="009E4857" w:rsidRDefault="00CB7E31">
            <w:pPr>
              <w:suppressAutoHyphens w:val="0"/>
              <w:rPr>
                <w:del w:id="6894" w:author="Jose Eduardo VIU" w:date="2023-04-01T20:51:00Z"/>
              </w:rPr>
            </w:pPr>
          </w:p>
        </w:tc>
        <w:tc>
          <w:tcPr>
            <w:tcW w:w="1374" w:type="dxa"/>
          </w:tcPr>
          <w:p w14:paraId="1AC716F7" w14:textId="3EF9298C" w:rsidR="00CB7E31" w:rsidDel="009E4857" w:rsidRDefault="00CB7E31">
            <w:pPr>
              <w:suppressAutoHyphens w:val="0"/>
              <w:rPr>
                <w:del w:id="6895" w:author="Jose Eduardo VIU" w:date="2023-04-01T20:51:00Z"/>
              </w:rPr>
            </w:pPr>
          </w:p>
        </w:tc>
      </w:tr>
      <w:tr w:rsidR="00CB7E31" w:rsidDel="009E4857" w14:paraId="7C28A8D9" w14:textId="20CDECF1">
        <w:trPr>
          <w:trHeight w:val="271"/>
          <w:del w:id="6896" w:author="Jose Eduardo VIU" w:date="2023-04-01T20:51:00Z"/>
        </w:trPr>
        <w:tc>
          <w:tcPr>
            <w:tcW w:w="687" w:type="dxa"/>
          </w:tcPr>
          <w:p w14:paraId="4B12CA73" w14:textId="19FB58D8" w:rsidR="00CB7E31" w:rsidDel="009E4857" w:rsidRDefault="00000000">
            <w:pPr>
              <w:suppressAutoHyphens w:val="0"/>
              <w:spacing w:after="0"/>
              <w:rPr>
                <w:del w:id="6897" w:author="Jose Eduardo VIU" w:date="2023-04-01T20:51:00Z"/>
              </w:rPr>
            </w:pPr>
            <w:del w:id="6898" w:author="Jose Eduardo VIU" w:date="2023-04-01T20:51:00Z">
              <w:r w:rsidDel="009E4857">
                <w:rPr>
                  <w:rFonts w:ascii="Courier New" w:eastAsia="Courier New" w:hAnsi="Courier New" w:cs="Courier New"/>
                </w:rPr>
                <w:delText>293</w:delText>
              </w:r>
            </w:del>
          </w:p>
        </w:tc>
        <w:tc>
          <w:tcPr>
            <w:tcW w:w="2863" w:type="dxa"/>
            <w:gridSpan w:val="2"/>
          </w:tcPr>
          <w:p w14:paraId="2AED70F3" w14:textId="48D6A10D" w:rsidR="00CB7E31" w:rsidDel="009E4857" w:rsidRDefault="00000000">
            <w:pPr>
              <w:suppressAutoHyphens w:val="0"/>
              <w:spacing w:after="0"/>
              <w:ind w:left="114"/>
              <w:rPr>
                <w:del w:id="6899" w:author="Jose Eduardo VIU" w:date="2023-04-01T20:51:00Z"/>
              </w:rPr>
            </w:pPr>
            <w:del w:id="6900" w:author="Jose Eduardo VIU" w:date="2023-04-01T20:51:00Z">
              <w:r w:rsidDel="009E4857">
                <w:rPr>
                  <w:rFonts w:ascii="Courier New" w:eastAsia="Courier New" w:hAnsi="Courier New" w:cs="Courier New"/>
                </w:rPr>
                <w:delText>36.678018 0.631402</w:delText>
              </w:r>
            </w:del>
          </w:p>
        </w:tc>
        <w:tc>
          <w:tcPr>
            <w:tcW w:w="3323" w:type="dxa"/>
            <w:gridSpan w:val="4"/>
          </w:tcPr>
          <w:p w14:paraId="7212E594" w14:textId="683CD330" w:rsidR="00CB7E31" w:rsidDel="009E4857" w:rsidRDefault="00000000">
            <w:pPr>
              <w:suppressAutoHyphens w:val="0"/>
              <w:spacing w:after="0"/>
              <w:rPr>
                <w:del w:id="6901" w:author="Jose Eduardo VIU" w:date="2023-04-01T20:51:00Z"/>
              </w:rPr>
            </w:pPr>
            <w:del w:id="6902" w:author="Jose Eduardo VIU" w:date="2023-04-01T20:51:00Z">
              <w:r w:rsidDel="009E4857">
                <w:rPr>
                  <w:rFonts w:ascii="Courier New" w:eastAsia="Courier New" w:hAnsi="Courier New" w:cs="Courier New"/>
                </w:rPr>
                <w:delText>2020-09-22 … ES300191340001</w:delText>
              </w:r>
            </w:del>
          </w:p>
        </w:tc>
        <w:tc>
          <w:tcPr>
            <w:tcW w:w="228" w:type="dxa"/>
          </w:tcPr>
          <w:p w14:paraId="59FE4DA9" w14:textId="007EBAF9" w:rsidR="00CB7E31" w:rsidDel="009E4857" w:rsidRDefault="00CB7E31">
            <w:pPr>
              <w:suppressAutoHyphens w:val="0"/>
              <w:rPr>
                <w:del w:id="6903" w:author="Jose Eduardo VIU" w:date="2023-04-01T20:51:00Z"/>
              </w:rPr>
            </w:pPr>
          </w:p>
        </w:tc>
        <w:tc>
          <w:tcPr>
            <w:tcW w:w="1374" w:type="dxa"/>
          </w:tcPr>
          <w:p w14:paraId="0BF61FA5" w14:textId="18D79077" w:rsidR="00CB7E31" w:rsidDel="009E4857" w:rsidRDefault="00CB7E31">
            <w:pPr>
              <w:suppressAutoHyphens w:val="0"/>
              <w:rPr>
                <w:del w:id="6904" w:author="Jose Eduardo VIU" w:date="2023-04-01T20:51:00Z"/>
              </w:rPr>
            </w:pPr>
          </w:p>
        </w:tc>
      </w:tr>
      <w:tr w:rsidR="00CB7E31" w:rsidDel="009E4857" w14:paraId="3E2B3A9D" w14:textId="63D72637">
        <w:trPr>
          <w:trHeight w:val="271"/>
          <w:del w:id="6905" w:author="Jose Eduardo VIU" w:date="2023-04-01T20:51:00Z"/>
        </w:trPr>
        <w:tc>
          <w:tcPr>
            <w:tcW w:w="687" w:type="dxa"/>
          </w:tcPr>
          <w:p w14:paraId="3EE2779B" w14:textId="18793E9E" w:rsidR="00CB7E31" w:rsidDel="009E4857" w:rsidRDefault="00000000">
            <w:pPr>
              <w:suppressAutoHyphens w:val="0"/>
              <w:spacing w:after="0"/>
              <w:rPr>
                <w:del w:id="6906" w:author="Jose Eduardo VIU" w:date="2023-04-01T20:51:00Z"/>
              </w:rPr>
            </w:pPr>
            <w:del w:id="6907" w:author="Jose Eduardo VIU" w:date="2023-04-01T20:51:00Z">
              <w:r w:rsidDel="009E4857">
                <w:rPr>
                  <w:rFonts w:ascii="Courier New" w:eastAsia="Courier New" w:hAnsi="Courier New" w:cs="Courier New"/>
                </w:rPr>
                <w:delText>296</w:delText>
              </w:r>
            </w:del>
          </w:p>
        </w:tc>
        <w:tc>
          <w:tcPr>
            <w:tcW w:w="2863" w:type="dxa"/>
            <w:gridSpan w:val="2"/>
          </w:tcPr>
          <w:p w14:paraId="11134902" w14:textId="5B984A38" w:rsidR="00CB7E31" w:rsidDel="009E4857" w:rsidRDefault="00000000">
            <w:pPr>
              <w:suppressAutoHyphens w:val="0"/>
              <w:spacing w:after="0"/>
              <w:ind w:left="114"/>
              <w:rPr>
                <w:del w:id="6908" w:author="Jose Eduardo VIU" w:date="2023-04-01T20:51:00Z"/>
              </w:rPr>
            </w:pPr>
            <w:del w:id="6909" w:author="Jose Eduardo VIU" w:date="2023-04-01T20:51:00Z">
              <w:r w:rsidDel="009E4857">
                <w:rPr>
                  <w:rFonts w:ascii="Courier New" w:eastAsia="Courier New" w:hAnsi="Courier New" w:cs="Courier New"/>
                </w:rPr>
                <w:delText>38.479404 0.706451</w:delText>
              </w:r>
            </w:del>
          </w:p>
        </w:tc>
        <w:tc>
          <w:tcPr>
            <w:tcW w:w="3323" w:type="dxa"/>
            <w:gridSpan w:val="4"/>
          </w:tcPr>
          <w:p w14:paraId="2BE48115" w14:textId="2B415992" w:rsidR="00CB7E31" w:rsidDel="009E4857" w:rsidRDefault="00000000">
            <w:pPr>
              <w:suppressAutoHyphens w:val="0"/>
              <w:spacing w:after="0"/>
              <w:rPr>
                <w:del w:id="6910" w:author="Jose Eduardo VIU" w:date="2023-04-01T20:51:00Z"/>
              </w:rPr>
            </w:pPr>
            <w:del w:id="6911" w:author="Jose Eduardo VIU" w:date="2023-04-01T20:51:00Z">
              <w:r w:rsidDel="009E4857">
                <w:rPr>
                  <w:rFonts w:ascii="Courier New" w:eastAsia="Courier New" w:hAnsi="Courier New" w:cs="Courier New"/>
                </w:rPr>
                <w:delText>2021-08-13 … ES300191340001</w:delText>
              </w:r>
            </w:del>
          </w:p>
        </w:tc>
        <w:tc>
          <w:tcPr>
            <w:tcW w:w="228" w:type="dxa"/>
          </w:tcPr>
          <w:p w14:paraId="7838D4AC" w14:textId="05160731" w:rsidR="00CB7E31" w:rsidDel="009E4857" w:rsidRDefault="00CB7E31">
            <w:pPr>
              <w:suppressAutoHyphens w:val="0"/>
              <w:rPr>
                <w:del w:id="6912" w:author="Jose Eduardo VIU" w:date="2023-04-01T20:51:00Z"/>
              </w:rPr>
            </w:pPr>
          </w:p>
        </w:tc>
        <w:tc>
          <w:tcPr>
            <w:tcW w:w="1374" w:type="dxa"/>
          </w:tcPr>
          <w:p w14:paraId="3743C6B7" w14:textId="391E8B6A" w:rsidR="00CB7E31" w:rsidDel="009E4857" w:rsidRDefault="00CB7E31">
            <w:pPr>
              <w:suppressAutoHyphens w:val="0"/>
              <w:rPr>
                <w:del w:id="6913" w:author="Jose Eduardo VIU" w:date="2023-04-01T20:51:00Z"/>
              </w:rPr>
            </w:pPr>
          </w:p>
        </w:tc>
      </w:tr>
      <w:tr w:rsidR="00CB7E31" w:rsidDel="009E4857" w14:paraId="4911910F" w14:textId="34240664">
        <w:trPr>
          <w:trHeight w:val="271"/>
          <w:del w:id="6914" w:author="Jose Eduardo VIU" w:date="2023-04-01T20:51:00Z"/>
        </w:trPr>
        <w:tc>
          <w:tcPr>
            <w:tcW w:w="3550" w:type="dxa"/>
            <w:gridSpan w:val="3"/>
          </w:tcPr>
          <w:p w14:paraId="1B74749A" w14:textId="2B793596" w:rsidR="00CB7E31" w:rsidDel="009E4857" w:rsidRDefault="00000000">
            <w:pPr>
              <w:suppressAutoHyphens w:val="0"/>
              <w:spacing w:after="0"/>
              <w:rPr>
                <w:del w:id="6915" w:author="Jose Eduardo VIU" w:date="2023-04-01T20:51:00Z"/>
              </w:rPr>
            </w:pPr>
            <w:del w:id="6916" w:author="Jose Eduardo VIU" w:date="2023-04-01T20:51:00Z">
              <w:r w:rsidDel="009E4857">
                <w:rPr>
                  <w:rFonts w:ascii="Courier New" w:eastAsia="Courier New" w:hAnsi="Courier New" w:cs="Courier New"/>
                </w:rPr>
                <w:delText>3423 23.999061 0.560834</w:delText>
              </w:r>
            </w:del>
          </w:p>
        </w:tc>
        <w:tc>
          <w:tcPr>
            <w:tcW w:w="3323" w:type="dxa"/>
            <w:gridSpan w:val="4"/>
          </w:tcPr>
          <w:p w14:paraId="5DA9EA12" w14:textId="5E5F534D" w:rsidR="00CB7E31" w:rsidDel="009E4857" w:rsidRDefault="00000000">
            <w:pPr>
              <w:suppressAutoHyphens w:val="0"/>
              <w:spacing w:after="0"/>
              <w:rPr>
                <w:del w:id="6917" w:author="Jose Eduardo VIU" w:date="2023-04-01T20:51:00Z"/>
              </w:rPr>
            </w:pPr>
            <w:del w:id="6918" w:author="Jose Eduardo VIU" w:date="2023-04-01T20:51:00Z">
              <w:r w:rsidDel="009E4857">
                <w:rPr>
                  <w:rFonts w:ascii="Courier New" w:eastAsia="Courier New" w:hAnsi="Courier New" w:cs="Courier New"/>
                </w:rPr>
                <w:delText>2021-04-05 … ES300261340002</w:delText>
              </w:r>
            </w:del>
          </w:p>
        </w:tc>
        <w:tc>
          <w:tcPr>
            <w:tcW w:w="228" w:type="dxa"/>
          </w:tcPr>
          <w:p w14:paraId="5A85A23C" w14:textId="0A0B8EC9" w:rsidR="00CB7E31" w:rsidDel="009E4857" w:rsidRDefault="00CB7E31">
            <w:pPr>
              <w:suppressAutoHyphens w:val="0"/>
              <w:rPr>
                <w:del w:id="6919" w:author="Jose Eduardo VIU" w:date="2023-04-01T20:51:00Z"/>
              </w:rPr>
            </w:pPr>
          </w:p>
        </w:tc>
        <w:tc>
          <w:tcPr>
            <w:tcW w:w="1374" w:type="dxa"/>
          </w:tcPr>
          <w:p w14:paraId="53ADAEA3" w14:textId="78717860" w:rsidR="00CB7E31" w:rsidDel="009E4857" w:rsidRDefault="00CB7E31">
            <w:pPr>
              <w:suppressAutoHyphens w:val="0"/>
              <w:rPr>
                <w:del w:id="6920" w:author="Jose Eduardo VIU" w:date="2023-04-01T20:51:00Z"/>
              </w:rPr>
            </w:pPr>
          </w:p>
        </w:tc>
      </w:tr>
      <w:tr w:rsidR="00CB7E31" w:rsidDel="009E4857" w14:paraId="6A8ECAFC" w14:textId="3F637152">
        <w:trPr>
          <w:trHeight w:val="271"/>
          <w:del w:id="6921" w:author="Jose Eduardo VIU" w:date="2023-04-01T20:51:00Z"/>
        </w:trPr>
        <w:tc>
          <w:tcPr>
            <w:tcW w:w="3550" w:type="dxa"/>
            <w:gridSpan w:val="3"/>
          </w:tcPr>
          <w:p w14:paraId="41F6D13A" w14:textId="19ECA8D0" w:rsidR="00CB7E31" w:rsidDel="009E4857" w:rsidRDefault="00000000">
            <w:pPr>
              <w:suppressAutoHyphens w:val="0"/>
              <w:spacing w:after="0"/>
              <w:rPr>
                <w:del w:id="6922" w:author="Jose Eduardo VIU" w:date="2023-04-01T20:51:00Z"/>
              </w:rPr>
            </w:pPr>
            <w:del w:id="6923" w:author="Jose Eduardo VIU" w:date="2023-04-01T20:51:00Z">
              <w:r w:rsidDel="009E4857">
                <w:rPr>
                  <w:rFonts w:ascii="Courier New" w:eastAsia="Courier New" w:hAnsi="Courier New" w:cs="Courier New"/>
                </w:rPr>
                <w:delText>4146 16.000000 0.687500</w:delText>
              </w:r>
            </w:del>
          </w:p>
        </w:tc>
        <w:tc>
          <w:tcPr>
            <w:tcW w:w="3323" w:type="dxa"/>
            <w:gridSpan w:val="4"/>
          </w:tcPr>
          <w:p w14:paraId="34C583AD" w14:textId="0C393C22" w:rsidR="00CB7E31" w:rsidDel="009E4857" w:rsidRDefault="00000000">
            <w:pPr>
              <w:suppressAutoHyphens w:val="0"/>
              <w:spacing w:after="0"/>
              <w:rPr>
                <w:del w:id="6924" w:author="Jose Eduardo VIU" w:date="2023-04-01T20:51:00Z"/>
              </w:rPr>
            </w:pPr>
            <w:del w:id="6925" w:author="Jose Eduardo VIU" w:date="2023-04-01T20:51:00Z">
              <w:r w:rsidDel="009E4857">
                <w:rPr>
                  <w:rFonts w:ascii="Courier New" w:eastAsia="Courier New" w:hAnsi="Courier New" w:cs="Courier New"/>
                </w:rPr>
                <w:delText>2018-09-10 … ES300261140006</w:delText>
              </w:r>
            </w:del>
          </w:p>
        </w:tc>
        <w:tc>
          <w:tcPr>
            <w:tcW w:w="228" w:type="dxa"/>
          </w:tcPr>
          <w:p w14:paraId="18594304" w14:textId="0AC4AA57" w:rsidR="00CB7E31" w:rsidDel="009E4857" w:rsidRDefault="00CB7E31">
            <w:pPr>
              <w:suppressAutoHyphens w:val="0"/>
              <w:rPr>
                <w:del w:id="6926" w:author="Jose Eduardo VIU" w:date="2023-04-01T20:51:00Z"/>
              </w:rPr>
            </w:pPr>
          </w:p>
        </w:tc>
        <w:tc>
          <w:tcPr>
            <w:tcW w:w="1374" w:type="dxa"/>
          </w:tcPr>
          <w:p w14:paraId="336CA8A7" w14:textId="35C771BF" w:rsidR="00CB7E31" w:rsidDel="009E4857" w:rsidRDefault="00CB7E31">
            <w:pPr>
              <w:suppressAutoHyphens w:val="0"/>
              <w:rPr>
                <w:del w:id="6927" w:author="Jose Eduardo VIU" w:date="2023-04-01T20:51:00Z"/>
              </w:rPr>
            </w:pPr>
          </w:p>
        </w:tc>
      </w:tr>
      <w:tr w:rsidR="00CB7E31" w:rsidDel="009E4857" w14:paraId="16D42C85" w14:textId="5C70A09E">
        <w:trPr>
          <w:trHeight w:val="271"/>
          <w:del w:id="6928" w:author="Jose Eduardo VIU" w:date="2023-04-01T20:51:00Z"/>
        </w:trPr>
        <w:tc>
          <w:tcPr>
            <w:tcW w:w="3550" w:type="dxa"/>
            <w:gridSpan w:val="3"/>
          </w:tcPr>
          <w:p w14:paraId="030E07DB" w14:textId="2D9A5AEB" w:rsidR="00CB7E31" w:rsidDel="009E4857" w:rsidRDefault="00000000">
            <w:pPr>
              <w:tabs>
                <w:tab w:val="center" w:pos="1947"/>
              </w:tabs>
              <w:suppressAutoHyphens w:val="0"/>
              <w:spacing w:after="0"/>
              <w:rPr>
                <w:del w:id="6929" w:author="Jose Eduardo VIU" w:date="2023-04-01T20:51:00Z"/>
              </w:rPr>
            </w:pPr>
            <w:del w:id="6930" w:author="Jose Eduardo VIU" w:date="2023-04-01T20:51:00Z">
              <w:r w:rsidDel="009E4857">
                <w:rPr>
                  <w:rFonts w:ascii="Courier New" w:eastAsia="Courier New" w:hAnsi="Courier New" w:cs="Courier New"/>
                </w:rPr>
                <w:delText>4147</w:delText>
              </w:r>
              <w:r w:rsidDel="009E4857">
                <w:rPr>
                  <w:rFonts w:ascii="Courier New" w:eastAsia="Courier New" w:hAnsi="Courier New" w:cs="Courier New"/>
                </w:rPr>
                <w:tab/>
                <w:delText>9.000000 0.666667</w:delText>
              </w:r>
            </w:del>
          </w:p>
        </w:tc>
        <w:tc>
          <w:tcPr>
            <w:tcW w:w="3323" w:type="dxa"/>
            <w:gridSpan w:val="4"/>
          </w:tcPr>
          <w:p w14:paraId="4C501C06" w14:textId="068B821A" w:rsidR="00CB7E31" w:rsidDel="009E4857" w:rsidRDefault="00000000">
            <w:pPr>
              <w:suppressAutoHyphens w:val="0"/>
              <w:spacing w:after="0"/>
              <w:rPr>
                <w:del w:id="6931" w:author="Jose Eduardo VIU" w:date="2023-04-01T20:51:00Z"/>
              </w:rPr>
            </w:pPr>
            <w:del w:id="6932" w:author="Jose Eduardo VIU" w:date="2023-04-01T20:51:00Z">
              <w:r w:rsidDel="009E4857">
                <w:rPr>
                  <w:rFonts w:ascii="Courier New" w:eastAsia="Courier New" w:hAnsi="Courier New" w:cs="Courier New"/>
                </w:rPr>
                <w:delText>2018-09-17 … ES300261140006</w:delText>
              </w:r>
            </w:del>
          </w:p>
        </w:tc>
        <w:tc>
          <w:tcPr>
            <w:tcW w:w="228" w:type="dxa"/>
          </w:tcPr>
          <w:p w14:paraId="384FE641" w14:textId="310AE5CE" w:rsidR="00CB7E31" w:rsidDel="009E4857" w:rsidRDefault="00CB7E31">
            <w:pPr>
              <w:suppressAutoHyphens w:val="0"/>
              <w:rPr>
                <w:del w:id="6933" w:author="Jose Eduardo VIU" w:date="2023-04-01T20:51:00Z"/>
              </w:rPr>
            </w:pPr>
          </w:p>
        </w:tc>
        <w:tc>
          <w:tcPr>
            <w:tcW w:w="1374" w:type="dxa"/>
          </w:tcPr>
          <w:p w14:paraId="6C410E72" w14:textId="0A1ED8D2" w:rsidR="00CB7E31" w:rsidDel="009E4857" w:rsidRDefault="00CB7E31">
            <w:pPr>
              <w:suppressAutoHyphens w:val="0"/>
              <w:rPr>
                <w:del w:id="6934" w:author="Jose Eduardo VIU" w:date="2023-04-01T20:51:00Z"/>
              </w:rPr>
            </w:pPr>
          </w:p>
        </w:tc>
      </w:tr>
      <w:tr w:rsidR="00CB7E31" w:rsidDel="009E4857" w14:paraId="7EA05885" w14:textId="2DBD5A1F">
        <w:trPr>
          <w:trHeight w:val="271"/>
          <w:del w:id="6935" w:author="Jose Eduardo VIU" w:date="2023-04-01T20:51:00Z"/>
        </w:trPr>
        <w:tc>
          <w:tcPr>
            <w:tcW w:w="3550" w:type="dxa"/>
            <w:gridSpan w:val="3"/>
          </w:tcPr>
          <w:p w14:paraId="64BC9C97" w14:textId="7EDB765A" w:rsidR="00CB7E31" w:rsidDel="009E4857" w:rsidRDefault="00000000">
            <w:pPr>
              <w:suppressAutoHyphens w:val="0"/>
              <w:spacing w:after="0"/>
              <w:rPr>
                <w:del w:id="6936" w:author="Jose Eduardo VIU" w:date="2023-04-01T20:51:00Z"/>
              </w:rPr>
            </w:pPr>
            <w:del w:id="6937" w:author="Jose Eduardo VIU" w:date="2023-04-01T20:51:00Z">
              <w:r w:rsidDel="009E4857">
                <w:rPr>
                  <w:rFonts w:ascii="Courier New" w:eastAsia="Courier New" w:hAnsi="Courier New" w:cs="Courier New"/>
                </w:rPr>
                <w:delText>4178 37.000000 0.563363</w:delText>
              </w:r>
            </w:del>
          </w:p>
        </w:tc>
        <w:tc>
          <w:tcPr>
            <w:tcW w:w="3323" w:type="dxa"/>
            <w:gridSpan w:val="4"/>
          </w:tcPr>
          <w:p w14:paraId="32D0487D" w14:textId="0E4A885E" w:rsidR="00CB7E31" w:rsidDel="009E4857" w:rsidRDefault="00000000">
            <w:pPr>
              <w:suppressAutoHyphens w:val="0"/>
              <w:spacing w:after="0"/>
              <w:rPr>
                <w:del w:id="6938" w:author="Jose Eduardo VIU" w:date="2023-04-01T20:51:00Z"/>
              </w:rPr>
            </w:pPr>
            <w:del w:id="6939" w:author="Jose Eduardo VIU" w:date="2023-04-01T20:51:00Z">
              <w:r w:rsidDel="009E4857">
                <w:rPr>
                  <w:rFonts w:ascii="Courier New" w:eastAsia="Courier New" w:hAnsi="Courier New" w:cs="Courier New"/>
                </w:rPr>
                <w:delText>2018-08-09 … ES300261140006</w:delText>
              </w:r>
            </w:del>
          </w:p>
        </w:tc>
        <w:tc>
          <w:tcPr>
            <w:tcW w:w="228" w:type="dxa"/>
          </w:tcPr>
          <w:p w14:paraId="7B79B202" w14:textId="5C5E4721" w:rsidR="00CB7E31" w:rsidDel="009E4857" w:rsidRDefault="00CB7E31">
            <w:pPr>
              <w:suppressAutoHyphens w:val="0"/>
              <w:rPr>
                <w:del w:id="6940" w:author="Jose Eduardo VIU" w:date="2023-04-01T20:51:00Z"/>
              </w:rPr>
            </w:pPr>
          </w:p>
        </w:tc>
        <w:tc>
          <w:tcPr>
            <w:tcW w:w="1374" w:type="dxa"/>
          </w:tcPr>
          <w:p w14:paraId="06AEE553" w14:textId="27DB93AF" w:rsidR="00CB7E31" w:rsidDel="009E4857" w:rsidRDefault="00CB7E31">
            <w:pPr>
              <w:suppressAutoHyphens w:val="0"/>
              <w:rPr>
                <w:del w:id="6941" w:author="Jose Eduardo VIU" w:date="2023-04-01T20:51:00Z"/>
              </w:rPr>
            </w:pPr>
          </w:p>
        </w:tc>
      </w:tr>
      <w:tr w:rsidR="00CB7E31" w:rsidDel="009E4857" w14:paraId="77BCC198" w14:textId="62E0AC1D">
        <w:trPr>
          <w:trHeight w:val="271"/>
          <w:del w:id="6942" w:author="Jose Eduardo VIU" w:date="2023-04-01T20:51:00Z"/>
        </w:trPr>
        <w:tc>
          <w:tcPr>
            <w:tcW w:w="3550" w:type="dxa"/>
            <w:gridSpan w:val="3"/>
          </w:tcPr>
          <w:p w14:paraId="6870EF6F" w14:textId="6183A539" w:rsidR="00CB7E31" w:rsidDel="009E4857" w:rsidRDefault="00000000">
            <w:pPr>
              <w:suppressAutoHyphens w:val="0"/>
              <w:spacing w:after="0"/>
              <w:rPr>
                <w:del w:id="6943" w:author="Jose Eduardo VIU" w:date="2023-04-01T20:51:00Z"/>
              </w:rPr>
            </w:pPr>
            <w:del w:id="6944" w:author="Jose Eduardo VIU" w:date="2023-04-01T20:51:00Z">
              <w:r w:rsidDel="009E4857">
                <w:rPr>
                  <w:rFonts w:ascii="Courier New" w:eastAsia="Courier New" w:hAnsi="Courier New" w:cs="Courier New"/>
                </w:rPr>
                <w:delText>4207 34.000000 0.647117</w:delText>
              </w:r>
            </w:del>
          </w:p>
        </w:tc>
        <w:tc>
          <w:tcPr>
            <w:tcW w:w="3323" w:type="dxa"/>
            <w:gridSpan w:val="4"/>
          </w:tcPr>
          <w:p w14:paraId="4F9E5EBF" w14:textId="7DBB4D32" w:rsidR="00CB7E31" w:rsidDel="009E4857" w:rsidRDefault="00000000">
            <w:pPr>
              <w:suppressAutoHyphens w:val="0"/>
              <w:spacing w:after="0"/>
              <w:rPr>
                <w:del w:id="6945" w:author="Jose Eduardo VIU" w:date="2023-04-01T20:51:00Z"/>
              </w:rPr>
            </w:pPr>
            <w:del w:id="6946" w:author="Jose Eduardo VIU" w:date="2023-04-01T20:51:00Z">
              <w:r w:rsidDel="009E4857">
                <w:rPr>
                  <w:rFonts w:ascii="Courier New" w:eastAsia="Courier New" w:hAnsi="Courier New" w:cs="Courier New"/>
                </w:rPr>
                <w:delText>2018-11-14 … ES300210540165</w:delText>
              </w:r>
            </w:del>
          </w:p>
        </w:tc>
        <w:tc>
          <w:tcPr>
            <w:tcW w:w="228" w:type="dxa"/>
          </w:tcPr>
          <w:p w14:paraId="09A5B509" w14:textId="158D7C77" w:rsidR="00CB7E31" w:rsidDel="009E4857" w:rsidRDefault="00CB7E31">
            <w:pPr>
              <w:suppressAutoHyphens w:val="0"/>
              <w:rPr>
                <w:del w:id="6947" w:author="Jose Eduardo VIU" w:date="2023-04-01T20:51:00Z"/>
              </w:rPr>
            </w:pPr>
          </w:p>
        </w:tc>
        <w:tc>
          <w:tcPr>
            <w:tcW w:w="1374" w:type="dxa"/>
          </w:tcPr>
          <w:p w14:paraId="351EC01C" w14:textId="6FEC9A19" w:rsidR="00CB7E31" w:rsidDel="009E4857" w:rsidRDefault="00CB7E31">
            <w:pPr>
              <w:suppressAutoHyphens w:val="0"/>
              <w:rPr>
                <w:del w:id="6948" w:author="Jose Eduardo VIU" w:date="2023-04-01T20:51:00Z"/>
              </w:rPr>
            </w:pPr>
          </w:p>
        </w:tc>
      </w:tr>
      <w:tr w:rsidR="00CB7E31" w:rsidDel="009E4857" w14:paraId="7DC703FC" w14:textId="5D842428">
        <w:trPr>
          <w:trHeight w:val="245"/>
          <w:del w:id="6949" w:author="Jose Eduardo VIU" w:date="2023-04-01T20:51:00Z"/>
        </w:trPr>
        <w:tc>
          <w:tcPr>
            <w:tcW w:w="3550" w:type="dxa"/>
            <w:gridSpan w:val="3"/>
          </w:tcPr>
          <w:p w14:paraId="1F5BD2BE" w14:textId="54A4D97A" w:rsidR="00CB7E31" w:rsidDel="009E4857" w:rsidRDefault="00000000">
            <w:pPr>
              <w:suppressAutoHyphens w:val="0"/>
              <w:spacing w:after="0"/>
              <w:rPr>
                <w:del w:id="6950" w:author="Jose Eduardo VIU" w:date="2023-04-01T20:51:00Z"/>
              </w:rPr>
            </w:pPr>
            <w:del w:id="6951" w:author="Jose Eduardo VIU" w:date="2023-04-01T20:51:00Z">
              <w:r w:rsidDel="009E4857">
                <w:rPr>
                  <w:rFonts w:ascii="Courier New" w:eastAsia="Courier New" w:hAnsi="Courier New" w:cs="Courier New"/>
                </w:rPr>
                <w:delText>4255 32.545054 0.562168</w:delText>
              </w:r>
            </w:del>
          </w:p>
        </w:tc>
        <w:tc>
          <w:tcPr>
            <w:tcW w:w="3323" w:type="dxa"/>
            <w:gridSpan w:val="4"/>
          </w:tcPr>
          <w:p w14:paraId="20B07381" w14:textId="23F7FE3E" w:rsidR="00CB7E31" w:rsidDel="009E4857" w:rsidRDefault="00000000">
            <w:pPr>
              <w:suppressAutoHyphens w:val="0"/>
              <w:spacing w:after="0"/>
              <w:rPr>
                <w:del w:id="6952" w:author="Jose Eduardo VIU" w:date="2023-04-01T20:51:00Z"/>
              </w:rPr>
            </w:pPr>
            <w:del w:id="6953" w:author="Jose Eduardo VIU" w:date="2023-04-01T20:51:00Z">
              <w:r w:rsidDel="009E4857">
                <w:rPr>
                  <w:rFonts w:ascii="Courier New" w:eastAsia="Courier New" w:hAnsi="Courier New" w:cs="Courier New"/>
                </w:rPr>
                <w:delText>2018-08-16 … ES300161740043</w:delText>
              </w:r>
            </w:del>
          </w:p>
        </w:tc>
        <w:tc>
          <w:tcPr>
            <w:tcW w:w="228" w:type="dxa"/>
          </w:tcPr>
          <w:p w14:paraId="2C4BE359" w14:textId="7BE157C7" w:rsidR="00CB7E31" w:rsidDel="009E4857" w:rsidRDefault="00CB7E31">
            <w:pPr>
              <w:suppressAutoHyphens w:val="0"/>
              <w:rPr>
                <w:del w:id="6954" w:author="Jose Eduardo VIU" w:date="2023-04-01T20:51:00Z"/>
              </w:rPr>
            </w:pPr>
          </w:p>
        </w:tc>
        <w:tc>
          <w:tcPr>
            <w:tcW w:w="1374" w:type="dxa"/>
          </w:tcPr>
          <w:p w14:paraId="765D8BBF" w14:textId="0EF16388" w:rsidR="00CB7E31" w:rsidDel="009E4857" w:rsidRDefault="00CB7E31">
            <w:pPr>
              <w:suppressAutoHyphens w:val="0"/>
              <w:rPr>
                <w:del w:id="6955" w:author="Jose Eduardo VIU" w:date="2023-04-01T20:51:00Z"/>
              </w:rPr>
            </w:pPr>
          </w:p>
        </w:tc>
      </w:tr>
    </w:tbl>
    <w:p w14:paraId="56F0E670" w14:textId="62E588B5" w:rsidR="00CB7E31" w:rsidDel="009E4857" w:rsidRDefault="00000000">
      <w:pPr>
        <w:spacing w:after="0"/>
        <w:ind w:left="10" w:right="799" w:hanging="10"/>
        <w:jc w:val="right"/>
        <w:rPr>
          <w:del w:id="6956" w:author="Jose Eduardo VIU" w:date="2023-04-01T20:51:00Z"/>
        </w:rPr>
      </w:pPr>
      <w:del w:id="6957" w:author="Jose Eduardo VIU" w:date="2023-04-01T20:51:00Z">
        <w:r w:rsidDel="009E4857">
          <w:rPr>
            <w:rFonts w:ascii="Courier New" w:eastAsia="Courier New" w:hAnsi="Courier New" w:cs="Courier New"/>
          </w:rPr>
          <w:delText>se_nombre PesoEntMedio PesoRecMedio NumBajas \</w:delText>
        </w:r>
      </w:del>
    </w:p>
    <w:tbl>
      <w:tblPr>
        <w:tblStyle w:val="TableGrid"/>
        <w:tblW w:w="8247" w:type="dxa"/>
        <w:tblInd w:w="588" w:type="dxa"/>
        <w:tblLayout w:type="fixed"/>
        <w:tblLook w:val="04A0" w:firstRow="1" w:lastRow="0" w:firstColumn="1" w:lastColumn="0" w:noHBand="0" w:noVBand="1"/>
      </w:tblPr>
      <w:tblGrid>
        <w:gridCol w:w="686"/>
        <w:gridCol w:w="1948"/>
        <w:gridCol w:w="1374"/>
        <w:gridCol w:w="459"/>
        <w:gridCol w:w="1488"/>
        <w:gridCol w:w="1718"/>
        <w:gridCol w:w="574"/>
      </w:tblGrid>
      <w:tr w:rsidR="00CB7E31" w:rsidDel="009E4857" w14:paraId="507E2025" w14:textId="64CDC527">
        <w:trPr>
          <w:trHeight w:val="245"/>
          <w:del w:id="6958" w:author="Jose Eduardo VIU" w:date="2023-04-01T20:51:00Z"/>
        </w:trPr>
        <w:tc>
          <w:tcPr>
            <w:tcW w:w="686" w:type="dxa"/>
          </w:tcPr>
          <w:p w14:paraId="72C53552" w14:textId="005D9AEC" w:rsidR="00CB7E31" w:rsidDel="009E4857" w:rsidRDefault="00000000">
            <w:pPr>
              <w:suppressAutoHyphens w:val="0"/>
              <w:spacing w:after="0"/>
              <w:rPr>
                <w:del w:id="6959" w:author="Jose Eduardo VIU" w:date="2023-04-01T20:51:00Z"/>
              </w:rPr>
            </w:pPr>
            <w:del w:id="6960" w:author="Jose Eduardo VIU" w:date="2023-04-01T20:51:00Z">
              <w:r w:rsidDel="009E4857">
                <w:rPr>
                  <w:rFonts w:ascii="Courier New" w:eastAsia="Courier New" w:hAnsi="Courier New" w:cs="Courier New"/>
                </w:rPr>
                <w:delText>5</w:delText>
              </w:r>
            </w:del>
          </w:p>
        </w:tc>
        <w:tc>
          <w:tcPr>
            <w:tcW w:w="3781" w:type="dxa"/>
            <w:gridSpan w:val="3"/>
          </w:tcPr>
          <w:p w14:paraId="129B7471" w14:textId="6846C008" w:rsidR="00CB7E31" w:rsidDel="009E4857" w:rsidRDefault="00000000">
            <w:pPr>
              <w:suppressAutoHyphens w:val="0"/>
              <w:spacing w:after="0"/>
              <w:rPr>
                <w:del w:id="6961" w:author="Jose Eduardo VIU" w:date="2023-04-01T20:51:00Z"/>
              </w:rPr>
            </w:pPr>
            <w:del w:id="6962" w:author="Jose Eduardo VIU" w:date="2023-04-01T20:51:00Z">
              <w:r w:rsidDel="009E4857">
                <w:rPr>
                  <w:rFonts w:ascii="Courier New" w:eastAsia="Courier New" w:hAnsi="Courier New" w:cs="Courier New"/>
                </w:rPr>
                <w:delText>MACHO ENTERO + CATRADO+ HEMBRA</w:delText>
              </w:r>
            </w:del>
          </w:p>
        </w:tc>
        <w:tc>
          <w:tcPr>
            <w:tcW w:w="1488" w:type="dxa"/>
          </w:tcPr>
          <w:p w14:paraId="70CECB05" w14:textId="6133033A" w:rsidR="00CB7E31" w:rsidDel="009E4857" w:rsidRDefault="00000000">
            <w:pPr>
              <w:suppressAutoHyphens w:val="0"/>
              <w:spacing w:after="0"/>
              <w:rPr>
                <w:del w:id="6963" w:author="Jose Eduardo VIU" w:date="2023-04-01T20:51:00Z"/>
              </w:rPr>
            </w:pPr>
            <w:del w:id="6964" w:author="Jose Eduardo VIU" w:date="2023-04-01T20:51:00Z">
              <w:r w:rsidDel="009E4857">
                <w:rPr>
                  <w:rFonts w:ascii="Courier New" w:eastAsia="Courier New" w:hAnsi="Courier New" w:cs="Courier New"/>
                </w:rPr>
                <w:delText>128.260870</w:delText>
              </w:r>
            </w:del>
          </w:p>
        </w:tc>
        <w:tc>
          <w:tcPr>
            <w:tcW w:w="1718" w:type="dxa"/>
          </w:tcPr>
          <w:p w14:paraId="484F72F5" w14:textId="6086027B" w:rsidR="00CB7E31" w:rsidDel="009E4857" w:rsidRDefault="00000000">
            <w:pPr>
              <w:suppressAutoHyphens w:val="0"/>
              <w:spacing w:after="0"/>
              <w:rPr>
                <w:del w:id="6965" w:author="Jose Eduardo VIU" w:date="2023-04-01T20:51:00Z"/>
              </w:rPr>
            </w:pPr>
            <w:del w:id="6966" w:author="Jose Eduardo VIU" w:date="2023-04-01T20:51:00Z">
              <w:r w:rsidDel="009E4857">
                <w:rPr>
                  <w:rFonts w:ascii="Courier New" w:eastAsia="Courier New" w:hAnsi="Courier New" w:cs="Courier New"/>
                </w:rPr>
                <w:delText>157.985507</w:delText>
              </w:r>
            </w:del>
          </w:p>
        </w:tc>
        <w:tc>
          <w:tcPr>
            <w:tcW w:w="574" w:type="dxa"/>
          </w:tcPr>
          <w:p w14:paraId="2AF9E976" w14:textId="536F02DD" w:rsidR="00CB7E31" w:rsidDel="009E4857" w:rsidRDefault="00000000">
            <w:pPr>
              <w:suppressAutoHyphens w:val="0"/>
              <w:spacing w:after="0"/>
              <w:ind w:left="115"/>
              <w:rPr>
                <w:del w:id="6967" w:author="Jose Eduardo VIU" w:date="2023-04-01T20:51:00Z"/>
              </w:rPr>
            </w:pPr>
            <w:del w:id="6968" w:author="Jose Eduardo VIU" w:date="2023-04-01T20:51:00Z">
              <w:r w:rsidDel="009E4857">
                <w:rPr>
                  <w:rFonts w:ascii="Courier New" w:eastAsia="Courier New" w:hAnsi="Courier New" w:cs="Courier New"/>
                </w:rPr>
                <w:delText>0.0</w:delText>
              </w:r>
            </w:del>
          </w:p>
        </w:tc>
      </w:tr>
      <w:tr w:rsidR="00CB7E31" w:rsidDel="009E4857" w14:paraId="02A5B30B" w14:textId="386220A3">
        <w:trPr>
          <w:trHeight w:val="271"/>
          <w:del w:id="6969" w:author="Jose Eduardo VIU" w:date="2023-04-01T20:51:00Z"/>
        </w:trPr>
        <w:tc>
          <w:tcPr>
            <w:tcW w:w="686" w:type="dxa"/>
          </w:tcPr>
          <w:p w14:paraId="11A401D6" w14:textId="4794183A" w:rsidR="00CB7E31" w:rsidDel="009E4857" w:rsidRDefault="00000000">
            <w:pPr>
              <w:suppressAutoHyphens w:val="0"/>
              <w:spacing w:after="0"/>
              <w:rPr>
                <w:del w:id="6970" w:author="Jose Eduardo VIU" w:date="2023-04-01T20:51:00Z"/>
              </w:rPr>
            </w:pPr>
            <w:del w:id="6971" w:author="Jose Eduardo VIU" w:date="2023-04-01T20:51:00Z">
              <w:r w:rsidDel="009E4857">
                <w:rPr>
                  <w:rFonts w:ascii="Courier New" w:eastAsia="Courier New" w:hAnsi="Courier New" w:cs="Courier New"/>
                </w:rPr>
                <w:delText>125</w:delText>
              </w:r>
            </w:del>
          </w:p>
        </w:tc>
        <w:tc>
          <w:tcPr>
            <w:tcW w:w="3781" w:type="dxa"/>
            <w:gridSpan w:val="3"/>
          </w:tcPr>
          <w:p w14:paraId="5BE732C7" w14:textId="16834A8D" w:rsidR="00CB7E31" w:rsidDel="009E4857" w:rsidRDefault="00000000">
            <w:pPr>
              <w:suppressAutoHyphens w:val="0"/>
              <w:spacing w:after="0"/>
              <w:ind w:left="1031"/>
              <w:rPr>
                <w:del w:id="6972" w:author="Jose Eduardo VIU" w:date="2023-04-01T20:51:00Z"/>
              </w:rPr>
            </w:pPr>
            <w:del w:id="6973" w:author="Jose Eduardo VIU" w:date="2023-04-01T20:51:00Z">
              <w:r w:rsidDel="009E4857">
                <w:rPr>
                  <w:rFonts w:ascii="Courier New" w:eastAsia="Courier New" w:hAnsi="Courier New" w:cs="Courier New"/>
                </w:rPr>
                <w:delText>MACHO ENTERO + HEMBRA</w:delText>
              </w:r>
            </w:del>
          </w:p>
        </w:tc>
        <w:tc>
          <w:tcPr>
            <w:tcW w:w="1488" w:type="dxa"/>
          </w:tcPr>
          <w:p w14:paraId="4F93D36F" w14:textId="4DDA149A" w:rsidR="00CB7E31" w:rsidDel="009E4857" w:rsidRDefault="00000000">
            <w:pPr>
              <w:suppressAutoHyphens w:val="0"/>
              <w:spacing w:after="0"/>
              <w:ind w:left="115"/>
              <w:rPr>
                <w:del w:id="6974" w:author="Jose Eduardo VIU" w:date="2023-04-01T20:51:00Z"/>
              </w:rPr>
            </w:pPr>
            <w:del w:id="6975" w:author="Jose Eduardo VIU" w:date="2023-04-01T20:51:00Z">
              <w:r w:rsidDel="009E4857">
                <w:rPr>
                  <w:rFonts w:ascii="Courier New" w:eastAsia="Courier New" w:hAnsi="Courier New" w:cs="Courier New"/>
                </w:rPr>
                <w:delText>51.476669</w:delText>
              </w:r>
            </w:del>
          </w:p>
        </w:tc>
        <w:tc>
          <w:tcPr>
            <w:tcW w:w="1718" w:type="dxa"/>
          </w:tcPr>
          <w:p w14:paraId="75232CAD" w14:textId="5AFECB32" w:rsidR="00CB7E31" w:rsidDel="009E4857" w:rsidRDefault="00000000">
            <w:pPr>
              <w:suppressAutoHyphens w:val="0"/>
              <w:spacing w:after="0"/>
              <w:ind w:left="115"/>
              <w:rPr>
                <w:del w:id="6976" w:author="Jose Eduardo VIU" w:date="2023-04-01T20:51:00Z"/>
              </w:rPr>
            </w:pPr>
            <w:del w:id="6977" w:author="Jose Eduardo VIU" w:date="2023-04-01T20:51:00Z">
              <w:r w:rsidDel="009E4857">
                <w:rPr>
                  <w:rFonts w:ascii="Courier New" w:eastAsia="Courier New" w:hAnsi="Courier New" w:cs="Courier New"/>
                </w:rPr>
                <w:delText>90.027240</w:delText>
              </w:r>
            </w:del>
          </w:p>
        </w:tc>
        <w:tc>
          <w:tcPr>
            <w:tcW w:w="574" w:type="dxa"/>
          </w:tcPr>
          <w:p w14:paraId="6175E381" w14:textId="7D080985" w:rsidR="00CB7E31" w:rsidDel="009E4857" w:rsidRDefault="00000000">
            <w:pPr>
              <w:suppressAutoHyphens w:val="0"/>
              <w:spacing w:after="0"/>
              <w:rPr>
                <w:del w:id="6978" w:author="Jose Eduardo VIU" w:date="2023-04-01T20:51:00Z"/>
              </w:rPr>
            </w:pPr>
            <w:del w:id="6979" w:author="Jose Eduardo VIU" w:date="2023-04-01T20:51:00Z">
              <w:r w:rsidDel="009E4857">
                <w:rPr>
                  <w:rFonts w:ascii="Courier New" w:eastAsia="Courier New" w:hAnsi="Courier New" w:cs="Courier New"/>
                </w:rPr>
                <w:delText>41.0</w:delText>
              </w:r>
            </w:del>
          </w:p>
        </w:tc>
      </w:tr>
      <w:tr w:rsidR="00CB7E31" w:rsidDel="009E4857" w14:paraId="141840A5" w14:textId="59D921A0">
        <w:trPr>
          <w:trHeight w:val="271"/>
          <w:del w:id="6980" w:author="Jose Eduardo VIU" w:date="2023-04-01T20:51:00Z"/>
        </w:trPr>
        <w:tc>
          <w:tcPr>
            <w:tcW w:w="686" w:type="dxa"/>
          </w:tcPr>
          <w:p w14:paraId="29D2650B" w14:textId="16E5D4BA" w:rsidR="00CB7E31" w:rsidDel="009E4857" w:rsidRDefault="00000000">
            <w:pPr>
              <w:suppressAutoHyphens w:val="0"/>
              <w:spacing w:after="0"/>
              <w:rPr>
                <w:del w:id="6981" w:author="Jose Eduardo VIU" w:date="2023-04-01T20:51:00Z"/>
              </w:rPr>
            </w:pPr>
            <w:del w:id="6982" w:author="Jose Eduardo VIU" w:date="2023-04-01T20:51:00Z">
              <w:r w:rsidDel="009E4857">
                <w:rPr>
                  <w:rFonts w:ascii="Courier New" w:eastAsia="Courier New" w:hAnsi="Courier New" w:cs="Courier New"/>
                </w:rPr>
                <w:delText>282</w:delText>
              </w:r>
            </w:del>
          </w:p>
        </w:tc>
        <w:tc>
          <w:tcPr>
            <w:tcW w:w="3781" w:type="dxa"/>
            <w:gridSpan w:val="3"/>
          </w:tcPr>
          <w:p w14:paraId="077B2BBF" w14:textId="5353307F" w:rsidR="00CB7E31" w:rsidDel="009E4857" w:rsidRDefault="00000000">
            <w:pPr>
              <w:suppressAutoHyphens w:val="0"/>
              <w:spacing w:after="0"/>
              <w:rPr>
                <w:del w:id="6983" w:author="Jose Eduardo VIU" w:date="2023-04-01T20:51:00Z"/>
              </w:rPr>
            </w:pPr>
            <w:del w:id="6984" w:author="Jose Eduardo VIU" w:date="2023-04-01T20:51:00Z">
              <w:r w:rsidDel="009E4857">
                <w:rPr>
                  <w:rFonts w:ascii="Courier New" w:eastAsia="Courier New" w:hAnsi="Courier New" w:cs="Courier New"/>
                </w:rPr>
                <w:delText>MACHO ENTERO + CATRADO+ HEMBRA</w:delText>
              </w:r>
            </w:del>
          </w:p>
        </w:tc>
        <w:tc>
          <w:tcPr>
            <w:tcW w:w="1488" w:type="dxa"/>
          </w:tcPr>
          <w:p w14:paraId="1B49F337" w14:textId="57583C37" w:rsidR="00CB7E31" w:rsidDel="009E4857" w:rsidRDefault="00000000">
            <w:pPr>
              <w:suppressAutoHyphens w:val="0"/>
              <w:spacing w:after="0"/>
              <w:ind w:left="115"/>
              <w:rPr>
                <w:del w:id="6985" w:author="Jose Eduardo VIU" w:date="2023-04-01T20:51:00Z"/>
              </w:rPr>
            </w:pPr>
            <w:del w:id="6986" w:author="Jose Eduardo VIU" w:date="2023-04-01T20:51:00Z">
              <w:r w:rsidDel="009E4857">
                <w:rPr>
                  <w:rFonts w:ascii="Courier New" w:eastAsia="Courier New" w:hAnsi="Courier New" w:cs="Courier New"/>
                </w:rPr>
                <w:delText>35.937500</w:delText>
              </w:r>
            </w:del>
          </w:p>
        </w:tc>
        <w:tc>
          <w:tcPr>
            <w:tcW w:w="1718" w:type="dxa"/>
          </w:tcPr>
          <w:p w14:paraId="7F043AA0" w14:textId="131FDAF1" w:rsidR="00CB7E31" w:rsidDel="009E4857" w:rsidRDefault="00000000">
            <w:pPr>
              <w:suppressAutoHyphens w:val="0"/>
              <w:spacing w:after="0"/>
              <w:ind w:left="115"/>
              <w:rPr>
                <w:del w:id="6987" w:author="Jose Eduardo VIU" w:date="2023-04-01T20:51:00Z"/>
              </w:rPr>
            </w:pPr>
            <w:del w:id="6988" w:author="Jose Eduardo VIU" w:date="2023-04-01T20:51:00Z">
              <w:r w:rsidDel="009E4857">
                <w:rPr>
                  <w:rFonts w:ascii="Courier New" w:eastAsia="Courier New" w:hAnsi="Courier New" w:cs="Courier New"/>
                </w:rPr>
                <w:delText>57.826520</w:delText>
              </w:r>
            </w:del>
          </w:p>
        </w:tc>
        <w:tc>
          <w:tcPr>
            <w:tcW w:w="574" w:type="dxa"/>
          </w:tcPr>
          <w:p w14:paraId="604A0E6C" w14:textId="6B19DA50" w:rsidR="00CB7E31" w:rsidDel="009E4857" w:rsidRDefault="00000000">
            <w:pPr>
              <w:suppressAutoHyphens w:val="0"/>
              <w:spacing w:after="0"/>
              <w:rPr>
                <w:del w:id="6989" w:author="Jose Eduardo VIU" w:date="2023-04-01T20:51:00Z"/>
              </w:rPr>
            </w:pPr>
            <w:del w:id="6990" w:author="Jose Eduardo VIU" w:date="2023-04-01T20:51:00Z">
              <w:r w:rsidDel="009E4857">
                <w:rPr>
                  <w:rFonts w:ascii="Courier New" w:eastAsia="Courier New" w:hAnsi="Courier New" w:cs="Courier New"/>
                </w:rPr>
                <w:delText>21.0</w:delText>
              </w:r>
            </w:del>
          </w:p>
        </w:tc>
      </w:tr>
      <w:tr w:rsidR="00CB7E31" w:rsidDel="009E4857" w14:paraId="3EF87976" w14:textId="71C89941">
        <w:trPr>
          <w:trHeight w:val="271"/>
          <w:del w:id="6991" w:author="Jose Eduardo VIU" w:date="2023-04-01T20:51:00Z"/>
        </w:trPr>
        <w:tc>
          <w:tcPr>
            <w:tcW w:w="686" w:type="dxa"/>
          </w:tcPr>
          <w:p w14:paraId="0174B3A4" w14:textId="6AEF7508" w:rsidR="00CB7E31" w:rsidDel="009E4857" w:rsidRDefault="00000000">
            <w:pPr>
              <w:suppressAutoHyphens w:val="0"/>
              <w:spacing w:after="0"/>
              <w:rPr>
                <w:del w:id="6992" w:author="Jose Eduardo VIU" w:date="2023-04-01T20:51:00Z"/>
              </w:rPr>
            </w:pPr>
            <w:del w:id="6993" w:author="Jose Eduardo VIU" w:date="2023-04-01T20:51:00Z">
              <w:r w:rsidDel="009E4857">
                <w:rPr>
                  <w:rFonts w:ascii="Courier New" w:eastAsia="Courier New" w:hAnsi="Courier New" w:cs="Courier New"/>
                </w:rPr>
                <w:delText>283</w:delText>
              </w:r>
            </w:del>
          </w:p>
        </w:tc>
        <w:tc>
          <w:tcPr>
            <w:tcW w:w="3781" w:type="dxa"/>
            <w:gridSpan w:val="3"/>
          </w:tcPr>
          <w:p w14:paraId="751C48CE" w14:textId="141B7456" w:rsidR="00CB7E31" w:rsidDel="009E4857" w:rsidRDefault="00000000">
            <w:pPr>
              <w:suppressAutoHyphens w:val="0"/>
              <w:spacing w:after="0"/>
              <w:rPr>
                <w:del w:id="6994" w:author="Jose Eduardo VIU" w:date="2023-04-01T20:51:00Z"/>
              </w:rPr>
            </w:pPr>
            <w:del w:id="6995" w:author="Jose Eduardo VIU" w:date="2023-04-01T20:51:00Z">
              <w:r w:rsidDel="009E4857">
                <w:rPr>
                  <w:rFonts w:ascii="Courier New" w:eastAsia="Courier New" w:hAnsi="Courier New" w:cs="Courier New"/>
                </w:rPr>
                <w:delText>MACHO ENTERO + CATRADO+ HEMBRA</w:delText>
              </w:r>
            </w:del>
          </w:p>
        </w:tc>
        <w:tc>
          <w:tcPr>
            <w:tcW w:w="1488" w:type="dxa"/>
          </w:tcPr>
          <w:p w14:paraId="592209D0" w14:textId="5CB2D671" w:rsidR="00CB7E31" w:rsidDel="009E4857" w:rsidRDefault="00000000">
            <w:pPr>
              <w:suppressAutoHyphens w:val="0"/>
              <w:spacing w:after="0"/>
              <w:ind w:left="115"/>
              <w:rPr>
                <w:del w:id="6996" w:author="Jose Eduardo VIU" w:date="2023-04-01T20:51:00Z"/>
              </w:rPr>
            </w:pPr>
            <w:del w:id="6997" w:author="Jose Eduardo VIU" w:date="2023-04-01T20:51:00Z">
              <w:r w:rsidDel="009E4857">
                <w:rPr>
                  <w:rFonts w:ascii="Courier New" w:eastAsia="Courier New" w:hAnsi="Courier New" w:cs="Courier New"/>
                </w:rPr>
                <w:delText>22.982917</w:delText>
              </w:r>
            </w:del>
          </w:p>
        </w:tc>
        <w:tc>
          <w:tcPr>
            <w:tcW w:w="1718" w:type="dxa"/>
          </w:tcPr>
          <w:p w14:paraId="09DF4310" w14:textId="5D1E1338" w:rsidR="00CB7E31" w:rsidDel="009E4857" w:rsidRDefault="00000000">
            <w:pPr>
              <w:suppressAutoHyphens w:val="0"/>
              <w:spacing w:after="0"/>
              <w:ind w:left="115"/>
              <w:rPr>
                <w:del w:id="6998" w:author="Jose Eduardo VIU" w:date="2023-04-01T20:51:00Z"/>
              </w:rPr>
            </w:pPr>
            <w:del w:id="6999" w:author="Jose Eduardo VIU" w:date="2023-04-01T20:51:00Z">
              <w:r w:rsidDel="009E4857">
                <w:rPr>
                  <w:rFonts w:ascii="Courier New" w:eastAsia="Courier New" w:hAnsi="Courier New" w:cs="Courier New"/>
                </w:rPr>
                <w:delText>41.121372</w:delText>
              </w:r>
            </w:del>
          </w:p>
        </w:tc>
        <w:tc>
          <w:tcPr>
            <w:tcW w:w="574" w:type="dxa"/>
          </w:tcPr>
          <w:p w14:paraId="551C6FC3" w14:textId="1A63628E" w:rsidR="00CB7E31" w:rsidDel="009E4857" w:rsidRDefault="00000000">
            <w:pPr>
              <w:suppressAutoHyphens w:val="0"/>
              <w:spacing w:after="0"/>
              <w:ind w:left="115"/>
              <w:rPr>
                <w:del w:id="7000" w:author="Jose Eduardo VIU" w:date="2023-04-01T20:51:00Z"/>
              </w:rPr>
            </w:pPr>
            <w:del w:id="7001" w:author="Jose Eduardo VIU" w:date="2023-04-01T20:51:00Z">
              <w:r w:rsidDel="009E4857">
                <w:rPr>
                  <w:rFonts w:ascii="Courier New" w:eastAsia="Courier New" w:hAnsi="Courier New" w:cs="Courier New"/>
                </w:rPr>
                <w:delText>6.0</w:delText>
              </w:r>
            </w:del>
          </w:p>
        </w:tc>
      </w:tr>
      <w:tr w:rsidR="00CB7E31" w:rsidDel="009E4857" w14:paraId="0D815EE3" w14:textId="6F1F91C9">
        <w:trPr>
          <w:trHeight w:val="271"/>
          <w:del w:id="7002" w:author="Jose Eduardo VIU" w:date="2023-04-01T20:51:00Z"/>
        </w:trPr>
        <w:tc>
          <w:tcPr>
            <w:tcW w:w="686" w:type="dxa"/>
          </w:tcPr>
          <w:p w14:paraId="5D5873BD" w14:textId="68B59076" w:rsidR="00CB7E31" w:rsidDel="009E4857" w:rsidRDefault="00000000">
            <w:pPr>
              <w:suppressAutoHyphens w:val="0"/>
              <w:spacing w:after="0"/>
              <w:rPr>
                <w:del w:id="7003" w:author="Jose Eduardo VIU" w:date="2023-04-01T20:51:00Z"/>
              </w:rPr>
            </w:pPr>
            <w:del w:id="7004" w:author="Jose Eduardo VIU" w:date="2023-04-01T20:51:00Z">
              <w:r w:rsidDel="009E4857">
                <w:rPr>
                  <w:rFonts w:ascii="Courier New" w:eastAsia="Courier New" w:hAnsi="Courier New" w:cs="Courier New"/>
                </w:rPr>
                <w:delText>284</w:delText>
              </w:r>
            </w:del>
          </w:p>
        </w:tc>
        <w:tc>
          <w:tcPr>
            <w:tcW w:w="3781" w:type="dxa"/>
            <w:gridSpan w:val="3"/>
          </w:tcPr>
          <w:p w14:paraId="255D0BA1" w14:textId="32CB6135" w:rsidR="00CB7E31" w:rsidDel="009E4857" w:rsidRDefault="00000000">
            <w:pPr>
              <w:suppressAutoHyphens w:val="0"/>
              <w:spacing w:after="0"/>
              <w:rPr>
                <w:del w:id="7005" w:author="Jose Eduardo VIU" w:date="2023-04-01T20:51:00Z"/>
              </w:rPr>
            </w:pPr>
            <w:del w:id="7006" w:author="Jose Eduardo VIU" w:date="2023-04-01T20:51:00Z">
              <w:r w:rsidDel="009E4857">
                <w:rPr>
                  <w:rFonts w:ascii="Courier New" w:eastAsia="Courier New" w:hAnsi="Courier New" w:cs="Courier New"/>
                </w:rPr>
                <w:delText>MACHO ENTERO + CATRADO+ HEMBRA</w:delText>
              </w:r>
            </w:del>
          </w:p>
        </w:tc>
        <w:tc>
          <w:tcPr>
            <w:tcW w:w="1488" w:type="dxa"/>
          </w:tcPr>
          <w:p w14:paraId="7D93DD87" w14:textId="6CA24E31" w:rsidR="00CB7E31" w:rsidDel="009E4857" w:rsidRDefault="00000000">
            <w:pPr>
              <w:suppressAutoHyphens w:val="0"/>
              <w:spacing w:after="0"/>
              <w:ind w:left="115"/>
              <w:rPr>
                <w:del w:id="7007" w:author="Jose Eduardo VIU" w:date="2023-04-01T20:51:00Z"/>
              </w:rPr>
            </w:pPr>
            <w:del w:id="7008" w:author="Jose Eduardo VIU" w:date="2023-04-01T20:51:00Z">
              <w:r w:rsidDel="009E4857">
                <w:rPr>
                  <w:rFonts w:ascii="Courier New" w:eastAsia="Courier New" w:hAnsi="Courier New" w:cs="Courier New"/>
                </w:rPr>
                <w:delText>35.164030</w:delText>
              </w:r>
            </w:del>
          </w:p>
        </w:tc>
        <w:tc>
          <w:tcPr>
            <w:tcW w:w="1718" w:type="dxa"/>
          </w:tcPr>
          <w:p w14:paraId="2CA66D2B" w14:textId="4801C8A0" w:rsidR="00CB7E31" w:rsidDel="009E4857" w:rsidRDefault="00000000">
            <w:pPr>
              <w:suppressAutoHyphens w:val="0"/>
              <w:spacing w:after="0"/>
              <w:ind w:left="115"/>
              <w:rPr>
                <w:del w:id="7009" w:author="Jose Eduardo VIU" w:date="2023-04-01T20:51:00Z"/>
              </w:rPr>
            </w:pPr>
            <w:del w:id="7010" w:author="Jose Eduardo VIU" w:date="2023-04-01T20:51:00Z">
              <w:r w:rsidDel="009E4857">
                <w:rPr>
                  <w:rFonts w:ascii="Courier New" w:eastAsia="Courier New" w:hAnsi="Courier New" w:cs="Courier New"/>
                </w:rPr>
                <w:delText>55.570101</w:delText>
              </w:r>
            </w:del>
          </w:p>
        </w:tc>
        <w:tc>
          <w:tcPr>
            <w:tcW w:w="574" w:type="dxa"/>
          </w:tcPr>
          <w:p w14:paraId="07B6DE78" w14:textId="7F68B61E" w:rsidR="00CB7E31" w:rsidDel="009E4857" w:rsidRDefault="00000000">
            <w:pPr>
              <w:suppressAutoHyphens w:val="0"/>
              <w:spacing w:after="0"/>
              <w:rPr>
                <w:del w:id="7011" w:author="Jose Eduardo VIU" w:date="2023-04-01T20:51:00Z"/>
              </w:rPr>
            </w:pPr>
            <w:del w:id="7012" w:author="Jose Eduardo VIU" w:date="2023-04-01T20:51:00Z">
              <w:r w:rsidDel="009E4857">
                <w:rPr>
                  <w:rFonts w:ascii="Courier New" w:eastAsia="Courier New" w:hAnsi="Courier New" w:cs="Courier New"/>
                </w:rPr>
                <w:delText>17.0</w:delText>
              </w:r>
            </w:del>
          </w:p>
        </w:tc>
      </w:tr>
      <w:tr w:rsidR="00CB7E31" w:rsidDel="009E4857" w14:paraId="188B4B51" w14:textId="6183FC08">
        <w:trPr>
          <w:trHeight w:val="271"/>
          <w:del w:id="7013" w:author="Jose Eduardo VIU" w:date="2023-04-01T20:51:00Z"/>
        </w:trPr>
        <w:tc>
          <w:tcPr>
            <w:tcW w:w="686" w:type="dxa"/>
          </w:tcPr>
          <w:p w14:paraId="3721F445" w14:textId="1980A2E0" w:rsidR="00CB7E31" w:rsidDel="009E4857" w:rsidRDefault="00000000">
            <w:pPr>
              <w:suppressAutoHyphens w:val="0"/>
              <w:spacing w:after="0"/>
              <w:rPr>
                <w:del w:id="7014" w:author="Jose Eduardo VIU" w:date="2023-04-01T20:51:00Z"/>
              </w:rPr>
            </w:pPr>
            <w:del w:id="7015" w:author="Jose Eduardo VIU" w:date="2023-04-01T20:51:00Z">
              <w:r w:rsidDel="009E4857">
                <w:rPr>
                  <w:rFonts w:ascii="Courier New" w:eastAsia="Courier New" w:hAnsi="Courier New" w:cs="Courier New"/>
                </w:rPr>
                <w:delText>285</w:delText>
              </w:r>
            </w:del>
          </w:p>
        </w:tc>
        <w:tc>
          <w:tcPr>
            <w:tcW w:w="3781" w:type="dxa"/>
            <w:gridSpan w:val="3"/>
          </w:tcPr>
          <w:p w14:paraId="2CA4D1AF" w14:textId="37006819" w:rsidR="00CB7E31" w:rsidDel="009E4857" w:rsidRDefault="00000000">
            <w:pPr>
              <w:suppressAutoHyphens w:val="0"/>
              <w:spacing w:after="0"/>
              <w:rPr>
                <w:del w:id="7016" w:author="Jose Eduardo VIU" w:date="2023-04-01T20:51:00Z"/>
              </w:rPr>
            </w:pPr>
            <w:del w:id="7017" w:author="Jose Eduardo VIU" w:date="2023-04-01T20:51:00Z">
              <w:r w:rsidDel="009E4857">
                <w:rPr>
                  <w:rFonts w:ascii="Courier New" w:eastAsia="Courier New" w:hAnsi="Courier New" w:cs="Courier New"/>
                </w:rPr>
                <w:delText>MACHO ENTERO + CATRADO+ HEMBRA</w:delText>
              </w:r>
            </w:del>
          </w:p>
        </w:tc>
        <w:tc>
          <w:tcPr>
            <w:tcW w:w="1488" w:type="dxa"/>
          </w:tcPr>
          <w:p w14:paraId="4A0CFF84" w14:textId="7976DFB3" w:rsidR="00CB7E31" w:rsidDel="009E4857" w:rsidRDefault="00000000">
            <w:pPr>
              <w:suppressAutoHyphens w:val="0"/>
              <w:spacing w:after="0"/>
              <w:ind w:left="115"/>
              <w:rPr>
                <w:del w:id="7018" w:author="Jose Eduardo VIU" w:date="2023-04-01T20:51:00Z"/>
              </w:rPr>
            </w:pPr>
            <w:del w:id="7019" w:author="Jose Eduardo VIU" w:date="2023-04-01T20:51:00Z">
              <w:r w:rsidDel="009E4857">
                <w:rPr>
                  <w:rFonts w:ascii="Courier New" w:eastAsia="Courier New" w:hAnsi="Courier New" w:cs="Courier New"/>
                </w:rPr>
                <w:delText>27.500000</w:delText>
              </w:r>
            </w:del>
          </w:p>
        </w:tc>
        <w:tc>
          <w:tcPr>
            <w:tcW w:w="1718" w:type="dxa"/>
          </w:tcPr>
          <w:p w14:paraId="6FB335BB" w14:textId="611A06BC" w:rsidR="00CB7E31" w:rsidDel="009E4857" w:rsidRDefault="00000000">
            <w:pPr>
              <w:suppressAutoHyphens w:val="0"/>
              <w:spacing w:after="0"/>
              <w:ind w:left="115"/>
              <w:rPr>
                <w:del w:id="7020" w:author="Jose Eduardo VIU" w:date="2023-04-01T20:51:00Z"/>
              </w:rPr>
            </w:pPr>
            <w:del w:id="7021" w:author="Jose Eduardo VIU" w:date="2023-04-01T20:51:00Z">
              <w:r w:rsidDel="009E4857">
                <w:rPr>
                  <w:rFonts w:ascii="Courier New" w:eastAsia="Courier New" w:hAnsi="Courier New" w:cs="Courier New"/>
                </w:rPr>
                <w:delText>51.335784</w:delText>
              </w:r>
            </w:del>
          </w:p>
        </w:tc>
        <w:tc>
          <w:tcPr>
            <w:tcW w:w="574" w:type="dxa"/>
          </w:tcPr>
          <w:p w14:paraId="49212B6A" w14:textId="7FEA7B2A" w:rsidR="00CB7E31" w:rsidDel="009E4857" w:rsidRDefault="00000000">
            <w:pPr>
              <w:suppressAutoHyphens w:val="0"/>
              <w:spacing w:after="0"/>
              <w:ind w:left="115"/>
              <w:rPr>
                <w:del w:id="7022" w:author="Jose Eduardo VIU" w:date="2023-04-01T20:51:00Z"/>
              </w:rPr>
            </w:pPr>
            <w:del w:id="7023" w:author="Jose Eduardo VIU" w:date="2023-04-01T20:51:00Z">
              <w:r w:rsidDel="009E4857">
                <w:rPr>
                  <w:rFonts w:ascii="Courier New" w:eastAsia="Courier New" w:hAnsi="Courier New" w:cs="Courier New"/>
                </w:rPr>
                <w:delText>4.0</w:delText>
              </w:r>
            </w:del>
          </w:p>
        </w:tc>
      </w:tr>
      <w:tr w:rsidR="00CB7E31" w:rsidDel="009E4857" w14:paraId="498BA2E2" w14:textId="341C970D">
        <w:trPr>
          <w:trHeight w:val="271"/>
          <w:del w:id="7024" w:author="Jose Eduardo VIU" w:date="2023-04-01T20:51:00Z"/>
        </w:trPr>
        <w:tc>
          <w:tcPr>
            <w:tcW w:w="686" w:type="dxa"/>
          </w:tcPr>
          <w:p w14:paraId="32D512AE" w14:textId="0E2E013B" w:rsidR="00CB7E31" w:rsidDel="009E4857" w:rsidRDefault="00000000">
            <w:pPr>
              <w:suppressAutoHyphens w:val="0"/>
              <w:spacing w:after="0"/>
              <w:rPr>
                <w:del w:id="7025" w:author="Jose Eduardo VIU" w:date="2023-04-01T20:51:00Z"/>
              </w:rPr>
            </w:pPr>
            <w:del w:id="7026" w:author="Jose Eduardo VIU" w:date="2023-04-01T20:51:00Z">
              <w:r w:rsidDel="009E4857">
                <w:rPr>
                  <w:rFonts w:ascii="Courier New" w:eastAsia="Courier New" w:hAnsi="Courier New" w:cs="Courier New"/>
                </w:rPr>
                <w:delText>286</w:delText>
              </w:r>
            </w:del>
          </w:p>
        </w:tc>
        <w:tc>
          <w:tcPr>
            <w:tcW w:w="3781" w:type="dxa"/>
            <w:gridSpan w:val="3"/>
          </w:tcPr>
          <w:p w14:paraId="333A7627" w14:textId="7BCAEDC8" w:rsidR="00CB7E31" w:rsidDel="009E4857" w:rsidRDefault="00000000">
            <w:pPr>
              <w:suppressAutoHyphens w:val="0"/>
              <w:spacing w:after="0"/>
              <w:rPr>
                <w:del w:id="7027" w:author="Jose Eduardo VIU" w:date="2023-04-01T20:51:00Z"/>
              </w:rPr>
            </w:pPr>
            <w:del w:id="7028" w:author="Jose Eduardo VIU" w:date="2023-04-01T20:51:00Z">
              <w:r w:rsidDel="009E4857">
                <w:rPr>
                  <w:rFonts w:ascii="Courier New" w:eastAsia="Courier New" w:hAnsi="Courier New" w:cs="Courier New"/>
                </w:rPr>
                <w:delText>MACHO ENTERO + CATRADO+ HEMBRA</w:delText>
              </w:r>
            </w:del>
          </w:p>
        </w:tc>
        <w:tc>
          <w:tcPr>
            <w:tcW w:w="1488" w:type="dxa"/>
          </w:tcPr>
          <w:p w14:paraId="64D380F2" w14:textId="2D382117" w:rsidR="00CB7E31" w:rsidDel="009E4857" w:rsidRDefault="00000000">
            <w:pPr>
              <w:suppressAutoHyphens w:val="0"/>
              <w:spacing w:after="0"/>
              <w:ind w:left="115"/>
              <w:rPr>
                <w:del w:id="7029" w:author="Jose Eduardo VIU" w:date="2023-04-01T20:51:00Z"/>
              </w:rPr>
            </w:pPr>
            <w:del w:id="7030" w:author="Jose Eduardo VIU" w:date="2023-04-01T20:51:00Z">
              <w:r w:rsidDel="009E4857">
                <w:rPr>
                  <w:rFonts w:ascii="Courier New" w:eastAsia="Courier New" w:hAnsi="Courier New" w:cs="Courier New"/>
                </w:rPr>
                <w:delText>41.240000</w:delText>
              </w:r>
            </w:del>
          </w:p>
        </w:tc>
        <w:tc>
          <w:tcPr>
            <w:tcW w:w="1718" w:type="dxa"/>
          </w:tcPr>
          <w:p w14:paraId="2106A865" w14:textId="684A1C47" w:rsidR="00CB7E31" w:rsidDel="009E4857" w:rsidRDefault="00000000">
            <w:pPr>
              <w:suppressAutoHyphens w:val="0"/>
              <w:spacing w:after="0"/>
              <w:ind w:left="115"/>
              <w:rPr>
                <w:del w:id="7031" w:author="Jose Eduardo VIU" w:date="2023-04-01T20:51:00Z"/>
              </w:rPr>
            </w:pPr>
            <w:del w:id="7032" w:author="Jose Eduardo VIU" w:date="2023-04-01T20:51:00Z">
              <w:r w:rsidDel="009E4857">
                <w:rPr>
                  <w:rFonts w:ascii="Courier New" w:eastAsia="Courier New" w:hAnsi="Courier New" w:cs="Courier New"/>
                </w:rPr>
                <w:delText>58.906089</w:delText>
              </w:r>
            </w:del>
          </w:p>
        </w:tc>
        <w:tc>
          <w:tcPr>
            <w:tcW w:w="574" w:type="dxa"/>
          </w:tcPr>
          <w:p w14:paraId="1776F46C" w14:textId="706A2BBB" w:rsidR="00CB7E31" w:rsidDel="009E4857" w:rsidRDefault="00000000">
            <w:pPr>
              <w:suppressAutoHyphens w:val="0"/>
              <w:spacing w:after="0"/>
              <w:rPr>
                <w:del w:id="7033" w:author="Jose Eduardo VIU" w:date="2023-04-01T20:51:00Z"/>
              </w:rPr>
            </w:pPr>
            <w:del w:id="7034" w:author="Jose Eduardo VIU" w:date="2023-04-01T20:51:00Z">
              <w:r w:rsidDel="009E4857">
                <w:rPr>
                  <w:rFonts w:ascii="Courier New" w:eastAsia="Courier New" w:hAnsi="Courier New" w:cs="Courier New"/>
                </w:rPr>
                <w:delText>31.0</w:delText>
              </w:r>
            </w:del>
          </w:p>
        </w:tc>
      </w:tr>
      <w:tr w:rsidR="00CB7E31" w:rsidDel="009E4857" w14:paraId="02EF4A19" w14:textId="16639BA4">
        <w:trPr>
          <w:trHeight w:val="271"/>
          <w:del w:id="7035" w:author="Jose Eduardo VIU" w:date="2023-04-01T20:51:00Z"/>
        </w:trPr>
        <w:tc>
          <w:tcPr>
            <w:tcW w:w="686" w:type="dxa"/>
          </w:tcPr>
          <w:p w14:paraId="0CF4952A" w14:textId="4EA728C8" w:rsidR="00CB7E31" w:rsidDel="009E4857" w:rsidRDefault="00000000">
            <w:pPr>
              <w:suppressAutoHyphens w:val="0"/>
              <w:spacing w:after="0"/>
              <w:rPr>
                <w:del w:id="7036" w:author="Jose Eduardo VIU" w:date="2023-04-01T20:51:00Z"/>
              </w:rPr>
            </w:pPr>
            <w:del w:id="7037" w:author="Jose Eduardo VIU" w:date="2023-04-01T20:51:00Z">
              <w:r w:rsidDel="009E4857">
                <w:rPr>
                  <w:rFonts w:ascii="Courier New" w:eastAsia="Courier New" w:hAnsi="Courier New" w:cs="Courier New"/>
                </w:rPr>
                <w:delText>287</w:delText>
              </w:r>
            </w:del>
          </w:p>
        </w:tc>
        <w:tc>
          <w:tcPr>
            <w:tcW w:w="3781" w:type="dxa"/>
            <w:gridSpan w:val="3"/>
          </w:tcPr>
          <w:p w14:paraId="1E0B36AA" w14:textId="55365C1A" w:rsidR="00CB7E31" w:rsidDel="009E4857" w:rsidRDefault="00000000">
            <w:pPr>
              <w:suppressAutoHyphens w:val="0"/>
              <w:spacing w:after="0"/>
              <w:rPr>
                <w:del w:id="7038" w:author="Jose Eduardo VIU" w:date="2023-04-01T20:51:00Z"/>
              </w:rPr>
            </w:pPr>
            <w:del w:id="7039" w:author="Jose Eduardo VIU" w:date="2023-04-01T20:51:00Z">
              <w:r w:rsidDel="009E4857">
                <w:rPr>
                  <w:rFonts w:ascii="Courier New" w:eastAsia="Courier New" w:hAnsi="Courier New" w:cs="Courier New"/>
                </w:rPr>
                <w:delText>MACHO ENTERO + CATRADO+ HEMBRA</w:delText>
              </w:r>
            </w:del>
          </w:p>
        </w:tc>
        <w:tc>
          <w:tcPr>
            <w:tcW w:w="1488" w:type="dxa"/>
          </w:tcPr>
          <w:p w14:paraId="2F3CD965" w14:textId="1D23BE89" w:rsidR="00CB7E31" w:rsidDel="009E4857" w:rsidRDefault="00000000">
            <w:pPr>
              <w:suppressAutoHyphens w:val="0"/>
              <w:spacing w:after="0"/>
              <w:ind w:left="115"/>
              <w:rPr>
                <w:del w:id="7040" w:author="Jose Eduardo VIU" w:date="2023-04-01T20:51:00Z"/>
              </w:rPr>
            </w:pPr>
            <w:del w:id="7041" w:author="Jose Eduardo VIU" w:date="2023-04-01T20:51:00Z">
              <w:r w:rsidDel="009E4857">
                <w:rPr>
                  <w:rFonts w:ascii="Courier New" w:eastAsia="Courier New" w:hAnsi="Courier New" w:cs="Courier New"/>
                </w:rPr>
                <w:delText>24.148370</w:delText>
              </w:r>
            </w:del>
          </w:p>
        </w:tc>
        <w:tc>
          <w:tcPr>
            <w:tcW w:w="1718" w:type="dxa"/>
          </w:tcPr>
          <w:p w14:paraId="4C6CD607" w14:textId="6C66125D" w:rsidR="00CB7E31" w:rsidDel="009E4857" w:rsidRDefault="00000000">
            <w:pPr>
              <w:suppressAutoHyphens w:val="0"/>
              <w:spacing w:after="0"/>
              <w:ind w:left="115"/>
              <w:rPr>
                <w:del w:id="7042" w:author="Jose Eduardo VIU" w:date="2023-04-01T20:51:00Z"/>
              </w:rPr>
            </w:pPr>
            <w:del w:id="7043" w:author="Jose Eduardo VIU" w:date="2023-04-01T20:51:00Z">
              <w:r w:rsidDel="009E4857">
                <w:rPr>
                  <w:rFonts w:ascii="Courier New" w:eastAsia="Courier New" w:hAnsi="Courier New" w:cs="Courier New"/>
                </w:rPr>
                <w:delText>42.569304</w:delText>
              </w:r>
            </w:del>
          </w:p>
        </w:tc>
        <w:tc>
          <w:tcPr>
            <w:tcW w:w="574" w:type="dxa"/>
          </w:tcPr>
          <w:p w14:paraId="065B9853" w14:textId="5911AE96" w:rsidR="00CB7E31" w:rsidDel="009E4857" w:rsidRDefault="00000000">
            <w:pPr>
              <w:suppressAutoHyphens w:val="0"/>
              <w:spacing w:after="0"/>
              <w:rPr>
                <w:del w:id="7044" w:author="Jose Eduardo VIU" w:date="2023-04-01T20:51:00Z"/>
              </w:rPr>
            </w:pPr>
            <w:del w:id="7045" w:author="Jose Eduardo VIU" w:date="2023-04-01T20:51:00Z">
              <w:r w:rsidDel="009E4857">
                <w:rPr>
                  <w:rFonts w:ascii="Courier New" w:eastAsia="Courier New" w:hAnsi="Courier New" w:cs="Courier New"/>
                </w:rPr>
                <w:delText>24.0</w:delText>
              </w:r>
            </w:del>
          </w:p>
        </w:tc>
      </w:tr>
      <w:tr w:rsidR="00CB7E31" w:rsidDel="009E4857" w14:paraId="49D75513" w14:textId="3F84F0ED">
        <w:trPr>
          <w:trHeight w:val="271"/>
          <w:del w:id="7046" w:author="Jose Eduardo VIU" w:date="2023-04-01T20:51:00Z"/>
        </w:trPr>
        <w:tc>
          <w:tcPr>
            <w:tcW w:w="686" w:type="dxa"/>
          </w:tcPr>
          <w:p w14:paraId="30FA5F6C" w14:textId="4711775B" w:rsidR="00CB7E31" w:rsidDel="009E4857" w:rsidRDefault="00000000">
            <w:pPr>
              <w:suppressAutoHyphens w:val="0"/>
              <w:spacing w:after="0"/>
              <w:rPr>
                <w:del w:id="7047" w:author="Jose Eduardo VIU" w:date="2023-04-01T20:51:00Z"/>
              </w:rPr>
            </w:pPr>
            <w:del w:id="7048" w:author="Jose Eduardo VIU" w:date="2023-04-01T20:51:00Z">
              <w:r w:rsidDel="009E4857">
                <w:rPr>
                  <w:rFonts w:ascii="Courier New" w:eastAsia="Courier New" w:hAnsi="Courier New" w:cs="Courier New"/>
                </w:rPr>
                <w:delText>288</w:delText>
              </w:r>
            </w:del>
          </w:p>
        </w:tc>
        <w:tc>
          <w:tcPr>
            <w:tcW w:w="3781" w:type="dxa"/>
            <w:gridSpan w:val="3"/>
          </w:tcPr>
          <w:p w14:paraId="102B90E0" w14:textId="5C82C754" w:rsidR="00CB7E31" w:rsidDel="009E4857" w:rsidRDefault="00000000">
            <w:pPr>
              <w:suppressAutoHyphens w:val="0"/>
              <w:spacing w:after="0"/>
              <w:rPr>
                <w:del w:id="7049" w:author="Jose Eduardo VIU" w:date="2023-04-01T20:51:00Z"/>
              </w:rPr>
            </w:pPr>
            <w:del w:id="7050" w:author="Jose Eduardo VIU" w:date="2023-04-01T20:51:00Z">
              <w:r w:rsidDel="009E4857">
                <w:rPr>
                  <w:rFonts w:ascii="Courier New" w:eastAsia="Courier New" w:hAnsi="Courier New" w:cs="Courier New"/>
                </w:rPr>
                <w:delText>MACHO ENTERO + CATRADO+ HEMBRA</w:delText>
              </w:r>
            </w:del>
          </w:p>
        </w:tc>
        <w:tc>
          <w:tcPr>
            <w:tcW w:w="1488" w:type="dxa"/>
          </w:tcPr>
          <w:p w14:paraId="7261954C" w14:textId="65D2FE39" w:rsidR="00CB7E31" w:rsidDel="009E4857" w:rsidRDefault="00000000">
            <w:pPr>
              <w:suppressAutoHyphens w:val="0"/>
              <w:spacing w:after="0"/>
              <w:ind w:left="115"/>
              <w:rPr>
                <w:del w:id="7051" w:author="Jose Eduardo VIU" w:date="2023-04-01T20:51:00Z"/>
              </w:rPr>
            </w:pPr>
            <w:del w:id="7052" w:author="Jose Eduardo VIU" w:date="2023-04-01T20:51:00Z">
              <w:r w:rsidDel="009E4857">
                <w:rPr>
                  <w:rFonts w:ascii="Courier New" w:eastAsia="Courier New" w:hAnsi="Courier New" w:cs="Courier New"/>
                </w:rPr>
                <w:delText>45.441264</w:delText>
              </w:r>
            </w:del>
          </w:p>
        </w:tc>
        <w:tc>
          <w:tcPr>
            <w:tcW w:w="1718" w:type="dxa"/>
          </w:tcPr>
          <w:p w14:paraId="24A98018" w14:textId="5DBCD72E" w:rsidR="00CB7E31" w:rsidDel="009E4857" w:rsidRDefault="00000000">
            <w:pPr>
              <w:suppressAutoHyphens w:val="0"/>
              <w:spacing w:after="0"/>
              <w:ind w:left="115"/>
              <w:rPr>
                <w:del w:id="7053" w:author="Jose Eduardo VIU" w:date="2023-04-01T20:51:00Z"/>
              </w:rPr>
            </w:pPr>
            <w:del w:id="7054" w:author="Jose Eduardo VIU" w:date="2023-04-01T20:51:00Z">
              <w:r w:rsidDel="009E4857">
                <w:rPr>
                  <w:rFonts w:ascii="Courier New" w:eastAsia="Courier New" w:hAnsi="Courier New" w:cs="Courier New"/>
                </w:rPr>
                <w:delText>72.239108</w:delText>
              </w:r>
            </w:del>
          </w:p>
        </w:tc>
        <w:tc>
          <w:tcPr>
            <w:tcW w:w="574" w:type="dxa"/>
          </w:tcPr>
          <w:p w14:paraId="15A3D963" w14:textId="4C93071E" w:rsidR="00CB7E31" w:rsidDel="009E4857" w:rsidRDefault="00000000">
            <w:pPr>
              <w:suppressAutoHyphens w:val="0"/>
              <w:spacing w:after="0"/>
              <w:rPr>
                <w:del w:id="7055" w:author="Jose Eduardo VIU" w:date="2023-04-01T20:51:00Z"/>
              </w:rPr>
            </w:pPr>
            <w:del w:id="7056" w:author="Jose Eduardo VIU" w:date="2023-04-01T20:51:00Z">
              <w:r w:rsidDel="009E4857">
                <w:rPr>
                  <w:rFonts w:ascii="Courier New" w:eastAsia="Courier New" w:hAnsi="Courier New" w:cs="Courier New"/>
                </w:rPr>
                <w:delText>26.0</w:delText>
              </w:r>
            </w:del>
          </w:p>
        </w:tc>
      </w:tr>
      <w:tr w:rsidR="00CB7E31" w:rsidDel="009E4857" w14:paraId="622A3E0C" w14:textId="3C18DC95">
        <w:trPr>
          <w:trHeight w:val="271"/>
          <w:del w:id="7057" w:author="Jose Eduardo VIU" w:date="2023-04-01T20:51:00Z"/>
        </w:trPr>
        <w:tc>
          <w:tcPr>
            <w:tcW w:w="686" w:type="dxa"/>
          </w:tcPr>
          <w:p w14:paraId="64E796E3" w14:textId="3CB9B207" w:rsidR="00CB7E31" w:rsidDel="009E4857" w:rsidRDefault="00000000">
            <w:pPr>
              <w:suppressAutoHyphens w:val="0"/>
              <w:spacing w:after="0"/>
              <w:rPr>
                <w:del w:id="7058" w:author="Jose Eduardo VIU" w:date="2023-04-01T20:51:00Z"/>
              </w:rPr>
            </w:pPr>
            <w:del w:id="7059" w:author="Jose Eduardo VIU" w:date="2023-04-01T20:51:00Z">
              <w:r w:rsidDel="009E4857">
                <w:rPr>
                  <w:rFonts w:ascii="Courier New" w:eastAsia="Courier New" w:hAnsi="Courier New" w:cs="Courier New"/>
                </w:rPr>
                <w:delText>289</w:delText>
              </w:r>
            </w:del>
          </w:p>
        </w:tc>
        <w:tc>
          <w:tcPr>
            <w:tcW w:w="3781" w:type="dxa"/>
            <w:gridSpan w:val="3"/>
          </w:tcPr>
          <w:p w14:paraId="23946C44" w14:textId="102757F2" w:rsidR="00CB7E31" w:rsidDel="009E4857" w:rsidRDefault="00000000">
            <w:pPr>
              <w:suppressAutoHyphens w:val="0"/>
              <w:spacing w:after="0"/>
              <w:rPr>
                <w:del w:id="7060" w:author="Jose Eduardo VIU" w:date="2023-04-01T20:51:00Z"/>
              </w:rPr>
            </w:pPr>
            <w:del w:id="7061" w:author="Jose Eduardo VIU" w:date="2023-04-01T20:51:00Z">
              <w:r w:rsidDel="009E4857">
                <w:rPr>
                  <w:rFonts w:ascii="Courier New" w:eastAsia="Courier New" w:hAnsi="Courier New" w:cs="Courier New"/>
                </w:rPr>
                <w:delText>MACHO ENTERO + CATRADO+ HEMBRA</w:delText>
              </w:r>
            </w:del>
          </w:p>
        </w:tc>
        <w:tc>
          <w:tcPr>
            <w:tcW w:w="1488" w:type="dxa"/>
          </w:tcPr>
          <w:p w14:paraId="100A3277" w14:textId="644BF0E3" w:rsidR="00CB7E31" w:rsidDel="009E4857" w:rsidRDefault="00000000">
            <w:pPr>
              <w:suppressAutoHyphens w:val="0"/>
              <w:spacing w:after="0"/>
              <w:ind w:left="115"/>
              <w:rPr>
                <w:del w:id="7062" w:author="Jose Eduardo VIU" w:date="2023-04-01T20:51:00Z"/>
              </w:rPr>
            </w:pPr>
            <w:del w:id="7063" w:author="Jose Eduardo VIU" w:date="2023-04-01T20:51:00Z">
              <w:r w:rsidDel="009E4857">
                <w:rPr>
                  <w:rFonts w:ascii="Courier New" w:eastAsia="Courier New" w:hAnsi="Courier New" w:cs="Courier New"/>
                </w:rPr>
                <w:delText>27.806196</w:delText>
              </w:r>
            </w:del>
          </w:p>
        </w:tc>
        <w:tc>
          <w:tcPr>
            <w:tcW w:w="1718" w:type="dxa"/>
          </w:tcPr>
          <w:p w14:paraId="723EB6D3" w14:textId="505872B4" w:rsidR="00CB7E31" w:rsidDel="009E4857" w:rsidRDefault="00000000">
            <w:pPr>
              <w:suppressAutoHyphens w:val="0"/>
              <w:spacing w:after="0"/>
              <w:ind w:left="115"/>
              <w:rPr>
                <w:del w:id="7064" w:author="Jose Eduardo VIU" w:date="2023-04-01T20:51:00Z"/>
              </w:rPr>
            </w:pPr>
            <w:del w:id="7065" w:author="Jose Eduardo VIU" w:date="2023-04-01T20:51:00Z">
              <w:r w:rsidDel="009E4857">
                <w:rPr>
                  <w:rFonts w:ascii="Courier New" w:eastAsia="Courier New" w:hAnsi="Courier New" w:cs="Courier New"/>
                </w:rPr>
                <w:delText>43.670213</w:delText>
              </w:r>
            </w:del>
          </w:p>
        </w:tc>
        <w:tc>
          <w:tcPr>
            <w:tcW w:w="574" w:type="dxa"/>
          </w:tcPr>
          <w:p w14:paraId="6AF8B44F" w14:textId="54D64B70" w:rsidR="00CB7E31" w:rsidDel="009E4857" w:rsidRDefault="00000000">
            <w:pPr>
              <w:suppressAutoHyphens w:val="0"/>
              <w:spacing w:after="0"/>
              <w:rPr>
                <w:del w:id="7066" w:author="Jose Eduardo VIU" w:date="2023-04-01T20:51:00Z"/>
              </w:rPr>
            </w:pPr>
            <w:del w:id="7067" w:author="Jose Eduardo VIU" w:date="2023-04-01T20:51:00Z">
              <w:r w:rsidDel="009E4857">
                <w:rPr>
                  <w:rFonts w:ascii="Courier New" w:eastAsia="Courier New" w:hAnsi="Courier New" w:cs="Courier New"/>
                </w:rPr>
                <w:delText>13.0</w:delText>
              </w:r>
            </w:del>
          </w:p>
        </w:tc>
      </w:tr>
      <w:tr w:rsidR="00CB7E31" w:rsidDel="009E4857" w14:paraId="399F4233" w14:textId="10BCF3D1">
        <w:trPr>
          <w:trHeight w:val="271"/>
          <w:del w:id="7068" w:author="Jose Eduardo VIU" w:date="2023-04-01T20:51:00Z"/>
        </w:trPr>
        <w:tc>
          <w:tcPr>
            <w:tcW w:w="686" w:type="dxa"/>
          </w:tcPr>
          <w:p w14:paraId="099B3C3D" w14:textId="5C6FFE16" w:rsidR="00CB7E31" w:rsidDel="009E4857" w:rsidRDefault="00000000">
            <w:pPr>
              <w:suppressAutoHyphens w:val="0"/>
              <w:spacing w:after="0"/>
              <w:rPr>
                <w:del w:id="7069" w:author="Jose Eduardo VIU" w:date="2023-04-01T20:51:00Z"/>
              </w:rPr>
            </w:pPr>
            <w:del w:id="7070" w:author="Jose Eduardo VIU" w:date="2023-04-01T20:51:00Z">
              <w:r w:rsidDel="009E4857">
                <w:rPr>
                  <w:rFonts w:ascii="Courier New" w:eastAsia="Courier New" w:hAnsi="Courier New" w:cs="Courier New"/>
                </w:rPr>
                <w:delText>290</w:delText>
              </w:r>
            </w:del>
          </w:p>
        </w:tc>
        <w:tc>
          <w:tcPr>
            <w:tcW w:w="3781" w:type="dxa"/>
            <w:gridSpan w:val="3"/>
          </w:tcPr>
          <w:p w14:paraId="23629687" w14:textId="1A4A3890" w:rsidR="00CB7E31" w:rsidDel="009E4857" w:rsidRDefault="00000000">
            <w:pPr>
              <w:suppressAutoHyphens w:val="0"/>
              <w:spacing w:after="0"/>
              <w:rPr>
                <w:del w:id="7071" w:author="Jose Eduardo VIU" w:date="2023-04-01T20:51:00Z"/>
              </w:rPr>
            </w:pPr>
            <w:del w:id="7072" w:author="Jose Eduardo VIU" w:date="2023-04-01T20:51:00Z">
              <w:r w:rsidDel="009E4857">
                <w:rPr>
                  <w:rFonts w:ascii="Courier New" w:eastAsia="Courier New" w:hAnsi="Courier New" w:cs="Courier New"/>
                </w:rPr>
                <w:delText>MACHO ENTERO + CATRADO+ HEMBRA</w:delText>
              </w:r>
            </w:del>
          </w:p>
        </w:tc>
        <w:tc>
          <w:tcPr>
            <w:tcW w:w="1488" w:type="dxa"/>
          </w:tcPr>
          <w:p w14:paraId="18356C85" w14:textId="4548343C" w:rsidR="00CB7E31" w:rsidDel="009E4857" w:rsidRDefault="00000000">
            <w:pPr>
              <w:suppressAutoHyphens w:val="0"/>
              <w:spacing w:after="0"/>
              <w:ind w:left="115"/>
              <w:rPr>
                <w:del w:id="7073" w:author="Jose Eduardo VIU" w:date="2023-04-01T20:51:00Z"/>
              </w:rPr>
            </w:pPr>
            <w:del w:id="7074" w:author="Jose Eduardo VIU" w:date="2023-04-01T20:51:00Z">
              <w:r w:rsidDel="009E4857">
                <w:rPr>
                  <w:rFonts w:ascii="Courier New" w:eastAsia="Courier New" w:hAnsi="Courier New" w:cs="Courier New"/>
                </w:rPr>
                <w:delText>25.200573</w:delText>
              </w:r>
            </w:del>
          </w:p>
        </w:tc>
        <w:tc>
          <w:tcPr>
            <w:tcW w:w="1718" w:type="dxa"/>
          </w:tcPr>
          <w:p w14:paraId="5490FBFD" w14:textId="30F643AC" w:rsidR="00CB7E31" w:rsidDel="009E4857" w:rsidRDefault="00000000">
            <w:pPr>
              <w:suppressAutoHyphens w:val="0"/>
              <w:spacing w:after="0"/>
              <w:ind w:left="115"/>
              <w:rPr>
                <w:del w:id="7075" w:author="Jose Eduardo VIU" w:date="2023-04-01T20:51:00Z"/>
              </w:rPr>
            </w:pPr>
            <w:del w:id="7076" w:author="Jose Eduardo VIU" w:date="2023-04-01T20:51:00Z">
              <w:r w:rsidDel="009E4857">
                <w:rPr>
                  <w:rFonts w:ascii="Courier New" w:eastAsia="Courier New" w:hAnsi="Courier New" w:cs="Courier New"/>
                </w:rPr>
                <w:delText>48.230088</w:delText>
              </w:r>
            </w:del>
          </w:p>
        </w:tc>
        <w:tc>
          <w:tcPr>
            <w:tcW w:w="574" w:type="dxa"/>
          </w:tcPr>
          <w:p w14:paraId="591FF24C" w14:textId="6ED8DDAC" w:rsidR="00CB7E31" w:rsidDel="009E4857" w:rsidRDefault="00000000">
            <w:pPr>
              <w:suppressAutoHyphens w:val="0"/>
              <w:spacing w:after="0"/>
              <w:rPr>
                <w:del w:id="7077" w:author="Jose Eduardo VIU" w:date="2023-04-01T20:51:00Z"/>
              </w:rPr>
            </w:pPr>
            <w:del w:id="7078" w:author="Jose Eduardo VIU" w:date="2023-04-01T20:51:00Z">
              <w:r w:rsidDel="009E4857">
                <w:rPr>
                  <w:rFonts w:ascii="Courier New" w:eastAsia="Courier New" w:hAnsi="Courier New" w:cs="Courier New"/>
                </w:rPr>
                <w:delText>20.0</w:delText>
              </w:r>
            </w:del>
          </w:p>
        </w:tc>
      </w:tr>
      <w:tr w:rsidR="00CB7E31" w:rsidDel="009E4857" w14:paraId="631A499E" w14:textId="2AA903B3">
        <w:trPr>
          <w:trHeight w:val="271"/>
          <w:del w:id="7079" w:author="Jose Eduardo VIU" w:date="2023-04-01T20:51:00Z"/>
        </w:trPr>
        <w:tc>
          <w:tcPr>
            <w:tcW w:w="686" w:type="dxa"/>
          </w:tcPr>
          <w:p w14:paraId="2DBB6A48" w14:textId="74DBCE9A" w:rsidR="00CB7E31" w:rsidDel="009E4857" w:rsidRDefault="00000000">
            <w:pPr>
              <w:suppressAutoHyphens w:val="0"/>
              <w:spacing w:after="0"/>
              <w:rPr>
                <w:del w:id="7080" w:author="Jose Eduardo VIU" w:date="2023-04-01T20:51:00Z"/>
              </w:rPr>
            </w:pPr>
            <w:del w:id="7081" w:author="Jose Eduardo VIU" w:date="2023-04-01T20:51:00Z">
              <w:r w:rsidDel="009E4857">
                <w:rPr>
                  <w:rFonts w:ascii="Courier New" w:eastAsia="Courier New" w:hAnsi="Courier New" w:cs="Courier New"/>
                </w:rPr>
                <w:delText>291</w:delText>
              </w:r>
            </w:del>
          </w:p>
        </w:tc>
        <w:tc>
          <w:tcPr>
            <w:tcW w:w="3781" w:type="dxa"/>
            <w:gridSpan w:val="3"/>
          </w:tcPr>
          <w:p w14:paraId="09E91823" w14:textId="0B914866" w:rsidR="00CB7E31" w:rsidDel="009E4857" w:rsidRDefault="00000000">
            <w:pPr>
              <w:suppressAutoHyphens w:val="0"/>
              <w:spacing w:after="0"/>
              <w:rPr>
                <w:del w:id="7082" w:author="Jose Eduardo VIU" w:date="2023-04-01T20:51:00Z"/>
              </w:rPr>
            </w:pPr>
            <w:del w:id="7083" w:author="Jose Eduardo VIU" w:date="2023-04-01T20:51:00Z">
              <w:r w:rsidDel="009E4857">
                <w:rPr>
                  <w:rFonts w:ascii="Courier New" w:eastAsia="Courier New" w:hAnsi="Courier New" w:cs="Courier New"/>
                </w:rPr>
                <w:delText>MACHO ENTERO + CATRADO+ HEMBRA</w:delText>
              </w:r>
            </w:del>
          </w:p>
        </w:tc>
        <w:tc>
          <w:tcPr>
            <w:tcW w:w="1488" w:type="dxa"/>
          </w:tcPr>
          <w:p w14:paraId="4E4FB13C" w14:textId="2DFE03C6" w:rsidR="00CB7E31" w:rsidDel="009E4857" w:rsidRDefault="00000000">
            <w:pPr>
              <w:suppressAutoHyphens w:val="0"/>
              <w:spacing w:after="0"/>
              <w:ind w:left="115"/>
              <w:rPr>
                <w:del w:id="7084" w:author="Jose Eduardo VIU" w:date="2023-04-01T20:51:00Z"/>
              </w:rPr>
            </w:pPr>
            <w:del w:id="7085" w:author="Jose Eduardo VIU" w:date="2023-04-01T20:51:00Z">
              <w:r w:rsidDel="009E4857">
                <w:rPr>
                  <w:rFonts w:ascii="Courier New" w:eastAsia="Courier New" w:hAnsi="Courier New" w:cs="Courier New"/>
                </w:rPr>
                <w:delText>23.611111</w:delText>
              </w:r>
            </w:del>
          </w:p>
        </w:tc>
        <w:tc>
          <w:tcPr>
            <w:tcW w:w="1718" w:type="dxa"/>
          </w:tcPr>
          <w:p w14:paraId="624F1F50" w14:textId="2910B99D" w:rsidR="00CB7E31" w:rsidDel="009E4857" w:rsidRDefault="00000000">
            <w:pPr>
              <w:suppressAutoHyphens w:val="0"/>
              <w:spacing w:after="0"/>
              <w:ind w:left="115"/>
              <w:rPr>
                <w:del w:id="7086" w:author="Jose Eduardo VIU" w:date="2023-04-01T20:51:00Z"/>
              </w:rPr>
            </w:pPr>
            <w:del w:id="7087" w:author="Jose Eduardo VIU" w:date="2023-04-01T20:51:00Z">
              <w:r w:rsidDel="009E4857">
                <w:rPr>
                  <w:rFonts w:ascii="Courier New" w:eastAsia="Courier New" w:hAnsi="Courier New" w:cs="Courier New"/>
                </w:rPr>
                <w:delText>40.386338</w:delText>
              </w:r>
            </w:del>
          </w:p>
        </w:tc>
        <w:tc>
          <w:tcPr>
            <w:tcW w:w="574" w:type="dxa"/>
          </w:tcPr>
          <w:p w14:paraId="10713C12" w14:textId="78E6005E" w:rsidR="00CB7E31" w:rsidDel="009E4857" w:rsidRDefault="00000000">
            <w:pPr>
              <w:suppressAutoHyphens w:val="0"/>
              <w:spacing w:after="0"/>
              <w:rPr>
                <w:del w:id="7088" w:author="Jose Eduardo VIU" w:date="2023-04-01T20:51:00Z"/>
              </w:rPr>
            </w:pPr>
            <w:del w:id="7089" w:author="Jose Eduardo VIU" w:date="2023-04-01T20:51:00Z">
              <w:r w:rsidDel="009E4857">
                <w:rPr>
                  <w:rFonts w:ascii="Courier New" w:eastAsia="Courier New" w:hAnsi="Courier New" w:cs="Courier New"/>
                </w:rPr>
                <w:delText>14.0</w:delText>
              </w:r>
            </w:del>
          </w:p>
        </w:tc>
      </w:tr>
      <w:tr w:rsidR="00CB7E31" w:rsidDel="009E4857" w14:paraId="7F1297B8" w14:textId="65532A73">
        <w:trPr>
          <w:trHeight w:val="271"/>
          <w:del w:id="7090" w:author="Jose Eduardo VIU" w:date="2023-04-01T20:51:00Z"/>
        </w:trPr>
        <w:tc>
          <w:tcPr>
            <w:tcW w:w="686" w:type="dxa"/>
          </w:tcPr>
          <w:p w14:paraId="02870C64" w14:textId="5A35E4EE" w:rsidR="00CB7E31" w:rsidDel="009E4857" w:rsidRDefault="00000000">
            <w:pPr>
              <w:suppressAutoHyphens w:val="0"/>
              <w:spacing w:after="0"/>
              <w:rPr>
                <w:del w:id="7091" w:author="Jose Eduardo VIU" w:date="2023-04-01T20:51:00Z"/>
              </w:rPr>
            </w:pPr>
            <w:del w:id="7092" w:author="Jose Eduardo VIU" w:date="2023-04-01T20:51:00Z">
              <w:r w:rsidDel="009E4857">
                <w:rPr>
                  <w:rFonts w:ascii="Courier New" w:eastAsia="Courier New" w:hAnsi="Courier New" w:cs="Courier New"/>
                </w:rPr>
                <w:delText>292</w:delText>
              </w:r>
            </w:del>
          </w:p>
        </w:tc>
        <w:tc>
          <w:tcPr>
            <w:tcW w:w="3781" w:type="dxa"/>
            <w:gridSpan w:val="3"/>
          </w:tcPr>
          <w:p w14:paraId="11F31194" w14:textId="69FCC7BF" w:rsidR="00CB7E31" w:rsidDel="009E4857" w:rsidRDefault="00000000">
            <w:pPr>
              <w:suppressAutoHyphens w:val="0"/>
              <w:spacing w:after="0"/>
              <w:rPr>
                <w:del w:id="7093" w:author="Jose Eduardo VIU" w:date="2023-04-01T20:51:00Z"/>
              </w:rPr>
            </w:pPr>
            <w:del w:id="7094" w:author="Jose Eduardo VIU" w:date="2023-04-01T20:51:00Z">
              <w:r w:rsidDel="009E4857">
                <w:rPr>
                  <w:rFonts w:ascii="Courier New" w:eastAsia="Courier New" w:hAnsi="Courier New" w:cs="Courier New"/>
                </w:rPr>
                <w:delText>MACHO ENTERO + CATRADO+ HEMBRA</w:delText>
              </w:r>
            </w:del>
          </w:p>
        </w:tc>
        <w:tc>
          <w:tcPr>
            <w:tcW w:w="1488" w:type="dxa"/>
          </w:tcPr>
          <w:p w14:paraId="34F6058E" w14:textId="711AEFC2" w:rsidR="00CB7E31" w:rsidDel="009E4857" w:rsidRDefault="00000000">
            <w:pPr>
              <w:suppressAutoHyphens w:val="0"/>
              <w:spacing w:after="0"/>
              <w:ind w:left="115"/>
              <w:rPr>
                <w:del w:id="7095" w:author="Jose Eduardo VIU" w:date="2023-04-01T20:51:00Z"/>
              </w:rPr>
            </w:pPr>
            <w:del w:id="7096" w:author="Jose Eduardo VIU" w:date="2023-04-01T20:51:00Z">
              <w:r w:rsidDel="009E4857">
                <w:rPr>
                  <w:rFonts w:ascii="Courier New" w:eastAsia="Courier New" w:hAnsi="Courier New" w:cs="Courier New"/>
                </w:rPr>
                <w:delText>37.604067</w:delText>
              </w:r>
            </w:del>
          </w:p>
        </w:tc>
        <w:tc>
          <w:tcPr>
            <w:tcW w:w="1718" w:type="dxa"/>
          </w:tcPr>
          <w:p w14:paraId="5D3FD833" w14:textId="35084BC2" w:rsidR="00CB7E31" w:rsidDel="009E4857" w:rsidRDefault="00000000">
            <w:pPr>
              <w:suppressAutoHyphens w:val="0"/>
              <w:spacing w:after="0"/>
              <w:ind w:left="115"/>
              <w:rPr>
                <w:del w:id="7097" w:author="Jose Eduardo VIU" w:date="2023-04-01T20:51:00Z"/>
              </w:rPr>
            </w:pPr>
            <w:del w:id="7098" w:author="Jose Eduardo VIU" w:date="2023-04-01T20:51:00Z">
              <w:r w:rsidDel="009E4857">
                <w:rPr>
                  <w:rFonts w:ascii="Courier New" w:eastAsia="Courier New" w:hAnsi="Courier New" w:cs="Courier New"/>
                </w:rPr>
                <w:delText>69.859564</w:delText>
              </w:r>
            </w:del>
          </w:p>
        </w:tc>
        <w:tc>
          <w:tcPr>
            <w:tcW w:w="574" w:type="dxa"/>
          </w:tcPr>
          <w:p w14:paraId="7555FE88" w14:textId="696BBD89" w:rsidR="00CB7E31" w:rsidDel="009E4857" w:rsidRDefault="00000000">
            <w:pPr>
              <w:suppressAutoHyphens w:val="0"/>
              <w:spacing w:after="0"/>
              <w:rPr>
                <w:del w:id="7099" w:author="Jose Eduardo VIU" w:date="2023-04-01T20:51:00Z"/>
              </w:rPr>
            </w:pPr>
            <w:del w:id="7100" w:author="Jose Eduardo VIU" w:date="2023-04-01T20:51:00Z">
              <w:r w:rsidDel="009E4857">
                <w:rPr>
                  <w:rFonts w:ascii="Courier New" w:eastAsia="Courier New" w:hAnsi="Courier New" w:cs="Courier New"/>
                </w:rPr>
                <w:delText>10.0</w:delText>
              </w:r>
            </w:del>
          </w:p>
        </w:tc>
      </w:tr>
      <w:tr w:rsidR="00CB7E31" w:rsidDel="009E4857" w14:paraId="02B82004" w14:textId="51E96FBC">
        <w:trPr>
          <w:trHeight w:val="271"/>
          <w:del w:id="7101" w:author="Jose Eduardo VIU" w:date="2023-04-01T20:51:00Z"/>
        </w:trPr>
        <w:tc>
          <w:tcPr>
            <w:tcW w:w="686" w:type="dxa"/>
          </w:tcPr>
          <w:p w14:paraId="075378D7" w14:textId="3C26D8E4" w:rsidR="00CB7E31" w:rsidDel="009E4857" w:rsidRDefault="00000000">
            <w:pPr>
              <w:suppressAutoHyphens w:val="0"/>
              <w:spacing w:after="0"/>
              <w:rPr>
                <w:del w:id="7102" w:author="Jose Eduardo VIU" w:date="2023-04-01T20:51:00Z"/>
              </w:rPr>
            </w:pPr>
            <w:del w:id="7103" w:author="Jose Eduardo VIU" w:date="2023-04-01T20:51:00Z">
              <w:r w:rsidDel="009E4857">
                <w:rPr>
                  <w:rFonts w:ascii="Courier New" w:eastAsia="Courier New" w:hAnsi="Courier New" w:cs="Courier New"/>
                </w:rPr>
                <w:delText>293</w:delText>
              </w:r>
            </w:del>
          </w:p>
        </w:tc>
        <w:tc>
          <w:tcPr>
            <w:tcW w:w="3781" w:type="dxa"/>
            <w:gridSpan w:val="3"/>
          </w:tcPr>
          <w:p w14:paraId="284F817C" w14:textId="04EA47E2" w:rsidR="00CB7E31" w:rsidDel="009E4857" w:rsidRDefault="00000000">
            <w:pPr>
              <w:suppressAutoHyphens w:val="0"/>
              <w:spacing w:after="0"/>
              <w:rPr>
                <w:del w:id="7104" w:author="Jose Eduardo VIU" w:date="2023-04-01T20:51:00Z"/>
              </w:rPr>
            </w:pPr>
            <w:del w:id="7105" w:author="Jose Eduardo VIU" w:date="2023-04-01T20:51:00Z">
              <w:r w:rsidDel="009E4857">
                <w:rPr>
                  <w:rFonts w:ascii="Courier New" w:eastAsia="Courier New" w:hAnsi="Courier New" w:cs="Courier New"/>
                </w:rPr>
                <w:delText>MACHO ENTERO + CATRADO+ HEMBRA</w:delText>
              </w:r>
            </w:del>
          </w:p>
        </w:tc>
        <w:tc>
          <w:tcPr>
            <w:tcW w:w="1488" w:type="dxa"/>
          </w:tcPr>
          <w:p w14:paraId="0D27406D" w14:textId="320CD320" w:rsidR="00CB7E31" w:rsidDel="009E4857" w:rsidRDefault="00000000">
            <w:pPr>
              <w:suppressAutoHyphens w:val="0"/>
              <w:spacing w:after="0"/>
              <w:ind w:left="115"/>
              <w:rPr>
                <w:del w:id="7106" w:author="Jose Eduardo VIU" w:date="2023-04-01T20:51:00Z"/>
              </w:rPr>
            </w:pPr>
            <w:del w:id="7107" w:author="Jose Eduardo VIU" w:date="2023-04-01T20:51:00Z">
              <w:r w:rsidDel="009E4857">
                <w:rPr>
                  <w:rFonts w:ascii="Courier New" w:eastAsia="Courier New" w:hAnsi="Courier New" w:cs="Courier New"/>
                </w:rPr>
                <w:delText>22.279221</w:delText>
              </w:r>
            </w:del>
          </w:p>
        </w:tc>
        <w:tc>
          <w:tcPr>
            <w:tcW w:w="1718" w:type="dxa"/>
          </w:tcPr>
          <w:p w14:paraId="35DF48ED" w14:textId="3EAD909C" w:rsidR="00CB7E31" w:rsidDel="009E4857" w:rsidRDefault="00000000">
            <w:pPr>
              <w:suppressAutoHyphens w:val="0"/>
              <w:spacing w:after="0"/>
              <w:ind w:left="115"/>
              <w:rPr>
                <w:del w:id="7108" w:author="Jose Eduardo VIU" w:date="2023-04-01T20:51:00Z"/>
              </w:rPr>
            </w:pPr>
            <w:del w:id="7109" w:author="Jose Eduardo VIU" w:date="2023-04-01T20:51:00Z">
              <w:r w:rsidDel="009E4857">
                <w:rPr>
                  <w:rFonts w:ascii="Courier New" w:eastAsia="Courier New" w:hAnsi="Courier New" w:cs="Courier New"/>
                </w:rPr>
                <w:delText>45.437788</w:delText>
              </w:r>
            </w:del>
          </w:p>
        </w:tc>
        <w:tc>
          <w:tcPr>
            <w:tcW w:w="574" w:type="dxa"/>
          </w:tcPr>
          <w:p w14:paraId="51FD6FD5" w14:textId="23A37C6F" w:rsidR="00CB7E31" w:rsidDel="009E4857" w:rsidRDefault="00000000">
            <w:pPr>
              <w:suppressAutoHyphens w:val="0"/>
              <w:spacing w:after="0"/>
              <w:rPr>
                <w:del w:id="7110" w:author="Jose Eduardo VIU" w:date="2023-04-01T20:51:00Z"/>
              </w:rPr>
            </w:pPr>
            <w:del w:id="7111" w:author="Jose Eduardo VIU" w:date="2023-04-01T20:51:00Z">
              <w:r w:rsidDel="009E4857">
                <w:rPr>
                  <w:rFonts w:ascii="Courier New" w:eastAsia="Courier New" w:hAnsi="Courier New" w:cs="Courier New"/>
                </w:rPr>
                <w:delText>21.0</w:delText>
              </w:r>
            </w:del>
          </w:p>
        </w:tc>
      </w:tr>
      <w:tr w:rsidR="00CB7E31" w:rsidDel="009E4857" w14:paraId="2D852408" w14:textId="39E0F211">
        <w:trPr>
          <w:trHeight w:val="271"/>
          <w:del w:id="7112" w:author="Jose Eduardo VIU" w:date="2023-04-01T20:51:00Z"/>
        </w:trPr>
        <w:tc>
          <w:tcPr>
            <w:tcW w:w="686" w:type="dxa"/>
          </w:tcPr>
          <w:p w14:paraId="6CB0E090" w14:textId="0B629F7F" w:rsidR="00CB7E31" w:rsidDel="009E4857" w:rsidRDefault="00000000">
            <w:pPr>
              <w:suppressAutoHyphens w:val="0"/>
              <w:spacing w:after="0"/>
              <w:rPr>
                <w:del w:id="7113" w:author="Jose Eduardo VIU" w:date="2023-04-01T20:51:00Z"/>
              </w:rPr>
            </w:pPr>
            <w:del w:id="7114" w:author="Jose Eduardo VIU" w:date="2023-04-01T20:51:00Z">
              <w:r w:rsidDel="009E4857">
                <w:rPr>
                  <w:rFonts w:ascii="Courier New" w:eastAsia="Courier New" w:hAnsi="Courier New" w:cs="Courier New"/>
                </w:rPr>
                <w:delText>296</w:delText>
              </w:r>
            </w:del>
          </w:p>
        </w:tc>
        <w:tc>
          <w:tcPr>
            <w:tcW w:w="3781" w:type="dxa"/>
            <w:gridSpan w:val="3"/>
          </w:tcPr>
          <w:p w14:paraId="58A3ED79" w14:textId="0F331CB3" w:rsidR="00CB7E31" w:rsidDel="009E4857" w:rsidRDefault="00000000">
            <w:pPr>
              <w:suppressAutoHyphens w:val="0"/>
              <w:spacing w:after="0"/>
              <w:rPr>
                <w:del w:id="7115" w:author="Jose Eduardo VIU" w:date="2023-04-01T20:51:00Z"/>
              </w:rPr>
            </w:pPr>
            <w:del w:id="7116" w:author="Jose Eduardo VIU" w:date="2023-04-01T20:51:00Z">
              <w:r w:rsidDel="009E4857">
                <w:rPr>
                  <w:rFonts w:ascii="Courier New" w:eastAsia="Courier New" w:hAnsi="Courier New" w:cs="Courier New"/>
                </w:rPr>
                <w:delText>MACHO ENTERO + CATRADO+ HEMBRA</w:delText>
              </w:r>
            </w:del>
          </w:p>
        </w:tc>
        <w:tc>
          <w:tcPr>
            <w:tcW w:w="1488" w:type="dxa"/>
          </w:tcPr>
          <w:p w14:paraId="23DA20C9" w14:textId="63A8C1FE" w:rsidR="00CB7E31" w:rsidDel="009E4857" w:rsidRDefault="00000000">
            <w:pPr>
              <w:suppressAutoHyphens w:val="0"/>
              <w:spacing w:after="0"/>
              <w:ind w:left="115"/>
              <w:rPr>
                <w:del w:id="7117" w:author="Jose Eduardo VIU" w:date="2023-04-01T20:51:00Z"/>
              </w:rPr>
            </w:pPr>
            <w:del w:id="7118" w:author="Jose Eduardo VIU" w:date="2023-04-01T20:51:00Z">
              <w:r w:rsidDel="009E4857">
                <w:rPr>
                  <w:rFonts w:ascii="Courier New" w:eastAsia="Courier New" w:hAnsi="Courier New" w:cs="Courier New"/>
                </w:rPr>
                <w:delText>31.660000</w:delText>
              </w:r>
            </w:del>
          </w:p>
        </w:tc>
        <w:tc>
          <w:tcPr>
            <w:tcW w:w="1718" w:type="dxa"/>
          </w:tcPr>
          <w:p w14:paraId="02289318" w14:textId="631A34BF" w:rsidR="00CB7E31" w:rsidDel="009E4857" w:rsidRDefault="00000000">
            <w:pPr>
              <w:suppressAutoHyphens w:val="0"/>
              <w:spacing w:after="0"/>
              <w:ind w:left="115"/>
              <w:rPr>
                <w:del w:id="7119" w:author="Jose Eduardo VIU" w:date="2023-04-01T20:51:00Z"/>
              </w:rPr>
            </w:pPr>
            <w:del w:id="7120" w:author="Jose Eduardo VIU" w:date="2023-04-01T20:51:00Z">
              <w:r w:rsidDel="009E4857">
                <w:rPr>
                  <w:rFonts w:ascii="Courier New" w:eastAsia="Courier New" w:hAnsi="Courier New" w:cs="Courier New"/>
                </w:rPr>
                <w:delText>58.843813</w:delText>
              </w:r>
            </w:del>
          </w:p>
        </w:tc>
        <w:tc>
          <w:tcPr>
            <w:tcW w:w="574" w:type="dxa"/>
          </w:tcPr>
          <w:p w14:paraId="699FAB8D" w14:textId="1538AA10" w:rsidR="00CB7E31" w:rsidDel="009E4857" w:rsidRDefault="00000000">
            <w:pPr>
              <w:suppressAutoHyphens w:val="0"/>
              <w:spacing w:after="0"/>
              <w:rPr>
                <w:del w:id="7121" w:author="Jose Eduardo VIU" w:date="2023-04-01T20:51:00Z"/>
              </w:rPr>
            </w:pPr>
            <w:del w:id="7122" w:author="Jose Eduardo VIU" w:date="2023-04-01T20:51:00Z">
              <w:r w:rsidDel="009E4857">
                <w:rPr>
                  <w:rFonts w:ascii="Courier New" w:eastAsia="Courier New" w:hAnsi="Courier New" w:cs="Courier New"/>
                </w:rPr>
                <w:delText>14.0</w:delText>
              </w:r>
            </w:del>
          </w:p>
        </w:tc>
      </w:tr>
      <w:tr w:rsidR="00CB7E31" w:rsidDel="009E4857" w14:paraId="51B9A4A1" w14:textId="3C1CF37F">
        <w:trPr>
          <w:trHeight w:val="271"/>
          <w:del w:id="7123" w:author="Jose Eduardo VIU" w:date="2023-04-01T20:51:00Z"/>
        </w:trPr>
        <w:tc>
          <w:tcPr>
            <w:tcW w:w="686" w:type="dxa"/>
          </w:tcPr>
          <w:p w14:paraId="67C40F49" w14:textId="4B1A1ABD" w:rsidR="00CB7E31" w:rsidDel="009E4857" w:rsidRDefault="00000000">
            <w:pPr>
              <w:suppressAutoHyphens w:val="0"/>
              <w:spacing w:after="0"/>
              <w:rPr>
                <w:del w:id="7124" w:author="Jose Eduardo VIU" w:date="2023-04-01T20:51:00Z"/>
              </w:rPr>
            </w:pPr>
            <w:del w:id="7125" w:author="Jose Eduardo VIU" w:date="2023-04-01T20:51:00Z">
              <w:r w:rsidDel="009E4857">
                <w:rPr>
                  <w:rFonts w:ascii="Courier New" w:eastAsia="Courier New" w:hAnsi="Courier New" w:cs="Courier New"/>
                </w:rPr>
                <w:delText>3423</w:delText>
              </w:r>
            </w:del>
          </w:p>
        </w:tc>
        <w:tc>
          <w:tcPr>
            <w:tcW w:w="3781" w:type="dxa"/>
            <w:gridSpan w:val="3"/>
          </w:tcPr>
          <w:p w14:paraId="678B4F30" w14:textId="3661DC4A" w:rsidR="00CB7E31" w:rsidDel="009E4857" w:rsidRDefault="00000000">
            <w:pPr>
              <w:suppressAutoHyphens w:val="0"/>
              <w:spacing w:after="0"/>
              <w:ind w:left="1031"/>
              <w:rPr>
                <w:del w:id="7126" w:author="Jose Eduardo VIU" w:date="2023-04-01T20:51:00Z"/>
              </w:rPr>
            </w:pPr>
            <w:del w:id="7127" w:author="Jose Eduardo VIU" w:date="2023-04-01T20:51:00Z">
              <w:r w:rsidDel="009E4857">
                <w:rPr>
                  <w:rFonts w:ascii="Courier New" w:eastAsia="Courier New" w:hAnsi="Courier New" w:cs="Courier New"/>
                </w:rPr>
                <w:delText>MACHO ENTERO + HEMBRA</w:delText>
              </w:r>
            </w:del>
          </w:p>
        </w:tc>
        <w:tc>
          <w:tcPr>
            <w:tcW w:w="1488" w:type="dxa"/>
          </w:tcPr>
          <w:p w14:paraId="6669E550" w14:textId="130AC16E" w:rsidR="00CB7E31" w:rsidDel="009E4857" w:rsidRDefault="00000000">
            <w:pPr>
              <w:suppressAutoHyphens w:val="0"/>
              <w:spacing w:after="0"/>
              <w:ind w:left="115"/>
              <w:rPr>
                <w:del w:id="7128" w:author="Jose Eduardo VIU" w:date="2023-04-01T20:51:00Z"/>
              </w:rPr>
            </w:pPr>
            <w:del w:id="7129" w:author="Jose Eduardo VIU" w:date="2023-04-01T20:51:00Z">
              <w:r w:rsidDel="009E4857">
                <w:rPr>
                  <w:rFonts w:ascii="Courier New" w:eastAsia="Courier New" w:hAnsi="Courier New" w:cs="Courier New"/>
                </w:rPr>
                <w:delText>22.084507</w:delText>
              </w:r>
            </w:del>
          </w:p>
        </w:tc>
        <w:tc>
          <w:tcPr>
            <w:tcW w:w="1718" w:type="dxa"/>
          </w:tcPr>
          <w:p w14:paraId="078F1817" w14:textId="2E860081" w:rsidR="00CB7E31" w:rsidDel="009E4857" w:rsidRDefault="00000000">
            <w:pPr>
              <w:suppressAutoHyphens w:val="0"/>
              <w:spacing w:after="0"/>
              <w:ind w:left="115"/>
              <w:rPr>
                <w:del w:id="7130" w:author="Jose Eduardo VIU" w:date="2023-04-01T20:51:00Z"/>
              </w:rPr>
            </w:pPr>
            <w:del w:id="7131" w:author="Jose Eduardo VIU" w:date="2023-04-01T20:51:00Z">
              <w:r w:rsidDel="009E4857">
                <w:rPr>
                  <w:rFonts w:ascii="Courier New" w:eastAsia="Courier New" w:hAnsi="Courier New" w:cs="Courier New"/>
                </w:rPr>
                <w:delText>35.543992</w:delText>
              </w:r>
            </w:del>
          </w:p>
        </w:tc>
        <w:tc>
          <w:tcPr>
            <w:tcW w:w="574" w:type="dxa"/>
          </w:tcPr>
          <w:p w14:paraId="179BDEA9" w14:textId="30EE2C0E" w:rsidR="00CB7E31" w:rsidDel="009E4857" w:rsidRDefault="00000000">
            <w:pPr>
              <w:suppressAutoHyphens w:val="0"/>
              <w:spacing w:after="0"/>
              <w:ind w:left="115"/>
              <w:rPr>
                <w:del w:id="7132" w:author="Jose Eduardo VIU" w:date="2023-04-01T20:51:00Z"/>
              </w:rPr>
            </w:pPr>
            <w:del w:id="7133" w:author="Jose Eduardo VIU" w:date="2023-04-01T20:51:00Z">
              <w:r w:rsidDel="009E4857">
                <w:rPr>
                  <w:rFonts w:ascii="Courier New" w:eastAsia="Courier New" w:hAnsi="Courier New" w:cs="Courier New"/>
                </w:rPr>
                <w:delText>8.0</w:delText>
              </w:r>
            </w:del>
          </w:p>
        </w:tc>
      </w:tr>
      <w:tr w:rsidR="00CB7E31" w:rsidDel="009E4857" w14:paraId="245AA00A" w14:textId="7E7205F0">
        <w:trPr>
          <w:trHeight w:val="271"/>
          <w:del w:id="7134" w:author="Jose Eduardo VIU" w:date="2023-04-01T20:51:00Z"/>
        </w:trPr>
        <w:tc>
          <w:tcPr>
            <w:tcW w:w="686" w:type="dxa"/>
          </w:tcPr>
          <w:p w14:paraId="59ED86E8" w14:textId="0F8B594A" w:rsidR="00CB7E31" w:rsidDel="009E4857" w:rsidRDefault="00000000">
            <w:pPr>
              <w:suppressAutoHyphens w:val="0"/>
              <w:spacing w:after="0"/>
              <w:rPr>
                <w:del w:id="7135" w:author="Jose Eduardo VIU" w:date="2023-04-01T20:51:00Z"/>
              </w:rPr>
            </w:pPr>
            <w:del w:id="7136" w:author="Jose Eduardo VIU" w:date="2023-04-01T20:51:00Z">
              <w:r w:rsidDel="009E4857">
                <w:rPr>
                  <w:rFonts w:ascii="Courier New" w:eastAsia="Courier New" w:hAnsi="Courier New" w:cs="Courier New"/>
                </w:rPr>
                <w:delText>4146</w:delText>
              </w:r>
            </w:del>
          </w:p>
        </w:tc>
        <w:tc>
          <w:tcPr>
            <w:tcW w:w="3781" w:type="dxa"/>
            <w:gridSpan w:val="3"/>
          </w:tcPr>
          <w:p w14:paraId="085D6AFF" w14:textId="78880AB1" w:rsidR="00CB7E31" w:rsidDel="009E4857" w:rsidRDefault="00000000">
            <w:pPr>
              <w:suppressAutoHyphens w:val="0"/>
              <w:spacing w:after="0"/>
              <w:ind w:left="1031"/>
              <w:rPr>
                <w:del w:id="7137" w:author="Jose Eduardo VIU" w:date="2023-04-01T20:51:00Z"/>
              </w:rPr>
            </w:pPr>
            <w:del w:id="7138" w:author="Jose Eduardo VIU" w:date="2023-04-01T20:51:00Z">
              <w:r w:rsidDel="009E4857">
                <w:rPr>
                  <w:rFonts w:ascii="Courier New" w:eastAsia="Courier New" w:hAnsi="Courier New" w:cs="Courier New"/>
                </w:rPr>
                <w:delText>MACHO ENTERO + HEMBRA</w:delText>
              </w:r>
            </w:del>
          </w:p>
        </w:tc>
        <w:tc>
          <w:tcPr>
            <w:tcW w:w="1488" w:type="dxa"/>
          </w:tcPr>
          <w:p w14:paraId="02DE5DA8" w14:textId="5DD9B6E3" w:rsidR="00CB7E31" w:rsidDel="009E4857" w:rsidRDefault="00000000">
            <w:pPr>
              <w:suppressAutoHyphens w:val="0"/>
              <w:spacing w:after="0"/>
              <w:ind w:left="115"/>
              <w:rPr>
                <w:del w:id="7139" w:author="Jose Eduardo VIU" w:date="2023-04-01T20:51:00Z"/>
              </w:rPr>
            </w:pPr>
            <w:del w:id="7140" w:author="Jose Eduardo VIU" w:date="2023-04-01T20:51:00Z">
              <w:r w:rsidDel="009E4857">
                <w:rPr>
                  <w:rFonts w:ascii="Courier New" w:eastAsia="Courier New" w:hAnsi="Courier New" w:cs="Courier New"/>
                </w:rPr>
                <w:delText>30.000000</w:delText>
              </w:r>
            </w:del>
          </w:p>
        </w:tc>
        <w:tc>
          <w:tcPr>
            <w:tcW w:w="1718" w:type="dxa"/>
          </w:tcPr>
          <w:p w14:paraId="27BB9F2B" w14:textId="25A32B09" w:rsidR="00CB7E31" w:rsidDel="009E4857" w:rsidRDefault="00000000">
            <w:pPr>
              <w:suppressAutoHyphens w:val="0"/>
              <w:spacing w:after="0"/>
              <w:ind w:left="115"/>
              <w:rPr>
                <w:del w:id="7141" w:author="Jose Eduardo VIU" w:date="2023-04-01T20:51:00Z"/>
              </w:rPr>
            </w:pPr>
            <w:del w:id="7142" w:author="Jose Eduardo VIU" w:date="2023-04-01T20:51:00Z">
              <w:r w:rsidDel="009E4857">
                <w:rPr>
                  <w:rFonts w:ascii="Courier New" w:eastAsia="Courier New" w:hAnsi="Courier New" w:cs="Courier New"/>
                </w:rPr>
                <w:delText>41.000000</w:delText>
              </w:r>
            </w:del>
          </w:p>
        </w:tc>
        <w:tc>
          <w:tcPr>
            <w:tcW w:w="574" w:type="dxa"/>
          </w:tcPr>
          <w:p w14:paraId="63D603BF" w14:textId="20E14DCA" w:rsidR="00CB7E31" w:rsidDel="009E4857" w:rsidRDefault="00000000">
            <w:pPr>
              <w:suppressAutoHyphens w:val="0"/>
              <w:spacing w:after="0"/>
              <w:ind w:left="115"/>
              <w:rPr>
                <w:del w:id="7143" w:author="Jose Eduardo VIU" w:date="2023-04-01T20:51:00Z"/>
              </w:rPr>
            </w:pPr>
            <w:del w:id="7144" w:author="Jose Eduardo VIU" w:date="2023-04-01T20:51:00Z">
              <w:r w:rsidDel="009E4857">
                <w:rPr>
                  <w:rFonts w:ascii="Courier New" w:eastAsia="Courier New" w:hAnsi="Courier New" w:cs="Courier New"/>
                </w:rPr>
                <w:delText>0.0</w:delText>
              </w:r>
            </w:del>
          </w:p>
        </w:tc>
      </w:tr>
      <w:tr w:rsidR="00CB7E31" w:rsidDel="009E4857" w14:paraId="66169E80" w14:textId="4CED6900">
        <w:trPr>
          <w:trHeight w:val="271"/>
          <w:del w:id="7145" w:author="Jose Eduardo VIU" w:date="2023-04-01T20:51:00Z"/>
        </w:trPr>
        <w:tc>
          <w:tcPr>
            <w:tcW w:w="686" w:type="dxa"/>
          </w:tcPr>
          <w:p w14:paraId="43BA5774" w14:textId="6DB5B974" w:rsidR="00CB7E31" w:rsidDel="009E4857" w:rsidRDefault="00000000">
            <w:pPr>
              <w:suppressAutoHyphens w:val="0"/>
              <w:spacing w:after="0"/>
              <w:rPr>
                <w:del w:id="7146" w:author="Jose Eduardo VIU" w:date="2023-04-01T20:51:00Z"/>
              </w:rPr>
            </w:pPr>
            <w:del w:id="7147" w:author="Jose Eduardo VIU" w:date="2023-04-01T20:51:00Z">
              <w:r w:rsidDel="009E4857">
                <w:rPr>
                  <w:rFonts w:ascii="Courier New" w:eastAsia="Courier New" w:hAnsi="Courier New" w:cs="Courier New"/>
                </w:rPr>
                <w:delText>4147</w:delText>
              </w:r>
            </w:del>
          </w:p>
        </w:tc>
        <w:tc>
          <w:tcPr>
            <w:tcW w:w="3781" w:type="dxa"/>
            <w:gridSpan w:val="3"/>
          </w:tcPr>
          <w:p w14:paraId="5EB9E357" w14:textId="4A1B71ED" w:rsidR="00CB7E31" w:rsidDel="009E4857" w:rsidRDefault="00000000">
            <w:pPr>
              <w:suppressAutoHyphens w:val="0"/>
              <w:spacing w:after="0"/>
              <w:ind w:left="1031"/>
              <w:rPr>
                <w:del w:id="7148" w:author="Jose Eduardo VIU" w:date="2023-04-01T20:51:00Z"/>
              </w:rPr>
            </w:pPr>
            <w:del w:id="7149" w:author="Jose Eduardo VIU" w:date="2023-04-01T20:51:00Z">
              <w:r w:rsidDel="009E4857">
                <w:rPr>
                  <w:rFonts w:ascii="Courier New" w:eastAsia="Courier New" w:hAnsi="Courier New" w:cs="Courier New"/>
                </w:rPr>
                <w:delText>MACHO ENTERO + HEMBRA</w:delText>
              </w:r>
            </w:del>
          </w:p>
        </w:tc>
        <w:tc>
          <w:tcPr>
            <w:tcW w:w="1488" w:type="dxa"/>
          </w:tcPr>
          <w:p w14:paraId="1C537785" w14:textId="6952D8D3" w:rsidR="00CB7E31" w:rsidDel="009E4857" w:rsidRDefault="00000000">
            <w:pPr>
              <w:suppressAutoHyphens w:val="0"/>
              <w:spacing w:after="0"/>
              <w:ind w:left="115"/>
              <w:rPr>
                <w:del w:id="7150" w:author="Jose Eduardo VIU" w:date="2023-04-01T20:51:00Z"/>
              </w:rPr>
            </w:pPr>
            <w:del w:id="7151" w:author="Jose Eduardo VIU" w:date="2023-04-01T20:51:00Z">
              <w:r w:rsidDel="009E4857">
                <w:rPr>
                  <w:rFonts w:ascii="Courier New" w:eastAsia="Courier New" w:hAnsi="Courier New" w:cs="Courier New"/>
                </w:rPr>
                <w:delText>20.000000</w:delText>
              </w:r>
            </w:del>
          </w:p>
        </w:tc>
        <w:tc>
          <w:tcPr>
            <w:tcW w:w="1718" w:type="dxa"/>
          </w:tcPr>
          <w:p w14:paraId="491CE6E8" w14:textId="1AFEFC64" w:rsidR="00CB7E31" w:rsidDel="009E4857" w:rsidRDefault="00000000">
            <w:pPr>
              <w:suppressAutoHyphens w:val="0"/>
              <w:spacing w:after="0"/>
              <w:ind w:left="115"/>
              <w:rPr>
                <w:del w:id="7152" w:author="Jose Eduardo VIU" w:date="2023-04-01T20:51:00Z"/>
              </w:rPr>
            </w:pPr>
            <w:del w:id="7153" w:author="Jose Eduardo VIU" w:date="2023-04-01T20:51:00Z">
              <w:r w:rsidDel="009E4857">
                <w:rPr>
                  <w:rFonts w:ascii="Courier New" w:eastAsia="Courier New" w:hAnsi="Courier New" w:cs="Courier New"/>
                </w:rPr>
                <w:delText>26.000000</w:delText>
              </w:r>
            </w:del>
          </w:p>
        </w:tc>
        <w:tc>
          <w:tcPr>
            <w:tcW w:w="574" w:type="dxa"/>
          </w:tcPr>
          <w:p w14:paraId="74D337F5" w14:textId="0998FB4D" w:rsidR="00CB7E31" w:rsidDel="009E4857" w:rsidRDefault="00000000">
            <w:pPr>
              <w:suppressAutoHyphens w:val="0"/>
              <w:spacing w:after="0"/>
              <w:ind w:left="115"/>
              <w:rPr>
                <w:del w:id="7154" w:author="Jose Eduardo VIU" w:date="2023-04-01T20:51:00Z"/>
              </w:rPr>
            </w:pPr>
            <w:del w:id="7155" w:author="Jose Eduardo VIU" w:date="2023-04-01T20:51:00Z">
              <w:r w:rsidDel="009E4857">
                <w:rPr>
                  <w:rFonts w:ascii="Courier New" w:eastAsia="Courier New" w:hAnsi="Courier New" w:cs="Courier New"/>
                </w:rPr>
                <w:delText>0.0</w:delText>
              </w:r>
            </w:del>
          </w:p>
        </w:tc>
      </w:tr>
      <w:tr w:rsidR="00CB7E31" w:rsidDel="009E4857" w14:paraId="625380B0" w14:textId="462548DC">
        <w:trPr>
          <w:trHeight w:val="271"/>
          <w:del w:id="7156" w:author="Jose Eduardo VIU" w:date="2023-04-01T20:51:00Z"/>
        </w:trPr>
        <w:tc>
          <w:tcPr>
            <w:tcW w:w="686" w:type="dxa"/>
          </w:tcPr>
          <w:p w14:paraId="0CCB6EF1" w14:textId="5D759332" w:rsidR="00CB7E31" w:rsidDel="009E4857" w:rsidRDefault="00000000">
            <w:pPr>
              <w:suppressAutoHyphens w:val="0"/>
              <w:spacing w:after="0"/>
              <w:rPr>
                <w:del w:id="7157" w:author="Jose Eduardo VIU" w:date="2023-04-01T20:51:00Z"/>
              </w:rPr>
            </w:pPr>
            <w:del w:id="7158" w:author="Jose Eduardo VIU" w:date="2023-04-01T20:51:00Z">
              <w:r w:rsidDel="009E4857">
                <w:rPr>
                  <w:rFonts w:ascii="Courier New" w:eastAsia="Courier New" w:hAnsi="Courier New" w:cs="Courier New"/>
                </w:rPr>
                <w:delText>4178</w:delText>
              </w:r>
            </w:del>
          </w:p>
        </w:tc>
        <w:tc>
          <w:tcPr>
            <w:tcW w:w="3781" w:type="dxa"/>
            <w:gridSpan w:val="3"/>
          </w:tcPr>
          <w:p w14:paraId="736BD03D" w14:textId="53C56A9C" w:rsidR="00CB7E31" w:rsidDel="009E4857" w:rsidRDefault="00000000">
            <w:pPr>
              <w:suppressAutoHyphens w:val="0"/>
              <w:spacing w:after="0"/>
              <w:ind w:left="1031"/>
              <w:rPr>
                <w:del w:id="7159" w:author="Jose Eduardo VIU" w:date="2023-04-01T20:51:00Z"/>
              </w:rPr>
            </w:pPr>
            <w:del w:id="7160" w:author="Jose Eduardo VIU" w:date="2023-04-01T20:51:00Z">
              <w:r w:rsidDel="009E4857">
                <w:rPr>
                  <w:rFonts w:ascii="Courier New" w:eastAsia="Courier New" w:hAnsi="Courier New" w:cs="Courier New"/>
                </w:rPr>
                <w:delText>MACHO ENTERO + HEMBRA</w:delText>
              </w:r>
            </w:del>
          </w:p>
        </w:tc>
        <w:tc>
          <w:tcPr>
            <w:tcW w:w="1488" w:type="dxa"/>
          </w:tcPr>
          <w:p w14:paraId="0A20B950" w14:textId="75249F5F" w:rsidR="00CB7E31" w:rsidDel="009E4857" w:rsidRDefault="00000000">
            <w:pPr>
              <w:suppressAutoHyphens w:val="0"/>
              <w:spacing w:after="0"/>
              <w:ind w:left="115"/>
              <w:rPr>
                <w:del w:id="7161" w:author="Jose Eduardo VIU" w:date="2023-04-01T20:51:00Z"/>
              </w:rPr>
            </w:pPr>
            <w:del w:id="7162" w:author="Jose Eduardo VIU" w:date="2023-04-01T20:51:00Z">
              <w:r w:rsidDel="009E4857">
                <w:rPr>
                  <w:rFonts w:ascii="Courier New" w:eastAsia="Courier New" w:hAnsi="Courier New" w:cs="Courier New"/>
                </w:rPr>
                <w:delText>19.155556</w:delText>
              </w:r>
            </w:del>
          </w:p>
        </w:tc>
        <w:tc>
          <w:tcPr>
            <w:tcW w:w="1718" w:type="dxa"/>
          </w:tcPr>
          <w:p w14:paraId="2471DD00" w14:textId="2197B28F" w:rsidR="00CB7E31" w:rsidDel="009E4857" w:rsidRDefault="00000000">
            <w:pPr>
              <w:suppressAutoHyphens w:val="0"/>
              <w:spacing w:after="0"/>
              <w:ind w:left="115"/>
              <w:rPr>
                <w:del w:id="7163" w:author="Jose Eduardo VIU" w:date="2023-04-01T20:51:00Z"/>
              </w:rPr>
            </w:pPr>
            <w:del w:id="7164" w:author="Jose Eduardo VIU" w:date="2023-04-01T20:51:00Z">
              <w:r w:rsidDel="009E4857">
                <w:rPr>
                  <w:rFonts w:ascii="Courier New" w:eastAsia="Courier New" w:hAnsi="Courier New" w:cs="Courier New"/>
                </w:rPr>
                <w:delText>40.000000</w:delText>
              </w:r>
            </w:del>
          </w:p>
        </w:tc>
        <w:tc>
          <w:tcPr>
            <w:tcW w:w="574" w:type="dxa"/>
          </w:tcPr>
          <w:p w14:paraId="3F37FF8C" w14:textId="372CA0E5" w:rsidR="00CB7E31" w:rsidDel="009E4857" w:rsidRDefault="00000000">
            <w:pPr>
              <w:suppressAutoHyphens w:val="0"/>
              <w:spacing w:after="0"/>
              <w:ind w:left="115"/>
              <w:rPr>
                <w:del w:id="7165" w:author="Jose Eduardo VIU" w:date="2023-04-01T20:51:00Z"/>
              </w:rPr>
            </w:pPr>
            <w:del w:id="7166" w:author="Jose Eduardo VIU" w:date="2023-04-01T20:51:00Z">
              <w:r w:rsidDel="009E4857">
                <w:rPr>
                  <w:rFonts w:ascii="Courier New" w:eastAsia="Courier New" w:hAnsi="Courier New" w:cs="Courier New"/>
                </w:rPr>
                <w:delText>3.0</w:delText>
              </w:r>
            </w:del>
          </w:p>
        </w:tc>
      </w:tr>
      <w:tr w:rsidR="00CB7E31" w:rsidDel="009E4857" w14:paraId="6F22967D" w14:textId="4A528DCB">
        <w:trPr>
          <w:trHeight w:val="271"/>
          <w:del w:id="7167" w:author="Jose Eduardo VIU" w:date="2023-04-01T20:51:00Z"/>
        </w:trPr>
        <w:tc>
          <w:tcPr>
            <w:tcW w:w="4467" w:type="dxa"/>
            <w:gridSpan w:val="4"/>
          </w:tcPr>
          <w:p w14:paraId="387CD02E" w14:textId="167F5F54" w:rsidR="00CB7E31" w:rsidDel="009E4857" w:rsidRDefault="00000000">
            <w:pPr>
              <w:suppressAutoHyphens w:val="0"/>
              <w:spacing w:after="0"/>
              <w:rPr>
                <w:del w:id="7168" w:author="Jose Eduardo VIU" w:date="2023-04-01T20:51:00Z"/>
              </w:rPr>
            </w:pPr>
            <w:del w:id="7169" w:author="Jose Eduardo VIU" w:date="2023-04-01T20:51:00Z">
              <w:r w:rsidDel="009E4857">
                <w:rPr>
                  <w:rFonts w:ascii="Courier New" w:eastAsia="Courier New" w:hAnsi="Courier New" w:cs="Courier New"/>
                </w:rPr>
                <w:delText>4207 MACHO ENTERO + CATRADO+ HEMBRA</w:delText>
              </w:r>
            </w:del>
          </w:p>
        </w:tc>
        <w:tc>
          <w:tcPr>
            <w:tcW w:w="1488" w:type="dxa"/>
          </w:tcPr>
          <w:p w14:paraId="274B524C" w14:textId="4ABE6287" w:rsidR="00CB7E31" w:rsidDel="009E4857" w:rsidRDefault="00000000">
            <w:pPr>
              <w:suppressAutoHyphens w:val="0"/>
              <w:spacing w:after="0"/>
              <w:ind w:left="115"/>
              <w:rPr>
                <w:del w:id="7170" w:author="Jose Eduardo VIU" w:date="2023-04-01T20:51:00Z"/>
              </w:rPr>
            </w:pPr>
            <w:del w:id="7171" w:author="Jose Eduardo VIU" w:date="2023-04-01T20:51:00Z">
              <w:r w:rsidDel="009E4857">
                <w:rPr>
                  <w:rFonts w:ascii="Courier New" w:eastAsia="Courier New" w:hAnsi="Courier New" w:cs="Courier New"/>
                </w:rPr>
                <w:delText>26.748031</w:delText>
              </w:r>
            </w:del>
          </w:p>
        </w:tc>
        <w:tc>
          <w:tcPr>
            <w:tcW w:w="1718" w:type="dxa"/>
          </w:tcPr>
          <w:p w14:paraId="0FA1026E" w14:textId="3C3C178C" w:rsidR="00CB7E31" w:rsidDel="009E4857" w:rsidRDefault="00000000">
            <w:pPr>
              <w:suppressAutoHyphens w:val="0"/>
              <w:spacing w:after="0"/>
              <w:ind w:left="115"/>
              <w:rPr>
                <w:del w:id="7172" w:author="Jose Eduardo VIU" w:date="2023-04-01T20:51:00Z"/>
              </w:rPr>
            </w:pPr>
            <w:del w:id="7173" w:author="Jose Eduardo VIU" w:date="2023-04-01T20:51:00Z">
              <w:r w:rsidDel="009E4857">
                <w:rPr>
                  <w:rFonts w:ascii="Courier New" w:eastAsia="Courier New" w:hAnsi="Courier New" w:cs="Courier New"/>
                </w:rPr>
                <w:delText>48.750000</w:delText>
              </w:r>
            </w:del>
          </w:p>
        </w:tc>
        <w:tc>
          <w:tcPr>
            <w:tcW w:w="574" w:type="dxa"/>
          </w:tcPr>
          <w:p w14:paraId="2EE7011E" w14:textId="4E0FAC51" w:rsidR="00CB7E31" w:rsidDel="009E4857" w:rsidRDefault="00000000">
            <w:pPr>
              <w:suppressAutoHyphens w:val="0"/>
              <w:spacing w:after="0"/>
              <w:rPr>
                <w:del w:id="7174" w:author="Jose Eduardo VIU" w:date="2023-04-01T20:51:00Z"/>
              </w:rPr>
            </w:pPr>
            <w:del w:id="7175" w:author="Jose Eduardo VIU" w:date="2023-04-01T20:51:00Z">
              <w:r w:rsidDel="009E4857">
                <w:rPr>
                  <w:rFonts w:ascii="Courier New" w:eastAsia="Courier New" w:hAnsi="Courier New" w:cs="Courier New"/>
                </w:rPr>
                <w:delText>14.0</w:delText>
              </w:r>
            </w:del>
          </w:p>
        </w:tc>
      </w:tr>
      <w:tr w:rsidR="00CB7E31" w:rsidDel="009E4857" w14:paraId="4AE52EAA" w14:textId="3D2DA874">
        <w:trPr>
          <w:trHeight w:val="406"/>
          <w:del w:id="7176" w:author="Jose Eduardo VIU" w:date="2023-04-01T20:51:00Z"/>
        </w:trPr>
        <w:tc>
          <w:tcPr>
            <w:tcW w:w="686" w:type="dxa"/>
          </w:tcPr>
          <w:p w14:paraId="1CF43B43" w14:textId="69364D4E" w:rsidR="00CB7E31" w:rsidDel="009E4857" w:rsidRDefault="00000000">
            <w:pPr>
              <w:suppressAutoHyphens w:val="0"/>
              <w:spacing w:after="0"/>
              <w:rPr>
                <w:del w:id="7177" w:author="Jose Eduardo VIU" w:date="2023-04-01T20:51:00Z"/>
              </w:rPr>
            </w:pPr>
            <w:del w:id="7178" w:author="Jose Eduardo VIU" w:date="2023-04-01T20:51:00Z">
              <w:r w:rsidDel="009E4857">
                <w:rPr>
                  <w:rFonts w:ascii="Courier New" w:eastAsia="Courier New" w:hAnsi="Courier New" w:cs="Courier New"/>
                </w:rPr>
                <w:delText>4255</w:delText>
              </w:r>
            </w:del>
          </w:p>
        </w:tc>
        <w:tc>
          <w:tcPr>
            <w:tcW w:w="3781" w:type="dxa"/>
            <w:gridSpan w:val="3"/>
          </w:tcPr>
          <w:p w14:paraId="60924AEF" w14:textId="6A6FC552" w:rsidR="00CB7E31" w:rsidDel="009E4857" w:rsidRDefault="00000000">
            <w:pPr>
              <w:suppressAutoHyphens w:val="0"/>
              <w:spacing w:after="0"/>
              <w:ind w:left="1031"/>
              <w:rPr>
                <w:del w:id="7179" w:author="Jose Eduardo VIU" w:date="2023-04-01T20:51:00Z"/>
              </w:rPr>
            </w:pPr>
            <w:del w:id="7180" w:author="Jose Eduardo VIU" w:date="2023-04-01T20:51:00Z">
              <w:r w:rsidDel="009E4857">
                <w:rPr>
                  <w:rFonts w:ascii="Courier New" w:eastAsia="Courier New" w:hAnsi="Courier New" w:cs="Courier New"/>
                </w:rPr>
                <w:delText>MACHO ENTERO + HEMBRA</w:delText>
              </w:r>
            </w:del>
          </w:p>
        </w:tc>
        <w:tc>
          <w:tcPr>
            <w:tcW w:w="1488" w:type="dxa"/>
          </w:tcPr>
          <w:p w14:paraId="6751AB9B" w14:textId="42E730EA" w:rsidR="00CB7E31" w:rsidDel="009E4857" w:rsidRDefault="00000000">
            <w:pPr>
              <w:suppressAutoHyphens w:val="0"/>
              <w:spacing w:after="0"/>
              <w:ind w:left="115"/>
              <w:rPr>
                <w:del w:id="7181" w:author="Jose Eduardo VIU" w:date="2023-04-01T20:51:00Z"/>
              </w:rPr>
            </w:pPr>
            <w:del w:id="7182" w:author="Jose Eduardo VIU" w:date="2023-04-01T20:51:00Z">
              <w:r w:rsidDel="009E4857">
                <w:rPr>
                  <w:rFonts w:ascii="Courier New" w:eastAsia="Courier New" w:hAnsi="Courier New" w:cs="Courier New"/>
                </w:rPr>
                <w:delText>21.704212</w:delText>
              </w:r>
            </w:del>
          </w:p>
        </w:tc>
        <w:tc>
          <w:tcPr>
            <w:tcW w:w="1718" w:type="dxa"/>
          </w:tcPr>
          <w:p w14:paraId="43315205" w14:textId="1E90C525" w:rsidR="00CB7E31" w:rsidDel="009E4857" w:rsidRDefault="00000000">
            <w:pPr>
              <w:suppressAutoHyphens w:val="0"/>
              <w:spacing w:after="0"/>
              <w:ind w:left="115"/>
              <w:rPr>
                <w:del w:id="7183" w:author="Jose Eduardo VIU" w:date="2023-04-01T20:51:00Z"/>
              </w:rPr>
            </w:pPr>
            <w:del w:id="7184" w:author="Jose Eduardo VIU" w:date="2023-04-01T20:51:00Z">
              <w:r w:rsidDel="009E4857">
                <w:rPr>
                  <w:rFonts w:ascii="Courier New" w:eastAsia="Courier New" w:hAnsi="Courier New" w:cs="Courier New"/>
                </w:rPr>
                <w:delText>40.000000</w:delText>
              </w:r>
            </w:del>
          </w:p>
        </w:tc>
        <w:tc>
          <w:tcPr>
            <w:tcW w:w="574" w:type="dxa"/>
          </w:tcPr>
          <w:p w14:paraId="56245531" w14:textId="033FAF1D" w:rsidR="00CB7E31" w:rsidDel="009E4857" w:rsidRDefault="00000000">
            <w:pPr>
              <w:suppressAutoHyphens w:val="0"/>
              <w:spacing w:after="0"/>
              <w:rPr>
                <w:del w:id="7185" w:author="Jose Eduardo VIU" w:date="2023-04-01T20:51:00Z"/>
              </w:rPr>
            </w:pPr>
            <w:del w:id="7186" w:author="Jose Eduardo VIU" w:date="2023-04-01T20:51:00Z">
              <w:r w:rsidDel="009E4857">
                <w:rPr>
                  <w:rFonts w:ascii="Courier New" w:eastAsia="Courier New" w:hAnsi="Courier New" w:cs="Courier New"/>
                </w:rPr>
                <w:delText>38.0</w:delText>
              </w:r>
            </w:del>
          </w:p>
        </w:tc>
      </w:tr>
      <w:tr w:rsidR="00CB7E31" w:rsidDel="009E4857" w14:paraId="255326BF" w14:textId="3E21F049">
        <w:trPr>
          <w:trHeight w:val="406"/>
          <w:del w:id="7187" w:author="Jose Eduardo VIU" w:date="2023-04-01T20:51:00Z"/>
        </w:trPr>
        <w:tc>
          <w:tcPr>
            <w:tcW w:w="686" w:type="dxa"/>
          </w:tcPr>
          <w:p w14:paraId="553BFEE2" w14:textId="1BA43779" w:rsidR="00CB7E31" w:rsidDel="009E4857" w:rsidRDefault="00CB7E31">
            <w:pPr>
              <w:suppressAutoHyphens w:val="0"/>
              <w:rPr>
                <w:del w:id="7188" w:author="Jose Eduardo VIU" w:date="2023-04-01T20:51:00Z"/>
              </w:rPr>
            </w:pPr>
          </w:p>
        </w:tc>
        <w:tc>
          <w:tcPr>
            <w:tcW w:w="5269" w:type="dxa"/>
            <w:gridSpan w:val="4"/>
            <w:vAlign w:val="bottom"/>
          </w:tcPr>
          <w:p w14:paraId="79ADF6BF" w14:textId="02C6A082" w:rsidR="00CB7E31" w:rsidDel="009E4857" w:rsidRDefault="00000000">
            <w:pPr>
              <w:suppressAutoHyphens w:val="0"/>
              <w:spacing w:after="0"/>
              <w:rPr>
                <w:del w:id="7189" w:author="Jose Eduardo VIU" w:date="2023-04-01T20:51:00Z"/>
              </w:rPr>
            </w:pPr>
            <w:del w:id="7190" w:author="Jose Eduardo VIU" w:date="2023-04-01T20:51:00Z">
              <w:r w:rsidDel="009E4857">
                <w:rPr>
                  <w:rFonts w:ascii="Courier New" w:eastAsia="Courier New" w:hAnsi="Courier New" w:cs="Courier New"/>
                </w:rPr>
                <w:delText>GPS_Longitud GPS_Latitud gr_codpos</w:delText>
              </w:r>
            </w:del>
          </w:p>
        </w:tc>
        <w:tc>
          <w:tcPr>
            <w:tcW w:w="2292" w:type="dxa"/>
            <w:gridSpan w:val="2"/>
            <w:vAlign w:val="bottom"/>
          </w:tcPr>
          <w:p w14:paraId="21DFE4A4" w14:textId="6F417B3E" w:rsidR="00CB7E31" w:rsidDel="009E4857" w:rsidRDefault="00000000">
            <w:pPr>
              <w:suppressAutoHyphens w:val="0"/>
              <w:spacing w:after="0"/>
              <w:jc w:val="right"/>
              <w:rPr>
                <w:del w:id="7191" w:author="Jose Eduardo VIU" w:date="2023-04-01T20:51:00Z"/>
              </w:rPr>
            </w:pPr>
            <w:del w:id="7192" w:author="Jose Eduardo VIU" w:date="2023-04-01T20:51:00Z">
              <w:r w:rsidDel="009E4857">
                <w:rPr>
                  <w:rFonts w:ascii="Courier New" w:eastAsia="Courier New" w:hAnsi="Courier New" w:cs="Courier New"/>
                </w:rPr>
                <w:delText>gr_poblacion \</w:delText>
              </w:r>
            </w:del>
          </w:p>
        </w:tc>
      </w:tr>
      <w:tr w:rsidR="00CB7E31" w:rsidDel="009E4857" w14:paraId="4C4DE0E2" w14:textId="34ABD2E6">
        <w:trPr>
          <w:trHeight w:val="271"/>
          <w:del w:id="7193" w:author="Jose Eduardo VIU" w:date="2023-04-01T20:51:00Z"/>
        </w:trPr>
        <w:tc>
          <w:tcPr>
            <w:tcW w:w="686" w:type="dxa"/>
          </w:tcPr>
          <w:p w14:paraId="02022596" w14:textId="6100B38F" w:rsidR="00CB7E31" w:rsidDel="009E4857" w:rsidRDefault="00000000">
            <w:pPr>
              <w:suppressAutoHyphens w:val="0"/>
              <w:spacing w:after="0"/>
              <w:rPr>
                <w:del w:id="7194" w:author="Jose Eduardo VIU" w:date="2023-04-01T20:51:00Z"/>
              </w:rPr>
            </w:pPr>
            <w:del w:id="7195" w:author="Jose Eduardo VIU" w:date="2023-04-01T20:51:00Z">
              <w:r w:rsidDel="009E4857">
                <w:rPr>
                  <w:rFonts w:ascii="Courier New" w:eastAsia="Courier New" w:hAnsi="Courier New" w:cs="Courier New"/>
                </w:rPr>
                <w:delText>5</w:delText>
              </w:r>
            </w:del>
          </w:p>
        </w:tc>
        <w:tc>
          <w:tcPr>
            <w:tcW w:w="1948" w:type="dxa"/>
          </w:tcPr>
          <w:p w14:paraId="2768A7D0" w14:textId="49ED5542" w:rsidR="00CB7E31" w:rsidDel="009E4857" w:rsidRDefault="00000000">
            <w:pPr>
              <w:suppressAutoHyphens w:val="0"/>
              <w:spacing w:after="0"/>
              <w:ind w:right="114"/>
              <w:jc w:val="center"/>
              <w:rPr>
                <w:del w:id="7196" w:author="Jose Eduardo VIU" w:date="2023-04-01T20:51:00Z"/>
              </w:rPr>
            </w:pPr>
            <w:del w:id="7197" w:author="Jose Eduardo VIU" w:date="2023-04-01T20:51:00Z">
              <w:r w:rsidDel="009E4857">
                <w:rPr>
                  <w:rFonts w:ascii="Courier New" w:eastAsia="Courier New" w:hAnsi="Courier New" w:cs="Courier New"/>
                </w:rPr>
                <w:delText>-1.39403</w:delText>
              </w:r>
            </w:del>
          </w:p>
        </w:tc>
        <w:tc>
          <w:tcPr>
            <w:tcW w:w="1374" w:type="dxa"/>
          </w:tcPr>
          <w:p w14:paraId="74FA9281" w14:textId="01E2FA9A" w:rsidR="00CB7E31" w:rsidDel="009E4857" w:rsidRDefault="00000000">
            <w:pPr>
              <w:suppressAutoHyphens w:val="0"/>
              <w:spacing w:after="0"/>
              <w:rPr>
                <w:del w:id="7198" w:author="Jose Eduardo VIU" w:date="2023-04-01T20:51:00Z"/>
              </w:rPr>
            </w:pPr>
            <w:del w:id="7199" w:author="Jose Eduardo VIU" w:date="2023-04-01T20:51:00Z">
              <w:r w:rsidDel="009E4857">
                <w:rPr>
                  <w:rFonts w:ascii="Courier New" w:eastAsia="Courier New" w:hAnsi="Courier New" w:cs="Courier New"/>
                </w:rPr>
                <w:delText>37.84721</w:delText>
              </w:r>
            </w:del>
          </w:p>
        </w:tc>
        <w:tc>
          <w:tcPr>
            <w:tcW w:w="1947" w:type="dxa"/>
            <w:gridSpan w:val="2"/>
          </w:tcPr>
          <w:p w14:paraId="4BD35BB2" w14:textId="57B6F534" w:rsidR="00CB7E31" w:rsidDel="009E4857" w:rsidRDefault="00000000">
            <w:pPr>
              <w:suppressAutoHyphens w:val="0"/>
              <w:spacing w:after="0"/>
              <w:rPr>
                <w:del w:id="7200" w:author="Jose Eduardo VIU" w:date="2023-04-01T20:51:00Z"/>
              </w:rPr>
            </w:pPr>
            <w:del w:id="7201" w:author="Jose Eduardo VIU" w:date="2023-04-01T20:51:00Z">
              <w:r w:rsidDel="009E4857">
                <w:rPr>
                  <w:rFonts w:ascii="Courier New" w:eastAsia="Courier New" w:hAnsi="Courier New" w:cs="Courier New"/>
                </w:rPr>
                <w:delText>30840.0</w:delText>
              </w:r>
            </w:del>
          </w:p>
        </w:tc>
        <w:tc>
          <w:tcPr>
            <w:tcW w:w="2292" w:type="dxa"/>
            <w:gridSpan w:val="2"/>
          </w:tcPr>
          <w:p w14:paraId="067186D2" w14:textId="41E621CF" w:rsidR="00CB7E31" w:rsidDel="009E4857" w:rsidRDefault="00000000">
            <w:pPr>
              <w:suppressAutoHyphens w:val="0"/>
              <w:spacing w:after="0"/>
              <w:ind w:left="115"/>
              <w:rPr>
                <w:del w:id="7202" w:author="Jose Eduardo VIU" w:date="2023-04-01T20:51:00Z"/>
              </w:rPr>
            </w:pPr>
            <w:del w:id="7203" w:author="Jose Eduardo VIU" w:date="2023-04-01T20:51:00Z">
              <w:r w:rsidDel="009E4857">
                <w:rPr>
                  <w:rFonts w:ascii="Courier New" w:eastAsia="Courier New" w:hAnsi="Courier New" w:cs="Courier New"/>
                </w:rPr>
                <w:delText>ALHAMA DE MURCIA</w:delText>
              </w:r>
            </w:del>
          </w:p>
        </w:tc>
      </w:tr>
      <w:tr w:rsidR="00CB7E31" w:rsidDel="009E4857" w14:paraId="4E2A44F3" w14:textId="5FE35575">
        <w:trPr>
          <w:trHeight w:val="271"/>
          <w:del w:id="7204" w:author="Jose Eduardo VIU" w:date="2023-04-01T20:51:00Z"/>
        </w:trPr>
        <w:tc>
          <w:tcPr>
            <w:tcW w:w="686" w:type="dxa"/>
          </w:tcPr>
          <w:p w14:paraId="62B91996" w14:textId="621F3C10" w:rsidR="00CB7E31" w:rsidDel="009E4857" w:rsidRDefault="00000000">
            <w:pPr>
              <w:suppressAutoHyphens w:val="0"/>
              <w:spacing w:after="0"/>
              <w:rPr>
                <w:del w:id="7205" w:author="Jose Eduardo VIU" w:date="2023-04-01T20:51:00Z"/>
              </w:rPr>
            </w:pPr>
            <w:del w:id="7206" w:author="Jose Eduardo VIU" w:date="2023-04-01T20:51:00Z">
              <w:r w:rsidDel="009E4857">
                <w:rPr>
                  <w:rFonts w:ascii="Courier New" w:eastAsia="Courier New" w:hAnsi="Courier New" w:cs="Courier New"/>
                </w:rPr>
                <w:delText>125</w:delText>
              </w:r>
            </w:del>
          </w:p>
        </w:tc>
        <w:tc>
          <w:tcPr>
            <w:tcW w:w="1948" w:type="dxa"/>
          </w:tcPr>
          <w:p w14:paraId="72178760" w14:textId="13C455D9" w:rsidR="00CB7E31" w:rsidDel="009E4857" w:rsidRDefault="00000000">
            <w:pPr>
              <w:suppressAutoHyphens w:val="0"/>
              <w:spacing w:after="0"/>
              <w:ind w:right="114"/>
              <w:jc w:val="center"/>
              <w:rPr>
                <w:del w:id="7207" w:author="Jose Eduardo VIU" w:date="2023-04-01T20:51:00Z"/>
              </w:rPr>
            </w:pPr>
            <w:del w:id="7208" w:author="Jose Eduardo VIU" w:date="2023-04-01T20:51:00Z">
              <w:r w:rsidDel="009E4857">
                <w:rPr>
                  <w:rFonts w:ascii="Courier New" w:eastAsia="Courier New" w:hAnsi="Courier New" w:cs="Courier New"/>
                </w:rPr>
                <w:delText>-1.17603</w:delText>
              </w:r>
            </w:del>
          </w:p>
        </w:tc>
        <w:tc>
          <w:tcPr>
            <w:tcW w:w="1374" w:type="dxa"/>
          </w:tcPr>
          <w:p w14:paraId="0BB15FB2" w14:textId="14B21262" w:rsidR="00CB7E31" w:rsidDel="009E4857" w:rsidRDefault="00000000">
            <w:pPr>
              <w:suppressAutoHyphens w:val="0"/>
              <w:spacing w:after="0"/>
              <w:rPr>
                <w:del w:id="7209" w:author="Jose Eduardo VIU" w:date="2023-04-01T20:51:00Z"/>
              </w:rPr>
            </w:pPr>
            <w:del w:id="7210" w:author="Jose Eduardo VIU" w:date="2023-04-01T20:51:00Z">
              <w:r w:rsidDel="009E4857">
                <w:rPr>
                  <w:rFonts w:ascii="Courier New" w:eastAsia="Courier New" w:hAnsi="Courier New" w:cs="Courier New"/>
                </w:rPr>
                <w:delText>38.00758</w:delText>
              </w:r>
            </w:del>
          </w:p>
        </w:tc>
        <w:tc>
          <w:tcPr>
            <w:tcW w:w="1947" w:type="dxa"/>
            <w:gridSpan w:val="2"/>
          </w:tcPr>
          <w:p w14:paraId="2EB0DFD8" w14:textId="28FFF340" w:rsidR="00CB7E31" w:rsidDel="009E4857" w:rsidRDefault="00000000">
            <w:pPr>
              <w:suppressAutoHyphens w:val="0"/>
              <w:spacing w:after="0"/>
              <w:rPr>
                <w:del w:id="7211" w:author="Jose Eduardo VIU" w:date="2023-04-01T20:51:00Z"/>
              </w:rPr>
            </w:pPr>
            <w:del w:id="7212" w:author="Jose Eduardo VIU" w:date="2023-04-01T20:51:00Z">
              <w:r w:rsidDel="009E4857">
                <w:rPr>
                  <w:rFonts w:ascii="Courier New" w:eastAsia="Courier New" w:hAnsi="Courier New" w:cs="Courier New"/>
                </w:rPr>
                <w:delText>30107.0</w:delText>
              </w:r>
            </w:del>
          </w:p>
        </w:tc>
        <w:tc>
          <w:tcPr>
            <w:tcW w:w="2292" w:type="dxa"/>
            <w:gridSpan w:val="2"/>
          </w:tcPr>
          <w:p w14:paraId="52883371" w14:textId="39C1EE64" w:rsidR="00CB7E31" w:rsidDel="009E4857" w:rsidRDefault="00000000">
            <w:pPr>
              <w:suppressAutoHyphens w:val="0"/>
              <w:spacing w:after="0"/>
              <w:ind w:left="1260"/>
              <w:rPr>
                <w:del w:id="7213" w:author="Jose Eduardo VIU" w:date="2023-04-01T20:51:00Z"/>
              </w:rPr>
            </w:pPr>
            <w:del w:id="7214" w:author="Jose Eduardo VIU" w:date="2023-04-01T20:51:00Z">
              <w:r w:rsidDel="009E4857">
                <w:rPr>
                  <w:rFonts w:ascii="Courier New" w:eastAsia="Courier New" w:hAnsi="Courier New" w:cs="Courier New"/>
                </w:rPr>
                <w:delText>MURCIA</w:delText>
              </w:r>
            </w:del>
          </w:p>
        </w:tc>
      </w:tr>
      <w:tr w:rsidR="00CB7E31" w:rsidDel="009E4857" w14:paraId="2E7C7EF6" w14:textId="1871C560">
        <w:trPr>
          <w:trHeight w:val="271"/>
          <w:del w:id="7215" w:author="Jose Eduardo VIU" w:date="2023-04-01T20:51:00Z"/>
        </w:trPr>
        <w:tc>
          <w:tcPr>
            <w:tcW w:w="686" w:type="dxa"/>
          </w:tcPr>
          <w:p w14:paraId="46A40262" w14:textId="03B76415" w:rsidR="00CB7E31" w:rsidDel="009E4857" w:rsidRDefault="00000000">
            <w:pPr>
              <w:suppressAutoHyphens w:val="0"/>
              <w:spacing w:after="0"/>
              <w:rPr>
                <w:del w:id="7216" w:author="Jose Eduardo VIU" w:date="2023-04-01T20:51:00Z"/>
              </w:rPr>
            </w:pPr>
            <w:del w:id="7217" w:author="Jose Eduardo VIU" w:date="2023-04-01T20:51:00Z">
              <w:r w:rsidDel="009E4857">
                <w:rPr>
                  <w:rFonts w:ascii="Courier New" w:eastAsia="Courier New" w:hAnsi="Courier New" w:cs="Courier New"/>
                </w:rPr>
                <w:delText>282</w:delText>
              </w:r>
            </w:del>
          </w:p>
        </w:tc>
        <w:tc>
          <w:tcPr>
            <w:tcW w:w="1948" w:type="dxa"/>
          </w:tcPr>
          <w:p w14:paraId="1CFC36DB" w14:textId="35531C8F" w:rsidR="00CB7E31" w:rsidDel="009E4857" w:rsidRDefault="00000000">
            <w:pPr>
              <w:suppressAutoHyphens w:val="0"/>
              <w:spacing w:after="0"/>
              <w:ind w:right="114"/>
              <w:jc w:val="center"/>
              <w:rPr>
                <w:del w:id="7218" w:author="Jose Eduardo VIU" w:date="2023-04-01T20:51:00Z"/>
              </w:rPr>
            </w:pPr>
            <w:del w:id="7219" w:author="Jose Eduardo VIU" w:date="2023-04-01T20:51:00Z">
              <w:r w:rsidDel="009E4857">
                <w:rPr>
                  <w:rFonts w:ascii="Courier New" w:eastAsia="Courier New" w:hAnsi="Courier New" w:cs="Courier New"/>
                </w:rPr>
                <w:delText>-1.46452</w:delText>
              </w:r>
            </w:del>
          </w:p>
        </w:tc>
        <w:tc>
          <w:tcPr>
            <w:tcW w:w="1374" w:type="dxa"/>
          </w:tcPr>
          <w:p w14:paraId="12D12D74" w14:textId="2B4C7B99" w:rsidR="00CB7E31" w:rsidDel="009E4857" w:rsidRDefault="00000000">
            <w:pPr>
              <w:suppressAutoHyphens w:val="0"/>
              <w:spacing w:after="0"/>
              <w:rPr>
                <w:del w:id="7220" w:author="Jose Eduardo VIU" w:date="2023-04-01T20:51:00Z"/>
              </w:rPr>
            </w:pPr>
            <w:del w:id="7221" w:author="Jose Eduardo VIU" w:date="2023-04-01T20:51:00Z">
              <w:r w:rsidDel="009E4857">
                <w:rPr>
                  <w:rFonts w:ascii="Courier New" w:eastAsia="Courier New" w:hAnsi="Courier New" w:cs="Courier New"/>
                </w:rPr>
                <w:delText>38.32480</w:delText>
              </w:r>
            </w:del>
          </w:p>
        </w:tc>
        <w:tc>
          <w:tcPr>
            <w:tcW w:w="1947" w:type="dxa"/>
            <w:gridSpan w:val="2"/>
          </w:tcPr>
          <w:p w14:paraId="7DC96FF6" w14:textId="01344267" w:rsidR="00CB7E31" w:rsidDel="009E4857" w:rsidRDefault="00000000">
            <w:pPr>
              <w:suppressAutoHyphens w:val="0"/>
              <w:spacing w:after="0"/>
              <w:rPr>
                <w:del w:id="7222" w:author="Jose Eduardo VIU" w:date="2023-04-01T20:51:00Z"/>
              </w:rPr>
            </w:pPr>
            <w:del w:id="7223" w:author="Jose Eduardo VIU" w:date="2023-04-01T20:51:00Z">
              <w:r w:rsidDel="009E4857">
                <w:rPr>
                  <w:rFonts w:ascii="Courier New" w:eastAsia="Courier New" w:hAnsi="Courier New" w:cs="Courier New"/>
                </w:rPr>
                <w:delText>30530.0</w:delText>
              </w:r>
            </w:del>
          </w:p>
        </w:tc>
        <w:tc>
          <w:tcPr>
            <w:tcW w:w="2292" w:type="dxa"/>
            <w:gridSpan w:val="2"/>
          </w:tcPr>
          <w:p w14:paraId="33D932BE" w14:textId="6591763C" w:rsidR="00CB7E31" w:rsidDel="009E4857" w:rsidRDefault="00000000">
            <w:pPr>
              <w:suppressAutoHyphens w:val="0"/>
              <w:spacing w:after="0"/>
              <w:jc w:val="center"/>
              <w:rPr>
                <w:del w:id="7224" w:author="Jose Eduardo VIU" w:date="2023-04-01T20:51:00Z"/>
              </w:rPr>
            </w:pPr>
            <w:del w:id="7225" w:author="Jose Eduardo VIU" w:date="2023-04-01T20:51:00Z">
              <w:r w:rsidDel="009E4857">
                <w:rPr>
                  <w:rFonts w:ascii="Courier New" w:eastAsia="Courier New" w:hAnsi="Courier New" w:cs="Courier New"/>
                </w:rPr>
                <w:delText>CIEZA (MURCIA)</w:delText>
              </w:r>
            </w:del>
          </w:p>
        </w:tc>
      </w:tr>
      <w:tr w:rsidR="00CB7E31" w:rsidDel="009E4857" w14:paraId="4FD11E5B" w14:textId="661F8374">
        <w:trPr>
          <w:trHeight w:val="271"/>
          <w:del w:id="7226" w:author="Jose Eduardo VIU" w:date="2023-04-01T20:51:00Z"/>
        </w:trPr>
        <w:tc>
          <w:tcPr>
            <w:tcW w:w="686" w:type="dxa"/>
          </w:tcPr>
          <w:p w14:paraId="791F7855" w14:textId="23955DE5" w:rsidR="00CB7E31" w:rsidDel="009E4857" w:rsidRDefault="00000000">
            <w:pPr>
              <w:suppressAutoHyphens w:val="0"/>
              <w:spacing w:after="0"/>
              <w:rPr>
                <w:del w:id="7227" w:author="Jose Eduardo VIU" w:date="2023-04-01T20:51:00Z"/>
              </w:rPr>
            </w:pPr>
            <w:del w:id="7228" w:author="Jose Eduardo VIU" w:date="2023-04-01T20:51:00Z">
              <w:r w:rsidDel="009E4857">
                <w:rPr>
                  <w:rFonts w:ascii="Courier New" w:eastAsia="Courier New" w:hAnsi="Courier New" w:cs="Courier New"/>
                </w:rPr>
                <w:delText>283</w:delText>
              </w:r>
            </w:del>
          </w:p>
        </w:tc>
        <w:tc>
          <w:tcPr>
            <w:tcW w:w="1948" w:type="dxa"/>
          </w:tcPr>
          <w:p w14:paraId="47585455" w14:textId="130ED944" w:rsidR="00CB7E31" w:rsidDel="009E4857" w:rsidRDefault="00000000">
            <w:pPr>
              <w:suppressAutoHyphens w:val="0"/>
              <w:spacing w:after="0"/>
              <w:ind w:right="114"/>
              <w:jc w:val="center"/>
              <w:rPr>
                <w:del w:id="7229" w:author="Jose Eduardo VIU" w:date="2023-04-01T20:51:00Z"/>
              </w:rPr>
            </w:pPr>
            <w:del w:id="7230" w:author="Jose Eduardo VIU" w:date="2023-04-01T20:51:00Z">
              <w:r w:rsidDel="009E4857">
                <w:rPr>
                  <w:rFonts w:ascii="Courier New" w:eastAsia="Courier New" w:hAnsi="Courier New" w:cs="Courier New"/>
                </w:rPr>
                <w:delText>-1.46452</w:delText>
              </w:r>
            </w:del>
          </w:p>
        </w:tc>
        <w:tc>
          <w:tcPr>
            <w:tcW w:w="1374" w:type="dxa"/>
          </w:tcPr>
          <w:p w14:paraId="22A819AC" w14:textId="2B36D59A" w:rsidR="00CB7E31" w:rsidDel="009E4857" w:rsidRDefault="00000000">
            <w:pPr>
              <w:suppressAutoHyphens w:val="0"/>
              <w:spacing w:after="0"/>
              <w:rPr>
                <w:del w:id="7231" w:author="Jose Eduardo VIU" w:date="2023-04-01T20:51:00Z"/>
              </w:rPr>
            </w:pPr>
            <w:del w:id="7232" w:author="Jose Eduardo VIU" w:date="2023-04-01T20:51:00Z">
              <w:r w:rsidDel="009E4857">
                <w:rPr>
                  <w:rFonts w:ascii="Courier New" w:eastAsia="Courier New" w:hAnsi="Courier New" w:cs="Courier New"/>
                </w:rPr>
                <w:delText>38.32480</w:delText>
              </w:r>
            </w:del>
          </w:p>
        </w:tc>
        <w:tc>
          <w:tcPr>
            <w:tcW w:w="1947" w:type="dxa"/>
            <w:gridSpan w:val="2"/>
          </w:tcPr>
          <w:p w14:paraId="25ED9854" w14:textId="1DAF097C" w:rsidR="00CB7E31" w:rsidDel="009E4857" w:rsidRDefault="00000000">
            <w:pPr>
              <w:suppressAutoHyphens w:val="0"/>
              <w:spacing w:after="0"/>
              <w:rPr>
                <w:del w:id="7233" w:author="Jose Eduardo VIU" w:date="2023-04-01T20:51:00Z"/>
              </w:rPr>
            </w:pPr>
            <w:del w:id="7234" w:author="Jose Eduardo VIU" w:date="2023-04-01T20:51:00Z">
              <w:r w:rsidDel="009E4857">
                <w:rPr>
                  <w:rFonts w:ascii="Courier New" w:eastAsia="Courier New" w:hAnsi="Courier New" w:cs="Courier New"/>
                </w:rPr>
                <w:delText>30530.0</w:delText>
              </w:r>
            </w:del>
          </w:p>
        </w:tc>
        <w:tc>
          <w:tcPr>
            <w:tcW w:w="2292" w:type="dxa"/>
            <w:gridSpan w:val="2"/>
          </w:tcPr>
          <w:p w14:paraId="26F994E0" w14:textId="36689B6D" w:rsidR="00CB7E31" w:rsidDel="009E4857" w:rsidRDefault="00000000">
            <w:pPr>
              <w:suppressAutoHyphens w:val="0"/>
              <w:spacing w:after="0"/>
              <w:jc w:val="center"/>
              <w:rPr>
                <w:del w:id="7235" w:author="Jose Eduardo VIU" w:date="2023-04-01T20:51:00Z"/>
              </w:rPr>
            </w:pPr>
            <w:del w:id="7236" w:author="Jose Eduardo VIU" w:date="2023-04-01T20:51:00Z">
              <w:r w:rsidDel="009E4857">
                <w:rPr>
                  <w:rFonts w:ascii="Courier New" w:eastAsia="Courier New" w:hAnsi="Courier New" w:cs="Courier New"/>
                </w:rPr>
                <w:delText>CIEZA (MURCIA)</w:delText>
              </w:r>
            </w:del>
          </w:p>
        </w:tc>
      </w:tr>
      <w:tr w:rsidR="00CB7E31" w:rsidDel="009E4857" w14:paraId="1BF371DE" w14:textId="40C6B4B4">
        <w:trPr>
          <w:trHeight w:val="271"/>
          <w:del w:id="7237" w:author="Jose Eduardo VIU" w:date="2023-04-01T20:51:00Z"/>
        </w:trPr>
        <w:tc>
          <w:tcPr>
            <w:tcW w:w="686" w:type="dxa"/>
          </w:tcPr>
          <w:p w14:paraId="24865FC1" w14:textId="26E5397D" w:rsidR="00CB7E31" w:rsidDel="009E4857" w:rsidRDefault="00000000">
            <w:pPr>
              <w:suppressAutoHyphens w:val="0"/>
              <w:spacing w:after="0"/>
              <w:rPr>
                <w:del w:id="7238" w:author="Jose Eduardo VIU" w:date="2023-04-01T20:51:00Z"/>
              </w:rPr>
            </w:pPr>
            <w:del w:id="7239" w:author="Jose Eduardo VIU" w:date="2023-04-01T20:51:00Z">
              <w:r w:rsidDel="009E4857">
                <w:rPr>
                  <w:rFonts w:ascii="Courier New" w:eastAsia="Courier New" w:hAnsi="Courier New" w:cs="Courier New"/>
                </w:rPr>
                <w:delText>284</w:delText>
              </w:r>
            </w:del>
          </w:p>
        </w:tc>
        <w:tc>
          <w:tcPr>
            <w:tcW w:w="1948" w:type="dxa"/>
          </w:tcPr>
          <w:p w14:paraId="521428A8" w14:textId="6E01F5DB" w:rsidR="00CB7E31" w:rsidDel="009E4857" w:rsidRDefault="00000000">
            <w:pPr>
              <w:suppressAutoHyphens w:val="0"/>
              <w:spacing w:after="0"/>
              <w:ind w:right="114"/>
              <w:jc w:val="center"/>
              <w:rPr>
                <w:del w:id="7240" w:author="Jose Eduardo VIU" w:date="2023-04-01T20:51:00Z"/>
              </w:rPr>
            </w:pPr>
            <w:del w:id="7241" w:author="Jose Eduardo VIU" w:date="2023-04-01T20:51:00Z">
              <w:r w:rsidDel="009E4857">
                <w:rPr>
                  <w:rFonts w:ascii="Courier New" w:eastAsia="Courier New" w:hAnsi="Courier New" w:cs="Courier New"/>
                </w:rPr>
                <w:delText>-1.46452</w:delText>
              </w:r>
            </w:del>
          </w:p>
        </w:tc>
        <w:tc>
          <w:tcPr>
            <w:tcW w:w="1374" w:type="dxa"/>
          </w:tcPr>
          <w:p w14:paraId="6A68A20D" w14:textId="623FAB9B" w:rsidR="00CB7E31" w:rsidDel="009E4857" w:rsidRDefault="00000000">
            <w:pPr>
              <w:suppressAutoHyphens w:val="0"/>
              <w:spacing w:after="0"/>
              <w:rPr>
                <w:del w:id="7242" w:author="Jose Eduardo VIU" w:date="2023-04-01T20:51:00Z"/>
              </w:rPr>
            </w:pPr>
            <w:del w:id="7243" w:author="Jose Eduardo VIU" w:date="2023-04-01T20:51:00Z">
              <w:r w:rsidDel="009E4857">
                <w:rPr>
                  <w:rFonts w:ascii="Courier New" w:eastAsia="Courier New" w:hAnsi="Courier New" w:cs="Courier New"/>
                </w:rPr>
                <w:delText>38.32480</w:delText>
              </w:r>
            </w:del>
          </w:p>
        </w:tc>
        <w:tc>
          <w:tcPr>
            <w:tcW w:w="1947" w:type="dxa"/>
            <w:gridSpan w:val="2"/>
          </w:tcPr>
          <w:p w14:paraId="4B1DB193" w14:textId="0E0E5736" w:rsidR="00CB7E31" w:rsidDel="009E4857" w:rsidRDefault="00000000">
            <w:pPr>
              <w:suppressAutoHyphens w:val="0"/>
              <w:spacing w:after="0"/>
              <w:rPr>
                <w:del w:id="7244" w:author="Jose Eduardo VIU" w:date="2023-04-01T20:51:00Z"/>
              </w:rPr>
            </w:pPr>
            <w:del w:id="7245" w:author="Jose Eduardo VIU" w:date="2023-04-01T20:51:00Z">
              <w:r w:rsidDel="009E4857">
                <w:rPr>
                  <w:rFonts w:ascii="Courier New" w:eastAsia="Courier New" w:hAnsi="Courier New" w:cs="Courier New"/>
                </w:rPr>
                <w:delText>30530.0</w:delText>
              </w:r>
            </w:del>
          </w:p>
        </w:tc>
        <w:tc>
          <w:tcPr>
            <w:tcW w:w="2292" w:type="dxa"/>
            <w:gridSpan w:val="2"/>
          </w:tcPr>
          <w:p w14:paraId="4D3240F9" w14:textId="1023998F" w:rsidR="00CB7E31" w:rsidDel="009E4857" w:rsidRDefault="00000000">
            <w:pPr>
              <w:suppressAutoHyphens w:val="0"/>
              <w:spacing w:after="0"/>
              <w:jc w:val="center"/>
              <w:rPr>
                <w:del w:id="7246" w:author="Jose Eduardo VIU" w:date="2023-04-01T20:51:00Z"/>
              </w:rPr>
            </w:pPr>
            <w:del w:id="7247" w:author="Jose Eduardo VIU" w:date="2023-04-01T20:51:00Z">
              <w:r w:rsidDel="009E4857">
                <w:rPr>
                  <w:rFonts w:ascii="Courier New" w:eastAsia="Courier New" w:hAnsi="Courier New" w:cs="Courier New"/>
                </w:rPr>
                <w:delText>CIEZA (MURCIA)</w:delText>
              </w:r>
            </w:del>
          </w:p>
        </w:tc>
      </w:tr>
      <w:tr w:rsidR="00CB7E31" w:rsidDel="009E4857" w14:paraId="05A1F946" w14:textId="2B7A188C">
        <w:trPr>
          <w:trHeight w:val="271"/>
          <w:del w:id="7248" w:author="Jose Eduardo VIU" w:date="2023-04-01T20:51:00Z"/>
        </w:trPr>
        <w:tc>
          <w:tcPr>
            <w:tcW w:w="686" w:type="dxa"/>
          </w:tcPr>
          <w:p w14:paraId="65640A38" w14:textId="3A87BDF9" w:rsidR="00CB7E31" w:rsidDel="009E4857" w:rsidRDefault="00000000">
            <w:pPr>
              <w:suppressAutoHyphens w:val="0"/>
              <w:spacing w:after="0"/>
              <w:rPr>
                <w:del w:id="7249" w:author="Jose Eduardo VIU" w:date="2023-04-01T20:51:00Z"/>
              </w:rPr>
            </w:pPr>
            <w:del w:id="7250" w:author="Jose Eduardo VIU" w:date="2023-04-01T20:51:00Z">
              <w:r w:rsidDel="009E4857">
                <w:rPr>
                  <w:rFonts w:ascii="Courier New" w:eastAsia="Courier New" w:hAnsi="Courier New" w:cs="Courier New"/>
                </w:rPr>
                <w:delText>285</w:delText>
              </w:r>
            </w:del>
          </w:p>
        </w:tc>
        <w:tc>
          <w:tcPr>
            <w:tcW w:w="1948" w:type="dxa"/>
          </w:tcPr>
          <w:p w14:paraId="49E8E581" w14:textId="19A1BF34" w:rsidR="00CB7E31" w:rsidDel="009E4857" w:rsidRDefault="00000000">
            <w:pPr>
              <w:suppressAutoHyphens w:val="0"/>
              <w:spacing w:after="0"/>
              <w:ind w:right="114"/>
              <w:jc w:val="center"/>
              <w:rPr>
                <w:del w:id="7251" w:author="Jose Eduardo VIU" w:date="2023-04-01T20:51:00Z"/>
              </w:rPr>
            </w:pPr>
            <w:del w:id="7252" w:author="Jose Eduardo VIU" w:date="2023-04-01T20:51:00Z">
              <w:r w:rsidDel="009E4857">
                <w:rPr>
                  <w:rFonts w:ascii="Courier New" w:eastAsia="Courier New" w:hAnsi="Courier New" w:cs="Courier New"/>
                </w:rPr>
                <w:delText>-1.46452</w:delText>
              </w:r>
            </w:del>
          </w:p>
        </w:tc>
        <w:tc>
          <w:tcPr>
            <w:tcW w:w="1374" w:type="dxa"/>
          </w:tcPr>
          <w:p w14:paraId="06B95391" w14:textId="07372557" w:rsidR="00CB7E31" w:rsidDel="009E4857" w:rsidRDefault="00000000">
            <w:pPr>
              <w:suppressAutoHyphens w:val="0"/>
              <w:spacing w:after="0"/>
              <w:rPr>
                <w:del w:id="7253" w:author="Jose Eduardo VIU" w:date="2023-04-01T20:51:00Z"/>
              </w:rPr>
            </w:pPr>
            <w:del w:id="7254" w:author="Jose Eduardo VIU" w:date="2023-04-01T20:51:00Z">
              <w:r w:rsidDel="009E4857">
                <w:rPr>
                  <w:rFonts w:ascii="Courier New" w:eastAsia="Courier New" w:hAnsi="Courier New" w:cs="Courier New"/>
                </w:rPr>
                <w:delText>38.32480</w:delText>
              </w:r>
            </w:del>
          </w:p>
        </w:tc>
        <w:tc>
          <w:tcPr>
            <w:tcW w:w="1947" w:type="dxa"/>
            <w:gridSpan w:val="2"/>
          </w:tcPr>
          <w:p w14:paraId="0EC7A304" w14:textId="4381915E" w:rsidR="00CB7E31" w:rsidDel="009E4857" w:rsidRDefault="00000000">
            <w:pPr>
              <w:suppressAutoHyphens w:val="0"/>
              <w:spacing w:after="0"/>
              <w:rPr>
                <w:del w:id="7255" w:author="Jose Eduardo VIU" w:date="2023-04-01T20:51:00Z"/>
              </w:rPr>
            </w:pPr>
            <w:del w:id="7256" w:author="Jose Eduardo VIU" w:date="2023-04-01T20:51:00Z">
              <w:r w:rsidDel="009E4857">
                <w:rPr>
                  <w:rFonts w:ascii="Courier New" w:eastAsia="Courier New" w:hAnsi="Courier New" w:cs="Courier New"/>
                </w:rPr>
                <w:delText>30530.0</w:delText>
              </w:r>
            </w:del>
          </w:p>
        </w:tc>
        <w:tc>
          <w:tcPr>
            <w:tcW w:w="2292" w:type="dxa"/>
            <w:gridSpan w:val="2"/>
          </w:tcPr>
          <w:p w14:paraId="1BC592EB" w14:textId="4A0135CF" w:rsidR="00CB7E31" w:rsidDel="009E4857" w:rsidRDefault="00000000">
            <w:pPr>
              <w:suppressAutoHyphens w:val="0"/>
              <w:spacing w:after="0"/>
              <w:jc w:val="center"/>
              <w:rPr>
                <w:del w:id="7257" w:author="Jose Eduardo VIU" w:date="2023-04-01T20:51:00Z"/>
              </w:rPr>
            </w:pPr>
            <w:del w:id="7258" w:author="Jose Eduardo VIU" w:date="2023-04-01T20:51:00Z">
              <w:r w:rsidDel="009E4857">
                <w:rPr>
                  <w:rFonts w:ascii="Courier New" w:eastAsia="Courier New" w:hAnsi="Courier New" w:cs="Courier New"/>
                </w:rPr>
                <w:delText>CIEZA (MURCIA)</w:delText>
              </w:r>
            </w:del>
          </w:p>
        </w:tc>
      </w:tr>
      <w:tr w:rsidR="00CB7E31" w:rsidDel="009E4857" w14:paraId="4E198A8D" w14:textId="32E8CF12">
        <w:trPr>
          <w:trHeight w:val="271"/>
          <w:del w:id="7259" w:author="Jose Eduardo VIU" w:date="2023-04-01T20:51:00Z"/>
        </w:trPr>
        <w:tc>
          <w:tcPr>
            <w:tcW w:w="686" w:type="dxa"/>
          </w:tcPr>
          <w:p w14:paraId="31E492E0" w14:textId="2853B9A9" w:rsidR="00CB7E31" w:rsidDel="009E4857" w:rsidRDefault="00000000">
            <w:pPr>
              <w:suppressAutoHyphens w:val="0"/>
              <w:spacing w:after="0"/>
              <w:rPr>
                <w:del w:id="7260" w:author="Jose Eduardo VIU" w:date="2023-04-01T20:51:00Z"/>
              </w:rPr>
            </w:pPr>
            <w:del w:id="7261" w:author="Jose Eduardo VIU" w:date="2023-04-01T20:51:00Z">
              <w:r w:rsidDel="009E4857">
                <w:rPr>
                  <w:rFonts w:ascii="Courier New" w:eastAsia="Courier New" w:hAnsi="Courier New" w:cs="Courier New"/>
                </w:rPr>
                <w:delText>286</w:delText>
              </w:r>
            </w:del>
          </w:p>
        </w:tc>
        <w:tc>
          <w:tcPr>
            <w:tcW w:w="1948" w:type="dxa"/>
          </w:tcPr>
          <w:p w14:paraId="28E367CE" w14:textId="21585BF7" w:rsidR="00CB7E31" w:rsidDel="009E4857" w:rsidRDefault="00000000">
            <w:pPr>
              <w:suppressAutoHyphens w:val="0"/>
              <w:spacing w:after="0"/>
              <w:ind w:right="114"/>
              <w:jc w:val="center"/>
              <w:rPr>
                <w:del w:id="7262" w:author="Jose Eduardo VIU" w:date="2023-04-01T20:51:00Z"/>
              </w:rPr>
            </w:pPr>
            <w:del w:id="7263" w:author="Jose Eduardo VIU" w:date="2023-04-01T20:51:00Z">
              <w:r w:rsidDel="009E4857">
                <w:rPr>
                  <w:rFonts w:ascii="Courier New" w:eastAsia="Courier New" w:hAnsi="Courier New" w:cs="Courier New"/>
                </w:rPr>
                <w:delText>-1.46452</w:delText>
              </w:r>
            </w:del>
          </w:p>
        </w:tc>
        <w:tc>
          <w:tcPr>
            <w:tcW w:w="1374" w:type="dxa"/>
          </w:tcPr>
          <w:p w14:paraId="371207CD" w14:textId="2DDF39C7" w:rsidR="00CB7E31" w:rsidDel="009E4857" w:rsidRDefault="00000000">
            <w:pPr>
              <w:suppressAutoHyphens w:val="0"/>
              <w:spacing w:after="0"/>
              <w:rPr>
                <w:del w:id="7264" w:author="Jose Eduardo VIU" w:date="2023-04-01T20:51:00Z"/>
              </w:rPr>
            </w:pPr>
            <w:del w:id="7265" w:author="Jose Eduardo VIU" w:date="2023-04-01T20:51:00Z">
              <w:r w:rsidDel="009E4857">
                <w:rPr>
                  <w:rFonts w:ascii="Courier New" w:eastAsia="Courier New" w:hAnsi="Courier New" w:cs="Courier New"/>
                </w:rPr>
                <w:delText>38.32480</w:delText>
              </w:r>
            </w:del>
          </w:p>
        </w:tc>
        <w:tc>
          <w:tcPr>
            <w:tcW w:w="1947" w:type="dxa"/>
            <w:gridSpan w:val="2"/>
          </w:tcPr>
          <w:p w14:paraId="49C225A1" w14:textId="261196EF" w:rsidR="00CB7E31" w:rsidDel="009E4857" w:rsidRDefault="00000000">
            <w:pPr>
              <w:suppressAutoHyphens w:val="0"/>
              <w:spacing w:after="0"/>
              <w:rPr>
                <w:del w:id="7266" w:author="Jose Eduardo VIU" w:date="2023-04-01T20:51:00Z"/>
              </w:rPr>
            </w:pPr>
            <w:del w:id="7267" w:author="Jose Eduardo VIU" w:date="2023-04-01T20:51:00Z">
              <w:r w:rsidDel="009E4857">
                <w:rPr>
                  <w:rFonts w:ascii="Courier New" w:eastAsia="Courier New" w:hAnsi="Courier New" w:cs="Courier New"/>
                </w:rPr>
                <w:delText>30530.0</w:delText>
              </w:r>
            </w:del>
          </w:p>
        </w:tc>
        <w:tc>
          <w:tcPr>
            <w:tcW w:w="2292" w:type="dxa"/>
            <w:gridSpan w:val="2"/>
          </w:tcPr>
          <w:p w14:paraId="382A6961" w14:textId="7A052852" w:rsidR="00CB7E31" w:rsidDel="009E4857" w:rsidRDefault="00000000">
            <w:pPr>
              <w:suppressAutoHyphens w:val="0"/>
              <w:spacing w:after="0"/>
              <w:jc w:val="center"/>
              <w:rPr>
                <w:del w:id="7268" w:author="Jose Eduardo VIU" w:date="2023-04-01T20:51:00Z"/>
              </w:rPr>
            </w:pPr>
            <w:del w:id="7269" w:author="Jose Eduardo VIU" w:date="2023-04-01T20:51:00Z">
              <w:r w:rsidDel="009E4857">
                <w:rPr>
                  <w:rFonts w:ascii="Courier New" w:eastAsia="Courier New" w:hAnsi="Courier New" w:cs="Courier New"/>
                </w:rPr>
                <w:delText>CIEZA (MURCIA)</w:delText>
              </w:r>
            </w:del>
          </w:p>
        </w:tc>
      </w:tr>
      <w:tr w:rsidR="00CB7E31" w:rsidDel="009E4857" w14:paraId="0AF25760" w14:textId="2674E390">
        <w:trPr>
          <w:trHeight w:val="271"/>
          <w:del w:id="7270" w:author="Jose Eduardo VIU" w:date="2023-04-01T20:51:00Z"/>
        </w:trPr>
        <w:tc>
          <w:tcPr>
            <w:tcW w:w="686" w:type="dxa"/>
          </w:tcPr>
          <w:p w14:paraId="44E514AB" w14:textId="0771D192" w:rsidR="00CB7E31" w:rsidDel="009E4857" w:rsidRDefault="00000000">
            <w:pPr>
              <w:suppressAutoHyphens w:val="0"/>
              <w:spacing w:after="0"/>
              <w:rPr>
                <w:del w:id="7271" w:author="Jose Eduardo VIU" w:date="2023-04-01T20:51:00Z"/>
              </w:rPr>
            </w:pPr>
            <w:del w:id="7272" w:author="Jose Eduardo VIU" w:date="2023-04-01T20:51:00Z">
              <w:r w:rsidDel="009E4857">
                <w:rPr>
                  <w:rFonts w:ascii="Courier New" w:eastAsia="Courier New" w:hAnsi="Courier New" w:cs="Courier New"/>
                </w:rPr>
                <w:delText>287</w:delText>
              </w:r>
            </w:del>
          </w:p>
        </w:tc>
        <w:tc>
          <w:tcPr>
            <w:tcW w:w="1948" w:type="dxa"/>
          </w:tcPr>
          <w:p w14:paraId="2356CEF9" w14:textId="692421AC" w:rsidR="00CB7E31" w:rsidDel="009E4857" w:rsidRDefault="00000000">
            <w:pPr>
              <w:suppressAutoHyphens w:val="0"/>
              <w:spacing w:after="0"/>
              <w:ind w:right="114"/>
              <w:jc w:val="center"/>
              <w:rPr>
                <w:del w:id="7273" w:author="Jose Eduardo VIU" w:date="2023-04-01T20:51:00Z"/>
              </w:rPr>
            </w:pPr>
            <w:del w:id="7274" w:author="Jose Eduardo VIU" w:date="2023-04-01T20:51:00Z">
              <w:r w:rsidDel="009E4857">
                <w:rPr>
                  <w:rFonts w:ascii="Courier New" w:eastAsia="Courier New" w:hAnsi="Courier New" w:cs="Courier New"/>
                </w:rPr>
                <w:delText>-1.46452</w:delText>
              </w:r>
            </w:del>
          </w:p>
        </w:tc>
        <w:tc>
          <w:tcPr>
            <w:tcW w:w="1374" w:type="dxa"/>
          </w:tcPr>
          <w:p w14:paraId="544EDAAE" w14:textId="0FFAA408" w:rsidR="00CB7E31" w:rsidDel="009E4857" w:rsidRDefault="00000000">
            <w:pPr>
              <w:suppressAutoHyphens w:val="0"/>
              <w:spacing w:after="0"/>
              <w:rPr>
                <w:del w:id="7275" w:author="Jose Eduardo VIU" w:date="2023-04-01T20:51:00Z"/>
              </w:rPr>
            </w:pPr>
            <w:del w:id="7276" w:author="Jose Eduardo VIU" w:date="2023-04-01T20:51:00Z">
              <w:r w:rsidDel="009E4857">
                <w:rPr>
                  <w:rFonts w:ascii="Courier New" w:eastAsia="Courier New" w:hAnsi="Courier New" w:cs="Courier New"/>
                </w:rPr>
                <w:delText>38.32480</w:delText>
              </w:r>
            </w:del>
          </w:p>
        </w:tc>
        <w:tc>
          <w:tcPr>
            <w:tcW w:w="1947" w:type="dxa"/>
            <w:gridSpan w:val="2"/>
          </w:tcPr>
          <w:p w14:paraId="70283633" w14:textId="70CC230C" w:rsidR="00CB7E31" w:rsidDel="009E4857" w:rsidRDefault="00000000">
            <w:pPr>
              <w:suppressAutoHyphens w:val="0"/>
              <w:spacing w:after="0"/>
              <w:rPr>
                <w:del w:id="7277" w:author="Jose Eduardo VIU" w:date="2023-04-01T20:51:00Z"/>
              </w:rPr>
            </w:pPr>
            <w:del w:id="7278" w:author="Jose Eduardo VIU" w:date="2023-04-01T20:51:00Z">
              <w:r w:rsidDel="009E4857">
                <w:rPr>
                  <w:rFonts w:ascii="Courier New" w:eastAsia="Courier New" w:hAnsi="Courier New" w:cs="Courier New"/>
                </w:rPr>
                <w:delText>30530.0</w:delText>
              </w:r>
            </w:del>
          </w:p>
        </w:tc>
        <w:tc>
          <w:tcPr>
            <w:tcW w:w="2292" w:type="dxa"/>
            <w:gridSpan w:val="2"/>
          </w:tcPr>
          <w:p w14:paraId="51B43F6F" w14:textId="0572F6DB" w:rsidR="00CB7E31" w:rsidDel="009E4857" w:rsidRDefault="00000000">
            <w:pPr>
              <w:suppressAutoHyphens w:val="0"/>
              <w:spacing w:after="0"/>
              <w:jc w:val="center"/>
              <w:rPr>
                <w:del w:id="7279" w:author="Jose Eduardo VIU" w:date="2023-04-01T20:51:00Z"/>
              </w:rPr>
            </w:pPr>
            <w:del w:id="7280" w:author="Jose Eduardo VIU" w:date="2023-04-01T20:51:00Z">
              <w:r w:rsidDel="009E4857">
                <w:rPr>
                  <w:rFonts w:ascii="Courier New" w:eastAsia="Courier New" w:hAnsi="Courier New" w:cs="Courier New"/>
                </w:rPr>
                <w:delText>CIEZA (MURCIA)</w:delText>
              </w:r>
            </w:del>
          </w:p>
        </w:tc>
      </w:tr>
      <w:tr w:rsidR="00CB7E31" w:rsidDel="009E4857" w14:paraId="13374328" w14:textId="31BFFAC8">
        <w:trPr>
          <w:trHeight w:val="271"/>
          <w:del w:id="7281" w:author="Jose Eduardo VIU" w:date="2023-04-01T20:51:00Z"/>
        </w:trPr>
        <w:tc>
          <w:tcPr>
            <w:tcW w:w="686" w:type="dxa"/>
          </w:tcPr>
          <w:p w14:paraId="0E0EAD62" w14:textId="67DC592C" w:rsidR="00CB7E31" w:rsidDel="009E4857" w:rsidRDefault="00000000">
            <w:pPr>
              <w:suppressAutoHyphens w:val="0"/>
              <w:spacing w:after="0"/>
              <w:rPr>
                <w:del w:id="7282" w:author="Jose Eduardo VIU" w:date="2023-04-01T20:51:00Z"/>
              </w:rPr>
            </w:pPr>
            <w:del w:id="7283" w:author="Jose Eduardo VIU" w:date="2023-04-01T20:51:00Z">
              <w:r w:rsidDel="009E4857">
                <w:rPr>
                  <w:rFonts w:ascii="Courier New" w:eastAsia="Courier New" w:hAnsi="Courier New" w:cs="Courier New"/>
                </w:rPr>
                <w:delText>288</w:delText>
              </w:r>
            </w:del>
          </w:p>
        </w:tc>
        <w:tc>
          <w:tcPr>
            <w:tcW w:w="1948" w:type="dxa"/>
          </w:tcPr>
          <w:p w14:paraId="641E4238" w14:textId="79202BA0" w:rsidR="00CB7E31" w:rsidDel="009E4857" w:rsidRDefault="00000000">
            <w:pPr>
              <w:suppressAutoHyphens w:val="0"/>
              <w:spacing w:after="0"/>
              <w:ind w:right="114"/>
              <w:jc w:val="center"/>
              <w:rPr>
                <w:del w:id="7284" w:author="Jose Eduardo VIU" w:date="2023-04-01T20:51:00Z"/>
              </w:rPr>
            </w:pPr>
            <w:del w:id="7285" w:author="Jose Eduardo VIU" w:date="2023-04-01T20:51:00Z">
              <w:r w:rsidDel="009E4857">
                <w:rPr>
                  <w:rFonts w:ascii="Courier New" w:eastAsia="Courier New" w:hAnsi="Courier New" w:cs="Courier New"/>
                </w:rPr>
                <w:delText>-1.46452</w:delText>
              </w:r>
            </w:del>
          </w:p>
        </w:tc>
        <w:tc>
          <w:tcPr>
            <w:tcW w:w="1374" w:type="dxa"/>
          </w:tcPr>
          <w:p w14:paraId="77DF5254" w14:textId="62F2C547" w:rsidR="00CB7E31" w:rsidDel="009E4857" w:rsidRDefault="00000000">
            <w:pPr>
              <w:suppressAutoHyphens w:val="0"/>
              <w:spacing w:after="0"/>
              <w:rPr>
                <w:del w:id="7286" w:author="Jose Eduardo VIU" w:date="2023-04-01T20:51:00Z"/>
              </w:rPr>
            </w:pPr>
            <w:del w:id="7287" w:author="Jose Eduardo VIU" w:date="2023-04-01T20:51:00Z">
              <w:r w:rsidDel="009E4857">
                <w:rPr>
                  <w:rFonts w:ascii="Courier New" w:eastAsia="Courier New" w:hAnsi="Courier New" w:cs="Courier New"/>
                </w:rPr>
                <w:delText>38.32480</w:delText>
              </w:r>
            </w:del>
          </w:p>
        </w:tc>
        <w:tc>
          <w:tcPr>
            <w:tcW w:w="1947" w:type="dxa"/>
            <w:gridSpan w:val="2"/>
          </w:tcPr>
          <w:p w14:paraId="4D66679C" w14:textId="5B0ED78F" w:rsidR="00CB7E31" w:rsidDel="009E4857" w:rsidRDefault="00000000">
            <w:pPr>
              <w:suppressAutoHyphens w:val="0"/>
              <w:spacing w:after="0"/>
              <w:rPr>
                <w:del w:id="7288" w:author="Jose Eduardo VIU" w:date="2023-04-01T20:51:00Z"/>
              </w:rPr>
            </w:pPr>
            <w:del w:id="7289" w:author="Jose Eduardo VIU" w:date="2023-04-01T20:51:00Z">
              <w:r w:rsidDel="009E4857">
                <w:rPr>
                  <w:rFonts w:ascii="Courier New" w:eastAsia="Courier New" w:hAnsi="Courier New" w:cs="Courier New"/>
                </w:rPr>
                <w:delText>30530.0</w:delText>
              </w:r>
            </w:del>
          </w:p>
        </w:tc>
        <w:tc>
          <w:tcPr>
            <w:tcW w:w="2292" w:type="dxa"/>
            <w:gridSpan w:val="2"/>
          </w:tcPr>
          <w:p w14:paraId="6CA1B8B1" w14:textId="6B763AF0" w:rsidR="00CB7E31" w:rsidDel="009E4857" w:rsidRDefault="00000000">
            <w:pPr>
              <w:suppressAutoHyphens w:val="0"/>
              <w:spacing w:after="0"/>
              <w:jc w:val="center"/>
              <w:rPr>
                <w:del w:id="7290" w:author="Jose Eduardo VIU" w:date="2023-04-01T20:51:00Z"/>
              </w:rPr>
            </w:pPr>
            <w:del w:id="7291" w:author="Jose Eduardo VIU" w:date="2023-04-01T20:51:00Z">
              <w:r w:rsidDel="009E4857">
                <w:rPr>
                  <w:rFonts w:ascii="Courier New" w:eastAsia="Courier New" w:hAnsi="Courier New" w:cs="Courier New"/>
                </w:rPr>
                <w:delText>CIEZA (MURCIA)</w:delText>
              </w:r>
            </w:del>
          </w:p>
        </w:tc>
      </w:tr>
      <w:tr w:rsidR="00CB7E31" w:rsidDel="009E4857" w14:paraId="023FA049" w14:textId="131AA9F1">
        <w:trPr>
          <w:trHeight w:val="271"/>
          <w:del w:id="7292" w:author="Jose Eduardo VIU" w:date="2023-04-01T20:51:00Z"/>
        </w:trPr>
        <w:tc>
          <w:tcPr>
            <w:tcW w:w="686" w:type="dxa"/>
          </w:tcPr>
          <w:p w14:paraId="4A181BE3" w14:textId="228417B6" w:rsidR="00CB7E31" w:rsidDel="009E4857" w:rsidRDefault="00000000">
            <w:pPr>
              <w:suppressAutoHyphens w:val="0"/>
              <w:spacing w:after="0"/>
              <w:rPr>
                <w:del w:id="7293" w:author="Jose Eduardo VIU" w:date="2023-04-01T20:51:00Z"/>
              </w:rPr>
            </w:pPr>
            <w:del w:id="7294" w:author="Jose Eduardo VIU" w:date="2023-04-01T20:51:00Z">
              <w:r w:rsidDel="009E4857">
                <w:rPr>
                  <w:rFonts w:ascii="Courier New" w:eastAsia="Courier New" w:hAnsi="Courier New" w:cs="Courier New"/>
                </w:rPr>
                <w:delText>289</w:delText>
              </w:r>
            </w:del>
          </w:p>
        </w:tc>
        <w:tc>
          <w:tcPr>
            <w:tcW w:w="1948" w:type="dxa"/>
          </w:tcPr>
          <w:p w14:paraId="19F2C2D0" w14:textId="33DF2863" w:rsidR="00CB7E31" w:rsidDel="009E4857" w:rsidRDefault="00000000">
            <w:pPr>
              <w:suppressAutoHyphens w:val="0"/>
              <w:spacing w:after="0"/>
              <w:ind w:right="114"/>
              <w:jc w:val="center"/>
              <w:rPr>
                <w:del w:id="7295" w:author="Jose Eduardo VIU" w:date="2023-04-01T20:51:00Z"/>
              </w:rPr>
            </w:pPr>
            <w:del w:id="7296" w:author="Jose Eduardo VIU" w:date="2023-04-01T20:51:00Z">
              <w:r w:rsidDel="009E4857">
                <w:rPr>
                  <w:rFonts w:ascii="Courier New" w:eastAsia="Courier New" w:hAnsi="Courier New" w:cs="Courier New"/>
                </w:rPr>
                <w:delText>-1.46452</w:delText>
              </w:r>
            </w:del>
          </w:p>
        </w:tc>
        <w:tc>
          <w:tcPr>
            <w:tcW w:w="1374" w:type="dxa"/>
          </w:tcPr>
          <w:p w14:paraId="112855E5" w14:textId="5F5AD4E4" w:rsidR="00CB7E31" w:rsidDel="009E4857" w:rsidRDefault="00000000">
            <w:pPr>
              <w:suppressAutoHyphens w:val="0"/>
              <w:spacing w:after="0"/>
              <w:rPr>
                <w:del w:id="7297" w:author="Jose Eduardo VIU" w:date="2023-04-01T20:51:00Z"/>
              </w:rPr>
            </w:pPr>
            <w:del w:id="7298" w:author="Jose Eduardo VIU" w:date="2023-04-01T20:51:00Z">
              <w:r w:rsidDel="009E4857">
                <w:rPr>
                  <w:rFonts w:ascii="Courier New" w:eastAsia="Courier New" w:hAnsi="Courier New" w:cs="Courier New"/>
                </w:rPr>
                <w:delText>38.32480</w:delText>
              </w:r>
            </w:del>
          </w:p>
        </w:tc>
        <w:tc>
          <w:tcPr>
            <w:tcW w:w="1947" w:type="dxa"/>
            <w:gridSpan w:val="2"/>
          </w:tcPr>
          <w:p w14:paraId="5373EBBC" w14:textId="10BE01BE" w:rsidR="00CB7E31" w:rsidDel="009E4857" w:rsidRDefault="00000000">
            <w:pPr>
              <w:suppressAutoHyphens w:val="0"/>
              <w:spacing w:after="0"/>
              <w:rPr>
                <w:del w:id="7299" w:author="Jose Eduardo VIU" w:date="2023-04-01T20:51:00Z"/>
              </w:rPr>
            </w:pPr>
            <w:del w:id="7300" w:author="Jose Eduardo VIU" w:date="2023-04-01T20:51:00Z">
              <w:r w:rsidDel="009E4857">
                <w:rPr>
                  <w:rFonts w:ascii="Courier New" w:eastAsia="Courier New" w:hAnsi="Courier New" w:cs="Courier New"/>
                </w:rPr>
                <w:delText>30530.0</w:delText>
              </w:r>
            </w:del>
          </w:p>
        </w:tc>
        <w:tc>
          <w:tcPr>
            <w:tcW w:w="2292" w:type="dxa"/>
            <w:gridSpan w:val="2"/>
          </w:tcPr>
          <w:p w14:paraId="21277852" w14:textId="409444A8" w:rsidR="00CB7E31" w:rsidDel="009E4857" w:rsidRDefault="00000000">
            <w:pPr>
              <w:suppressAutoHyphens w:val="0"/>
              <w:spacing w:after="0"/>
              <w:jc w:val="center"/>
              <w:rPr>
                <w:del w:id="7301" w:author="Jose Eduardo VIU" w:date="2023-04-01T20:51:00Z"/>
              </w:rPr>
            </w:pPr>
            <w:del w:id="7302" w:author="Jose Eduardo VIU" w:date="2023-04-01T20:51:00Z">
              <w:r w:rsidDel="009E4857">
                <w:rPr>
                  <w:rFonts w:ascii="Courier New" w:eastAsia="Courier New" w:hAnsi="Courier New" w:cs="Courier New"/>
                </w:rPr>
                <w:delText>CIEZA (MURCIA)</w:delText>
              </w:r>
            </w:del>
          </w:p>
        </w:tc>
      </w:tr>
      <w:tr w:rsidR="00CB7E31" w:rsidDel="009E4857" w14:paraId="6B1260D7" w14:textId="076FEEC8">
        <w:trPr>
          <w:trHeight w:val="271"/>
          <w:del w:id="7303" w:author="Jose Eduardo VIU" w:date="2023-04-01T20:51:00Z"/>
        </w:trPr>
        <w:tc>
          <w:tcPr>
            <w:tcW w:w="686" w:type="dxa"/>
          </w:tcPr>
          <w:p w14:paraId="5DF4B05D" w14:textId="7EFF6DAC" w:rsidR="00CB7E31" w:rsidDel="009E4857" w:rsidRDefault="00000000">
            <w:pPr>
              <w:suppressAutoHyphens w:val="0"/>
              <w:spacing w:after="0"/>
              <w:rPr>
                <w:del w:id="7304" w:author="Jose Eduardo VIU" w:date="2023-04-01T20:51:00Z"/>
              </w:rPr>
            </w:pPr>
            <w:del w:id="7305" w:author="Jose Eduardo VIU" w:date="2023-04-01T20:51:00Z">
              <w:r w:rsidDel="009E4857">
                <w:rPr>
                  <w:rFonts w:ascii="Courier New" w:eastAsia="Courier New" w:hAnsi="Courier New" w:cs="Courier New"/>
                </w:rPr>
                <w:delText>290</w:delText>
              </w:r>
            </w:del>
          </w:p>
        </w:tc>
        <w:tc>
          <w:tcPr>
            <w:tcW w:w="1948" w:type="dxa"/>
          </w:tcPr>
          <w:p w14:paraId="0F1EC133" w14:textId="53B881E7" w:rsidR="00CB7E31" w:rsidDel="009E4857" w:rsidRDefault="00000000">
            <w:pPr>
              <w:suppressAutoHyphens w:val="0"/>
              <w:spacing w:after="0"/>
              <w:ind w:right="114"/>
              <w:jc w:val="center"/>
              <w:rPr>
                <w:del w:id="7306" w:author="Jose Eduardo VIU" w:date="2023-04-01T20:51:00Z"/>
              </w:rPr>
            </w:pPr>
            <w:del w:id="7307" w:author="Jose Eduardo VIU" w:date="2023-04-01T20:51:00Z">
              <w:r w:rsidDel="009E4857">
                <w:rPr>
                  <w:rFonts w:ascii="Courier New" w:eastAsia="Courier New" w:hAnsi="Courier New" w:cs="Courier New"/>
                </w:rPr>
                <w:delText>-1.46452</w:delText>
              </w:r>
            </w:del>
          </w:p>
        </w:tc>
        <w:tc>
          <w:tcPr>
            <w:tcW w:w="1374" w:type="dxa"/>
          </w:tcPr>
          <w:p w14:paraId="29E66ABD" w14:textId="39298847" w:rsidR="00CB7E31" w:rsidDel="009E4857" w:rsidRDefault="00000000">
            <w:pPr>
              <w:suppressAutoHyphens w:val="0"/>
              <w:spacing w:after="0"/>
              <w:rPr>
                <w:del w:id="7308" w:author="Jose Eduardo VIU" w:date="2023-04-01T20:51:00Z"/>
              </w:rPr>
            </w:pPr>
            <w:del w:id="7309" w:author="Jose Eduardo VIU" w:date="2023-04-01T20:51:00Z">
              <w:r w:rsidDel="009E4857">
                <w:rPr>
                  <w:rFonts w:ascii="Courier New" w:eastAsia="Courier New" w:hAnsi="Courier New" w:cs="Courier New"/>
                </w:rPr>
                <w:delText>38.32480</w:delText>
              </w:r>
            </w:del>
          </w:p>
        </w:tc>
        <w:tc>
          <w:tcPr>
            <w:tcW w:w="1947" w:type="dxa"/>
            <w:gridSpan w:val="2"/>
          </w:tcPr>
          <w:p w14:paraId="0799AAC2" w14:textId="72CC232F" w:rsidR="00CB7E31" w:rsidDel="009E4857" w:rsidRDefault="00000000">
            <w:pPr>
              <w:suppressAutoHyphens w:val="0"/>
              <w:spacing w:after="0"/>
              <w:rPr>
                <w:del w:id="7310" w:author="Jose Eduardo VIU" w:date="2023-04-01T20:51:00Z"/>
              </w:rPr>
            </w:pPr>
            <w:del w:id="7311" w:author="Jose Eduardo VIU" w:date="2023-04-01T20:51:00Z">
              <w:r w:rsidDel="009E4857">
                <w:rPr>
                  <w:rFonts w:ascii="Courier New" w:eastAsia="Courier New" w:hAnsi="Courier New" w:cs="Courier New"/>
                </w:rPr>
                <w:delText>30530.0</w:delText>
              </w:r>
            </w:del>
          </w:p>
        </w:tc>
        <w:tc>
          <w:tcPr>
            <w:tcW w:w="2292" w:type="dxa"/>
            <w:gridSpan w:val="2"/>
          </w:tcPr>
          <w:p w14:paraId="2D387CA4" w14:textId="5E8AA1D9" w:rsidR="00CB7E31" w:rsidDel="009E4857" w:rsidRDefault="00000000">
            <w:pPr>
              <w:suppressAutoHyphens w:val="0"/>
              <w:spacing w:after="0"/>
              <w:jc w:val="center"/>
              <w:rPr>
                <w:del w:id="7312" w:author="Jose Eduardo VIU" w:date="2023-04-01T20:51:00Z"/>
              </w:rPr>
            </w:pPr>
            <w:del w:id="7313" w:author="Jose Eduardo VIU" w:date="2023-04-01T20:51:00Z">
              <w:r w:rsidDel="009E4857">
                <w:rPr>
                  <w:rFonts w:ascii="Courier New" w:eastAsia="Courier New" w:hAnsi="Courier New" w:cs="Courier New"/>
                </w:rPr>
                <w:delText>CIEZA (MURCIA)</w:delText>
              </w:r>
            </w:del>
          </w:p>
        </w:tc>
      </w:tr>
      <w:tr w:rsidR="00CB7E31" w:rsidDel="009E4857" w14:paraId="3317238E" w14:textId="28873710">
        <w:trPr>
          <w:trHeight w:val="271"/>
          <w:del w:id="7314" w:author="Jose Eduardo VIU" w:date="2023-04-01T20:51:00Z"/>
        </w:trPr>
        <w:tc>
          <w:tcPr>
            <w:tcW w:w="686" w:type="dxa"/>
          </w:tcPr>
          <w:p w14:paraId="3B19F9F6" w14:textId="5B4D7D0A" w:rsidR="00CB7E31" w:rsidDel="009E4857" w:rsidRDefault="00000000">
            <w:pPr>
              <w:suppressAutoHyphens w:val="0"/>
              <w:spacing w:after="0"/>
              <w:rPr>
                <w:del w:id="7315" w:author="Jose Eduardo VIU" w:date="2023-04-01T20:51:00Z"/>
              </w:rPr>
            </w:pPr>
            <w:del w:id="7316" w:author="Jose Eduardo VIU" w:date="2023-04-01T20:51:00Z">
              <w:r w:rsidDel="009E4857">
                <w:rPr>
                  <w:rFonts w:ascii="Courier New" w:eastAsia="Courier New" w:hAnsi="Courier New" w:cs="Courier New"/>
                </w:rPr>
                <w:delText>291</w:delText>
              </w:r>
            </w:del>
          </w:p>
        </w:tc>
        <w:tc>
          <w:tcPr>
            <w:tcW w:w="1948" w:type="dxa"/>
          </w:tcPr>
          <w:p w14:paraId="6E9734E5" w14:textId="39BF6137" w:rsidR="00CB7E31" w:rsidDel="009E4857" w:rsidRDefault="00000000">
            <w:pPr>
              <w:suppressAutoHyphens w:val="0"/>
              <w:spacing w:after="0"/>
              <w:ind w:right="114"/>
              <w:jc w:val="center"/>
              <w:rPr>
                <w:del w:id="7317" w:author="Jose Eduardo VIU" w:date="2023-04-01T20:51:00Z"/>
              </w:rPr>
            </w:pPr>
            <w:del w:id="7318" w:author="Jose Eduardo VIU" w:date="2023-04-01T20:51:00Z">
              <w:r w:rsidDel="009E4857">
                <w:rPr>
                  <w:rFonts w:ascii="Courier New" w:eastAsia="Courier New" w:hAnsi="Courier New" w:cs="Courier New"/>
                </w:rPr>
                <w:delText>-1.46452</w:delText>
              </w:r>
            </w:del>
          </w:p>
        </w:tc>
        <w:tc>
          <w:tcPr>
            <w:tcW w:w="1374" w:type="dxa"/>
          </w:tcPr>
          <w:p w14:paraId="39D52FED" w14:textId="1242A36F" w:rsidR="00CB7E31" w:rsidDel="009E4857" w:rsidRDefault="00000000">
            <w:pPr>
              <w:suppressAutoHyphens w:val="0"/>
              <w:spacing w:after="0"/>
              <w:rPr>
                <w:del w:id="7319" w:author="Jose Eduardo VIU" w:date="2023-04-01T20:51:00Z"/>
              </w:rPr>
            </w:pPr>
            <w:del w:id="7320" w:author="Jose Eduardo VIU" w:date="2023-04-01T20:51:00Z">
              <w:r w:rsidDel="009E4857">
                <w:rPr>
                  <w:rFonts w:ascii="Courier New" w:eastAsia="Courier New" w:hAnsi="Courier New" w:cs="Courier New"/>
                </w:rPr>
                <w:delText>38.32480</w:delText>
              </w:r>
            </w:del>
          </w:p>
        </w:tc>
        <w:tc>
          <w:tcPr>
            <w:tcW w:w="1947" w:type="dxa"/>
            <w:gridSpan w:val="2"/>
          </w:tcPr>
          <w:p w14:paraId="429C5EF4" w14:textId="7411F20A" w:rsidR="00CB7E31" w:rsidDel="009E4857" w:rsidRDefault="00000000">
            <w:pPr>
              <w:suppressAutoHyphens w:val="0"/>
              <w:spacing w:after="0"/>
              <w:rPr>
                <w:del w:id="7321" w:author="Jose Eduardo VIU" w:date="2023-04-01T20:51:00Z"/>
              </w:rPr>
            </w:pPr>
            <w:del w:id="7322" w:author="Jose Eduardo VIU" w:date="2023-04-01T20:51:00Z">
              <w:r w:rsidDel="009E4857">
                <w:rPr>
                  <w:rFonts w:ascii="Courier New" w:eastAsia="Courier New" w:hAnsi="Courier New" w:cs="Courier New"/>
                </w:rPr>
                <w:delText>30530.0</w:delText>
              </w:r>
            </w:del>
          </w:p>
        </w:tc>
        <w:tc>
          <w:tcPr>
            <w:tcW w:w="2292" w:type="dxa"/>
            <w:gridSpan w:val="2"/>
          </w:tcPr>
          <w:p w14:paraId="03F397E7" w14:textId="054E5107" w:rsidR="00CB7E31" w:rsidDel="009E4857" w:rsidRDefault="00000000">
            <w:pPr>
              <w:suppressAutoHyphens w:val="0"/>
              <w:spacing w:after="0"/>
              <w:jc w:val="center"/>
              <w:rPr>
                <w:del w:id="7323" w:author="Jose Eduardo VIU" w:date="2023-04-01T20:51:00Z"/>
              </w:rPr>
            </w:pPr>
            <w:del w:id="7324" w:author="Jose Eduardo VIU" w:date="2023-04-01T20:51:00Z">
              <w:r w:rsidDel="009E4857">
                <w:rPr>
                  <w:rFonts w:ascii="Courier New" w:eastAsia="Courier New" w:hAnsi="Courier New" w:cs="Courier New"/>
                </w:rPr>
                <w:delText>CIEZA (MURCIA)</w:delText>
              </w:r>
            </w:del>
          </w:p>
        </w:tc>
      </w:tr>
      <w:tr w:rsidR="00CB7E31" w:rsidDel="009E4857" w14:paraId="4E10DBE2" w14:textId="3B2FFF9C">
        <w:trPr>
          <w:trHeight w:val="271"/>
          <w:del w:id="7325" w:author="Jose Eduardo VIU" w:date="2023-04-01T20:51:00Z"/>
        </w:trPr>
        <w:tc>
          <w:tcPr>
            <w:tcW w:w="686" w:type="dxa"/>
          </w:tcPr>
          <w:p w14:paraId="19BBBFA0" w14:textId="5CCA0426" w:rsidR="00CB7E31" w:rsidDel="009E4857" w:rsidRDefault="00000000">
            <w:pPr>
              <w:suppressAutoHyphens w:val="0"/>
              <w:spacing w:after="0"/>
              <w:rPr>
                <w:del w:id="7326" w:author="Jose Eduardo VIU" w:date="2023-04-01T20:51:00Z"/>
              </w:rPr>
            </w:pPr>
            <w:del w:id="7327" w:author="Jose Eduardo VIU" w:date="2023-04-01T20:51:00Z">
              <w:r w:rsidDel="009E4857">
                <w:rPr>
                  <w:rFonts w:ascii="Courier New" w:eastAsia="Courier New" w:hAnsi="Courier New" w:cs="Courier New"/>
                </w:rPr>
                <w:delText>292</w:delText>
              </w:r>
            </w:del>
          </w:p>
        </w:tc>
        <w:tc>
          <w:tcPr>
            <w:tcW w:w="1948" w:type="dxa"/>
          </w:tcPr>
          <w:p w14:paraId="52B32A13" w14:textId="2D1DCE3A" w:rsidR="00CB7E31" w:rsidDel="009E4857" w:rsidRDefault="00000000">
            <w:pPr>
              <w:suppressAutoHyphens w:val="0"/>
              <w:spacing w:after="0"/>
              <w:ind w:right="114"/>
              <w:jc w:val="center"/>
              <w:rPr>
                <w:del w:id="7328" w:author="Jose Eduardo VIU" w:date="2023-04-01T20:51:00Z"/>
              </w:rPr>
            </w:pPr>
            <w:del w:id="7329" w:author="Jose Eduardo VIU" w:date="2023-04-01T20:51:00Z">
              <w:r w:rsidDel="009E4857">
                <w:rPr>
                  <w:rFonts w:ascii="Courier New" w:eastAsia="Courier New" w:hAnsi="Courier New" w:cs="Courier New"/>
                </w:rPr>
                <w:delText>-1.46452</w:delText>
              </w:r>
            </w:del>
          </w:p>
        </w:tc>
        <w:tc>
          <w:tcPr>
            <w:tcW w:w="1374" w:type="dxa"/>
          </w:tcPr>
          <w:p w14:paraId="3E6209A6" w14:textId="4210126E" w:rsidR="00CB7E31" w:rsidDel="009E4857" w:rsidRDefault="00000000">
            <w:pPr>
              <w:suppressAutoHyphens w:val="0"/>
              <w:spacing w:after="0"/>
              <w:rPr>
                <w:del w:id="7330" w:author="Jose Eduardo VIU" w:date="2023-04-01T20:51:00Z"/>
              </w:rPr>
            </w:pPr>
            <w:del w:id="7331" w:author="Jose Eduardo VIU" w:date="2023-04-01T20:51:00Z">
              <w:r w:rsidDel="009E4857">
                <w:rPr>
                  <w:rFonts w:ascii="Courier New" w:eastAsia="Courier New" w:hAnsi="Courier New" w:cs="Courier New"/>
                </w:rPr>
                <w:delText>38.32480</w:delText>
              </w:r>
            </w:del>
          </w:p>
        </w:tc>
        <w:tc>
          <w:tcPr>
            <w:tcW w:w="1947" w:type="dxa"/>
            <w:gridSpan w:val="2"/>
          </w:tcPr>
          <w:p w14:paraId="5218EA9D" w14:textId="7B6A7558" w:rsidR="00CB7E31" w:rsidDel="009E4857" w:rsidRDefault="00000000">
            <w:pPr>
              <w:suppressAutoHyphens w:val="0"/>
              <w:spacing w:after="0"/>
              <w:rPr>
                <w:del w:id="7332" w:author="Jose Eduardo VIU" w:date="2023-04-01T20:51:00Z"/>
              </w:rPr>
            </w:pPr>
            <w:del w:id="7333" w:author="Jose Eduardo VIU" w:date="2023-04-01T20:51:00Z">
              <w:r w:rsidDel="009E4857">
                <w:rPr>
                  <w:rFonts w:ascii="Courier New" w:eastAsia="Courier New" w:hAnsi="Courier New" w:cs="Courier New"/>
                </w:rPr>
                <w:delText>30530.0</w:delText>
              </w:r>
            </w:del>
          </w:p>
        </w:tc>
        <w:tc>
          <w:tcPr>
            <w:tcW w:w="2292" w:type="dxa"/>
            <w:gridSpan w:val="2"/>
          </w:tcPr>
          <w:p w14:paraId="20ED638D" w14:textId="21FB27BB" w:rsidR="00CB7E31" w:rsidDel="009E4857" w:rsidRDefault="00000000">
            <w:pPr>
              <w:suppressAutoHyphens w:val="0"/>
              <w:spacing w:after="0"/>
              <w:jc w:val="center"/>
              <w:rPr>
                <w:del w:id="7334" w:author="Jose Eduardo VIU" w:date="2023-04-01T20:51:00Z"/>
              </w:rPr>
            </w:pPr>
            <w:del w:id="7335" w:author="Jose Eduardo VIU" w:date="2023-04-01T20:51:00Z">
              <w:r w:rsidDel="009E4857">
                <w:rPr>
                  <w:rFonts w:ascii="Courier New" w:eastAsia="Courier New" w:hAnsi="Courier New" w:cs="Courier New"/>
                </w:rPr>
                <w:delText>CIEZA (MURCIA)</w:delText>
              </w:r>
            </w:del>
          </w:p>
        </w:tc>
      </w:tr>
      <w:tr w:rsidR="00CB7E31" w:rsidDel="009E4857" w14:paraId="45C5CE4B" w14:textId="2B993683">
        <w:trPr>
          <w:trHeight w:val="271"/>
          <w:del w:id="7336" w:author="Jose Eduardo VIU" w:date="2023-04-01T20:51:00Z"/>
        </w:trPr>
        <w:tc>
          <w:tcPr>
            <w:tcW w:w="686" w:type="dxa"/>
          </w:tcPr>
          <w:p w14:paraId="77D047C3" w14:textId="7F3F8E9F" w:rsidR="00CB7E31" w:rsidDel="009E4857" w:rsidRDefault="00000000">
            <w:pPr>
              <w:suppressAutoHyphens w:val="0"/>
              <w:spacing w:after="0"/>
              <w:rPr>
                <w:del w:id="7337" w:author="Jose Eduardo VIU" w:date="2023-04-01T20:51:00Z"/>
              </w:rPr>
            </w:pPr>
            <w:del w:id="7338" w:author="Jose Eduardo VIU" w:date="2023-04-01T20:51:00Z">
              <w:r w:rsidDel="009E4857">
                <w:rPr>
                  <w:rFonts w:ascii="Courier New" w:eastAsia="Courier New" w:hAnsi="Courier New" w:cs="Courier New"/>
                </w:rPr>
                <w:delText>293</w:delText>
              </w:r>
            </w:del>
          </w:p>
        </w:tc>
        <w:tc>
          <w:tcPr>
            <w:tcW w:w="1948" w:type="dxa"/>
          </w:tcPr>
          <w:p w14:paraId="0C5DFBCE" w14:textId="37056A71" w:rsidR="00CB7E31" w:rsidDel="009E4857" w:rsidRDefault="00000000">
            <w:pPr>
              <w:suppressAutoHyphens w:val="0"/>
              <w:spacing w:after="0"/>
              <w:ind w:right="114"/>
              <w:jc w:val="center"/>
              <w:rPr>
                <w:del w:id="7339" w:author="Jose Eduardo VIU" w:date="2023-04-01T20:51:00Z"/>
              </w:rPr>
            </w:pPr>
            <w:del w:id="7340" w:author="Jose Eduardo VIU" w:date="2023-04-01T20:51:00Z">
              <w:r w:rsidDel="009E4857">
                <w:rPr>
                  <w:rFonts w:ascii="Courier New" w:eastAsia="Courier New" w:hAnsi="Courier New" w:cs="Courier New"/>
                </w:rPr>
                <w:delText>-1.46452</w:delText>
              </w:r>
            </w:del>
          </w:p>
        </w:tc>
        <w:tc>
          <w:tcPr>
            <w:tcW w:w="1374" w:type="dxa"/>
          </w:tcPr>
          <w:p w14:paraId="0C91B9F9" w14:textId="28558876" w:rsidR="00CB7E31" w:rsidDel="009E4857" w:rsidRDefault="00000000">
            <w:pPr>
              <w:suppressAutoHyphens w:val="0"/>
              <w:spacing w:after="0"/>
              <w:rPr>
                <w:del w:id="7341" w:author="Jose Eduardo VIU" w:date="2023-04-01T20:51:00Z"/>
              </w:rPr>
            </w:pPr>
            <w:del w:id="7342" w:author="Jose Eduardo VIU" w:date="2023-04-01T20:51:00Z">
              <w:r w:rsidDel="009E4857">
                <w:rPr>
                  <w:rFonts w:ascii="Courier New" w:eastAsia="Courier New" w:hAnsi="Courier New" w:cs="Courier New"/>
                </w:rPr>
                <w:delText>38.32480</w:delText>
              </w:r>
            </w:del>
          </w:p>
        </w:tc>
        <w:tc>
          <w:tcPr>
            <w:tcW w:w="1947" w:type="dxa"/>
            <w:gridSpan w:val="2"/>
          </w:tcPr>
          <w:p w14:paraId="4D983868" w14:textId="41BDB271" w:rsidR="00CB7E31" w:rsidDel="009E4857" w:rsidRDefault="00000000">
            <w:pPr>
              <w:suppressAutoHyphens w:val="0"/>
              <w:spacing w:after="0"/>
              <w:rPr>
                <w:del w:id="7343" w:author="Jose Eduardo VIU" w:date="2023-04-01T20:51:00Z"/>
              </w:rPr>
            </w:pPr>
            <w:del w:id="7344" w:author="Jose Eduardo VIU" w:date="2023-04-01T20:51:00Z">
              <w:r w:rsidDel="009E4857">
                <w:rPr>
                  <w:rFonts w:ascii="Courier New" w:eastAsia="Courier New" w:hAnsi="Courier New" w:cs="Courier New"/>
                </w:rPr>
                <w:delText>30530.0</w:delText>
              </w:r>
            </w:del>
          </w:p>
        </w:tc>
        <w:tc>
          <w:tcPr>
            <w:tcW w:w="2292" w:type="dxa"/>
            <w:gridSpan w:val="2"/>
          </w:tcPr>
          <w:p w14:paraId="63B8DB66" w14:textId="57567A28" w:rsidR="00CB7E31" w:rsidDel="009E4857" w:rsidRDefault="00000000">
            <w:pPr>
              <w:suppressAutoHyphens w:val="0"/>
              <w:spacing w:after="0"/>
              <w:jc w:val="center"/>
              <w:rPr>
                <w:del w:id="7345" w:author="Jose Eduardo VIU" w:date="2023-04-01T20:51:00Z"/>
              </w:rPr>
            </w:pPr>
            <w:del w:id="7346" w:author="Jose Eduardo VIU" w:date="2023-04-01T20:51:00Z">
              <w:r w:rsidDel="009E4857">
                <w:rPr>
                  <w:rFonts w:ascii="Courier New" w:eastAsia="Courier New" w:hAnsi="Courier New" w:cs="Courier New"/>
                </w:rPr>
                <w:delText>CIEZA (MURCIA)</w:delText>
              </w:r>
            </w:del>
          </w:p>
        </w:tc>
      </w:tr>
      <w:tr w:rsidR="00CB7E31" w:rsidDel="009E4857" w14:paraId="3C5CF226" w14:textId="364E2D0D">
        <w:trPr>
          <w:trHeight w:val="271"/>
          <w:del w:id="7347" w:author="Jose Eduardo VIU" w:date="2023-04-01T20:51:00Z"/>
        </w:trPr>
        <w:tc>
          <w:tcPr>
            <w:tcW w:w="686" w:type="dxa"/>
          </w:tcPr>
          <w:p w14:paraId="5087DED9" w14:textId="65CEF6C0" w:rsidR="00CB7E31" w:rsidDel="009E4857" w:rsidRDefault="00000000">
            <w:pPr>
              <w:suppressAutoHyphens w:val="0"/>
              <w:spacing w:after="0"/>
              <w:rPr>
                <w:del w:id="7348" w:author="Jose Eduardo VIU" w:date="2023-04-01T20:51:00Z"/>
              </w:rPr>
            </w:pPr>
            <w:del w:id="7349" w:author="Jose Eduardo VIU" w:date="2023-04-01T20:51:00Z">
              <w:r w:rsidDel="009E4857">
                <w:rPr>
                  <w:rFonts w:ascii="Courier New" w:eastAsia="Courier New" w:hAnsi="Courier New" w:cs="Courier New"/>
                </w:rPr>
                <w:delText>296</w:delText>
              </w:r>
            </w:del>
          </w:p>
        </w:tc>
        <w:tc>
          <w:tcPr>
            <w:tcW w:w="1948" w:type="dxa"/>
          </w:tcPr>
          <w:p w14:paraId="077D0F3D" w14:textId="6D946908" w:rsidR="00CB7E31" w:rsidDel="009E4857" w:rsidRDefault="00000000">
            <w:pPr>
              <w:suppressAutoHyphens w:val="0"/>
              <w:spacing w:after="0"/>
              <w:ind w:right="114"/>
              <w:jc w:val="center"/>
              <w:rPr>
                <w:del w:id="7350" w:author="Jose Eduardo VIU" w:date="2023-04-01T20:51:00Z"/>
              </w:rPr>
            </w:pPr>
            <w:del w:id="7351" w:author="Jose Eduardo VIU" w:date="2023-04-01T20:51:00Z">
              <w:r w:rsidDel="009E4857">
                <w:rPr>
                  <w:rFonts w:ascii="Courier New" w:eastAsia="Courier New" w:hAnsi="Courier New" w:cs="Courier New"/>
                </w:rPr>
                <w:delText>-1.46452</w:delText>
              </w:r>
            </w:del>
          </w:p>
        </w:tc>
        <w:tc>
          <w:tcPr>
            <w:tcW w:w="1374" w:type="dxa"/>
          </w:tcPr>
          <w:p w14:paraId="63BE59EB" w14:textId="7AB1F48B" w:rsidR="00CB7E31" w:rsidDel="009E4857" w:rsidRDefault="00000000">
            <w:pPr>
              <w:suppressAutoHyphens w:val="0"/>
              <w:spacing w:after="0"/>
              <w:rPr>
                <w:del w:id="7352" w:author="Jose Eduardo VIU" w:date="2023-04-01T20:51:00Z"/>
              </w:rPr>
            </w:pPr>
            <w:del w:id="7353" w:author="Jose Eduardo VIU" w:date="2023-04-01T20:51:00Z">
              <w:r w:rsidDel="009E4857">
                <w:rPr>
                  <w:rFonts w:ascii="Courier New" w:eastAsia="Courier New" w:hAnsi="Courier New" w:cs="Courier New"/>
                </w:rPr>
                <w:delText>38.32480</w:delText>
              </w:r>
            </w:del>
          </w:p>
        </w:tc>
        <w:tc>
          <w:tcPr>
            <w:tcW w:w="1947" w:type="dxa"/>
            <w:gridSpan w:val="2"/>
          </w:tcPr>
          <w:p w14:paraId="188C8682" w14:textId="3BF1DD5D" w:rsidR="00CB7E31" w:rsidDel="009E4857" w:rsidRDefault="00000000">
            <w:pPr>
              <w:suppressAutoHyphens w:val="0"/>
              <w:spacing w:after="0"/>
              <w:rPr>
                <w:del w:id="7354" w:author="Jose Eduardo VIU" w:date="2023-04-01T20:51:00Z"/>
              </w:rPr>
            </w:pPr>
            <w:del w:id="7355" w:author="Jose Eduardo VIU" w:date="2023-04-01T20:51:00Z">
              <w:r w:rsidDel="009E4857">
                <w:rPr>
                  <w:rFonts w:ascii="Courier New" w:eastAsia="Courier New" w:hAnsi="Courier New" w:cs="Courier New"/>
                </w:rPr>
                <w:delText>30530.0</w:delText>
              </w:r>
            </w:del>
          </w:p>
        </w:tc>
        <w:tc>
          <w:tcPr>
            <w:tcW w:w="2292" w:type="dxa"/>
            <w:gridSpan w:val="2"/>
          </w:tcPr>
          <w:p w14:paraId="6210DF8C" w14:textId="7326E5E3" w:rsidR="00CB7E31" w:rsidDel="009E4857" w:rsidRDefault="00000000">
            <w:pPr>
              <w:suppressAutoHyphens w:val="0"/>
              <w:spacing w:after="0"/>
              <w:jc w:val="center"/>
              <w:rPr>
                <w:del w:id="7356" w:author="Jose Eduardo VIU" w:date="2023-04-01T20:51:00Z"/>
              </w:rPr>
            </w:pPr>
            <w:del w:id="7357" w:author="Jose Eduardo VIU" w:date="2023-04-01T20:51:00Z">
              <w:r w:rsidDel="009E4857">
                <w:rPr>
                  <w:rFonts w:ascii="Courier New" w:eastAsia="Courier New" w:hAnsi="Courier New" w:cs="Courier New"/>
                </w:rPr>
                <w:delText>CIEZA (MURCIA)</w:delText>
              </w:r>
            </w:del>
          </w:p>
        </w:tc>
      </w:tr>
      <w:tr w:rsidR="00CB7E31" w:rsidDel="009E4857" w14:paraId="6BC17F52" w14:textId="0C0DEDF6">
        <w:trPr>
          <w:trHeight w:val="271"/>
          <w:del w:id="7358" w:author="Jose Eduardo VIU" w:date="2023-04-01T20:51:00Z"/>
        </w:trPr>
        <w:tc>
          <w:tcPr>
            <w:tcW w:w="686" w:type="dxa"/>
          </w:tcPr>
          <w:p w14:paraId="54C2720C" w14:textId="0ECF5DB6" w:rsidR="00CB7E31" w:rsidDel="009E4857" w:rsidRDefault="00000000">
            <w:pPr>
              <w:suppressAutoHyphens w:val="0"/>
              <w:spacing w:after="0"/>
              <w:rPr>
                <w:del w:id="7359" w:author="Jose Eduardo VIU" w:date="2023-04-01T20:51:00Z"/>
              </w:rPr>
            </w:pPr>
            <w:del w:id="7360" w:author="Jose Eduardo VIU" w:date="2023-04-01T20:51:00Z">
              <w:r w:rsidDel="009E4857">
                <w:rPr>
                  <w:rFonts w:ascii="Courier New" w:eastAsia="Courier New" w:hAnsi="Courier New" w:cs="Courier New"/>
                </w:rPr>
                <w:delText>3423</w:delText>
              </w:r>
            </w:del>
          </w:p>
        </w:tc>
        <w:tc>
          <w:tcPr>
            <w:tcW w:w="1948" w:type="dxa"/>
          </w:tcPr>
          <w:p w14:paraId="429E12D2" w14:textId="066AEC9D" w:rsidR="00CB7E31" w:rsidDel="009E4857" w:rsidRDefault="00000000">
            <w:pPr>
              <w:suppressAutoHyphens w:val="0"/>
              <w:spacing w:after="0"/>
              <w:ind w:right="114"/>
              <w:jc w:val="center"/>
              <w:rPr>
                <w:del w:id="7361" w:author="Jose Eduardo VIU" w:date="2023-04-01T20:51:00Z"/>
              </w:rPr>
            </w:pPr>
            <w:del w:id="7362" w:author="Jose Eduardo VIU" w:date="2023-04-01T20:51:00Z">
              <w:r w:rsidDel="009E4857">
                <w:rPr>
                  <w:rFonts w:ascii="Courier New" w:eastAsia="Courier New" w:hAnsi="Courier New" w:cs="Courier New"/>
                </w:rPr>
                <w:delText>-1.33239</w:delText>
              </w:r>
            </w:del>
          </w:p>
        </w:tc>
        <w:tc>
          <w:tcPr>
            <w:tcW w:w="1374" w:type="dxa"/>
          </w:tcPr>
          <w:p w14:paraId="4544E1AC" w14:textId="672E8496" w:rsidR="00CB7E31" w:rsidDel="009E4857" w:rsidRDefault="00000000">
            <w:pPr>
              <w:suppressAutoHyphens w:val="0"/>
              <w:spacing w:after="0"/>
              <w:rPr>
                <w:del w:id="7363" w:author="Jose Eduardo VIU" w:date="2023-04-01T20:51:00Z"/>
              </w:rPr>
            </w:pPr>
            <w:del w:id="7364" w:author="Jose Eduardo VIU" w:date="2023-04-01T20:51:00Z">
              <w:r w:rsidDel="009E4857">
                <w:rPr>
                  <w:rFonts w:ascii="Courier New" w:eastAsia="Courier New" w:hAnsi="Courier New" w:cs="Courier New"/>
                </w:rPr>
                <w:delText>37.65790</w:delText>
              </w:r>
            </w:del>
          </w:p>
        </w:tc>
        <w:tc>
          <w:tcPr>
            <w:tcW w:w="1947" w:type="dxa"/>
            <w:gridSpan w:val="2"/>
          </w:tcPr>
          <w:p w14:paraId="7E926616" w14:textId="0F071808" w:rsidR="00CB7E31" w:rsidDel="009E4857" w:rsidRDefault="00000000">
            <w:pPr>
              <w:suppressAutoHyphens w:val="0"/>
              <w:spacing w:after="0"/>
              <w:rPr>
                <w:del w:id="7365" w:author="Jose Eduardo VIU" w:date="2023-04-01T20:51:00Z"/>
              </w:rPr>
            </w:pPr>
            <w:del w:id="7366" w:author="Jose Eduardo VIU" w:date="2023-04-01T20:51:00Z">
              <w:r w:rsidDel="009E4857">
                <w:rPr>
                  <w:rFonts w:ascii="Courier New" w:eastAsia="Courier New" w:hAnsi="Courier New" w:cs="Courier New"/>
                </w:rPr>
                <w:delText>30870.0</w:delText>
              </w:r>
            </w:del>
          </w:p>
        </w:tc>
        <w:tc>
          <w:tcPr>
            <w:tcW w:w="2292" w:type="dxa"/>
            <w:gridSpan w:val="2"/>
          </w:tcPr>
          <w:p w14:paraId="51635BB1" w14:textId="7444BCDA" w:rsidR="00CB7E31" w:rsidDel="009E4857" w:rsidRDefault="00000000">
            <w:pPr>
              <w:suppressAutoHyphens w:val="0"/>
              <w:spacing w:after="0"/>
              <w:rPr>
                <w:del w:id="7367" w:author="Jose Eduardo VIU" w:date="2023-04-01T20:51:00Z"/>
              </w:rPr>
            </w:pPr>
            <w:del w:id="7368" w:author="Jose Eduardo VIU" w:date="2023-04-01T20:51:00Z">
              <w:r w:rsidDel="009E4857">
                <w:rPr>
                  <w:rFonts w:ascii="Courier New" w:eastAsia="Courier New" w:hAnsi="Courier New" w:cs="Courier New"/>
                </w:rPr>
                <w:delText>MAZARRON (MURCIA)</w:delText>
              </w:r>
            </w:del>
          </w:p>
        </w:tc>
      </w:tr>
      <w:tr w:rsidR="00CB7E31" w:rsidDel="009E4857" w14:paraId="220EACF5" w14:textId="78A3FA4D">
        <w:trPr>
          <w:trHeight w:val="271"/>
          <w:del w:id="7369" w:author="Jose Eduardo VIU" w:date="2023-04-01T20:51:00Z"/>
        </w:trPr>
        <w:tc>
          <w:tcPr>
            <w:tcW w:w="686" w:type="dxa"/>
          </w:tcPr>
          <w:p w14:paraId="793E6DD0" w14:textId="68E6DB9B" w:rsidR="00CB7E31" w:rsidDel="009E4857" w:rsidRDefault="00000000">
            <w:pPr>
              <w:suppressAutoHyphens w:val="0"/>
              <w:spacing w:after="0"/>
              <w:rPr>
                <w:del w:id="7370" w:author="Jose Eduardo VIU" w:date="2023-04-01T20:51:00Z"/>
              </w:rPr>
            </w:pPr>
            <w:del w:id="7371" w:author="Jose Eduardo VIU" w:date="2023-04-01T20:51:00Z">
              <w:r w:rsidDel="009E4857">
                <w:rPr>
                  <w:rFonts w:ascii="Courier New" w:eastAsia="Courier New" w:hAnsi="Courier New" w:cs="Courier New"/>
                </w:rPr>
                <w:delText>4146</w:delText>
              </w:r>
            </w:del>
          </w:p>
        </w:tc>
        <w:tc>
          <w:tcPr>
            <w:tcW w:w="1948" w:type="dxa"/>
          </w:tcPr>
          <w:p w14:paraId="6B07BCAC" w14:textId="0627A2AF" w:rsidR="00CB7E31" w:rsidDel="009E4857" w:rsidRDefault="00000000">
            <w:pPr>
              <w:suppressAutoHyphens w:val="0"/>
              <w:spacing w:after="0"/>
              <w:ind w:right="114"/>
              <w:jc w:val="center"/>
              <w:rPr>
                <w:del w:id="7372" w:author="Jose Eduardo VIU" w:date="2023-04-01T20:51:00Z"/>
              </w:rPr>
            </w:pPr>
            <w:del w:id="7373" w:author="Jose Eduardo VIU" w:date="2023-04-01T20:51:00Z">
              <w:r w:rsidDel="009E4857">
                <w:rPr>
                  <w:rFonts w:ascii="Courier New" w:eastAsia="Courier New" w:hAnsi="Courier New" w:cs="Courier New"/>
                </w:rPr>
                <w:delText>-1.29353</w:delText>
              </w:r>
            </w:del>
          </w:p>
        </w:tc>
        <w:tc>
          <w:tcPr>
            <w:tcW w:w="1374" w:type="dxa"/>
          </w:tcPr>
          <w:p w14:paraId="22DDF2EB" w14:textId="36668065" w:rsidR="00CB7E31" w:rsidDel="009E4857" w:rsidRDefault="00000000">
            <w:pPr>
              <w:suppressAutoHyphens w:val="0"/>
              <w:spacing w:after="0"/>
              <w:rPr>
                <w:del w:id="7374" w:author="Jose Eduardo VIU" w:date="2023-04-01T20:51:00Z"/>
              </w:rPr>
            </w:pPr>
            <w:del w:id="7375" w:author="Jose Eduardo VIU" w:date="2023-04-01T20:51:00Z">
              <w:r w:rsidDel="009E4857">
                <w:rPr>
                  <w:rFonts w:ascii="Courier New" w:eastAsia="Courier New" w:hAnsi="Courier New" w:cs="Courier New"/>
                </w:rPr>
                <w:delText>37.60660</w:delText>
              </w:r>
            </w:del>
          </w:p>
        </w:tc>
        <w:tc>
          <w:tcPr>
            <w:tcW w:w="1947" w:type="dxa"/>
            <w:gridSpan w:val="2"/>
          </w:tcPr>
          <w:p w14:paraId="37BCF285" w14:textId="7BF69E5F" w:rsidR="00CB7E31" w:rsidDel="009E4857" w:rsidRDefault="00000000">
            <w:pPr>
              <w:suppressAutoHyphens w:val="0"/>
              <w:spacing w:after="0"/>
              <w:rPr>
                <w:del w:id="7376" w:author="Jose Eduardo VIU" w:date="2023-04-01T20:51:00Z"/>
              </w:rPr>
            </w:pPr>
            <w:del w:id="7377" w:author="Jose Eduardo VIU" w:date="2023-04-01T20:51:00Z">
              <w:r w:rsidDel="009E4857">
                <w:rPr>
                  <w:rFonts w:ascii="Courier New" w:eastAsia="Courier New" w:hAnsi="Courier New" w:cs="Courier New"/>
                </w:rPr>
                <w:delText>30870.0</w:delText>
              </w:r>
            </w:del>
          </w:p>
        </w:tc>
        <w:tc>
          <w:tcPr>
            <w:tcW w:w="2292" w:type="dxa"/>
            <w:gridSpan w:val="2"/>
          </w:tcPr>
          <w:p w14:paraId="66B0A74A" w14:textId="48261943" w:rsidR="00CB7E31" w:rsidDel="009E4857" w:rsidRDefault="00000000">
            <w:pPr>
              <w:suppressAutoHyphens w:val="0"/>
              <w:spacing w:after="0"/>
              <w:rPr>
                <w:del w:id="7378" w:author="Jose Eduardo VIU" w:date="2023-04-01T20:51:00Z"/>
              </w:rPr>
            </w:pPr>
            <w:del w:id="7379" w:author="Jose Eduardo VIU" w:date="2023-04-01T20:51:00Z">
              <w:r w:rsidDel="009E4857">
                <w:rPr>
                  <w:rFonts w:ascii="Courier New" w:eastAsia="Courier New" w:hAnsi="Courier New" w:cs="Courier New"/>
                </w:rPr>
                <w:delText>MAZARRON (MURCIA)</w:delText>
              </w:r>
            </w:del>
          </w:p>
        </w:tc>
      </w:tr>
      <w:tr w:rsidR="00CB7E31" w:rsidDel="009E4857" w14:paraId="458830D6" w14:textId="04FFA0F1">
        <w:trPr>
          <w:trHeight w:val="271"/>
          <w:del w:id="7380" w:author="Jose Eduardo VIU" w:date="2023-04-01T20:51:00Z"/>
        </w:trPr>
        <w:tc>
          <w:tcPr>
            <w:tcW w:w="686" w:type="dxa"/>
          </w:tcPr>
          <w:p w14:paraId="280DFC23" w14:textId="62FC5C6D" w:rsidR="00CB7E31" w:rsidDel="009E4857" w:rsidRDefault="00000000">
            <w:pPr>
              <w:suppressAutoHyphens w:val="0"/>
              <w:spacing w:after="0"/>
              <w:rPr>
                <w:del w:id="7381" w:author="Jose Eduardo VIU" w:date="2023-04-01T20:51:00Z"/>
              </w:rPr>
            </w:pPr>
            <w:del w:id="7382" w:author="Jose Eduardo VIU" w:date="2023-04-01T20:51:00Z">
              <w:r w:rsidDel="009E4857">
                <w:rPr>
                  <w:rFonts w:ascii="Courier New" w:eastAsia="Courier New" w:hAnsi="Courier New" w:cs="Courier New"/>
                </w:rPr>
                <w:delText>4147</w:delText>
              </w:r>
            </w:del>
          </w:p>
        </w:tc>
        <w:tc>
          <w:tcPr>
            <w:tcW w:w="1948" w:type="dxa"/>
          </w:tcPr>
          <w:p w14:paraId="3B8E88FB" w14:textId="75E747AD" w:rsidR="00CB7E31" w:rsidDel="009E4857" w:rsidRDefault="00000000">
            <w:pPr>
              <w:suppressAutoHyphens w:val="0"/>
              <w:spacing w:after="0"/>
              <w:ind w:right="114"/>
              <w:jc w:val="center"/>
              <w:rPr>
                <w:del w:id="7383" w:author="Jose Eduardo VIU" w:date="2023-04-01T20:51:00Z"/>
              </w:rPr>
            </w:pPr>
            <w:del w:id="7384" w:author="Jose Eduardo VIU" w:date="2023-04-01T20:51:00Z">
              <w:r w:rsidDel="009E4857">
                <w:rPr>
                  <w:rFonts w:ascii="Courier New" w:eastAsia="Courier New" w:hAnsi="Courier New" w:cs="Courier New"/>
                </w:rPr>
                <w:delText>-1.29353</w:delText>
              </w:r>
            </w:del>
          </w:p>
        </w:tc>
        <w:tc>
          <w:tcPr>
            <w:tcW w:w="1374" w:type="dxa"/>
          </w:tcPr>
          <w:p w14:paraId="6629DCD9" w14:textId="0809D794" w:rsidR="00CB7E31" w:rsidDel="009E4857" w:rsidRDefault="00000000">
            <w:pPr>
              <w:suppressAutoHyphens w:val="0"/>
              <w:spacing w:after="0"/>
              <w:rPr>
                <w:del w:id="7385" w:author="Jose Eduardo VIU" w:date="2023-04-01T20:51:00Z"/>
              </w:rPr>
            </w:pPr>
            <w:del w:id="7386" w:author="Jose Eduardo VIU" w:date="2023-04-01T20:51:00Z">
              <w:r w:rsidDel="009E4857">
                <w:rPr>
                  <w:rFonts w:ascii="Courier New" w:eastAsia="Courier New" w:hAnsi="Courier New" w:cs="Courier New"/>
                </w:rPr>
                <w:delText>37.60660</w:delText>
              </w:r>
            </w:del>
          </w:p>
        </w:tc>
        <w:tc>
          <w:tcPr>
            <w:tcW w:w="1947" w:type="dxa"/>
            <w:gridSpan w:val="2"/>
          </w:tcPr>
          <w:p w14:paraId="6F0A5E99" w14:textId="1F7A5542" w:rsidR="00CB7E31" w:rsidDel="009E4857" w:rsidRDefault="00000000">
            <w:pPr>
              <w:suppressAutoHyphens w:val="0"/>
              <w:spacing w:after="0"/>
              <w:rPr>
                <w:del w:id="7387" w:author="Jose Eduardo VIU" w:date="2023-04-01T20:51:00Z"/>
              </w:rPr>
            </w:pPr>
            <w:del w:id="7388" w:author="Jose Eduardo VIU" w:date="2023-04-01T20:51:00Z">
              <w:r w:rsidDel="009E4857">
                <w:rPr>
                  <w:rFonts w:ascii="Courier New" w:eastAsia="Courier New" w:hAnsi="Courier New" w:cs="Courier New"/>
                </w:rPr>
                <w:delText>30870.0</w:delText>
              </w:r>
            </w:del>
          </w:p>
        </w:tc>
        <w:tc>
          <w:tcPr>
            <w:tcW w:w="2292" w:type="dxa"/>
            <w:gridSpan w:val="2"/>
          </w:tcPr>
          <w:p w14:paraId="7BDC17C1" w14:textId="445ED434" w:rsidR="00CB7E31" w:rsidDel="009E4857" w:rsidRDefault="00000000">
            <w:pPr>
              <w:suppressAutoHyphens w:val="0"/>
              <w:spacing w:after="0"/>
              <w:rPr>
                <w:del w:id="7389" w:author="Jose Eduardo VIU" w:date="2023-04-01T20:51:00Z"/>
              </w:rPr>
            </w:pPr>
            <w:del w:id="7390" w:author="Jose Eduardo VIU" w:date="2023-04-01T20:51:00Z">
              <w:r w:rsidDel="009E4857">
                <w:rPr>
                  <w:rFonts w:ascii="Courier New" w:eastAsia="Courier New" w:hAnsi="Courier New" w:cs="Courier New"/>
                </w:rPr>
                <w:delText>MAZARRON (MURCIA)</w:delText>
              </w:r>
            </w:del>
          </w:p>
        </w:tc>
      </w:tr>
      <w:tr w:rsidR="00CB7E31" w:rsidDel="009E4857" w14:paraId="553DE3B9" w14:textId="580C35C0">
        <w:trPr>
          <w:trHeight w:val="271"/>
          <w:del w:id="7391" w:author="Jose Eduardo VIU" w:date="2023-04-01T20:51:00Z"/>
        </w:trPr>
        <w:tc>
          <w:tcPr>
            <w:tcW w:w="686" w:type="dxa"/>
          </w:tcPr>
          <w:p w14:paraId="14C666F9" w14:textId="400C1212" w:rsidR="00CB7E31" w:rsidDel="009E4857" w:rsidRDefault="00000000">
            <w:pPr>
              <w:suppressAutoHyphens w:val="0"/>
              <w:spacing w:after="0"/>
              <w:rPr>
                <w:del w:id="7392" w:author="Jose Eduardo VIU" w:date="2023-04-01T20:51:00Z"/>
              </w:rPr>
            </w:pPr>
            <w:del w:id="7393" w:author="Jose Eduardo VIU" w:date="2023-04-01T20:51:00Z">
              <w:r w:rsidDel="009E4857">
                <w:rPr>
                  <w:rFonts w:ascii="Courier New" w:eastAsia="Courier New" w:hAnsi="Courier New" w:cs="Courier New"/>
                </w:rPr>
                <w:delText>4178</w:delText>
              </w:r>
            </w:del>
          </w:p>
        </w:tc>
        <w:tc>
          <w:tcPr>
            <w:tcW w:w="1948" w:type="dxa"/>
          </w:tcPr>
          <w:p w14:paraId="1A692125" w14:textId="5D78CDFD" w:rsidR="00CB7E31" w:rsidDel="009E4857" w:rsidRDefault="00000000">
            <w:pPr>
              <w:suppressAutoHyphens w:val="0"/>
              <w:spacing w:after="0"/>
              <w:ind w:right="114"/>
              <w:jc w:val="center"/>
              <w:rPr>
                <w:del w:id="7394" w:author="Jose Eduardo VIU" w:date="2023-04-01T20:51:00Z"/>
              </w:rPr>
            </w:pPr>
            <w:del w:id="7395" w:author="Jose Eduardo VIU" w:date="2023-04-01T20:51:00Z">
              <w:r w:rsidDel="009E4857">
                <w:rPr>
                  <w:rFonts w:ascii="Courier New" w:eastAsia="Courier New" w:hAnsi="Courier New" w:cs="Courier New"/>
                </w:rPr>
                <w:delText>-1.29353</w:delText>
              </w:r>
            </w:del>
          </w:p>
        </w:tc>
        <w:tc>
          <w:tcPr>
            <w:tcW w:w="1374" w:type="dxa"/>
          </w:tcPr>
          <w:p w14:paraId="4E29553E" w14:textId="0E9B6272" w:rsidR="00CB7E31" w:rsidDel="009E4857" w:rsidRDefault="00000000">
            <w:pPr>
              <w:suppressAutoHyphens w:val="0"/>
              <w:spacing w:after="0"/>
              <w:rPr>
                <w:del w:id="7396" w:author="Jose Eduardo VIU" w:date="2023-04-01T20:51:00Z"/>
              </w:rPr>
            </w:pPr>
            <w:del w:id="7397" w:author="Jose Eduardo VIU" w:date="2023-04-01T20:51:00Z">
              <w:r w:rsidDel="009E4857">
                <w:rPr>
                  <w:rFonts w:ascii="Courier New" w:eastAsia="Courier New" w:hAnsi="Courier New" w:cs="Courier New"/>
                </w:rPr>
                <w:delText>37.60660</w:delText>
              </w:r>
            </w:del>
          </w:p>
        </w:tc>
        <w:tc>
          <w:tcPr>
            <w:tcW w:w="1947" w:type="dxa"/>
            <w:gridSpan w:val="2"/>
          </w:tcPr>
          <w:p w14:paraId="22B80C55" w14:textId="317A2EED" w:rsidR="00CB7E31" w:rsidDel="009E4857" w:rsidRDefault="00000000">
            <w:pPr>
              <w:suppressAutoHyphens w:val="0"/>
              <w:spacing w:after="0"/>
              <w:rPr>
                <w:del w:id="7398" w:author="Jose Eduardo VIU" w:date="2023-04-01T20:51:00Z"/>
              </w:rPr>
            </w:pPr>
            <w:del w:id="7399" w:author="Jose Eduardo VIU" w:date="2023-04-01T20:51:00Z">
              <w:r w:rsidDel="009E4857">
                <w:rPr>
                  <w:rFonts w:ascii="Courier New" w:eastAsia="Courier New" w:hAnsi="Courier New" w:cs="Courier New"/>
                </w:rPr>
                <w:delText>30870.0</w:delText>
              </w:r>
            </w:del>
          </w:p>
        </w:tc>
        <w:tc>
          <w:tcPr>
            <w:tcW w:w="2292" w:type="dxa"/>
            <w:gridSpan w:val="2"/>
          </w:tcPr>
          <w:p w14:paraId="09BDE66F" w14:textId="0921281A" w:rsidR="00CB7E31" w:rsidDel="009E4857" w:rsidRDefault="00000000">
            <w:pPr>
              <w:suppressAutoHyphens w:val="0"/>
              <w:spacing w:after="0"/>
              <w:rPr>
                <w:del w:id="7400" w:author="Jose Eduardo VIU" w:date="2023-04-01T20:51:00Z"/>
              </w:rPr>
            </w:pPr>
            <w:del w:id="7401" w:author="Jose Eduardo VIU" w:date="2023-04-01T20:51:00Z">
              <w:r w:rsidDel="009E4857">
                <w:rPr>
                  <w:rFonts w:ascii="Courier New" w:eastAsia="Courier New" w:hAnsi="Courier New" w:cs="Courier New"/>
                </w:rPr>
                <w:delText>MAZARRON (MURCIA)</w:delText>
              </w:r>
            </w:del>
          </w:p>
        </w:tc>
      </w:tr>
      <w:tr w:rsidR="00CB7E31" w:rsidDel="009E4857" w14:paraId="54E502C1" w14:textId="777053D0">
        <w:trPr>
          <w:trHeight w:val="271"/>
          <w:del w:id="7402" w:author="Jose Eduardo VIU" w:date="2023-04-01T20:51:00Z"/>
        </w:trPr>
        <w:tc>
          <w:tcPr>
            <w:tcW w:w="686" w:type="dxa"/>
          </w:tcPr>
          <w:p w14:paraId="42562146" w14:textId="58339FC6" w:rsidR="00CB7E31" w:rsidDel="009E4857" w:rsidRDefault="00000000">
            <w:pPr>
              <w:suppressAutoHyphens w:val="0"/>
              <w:spacing w:after="0"/>
              <w:rPr>
                <w:del w:id="7403" w:author="Jose Eduardo VIU" w:date="2023-04-01T20:51:00Z"/>
              </w:rPr>
            </w:pPr>
            <w:del w:id="7404" w:author="Jose Eduardo VIU" w:date="2023-04-01T20:51:00Z">
              <w:r w:rsidDel="009E4857">
                <w:rPr>
                  <w:rFonts w:ascii="Courier New" w:eastAsia="Courier New" w:hAnsi="Courier New" w:cs="Courier New"/>
                </w:rPr>
                <w:delText>4207</w:delText>
              </w:r>
            </w:del>
          </w:p>
        </w:tc>
        <w:tc>
          <w:tcPr>
            <w:tcW w:w="1948" w:type="dxa"/>
          </w:tcPr>
          <w:p w14:paraId="7D4757F0" w14:textId="49A403F3" w:rsidR="00CB7E31" w:rsidDel="009E4857" w:rsidRDefault="00000000">
            <w:pPr>
              <w:suppressAutoHyphens w:val="0"/>
              <w:spacing w:after="0"/>
              <w:ind w:right="114"/>
              <w:jc w:val="center"/>
              <w:rPr>
                <w:del w:id="7405" w:author="Jose Eduardo VIU" w:date="2023-04-01T20:51:00Z"/>
              </w:rPr>
            </w:pPr>
            <w:del w:id="7406" w:author="Jose Eduardo VIU" w:date="2023-04-01T20:51:00Z">
              <w:r w:rsidDel="009E4857">
                <w:rPr>
                  <w:rFonts w:ascii="Courier New" w:eastAsia="Courier New" w:hAnsi="Courier New" w:cs="Courier New"/>
                </w:rPr>
                <w:delText>-1.19509</w:delText>
              </w:r>
            </w:del>
          </w:p>
        </w:tc>
        <w:tc>
          <w:tcPr>
            <w:tcW w:w="1374" w:type="dxa"/>
          </w:tcPr>
          <w:p w14:paraId="35058667" w14:textId="72E6AA3B" w:rsidR="00CB7E31" w:rsidDel="009E4857" w:rsidRDefault="00000000">
            <w:pPr>
              <w:suppressAutoHyphens w:val="0"/>
              <w:spacing w:after="0"/>
              <w:rPr>
                <w:del w:id="7407" w:author="Jose Eduardo VIU" w:date="2023-04-01T20:51:00Z"/>
              </w:rPr>
            </w:pPr>
            <w:del w:id="7408" w:author="Jose Eduardo VIU" w:date="2023-04-01T20:51:00Z">
              <w:r w:rsidDel="009E4857">
                <w:rPr>
                  <w:rFonts w:ascii="Courier New" w:eastAsia="Courier New" w:hAnsi="Courier New" w:cs="Courier New"/>
                </w:rPr>
                <w:delText>37.80025</w:delText>
              </w:r>
            </w:del>
          </w:p>
        </w:tc>
        <w:tc>
          <w:tcPr>
            <w:tcW w:w="4239" w:type="dxa"/>
            <w:gridSpan w:val="4"/>
          </w:tcPr>
          <w:p w14:paraId="3001ECC5" w14:textId="046024CC" w:rsidR="00CB7E31" w:rsidDel="009E4857" w:rsidRDefault="00000000">
            <w:pPr>
              <w:tabs>
                <w:tab w:val="center" w:pos="2692"/>
              </w:tabs>
              <w:suppressAutoHyphens w:val="0"/>
              <w:spacing w:after="0"/>
              <w:rPr>
                <w:del w:id="7409" w:author="Jose Eduardo VIU" w:date="2023-04-01T20:51:00Z"/>
              </w:rPr>
            </w:pPr>
            <w:del w:id="7410"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FUENTE ALAMO (MURCIA)</w:delText>
              </w:r>
            </w:del>
          </w:p>
        </w:tc>
      </w:tr>
      <w:tr w:rsidR="00CB7E31" w:rsidDel="009E4857" w14:paraId="32DAB811" w14:textId="27104F3D">
        <w:trPr>
          <w:trHeight w:val="245"/>
          <w:del w:id="7411" w:author="Jose Eduardo VIU" w:date="2023-04-01T20:51:00Z"/>
        </w:trPr>
        <w:tc>
          <w:tcPr>
            <w:tcW w:w="686" w:type="dxa"/>
          </w:tcPr>
          <w:p w14:paraId="70A78100" w14:textId="28EAC825" w:rsidR="00CB7E31" w:rsidDel="009E4857" w:rsidRDefault="00000000">
            <w:pPr>
              <w:suppressAutoHyphens w:val="0"/>
              <w:spacing w:after="0"/>
              <w:rPr>
                <w:del w:id="7412" w:author="Jose Eduardo VIU" w:date="2023-04-01T20:51:00Z"/>
              </w:rPr>
            </w:pPr>
            <w:del w:id="7413" w:author="Jose Eduardo VIU" w:date="2023-04-01T20:51:00Z">
              <w:r w:rsidDel="009E4857">
                <w:rPr>
                  <w:rFonts w:ascii="Courier New" w:eastAsia="Courier New" w:hAnsi="Courier New" w:cs="Courier New"/>
                </w:rPr>
                <w:delText>4255</w:delText>
              </w:r>
            </w:del>
          </w:p>
        </w:tc>
        <w:tc>
          <w:tcPr>
            <w:tcW w:w="1948" w:type="dxa"/>
          </w:tcPr>
          <w:p w14:paraId="650CC380" w14:textId="54BE6EA3" w:rsidR="00CB7E31" w:rsidDel="009E4857" w:rsidRDefault="00000000">
            <w:pPr>
              <w:suppressAutoHyphens w:val="0"/>
              <w:spacing w:after="0"/>
              <w:ind w:right="114"/>
              <w:jc w:val="center"/>
              <w:rPr>
                <w:del w:id="7414" w:author="Jose Eduardo VIU" w:date="2023-04-01T20:51:00Z"/>
              </w:rPr>
            </w:pPr>
            <w:del w:id="7415" w:author="Jose Eduardo VIU" w:date="2023-04-01T20:51:00Z">
              <w:r w:rsidDel="009E4857">
                <w:rPr>
                  <w:rFonts w:ascii="Courier New" w:eastAsia="Courier New" w:hAnsi="Courier New" w:cs="Courier New"/>
                </w:rPr>
                <w:delText>-0.99792</w:delText>
              </w:r>
            </w:del>
          </w:p>
        </w:tc>
        <w:tc>
          <w:tcPr>
            <w:tcW w:w="1374" w:type="dxa"/>
          </w:tcPr>
          <w:p w14:paraId="35B4F1EC" w14:textId="32E6B35F" w:rsidR="00CB7E31" w:rsidDel="009E4857" w:rsidRDefault="00000000">
            <w:pPr>
              <w:suppressAutoHyphens w:val="0"/>
              <w:spacing w:after="0"/>
              <w:rPr>
                <w:del w:id="7416" w:author="Jose Eduardo VIU" w:date="2023-04-01T20:51:00Z"/>
              </w:rPr>
            </w:pPr>
            <w:del w:id="7417" w:author="Jose Eduardo VIU" w:date="2023-04-01T20:51:00Z">
              <w:r w:rsidDel="009E4857">
                <w:rPr>
                  <w:rFonts w:ascii="Courier New" w:eastAsia="Courier New" w:hAnsi="Courier New" w:cs="Courier New"/>
                </w:rPr>
                <w:delText>37.70060</w:delText>
              </w:r>
            </w:del>
          </w:p>
        </w:tc>
        <w:tc>
          <w:tcPr>
            <w:tcW w:w="4239" w:type="dxa"/>
            <w:gridSpan w:val="4"/>
          </w:tcPr>
          <w:p w14:paraId="79B1BE34" w14:textId="4D934D7B" w:rsidR="00CB7E31" w:rsidDel="009E4857" w:rsidRDefault="00000000">
            <w:pPr>
              <w:suppressAutoHyphens w:val="0"/>
              <w:spacing w:after="0"/>
              <w:rPr>
                <w:del w:id="7418" w:author="Jose Eduardo VIU" w:date="2023-04-01T20:51:00Z"/>
              </w:rPr>
            </w:pPr>
            <w:del w:id="7419" w:author="Jose Eduardo VIU" w:date="2023-04-01T20:51:00Z">
              <w:r w:rsidDel="009E4857">
                <w:rPr>
                  <w:rFonts w:ascii="Courier New" w:eastAsia="Courier New" w:hAnsi="Courier New" w:cs="Courier New"/>
                </w:rPr>
                <w:delText>30594.0 POZO ESTRECHO - CARTAGENA</w:delText>
              </w:r>
            </w:del>
          </w:p>
        </w:tc>
      </w:tr>
    </w:tbl>
    <w:p w14:paraId="0BD442AA" w14:textId="57479F13" w:rsidR="00CB7E31" w:rsidDel="009E4857" w:rsidRDefault="00000000">
      <w:pPr>
        <w:spacing w:after="3" w:line="271" w:lineRule="auto"/>
        <w:ind w:left="1285" w:right="117" w:hanging="10"/>
        <w:rPr>
          <w:del w:id="7420" w:author="Jose Eduardo VIU" w:date="2023-04-01T20:51:00Z"/>
        </w:rPr>
      </w:pPr>
      <w:del w:id="7421" w:author="Jose Eduardo VIU" w:date="2023-04-01T20:51:00Z">
        <w:r w:rsidDel="009E4857">
          <w:rPr>
            <w:rFonts w:ascii="Courier New" w:eastAsia="Courier New" w:hAnsi="Courier New" w:cs="Courier New"/>
          </w:rPr>
          <w:delText>KgPiensoTotal</w:delText>
        </w:r>
      </w:del>
    </w:p>
    <w:p w14:paraId="690E291B" w14:textId="47B4DA16" w:rsidR="00CB7E31" w:rsidDel="009E4857" w:rsidRDefault="00000000">
      <w:pPr>
        <w:tabs>
          <w:tab w:val="center" w:pos="645"/>
          <w:tab w:val="center" w:pos="2420"/>
        </w:tabs>
        <w:spacing w:after="3" w:line="271" w:lineRule="auto"/>
        <w:rPr>
          <w:del w:id="7422" w:author="Jose Eduardo VIU" w:date="2023-04-01T20:51:00Z"/>
        </w:rPr>
      </w:pPr>
      <w:del w:id="7423"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286920</w:delText>
        </w:r>
      </w:del>
    </w:p>
    <w:p w14:paraId="5F4BD73C" w14:textId="2923EF1C" w:rsidR="00CB7E31" w:rsidDel="009E4857" w:rsidRDefault="00000000">
      <w:pPr>
        <w:tabs>
          <w:tab w:val="center" w:pos="760"/>
          <w:tab w:val="center" w:pos="2420"/>
        </w:tabs>
        <w:spacing w:after="3" w:line="271" w:lineRule="auto"/>
        <w:rPr>
          <w:del w:id="7424" w:author="Jose Eduardo VIU" w:date="2023-04-01T20:51:00Z"/>
        </w:rPr>
      </w:pPr>
      <w:del w:id="7425" w:author="Jose Eduardo VIU" w:date="2023-04-01T20:51:00Z">
        <w:r w:rsidDel="009E4857">
          <w:tab/>
        </w:r>
        <w:r w:rsidDel="009E4857">
          <w:rPr>
            <w:rFonts w:ascii="Courier New" w:eastAsia="Courier New" w:hAnsi="Courier New" w:cs="Courier New"/>
          </w:rPr>
          <w:delText>125</w:delText>
        </w:r>
        <w:r w:rsidDel="009E4857">
          <w:rPr>
            <w:rFonts w:ascii="Courier New" w:eastAsia="Courier New" w:hAnsi="Courier New" w:cs="Courier New"/>
          </w:rPr>
          <w:tab/>
          <w:delText>404440</w:delText>
        </w:r>
      </w:del>
    </w:p>
    <w:p w14:paraId="7B8CFE3F" w14:textId="1AB969E8" w:rsidR="00CB7E31" w:rsidDel="009E4857" w:rsidRDefault="00000000">
      <w:pPr>
        <w:numPr>
          <w:ilvl w:val="0"/>
          <w:numId w:val="9"/>
        </w:numPr>
        <w:suppressAutoHyphens w:val="0"/>
        <w:spacing w:after="3" w:line="271" w:lineRule="auto"/>
        <w:ind w:right="117" w:hanging="1489"/>
        <w:jc w:val="left"/>
        <w:rPr>
          <w:del w:id="7426" w:author="Jose Eduardo VIU" w:date="2023-04-01T20:51:00Z"/>
        </w:rPr>
      </w:pPr>
      <w:del w:id="7427" w:author="Jose Eduardo VIU" w:date="2023-04-01T20:51:00Z">
        <w:r w:rsidDel="009E4857">
          <w:rPr>
            <w:rFonts w:ascii="Courier New" w:eastAsia="Courier New" w:hAnsi="Courier New" w:cs="Courier New"/>
          </w:rPr>
          <w:delText>581800</w:delText>
        </w:r>
      </w:del>
    </w:p>
    <w:p w14:paraId="6B02B4D7" w14:textId="3E2A3921" w:rsidR="00CB7E31" w:rsidDel="009E4857" w:rsidRDefault="00000000">
      <w:pPr>
        <w:numPr>
          <w:ilvl w:val="0"/>
          <w:numId w:val="9"/>
        </w:numPr>
        <w:suppressAutoHyphens w:val="0"/>
        <w:spacing w:after="3" w:line="271" w:lineRule="auto"/>
        <w:ind w:right="117" w:hanging="1489"/>
        <w:jc w:val="left"/>
        <w:rPr>
          <w:del w:id="7428" w:author="Jose Eduardo VIU" w:date="2023-04-01T20:51:00Z"/>
        </w:rPr>
      </w:pPr>
      <w:del w:id="7429" w:author="Jose Eduardo VIU" w:date="2023-04-01T20:51:00Z">
        <w:r w:rsidDel="009E4857">
          <w:rPr>
            <w:rFonts w:ascii="Courier New" w:eastAsia="Courier New" w:hAnsi="Courier New" w:cs="Courier New"/>
          </w:rPr>
          <w:delText>206000</w:delText>
        </w:r>
      </w:del>
    </w:p>
    <w:p w14:paraId="61E082FB" w14:textId="163D9F7C" w:rsidR="00CB7E31" w:rsidDel="009E4857" w:rsidRDefault="00000000">
      <w:pPr>
        <w:numPr>
          <w:ilvl w:val="0"/>
          <w:numId w:val="9"/>
        </w:numPr>
        <w:suppressAutoHyphens w:val="0"/>
        <w:spacing w:after="3" w:line="271" w:lineRule="auto"/>
        <w:ind w:right="117" w:hanging="1489"/>
        <w:jc w:val="left"/>
        <w:rPr>
          <w:del w:id="7430" w:author="Jose Eduardo VIU" w:date="2023-04-01T20:51:00Z"/>
        </w:rPr>
      </w:pPr>
      <w:del w:id="7431" w:author="Jose Eduardo VIU" w:date="2023-04-01T20:51:00Z">
        <w:r w:rsidDel="009E4857">
          <w:rPr>
            <w:rFonts w:ascii="Courier New" w:eastAsia="Courier New" w:hAnsi="Courier New" w:cs="Courier New"/>
          </w:rPr>
          <w:delText>220540</w:delText>
        </w:r>
      </w:del>
    </w:p>
    <w:p w14:paraId="7D0DC028" w14:textId="31A7D1B2" w:rsidR="00CB7E31" w:rsidDel="009E4857" w:rsidRDefault="00000000">
      <w:pPr>
        <w:numPr>
          <w:ilvl w:val="0"/>
          <w:numId w:val="9"/>
        </w:numPr>
        <w:suppressAutoHyphens w:val="0"/>
        <w:spacing w:after="3" w:line="271" w:lineRule="auto"/>
        <w:ind w:right="117" w:hanging="1489"/>
        <w:jc w:val="left"/>
        <w:rPr>
          <w:del w:id="7432" w:author="Jose Eduardo VIU" w:date="2023-04-01T20:51:00Z"/>
        </w:rPr>
      </w:pPr>
      <w:del w:id="7433" w:author="Jose Eduardo VIU" w:date="2023-04-01T20:51:00Z">
        <w:r w:rsidDel="009E4857">
          <w:rPr>
            <w:rFonts w:ascii="Courier New" w:eastAsia="Courier New" w:hAnsi="Courier New" w:cs="Courier New"/>
          </w:rPr>
          <w:delText>160540</w:delText>
        </w:r>
      </w:del>
    </w:p>
    <w:p w14:paraId="1391AABB" w14:textId="257BC40A" w:rsidR="00CB7E31" w:rsidDel="009E4857" w:rsidRDefault="00000000">
      <w:pPr>
        <w:numPr>
          <w:ilvl w:val="0"/>
          <w:numId w:val="9"/>
        </w:numPr>
        <w:suppressAutoHyphens w:val="0"/>
        <w:spacing w:after="3" w:line="271" w:lineRule="auto"/>
        <w:ind w:right="117" w:hanging="1489"/>
        <w:jc w:val="left"/>
        <w:rPr>
          <w:del w:id="7434" w:author="Jose Eduardo VIU" w:date="2023-04-01T20:51:00Z"/>
        </w:rPr>
      </w:pPr>
      <w:del w:id="7435" w:author="Jose Eduardo VIU" w:date="2023-04-01T20:51:00Z">
        <w:r w:rsidDel="009E4857">
          <w:rPr>
            <w:rFonts w:ascii="Courier New" w:eastAsia="Courier New" w:hAnsi="Courier New" w:cs="Courier New"/>
          </w:rPr>
          <w:delText>1006147 287</w:delText>
        </w:r>
        <w:r w:rsidDel="009E4857">
          <w:rPr>
            <w:rFonts w:ascii="Courier New" w:eastAsia="Courier New" w:hAnsi="Courier New" w:cs="Courier New"/>
          </w:rPr>
          <w:tab/>
          <w:delText>233700</w:delText>
        </w:r>
      </w:del>
    </w:p>
    <w:p w14:paraId="564F867F" w14:textId="1894C1D7" w:rsidR="00CB7E31" w:rsidDel="009E4857" w:rsidRDefault="00000000">
      <w:pPr>
        <w:numPr>
          <w:ilvl w:val="0"/>
          <w:numId w:val="10"/>
        </w:numPr>
        <w:suppressAutoHyphens w:val="0"/>
        <w:spacing w:after="3" w:line="271" w:lineRule="auto"/>
        <w:ind w:right="117" w:hanging="1489"/>
        <w:jc w:val="left"/>
        <w:rPr>
          <w:del w:id="7436" w:author="Jose Eduardo VIU" w:date="2023-04-01T20:51:00Z"/>
        </w:rPr>
      </w:pPr>
      <w:del w:id="7437" w:author="Jose Eduardo VIU" w:date="2023-04-01T20:51:00Z">
        <w:r w:rsidDel="009E4857">
          <w:rPr>
            <w:rFonts w:ascii="Courier New" w:eastAsia="Courier New" w:hAnsi="Courier New" w:cs="Courier New"/>
          </w:rPr>
          <w:delText>302780</w:delText>
        </w:r>
      </w:del>
    </w:p>
    <w:p w14:paraId="43E7A9AD" w14:textId="471A25B6" w:rsidR="00CB7E31" w:rsidDel="009E4857" w:rsidRDefault="00000000">
      <w:pPr>
        <w:numPr>
          <w:ilvl w:val="0"/>
          <w:numId w:val="10"/>
        </w:numPr>
        <w:suppressAutoHyphens w:val="0"/>
        <w:spacing w:after="3" w:line="271" w:lineRule="auto"/>
        <w:ind w:right="117" w:hanging="1489"/>
        <w:jc w:val="left"/>
        <w:rPr>
          <w:del w:id="7438" w:author="Jose Eduardo VIU" w:date="2023-04-01T20:51:00Z"/>
        </w:rPr>
      </w:pPr>
      <w:del w:id="7439" w:author="Jose Eduardo VIU" w:date="2023-04-01T20:51:00Z">
        <w:r w:rsidDel="009E4857">
          <w:rPr>
            <w:rFonts w:ascii="Courier New" w:eastAsia="Courier New" w:hAnsi="Courier New" w:cs="Courier New"/>
          </w:rPr>
          <w:delText>448020</w:delText>
        </w:r>
      </w:del>
    </w:p>
    <w:p w14:paraId="29652F23" w14:textId="276AED5F" w:rsidR="00CB7E31" w:rsidDel="009E4857" w:rsidRDefault="00000000">
      <w:pPr>
        <w:numPr>
          <w:ilvl w:val="0"/>
          <w:numId w:val="10"/>
        </w:numPr>
        <w:suppressAutoHyphens w:val="0"/>
        <w:spacing w:after="3" w:line="271" w:lineRule="auto"/>
        <w:ind w:right="117" w:hanging="1489"/>
        <w:jc w:val="left"/>
        <w:rPr>
          <w:del w:id="7440" w:author="Jose Eduardo VIU" w:date="2023-04-01T20:51:00Z"/>
        </w:rPr>
      </w:pPr>
      <w:del w:id="7441" w:author="Jose Eduardo VIU" w:date="2023-04-01T20:51:00Z">
        <w:r w:rsidDel="009E4857">
          <w:rPr>
            <w:rFonts w:ascii="Courier New" w:eastAsia="Courier New" w:hAnsi="Courier New" w:cs="Courier New"/>
          </w:rPr>
          <w:delText>267860</w:delText>
        </w:r>
      </w:del>
    </w:p>
    <w:p w14:paraId="29CE0AA9" w14:textId="2B6557F2" w:rsidR="00CB7E31" w:rsidDel="009E4857" w:rsidRDefault="00000000">
      <w:pPr>
        <w:numPr>
          <w:ilvl w:val="0"/>
          <w:numId w:val="10"/>
        </w:numPr>
        <w:suppressAutoHyphens w:val="0"/>
        <w:spacing w:after="3" w:line="271" w:lineRule="auto"/>
        <w:ind w:right="117" w:hanging="1489"/>
        <w:jc w:val="left"/>
        <w:rPr>
          <w:del w:id="7442" w:author="Jose Eduardo VIU" w:date="2023-04-01T20:51:00Z"/>
        </w:rPr>
      </w:pPr>
      <w:del w:id="7443" w:author="Jose Eduardo VIU" w:date="2023-04-01T20:51:00Z">
        <w:r w:rsidDel="009E4857">
          <w:rPr>
            <w:rFonts w:ascii="Courier New" w:eastAsia="Courier New" w:hAnsi="Courier New" w:cs="Courier New"/>
          </w:rPr>
          <w:delText>273480</w:delText>
        </w:r>
      </w:del>
    </w:p>
    <w:p w14:paraId="607BD108" w14:textId="0F3342CB" w:rsidR="00CB7E31" w:rsidDel="009E4857" w:rsidRDefault="00000000">
      <w:pPr>
        <w:numPr>
          <w:ilvl w:val="0"/>
          <w:numId w:val="10"/>
        </w:numPr>
        <w:suppressAutoHyphens w:val="0"/>
        <w:spacing w:after="3" w:line="271" w:lineRule="auto"/>
        <w:ind w:right="117" w:hanging="1489"/>
        <w:jc w:val="left"/>
        <w:rPr>
          <w:del w:id="7444" w:author="Jose Eduardo VIU" w:date="2023-04-01T20:51:00Z"/>
        </w:rPr>
      </w:pPr>
      <w:del w:id="7445" w:author="Jose Eduardo VIU" w:date="2023-04-01T20:51:00Z">
        <w:r w:rsidDel="009E4857">
          <w:rPr>
            <w:rFonts w:ascii="Courier New" w:eastAsia="Courier New" w:hAnsi="Courier New" w:cs="Courier New"/>
          </w:rPr>
          <w:delText>518940</w:delText>
        </w:r>
      </w:del>
    </w:p>
    <w:p w14:paraId="090EFF5E" w14:textId="677498CE" w:rsidR="00CB7E31" w:rsidDel="009E4857" w:rsidRDefault="00000000">
      <w:pPr>
        <w:numPr>
          <w:ilvl w:val="0"/>
          <w:numId w:val="10"/>
        </w:numPr>
        <w:suppressAutoHyphens w:val="0"/>
        <w:spacing w:after="3" w:line="271" w:lineRule="auto"/>
        <w:ind w:right="117" w:hanging="1489"/>
        <w:jc w:val="left"/>
        <w:rPr>
          <w:del w:id="7446" w:author="Jose Eduardo VIU" w:date="2023-04-01T20:51:00Z"/>
        </w:rPr>
      </w:pPr>
      <w:del w:id="7447" w:author="Jose Eduardo VIU" w:date="2023-04-01T20:51:00Z">
        <w:r w:rsidDel="009E4857">
          <w:rPr>
            <w:rFonts w:ascii="Courier New" w:eastAsia="Courier New" w:hAnsi="Courier New" w:cs="Courier New"/>
          </w:rPr>
          <w:delText>217580</w:delText>
        </w:r>
      </w:del>
    </w:p>
    <w:p w14:paraId="1F677C5D" w14:textId="0204AD7F" w:rsidR="00CB7E31" w:rsidDel="009E4857" w:rsidRDefault="00000000">
      <w:pPr>
        <w:tabs>
          <w:tab w:val="center" w:pos="760"/>
          <w:tab w:val="center" w:pos="2420"/>
        </w:tabs>
        <w:spacing w:after="3" w:line="271" w:lineRule="auto"/>
        <w:rPr>
          <w:del w:id="7448" w:author="Jose Eduardo VIU" w:date="2023-04-01T20:51:00Z"/>
        </w:rPr>
      </w:pPr>
      <w:del w:id="7449" w:author="Jose Eduardo VIU" w:date="2023-04-01T20:51:00Z">
        <w:r w:rsidDel="009E4857">
          <w:tab/>
        </w:r>
        <w:r w:rsidDel="009E4857">
          <w:rPr>
            <w:rFonts w:ascii="Courier New" w:eastAsia="Courier New" w:hAnsi="Courier New" w:cs="Courier New"/>
          </w:rPr>
          <w:delText>296</w:delText>
        </w:r>
        <w:r w:rsidDel="009E4857">
          <w:rPr>
            <w:rFonts w:ascii="Courier New" w:eastAsia="Courier New" w:hAnsi="Courier New" w:cs="Courier New"/>
          </w:rPr>
          <w:tab/>
          <w:delText>194100</w:delText>
        </w:r>
      </w:del>
    </w:p>
    <w:p w14:paraId="601AACA3" w14:textId="478A3FF1" w:rsidR="00CB7E31" w:rsidDel="009E4857" w:rsidRDefault="00000000">
      <w:pPr>
        <w:spacing w:after="3" w:line="271" w:lineRule="auto"/>
        <w:ind w:left="593" w:right="6656" w:hanging="10"/>
        <w:rPr>
          <w:del w:id="7450" w:author="Jose Eduardo VIU" w:date="2023-04-01T20:51:00Z"/>
        </w:rPr>
      </w:pPr>
      <w:del w:id="7451" w:author="Jose Eduardo VIU" w:date="2023-04-01T20:51:00Z">
        <w:r w:rsidDel="009E4857">
          <w:rPr>
            <w:rFonts w:ascii="Courier New" w:eastAsia="Courier New" w:hAnsi="Courier New" w:cs="Courier New"/>
          </w:rPr>
          <w:delText>3423</w:delText>
        </w:r>
        <w:r w:rsidDel="009E4857">
          <w:rPr>
            <w:rFonts w:ascii="Courier New" w:eastAsia="Courier New" w:hAnsi="Courier New" w:cs="Courier New"/>
          </w:rPr>
          <w:tab/>
          <w:delText>72200 4146 398680</w:delText>
        </w:r>
      </w:del>
    </w:p>
    <w:p w14:paraId="7A5DD389" w14:textId="722AE0E4" w:rsidR="00CB7E31" w:rsidDel="009E4857" w:rsidRDefault="00000000">
      <w:pPr>
        <w:tabs>
          <w:tab w:val="center" w:pos="817"/>
          <w:tab w:val="center" w:pos="2420"/>
        </w:tabs>
        <w:spacing w:after="3" w:line="271" w:lineRule="auto"/>
        <w:rPr>
          <w:del w:id="7452" w:author="Jose Eduardo VIU" w:date="2023-04-01T20:51:00Z"/>
        </w:rPr>
      </w:pPr>
      <w:del w:id="7453" w:author="Jose Eduardo VIU" w:date="2023-04-01T20:51:00Z">
        <w:r w:rsidDel="009E4857">
          <w:tab/>
        </w:r>
        <w:r w:rsidDel="009E4857">
          <w:rPr>
            <w:rFonts w:ascii="Courier New" w:eastAsia="Courier New" w:hAnsi="Courier New" w:cs="Courier New"/>
          </w:rPr>
          <w:delText>4147</w:delText>
        </w:r>
        <w:r w:rsidDel="009E4857">
          <w:rPr>
            <w:rFonts w:ascii="Courier New" w:eastAsia="Courier New" w:hAnsi="Courier New" w:cs="Courier New"/>
          </w:rPr>
          <w:tab/>
          <w:delText>727460</w:delText>
        </w:r>
      </w:del>
    </w:p>
    <w:p w14:paraId="7C89254D" w14:textId="4EB35B32" w:rsidR="00CB7E31" w:rsidDel="009E4857" w:rsidRDefault="00000000">
      <w:pPr>
        <w:tabs>
          <w:tab w:val="center" w:pos="817"/>
          <w:tab w:val="center" w:pos="2420"/>
        </w:tabs>
        <w:spacing w:after="3" w:line="271" w:lineRule="auto"/>
        <w:rPr>
          <w:del w:id="7454" w:author="Jose Eduardo VIU" w:date="2023-04-01T20:51:00Z"/>
        </w:rPr>
      </w:pPr>
      <w:del w:id="7455" w:author="Jose Eduardo VIU" w:date="2023-04-01T20:51:00Z">
        <w:r w:rsidDel="009E4857">
          <w:tab/>
        </w:r>
        <w:r w:rsidDel="009E4857">
          <w:rPr>
            <w:rFonts w:ascii="Courier New" w:eastAsia="Courier New" w:hAnsi="Courier New" w:cs="Courier New"/>
          </w:rPr>
          <w:delText>4178</w:delText>
        </w:r>
        <w:r w:rsidDel="009E4857">
          <w:rPr>
            <w:rFonts w:ascii="Courier New" w:eastAsia="Courier New" w:hAnsi="Courier New" w:cs="Courier New"/>
          </w:rPr>
          <w:tab/>
          <w:delText>340660</w:delText>
        </w:r>
      </w:del>
    </w:p>
    <w:p w14:paraId="346908F6" w14:textId="052F15EC" w:rsidR="00CB7E31" w:rsidDel="009E4857" w:rsidRDefault="00000000">
      <w:pPr>
        <w:tabs>
          <w:tab w:val="center" w:pos="817"/>
          <w:tab w:val="center" w:pos="2420"/>
        </w:tabs>
        <w:spacing w:after="3" w:line="271" w:lineRule="auto"/>
        <w:rPr>
          <w:del w:id="7456" w:author="Jose Eduardo VIU" w:date="2023-04-01T20:51:00Z"/>
        </w:rPr>
      </w:pPr>
      <w:del w:id="7457" w:author="Jose Eduardo VIU" w:date="2023-04-01T20:51:00Z">
        <w:r w:rsidDel="009E4857">
          <w:tab/>
        </w:r>
        <w:r w:rsidDel="009E4857">
          <w:rPr>
            <w:rFonts w:ascii="Courier New" w:eastAsia="Courier New" w:hAnsi="Courier New" w:cs="Courier New"/>
          </w:rPr>
          <w:delText>4207</w:delText>
        </w:r>
        <w:r w:rsidDel="009E4857">
          <w:rPr>
            <w:rFonts w:ascii="Courier New" w:eastAsia="Courier New" w:hAnsi="Courier New" w:cs="Courier New"/>
          </w:rPr>
          <w:tab/>
          <w:delText>240400</w:delText>
        </w:r>
      </w:del>
    </w:p>
    <w:p w14:paraId="3C89A74D" w14:textId="673E678E" w:rsidR="00CB7E31" w:rsidDel="009E4857" w:rsidRDefault="00000000">
      <w:pPr>
        <w:tabs>
          <w:tab w:val="center" w:pos="817"/>
          <w:tab w:val="center" w:pos="2420"/>
        </w:tabs>
        <w:spacing w:after="277" w:line="271" w:lineRule="auto"/>
        <w:rPr>
          <w:del w:id="7458" w:author="Jose Eduardo VIU" w:date="2023-04-01T20:51:00Z"/>
        </w:rPr>
      </w:pPr>
      <w:del w:id="7459" w:author="Jose Eduardo VIU" w:date="2023-04-01T20:51:00Z">
        <w:r w:rsidDel="009E4857">
          <w:tab/>
        </w:r>
        <w:r w:rsidDel="009E4857">
          <w:rPr>
            <w:rFonts w:ascii="Courier New" w:eastAsia="Courier New" w:hAnsi="Courier New" w:cs="Courier New"/>
          </w:rPr>
          <w:delText>4255</w:delText>
        </w:r>
        <w:r w:rsidDel="009E4857">
          <w:rPr>
            <w:rFonts w:ascii="Courier New" w:eastAsia="Courier New" w:hAnsi="Courier New" w:cs="Courier New"/>
          </w:rPr>
          <w:tab/>
          <w:delText>314660</w:delText>
        </w:r>
      </w:del>
    </w:p>
    <w:p w14:paraId="07E3F7F6" w14:textId="029E2155" w:rsidR="00CB7E31" w:rsidDel="009E4857" w:rsidRDefault="00000000">
      <w:pPr>
        <w:spacing w:after="3" w:line="271" w:lineRule="auto"/>
        <w:ind w:left="593" w:right="117" w:hanging="10"/>
        <w:rPr>
          <w:del w:id="7460" w:author="Jose Eduardo VIU" w:date="2023-04-01T20:51:00Z"/>
        </w:rPr>
      </w:pPr>
      <w:del w:id="7461" w:author="Jose Eduardo VIU" w:date="2023-04-01T20:51:00Z">
        <w:r w:rsidDel="009E4857">
          <w:rPr>
            <w:rFonts w:ascii="Courier New" w:eastAsia="Courier New" w:hAnsi="Courier New" w:cs="Courier New"/>
          </w:rPr>
          <w:delText>[21 rows x 23 columns]</w:delText>
        </w:r>
      </w:del>
    </w:p>
    <w:p w14:paraId="4FAC5AAE" w14:textId="79542763" w:rsidR="00CB7E31" w:rsidDel="009E4857" w:rsidRDefault="00000000">
      <w:pPr>
        <w:spacing w:after="187"/>
        <w:rPr>
          <w:del w:id="7462" w:author="Jose Eduardo VIU" w:date="2023-04-01T20:51:00Z"/>
        </w:rPr>
      </w:pPr>
      <w:del w:id="7463" w:author="Jose Eduardo VIU" w:date="2023-04-01T20:51:00Z">
        <w:r>
          <w:pict w14:anchorId="18F13397">
            <v:group id="Group 35746" o:spid="_x0000_s2554" style="width:493.9pt;height:19.6pt;mso-position-horizontal-relative:char;mso-position-vertical-relative:line" coordsize="62726,2487">
              <v:shape id="Forma libre: forma 481" o:spid="_x0000_s2555"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" path="m70,l16440,v39,,70,31,70,70l16510,621v,39,-31,70,-70,70l70,691c31,691,,660,,621l,70c,31,31,,70,xe" fillcolor="#cfcfcf" stroked="f" strokeweight="0">
                <v:path arrowok="t"/>
              </v:shape>
              <v:shape id="Forma libre: forma 482" o:spid="_x0000_s2556"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" path="m35,l16405,v19,,35,16,35,35l16440,586v,19,-16,35,-35,35l35,621c16,621,,605,,586l,35c,16,16,,35,xe" fillcolor="#f7f7f7" stroked="f" strokeweight="0">
                <v:path arrowok="t"/>
              </v:shape>
              <v:shape id="Cuadro de texto 483" o:spid="_x0000_s255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" filled="f" stroked="f" strokeweight="0">
                <v:textbox style="mso-next-textbox:#Cuadro de texto 483" inset="0,0,0,0">
                  <w:txbxContent>
                    <w:p w14:paraId="17004E54"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484" o:spid="_x0000_s2558" type="#_x0000_t202" style="position:absolute;left:3798;top:388;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" filled="f" stroked="f" strokeweight="0">
                <v:textbox style="mso-next-textbox:#Cuadro de texto 484" inset="0,0,0,0">
                  <w:txbxContent>
                    <w:p w14:paraId="32BA7A87" w14:textId="77777777" w:rsidR="00CB7E31" w:rsidRDefault="00000000">
                      <w:pPr>
                        <w:overflowPunct w:val="0"/>
                        <w:spacing w:after="0" w:line="240" w:lineRule="auto"/>
                      </w:pPr>
                      <w:r>
                        <w:rPr>
                          <w:rFonts w:asciiTheme="minorHAnsi" w:hAnsiTheme="minorHAnsi" w:cstheme="minorBidi"/>
                        </w:rPr>
                        <w:t>df[df</w:t>
                      </w:r>
                    </w:p>
                  </w:txbxContent>
                </v:textbox>
              </v:shape>
              <v:shape id="Cuadro de texto 485" o:spid="_x0000_s2559" type="#_x0000_t202" style="position:absolute;left:743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Gi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pG0zH8nglHQM4fAAAA//8DAFBLAQItABQABgAIAAAAIQDb4fbL7gAAAIUBAAATAAAAAAAA&#10;AAAAAAAAAAAAAABbQ29udGVudF9UeXBlc10ueG1sUEsBAi0AFAAGAAgAAAAhAFr0LFu/AAAAFQEA&#10;AAsAAAAAAAAAAAAAAAAAHwEAAF9yZWxzLy5yZWxzUEsBAi0AFAAGAAgAAAAhAPaz8aLHAAAA3AAA&#10;AA8AAAAAAAAAAAAAAAAABwIAAGRycy9kb3ducmV2LnhtbFBLBQYAAAAAAwADALcAAAD7AgAAAAA=&#10;" filled="f" stroked="f" strokeweight="0">
                <v:textbox style="mso-next-textbox:#Cuadro de texto 485" inset="0,0,0,0">
                  <w:txbxContent>
                    <w:p w14:paraId="643CA51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86" o:spid="_x0000_s2560" type="#_x0000_t202" style="position:absolute;left:8161;top:388;width:966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" filled="f" stroked="f" strokeweight="0">
                <v:textbox style="mso-next-textbox:#Cuadro de texto 486" inset="0,0,0,0">
                  <w:txbxContent>
                    <w:p w14:paraId="549E50E6" w14:textId="77777777" w:rsidR="00CB7E31" w:rsidRDefault="00000000">
                      <w:pPr>
                        <w:overflowPunct w:val="0"/>
                        <w:spacing w:after="0" w:line="240" w:lineRule="auto"/>
                      </w:pPr>
                      <w:r>
                        <w:rPr>
                          <w:rFonts w:asciiTheme="minorHAnsi" w:hAnsiTheme="minorHAnsi" w:cstheme="minorBidi"/>
                        </w:rPr>
                        <w:t>DiasMedios</w:t>
                      </w:r>
                    </w:p>
                  </w:txbxContent>
                </v:textbox>
              </v:shape>
              <v:shape id="Cuadro de texto 487" o:spid="_x0000_s2561" type="#_x0000_t202" style="position:absolute;left:1542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" filled="f" stroked="f" strokeweight="0">
                <v:textbox style="mso-next-textbox:#Cuadro de texto 487" inset="0,0,0,0">
                  <w:txbxContent>
                    <w:p w14:paraId="03D1844E" w14:textId="77777777" w:rsidR="00CB7E31" w:rsidRDefault="00000000">
                      <w:pPr>
                        <w:overflowPunct w:val="0"/>
                        <w:spacing w:after="0" w:line="240" w:lineRule="auto"/>
                      </w:pPr>
                      <w:r>
                        <w:rPr>
                          <w:rFonts w:asciiTheme="minorHAnsi" w:hAnsiTheme="minorHAnsi" w:cstheme="minorBidi"/>
                          <w:color w:val="666666"/>
                        </w:rPr>
                        <w:t>&gt;</w:t>
                      </w:r>
                    </w:p>
                  </w:txbxContent>
                </v:textbox>
              </v:shape>
              <v:shape id="Cuadro de texto 488" o:spid="_x0000_s2562" type="#_x0000_t202" style="position:absolute;left:1616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" filled="f" stroked="f" strokeweight="0">
                <v:textbox style="mso-next-textbox:#Cuadro de texto 488" inset="0,0,0,0">
                  <w:txbxContent>
                    <w:p w14:paraId="3C7AAF0E"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89" o:spid="_x0000_s2563" type="#_x0000_t202" style="position:absolute;left:16884;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" filled="f" stroked="f" strokeweight="0">
                <v:textbox style="mso-next-textbox:#Cuadro de texto 489" inset="0,0,0,0">
                  <w:txbxContent>
                    <w:p w14:paraId="4464B10F"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490" o:spid="_x0000_s2564" type="#_x0000_t202" style="position:absolute;left:1906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" filled="f" stroked="f" strokeweight="0">
                <v:textbox style="mso-next-textbox:#Cuadro de texto 490" inset="0,0,0,0">
                  <w:txbxContent>
                    <w:p w14:paraId="46AF8EED" w14:textId="77777777" w:rsidR="00CB7E31" w:rsidRDefault="00000000">
                      <w:pPr>
                        <w:overflowPunct w:val="0"/>
                        <w:spacing w:after="0" w:line="240" w:lineRule="auto"/>
                      </w:pPr>
                      <w:r>
                        <w:rPr>
                          <w:rFonts w:asciiTheme="minorHAnsi" w:hAnsiTheme="minorHAnsi" w:cstheme="minorBidi"/>
                        </w:rPr>
                        <w:t>]</w:t>
                      </w:r>
                    </w:p>
                  </w:txbxContent>
                </v:textbox>
              </v:shape>
              <w10:anchorlock/>
            </v:group>
          </w:pict>
        </w:r>
      </w:del>
    </w:p>
    <w:p w14:paraId="221F9589" w14:textId="2321E4FB" w:rsidR="00CB7E31" w:rsidDel="009E4857" w:rsidRDefault="00000000">
      <w:pPr>
        <w:tabs>
          <w:tab w:val="center" w:pos="4540"/>
          <w:tab w:val="center" w:pos="8950"/>
        </w:tabs>
        <w:spacing w:after="3" w:line="271" w:lineRule="auto"/>
        <w:rPr>
          <w:del w:id="7464" w:author="Jose Eduardo VIU" w:date="2023-04-01T20:51:00Z"/>
        </w:rPr>
      </w:pPr>
      <w:del w:id="7465" w:author="Jose Eduardo VIU" w:date="2023-04-01T20:51:00Z">
        <w:r w:rsidDel="009E4857">
          <w:rPr>
            <w:rFonts w:ascii="Courier New" w:eastAsia="Courier New" w:hAnsi="Courier New" w:cs="Courier New"/>
            <w:color w:val="D84315"/>
          </w:rPr>
          <w:delText>[ ]:</w:delText>
        </w:r>
        <w:r w:rsidDel="009E4857">
          <w:rPr>
            <w:rFonts w:ascii="Courier New" w:eastAsia="Courier New" w:hAnsi="Courier New" w:cs="Courier New"/>
            <w:color w:val="D84315"/>
          </w:rPr>
          <w:tab/>
        </w:r>
        <w:r w:rsidDel="009E4857">
          <w:rPr>
            <w:rFonts w:ascii="Courier New" w:eastAsia="Courier New" w:hAnsi="Courier New" w:cs="Courier New"/>
          </w:rPr>
          <w:delText>ct_codigo ct_integra ct_tipo ct_raza ct_fase ct_sexo</w:delText>
        </w:r>
        <w:r w:rsidDel="009E4857">
          <w:rPr>
            <w:rFonts w:ascii="Courier New" w:eastAsia="Courier New" w:hAnsi="Courier New" w:cs="Courier New"/>
          </w:rPr>
          <w:tab/>
          <w:delText>IncPeso \</w:delText>
        </w:r>
      </w:del>
    </w:p>
    <w:tbl>
      <w:tblPr>
        <w:tblStyle w:val="TableGrid"/>
        <w:tblW w:w="8591" w:type="dxa"/>
        <w:tblInd w:w="588" w:type="dxa"/>
        <w:tblLayout w:type="fixed"/>
        <w:tblLook w:val="04A0" w:firstRow="1" w:lastRow="0" w:firstColumn="1" w:lastColumn="0" w:noHBand="0" w:noVBand="1"/>
      </w:tblPr>
      <w:tblGrid>
        <w:gridCol w:w="689"/>
        <w:gridCol w:w="1946"/>
        <w:gridCol w:w="918"/>
        <w:gridCol w:w="458"/>
        <w:gridCol w:w="916"/>
        <w:gridCol w:w="1145"/>
        <w:gridCol w:w="802"/>
        <w:gridCol w:w="229"/>
        <w:gridCol w:w="1488"/>
      </w:tblGrid>
      <w:tr w:rsidR="00CB7E31" w:rsidDel="009E4857" w14:paraId="5A8FC346" w14:textId="431D71AE">
        <w:trPr>
          <w:trHeight w:val="245"/>
          <w:del w:id="7466" w:author="Jose Eduardo VIU" w:date="2023-04-01T20:51:00Z"/>
        </w:trPr>
        <w:tc>
          <w:tcPr>
            <w:tcW w:w="688" w:type="dxa"/>
          </w:tcPr>
          <w:p w14:paraId="30B877D2" w14:textId="2CE0E630" w:rsidR="00CB7E31" w:rsidDel="009E4857" w:rsidRDefault="00000000">
            <w:pPr>
              <w:suppressAutoHyphens w:val="0"/>
              <w:spacing w:after="0"/>
              <w:rPr>
                <w:del w:id="7467" w:author="Jose Eduardo VIU" w:date="2023-04-01T20:51:00Z"/>
              </w:rPr>
            </w:pPr>
            <w:del w:id="7468" w:author="Jose Eduardo VIU" w:date="2023-04-01T20:51:00Z">
              <w:r w:rsidDel="009E4857">
                <w:rPr>
                  <w:rFonts w:ascii="Courier New" w:eastAsia="Courier New" w:hAnsi="Courier New" w:cs="Courier New"/>
                </w:rPr>
                <w:delText>762</w:delText>
              </w:r>
            </w:del>
          </w:p>
        </w:tc>
        <w:tc>
          <w:tcPr>
            <w:tcW w:w="1946" w:type="dxa"/>
          </w:tcPr>
          <w:p w14:paraId="2FD97EF8" w14:textId="4764B881" w:rsidR="00CB7E31" w:rsidDel="009E4857" w:rsidRDefault="00000000">
            <w:pPr>
              <w:suppressAutoHyphens w:val="0"/>
              <w:spacing w:after="0"/>
              <w:ind w:left="344"/>
              <w:rPr>
                <w:del w:id="7469" w:author="Jose Eduardo VIU" w:date="2023-04-01T20:51:00Z"/>
              </w:rPr>
            </w:pPr>
            <w:del w:id="7470" w:author="Jose Eduardo VIU" w:date="2023-04-01T20:51:00Z">
              <w:r w:rsidDel="009E4857">
                <w:rPr>
                  <w:rFonts w:ascii="Courier New" w:eastAsia="Courier New" w:hAnsi="Courier New" w:cs="Courier New"/>
                </w:rPr>
                <w:delText>200976</w:delText>
              </w:r>
            </w:del>
          </w:p>
        </w:tc>
        <w:tc>
          <w:tcPr>
            <w:tcW w:w="1376" w:type="dxa"/>
            <w:gridSpan w:val="2"/>
          </w:tcPr>
          <w:p w14:paraId="45E8B51A" w14:textId="6FEC29CD" w:rsidR="00CB7E31" w:rsidDel="009E4857" w:rsidRDefault="00000000">
            <w:pPr>
              <w:suppressAutoHyphens w:val="0"/>
              <w:spacing w:after="0"/>
              <w:ind w:left="115"/>
              <w:rPr>
                <w:del w:id="7471" w:author="Jose Eduardo VIU" w:date="2023-04-01T20:51:00Z"/>
              </w:rPr>
            </w:pPr>
            <w:del w:id="7472" w:author="Jose Eduardo VIU" w:date="2023-04-01T20:51:00Z">
              <w:r w:rsidDel="009E4857">
                <w:rPr>
                  <w:rFonts w:ascii="Courier New" w:eastAsia="Courier New" w:hAnsi="Courier New" w:cs="Courier New"/>
                </w:rPr>
                <w:delText>135</w:delText>
              </w:r>
            </w:del>
          </w:p>
        </w:tc>
        <w:tc>
          <w:tcPr>
            <w:tcW w:w="916" w:type="dxa"/>
          </w:tcPr>
          <w:p w14:paraId="0B788B74" w14:textId="4515F51E" w:rsidR="00CB7E31" w:rsidDel="009E4857" w:rsidRDefault="00000000">
            <w:pPr>
              <w:suppressAutoHyphens w:val="0"/>
              <w:spacing w:after="0"/>
              <w:rPr>
                <w:del w:id="7473" w:author="Jose Eduardo VIU" w:date="2023-04-01T20:51:00Z"/>
              </w:rPr>
            </w:pPr>
            <w:del w:id="7474" w:author="Jose Eduardo VIU" w:date="2023-04-01T20:51:00Z">
              <w:r w:rsidDel="009E4857">
                <w:rPr>
                  <w:rFonts w:ascii="Courier New" w:eastAsia="Courier New" w:hAnsi="Courier New" w:cs="Courier New"/>
                </w:rPr>
                <w:delText>2</w:delText>
              </w:r>
            </w:del>
          </w:p>
        </w:tc>
        <w:tc>
          <w:tcPr>
            <w:tcW w:w="1145" w:type="dxa"/>
          </w:tcPr>
          <w:p w14:paraId="2A8A8EEC" w14:textId="428A9A7F" w:rsidR="00CB7E31" w:rsidDel="009E4857" w:rsidRDefault="00000000">
            <w:pPr>
              <w:suppressAutoHyphens w:val="0"/>
              <w:spacing w:after="0"/>
              <w:rPr>
                <w:del w:id="7475" w:author="Jose Eduardo VIU" w:date="2023-04-01T20:51:00Z"/>
              </w:rPr>
            </w:pPr>
            <w:del w:id="7476" w:author="Jose Eduardo VIU" w:date="2023-04-01T20:51:00Z">
              <w:r w:rsidDel="009E4857">
                <w:rPr>
                  <w:rFonts w:ascii="Courier New" w:eastAsia="Courier New" w:hAnsi="Courier New" w:cs="Courier New"/>
                </w:rPr>
                <w:delText>69</w:delText>
              </w:r>
            </w:del>
          </w:p>
        </w:tc>
        <w:tc>
          <w:tcPr>
            <w:tcW w:w="1031" w:type="dxa"/>
            <w:gridSpan w:val="2"/>
          </w:tcPr>
          <w:p w14:paraId="2099CCE7" w14:textId="2972B257" w:rsidR="00CB7E31" w:rsidDel="009E4857" w:rsidRDefault="00000000">
            <w:pPr>
              <w:suppressAutoHyphens w:val="0"/>
              <w:spacing w:after="0"/>
              <w:rPr>
                <w:del w:id="7477" w:author="Jose Eduardo VIU" w:date="2023-04-01T20:51:00Z"/>
              </w:rPr>
            </w:pPr>
            <w:del w:id="7478" w:author="Jose Eduardo VIU" w:date="2023-04-01T20:51:00Z">
              <w:r w:rsidDel="009E4857">
                <w:rPr>
                  <w:rFonts w:ascii="Courier New" w:eastAsia="Courier New" w:hAnsi="Courier New" w:cs="Courier New"/>
                </w:rPr>
                <w:delText>2</w:delText>
              </w:r>
            </w:del>
          </w:p>
        </w:tc>
        <w:tc>
          <w:tcPr>
            <w:tcW w:w="1488" w:type="dxa"/>
          </w:tcPr>
          <w:p w14:paraId="4756733D" w14:textId="4DF4CB06" w:rsidR="00CB7E31" w:rsidDel="009E4857" w:rsidRDefault="00000000">
            <w:pPr>
              <w:suppressAutoHyphens w:val="0"/>
              <w:spacing w:after="0"/>
              <w:rPr>
                <w:del w:id="7479" w:author="Jose Eduardo VIU" w:date="2023-04-01T20:51:00Z"/>
              </w:rPr>
            </w:pPr>
            <w:del w:id="7480" w:author="Jose Eduardo VIU" w:date="2023-04-01T20:51:00Z">
              <w:r w:rsidDel="009E4857">
                <w:rPr>
                  <w:rFonts w:ascii="Courier New" w:eastAsia="Courier New" w:hAnsi="Courier New" w:cs="Courier New"/>
                </w:rPr>
                <w:delText>8 135.050994</w:delText>
              </w:r>
            </w:del>
          </w:p>
        </w:tc>
      </w:tr>
      <w:tr w:rsidR="00CB7E31" w:rsidDel="009E4857" w14:paraId="51AAB611" w14:textId="60027F2D">
        <w:trPr>
          <w:trHeight w:val="271"/>
          <w:del w:id="7481" w:author="Jose Eduardo VIU" w:date="2023-04-01T20:51:00Z"/>
        </w:trPr>
        <w:tc>
          <w:tcPr>
            <w:tcW w:w="688" w:type="dxa"/>
          </w:tcPr>
          <w:p w14:paraId="584345A5" w14:textId="7F895842" w:rsidR="00CB7E31" w:rsidDel="009E4857" w:rsidRDefault="00000000">
            <w:pPr>
              <w:suppressAutoHyphens w:val="0"/>
              <w:spacing w:after="0"/>
              <w:rPr>
                <w:del w:id="7482" w:author="Jose Eduardo VIU" w:date="2023-04-01T20:51:00Z"/>
              </w:rPr>
            </w:pPr>
            <w:del w:id="7483" w:author="Jose Eduardo VIU" w:date="2023-04-01T20:51:00Z">
              <w:r w:rsidDel="009E4857">
                <w:rPr>
                  <w:rFonts w:ascii="Courier New" w:eastAsia="Courier New" w:hAnsi="Courier New" w:cs="Courier New"/>
                </w:rPr>
                <w:delText>766</w:delText>
              </w:r>
            </w:del>
          </w:p>
        </w:tc>
        <w:tc>
          <w:tcPr>
            <w:tcW w:w="1946" w:type="dxa"/>
          </w:tcPr>
          <w:p w14:paraId="27D3B664" w14:textId="08CE4541" w:rsidR="00CB7E31" w:rsidDel="009E4857" w:rsidRDefault="00000000">
            <w:pPr>
              <w:suppressAutoHyphens w:val="0"/>
              <w:spacing w:after="0"/>
              <w:ind w:left="344"/>
              <w:rPr>
                <w:del w:id="7484" w:author="Jose Eduardo VIU" w:date="2023-04-01T20:51:00Z"/>
              </w:rPr>
            </w:pPr>
            <w:del w:id="7485" w:author="Jose Eduardo VIU" w:date="2023-04-01T20:51:00Z">
              <w:r w:rsidDel="009E4857">
                <w:rPr>
                  <w:rFonts w:ascii="Courier New" w:eastAsia="Courier New" w:hAnsi="Courier New" w:cs="Courier New"/>
                </w:rPr>
                <w:delText>201073</w:delText>
              </w:r>
            </w:del>
          </w:p>
        </w:tc>
        <w:tc>
          <w:tcPr>
            <w:tcW w:w="1376" w:type="dxa"/>
            <w:gridSpan w:val="2"/>
          </w:tcPr>
          <w:p w14:paraId="0008DFF1" w14:textId="72A0B805" w:rsidR="00CB7E31" w:rsidDel="009E4857" w:rsidRDefault="00000000">
            <w:pPr>
              <w:suppressAutoHyphens w:val="0"/>
              <w:spacing w:after="0"/>
              <w:ind w:left="115"/>
              <w:rPr>
                <w:del w:id="7486" w:author="Jose Eduardo VIU" w:date="2023-04-01T20:51:00Z"/>
              </w:rPr>
            </w:pPr>
            <w:del w:id="7487" w:author="Jose Eduardo VIU" w:date="2023-04-01T20:51:00Z">
              <w:r w:rsidDel="009E4857">
                <w:rPr>
                  <w:rFonts w:ascii="Courier New" w:eastAsia="Courier New" w:hAnsi="Courier New" w:cs="Courier New"/>
                </w:rPr>
                <w:delText>135</w:delText>
              </w:r>
            </w:del>
          </w:p>
        </w:tc>
        <w:tc>
          <w:tcPr>
            <w:tcW w:w="916" w:type="dxa"/>
          </w:tcPr>
          <w:p w14:paraId="6F83CA35" w14:textId="672DA53D" w:rsidR="00CB7E31" w:rsidDel="009E4857" w:rsidRDefault="00000000">
            <w:pPr>
              <w:suppressAutoHyphens w:val="0"/>
              <w:spacing w:after="0"/>
              <w:rPr>
                <w:del w:id="7488" w:author="Jose Eduardo VIU" w:date="2023-04-01T20:51:00Z"/>
              </w:rPr>
            </w:pPr>
            <w:del w:id="7489" w:author="Jose Eduardo VIU" w:date="2023-04-01T20:51:00Z">
              <w:r w:rsidDel="009E4857">
                <w:rPr>
                  <w:rFonts w:ascii="Courier New" w:eastAsia="Courier New" w:hAnsi="Courier New" w:cs="Courier New"/>
                </w:rPr>
                <w:delText>2</w:delText>
              </w:r>
            </w:del>
          </w:p>
        </w:tc>
        <w:tc>
          <w:tcPr>
            <w:tcW w:w="1145" w:type="dxa"/>
          </w:tcPr>
          <w:p w14:paraId="2DF15329" w14:textId="074E7A33" w:rsidR="00CB7E31" w:rsidDel="009E4857" w:rsidRDefault="00000000">
            <w:pPr>
              <w:suppressAutoHyphens w:val="0"/>
              <w:spacing w:after="0"/>
              <w:rPr>
                <w:del w:id="7490" w:author="Jose Eduardo VIU" w:date="2023-04-01T20:51:00Z"/>
              </w:rPr>
            </w:pPr>
            <w:del w:id="7491" w:author="Jose Eduardo VIU" w:date="2023-04-01T20:51:00Z">
              <w:r w:rsidDel="009E4857">
                <w:rPr>
                  <w:rFonts w:ascii="Courier New" w:eastAsia="Courier New" w:hAnsi="Courier New" w:cs="Courier New"/>
                </w:rPr>
                <w:delText>69</w:delText>
              </w:r>
            </w:del>
          </w:p>
        </w:tc>
        <w:tc>
          <w:tcPr>
            <w:tcW w:w="1031" w:type="dxa"/>
            <w:gridSpan w:val="2"/>
          </w:tcPr>
          <w:p w14:paraId="1E100F68" w14:textId="2AD74707" w:rsidR="00CB7E31" w:rsidDel="009E4857" w:rsidRDefault="00000000">
            <w:pPr>
              <w:suppressAutoHyphens w:val="0"/>
              <w:spacing w:after="0"/>
              <w:rPr>
                <w:del w:id="7492" w:author="Jose Eduardo VIU" w:date="2023-04-01T20:51:00Z"/>
              </w:rPr>
            </w:pPr>
            <w:del w:id="7493" w:author="Jose Eduardo VIU" w:date="2023-04-01T20:51:00Z">
              <w:r w:rsidDel="009E4857">
                <w:rPr>
                  <w:rFonts w:ascii="Courier New" w:eastAsia="Courier New" w:hAnsi="Courier New" w:cs="Courier New"/>
                </w:rPr>
                <w:delText>2</w:delText>
              </w:r>
            </w:del>
          </w:p>
        </w:tc>
        <w:tc>
          <w:tcPr>
            <w:tcW w:w="1488" w:type="dxa"/>
          </w:tcPr>
          <w:p w14:paraId="692BD581" w14:textId="23932BC2" w:rsidR="00CB7E31" w:rsidDel="009E4857" w:rsidRDefault="00000000">
            <w:pPr>
              <w:suppressAutoHyphens w:val="0"/>
              <w:spacing w:after="0"/>
              <w:rPr>
                <w:del w:id="7494" w:author="Jose Eduardo VIU" w:date="2023-04-01T20:51:00Z"/>
              </w:rPr>
            </w:pPr>
            <w:del w:id="7495" w:author="Jose Eduardo VIU" w:date="2023-04-01T20:51:00Z">
              <w:r w:rsidDel="009E4857">
                <w:rPr>
                  <w:rFonts w:ascii="Courier New" w:eastAsia="Courier New" w:hAnsi="Courier New" w:cs="Courier New"/>
                </w:rPr>
                <w:delText>8 140.514860</w:delText>
              </w:r>
            </w:del>
          </w:p>
        </w:tc>
      </w:tr>
      <w:tr w:rsidR="00CB7E31" w:rsidDel="009E4857" w14:paraId="2EEE9D1E" w14:textId="64B8598F">
        <w:trPr>
          <w:trHeight w:val="271"/>
          <w:del w:id="7496" w:author="Jose Eduardo VIU" w:date="2023-04-01T20:51:00Z"/>
        </w:trPr>
        <w:tc>
          <w:tcPr>
            <w:tcW w:w="688" w:type="dxa"/>
          </w:tcPr>
          <w:p w14:paraId="1D177BDA" w14:textId="568EBA2F" w:rsidR="00CB7E31" w:rsidDel="009E4857" w:rsidRDefault="00000000">
            <w:pPr>
              <w:suppressAutoHyphens w:val="0"/>
              <w:spacing w:after="0"/>
              <w:rPr>
                <w:del w:id="7497" w:author="Jose Eduardo VIU" w:date="2023-04-01T20:51:00Z"/>
              </w:rPr>
            </w:pPr>
            <w:del w:id="7498" w:author="Jose Eduardo VIU" w:date="2023-04-01T20:51:00Z">
              <w:r w:rsidDel="009E4857">
                <w:rPr>
                  <w:rFonts w:ascii="Courier New" w:eastAsia="Courier New" w:hAnsi="Courier New" w:cs="Courier New"/>
                </w:rPr>
                <w:delText>1502</w:delText>
              </w:r>
            </w:del>
          </w:p>
        </w:tc>
        <w:tc>
          <w:tcPr>
            <w:tcW w:w="1946" w:type="dxa"/>
          </w:tcPr>
          <w:p w14:paraId="28F70D39" w14:textId="014D590E" w:rsidR="00CB7E31" w:rsidDel="009E4857" w:rsidRDefault="00000000">
            <w:pPr>
              <w:suppressAutoHyphens w:val="0"/>
              <w:spacing w:after="0"/>
              <w:ind w:left="573"/>
              <w:rPr>
                <w:del w:id="7499" w:author="Jose Eduardo VIU" w:date="2023-04-01T20:51:00Z"/>
              </w:rPr>
            </w:pPr>
            <w:del w:id="7500" w:author="Jose Eduardo VIU" w:date="2023-04-01T20:51:00Z">
              <w:r w:rsidDel="009E4857">
                <w:rPr>
                  <w:rFonts w:ascii="Courier New" w:eastAsia="Courier New" w:hAnsi="Courier New" w:cs="Courier New"/>
                </w:rPr>
                <w:delText>2873</w:delText>
              </w:r>
            </w:del>
          </w:p>
        </w:tc>
        <w:tc>
          <w:tcPr>
            <w:tcW w:w="1376" w:type="dxa"/>
            <w:gridSpan w:val="2"/>
          </w:tcPr>
          <w:p w14:paraId="28C311EF" w14:textId="2737DA23" w:rsidR="00CB7E31" w:rsidDel="009E4857" w:rsidRDefault="00000000">
            <w:pPr>
              <w:suppressAutoHyphens w:val="0"/>
              <w:spacing w:after="0"/>
              <w:ind w:left="115"/>
              <w:rPr>
                <w:del w:id="7501" w:author="Jose Eduardo VIU" w:date="2023-04-01T20:51:00Z"/>
              </w:rPr>
            </w:pPr>
            <w:del w:id="7502" w:author="Jose Eduardo VIU" w:date="2023-04-01T20:51:00Z">
              <w:r w:rsidDel="009E4857">
                <w:rPr>
                  <w:rFonts w:ascii="Courier New" w:eastAsia="Courier New" w:hAnsi="Courier New" w:cs="Courier New"/>
                </w:rPr>
                <w:delText>256</w:delText>
              </w:r>
            </w:del>
          </w:p>
        </w:tc>
        <w:tc>
          <w:tcPr>
            <w:tcW w:w="916" w:type="dxa"/>
          </w:tcPr>
          <w:p w14:paraId="5E93C993" w14:textId="4A498B44" w:rsidR="00CB7E31" w:rsidDel="009E4857" w:rsidRDefault="00000000">
            <w:pPr>
              <w:suppressAutoHyphens w:val="0"/>
              <w:spacing w:after="0"/>
              <w:rPr>
                <w:del w:id="7503" w:author="Jose Eduardo VIU" w:date="2023-04-01T20:51:00Z"/>
              </w:rPr>
            </w:pPr>
            <w:del w:id="7504" w:author="Jose Eduardo VIU" w:date="2023-04-01T20:51:00Z">
              <w:r w:rsidDel="009E4857">
                <w:rPr>
                  <w:rFonts w:ascii="Courier New" w:eastAsia="Courier New" w:hAnsi="Courier New" w:cs="Courier New"/>
                </w:rPr>
                <w:delText>2</w:delText>
              </w:r>
            </w:del>
          </w:p>
        </w:tc>
        <w:tc>
          <w:tcPr>
            <w:tcW w:w="1145" w:type="dxa"/>
          </w:tcPr>
          <w:p w14:paraId="66A8FEBE" w14:textId="32C81627" w:rsidR="00CB7E31" w:rsidDel="009E4857" w:rsidRDefault="00000000">
            <w:pPr>
              <w:suppressAutoHyphens w:val="0"/>
              <w:spacing w:after="0"/>
              <w:rPr>
                <w:del w:id="7505" w:author="Jose Eduardo VIU" w:date="2023-04-01T20:51:00Z"/>
              </w:rPr>
            </w:pPr>
            <w:del w:id="7506" w:author="Jose Eduardo VIU" w:date="2023-04-01T20:51:00Z">
              <w:r w:rsidDel="009E4857">
                <w:rPr>
                  <w:rFonts w:ascii="Courier New" w:eastAsia="Courier New" w:hAnsi="Courier New" w:cs="Courier New"/>
                </w:rPr>
                <w:delText>69</w:delText>
              </w:r>
            </w:del>
          </w:p>
        </w:tc>
        <w:tc>
          <w:tcPr>
            <w:tcW w:w="1031" w:type="dxa"/>
            <w:gridSpan w:val="2"/>
          </w:tcPr>
          <w:p w14:paraId="7C419FE7" w14:textId="373C752E" w:rsidR="00CB7E31" w:rsidDel="009E4857" w:rsidRDefault="00000000">
            <w:pPr>
              <w:suppressAutoHyphens w:val="0"/>
              <w:spacing w:after="0"/>
              <w:rPr>
                <w:del w:id="7507" w:author="Jose Eduardo VIU" w:date="2023-04-01T20:51:00Z"/>
              </w:rPr>
            </w:pPr>
            <w:del w:id="7508" w:author="Jose Eduardo VIU" w:date="2023-04-01T20:51:00Z">
              <w:r w:rsidDel="009E4857">
                <w:rPr>
                  <w:rFonts w:ascii="Courier New" w:eastAsia="Courier New" w:hAnsi="Courier New" w:cs="Courier New"/>
                </w:rPr>
                <w:delText>2</w:delText>
              </w:r>
            </w:del>
          </w:p>
        </w:tc>
        <w:tc>
          <w:tcPr>
            <w:tcW w:w="1488" w:type="dxa"/>
          </w:tcPr>
          <w:p w14:paraId="7CA05BCC" w14:textId="2A88FF56" w:rsidR="00CB7E31" w:rsidDel="009E4857" w:rsidRDefault="00000000">
            <w:pPr>
              <w:suppressAutoHyphens w:val="0"/>
              <w:spacing w:after="0"/>
              <w:rPr>
                <w:del w:id="7509" w:author="Jose Eduardo VIU" w:date="2023-04-01T20:51:00Z"/>
              </w:rPr>
            </w:pPr>
            <w:del w:id="7510" w:author="Jose Eduardo VIU" w:date="2023-04-01T20:51:00Z">
              <w:r w:rsidDel="009E4857">
                <w:rPr>
                  <w:rFonts w:ascii="Courier New" w:eastAsia="Courier New" w:hAnsi="Courier New" w:cs="Courier New"/>
                </w:rPr>
                <w:delText>8 122.743165</w:delText>
              </w:r>
            </w:del>
          </w:p>
        </w:tc>
      </w:tr>
      <w:tr w:rsidR="00CB7E31" w:rsidDel="009E4857" w14:paraId="05C71FFC" w14:textId="41112551">
        <w:trPr>
          <w:trHeight w:val="271"/>
          <w:del w:id="7511" w:author="Jose Eduardo VIU" w:date="2023-04-01T20:51:00Z"/>
        </w:trPr>
        <w:tc>
          <w:tcPr>
            <w:tcW w:w="688" w:type="dxa"/>
          </w:tcPr>
          <w:p w14:paraId="130E530E" w14:textId="284481E0" w:rsidR="00CB7E31" w:rsidDel="009E4857" w:rsidRDefault="00000000">
            <w:pPr>
              <w:suppressAutoHyphens w:val="0"/>
              <w:spacing w:after="0"/>
              <w:rPr>
                <w:del w:id="7512" w:author="Jose Eduardo VIU" w:date="2023-04-01T20:51:00Z"/>
              </w:rPr>
            </w:pPr>
            <w:del w:id="7513" w:author="Jose Eduardo VIU" w:date="2023-04-01T20:51:00Z">
              <w:r w:rsidDel="009E4857">
                <w:rPr>
                  <w:rFonts w:ascii="Courier New" w:eastAsia="Courier New" w:hAnsi="Courier New" w:cs="Courier New"/>
                </w:rPr>
                <w:delText>4204</w:delText>
              </w:r>
            </w:del>
          </w:p>
        </w:tc>
        <w:tc>
          <w:tcPr>
            <w:tcW w:w="1946" w:type="dxa"/>
          </w:tcPr>
          <w:p w14:paraId="2794FAAF" w14:textId="4DFA01BD" w:rsidR="00CB7E31" w:rsidDel="009E4857" w:rsidRDefault="00000000">
            <w:pPr>
              <w:suppressAutoHyphens w:val="0"/>
              <w:spacing w:after="0"/>
              <w:ind w:left="344"/>
              <w:rPr>
                <w:del w:id="7514" w:author="Jose Eduardo VIU" w:date="2023-04-01T20:51:00Z"/>
              </w:rPr>
            </w:pPr>
            <w:del w:id="7515" w:author="Jose Eduardo VIU" w:date="2023-04-01T20:51:00Z">
              <w:r w:rsidDel="009E4857">
                <w:rPr>
                  <w:rFonts w:ascii="Courier New" w:eastAsia="Courier New" w:hAnsi="Courier New" w:cs="Courier New"/>
                </w:rPr>
                <w:delText>201131</w:delText>
              </w:r>
            </w:del>
          </w:p>
        </w:tc>
        <w:tc>
          <w:tcPr>
            <w:tcW w:w="1376" w:type="dxa"/>
            <w:gridSpan w:val="2"/>
          </w:tcPr>
          <w:p w14:paraId="1961C0B3" w14:textId="22C12CDC" w:rsidR="00CB7E31" w:rsidDel="009E4857" w:rsidRDefault="00000000">
            <w:pPr>
              <w:suppressAutoHyphens w:val="0"/>
              <w:spacing w:after="0"/>
              <w:ind w:left="115"/>
              <w:rPr>
                <w:del w:id="7516" w:author="Jose Eduardo VIU" w:date="2023-04-01T20:51:00Z"/>
              </w:rPr>
            </w:pPr>
            <w:del w:id="7517" w:author="Jose Eduardo VIU" w:date="2023-04-01T20:51:00Z">
              <w:r w:rsidDel="009E4857">
                <w:rPr>
                  <w:rFonts w:ascii="Courier New" w:eastAsia="Courier New" w:hAnsi="Courier New" w:cs="Courier New"/>
                </w:rPr>
                <w:delText>504</w:delText>
              </w:r>
            </w:del>
          </w:p>
        </w:tc>
        <w:tc>
          <w:tcPr>
            <w:tcW w:w="916" w:type="dxa"/>
          </w:tcPr>
          <w:p w14:paraId="562A648C" w14:textId="01CBD139" w:rsidR="00CB7E31" w:rsidDel="009E4857" w:rsidRDefault="00000000">
            <w:pPr>
              <w:suppressAutoHyphens w:val="0"/>
              <w:spacing w:after="0"/>
              <w:rPr>
                <w:del w:id="7518" w:author="Jose Eduardo VIU" w:date="2023-04-01T20:51:00Z"/>
              </w:rPr>
            </w:pPr>
            <w:del w:id="7519" w:author="Jose Eduardo VIU" w:date="2023-04-01T20:51:00Z">
              <w:r w:rsidDel="009E4857">
                <w:rPr>
                  <w:rFonts w:ascii="Courier New" w:eastAsia="Courier New" w:hAnsi="Courier New" w:cs="Courier New"/>
                </w:rPr>
                <w:delText>2</w:delText>
              </w:r>
            </w:del>
          </w:p>
        </w:tc>
        <w:tc>
          <w:tcPr>
            <w:tcW w:w="1145" w:type="dxa"/>
          </w:tcPr>
          <w:p w14:paraId="336040AD" w14:textId="6C7B62EA" w:rsidR="00CB7E31" w:rsidDel="009E4857" w:rsidRDefault="00000000">
            <w:pPr>
              <w:suppressAutoHyphens w:val="0"/>
              <w:spacing w:after="0"/>
              <w:rPr>
                <w:del w:id="7520" w:author="Jose Eduardo VIU" w:date="2023-04-01T20:51:00Z"/>
              </w:rPr>
            </w:pPr>
            <w:del w:id="7521" w:author="Jose Eduardo VIU" w:date="2023-04-01T20:51:00Z">
              <w:r w:rsidDel="009E4857">
                <w:rPr>
                  <w:rFonts w:ascii="Courier New" w:eastAsia="Courier New" w:hAnsi="Courier New" w:cs="Courier New"/>
                </w:rPr>
                <w:delText>69</w:delText>
              </w:r>
            </w:del>
          </w:p>
        </w:tc>
        <w:tc>
          <w:tcPr>
            <w:tcW w:w="1031" w:type="dxa"/>
            <w:gridSpan w:val="2"/>
          </w:tcPr>
          <w:p w14:paraId="0E9E0351" w14:textId="00143CE5" w:rsidR="00CB7E31" w:rsidDel="009E4857" w:rsidRDefault="00000000">
            <w:pPr>
              <w:suppressAutoHyphens w:val="0"/>
              <w:spacing w:after="0"/>
              <w:rPr>
                <w:del w:id="7522" w:author="Jose Eduardo VIU" w:date="2023-04-01T20:51:00Z"/>
              </w:rPr>
            </w:pPr>
            <w:del w:id="7523" w:author="Jose Eduardo VIU" w:date="2023-04-01T20:51:00Z">
              <w:r w:rsidDel="009E4857">
                <w:rPr>
                  <w:rFonts w:ascii="Courier New" w:eastAsia="Courier New" w:hAnsi="Courier New" w:cs="Courier New"/>
                </w:rPr>
                <w:delText>2</w:delText>
              </w:r>
            </w:del>
          </w:p>
        </w:tc>
        <w:tc>
          <w:tcPr>
            <w:tcW w:w="1488" w:type="dxa"/>
          </w:tcPr>
          <w:p w14:paraId="5EF2056D" w14:textId="393BAAB8" w:rsidR="00CB7E31" w:rsidDel="009E4857" w:rsidRDefault="00000000">
            <w:pPr>
              <w:suppressAutoHyphens w:val="0"/>
              <w:spacing w:after="0"/>
              <w:rPr>
                <w:del w:id="7524" w:author="Jose Eduardo VIU" w:date="2023-04-01T20:51:00Z"/>
              </w:rPr>
            </w:pPr>
            <w:del w:id="7525" w:author="Jose Eduardo VIU" w:date="2023-04-01T20:51:00Z">
              <w:r w:rsidDel="009E4857">
                <w:rPr>
                  <w:rFonts w:ascii="Courier New" w:eastAsia="Courier New" w:hAnsi="Courier New" w:cs="Courier New"/>
                </w:rPr>
                <w:delText>8 124.248636</w:delText>
              </w:r>
            </w:del>
          </w:p>
        </w:tc>
      </w:tr>
      <w:tr w:rsidR="00CB7E31" w:rsidDel="009E4857" w14:paraId="404673BF" w14:textId="5EEEDD9B">
        <w:trPr>
          <w:trHeight w:val="271"/>
          <w:del w:id="7526" w:author="Jose Eduardo VIU" w:date="2023-04-01T20:51:00Z"/>
        </w:trPr>
        <w:tc>
          <w:tcPr>
            <w:tcW w:w="688" w:type="dxa"/>
          </w:tcPr>
          <w:p w14:paraId="4322C3EA" w14:textId="02F8B2F3" w:rsidR="00CB7E31" w:rsidDel="009E4857" w:rsidRDefault="00000000">
            <w:pPr>
              <w:suppressAutoHyphens w:val="0"/>
              <w:spacing w:after="0"/>
              <w:rPr>
                <w:del w:id="7527" w:author="Jose Eduardo VIU" w:date="2023-04-01T20:51:00Z"/>
              </w:rPr>
            </w:pPr>
            <w:del w:id="7528" w:author="Jose Eduardo VIU" w:date="2023-04-01T20:51:00Z">
              <w:r w:rsidDel="009E4857">
                <w:rPr>
                  <w:rFonts w:ascii="Courier New" w:eastAsia="Courier New" w:hAnsi="Courier New" w:cs="Courier New"/>
                </w:rPr>
                <w:delText>4211</w:delText>
              </w:r>
            </w:del>
          </w:p>
        </w:tc>
        <w:tc>
          <w:tcPr>
            <w:tcW w:w="1946" w:type="dxa"/>
          </w:tcPr>
          <w:p w14:paraId="27C2B8C8" w14:textId="01FAAB73" w:rsidR="00CB7E31" w:rsidDel="009E4857" w:rsidRDefault="00000000">
            <w:pPr>
              <w:suppressAutoHyphens w:val="0"/>
              <w:spacing w:after="0"/>
              <w:ind w:left="344"/>
              <w:rPr>
                <w:del w:id="7529" w:author="Jose Eduardo VIU" w:date="2023-04-01T20:51:00Z"/>
              </w:rPr>
            </w:pPr>
            <w:del w:id="7530" w:author="Jose Eduardo VIU" w:date="2023-04-01T20:51:00Z">
              <w:r w:rsidDel="009E4857">
                <w:rPr>
                  <w:rFonts w:ascii="Courier New" w:eastAsia="Courier New" w:hAnsi="Courier New" w:cs="Courier New"/>
                </w:rPr>
                <w:delText>203649</w:delText>
              </w:r>
            </w:del>
          </w:p>
        </w:tc>
        <w:tc>
          <w:tcPr>
            <w:tcW w:w="1376" w:type="dxa"/>
            <w:gridSpan w:val="2"/>
          </w:tcPr>
          <w:p w14:paraId="7437A326" w14:textId="1BAA6C55" w:rsidR="00CB7E31" w:rsidDel="009E4857" w:rsidRDefault="00000000">
            <w:pPr>
              <w:suppressAutoHyphens w:val="0"/>
              <w:spacing w:after="0"/>
              <w:ind w:left="115"/>
              <w:rPr>
                <w:del w:id="7531" w:author="Jose Eduardo VIU" w:date="2023-04-01T20:51:00Z"/>
              </w:rPr>
            </w:pPr>
            <w:del w:id="7532" w:author="Jose Eduardo VIU" w:date="2023-04-01T20:51:00Z">
              <w:r w:rsidDel="009E4857">
                <w:rPr>
                  <w:rFonts w:ascii="Courier New" w:eastAsia="Courier New" w:hAnsi="Courier New" w:cs="Courier New"/>
                </w:rPr>
                <w:delText>504</w:delText>
              </w:r>
            </w:del>
          </w:p>
        </w:tc>
        <w:tc>
          <w:tcPr>
            <w:tcW w:w="916" w:type="dxa"/>
          </w:tcPr>
          <w:p w14:paraId="157AE87C" w14:textId="57ADDE53" w:rsidR="00CB7E31" w:rsidDel="009E4857" w:rsidRDefault="00000000">
            <w:pPr>
              <w:suppressAutoHyphens w:val="0"/>
              <w:spacing w:after="0"/>
              <w:rPr>
                <w:del w:id="7533" w:author="Jose Eduardo VIU" w:date="2023-04-01T20:51:00Z"/>
              </w:rPr>
            </w:pPr>
            <w:del w:id="7534" w:author="Jose Eduardo VIU" w:date="2023-04-01T20:51:00Z">
              <w:r w:rsidDel="009E4857">
                <w:rPr>
                  <w:rFonts w:ascii="Courier New" w:eastAsia="Courier New" w:hAnsi="Courier New" w:cs="Courier New"/>
                </w:rPr>
                <w:delText>2</w:delText>
              </w:r>
            </w:del>
          </w:p>
        </w:tc>
        <w:tc>
          <w:tcPr>
            <w:tcW w:w="1145" w:type="dxa"/>
          </w:tcPr>
          <w:p w14:paraId="2735A44E" w14:textId="0D5F1565" w:rsidR="00CB7E31" w:rsidDel="009E4857" w:rsidRDefault="00000000">
            <w:pPr>
              <w:suppressAutoHyphens w:val="0"/>
              <w:spacing w:after="0"/>
              <w:rPr>
                <w:del w:id="7535" w:author="Jose Eduardo VIU" w:date="2023-04-01T20:51:00Z"/>
              </w:rPr>
            </w:pPr>
            <w:del w:id="7536" w:author="Jose Eduardo VIU" w:date="2023-04-01T20:51:00Z">
              <w:r w:rsidDel="009E4857">
                <w:rPr>
                  <w:rFonts w:ascii="Courier New" w:eastAsia="Courier New" w:hAnsi="Courier New" w:cs="Courier New"/>
                </w:rPr>
                <w:delText>69</w:delText>
              </w:r>
            </w:del>
          </w:p>
        </w:tc>
        <w:tc>
          <w:tcPr>
            <w:tcW w:w="1031" w:type="dxa"/>
            <w:gridSpan w:val="2"/>
          </w:tcPr>
          <w:p w14:paraId="4FED1435" w14:textId="71D4CD09" w:rsidR="00CB7E31" w:rsidDel="009E4857" w:rsidRDefault="00000000">
            <w:pPr>
              <w:suppressAutoHyphens w:val="0"/>
              <w:spacing w:after="0"/>
              <w:rPr>
                <w:del w:id="7537" w:author="Jose Eduardo VIU" w:date="2023-04-01T20:51:00Z"/>
              </w:rPr>
            </w:pPr>
            <w:del w:id="7538" w:author="Jose Eduardo VIU" w:date="2023-04-01T20:51:00Z">
              <w:r w:rsidDel="009E4857">
                <w:rPr>
                  <w:rFonts w:ascii="Courier New" w:eastAsia="Courier New" w:hAnsi="Courier New" w:cs="Courier New"/>
                </w:rPr>
                <w:delText>2</w:delText>
              </w:r>
            </w:del>
          </w:p>
        </w:tc>
        <w:tc>
          <w:tcPr>
            <w:tcW w:w="1488" w:type="dxa"/>
          </w:tcPr>
          <w:p w14:paraId="552D2738" w14:textId="7A927065" w:rsidR="00CB7E31" w:rsidDel="009E4857" w:rsidRDefault="00000000">
            <w:pPr>
              <w:suppressAutoHyphens w:val="0"/>
              <w:spacing w:after="0"/>
              <w:rPr>
                <w:del w:id="7539" w:author="Jose Eduardo VIU" w:date="2023-04-01T20:51:00Z"/>
              </w:rPr>
            </w:pPr>
            <w:del w:id="7540" w:author="Jose Eduardo VIU" w:date="2023-04-01T20:51:00Z">
              <w:r w:rsidDel="009E4857">
                <w:rPr>
                  <w:rFonts w:ascii="Courier New" w:eastAsia="Courier New" w:hAnsi="Courier New" w:cs="Courier New"/>
                </w:rPr>
                <w:delText>8 123.370774</w:delText>
              </w:r>
            </w:del>
          </w:p>
        </w:tc>
      </w:tr>
      <w:tr w:rsidR="00CB7E31" w:rsidDel="009E4857" w14:paraId="70942479" w14:textId="081CFA8F">
        <w:trPr>
          <w:trHeight w:val="271"/>
          <w:del w:id="7541" w:author="Jose Eduardo VIU" w:date="2023-04-01T20:51:00Z"/>
        </w:trPr>
        <w:tc>
          <w:tcPr>
            <w:tcW w:w="688" w:type="dxa"/>
          </w:tcPr>
          <w:p w14:paraId="69D34F82" w14:textId="1C4119C9" w:rsidR="00CB7E31" w:rsidDel="009E4857" w:rsidRDefault="00000000">
            <w:pPr>
              <w:suppressAutoHyphens w:val="0"/>
              <w:spacing w:after="0"/>
              <w:rPr>
                <w:del w:id="7542" w:author="Jose Eduardo VIU" w:date="2023-04-01T20:51:00Z"/>
              </w:rPr>
            </w:pPr>
            <w:del w:id="7543" w:author="Jose Eduardo VIU" w:date="2023-04-01T20:51:00Z">
              <w:r w:rsidDel="009E4857">
                <w:rPr>
                  <w:rFonts w:ascii="Courier New" w:eastAsia="Courier New" w:hAnsi="Courier New" w:cs="Courier New"/>
                </w:rPr>
                <w:delText>4219</w:delText>
              </w:r>
            </w:del>
          </w:p>
        </w:tc>
        <w:tc>
          <w:tcPr>
            <w:tcW w:w="1946" w:type="dxa"/>
          </w:tcPr>
          <w:p w14:paraId="6A9E285B" w14:textId="39B98CD4" w:rsidR="00CB7E31" w:rsidDel="009E4857" w:rsidRDefault="00000000">
            <w:pPr>
              <w:suppressAutoHyphens w:val="0"/>
              <w:spacing w:after="0"/>
              <w:ind w:left="344"/>
              <w:rPr>
                <w:del w:id="7544" w:author="Jose Eduardo VIU" w:date="2023-04-01T20:51:00Z"/>
              </w:rPr>
            </w:pPr>
            <w:del w:id="7545" w:author="Jose Eduardo VIU" w:date="2023-04-01T20:51:00Z">
              <w:r w:rsidDel="009E4857">
                <w:rPr>
                  <w:rFonts w:ascii="Courier New" w:eastAsia="Courier New" w:hAnsi="Courier New" w:cs="Courier New"/>
                </w:rPr>
                <w:delText>201452</w:delText>
              </w:r>
            </w:del>
          </w:p>
        </w:tc>
        <w:tc>
          <w:tcPr>
            <w:tcW w:w="1376" w:type="dxa"/>
            <w:gridSpan w:val="2"/>
          </w:tcPr>
          <w:p w14:paraId="507F2E1C" w14:textId="5ADC8C82" w:rsidR="00CB7E31" w:rsidDel="009E4857" w:rsidRDefault="00000000">
            <w:pPr>
              <w:suppressAutoHyphens w:val="0"/>
              <w:spacing w:after="0"/>
              <w:ind w:left="115"/>
              <w:rPr>
                <w:del w:id="7546" w:author="Jose Eduardo VIU" w:date="2023-04-01T20:51:00Z"/>
              </w:rPr>
            </w:pPr>
            <w:del w:id="7547" w:author="Jose Eduardo VIU" w:date="2023-04-01T20:51:00Z">
              <w:r w:rsidDel="009E4857">
                <w:rPr>
                  <w:rFonts w:ascii="Courier New" w:eastAsia="Courier New" w:hAnsi="Courier New" w:cs="Courier New"/>
                </w:rPr>
                <w:delText>504</w:delText>
              </w:r>
            </w:del>
          </w:p>
        </w:tc>
        <w:tc>
          <w:tcPr>
            <w:tcW w:w="916" w:type="dxa"/>
          </w:tcPr>
          <w:p w14:paraId="3A18B619" w14:textId="62CF5561" w:rsidR="00CB7E31" w:rsidDel="009E4857" w:rsidRDefault="00000000">
            <w:pPr>
              <w:suppressAutoHyphens w:val="0"/>
              <w:spacing w:after="0"/>
              <w:rPr>
                <w:del w:id="7548" w:author="Jose Eduardo VIU" w:date="2023-04-01T20:51:00Z"/>
              </w:rPr>
            </w:pPr>
            <w:del w:id="7549" w:author="Jose Eduardo VIU" w:date="2023-04-01T20:51:00Z">
              <w:r w:rsidDel="009E4857">
                <w:rPr>
                  <w:rFonts w:ascii="Courier New" w:eastAsia="Courier New" w:hAnsi="Courier New" w:cs="Courier New"/>
                </w:rPr>
                <w:delText>2</w:delText>
              </w:r>
            </w:del>
          </w:p>
        </w:tc>
        <w:tc>
          <w:tcPr>
            <w:tcW w:w="1145" w:type="dxa"/>
          </w:tcPr>
          <w:p w14:paraId="610EB353" w14:textId="17257A98" w:rsidR="00CB7E31" w:rsidDel="009E4857" w:rsidRDefault="00000000">
            <w:pPr>
              <w:suppressAutoHyphens w:val="0"/>
              <w:spacing w:after="0"/>
              <w:rPr>
                <w:del w:id="7550" w:author="Jose Eduardo VIU" w:date="2023-04-01T20:51:00Z"/>
              </w:rPr>
            </w:pPr>
            <w:del w:id="7551" w:author="Jose Eduardo VIU" w:date="2023-04-01T20:51:00Z">
              <w:r w:rsidDel="009E4857">
                <w:rPr>
                  <w:rFonts w:ascii="Courier New" w:eastAsia="Courier New" w:hAnsi="Courier New" w:cs="Courier New"/>
                </w:rPr>
                <w:delText>69</w:delText>
              </w:r>
            </w:del>
          </w:p>
        </w:tc>
        <w:tc>
          <w:tcPr>
            <w:tcW w:w="1031" w:type="dxa"/>
            <w:gridSpan w:val="2"/>
          </w:tcPr>
          <w:p w14:paraId="0C02539E" w14:textId="1AEA4037" w:rsidR="00CB7E31" w:rsidDel="009E4857" w:rsidRDefault="00000000">
            <w:pPr>
              <w:suppressAutoHyphens w:val="0"/>
              <w:spacing w:after="0"/>
              <w:rPr>
                <w:del w:id="7552" w:author="Jose Eduardo VIU" w:date="2023-04-01T20:51:00Z"/>
              </w:rPr>
            </w:pPr>
            <w:del w:id="7553" w:author="Jose Eduardo VIU" w:date="2023-04-01T20:51:00Z">
              <w:r w:rsidDel="009E4857">
                <w:rPr>
                  <w:rFonts w:ascii="Courier New" w:eastAsia="Courier New" w:hAnsi="Courier New" w:cs="Courier New"/>
                </w:rPr>
                <w:delText>2</w:delText>
              </w:r>
            </w:del>
          </w:p>
        </w:tc>
        <w:tc>
          <w:tcPr>
            <w:tcW w:w="1488" w:type="dxa"/>
          </w:tcPr>
          <w:p w14:paraId="504E8D6B" w14:textId="62559409" w:rsidR="00CB7E31" w:rsidDel="009E4857" w:rsidRDefault="00000000">
            <w:pPr>
              <w:suppressAutoHyphens w:val="0"/>
              <w:spacing w:after="0"/>
              <w:rPr>
                <w:del w:id="7554" w:author="Jose Eduardo VIU" w:date="2023-04-01T20:51:00Z"/>
              </w:rPr>
            </w:pPr>
            <w:del w:id="7555" w:author="Jose Eduardo VIU" w:date="2023-04-01T20:51:00Z">
              <w:r w:rsidDel="009E4857">
                <w:rPr>
                  <w:rFonts w:ascii="Courier New" w:eastAsia="Courier New" w:hAnsi="Courier New" w:cs="Courier New"/>
                </w:rPr>
                <w:delText>8 129.523709</w:delText>
              </w:r>
            </w:del>
          </w:p>
        </w:tc>
      </w:tr>
      <w:tr w:rsidR="00CB7E31" w:rsidDel="009E4857" w14:paraId="3311150E" w14:textId="68EFB8E4">
        <w:trPr>
          <w:trHeight w:val="271"/>
          <w:del w:id="7556" w:author="Jose Eduardo VIU" w:date="2023-04-01T20:51:00Z"/>
        </w:trPr>
        <w:tc>
          <w:tcPr>
            <w:tcW w:w="688" w:type="dxa"/>
          </w:tcPr>
          <w:p w14:paraId="7E4837A8" w14:textId="518D44D4" w:rsidR="00CB7E31" w:rsidDel="009E4857" w:rsidRDefault="00000000">
            <w:pPr>
              <w:suppressAutoHyphens w:val="0"/>
              <w:spacing w:after="0"/>
              <w:rPr>
                <w:del w:id="7557" w:author="Jose Eduardo VIU" w:date="2023-04-01T20:51:00Z"/>
              </w:rPr>
            </w:pPr>
            <w:del w:id="7558" w:author="Jose Eduardo VIU" w:date="2023-04-01T20:51:00Z">
              <w:r w:rsidDel="009E4857">
                <w:rPr>
                  <w:rFonts w:ascii="Courier New" w:eastAsia="Courier New" w:hAnsi="Courier New" w:cs="Courier New"/>
                </w:rPr>
                <w:delText>4222</w:delText>
              </w:r>
            </w:del>
          </w:p>
        </w:tc>
        <w:tc>
          <w:tcPr>
            <w:tcW w:w="1946" w:type="dxa"/>
          </w:tcPr>
          <w:p w14:paraId="338C120E" w14:textId="29CD0388" w:rsidR="00CB7E31" w:rsidDel="009E4857" w:rsidRDefault="00000000">
            <w:pPr>
              <w:suppressAutoHyphens w:val="0"/>
              <w:spacing w:after="0"/>
              <w:ind w:left="344"/>
              <w:rPr>
                <w:del w:id="7559" w:author="Jose Eduardo VIU" w:date="2023-04-01T20:51:00Z"/>
              </w:rPr>
            </w:pPr>
            <w:del w:id="7560" w:author="Jose Eduardo VIU" w:date="2023-04-01T20:51:00Z">
              <w:r w:rsidDel="009E4857">
                <w:rPr>
                  <w:rFonts w:ascii="Courier New" w:eastAsia="Courier New" w:hAnsi="Courier New" w:cs="Courier New"/>
                </w:rPr>
                <w:delText>202417</w:delText>
              </w:r>
            </w:del>
          </w:p>
        </w:tc>
        <w:tc>
          <w:tcPr>
            <w:tcW w:w="1376" w:type="dxa"/>
            <w:gridSpan w:val="2"/>
          </w:tcPr>
          <w:p w14:paraId="1F9D7DD4" w14:textId="4EB47116" w:rsidR="00CB7E31" w:rsidDel="009E4857" w:rsidRDefault="00000000">
            <w:pPr>
              <w:suppressAutoHyphens w:val="0"/>
              <w:spacing w:after="0"/>
              <w:ind w:left="115"/>
              <w:rPr>
                <w:del w:id="7561" w:author="Jose Eduardo VIU" w:date="2023-04-01T20:51:00Z"/>
              </w:rPr>
            </w:pPr>
            <w:del w:id="7562" w:author="Jose Eduardo VIU" w:date="2023-04-01T20:51:00Z">
              <w:r w:rsidDel="009E4857">
                <w:rPr>
                  <w:rFonts w:ascii="Courier New" w:eastAsia="Courier New" w:hAnsi="Courier New" w:cs="Courier New"/>
                </w:rPr>
                <w:delText>504</w:delText>
              </w:r>
            </w:del>
          </w:p>
        </w:tc>
        <w:tc>
          <w:tcPr>
            <w:tcW w:w="916" w:type="dxa"/>
          </w:tcPr>
          <w:p w14:paraId="77F0E037" w14:textId="262F17BC" w:rsidR="00CB7E31" w:rsidDel="009E4857" w:rsidRDefault="00000000">
            <w:pPr>
              <w:suppressAutoHyphens w:val="0"/>
              <w:spacing w:after="0"/>
              <w:rPr>
                <w:del w:id="7563" w:author="Jose Eduardo VIU" w:date="2023-04-01T20:51:00Z"/>
              </w:rPr>
            </w:pPr>
            <w:del w:id="7564" w:author="Jose Eduardo VIU" w:date="2023-04-01T20:51:00Z">
              <w:r w:rsidDel="009E4857">
                <w:rPr>
                  <w:rFonts w:ascii="Courier New" w:eastAsia="Courier New" w:hAnsi="Courier New" w:cs="Courier New"/>
                </w:rPr>
                <w:delText>2</w:delText>
              </w:r>
            </w:del>
          </w:p>
        </w:tc>
        <w:tc>
          <w:tcPr>
            <w:tcW w:w="1145" w:type="dxa"/>
          </w:tcPr>
          <w:p w14:paraId="6ED692A4" w14:textId="76F11779" w:rsidR="00CB7E31" w:rsidDel="009E4857" w:rsidRDefault="00000000">
            <w:pPr>
              <w:suppressAutoHyphens w:val="0"/>
              <w:spacing w:after="0"/>
              <w:rPr>
                <w:del w:id="7565" w:author="Jose Eduardo VIU" w:date="2023-04-01T20:51:00Z"/>
              </w:rPr>
            </w:pPr>
            <w:del w:id="7566" w:author="Jose Eduardo VIU" w:date="2023-04-01T20:51:00Z">
              <w:r w:rsidDel="009E4857">
                <w:rPr>
                  <w:rFonts w:ascii="Courier New" w:eastAsia="Courier New" w:hAnsi="Courier New" w:cs="Courier New"/>
                </w:rPr>
                <w:delText>69</w:delText>
              </w:r>
            </w:del>
          </w:p>
        </w:tc>
        <w:tc>
          <w:tcPr>
            <w:tcW w:w="1031" w:type="dxa"/>
            <w:gridSpan w:val="2"/>
          </w:tcPr>
          <w:p w14:paraId="38C496BD" w14:textId="1B11098C" w:rsidR="00CB7E31" w:rsidDel="009E4857" w:rsidRDefault="00000000">
            <w:pPr>
              <w:suppressAutoHyphens w:val="0"/>
              <w:spacing w:after="0"/>
              <w:rPr>
                <w:del w:id="7567" w:author="Jose Eduardo VIU" w:date="2023-04-01T20:51:00Z"/>
              </w:rPr>
            </w:pPr>
            <w:del w:id="7568" w:author="Jose Eduardo VIU" w:date="2023-04-01T20:51:00Z">
              <w:r w:rsidDel="009E4857">
                <w:rPr>
                  <w:rFonts w:ascii="Courier New" w:eastAsia="Courier New" w:hAnsi="Courier New" w:cs="Courier New"/>
                </w:rPr>
                <w:delText>2</w:delText>
              </w:r>
            </w:del>
          </w:p>
        </w:tc>
        <w:tc>
          <w:tcPr>
            <w:tcW w:w="1488" w:type="dxa"/>
          </w:tcPr>
          <w:p w14:paraId="68D79F8F" w14:textId="01099D99" w:rsidR="00CB7E31" w:rsidDel="009E4857" w:rsidRDefault="00000000">
            <w:pPr>
              <w:suppressAutoHyphens w:val="0"/>
              <w:spacing w:after="0"/>
              <w:rPr>
                <w:del w:id="7569" w:author="Jose Eduardo VIU" w:date="2023-04-01T20:51:00Z"/>
              </w:rPr>
            </w:pPr>
            <w:del w:id="7570" w:author="Jose Eduardo VIU" w:date="2023-04-01T20:51:00Z">
              <w:r w:rsidDel="009E4857">
                <w:rPr>
                  <w:rFonts w:ascii="Courier New" w:eastAsia="Courier New" w:hAnsi="Courier New" w:cs="Courier New"/>
                </w:rPr>
                <w:delText>8 122.681826</w:delText>
              </w:r>
            </w:del>
          </w:p>
        </w:tc>
      </w:tr>
      <w:tr w:rsidR="00CB7E31" w:rsidDel="009E4857" w14:paraId="2CCDF7D8" w14:textId="66BF9814">
        <w:trPr>
          <w:trHeight w:val="271"/>
          <w:del w:id="7571" w:author="Jose Eduardo VIU" w:date="2023-04-01T20:51:00Z"/>
        </w:trPr>
        <w:tc>
          <w:tcPr>
            <w:tcW w:w="688" w:type="dxa"/>
          </w:tcPr>
          <w:p w14:paraId="31618757" w14:textId="21351778" w:rsidR="00CB7E31" w:rsidDel="009E4857" w:rsidRDefault="00000000">
            <w:pPr>
              <w:suppressAutoHyphens w:val="0"/>
              <w:spacing w:after="0"/>
              <w:rPr>
                <w:del w:id="7572" w:author="Jose Eduardo VIU" w:date="2023-04-01T20:51:00Z"/>
              </w:rPr>
            </w:pPr>
            <w:del w:id="7573" w:author="Jose Eduardo VIU" w:date="2023-04-01T20:51:00Z">
              <w:r w:rsidDel="009E4857">
                <w:rPr>
                  <w:rFonts w:ascii="Courier New" w:eastAsia="Courier New" w:hAnsi="Courier New" w:cs="Courier New"/>
                </w:rPr>
                <w:delText>4224</w:delText>
              </w:r>
            </w:del>
          </w:p>
        </w:tc>
        <w:tc>
          <w:tcPr>
            <w:tcW w:w="1946" w:type="dxa"/>
          </w:tcPr>
          <w:p w14:paraId="0591D280" w14:textId="73460A46" w:rsidR="00CB7E31" w:rsidDel="009E4857" w:rsidRDefault="00000000">
            <w:pPr>
              <w:suppressAutoHyphens w:val="0"/>
              <w:spacing w:after="0"/>
              <w:ind w:left="344"/>
              <w:rPr>
                <w:del w:id="7574" w:author="Jose Eduardo VIU" w:date="2023-04-01T20:51:00Z"/>
              </w:rPr>
            </w:pPr>
            <w:del w:id="7575" w:author="Jose Eduardo VIU" w:date="2023-04-01T20:51:00Z">
              <w:r w:rsidDel="009E4857">
                <w:rPr>
                  <w:rFonts w:ascii="Courier New" w:eastAsia="Courier New" w:hAnsi="Courier New" w:cs="Courier New"/>
                </w:rPr>
                <w:delText>201358</w:delText>
              </w:r>
            </w:del>
          </w:p>
        </w:tc>
        <w:tc>
          <w:tcPr>
            <w:tcW w:w="1376" w:type="dxa"/>
            <w:gridSpan w:val="2"/>
          </w:tcPr>
          <w:p w14:paraId="46452D53" w14:textId="1B5F29D4" w:rsidR="00CB7E31" w:rsidDel="009E4857" w:rsidRDefault="00000000">
            <w:pPr>
              <w:suppressAutoHyphens w:val="0"/>
              <w:spacing w:after="0"/>
              <w:ind w:left="115"/>
              <w:rPr>
                <w:del w:id="7576" w:author="Jose Eduardo VIU" w:date="2023-04-01T20:51:00Z"/>
              </w:rPr>
            </w:pPr>
            <w:del w:id="7577" w:author="Jose Eduardo VIU" w:date="2023-04-01T20:51:00Z">
              <w:r w:rsidDel="009E4857">
                <w:rPr>
                  <w:rFonts w:ascii="Courier New" w:eastAsia="Courier New" w:hAnsi="Courier New" w:cs="Courier New"/>
                </w:rPr>
                <w:delText>504</w:delText>
              </w:r>
            </w:del>
          </w:p>
        </w:tc>
        <w:tc>
          <w:tcPr>
            <w:tcW w:w="916" w:type="dxa"/>
          </w:tcPr>
          <w:p w14:paraId="66E8A52A" w14:textId="69FF5D59" w:rsidR="00CB7E31" w:rsidDel="009E4857" w:rsidRDefault="00000000">
            <w:pPr>
              <w:suppressAutoHyphens w:val="0"/>
              <w:spacing w:after="0"/>
              <w:rPr>
                <w:del w:id="7578" w:author="Jose Eduardo VIU" w:date="2023-04-01T20:51:00Z"/>
              </w:rPr>
            </w:pPr>
            <w:del w:id="7579" w:author="Jose Eduardo VIU" w:date="2023-04-01T20:51:00Z">
              <w:r w:rsidDel="009E4857">
                <w:rPr>
                  <w:rFonts w:ascii="Courier New" w:eastAsia="Courier New" w:hAnsi="Courier New" w:cs="Courier New"/>
                </w:rPr>
                <w:delText>2</w:delText>
              </w:r>
            </w:del>
          </w:p>
        </w:tc>
        <w:tc>
          <w:tcPr>
            <w:tcW w:w="1145" w:type="dxa"/>
          </w:tcPr>
          <w:p w14:paraId="06151833" w14:textId="7F214DA3" w:rsidR="00CB7E31" w:rsidDel="009E4857" w:rsidRDefault="00000000">
            <w:pPr>
              <w:suppressAutoHyphens w:val="0"/>
              <w:spacing w:after="0"/>
              <w:rPr>
                <w:del w:id="7580" w:author="Jose Eduardo VIU" w:date="2023-04-01T20:51:00Z"/>
              </w:rPr>
            </w:pPr>
            <w:del w:id="7581" w:author="Jose Eduardo VIU" w:date="2023-04-01T20:51:00Z">
              <w:r w:rsidDel="009E4857">
                <w:rPr>
                  <w:rFonts w:ascii="Courier New" w:eastAsia="Courier New" w:hAnsi="Courier New" w:cs="Courier New"/>
                </w:rPr>
                <w:delText>69</w:delText>
              </w:r>
            </w:del>
          </w:p>
        </w:tc>
        <w:tc>
          <w:tcPr>
            <w:tcW w:w="1031" w:type="dxa"/>
            <w:gridSpan w:val="2"/>
          </w:tcPr>
          <w:p w14:paraId="724E0B21" w14:textId="6177364E" w:rsidR="00CB7E31" w:rsidDel="009E4857" w:rsidRDefault="00000000">
            <w:pPr>
              <w:suppressAutoHyphens w:val="0"/>
              <w:spacing w:after="0"/>
              <w:rPr>
                <w:del w:id="7582" w:author="Jose Eduardo VIU" w:date="2023-04-01T20:51:00Z"/>
              </w:rPr>
            </w:pPr>
            <w:del w:id="7583" w:author="Jose Eduardo VIU" w:date="2023-04-01T20:51:00Z">
              <w:r w:rsidDel="009E4857">
                <w:rPr>
                  <w:rFonts w:ascii="Courier New" w:eastAsia="Courier New" w:hAnsi="Courier New" w:cs="Courier New"/>
                </w:rPr>
                <w:delText>2</w:delText>
              </w:r>
            </w:del>
          </w:p>
        </w:tc>
        <w:tc>
          <w:tcPr>
            <w:tcW w:w="1488" w:type="dxa"/>
          </w:tcPr>
          <w:p w14:paraId="370DF071" w14:textId="6FC80047" w:rsidR="00CB7E31" w:rsidDel="009E4857" w:rsidRDefault="00000000">
            <w:pPr>
              <w:suppressAutoHyphens w:val="0"/>
              <w:spacing w:after="0"/>
              <w:rPr>
                <w:del w:id="7584" w:author="Jose Eduardo VIU" w:date="2023-04-01T20:51:00Z"/>
              </w:rPr>
            </w:pPr>
            <w:del w:id="7585" w:author="Jose Eduardo VIU" w:date="2023-04-01T20:51:00Z">
              <w:r w:rsidDel="009E4857">
                <w:rPr>
                  <w:rFonts w:ascii="Courier New" w:eastAsia="Courier New" w:hAnsi="Courier New" w:cs="Courier New"/>
                </w:rPr>
                <w:delText>8 140.357554</w:delText>
              </w:r>
            </w:del>
          </w:p>
        </w:tc>
      </w:tr>
      <w:tr w:rsidR="00CB7E31" w:rsidDel="009E4857" w14:paraId="7C2A5D8C" w14:textId="42A3B2D4">
        <w:trPr>
          <w:trHeight w:val="406"/>
          <w:del w:id="7586" w:author="Jose Eduardo VIU" w:date="2023-04-01T20:51:00Z"/>
        </w:trPr>
        <w:tc>
          <w:tcPr>
            <w:tcW w:w="688" w:type="dxa"/>
          </w:tcPr>
          <w:p w14:paraId="74A9D64F" w14:textId="56E4CE79" w:rsidR="00CB7E31" w:rsidDel="009E4857" w:rsidRDefault="00000000">
            <w:pPr>
              <w:suppressAutoHyphens w:val="0"/>
              <w:spacing w:after="0"/>
              <w:rPr>
                <w:del w:id="7587" w:author="Jose Eduardo VIU" w:date="2023-04-01T20:51:00Z"/>
              </w:rPr>
            </w:pPr>
            <w:del w:id="7588" w:author="Jose Eduardo VIU" w:date="2023-04-01T20:51:00Z">
              <w:r w:rsidDel="009E4857">
                <w:rPr>
                  <w:rFonts w:ascii="Courier New" w:eastAsia="Courier New" w:hAnsi="Courier New" w:cs="Courier New"/>
                </w:rPr>
                <w:delText>4757</w:delText>
              </w:r>
            </w:del>
          </w:p>
        </w:tc>
        <w:tc>
          <w:tcPr>
            <w:tcW w:w="1946" w:type="dxa"/>
          </w:tcPr>
          <w:p w14:paraId="328F816C" w14:textId="673F0736" w:rsidR="00CB7E31" w:rsidDel="009E4857" w:rsidRDefault="00000000">
            <w:pPr>
              <w:suppressAutoHyphens w:val="0"/>
              <w:spacing w:after="0"/>
              <w:ind w:left="344"/>
              <w:rPr>
                <w:del w:id="7589" w:author="Jose Eduardo VIU" w:date="2023-04-01T20:51:00Z"/>
              </w:rPr>
            </w:pPr>
            <w:del w:id="7590" w:author="Jose Eduardo VIU" w:date="2023-04-01T20:51:00Z">
              <w:r w:rsidDel="009E4857">
                <w:rPr>
                  <w:rFonts w:ascii="Courier New" w:eastAsia="Courier New" w:hAnsi="Courier New" w:cs="Courier New"/>
                </w:rPr>
                <w:delText>203399</w:delText>
              </w:r>
            </w:del>
          </w:p>
        </w:tc>
        <w:tc>
          <w:tcPr>
            <w:tcW w:w="1376" w:type="dxa"/>
            <w:gridSpan w:val="2"/>
          </w:tcPr>
          <w:p w14:paraId="4664D54A" w14:textId="5F60E396" w:rsidR="00CB7E31" w:rsidDel="009E4857" w:rsidRDefault="00000000">
            <w:pPr>
              <w:suppressAutoHyphens w:val="0"/>
              <w:spacing w:after="0"/>
              <w:ind w:left="115"/>
              <w:rPr>
                <w:del w:id="7591" w:author="Jose Eduardo VIU" w:date="2023-04-01T20:51:00Z"/>
              </w:rPr>
            </w:pPr>
            <w:del w:id="7592" w:author="Jose Eduardo VIU" w:date="2023-04-01T20:51:00Z">
              <w:r w:rsidDel="009E4857">
                <w:rPr>
                  <w:rFonts w:ascii="Courier New" w:eastAsia="Courier New" w:hAnsi="Courier New" w:cs="Courier New"/>
                </w:rPr>
                <w:delText>548</w:delText>
              </w:r>
            </w:del>
          </w:p>
        </w:tc>
        <w:tc>
          <w:tcPr>
            <w:tcW w:w="916" w:type="dxa"/>
          </w:tcPr>
          <w:p w14:paraId="2557558C" w14:textId="01EA15B0" w:rsidR="00CB7E31" w:rsidDel="009E4857" w:rsidRDefault="00000000">
            <w:pPr>
              <w:suppressAutoHyphens w:val="0"/>
              <w:spacing w:after="0"/>
              <w:rPr>
                <w:del w:id="7593" w:author="Jose Eduardo VIU" w:date="2023-04-01T20:51:00Z"/>
              </w:rPr>
            </w:pPr>
            <w:del w:id="7594" w:author="Jose Eduardo VIU" w:date="2023-04-01T20:51:00Z">
              <w:r w:rsidDel="009E4857">
                <w:rPr>
                  <w:rFonts w:ascii="Courier New" w:eastAsia="Courier New" w:hAnsi="Courier New" w:cs="Courier New"/>
                </w:rPr>
                <w:delText>2</w:delText>
              </w:r>
            </w:del>
          </w:p>
        </w:tc>
        <w:tc>
          <w:tcPr>
            <w:tcW w:w="1145" w:type="dxa"/>
          </w:tcPr>
          <w:p w14:paraId="22799149" w14:textId="4004F3DC" w:rsidR="00CB7E31" w:rsidDel="009E4857" w:rsidRDefault="00000000">
            <w:pPr>
              <w:suppressAutoHyphens w:val="0"/>
              <w:spacing w:after="0"/>
              <w:rPr>
                <w:del w:id="7595" w:author="Jose Eduardo VIU" w:date="2023-04-01T20:51:00Z"/>
              </w:rPr>
            </w:pPr>
            <w:del w:id="7596" w:author="Jose Eduardo VIU" w:date="2023-04-01T20:51:00Z">
              <w:r w:rsidDel="009E4857">
                <w:rPr>
                  <w:rFonts w:ascii="Courier New" w:eastAsia="Courier New" w:hAnsi="Courier New" w:cs="Courier New"/>
                </w:rPr>
                <w:delText>69</w:delText>
              </w:r>
            </w:del>
          </w:p>
        </w:tc>
        <w:tc>
          <w:tcPr>
            <w:tcW w:w="1031" w:type="dxa"/>
            <w:gridSpan w:val="2"/>
          </w:tcPr>
          <w:p w14:paraId="2CC7648E" w14:textId="7DAEA28F" w:rsidR="00CB7E31" w:rsidDel="009E4857" w:rsidRDefault="00000000">
            <w:pPr>
              <w:suppressAutoHyphens w:val="0"/>
              <w:spacing w:after="0"/>
              <w:rPr>
                <w:del w:id="7597" w:author="Jose Eduardo VIU" w:date="2023-04-01T20:51:00Z"/>
              </w:rPr>
            </w:pPr>
            <w:del w:id="7598" w:author="Jose Eduardo VIU" w:date="2023-04-01T20:51:00Z">
              <w:r w:rsidDel="009E4857">
                <w:rPr>
                  <w:rFonts w:ascii="Courier New" w:eastAsia="Courier New" w:hAnsi="Courier New" w:cs="Courier New"/>
                </w:rPr>
                <w:delText>2</w:delText>
              </w:r>
            </w:del>
          </w:p>
        </w:tc>
        <w:tc>
          <w:tcPr>
            <w:tcW w:w="1488" w:type="dxa"/>
          </w:tcPr>
          <w:p w14:paraId="7869568D" w14:textId="0E0721AD" w:rsidR="00CB7E31" w:rsidDel="009E4857" w:rsidRDefault="00000000">
            <w:pPr>
              <w:suppressAutoHyphens w:val="0"/>
              <w:spacing w:after="0"/>
              <w:rPr>
                <w:del w:id="7599" w:author="Jose Eduardo VIU" w:date="2023-04-01T20:51:00Z"/>
              </w:rPr>
            </w:pPr>
            <w:del w:id="7600" w:author="Jose Eduardo VIU" w:date="2023-04-01T20:51:00Z">
              <w:r w:rsidDel="009E4857">
                <w:rPr>
                  <w:rFonts w:ascii="Courier New" w:eastAsia="Courier New" w:hAnsi="Courier New" w:cs="Courier New"/>
                </w:rPr>
                <w:delText>8 123.987441</w:delText>
              </w:r>
            </w:del>
          </w:p>
        </w:tc>
      </w:tr>
      <w:tr w:rsidR="00CB7E31" w:rsidDel="009E4857" w14:paraId="7879B65C" w14:textId="72AF5DAC">
        <w:trPr>
          <w:trHeight w:val="380"/>
          <w:del w:id="7601" w:author="Jose Eduardo VIU" w:date="2023-04-01T20:51:00Z"/>
        </w:trPr>
        <w:tc>
          <w:tcPr>
            <w:tcW w:w="688" w:type="dxa"/>
          </w:tcPr>
          <w:p w14:paraId="0053CDA8" w14:textId="1D1045B6" w:rsidR="00CB7E31" w:rsidDel="009E4857" w:rsidRDefault="00CB7E31">
            <w:pPr>
              <w:suppressAutoHyphens w:val="0"/>
              <w:rPr>
                <w:del w:id="7602" w:author="Jose Eduardo VIU" w:date="2023-04-01T20:51:00Z"/>
              </w:rPr>
            </w:pPr>
          </w:p>
        </w:tc>
        <w:tc>
          <w:tcPr>
            <w:tcW w:w="1946" w:type="dxa"/>
            <w:vAlign w:val="bottom"/>
          </w:tcPr>
          <w:p w14:paraId="2A055B02" w14:textId="383F106A" w:rsidR="00CB7E31" w:rsidDel="009E4857" w:rsidRDefault="00000000">
            <w:pPr>
              <w:suppressAutoHyphens w:val="0"/>
              <w:spacing w:after="0"/>
              <w:rPr>
                <w:del w:id="7603" w:author="Jose Eduardo VIU" w:date="2023-04-01T20:51:00Z"/>
              </w:rPr>
            </w:pPr>
            <w:del w:id="7604" w:author="Jose Eduardo VIU" w:date="2023-04-01T20:51:00Z">
              <w:r w:rsidDel="009E4857">
                <w:rPr>
                  <w:rFonts w:ascii="Courier New" w:eastAsia="Courier New" w:hAnsi="Courier New" w:cs="Courier New"/>
                </w:rPr>
                <w:delText>DiasMedios</w:delText>
              </w:r>
            </w:del>
          </w:p>
        </w:tc>
        <w:tc>
          <w:tcPr>
            <w:tcW w:w="3437" w:type="dxa"/>
            <w:gridSpan w:val="4"/>
            <w:vAlign w:val="bottom"/>
          </w:tcPr>
          <w:p w14:paraId="2A811F51" w14:textId="626C90FE" w:rsidR="00CB7E31" w:rsidDel="009E4857" w:rsidRDefault="00000000">
            <w:pPr>
              <w:suppressAutoHyphens w:val="0"/>
              <w:spacing w:after="0"/>
              <w:rPr>
                <w:del w:id="7605" w:author="Jose Eduardo VIU" w:date="2023-04-01T20:51:00Z"/>
              </w:rPr>
            </w:pPr>
            <w:del w:id="7606" w:author="Jose Eduardo VIU" w:date="2023-04-01T20:51:00Z">
              <w:r w:rsidDel="009E4857">
                <w:rPr>
                  <w:rFonts w:ascii="Courier New" w:eastAsia="Courier New" w:hAnsi="Courier New" w:cs="Courier New"/>
                </w:rPr>
                <w:delText>GMD EntradaInicial …</w:delText>
              </w:r>
            </w:del>
          </w:p>
        </w:tc>
        <w:tc>
          <w:tcPr>
            <w:tcW w:w="2519" w:type="dxa"/>
            <w:gridSpan w:val="3"/>
            <w:vAlign w:val="bottom"/>
          </w:tcPr>
          <w:p w14:paraId="369B2225" w14:textId="69FB8F25" w:rsidR="00CB7E31" w:rsidDel="009E4857" w:rsidRDefault="00000000">
            <w:pPr>
              <w:suppressAutoHyphens w:val="0"/>
              <w:spacing w:after="0"/>
              <w:rPr>
                <w:del w:id="7607" w:author="Jose Eduardo VIU" w:date="2023-04-01T20:51:00Z"/>
              </w:rPr>
            </w:pPr>
            <w:del w:id="7608" w:author="Jose Eduardo VIU" w:date="2023-04-01T20:51:00Z">
              <w:r w:rsidDel="009E4857">
                <w:rPr>
                  <w:rFonts w:ascii="Courier New" w:eastAsia="Courier New" w:hAnsi="Courier New" w:cs="Courier New"/>
                </w:rPr>
                <w:delText>na_rega \</w:delText>
              </w:r>
            </w:del>
          </w:p>
        </w:tc>
      </w:tr>
      <w:tr w:rsidR="00CB7E31" w:rsidDel="009E4857" w14:paraId="63848AE3" w14:textId="37C5CBAA">
        <w:trPr>
          <w:trHeight w:val="245"/>
          <w:del w:id="7609" w:author="Jose Eduardo VIU" w:date="2023-04-01T20:51:00Z"/>
        </w:trPr>
        <w:tc>
          <w:tcPr>
            <w:tcW w:w="3552" w:type="dxa"/>
            <w:gridSpan w:val="3"/>
          </w:tcPr>
          <w:p w14:paraId="7055EE37" w14:textId="1F33CDAF" w:rsidR="00CB7E31" w:rsidDel="009E4857" w:rsidRDefault="00000000">
            <w:pPr>
              <w:tabs>
                <w:tab w:val="center" w:pos="1833"/>
              </w:tabs>
              <w:suppressAutoHyphens w:val="0"/>
              <w:spacing w:after="0"/>
              <w:rPr>
                <w:del w:id="7610" w:author="Jose Eduardo VIU" w:date="2023-04-01T20:51:00Z"/>
              </w:rPr>
            </w:pPr>
            <w:del w:id="7611" w:author="Jose Eduardo VIU" w:date="2023-04-01T20:51:00Z">
              <w:r w:rsidDel="009E4857">
                <w:rPr>
                  <w:rFonts w:ascii="Courier New" w:eastAsia="Courier New" w:hAnsi="Courier New" w:cs="Courier New"/>
                </w:rPr>
                <w:delText>762</w:delText>
              </w:r>
              <w:r w:rsidDel="009E4857">
                <w:rPr>
                  <w:rFonts w:ascii="Courier New" w:eastAsia="Courier New" w:hAnsi="Courier New" w:cs="Courier New"/>
                </w:rPr>
                <w:tab/>
                <w:delText>227.661543 0.593210</w:delText>
              </w:r>
            </w:del>
          </w:p>
        </w:tc>
        <w:tc>
          <w:tcPr>
            <w:tcW w:w="3321" w:type="dxa"/>
            <w:gridSpan w:val="4"/>
          </w:tcPr>
          <w:p w14:paraId="2BA0AB7E" w14:textId="74C9BFD3" w:rsidR="00CB7E31" w:rsidDel="009E4857" w:rsidRDefault="00000000">
            <w:pPr>
              <w:suppressAutoHyphens w:val="0"/>
              <w:spacing w:after="0"/>
              <w:rPr>
                <w:del w:id="7612" w:author="Jose Eduardo VIU" w:date="2023-04-01T20:51:00Z"/>
              </w:rPr>
            </w:pPr>
            <w:del w:id="7613" w:author="Jose Eduardo VIU" w:date="2023-04-01T20:51:00Z">
              <w:r w:rsidDel="009E4857">
                <w:rPr>
                  <w:rFonts w:ascii="Courier New" w:eastAsia="Courier New" w:hAnsi="Courier New" w:cs="Courier New"/>
                </w:rPr>
                <w:delText>2018-09-04 … ES300210340046</w:delText>
              </w:r>
            </w:del>
          </w:p>
        </w:tc>
        <w:tc>
          <w:tcPr>
            <w:tcW w:w="229" w:type="dxa"/>
          </w:tcPr>
          <w:p w14:paraId="4DDFCFD3" w14:textId="7AD10154" w:rsidR="00CB7E31" w:rsidDel="009E4857" w:rsidRDefault="00CB7E31">
            <w:pPr>
              <w:suppressAutoHyphens w:val="0"/>
              <w:rPr>
                <w:del w:id="7614" w:author="Jose Eduardo VIU" w:date="2023-04-01T20:51:00Z"/>
              </w:rPr>
            </w:pPr>
          </w:p>
        </w:tc>
        <w:tc>
          <w:tcPr>
            <w:tcW w:w="1488" w:type="dxa"/>
          </w:tcPr>
          <w:p w14:paraId="1E349D55" w14:textId="3F2CE123" w:rsidR="00CB7E31" w:rsidDel="009E4857" w:rsidRDefault="00CB7E31">
            <w:pPr>
              <w:suppressAutoHyphens w:val="0"/>
              <w:rPr>
                <w:del w:id="7615" w:author="Jose Eduardo VIU" w:date="2023-04-01T20:51:00Z"/>
              </w:rPr>
            </w:pPr>
          </w:p>
        </w:tc>
      </w:tr>
      <w:tr w:rsidR="00CB7E31" w:rsidDel="009E4857" w14:paraId="7AB8B43F" w14:textId="3942C419">
        <w:trPr>
          <w:trHeight w:val="271"/>
          <w:del w:id="7616" w:author="Jose Eduardo VIU" w:date="2023-04-01T20:51:00Z"/>
        </w:trPr>
        <w:tc>
          <w:tcPr>
            <w:tcW w:w="3552" w:type="dxa"/>
            <w:gridSpan w:val="3"/>
          </w:tcPr>
          <w:p w14:paraId="6ED10B77" w14:textId="6D7675CC" w:rsidR="00CB7E31" w:rsidDel="009E4857" w:rsidRDefault="00000000">
            <w:pPr>
              <w:tabs>
                <w:tab w:val="center" w:pos="1833"/>
              </w:tabs>
              <w:suppressAutoHyphens w:val="0"/>
              <w:spacing w:after="0"/>
              <w:rPr>
                <w:del w:id="7617" w:author="Jose Eduardo VIU" w:date="2023-04-01T20:51:00Z"/>
              </w:rPr>
            </w:pPr>
            <w:del w:id="7618" w:author="Jose Eduardo VIU" w:date="2023-04-01T20:51:00Z">
              <w:r w:rsidDel="009E4857">
                <w:rPr>
                  <w:rFonts w:ascii="Courier New" w:eastAsia="Courier New" w:hAnsi="Courier New" w:cs="Courier New"/>
                </w:rPr>
                <w:delText>766</w:delText>
              </w:r>
              <w:r w:rsidDel="009E4857">
                <w:rPr>
                  <w:rFonts w:ascii="Courier New" w:eastAsia="Courier New" w:hAnsi="Courier New" w:cs="Courier New"/>
                </w:rPr>
                <w:tab/>
                <w:delText>217.820675 0.645094</w:delText>
              </w:r>
            </w:del>
          </w:p>
        </w:tc>
        <w:tc>
          <w:tcPr>
            <w:tcW w:w="3321" w:type="dxa"/>
            <w:gridSpan w:val="4"/>
          </w:tcPr>
          <w:p w14:paraId="64B1CEBC" w14:textId="1F94BCEC" w:rsidR="00CB7E31" w:rsidDel="009E4857" w:rsidRDefault="00000000">
            <w:pPr>
              <w:suppressAutoHyphens w:val="0"/>
              <w:spacing w:after="0"/>
              <w:rPr>
                <w:del w:id="7619" w:author="Jose Eduardo VIU" w:date="2023-04-01T20:51:00Z"/>
              </w:rPr>
            </w:pPr>
            <w:del w:id="7620" w:author="Jose Eduardo VIU" w:date="2023-04-01T20:51:00Z">
              <w:r w:rsidDel="009E4857">
                <w:rPr>
                  <w:rFonts w:ascii="Courier New" w:eastAsia="Courier New" w:hAnsi="Courier New" w:cs="Courier New"/>
                </w:rPr>
                <w:delText>2018-10-11 … ES300210340046</w:delText>
              </w:r>
            </w:del>
          </w:p>
        </w:tc>
        <w:tc>
          <w:tcPr>
            <w:tcW w:w="229" w:type="dxa"/>
          </w:tcPr>
          <w:p w14:paraId="145501E7" w14:textId="282071E4" w:rsidR="00CB7E31" w:rsidDel="009E4857" w:rsidRDefault="00CB7E31">
            <w:pPr>
              <w:suppressAutoHyphens w:val="0"/>
              <w:rPr>
                <w:del w:id="7621" w:author="Jose Eduardo VIU" w:date="2023-04-01T20:51:00Z"/>
              </w:rPr>
            </w:pPr>
          </w:p>
        </w:tc>
        <w:tc>
          <w:tcPr>
            <w:tcW w:w="1488" w:type="dxa"/>
          </w:tcPr>
          <w:p w14:paraId="1C36BB35" w14:textId="7FBE0E97" w:rsidR="00CB7E31" w:rsidDel="009E4857" w:rsidRDefault="00CB7E31">
            <w:pPr>
              <w:suppressAutoHyphens w:val="0"/>
              <w:rPr>
                <w:del w:id="7622" w:author="Jose Eduardo VIU" w:date="2023-04-01T20:51:00Z"/>
              </w:rPr>
            </w:pPr>
          </w:p>
        </w:tc>
      </w:tr>
      <w:tr w:rsidR="00CB7E31" w:rsidDel="009E4857" w14:paraId="28317A86" w14:textId="11231B6A">
        <w:trPr>
          <w:trHeight w:val="271"/>
          <w:del w:id="7623" w:author="Jose Eduardo VIU" w:date="2023-04-01T20:51:00Z"/>
        </w:trPr>
        <w:tc>
          <w:tcPr>
            <w:tcW w:w="3552" w:type="dxa"/>
            <w:gridSpan w:val="3"/>
          </w:tcPr>
          <w:p w14:paraId="1AE7C67B" w14:textId="5F6C337F" w:rsidR="00CB7E31" w:rsidDel="009E4857" w:rsidRDefault="00000000">
            <w:pPr>
              <w:suppressAutoHyphens w:val="0"/>
              <w:spacing w:after="0"/>
              <w:rPr>
                <w:del w:id="7624" w:author="Jose Eduardo VIU" w:date="2023-04-01T20:51:00Z"/>
              </w:rPr>
            </w:pPr>
            <w:del w:id="7625" w:author="Jose Eduardo VIU" w:date="2023-04-01T20:51:00Z">
              <w:r w:rsidDel="009E4857">
                <w:rPr>
                  <w:rFonts w:ascii="Courier New" w:eastAsia="Courier New" w:hAnsi="Courier New" w:cs="Courier New"/>
                </w:rPr>
                <w:delText>1502 214.207547 0.573010</w:delText>
              </w:r>
            </w:del>
          </w:p>
        </w:tc>
        <w:tc>
          <w:tcPr>
            <w:tcW w:w="3321" w:type="dxa"/>
            <w:gridSpan w:val="4"/>
          </w:tcPr>
          <w:p w14:paraId="48B61E3F" w14:textId="0D717D5B" w:rsidR="00CB7E31" w:rsidDel="009E4857" w:rsidRDefault="00000000">
            <w:pPr>
              <w:suppressAutoHyphens w:val="0"/>
              <w:spacing w:after="0"/>
              <w:rPr>
                <w:del w:id="7626" w:author="Jose Eduardo VIU" w:date="2023-04-01T20:51:00Z"/>
              </w:rPr>
            </w:pPr>
            <w:del w:id="7627" w:author="Jose Eduardo VIU" w:date="2023-04-01T20:51:00Z">
              <w:r w:rsidDel="009E4857">
                <w:rPr>
                  <w:rFonts w:ascii="Courier New" w:eastAsia="Courier New" w:hAnsi="Courier New" w:cs="Courier New"/>
                </w:rPr>
                <w:delText>2017-09-07 … ES300390740055</w:delText>
              </w:r>
            </w:del>
          </w:p>
        </w:tc>
        <w:tc>
          <w:tcPr>
            <w:tcW w:w="229" w:type="dxa"/>
          </w:tcPr>
          <w:p w14:paraId="0DB32E42" w14:textId="55E2C2FB" w:rsidR="00CB7E31" w:rsidDel="009E4857" w:rsidRDefault="00CB7E31">
            <w:pPr>
              <w:suppressAutoHyphens w:val="0"/>
              <w:rPr>
                <w:del w:id="7628" w:author="Jose Eduardo VIU" w:date="2023-04-01T20:51:00Z"/>
              </w:rPr>
            </w:pPr>
          </w:p>
        </w:tc>
        <w:tc>
          <w:tcPr>
            <w:tcW w:w="1488" w:type="dxa"/>
          </w:tcPr>
          <w:p w14:paraId="2E024583" w14:textId="775EF67D" w:rsidR="00CB7E31" w:rsidDel="009E4857" w:rsidRDefault="00CB7E31">
            <w:pPr>
              <w:suppressAutoHyphens w:val="0"/>
              <w:rPr>
                <w:del w:id="7629" w:author="Jose Eduardo VIU" w:date="2023-04-01T20:51:00Z"/>
              </w:rPr>
            </w:pPr>
          </w:p>
        </w:tc>
      </w:tr>
      <w:tr w:rsidR="00CB7E31" w:rsidDel="009E4857" w14:paraId="3FAA2812" w14:textId="0EC5B099">
        <w:trPr>
          <w:trHeight w:val="271"/>
          <w:del w:id="7630" w:author="Jose Eduardo VIU" w:date="2023-04-01T20:51:00Z"/>
        </w:trPr>
        <w:tc>
          <w:tcPr>
            <w:tcW w:w="3552" w:type="dxa"/>
            <w:gridSpan w:val="3"/>
          </w:tcPr>
          <w:p w14:paraId="0D36288C" w14:textId="380C5F64" w:rsidR="00CB7E31" w:rsidDel="009E4857" w:rsidRDefault="00000000">
            <w:pPr>
              <w:suppressAutoHyphens w:val="0"/>
              <w:spacing w:after="0"/>
              <w:rPr>
                <w:del w:id="7631" w:author="Jose Eduardo VIU" w:date="2023-04-01T20:51:00Z"/>
              </w:rPr>
            </w:pPr>
            <w:del w:id="7632" w:author="Jose Eduardo VIU" w:date="2023-04-01T20:51:00Z">
              <w:r w:rsidDel="009E4857">
                <w:rPr>
                  <w:rFonts w:ascii="Courier New" w:eastAsia="Courier New" w:hAnsi="Courier New" w:cs="Courier New"/>
                </w:rPr>
                <w:delText>4204 215.894214 0.575507</w:delText>
              </w:r>
            </w:del>
          </w:p>
        </w:tc>
        <w:tc>
          <w:tcPr>
            <w:tcW w:w="3321" w:type="dxa"/>
            <w:gridSpan w:val="4"/>
          </w:tcPr>
          <w:p w14:paraId="71BE295F" w14:textId="19CAE3EF" w:rsidR="00CB7E31" w:rsidDel="009E4857" w:rsidRDefault="00000000">
            <w:pPr>
              <w:suppressAutoHyphens w:val="0"/>
              <w:spacing w:after="0"/>
              <w:rPr>
                <w:del w:id="7633" w:author="Jose Eduardo VIU" w:date="2023-04-01T20:51:00Z"/>
              </w:rPr>
            </w:pPr>
            <w:del w:id="7634" w:author="Jose Eduardo VIU" w:date="2023-04-01T20:51:00Z">
              <w:r w:rsidDel="009E4857">
                <w:rPr>
                  <w:rFonts w:ascii="Courier New" w:eastAsia="Courier New" w:hAnsi="Courier New" w:cs="Courier New"/>
                </w:rPr>
                <w:delText>2018-10-24 … ES300210540165</w:delText>
              </w:r>
            </w:del>
          </w:p>
        </w:tc>
        <w:tc>
          <w:tcPr>
            <w:tcW w:w="229" w:type="dxa"/>
          </w:tcPr>
          <w:p w14:paraId="2746094A" w14:textId="1797147B" w:rsidR="00CB7E31" w:rsidDel="009E4857" w:rsidRDefault="00CB7E31">
            <w:pPr>
              <w:suppressAutoHyphens w:val="0"/>
              <w:rPr>
                <w:del w:id="7635" w:author="Jose Eduardo VIU" w:date="2023-04-01T20:51:00Z"/>
              </w:rPr>
            </w:pPr>
          </w:p>
        </w:tc>
        <w:tc>
          <w:tcPr>
            <w:tcW w:w="1488" w:type="dxa"/>
          </w:tcPr>
          <w:p w14:paraId="44DF2563" w14:textId="19F95F32" w:rsidR="00CB7E31" w:rsidDel="009E4857" w:rsidRDefault="00CB7E31">
            <w:pPr>
              <w:suppressAutoHyphens w:val="0"/>
              <w:rPr>
                <w:del w:id="7636" w:author="Jose Eduardo VIU" w:date="2023-04-01T20:51:00Z"/>
              </w:rPr>
            </w:pPr>
          </w:p>
        </w:tc>
      </w:tr>
      <w:tr w:rsidR="00CB7E31" w:rsidDel="009E4857" w14:paraId="2343C993" w14:textId="41DE8AE7">
        <w:trPr>
          <w:trHeight w:val="271"/>
          <w:del w:id="7637" w:author="Jose Eduardo VIU" w:date="2023-04-01T20:51:00Z"/>
        </w:trPr>
        <w:tc>
          <w:tcPr>
            <w:tcW w:w="3552" w:type="dxa"/>
            <w:gridSpan w:val="3"/>
          </w:tcPr>
          <w:p w14:paraId="7DD023F6" w14:textId="1CEE1F8C" w:rsidR="00CB7E31" w:rsidDel="009E4857" w:rsidRDefault="00000000">
            <w:pPr>
              <w:suppressAutoHyphens w:val="0"/>
              <w:spacing w:after="0"/>
              <w:rPr>
                <w:del w:id="7638" w:author="Jose Eduardo VIU" w:date="2023-04-01T20:51:00Z"/>
              </w:rPr>
            </w:pPr>
            <w:del w:id="7639" w:author="Jose Eduardo VIU" w:date="2023-04-01T20:51:00Z">
              <w:r w:rsidDel="009E4857">
                <w:rPr>
                  <w:rFonts w:ascii="Courier New" w:eastAsia="Courier New" w:hAnsi="Courier New" w:cs="Courier New"/>
                </w:rPr>
                <w:delText>4211 211.114173 0.584379</w:delText>
              </w:r>
            </w:del>
          </w:p>
        </w:tc>
        <w:tc>
          <w:tcPr>
            <w:tcW w:w="3321" w:type="dxa"/>
            <w:gridSpan w:val="4"/>
          </w:tcPr>
          <w:p w14:paraId="35008403" w14:textId="1BFD56AA" w:rsidR="00CB7E31" w:rsidDel="009E4857" w:rsidRDefault="00000000">
            <w:pPr>
              <w:suppressAutoHyphens w:val="0"/>
              <w:spacing w:after="0"/>
              <w:rPr>
                <w:del w:id="7640" w:author="Jose Eduardo VIU" w:date="2023-04-01T20:51:00Z"/>
              </w:rPr>
            </w:pPr>
            <w:del w:id="7641" w:author="Jose Eduardo VIU" w:date="2023-04-01T20:51:00Z">
              <w:r w:rsidDel="009E4857">
                <w:rPr>
                  <w:rFonts w:ascii="Courier New" w:eastAsia="Courier New" w:hAnsi="Courier New" w:cs="Courier New"/>
                </w:rPr>
                <w:delText>2020-08-18 … ES300210640034</w:delText>
              </w:r>
            </w:del>
          </w:p>
        </w:tc>
        <w:tc>
          <w:tcPr>
            <w:tcW w:w="229" w:type="dxa"/>
          </w:tcPr>
          <w:p w14:paraId="6FD53370" w14:textId="60F283F5" w:rsidR="00CB7E31" w:rsidDel="009E4857" w:rsidRDefault="00CB7E31">
            <w:pPr>
              <w:suppressAutoHyphens w:val="0"/>
              <w:rPr>
                <w:del w:id="7642" w:author="Jose Eduardo VIU" w:date="2023-04-01T20:51:00Z"/>
              </w:rPr>
            </w:pPr>
          </w:p>
        </w:tc>
        <w:tc>
          <w:tcPr>
            <w:tcW w:w="1488" w:type="dxa"/>
          </w:tcPr>
          <w:p w14:paraId="61235369" w14:textId="52BD43CA" w:rsidR="00CB7E31" w:rsidDel="009E4857" w:rsidRDefault="00CB7E31">
            <w:pPr>
              <w:suppressAutoHyphens w:val="0"/>
              <w:rPr>
                <w:del w:id="7643" w:author="Jose Eduardo VIU" w:date="2023-04-01T20:51:00Z"/>
              </w:rPr>
            </w:pPr>
          </w:p>
        </w:tc>
      </w:tr>
      <w:tr w:rsidR="00CB7E31" w:rsidDel="009E4857" w14:paraId="22854C7A" w14:textId="2B506E5D">
        <w:trPr>
          <w:trHeight w:val="271"/>
          <w:del w:id="7644" w:author="Jose Eduardo VIU" w:date="2023-04-01T20:51:00Z"/>
        </w:trPr>
        <w:tc>
          <w:tcPr>
            <w:tcW w:w="3552" w:type="dxa"/>
            <w:gridSpan w:val="3"/>
          </w:tcPr>
          <w:p w14:paraId="7A98CB7D" w14:textId="00389E74" w:rsidR="00CB7E31" w:rsidDel="009E4857" w:rsidRDefault="00000000">
            <w:pPr>
              <w:suppressAutoHyphens w:val="0"/>
              <w:spacing w:after="0"/>
              <w:rPr>
                <w:del w:id="7645" w:author="Jose Eduardo VIU" w:date="2023-04-01T20:51:00Z"/>
              </w:rPr>
            </w:pPr>
            <w:del w:id="7646" w:author="Jose Eduardo VIU" w:date="2023-04-01T20:51:00Z">
              <w:r w:rsidDel="009E4857">
                <w:rPr>
                  <w:rFonts w:ascii="Courier New" w:eastAsia="Courier New" w:hAnsi="Courier New" w:cs="Courier New"/>
                </w:rPr>
                <w:delText>4219 213.700215 0.606100</w:delText>
              </w:r>
            </w:del>
          </w:p>
        </w:tc>
        <w:tc>
          <w:tcPr>
            <w:tcW w:w="3321" w:type="dxa"/>
            <w:gridSpan w:val="4"/>
          </w:tcPr>
          <w:p w14:paraId="52C3785D" w14:textId="498BF414" w:rsidR="00CB7E31" w:rsidDel="009E4857" w:rsidRDefault="00000000">
            <w:pPr>
              <w:suppressAutoHyphens w:val="0"/>
              <w:spacing w:after="0"/>
              <w:rPr>
                <w:del w:id="7647" w:author="Jose Eduardo VIU" w:date="2023-04-01T20:51:00Z"/>
              </w:rPr>
            </w:pPr>
            <w:del w:id="7648" w:author="Jose Eduardo VIU" w:date="2023-04-01T20:51:00Z">
              <w:r w:rsidDel="009E4857">
                <w:rPr>
                  <w:rFonts w:ascii="Courier New" w:eastAsia="Courier New" w:hAnsi="Courier New" w:cs="Courier New"/>
                </w:rPr>
                <w:delText>2019-01-09 … ES300210640034</w:delText>
              </w:r>
            </w:del>
          </w:p>
        </w:tc>
        <w:tc>
          <w:tcPr>
            <w:tcW w:w="229" w:type="dxa"/>
          </w:tcPr>
          <w:p w14:paraId="2FED6EAA" w14:textId="191F7452" w:rsidR="00CB7E31" w:rsidDel="009E4857" w:rsidRDefault="00CB7E31">
            <w:pPr>
              <w:suppressAutoHyphens w:val="0"/>
              <w:rPr>
                <w:del w:id="7649" w:author="Jose Eduardo VIU" w:date="2023-04-01T20:51:00Z"/>
              </w:rPr>
            </w:pPr>
          </w:p>
        </w:tc>
        <w:tc>
          <w:tcPr>
            <w:tcW w:w="1488" w:type="dxa"/>
          </w:tcPr>
          <w:p w14:paraId="42BB324B" w14:textId="66BE3DA9" w:rsidR="00CB7E31" w:rsidDel="009E4857" w:rsidRDefault="00CB7E31">
            <w:pPr>
              <w:suppressAutoHyphens w:val="0"/>
              <w:rPr>
                <w:del w:id="7650" w:author="Jose Eduardo VIU" w:date="2023-04-01T20:51:00Z"/>
              </w:rPr>
            </w:pPr>
          </w:p>
        </w:tc>
      </w:tr>
      <w:tr w:rsidR="00CB7E31" w:rsidDel="009E4857" w14:paraId="6C77820A" w14:textId="4421AF75">
        <w:trPr>
          <w:trHeight w:val="271"/>
          <w:del w:id="7651" w:author="Jose Eduardo VIU" w:date="2023-04-01T20:51:00Z"/>
        </w:trPr>
        <w:tc>
          <w:tcPr>
            <w:tcW w:w="3552" w:type="dxa"/>
            <w:gridSpan w:val="3"/>
          </w:tcPr>
          <w:p w14:paraId="6ED3A701" w14:textId="5EE7BEC6" w:rsidR="00CB7E31" w:rsidDel="009E4857" w:rsidRDefault="00000000">
            <w:pPr>
              <w:suppressAutoHyphens w:val="0"/>
              <w:spacing w:after="0"/>
              <w:rPr>
                <w:del w:id="7652" w:author="Jose Eduardo VIU" w:date="2023-04-01T20:51:00Z"/>
              </w:rPr>
            </w:pPr>
            <w:del w:id="7653" w:author="Jose Eduardo VIU" w:date="2023-04-01T20:51:00Z">
              <w:r w:rsidDel="009E4857">
                <w:rPr>
                  <w:rFonts w:ascii="Courier New" w:eastAsia="Courier New" w:hAnsi="Courier New" w:cs="Courier New"/>
                </w:rPr>
                <w:delText>4222 214.688492 0.571441</w:delText>
              </w:r>
            </w:del>
          </w:p>
        </w:tc>
        <w:tc>
          <w:tcPr>
            <w:tcW w:w="3321" w:type="dxa"/>
            <w:gridSpan w:val="4"/>
          </w:tcPr>
          <w:p w14:paraId="48BAC487" w14:textId="2B6BBE80" w:rsidR="00CB7E31" w:rsidDel="009E4857" w:rsidRDefault="00000000">
            <w:pPr>
              <w:suppressAutoHyphens w:val="0"/>
              <w:spacing w:after="0"/>
              <w:rPr>
                <w:del w:id="7654" w:author="Jose Eduardo VIU" w:date="2023-04-01T20:51:00Z"/>
              </w:rPr>
            </w:pPr>
            <w:del w:id="7655" w:author="Jose Eduardo VIU" w:date="2023-04-01T20:51:00Z">
              <w:r w:rsidDel="009E4857">
                <w:rPr>
                  <w:rFonts w:ascii="Courier New" w:eastAsia="Courier New" w:hAnsi="Courier New" w:cs="Courier New"/>
                </w:rPr>
                <w:delText>2019-10-04 … ES300210640034</w:delText>
              </w:r>
            </w:del>
          </w:p>
        </w:tc>
        <w:tc>
          <w:tcPr>
            <w:tcW w:w="229" w:type="dxa"/>
          </w:tcPr>
          <w:p w14:paraId="40124FED" w14:textId="5F780280" w:rsidR="00CB7E31" w:rsidDel="009E4857" w:rsidRDefault="00CB7E31">
            <w:pPr>
              <w:suppressAutoHyphens w:val="0"/>
              <w:rPr>
                <w:del w:id="7656" w:author="Jose Eduardo VIU" w:date="2023-04-01T20:51:00Z"/>
              </w:rPr>
            </w:pPr>
          </w:p>
        </w:tc>
        <w:tc>
          <w:tcPr>
            <w:tcW w:w="1488" w:type="dxa"/>
          </w:tcPr>
          <w:p w14:paraId="19910B9F" w14:textId="1A04C5B7" w:rsidR="00CB7E31" w:rsidDel="009E4857" w:rsidRDefault="00CB7E31">
            <w:pPr>
              <w:suppressAutoHyphens w:val="0"/>
              <w:rPr>
                <w:del w:id="7657" w:author="Jose Eduardo VIU" w:date="2023-04-01T20:51:00Z"/>
              </w:rPr>
            </w:pPr>
          </w:p>
        </w:tc>
      </w:tr>
      <w:tr w:rsidR="00CB7E31" w:rsidDel="009E4857" w14:paraId="794DC4DC" w14:textId="7D74E98D">
        <w:trPr>
          <w:trHeight w:val="271"/>
          <w:del w:id="7658" w:author="Jose Eduardo VIU" w:date="2023-04-01T20:51:00Z"/>
        </w:trPr>
        <w:tc>
          <w:tcPr>
            <w:tcW w:w="3552" w:type="dxa"/>
            <w:gridSpan w:val="3"/>
          </w:tcPr>
          <w:p w14:paraId="3FC4AB13" w14:textId="6638186C" w:rsidR="00CB7E31" w:rsidDel="009E4857" w:rsidRDefault="00000000">
            <w:pPr>
              <w:suppressAutoHyphens w:val="0"/>
              <w:spacing w:after="0"/>
              <w:rPr>
                <w:del w:id="7659" w:author="Jose Eduardo VIU" w:date="2023-04-01T20:51:00Z"/>
              </w:rPr>
            </w:pPr>
            <w:del w:id="7660" w:author="Jose Eduardo VIU" w:date="2023-04-01T20:51:00Z">
              <w:r w:rsidDel="009E4857">
                <w:rPr>
                  <w:rFonts w:ascii="Courier New" w:eastAsia="Courier New" w:hAnsi="Courier New" w:cs="Courier New"/>
                </w:rPr>
                <w:delText>4224 239.282859 0.586576</w:delText>
              </w:r>
            </w:del>
          </w:p>
        </w:tc>
        <w:tc>
          <w:tcPr>
            <w:tcW w:w="3321" w:type="dxa"/>
            <w:gridSpan w:val="4"/>
          </w:tcPr>
          <w:p w14:paraId="76E3D20A" w14:textId="020979B2" w:rsidR="00CB7E31" w:rsidDel="009E4857" w:rsidRDefault="00000000">
            <w:pPr>
              <w:suppressAutoHyphens w:val="0"/>
              <w:spacing w:after="0"/>
              <w:rPr>
                <w:del w:id="7661" w:author="Jose Eduardo VIU" w:date="2023-04-01T20:51:00Z"/>
              </w:rPr>
            </w:pPr>
            <w:del w:id="7662" w:author="Jose Eduardo VIU" w:date="2023-04-01T20:51:00Z">
              <w:r w:rsidDel="009E4857">
                <w:rPr>
                  <w:rFonts w:ascii="Courier New" w:eastAsia="Courier New" w:hAnsi="Courier New" w:cs="Courier New"/>
                </w:rPr>
                <w:delText>2018-12-26 … ES300210640034</w:delText>
              </w:r>
            </w:del>
          </w:p>
        </w:tc>
        <w:tc>
          <w:tcPr>
            <w:tcW w:w="229" w:type="dxa"/>
          </w:tcPr>
          <w:p w14:paraId="1CFDB72E" w14:textId="408E5D15" w:rsidR="00CB7E31" w:rsidDel="009E4857" w:rsidRDefault="00CB7E31">
            <w:pPr>
              <w:suppressAutoHyphens w:val="0"/>
              <w:rPr>
                <w:del w:id="7663" w:author="Jose Eduardo VIU" w:date="2023-04-01T20:51:00Z"/>
              </w:rPr>
            </w:pPr>
          </w:p>
        </w:tc>
        <w:tc>
          <w:tcPr>
            <w:tcW w:w="1488" w:type="dxa"/>
          </w:tcPr>
          <w:p w14:paraId="4C6928C4" w14:textId="3095CA0C" w:rsidR="00CB7E31" w:rsidDel="009E4857" w:rsidRDefault="00CB7E31">
            <w:pPr>
              <w:suppressAutoHyphens w:val="0"/>
              <w:rPr>
                <w:del w:id="7664" w:author="Jose Eduardo VIU" w:date="2023-04-01T20:51:00Z"/>
              </w:rPr>
            </w:pPr>
          </w:p>
        </w:tc>
      </w:tr>
      <w:tr w:rsidR="00CB7E31" w:rsidDel="009E4857" w14:paraId="3441649F" w14:textId="62EC93F2">
        <w:trPr>
          <w:trHeight w:val="245"/>
          <w:del w:id="7665" w:author="Jose Eduardo VIU" w:date="2023-04-01T20:51:00Z"/>
        </w:trPr>
        <w:tc>
          <w:tcPr>
            <w:tcW w:w="3552" w:type="dxa"/>
            <w:gridSpan w:val="3"/>
          </w:tcPr>
          <w:p w14:paraId="37862E13" w14:textId="2C5376B6" w:rsidR="00CB7E31" w:rsidDel="009E4857" w:rsidRDefault="00000000">
            <w:pPr>
              <w:suppressAutoHyphens w:val="0"/>
              <w:spacing w:after="0"/>
              <w:rPr>
                <w:del w:id="7666" w:author="Jose Eduardo VIU" w:date="2023-04-01T20:51:00Z"/>
              </w:rPr>
            </w:pPr>
            <w:del w:id="7667" w:author="Jose Eduardo VIU" w:date="2023-04-01T20:51:00Z">
              <w:r w:rsidDel="009E4857">
                <w:rPr>
                  <w:rFonts w:ascii="Courier New" w:eastAsia="Courier New" w:hAnsi="Courier New" w:cs="Courier New"/>
                </w:rPr>
                <w:delText>4757 210.578947 0.588793</w:delText>
              </w:r>
            </w:del>
          </w:p>
        </w:tc>
        <w:tc>
          <w:tcPr>
            <w:tcW w:w="3321" w:type="dxa"/>
            <w:gridSpan w:val="4"/>
          </w:tcPr>
          <w:p w14:paraId="31A25603" w14:textId="625AD94E" w:rsidR="00CB7E31" w:rsidDel="009E4857" w:rsidRDefault="00000000">
            <w:pPr>
              <w:suppressAutoHyphens w:val="0"/>
              <w:spacing w:after="0"/>
              <w:rPr>
                <w:del w:id="7668" w:author="Jose Eduardo VIU" w:date="2023-04-01T20:51:00Z"/>
              </w:rPr>
            </w:pPr>
            <w:del w:id="7669" w:author="Jose Eduardo VIU" w:date="2023-04-01T20:51:00Z">
              <w:r w:rsidDel="009E4857">
                <w:rPr>
                  <w:rFonts w:ascii="Courier New" w:eastAsia="Courier New" w:hAnsi="Courier New" w:cs="Courier New"/>
                </w:rPr>
                <w:delText>2020-06-25 … ES300330140087</w:delText>
              </w:r>
            </w:del>
          </w:p>
        </w:tc>
        <w:tc>
          <w:tcPr>
            <w:tcW w:w="229" w:type="dxa"/>
          </w:tcPr>
          <w:p w14:paraId="3BCA7307" w14:textId="524F6BB0" w:rsidR="00CB7E31" w:rsidDel="009E4857" w:rsidRDefault="00CB7E31">
            <w:pPr>
              <w:suppressAutoHyphens w:val="0"/>
              <w:rPr>
                <w:del w:id="7670" w:author="Jose Eduardo VIU" w:date="2023-04-01T20:51:00Z"/>
              </w:rPr>
            </w:pPr>
          </w:p>
        </w:tc>
        <w:tc>
          <w:tcPr>
            <w:tcW w:w="1488" w:type="dxa"/>
          </w:tcPr>
          <w:p w14:paraId="60ABA763" w14:textId="4BE31D6C" w:rsidR="00CB7E31" w:rsidDel="009E4857" w:rsidRDefault="00CB7E31">
            <w:pPr>
              <w:suppressAutoHyphens w:val="0"/>
              <w:rPr>
                <w:del w:id="7671" w:author="Jose Eduardo VIU" w:date="2023-04-01T20:51:00Z"/>
              </w:rPr>
            </w:pPr>
          </w:p>
        </w:tc>
      </w:tr>
    </w:tbl>
    <w:p w14:paraId="4BBDF191" w14:textId="49789C0F" w:rsidR="00CB7E31" w:rsidDel="009E4857" w:rsidRDefault="00000000">
      <w:pPr>
        <w:spacing w:after="3" w:line="271" w:lineRule="auto"/>
        <w:ind w:left="3690" w:right="117" w:hanging="10"/>
        <w:rPr>
          <w:del w:id="7672" w:author="Jose Eduardo VIU" w:date="2023-04-01T20:51:00Z"/>
        </w:rPr>
      </w:pPr>
      <w:del w:id="7673" w:author="Jose Eduardo VIU" w:date="2023-04-01T20:51:00Z">
        <w:r w:rsidDel="009E4857">
          <w:rPr>
            <w:rFonts w:ascii="Courier New" w:eastAsia="Courier New" w:hAnsi="Courier New" w:cs="Courier New"/>
          </w:rPr>
          <w:delText>se_nombre PesoEntMedio PesoRecMedio NumBajas \</w:delText>
        </w:r>
      </w:del>
    </w:p>
    <w:tbl>
      <w:tblPr>
        <w:tblStyle w:val="TableGrid"/>
        <w:tblW w:w="8476" w:type="dxa"/>
        <w:tblInd w:w="588" w:type="dxa"/>
        <w:tblLayout w:type="fixed"/>
        <w:tblLook w:val="04A0" w:firstRow="1" w:lastRow="0" w:firstColumn="1" w:lastColumn="0" w:noHBand="0" w:noVBand="1"/>
      </w:tblPr>
      <w:tblGrid>
        <w:gridCol w:w="685"/>
        <w:gridCol w:w="1947"/>
        <w:gridCol w:w="1376"/>
        <w:gridCol w:w="573"/>
        <w:gridCol w:w="1375"/>
        <w:gridCol w:w="1603"/>
        <w:gridCol w:w="572"/>
        <w:gridCol w:w="345"/>
      </w:tblGrid>
      <w:tr w:rsidR="00CB7E31" w:rsidDel="009E4857" w14:paraId="30A09A99" w14:textId="463B5A08">
        <w:trPr>
          <w:trHeight w:val="245"/>
          <w:del w:id="7674" w:author="Jose Eduardo VIU" w:date="2023-04-01T20:51:00Z"/>
        </w:trPr>
        <w:tc>
          <w:tcPr>
            <w:tcW w:w="4581" w:type="dxa"/>
            <w:gridSpan w:val="4"/>
          </w:tcPr>
          <w:p w14:paraId="50E91E4B" w14:textId="4BD23D6F" w:rsidR="00CB7E31" w:rsidDel="009E4857" w:rsidRDefault="00000000">
            <w:pPr>
              <w:tabs>
                <w:tab w:val="center" w:pos="2405"/>
              </w:tabs>
              <w:suppressAutoHyphens w:val="0"/>
              <w:spacing w:after="0"/>
              <w:rPr>
                <w:del w:id="7675" w:author="Jose Eduardo VIU" w:date="2023-04-01T20:51:00Z"/>
              </w:rPr>
            </w:pPr>
            <w:del w:id="7676" w:author="Jose Eduardo VIU" w:date="2023-04-01T20:51:00Z">
              <w:r w:rsidDel="009E4857">
                <w:rPr>
                  <w:rFonts w:ascii="Courier New" w:eastAsia="Courier New" w:hAnsi="Courier New" w:cs="Courier New"/>
                </w:rPr>
                <w:delText>762</w:delText>
              </w:r>
              <w:r w:rsidDel="009E4857">
                <w:rPr>
                  <w:rFonts w:ascii="Courier New" w:eastAsia="Courier New" w:hAnsi="Courier New" w:cs="Courier New"/>
                </w:rPr>
                <w:tab/>
                <w:delText>MACHO ENTERO + CATRADO+ HEMBRA</w:delText>
              </w:r>
            </w:del>
          </w:p>
        </w:tc>
        <w:tc>
          <w:tcPr>
            <w:tcW w:w="1375" w:type="dxa"/>
          </w:tcPr>
          <w:p w14:paraId="1A3BFC30" w14:textId="18827FF7" w:rsidR="00CB7E31" w:rsidDel="009E4857" w:rsidRDefault="00000000">
            <w:pPr>
              <w:suppressAutoHyphens w:val="0"/>
              <w:spacing w:after="0"/>
              <w:rPr>
                <w:del w:id="7677" w:author="Jose Eduardo VIU" w:date="2023-04-01T20:51:00Z"/>
              </w:rPr>
            </w:pPr>
            <w:del w:id="7678" w:author="Jose Eduardo VIU" w:date="2023-04-01T20:51:00Z">
              <w:r w:rsidDel="009E4857">
                <w:rPr>
                  <w:rFonts w:ascii="Courier New" w:eastAsia="Courier New" w:hAnsi="Courier New" w:cs="Courier New"/>
                </w:rPr>
                <w:delText>33.266092</w:delText>
              </w:r>
            </w:del>
          </w:p>
        </w:tc>
        <w:tc>
          <w:tcPr>
            <w:tcW w:w="1603" w:type="dxa"/>
          </w:tcPr>
          <w:p w14:paraId="0A468838" w14:textId="36C01B52" w:rsidR="00CB7E31" w:rsidDel="009E4857" w:rsidRDefault="00000000">
            <w:pPr>
              <w:suppressAutoHyphens w:val="0"/>
              <w:spacing w:after="0"/>
              <w:rPr>
                <w:del w:id="7679" w:author="Jose Eduardo VIU" w:date="2023-04-01T20:51:00Z"/>
              </w:rPr>
            </w:pPr>
            <w:del w:id="7680" w:author="Jose Eduardo VIU" w:date="2023-04-01T20:51:00Z">
              <w:r w:rsidDel="009E4857">
                <w:rPr>
                  <w:rFonts w:ascii="Courier New" w:eastAsia="Courier New" w:hAnsi="Courier New" w:cs="Courier New"/>
                </w:rPr>
                <w:delText>168.317086</w:delText>
              </w:r>
            </w:del>
          </w:p>
        </w:tc>
        <w:tc>
          <w:tcPr>
            <w:tcW w:w="917" w:type="dxa"/>
            <w:gridSpan w:val="2"/>
          </w:tcPr>
          <w:p w14:paraId="4EE48A75" w14:textId="229EEEC9" w:rsidR="00CB7E31" w:rsidDel="009E4857" w:rsidRDefault="00000000">
            <w:pPr>
              <w:suppressAutoHyphens w:val="0"/>
              <w:spacing w:after="0"/>
              <w:rPr>
                <w:del w:id="7681" w:author="Jose Eduardo VIU" w:date="2023-04-01T20:51:00Z"/>
              </w:rPr>
            </w:pPr>
            <w:del w:id="7682" w:author="Jose Eduardo VIU" w:date="2023-04-01T20:51:00Z">
              <w:r w:rsidDel="009E4857">
                <w:rPr>
                  <w:rFonts w:ascii="Courier New" w:eastAsia="Courier New" w:hAnsi="Courier New" w:cs="Courier New"/>
                </w:rPr>
                <w:delText>106.0</w:delText>
              </w:r>
            </w:del>
          </w:p>
        </w:tc>
      </w:tr>
      <w:tr w:rsidR="00CB7E31" w:rsidDel="009E4857" w14:paraId="0D9D998F" w14:textId="4E19A0B2">
        <w:trPr>
          <w:trHeight w:val="271"/>
          <w:del w:id="7683" w:author="Jose Eduardo VIU" w:date="2023-04-01T20:51:00Z"/>
        </w:trPr>
        <w:tc>
          <w:tcPr>
            <w:tcW w:w="4581" w:type="dxa"/>
            <w:gridSpan w:val="4"/>
          </w:tcPr>
          <w:p w14:paraId="1C57AF3C" w14:textId="20767E4E" w:rsidR="00CB7E31" w:rsidDel="009E4857" w:rsidRDefault="00000000">
            <w:pPr>
              <w:tabs>
                <w:tab w:val="center" w:pos="2405"/>
              </w:tabs>
              <w:suppressAutoHyphens w:val="0"/>
              <w:spacing w:after="0"/>
              <w:rPr>
                <w:del w:id="7684" w:author="Jose Eduardo VIU" w:date="2023-04-01T20:51:00Z"/>
              </w:rPr>
            </w:pPr>
            <w:del w:id="7685" w:author="Jose Eduardo VIU" w:date="2023-04-01T20:51:00Z">
              <w:r w:rsidDel="009E4857">
                <w:rPr>
                  <w:rFonts w:ascii="Courier New" w:eastAsia="Courier New" w:hAnsi="Courier New" w:cs="Courier New"/>
                </w:rPr>
                <w:delText>766</w:delText>
              </w:r>
              <w:r w:rsidDel="009E4857">
                <w:rPr>
                  <w:rFonts w:ascii="Courier New" w:eastAsia="Courier New" w:hAnsi="Courier New" w:cs="Courier New"/>
                </w:rPr>
                <w:tab/>
                <w:delText>MACHO ENTERO + CATRADO+ HEMBRA</w:delText>
              </w:r>
            </w:del>
          </w:p>
        </w:tc>
        <w:tc>
          <w:tcPr>
            <w:tcW w:w="1375" w:type="dxa"/>
          </w:tcPr>
          <w:p w14:paraId="6AEA477E" w14:textId="0BD461B8" w:rsidR="00CB7E31" w:rsidDel="009E4857" w:rsidRDefault="00000000">
            <w:pPr>
              <w:suppressAutoHyphens w:val="0"/>
              <w:spacing w:after="0"/>
              <w:rPr>
                <w:del w:id="7686" w:author="Jose Eduardo VIU" w:date="2023-04-01T20:51:00Z"/>
              </w:rPr>
            </w:pPr>
            <w:del w:id="7687" w:author="Jose Eduardo VIU" w:date="2023-04-01T20:51:00Z">
              <w:r w:rsidDel="009E4857">
                <w:rPr>
                  <w:rFonts w:ascii="Courier New" w:eastAsia="Courier New" w:hAnsi="Courier New" w:cs="Courier New"/>
                </w:rPr>
                <w:delText>29.865320</w:delText>
              </w:r>
            </w:del>
          </w:p>
        </w:tc>
        <w:tc>
          <w:tcPr>
            <w:tcW w:w="1603" w:type="dxa"/>
          </w:tcPr>
          <w:p w14:paraId="38C59D8B" w14:textId="6AB78D36" w:rsidR="00CB7E31" w:rsidDel="009E4857" w:rsidRDefault="00000000">
            <w:pPr>
              <w:suppressAutoHyphens w:val="0"/>
              <w:spacing w:after="0"/>
              <w:rPr>
                <w:del w:id="7688" w:author="Jose Eduardo VIU" w:date="2023-04-01T20:51:00Z"/>
              </w:rPr>
            </w:pPr>
            <w:del w:id="7689" w:author="Jose Eduardo VIU" w:date="2023-04-01T20:51:00Z">
              <w:r w:rsidDel="009E4857">
                <w:rPr>
                  <w:rFonts w:ascii="Courier New" w:eastAsia="Courier New" w:hAnsi="Courier New" w:cs="Courier New"/>
                </w:rPr>
                <w:delText>170.380180</w:delText>
              </w:r>
            </w:del>
          </w:p>
        </w:tc>
        <w:tc>
          <w:tcPr>
            <w:tcW w:w="917" w:type="dxa"/>
            <w:gridSpan w:val="2"/>
          </w:tcPr>
          <w:p w14:paraId="10399F36" w14:textId="13C6D658" w:rsidR="00CB7E31" w:rsidDel="009E4857" w:rsidRDefault="00000000">
            <w:pPr>
              <w:suppressAutoHyphens w:val="0"/>
              <w:spacing w:after="0"/>
              <w:ind w:left="115"/>
              <w:rPr>
                <w:del w:id="7690" w:author="Jose Eduardo VIU" w:date="2023-04-01T20:51:00Z"/>
              </w:rPr>
            </w:pPr>
            <w:del w:id="7691" w:author="Jose Eduardo VIU" w:date="2023-04-01T20:51:00Z">
              <w:r w:rsidDel="009E4857">
                <w:rPr>
                  <w:rFonts w:ascii="Courier New" w:eastAsia="Courier New" w:hAnsi="Courier New" w:cs="Courier New"/>
                </w:rPr>
                <w:delText>39.0</w:delText>
              </w:r>
            </w:del>
          </w:p>
        </w:tc>
      </w:tr>
      <w:tr w:rsidR="00CB7E31" w:rsidDel="009E4857" w14:paraId="7A8CF1B0" w14:textId="013DBED9">
        <w:trPr>
          <w:trHeight w:val="271"/>
          <w:del w:id="7692" w:author="Jose Eduardo VIU" w:date="2023-04-01T20:51:00Z"/>
        </w:trPr>
        <w:tc>
          <w:tcPr>
            <w:tcW w:w="4581" w:type="dxa"/>
            <w:gridSpan w:val="4"/>
          </w:tcPr>
          <w:p w14:paraId="7218CC9A" w14:textId="2AC950CD" w:rsidR="00CB7E31" w:rsidDel="009E4857" w:rsidRDefault="00000000">
            <w:pPr>
              <w:suppressAutoHyphens w:val="0"/>
              <w:spacing w:after="0"/>
              <w:rPr>
                <w:del w:id="7693" w:author="Jose Eduardo VIU" w:date="2023-04-01T20:51:00Z"/>
              </w:rPr>
            </w:pPr>
            <w:del w:id="7694" w:author="Jose Eduardo VIU" w:date="2023-04-01T20:51:00Z">
              <w:r w:rsidDel="009E4857">
                <w:rPr>
                  <w:rFonts w:ascii="Courier New" w:eastAsia="Courier New" w:hAnsi="Courier New" w:cs="Courier New"/>
                </w:rPr>
                <w:delText>1502 MACHO ENTERO + CATRADO+ HEMBRA</w:delText>
              </w:r>
            </w:del>
          </w:p>
        </w:tc>
        <w:tc>
          <w:tcPr>
            <w:tcW w:w="1375" w:type="dxa"/>
          </w:tcPr>
          <w:p w14:paraId="3C6E1EFD" w14:textId="57294638" w:rsidR="00CB7E31" w:rsidDel="009E4857" w:rsidRDefault="00000000">
            <w:pPr>
              <w:suppressAutoHyphens w:val="0"/>
              <w:spacing w:after="0"/>
              <w:rPr>
                <w:del w:id="7695" w:author="Jose Eduardo VIU" w:date="2023-04-01T20:51:00Z"/>
              </w:rPr>
            </w:pPr>
            <w:del w:id="7696" w:author="Jose Eduardo VIU" w:date="2023-04-01T20:51:00Z">
              <w:r w:rsidDel="009E4857">
                <w:rPr>
                  <w:rFonts w:ascii="Courier New" w:eastAsia="Courier New" w:hAnsi="Courier New" w:cs="Courier New"/>
                </w:rPr>
                <w:delText>34.510204</w:delText>
              </w:r>
            </w:del>
          </w:p>
        </w:tc>
        <w:tc>
          <w:tcPr>
            <w:tcW w:w="1603" w:type="dxa"/>
          </w:tcPr>
          <w:p w14:paraId="67A7B13D" w14:textId="3DD878EF" w:rsidR="00CB7E31" w:rsidDel="009E4857" w:rsidRDefault="00000000">
            <w:pPr>
              <w:suppressAutoHyphens w:val="0"/>
              <w:spacing w:after="0"/>
              <w:rPr>
                <w:del w:id="7697" w:author="Jose Eduardo VIU" w:date="2023-04-01T20:51:00Z"/>
              </w:rPr>
            </w:pPr>
            <w:del w:id="7698" w:author="Jose Eduardo VIU" w:date="2023-04-01T20:51:00Z">
              <w:r w:rsidDel="009E4857">
                <w:rPr>
                  <w:rFonts w:ascii="Courier New" w:eastAsia="Courier New" w:hAnsi="Courier New" w:cs="Courier New"/>
                </w:rPr>
                <w:delText>157.253369</w:delText>
              </w:r>
            </w:del>
          </w:p>
        </w:tc>
        <w:tc>
          <w:tcPr>
            <w:tcW w:w="917" w:type="dxa"/>
            <w:gridSpan w:val="2"/>
          </w:tcPr>
          <w:p w14:paraId="27476F7E" w14:textId="1A1A6267" w:rsidR="00CB7E31" w:rsidDel="009E4857" w:rsidRDefault="00000000">
            <w:pPr>
              <w:suppressAutoHyphens w:val="0"/>
              <w:spacing w:after="0"/>
              <w:ind w:left="115"/>
              <w:rPr>
                <w:del w:id="7699" w:author="Jose Eduardo VIU" w:date="2023-04-01T20:51:00Z"/>
              </w:rPr>
            </w:pPr>
            <w:del w:id="7700" w:author="Jose Eduardo VIU" w:date="2023-04-01T20:51:00Z">
              <w:r w:rsidDel="009E4857">
                <w:rPr>
                  <w:rFonts w:ascii="Courier New" w:eastAsia="Courier New" w:hAnsi="Courier New" w:cs="Courier New"/>
                </w:rPr>
                <w:delText>21.0</w:delText>
              </w:r>
            </w:del>
          </w:p>
        </w:tc>
      </w:tr>
      <w:tr w:rsidR="00CB7E31" w:rsidDel="009E4857" w14:paraId="0A32E678" w14:textId="34226764">
        <w:trPr>
          <w:trHeight w:val="271"/>
          <w:del w:id="7701" w:author="Jose Eduardo VIU" w:date="2023-04-01T20:51:00Z"/>
        </w:trPr>
        <w:tc>
          <w:tcPr>
            <w:tcW w:w="4581" w:type="dxa"/>
            <w:gridSpan w:val="4"/>
          </w:tcPr>
          <w:p w14:paraId="0C20E0A1" w14:textId="7EC4AED4" w:rsidR="00CB7E31" w:rsidDel="009E4857" w:rsidRDefault="00000000">
            <w:pPr>
              <w:suppressAutoHyphens w:val="0"/>
              <w:spacing w:after="0"/>
              <w:rPr>
                <w:del w:id="7702" w:author="Jose Eduardo VIU" w:date="2023-04-01T20:51:00Z"/>
              </w:rPr>
            </w:pPr>
            <w:del w:id="7703" w:author="Jose Eduardo VIU" w:date="2023-04-01T20:51:00Z">
              <w:r w:rsidDel="009E4857">
                <w:rPr>
                  <w:rFonts w:ascii="Courier New" w:eastAsia="Courier New" w:hAnsi="Courier New" w:cs="Courier New"/>
                </w:rPr>
                <w:delText>4204 MACHO ENTERO + CATRADO+ HEMBRA</w:delText>
              </w:r>
            </w:del>
          </w:p>
        </w:tc>
        <w:tc>
          <w:tcPr>
            <w:tcW w:w="1375" w:type="dxa"/>
          </w:tcPr>
          <w:p w14:paraId="64564558" w14:textId="2FE9548A" w:rsidR="00CB7E31" w:rsidDel="009E4857" w:rsidRDefault="00000000">
            <w:pPr>
              <w:suppressAutoHyphens w:val="0"/>
              <w:spacing w:after="0"/>
              <w:rPr>
                <w:del w:id="7704" w:author="Jose Eduardo VIU" w:date="2023-04-01T20:51:00Z"/>
              </w:rPr>
            </w:pPr>
            <w:del w:id="7705" w:author="Jose Eduardo VIU" w:date="2023-04-01T20:51:00Z">
              <w:r w:rsidDel="009E4857">
                <w:rPr>
                  <w:rFonts w:ascii="Courier New" w:eastAsia="Courier New" w:hAnsi="Courier New" w:cs="Courier New"/>
                </w:rPr>
                <w:delText>36.121200</w:delText>
              </w:r>
            </w:del>
          </w:p>
        </w:tc>
        <w:tc>
          <w:tcPr>
            <w:tcW w:w="1603" w:type="dxa"/>
          </w:tcPr>
          <w:p w14:paraId="5CAF3E66" w14:textId="7A4B6789" w:rsidR="00CB7E31" w:rsidDel="009E4857" w:rsidRDefault="00000000">
            <w:pPr>
              <w:suppressAutoHyphens w:val="0"/>
              <w:spacing w:after="0"/>
              <w:rPr>
                <w:del w:id="7706" w:author="Jose Eduardo VIU" w:date="2023-04-01T20:51:00Z"/>
              </w:rPr>
            </w:pPr>
            <w:del w:id="7707" w:author="Jose Eduardo VIU" w:date="2023-04-01T20:51:00Z">
              <w:r w:rsidDel="009E4857">
                <w:rPr>
                  <w:rFonts w:ascii="Courier New" w:eastAsia="Courier New" w:hAnsi="Courier New" w:cs="Courier New"/>
                </w:rPr>
                <w:delText>160.369836</w:delText>
              </w:r>
            </w:del>
          </w:p>
        </w:tc>
        <w:tc>
          <w:tcPr>
            <w:tcW w:w="917" w:type="dxa"/>
            <w:gridSpan w:val="2"/>
          </w:tcPr>
          <w:p w14:paraId="49F9AB71" w14:textId="790AF33D" w:rsidR="00CB7E31" w:rsidDel="009E4857" w:rsidRDefault="00000000">
            <w:pPr>
              <w:suppressAutoHyphens w:val="0"/>
              <w:spacing w:after="0"/>
              <w:rPr>
                <w:del w:id="7708" w:author="Jose Eduardo VIU" w:date="2023-04-01T20:51:00Z"/>
              </w:rPr>
            </w:pPr>
            <w:del w:id="7709" w:author="Jose Eduardo VIU" w:date="2023-04-01T20:51:00Z">
              <w:r w:rsidDel="009E4857">
                <w:rPr>
                  <w:rFonts w:ascii="Courier New" w:eastAsia="Courier New" w:hAnsi="Courier New" w:cs="Courier New"/>
                </w:rPr>
                <w:delText>425.0</w:delText>
              </w:r>
            </w:del>
          </w:p>
        </w:tc>
      </w:tr>
      <w:tr w:rsidR="00CB7E31" w:rsidDel="009E4857" w14:paraId="52291BDC" w14:textId="6D146BEB">
        <w:trPr>
          <w:trHeight w:val="271"/>
          <w:del w:id="7710" w:author="Jose Eduardo VIU" w:date="2023-04-01T20:51:00Z"/>
        </w:trPr>
        <w:tc>
          <w:tcPr>
            <w:tcW w:w="4581" w:type="dxa"/>
            <w:gridSpan w:val="4"/>
          </w:tcPr>
          <w:p w14:paraId="5DC049F5" w14:textId="44F3556E" w:rsidR="00CB7E31" w:rsidDel="009E4857" w:rsidRDefault="00000000">
            <w:pPr>
              <w:suppressAutoHyphens w:val="0"/>
              <w:spacing w:after="0"/>
              <w:rPr>
                <w:del w:id="7711" w:author="Jose Eduardo VIU" w:date="2023-04-01T20:51:00Z"/>
              </w:rPr>
            </w:pPr>
            <w:del w:id="7712" w:author="Jose Eduardo VIU" w:date="2023-04-01T20:51:00Z">
              <w:r w:rsidDel="009E4857">
                <w:rPr>
                  <w:rFonts w:ascii="Courier New" w:eastAsia="Courier New" w:hAnsi="Courier New" w:cs="Courier New"/>
                </w:rPr>
                <w:delText>4211 MACHO ENTERO + CATRADO+ HEMBRA</w:delText>
              </w:r>
            </w:del>
          </w:p>
        </w:tc>
        <w:tc>
          <w:tcPr>
            <w:tcW w:w="1375" w:type="dxa"/>
          </w:tcPr>
          <w:p w14:paraId="34E216F8" w14:textId="030C6A7A" w:rsidR="00CB7E31" w:rsidDel="009E4857" w:rsidRDefault="00000000">
            <w:pPr>
              <w:suppressAutoHyphens w:val="0"/>
              <w:spacing w:after="0"/>
              <w:rPr>
                <w:del w:id="7713" w:author="Jose Eduardo VIU" w:date="2023-04-01T20:51:00Z"/>
              </w:rPr>
            </w:pPr>
            <w:del w:id="7714" w:author="Jose Eduardo VIU" w:date="2023-04-01T20:51:00Z">
              <w:r w:rsidDel="009E4857">
                <w:rPr>
                  <w:rFonts w:ascii="Courier New" w:eastAsia="Courier New" w:hAnsi="Courier New" w:cs="Courier New"/>
                </w:rPr>
                <w:delText>28.676471</w:delText>
              </w:r>
            </w:del>
          </w:p>
        </w:tc>
        <w:tc>
          <w:tcPr>
            <w:tcW w:w="1603" w:type="dxa"/>
          </w:tcPr>
          <w:p w14:paraId="6097EF33" w14:textId="333CD1F5" w:rsidR="00CB7E31" w:rsidDel="009E4857" w:rsidRDefault="00000000">
            <w:pPr>
              <w:suppressAutoHyphens w:val="0"/>
              <w:spacing w:after="0"/>
              <w:rPr>
                <w:del w:id="7715" w:author="Jose Eduardo VIU" w:date="2023-04-01T20:51:00Z"/>
              </w:rPr>
            </w:pPr>
            <w:del w:id="7716" w:author="Jose Eduardo VIU" w:date="2023-04-01T20:51:00Z">
              <w:r w:rsidDel="009E4857">
                <w:rPr>
                  <w:rFonts w:ascii="Courier New" w:eastAsia="Courier New" w:hAnsi="Courier New" w:cs="Courier New"/>
                </w:rPr>
                <w:delText>152.047244</w:delText>
              </w:r>
            </w:del>
          </w:p>
        </w:tc>
        <w:tc>
          <w:tcPr>
            <w:tcW w:w="917" w:type="dxa"/>
            <w:gridSpan w:val="2"/>
          </w:tcPr>
          <w:p w14:paraId="3FC05FD4" w14:textId="66F200C5" w:rsidR="00CB7E31" w:rsidDel="009E4857" w:rsidRDefault="00000000">
            <w:pPr>
              <w:suppressAutoHyphens w:val="0"/>
              <w:spacing w:after="0"/>
              <w:ind w:left="115"/>
              <w:rPr>
                <w:del w:id="7717" w:author="Jose Eduardo VIU" w:date="2023-04-01T20:51:00Z"/>
              </w:rPr>
            </w:pPr>
            <w:del w:id="7718" w:author="Jose Eduardo VIU" w:date="2023-04-01T20:51:00Z">
              <w:r w:rsidDel="009E4857">
                <w:rPr>
                  <w:rFonts w:ascii="Courier New" w:eastAsia="Courier New" w:hAnsi="Courier New" w:cs="Courier New"/>
                </w:rPr>
                <w:delText>54.0</w:delText>
              </w:r>
            </w:del>
          </w:p>
        </w:tc>
      </w:tr>
      <w:tr w:rsidR="00CB7E31" w:rsidDel="009E4857" w14:paraId="2032383D" w14:textId="4711B735">
        <w:trPr>
          <w:trHeight w:val="271"/>
          <w:del w:id="7719" w:author="Jose Eduardo VIU" w:date="2023-04-01T20:51:00Z"/>
        </w:trPr>
        <w:tc>
          <w:tcPr>
            <w:tcW w:w="4581" w:type="dxa"/>
            <w:gridSpan w:val="4"/>
          </w:tcPr>
          <w:p w14:paraId="0E1EAA94" w14:textId="2BCA5159" w:rsidR="00CB7E31" w:rsidDel="009E4857" w:rsidRDefault="00000000">
            <w:pPr>
              <w:suppressAutoHyphens w:val="0"/>
              <w:spacing w:after="0"/>
              <w:rPr>
                <w:del w:id="7720" w:author="Jose Eduardo VIU" w:date="2023-04-01T20:51:00Z"/>
              </w:rPr>
            </w:pPr>
            <w:del w:id="7721" w:author="Jose Eduardo VIU" w:date="2023-04-01T20:51:00Z">
              <w:r w:rsidDel="009E4857">
                <w:rPr>
                  <w:rFonts w:ascii="Courier New" w:eastAsia="Courier New" w:hAnsi="Courier New" w:cs="Courier New"/>
                </w:rPr>
                <w:delText>4219 MACHO ENTERO + CATRADO+ HEMBRA</w:delText>
              </w:r>
            </w:del>
          </w:p>
        </w:tc>
        <w:tc>
          <w:tcPr>
            <w:tcW w:w="1375" w:type="dxa"/>
          </w:tcPr>
          <w:p w14:paraId="4982B992" w14:textId="028BF31F" w:rsidR="00CB7E31" w:rsidDel="009E4857" w:rsidRDefault="00000000">
            <w:pPr>
              <w:suppressAutoHyphens w:val="0"/>
              <w:spacing w:after="0"/>
              <w:rPr>
                <w:del w:id="7722" w:author="Jose Eduardo VIU" w:date="2023-04-01T20:51:00Z"/>
              </w:rPr>
            </w:pPr>
            <w:del w:id="7723" w:author="Jose Eduardo VIU" w:date="2023-04-01T20:51:00Z">
              <w:r w:rsidDel="009E4857">
                <w:rPr>
                  <w:rFonts w:ascii="Courier New" w:eastAsia="Courier New" w:hAnsi="Courier New" w:cs="Courier New"/>
                </w:rPr>
                <w:delText>35.267857</w:delText>
              </w:r>
            </w:del>
          </w:p>
        </w:tc>
        <w:tc>
          <w:tcPr>
            <w:tcW w:w="1603" w:type="dxa"/>
          </w:tcPr>
          <w:p w14:paraId="3715ECA8" w14:textId="22870A92" w:rsidR="00CB7E31" w:rsidDel="009E4857" w:rsidRDefault="00000000">
            <w:pPr>
              <w:suppressAutoHyphens w:val="0"/>
              <w:spacing w:after="0"/>
              <w:rPr>
                <w:del w:id="7724" w:author="Jose Eduardo VIU" w:date="2023-04-01T20:51:00Z"/>
              </w:rPr>
            </w:pPr>
            <w:del w:id="7725" w:author="Jose Eduardo VIU" w:date="2023-04-01T20:51:00Z">
              <w:r w:rsidDel="009E4857">
                <w:rPr>
                  <w:rFonts w:ascii="Courier New" w:eastAsia="Courier New" w:hAnsi="Courier New" w:cs="Courier New"/>
                </w:rPr>
                <w:delText>164.791566</w:delText>
              </w:r>
            </w:del>
          </w:p>
        </w:tc>
        <w:tc>
          <w:tcPr>
            <w:tcW w:w="917" w:type="dxa"/>
            <w:gridSpan w:val="2"/>
          </w:tcPr>
          <w:p w14:paraId="5F24C1F8" w14:textId="5EA3A585" w:rsidR="00CB7E31" w:rsidDel="009E4857" w:rsidRDefault="00000000">
            <w:pPr>
              <w:suppressAutoHyphens w:val="0"/>
              <w:spacing w:after="0"/>
              <w:ind w:left="115"/>
              <w:rPr>
                <w:del w:id="7726" w:author="Jose Eduardo VIU" w:date="2023-04-01T20:51:00Z"/>
              </w:rPr>
            </w:pPr>
            <w:del w:id="7727" w:author="Jose Eduardo VIU" w:date="2023-04-01T20:51:00Z">
              <w:r w:rsidDel="009E4857">
                <w:rPr>
                  <w:rFonts w:ascii="Courier New" w:eastAsia="Courier New" w:hAnsi="Courier New" w:cs="Courier New"/>
                </w:rPr>
                <w:delText>66.0</w:delText>
              </w:r>
            </w:del>
          </w:p>
        </w:tc>
      </w:tr>
      <w:tr w:rsidR="00CB7E31" w:rsidDel="009E4857" w14:paraId="01A13E53" w14:textId="585BAA64">
        <w:trPr>
          <w:trHeight w:val="271"/>
          <w:del w:id="7728" w:author="Jose Eduardo VIU" w:date="2023-04-01T20:51:00Z"/>
        </w:trPr>
        <w:tc>
          <w:tcPr>
            <w:tcW w:w="4581" w:type="dxa"/>
            <w:gridSpan w:val="4"/>
          </w:tcPr>
          <w:p w14:paraId="41A43A47" w14:textId="3864F41C" w:rsidR="00CB7E31" w:rsidDel="009E4857" w:rsidRDefault="00000000">
            <w:pPr>
              <w:suppressAutoHyphens w:val="0"/>
              <w:spacing w:after="0"/>
              <w:rPr>
                <w:del w:id="7729" w:author="Jose Eduardo VIU" w:date="2023-04-01T20:51:00Z"/>
              </w:rPr>
            </w:pPr>
            <w:del w:id="7730" w:author="Jose Eduardo VIU" w:date="2023-04-01T20:51:00Z">
              <w:r w:rsidDel="009E4857">
                <w:rPr>
                  <w:rFonts w:ascii="Courier New" w:eastAsia="Courier New" w:hAnsi="Courier New" w:cs="Courier New"/>
                </w:rPr>
                <w:delText>4222 MACHO ENTERO + CATRADO+ HEMBRA</w:delText>
              </w:r>
            </w:del>
          </w:p>
        </w:tc>
        <w:tc>
          <w:tcPr>
            <w:tcW w:w="1375" w:type="dxa"/>
          </w:tcPr>
          <w:p w14:paraId="545C7F86" w14:textId="5390B335" w:rsidR="00CB7E31" w:rsidDel="009E4857" w:rsidRDefault="00000000">
            <w:pPr>
              <w:suppressAutoHyphens w:val="0"/>
              <w:spacing w:after="0"/>
              <w:rPr>
                <w:del w:id="7731" w:author="Jose Eduardo VIU" w:date="2023-04-01T20:51:00Z"/>
              </w:rPr>
            </w:pPr>
            <w:del w:id="7732" w:author="Jose Eduardo VIU" w:date="2023-04-01T20:51:00Z">
              <w:r w:rsidDel="009E4857">
                <w:rPr>
                  <w:rFonts w:ascii="Courier New" w:eastAsia="Courier New" w:hAnsi="Courier New" w:cs="Courier New"/>
                </w:rPr>
                <w:delText>32.877698</w:delText>
              </w:r>
            </w:del>
          </w:p>
        </w:tc>
        <w:tc>
          <w:tcPr>
            <w:tcW w:w="1603" w:type="dxa"/>
          </w:tcPr>
          <w:p w14:paraId="7B950753" w14:textId="0988C618" w:rsidR="00CB7E31" w:rsidDel="009E4857" w:rsidRDefault="00000000">
            <w:pPr>
              <w:suppressAutoHyphens w:val="0"/>
              <w:spacing w:after="0"/>
              <w:rPr>
                <w:del w:id="7733" w:author="Jose Eduardo VIU" w:date="2023-04-01T20:51:00Z"/>
              </w:rPr>
            </w:pPr>
            <w:del w:id="7734" w:author="Jose Eduardo VIU" w:date="2023-04-01T20:51:00Z">
              <w:r w:rsidDel="009E4857">
                <w:rPr>
                  <w:rFonts w:ascii="Courier New" w:eastAsia="Courier New" w:hAnsi="Courier New" w:cs="Courier New"/>
                </w:rPr>
                <w:delText>155.559524</w:delText>
              </w:r>
            </w:del>
          </w:p>
        </w:tc>
        <w:tc>
          <w:tcPr>
            <w:tcW w:w="917" w:type="dxa"/>
            <w:gridSpan w:val="2"/>
          </w:tcPr>
          <w:p w14:paraId="1F46FE94" w14:textId="0EE73EAA" w:rsidR="00CB7E31" w:rsidDel="009E4857" w:rsidRDefault="00000000">
            <w:pPr>
              <w:suppressAutoHyphens w:val="0"/>
              <w:spacing w:after="0"/>
              <w:ind w:left="115"/>
              <w:rPr>
                <w:del w:id="7735" w:author="Jose Eduardo VIU" w:date="2023-04-01T20:51:00Z"/>
              </w:rPr>
            </w:pPr>
            <w:del w:id="7736" w:author="Jose Eduardo VIU" w:date="2023-04-01T20:51:00Z">
              <w:r w:rsidDel="009E4857">
                <w:rPr>
                  <w:rFonts w:ascii="Courier New" w:eastAsia="Courier New" w:hAnsi="Courier New" w:cs="Courier New"/>
                </w:rPr>
                <w:delText>52.0</w:delText>
              </w:r>
            </w:del>
          </w:p>
        </w:tc>
      </w:tr>
      <w:tr w:rsidR="00CB7E31" w:rsidDel="009E4857" w14:paraId="5CC25F04" w14:textId="4B60BEB0">
        <w:trPr>
          <w:trHeight w:val="271"/>
          <w:del w:id="7737" w:author="Jose Eduardo VIU" w:date="2023-04-01T20:51:00Z"/>
        </w:trPr>
        <w:tc>
          <w:tcPr>
            <w:tcW w:w="4581" w:type="dxa"/>
            <w:gridSpan w:val="4"/>
          </w:tcPr>
          <w:p w14:paraId="21E09F5D" w14:textId="7A76C3E2" w:rsidR="00CB7E31" w:rsidDel="009E4857" w:rsidRDefault="00000000">
            <w:pPr>
              <w:suppressAutoHyphens w:val="0"/>
              <w:spacing w:after="0"/>
              <w:rPr>
                <w:del w:id="7738" w:author="Jose Eduardo VIU" w:date="2023-04-01T20:51:00Z"/>
              </w:rPr>
            </w:pPr>
            <w:del w:id="7739" w:author="Jose Eduardo VIU" w:date="2023-04-01T20:51:00Z">
              <w:r w:rsidDel="009E4857">
                <w:rPr>
                  <w:rFonts w:ascii="Courier New" w:eastAsia="Courier New" w:hAnsi="Courier New" w:cs="Courier New"/>
                </w:rPr>
                <w:delText>4224 MACHO ENTERO + CATRADO+ HEMBRA</w:delText>
              </w:r>
            </w:del>
          </w:p>
        </w:tc>
        <w:tc>
          <w:tcPr>
            <w:tcW w:w="1375" w:type="dxa"/>
          </w:tcPr>
          <w:p w14:paraId="414E88E1" w14:textId="3FAB814A" w:rsidR="00CB7E31" w:rsidDel="009E4857" w:rsidRDefault="00000000">
            <w:pPr>
              <w:suppressAutoHyphens w:val="0"/>
              <w:spacing w:after="0"/>
              <w:rPr>
                <w:del w:id="7740" w:author="Jose Eduardo VIU" w:date="2023-04-01T20:51:00Z"/>
              </w:rPr>
            </w:pPr>
            <w:del w:id="7741" w:author="Jose Eduardo VIU" w:date="2023-04-01T20:51:00Z">
              <w:r w:rsidDel="009E4857">
                <w:rPr>
                  <w:rFonts w:ascii="Courier New" w:eastAsia="Courier New" w:hAnsi="Courier New" w:cs="Courier New"/>
                </w:rPr>
                <w:delText>27.994580</w:delText>
              </w:r>
            </w:del>
          </w:p>
        </w:tc>
        <w:tc>
          <w:tcPr>
            <w:tcW w:w="1603" w:type="dxa"/>
          </w:tcPr>
          <w:p w14:paraId="7CE5F9C3" w14:textId="5D908AA9" w:rsidR="00CB7E31" w:rsidDel="009E4857" w:rsidRDefault="00000000">
            <w:pPr>
              <w:suppressAutoHyphens w:val="0"/>
              <w:spacing w:after="0"/>
              <w:rPr>
                <w:del w:id="7742" w:author="Jose Eduardo VIU" w:date="2023-04-01T20:51:00Z"/>
              </w:rPr>
            </w:pPr>
            <w:del w:id="7743" w:author="Jose Eduardo VIU" w:date="2023-04-01T20:51:00Z">
              <w:r w:rsidDel="009E4857">
                <w:rPr>
                  <w:rFonts w:ascii="Courier New" w:eastAsia="Courier New" w:hAnsi="Courier New" w:cs="Courier New"/>
                </w:rPr>
                <w:delText>168.352134</w:delText>
              </w:r>
            </w:del>
          </w:p>
        </w:tc>
        <w:tc>
          <w:tcPr>
            <w:tcW w:w="917" w:type="dxa"/>
            <w:gridSpan w:val="2"/>
          </w:tcPr>
          <w:p w14:paraId="1DABA414" w14:textId="453CDFC1" w:rsidR="00CB7E31" w:rsidDel="009E4857" w:rsidRDefault="00000000">
            <w:pPr>
              <w:suppressAutoHyphens w:val="0"/>
              <w:spacing w:after="0"/>
              <w:ind w:left="115"/>
              <w:rPr>
                <w:del w:id="7744" w:author="Jose Eduardo VIU" w:date="2023-04-01T20:51:00Z"/>
              </w:rPr>
            </w:pPr>
            <w:del w:id="7745" w:author="Jose Eduardo VIU" w:date="2023-04-01T20:51:00Z">
              <w:r w:rsidDel="009E4857">
                <w:rPr>
                  <w:rFonts w:ascii="Courier New" w:eastAsia="Courier New" w:hAnsi="Courier New" w:cs="Courier New"/>
                </w:rPr>
                <w:delText>82.0</w:delText>
              </w:r>
            </w:del>
          </w:p>
        </w:tc>
      </w:tr>
      <w:tr w:rsidR="00CB7E31" w:rsidDel="009E4857" w14:paraId="5DBBA897" w14:textId="708CE6AF">
        <w:trPr>
          <w:trHeight w:val="406"/>
          <w:del w:id="7746" w:author="Jose Eduardo VIU" w:date="2023-04-01T20:51:00Z"/>
        </w:trPr>
        <w:tc>
          <w:tcPr>
            <w:tcW w:w="4581" w:type="dxa"/>
            <w:gridSpan w:val="4"/>
          </w:tcPr>
          <w:p w14:paraId="27C40ECC" w14:textId="278BCD6F" w:rsidR="00CB7E31" w:rsidDel="009E4857" w:rsidRDefault="00000000">
            <w:pPr>
              <w:suppressAutoHyphens w:val="0"/>
              <w:spacing w:after="0"/>
              <w:rPr>
                <w:del w:id="7747" w:author="Jose Eduardo VIU" w:date="2023-04-01T20:51:00Z"/>
              </w:rPr>
            </w:pPr>
            <w:del w:id="7748" w:author="Jose Eduardo VIU" w:date="2023-04-01T20:51:00Z">
              <w:r w:rsidDel="009E4857">
                <w:rPr>
                  <w:rFonts w:ascii="Courier New" w:eastAsia="Courier New" w:hAnsi="Courier New" w:cs="Courier New"/>
                </w:rPr>
                <w:delText>4757 MACHO ENTERO + CATRADO+ HEMBRA</w:delText>
              </w:r>
            </w:del>
          </w:p>
        </w:tc>
        <w:tc>
          <w:tcPr>
            <w:tcW w:w="1375" w:type="dxa"/>
          </w:tcPr>
          <w:p w14:paraId="277862A1" w14:textId="079F485A" w:rsidR="00CB7E31" w:rsidDel="009E4857" w:rsidRDefault="00000000">
            <w:pPr>
              <w:suppressAutoHyphens w:val="0"/>
              <w:spacing w:after="0"/>
              <w:rPr>
                <w:del w:id="7749" w:author="Jose Eduardo VIU" w:date="2023-04-01T20:51:00Z"/>
              </w:rPr>
            </w:pPr>
            <w:del w:id="7750" w:author="Jose Eduardo VIU" w:date="2023-04-01T20:51:00Z">
              <w:r w:rsidDel="009E4857">
                <w:rPr>
                  <w:rFonts w:ascii="Courier New" w:eastAsia="Courier New" w:hAnsi="Courier New" w:cs="Courier New"/>
                </w:rPr>
                <w:delText>29.071038</w:delText>
              </w:r>
            </w:del>
          </w:p>
        </w:tc>
        <w:tc>
          <w:tcPr>
            <w:tcW w:w="1603" w:type="dxa"/>
          </w:tcPr>
          <w:p w14:paraId="506C8F02" w14:textId="243612EA" w:rsidR="00CB7E31" w:rsidDel="009E4857" w:rsidRDefault="00000000">
            <w:pPr>
              <w:suppressAutoHyphens w:val="0"/>
              <w:spacing w:after="0"/>
              <w:rPr>
                <w:del w:id="7751" w:author="Jose Eduardo VIU" w:date="2023-04-01T20:51:00Z"/>
              </w:rPr>
            </w:pPr>
            <w:del w:id="7752" w:author="Jose Eduardo VIU" w:date="2023-04-01T20:51:00Z">
              <w:r w:rsidDel="009E4857">
                <w:rPr>
                  <w:rFonts w:ascii="Courier New" w:eastAsia="Courier New" w:hAnsi="Courier New" w:cs="Courier New"/>
                </w:rPr>
                <w:delText>153.058480</w:delText>
              </w:r>
            </w:del>
          </w:p>
        </w:tc>
        <w:tc>
          <w:tcPr>
            <w:tcW w:w="917" w:type="dxa"/>
            <w:gridSpan w:val="2"/>
          </w:tcPr>
          <w:p w14:paraId="6FB7155E" w14:textId="5E940B93" w:rsidR="00CB7E31" w:rsidDel="009E4857" w:rsidRDefault="00000000">
            <w:pPr>
              <w:suppressAutoHyphens w:val="0"/>
              <w:spacing w:after="0"/>
              <w:ind w:left="115"/>
              <w:rPr>
                <w:del w:id="7753" w:author="Jose Eduardo VIU" w:date="2023-04-01T20:51:00Z"/>
              </w:rPr>
            </w:pPr>
            <w:del w:id="7754" w:author="Jose Eduardo VIU" w:date="2023-04-01T20:51:00Z">
              <w:r w:rsidDel="009E4857">
                <w:rPr>
                  <w:rFonts w:ascii="Courier New" w:eastAsia="Courier New" w:hAnsi="Courier New" w:cs="Courier New"/>
                </w:rPr>
                <w:delText>24.0</w:delText>
              </w:r>
            </w:del>
          </w:p>
        </w:tc>
      </w:tr>
      <w:tr w:rsidR="00CB7E31" w:rsidDel="009E4857" w14:paraId="7C173C31" w14:textId="7EF3906E">
        <w:trPr>
          <w:trHeight w:val="380"/>
          <w:del w:id="7755" w:author="Jose Eduardo VIU" w:date="2023-04-01T20:51:00Z"/>
        </w:trPr>
        <w:tc>
          <w:tcPr>
            <w:tcW w:w="5956" w:type="dxa"/>
            <w:gridSpan w:val="5"/>
            <w:vAlign w:val="bottom"/>
          </w:tcPr>
          <w:p w14:paraId="033F8300" w14:textId="45E7F627" w:rsidR="00CB7E31" w:rsidDel="009E4857" w:rsidRDefault="00000000">
            <w:pPr>
              <w:suppressAutoHyphens w:val="0"/>
              <w:spacing w:after="0"/>
              <w:ind w:left="687"/>
              <w:rPr>
                <w:del w:id="7756" w:author="Jose Eduardo VIU" w:date="2023-04-01T20:51:00Z"/>
              </w:rPr>
            </w:pPr>
            <w:del w:id="7757" w:author="Jose Eduardo VIU" w:date="2023-04-01T20:51:00Z">
              <w:r w:rsidDel="009E4857">
                <w:rPr>
                  <w:rFonts w:ascii="Courier New" w:eastAsia="Courier New" w:hAnsi="Courier New" w:cs="Courier New"/>
                </w:rPr>
                <w:delText>GPS_Longitud GPS_Latitud gr_codpos</w:delText>
              </w:r>
            </w:del>
          </w:p>
        </w:tc>
        <w:tc>
          <w:tcPr>
            <w:tcW w:w="2520" w:type="dxa"/>
            <w:gridSpan w:val="3"/>
            <w:vAlign w:val="bottom"/>
          </w:tcPr>
          <w:p w14:paraId="369137D2" w14:textId="6258AD0C" w:rsidR="00CB7E31" w:rsidDel="009E4857" w:rsidRDefault="00000000">
            <w:pPr>
              <w:suppressAutoHyphens w:val="0"/>
              <w:spacing w:after="0"/>
              <w:jc w:val="right"/>
              <w:rPr>
                <w:del w:id="7758" w:author="Jose Eduardo VIU" w:date="2023-04-01T20:51:00Z"/>
              </w:rPr>
            </w:pPr>
            <w:del w:id="7759" w:author="Jose Eduardo VIU" w:date="2023-04-01T20:51:00Z">
              <w:r w:rsidDel="009E4857">
                <w:rPr>
                  <w:rFonts w:ascii="Courier New" w:eastAsia="Courier New" w:hAnsi="Courier New" w:cs="Courier New"/>
                </w:rPr>
                <w:delText>gr_poblacion \</w:delText>
              </w:r>
            </w:del>
          </w:p>
        </w:tc>
      </w:tr>
      <w:tr w:rsidR="00CB7E31" w:rsidDel="009E4857" w14:paraId="47DAD135" w14:textId="43A9D72B">
        <w:trPr>
          <w:trHeight w:val="245"/>
          <w:del w:id="7760" w:author="Jose Eduardo VIU" w:date="2023-04-01T20:51:00Z"/>
        </w:trPr>
        <w:tc>
          <w:tcPr>
            <w:tcW w:w="685" w:type="dxa"/>
          </w:tcPr>
          <w:p w14:paraId="226D30E5" w14:textId="413C35C5" w:rsidR="00CB7E31" w:rsidDel="009E4857" w:rsidRDefault="00000000">
            <w:pPr>
              <w:suppressAutoHyphens w:val="0"/>
              <w:spacing w:after="0"/>
              <w:rPr>
                <w:del w:id="7761" w:author="Jose Eduardo VIU" w:date="2023-04-01T20:51:00Z"/>
              </w:rPr>
            </w:pPr>
            <w:del w:id="7762" w:author="Jose Eduardo VIU" w:date="2023-04-01T20:51:00Z">
              <w:r w:rsidDel="009E4857">
                <w:rPr>
                  <w:rFonts w:ascii="Courier New" w:eastAsia="Courier New" w:hAnsi="Courier New" w:cs="Courier New"/>
                </w:rPr>
                <w:delText>762</w:delText>
              </w:r>
            </w:del>
          </w:p>
        </w:tc>
        <w:tc>
          <w:tcPr>
            <w:tcW w:w="1947" w:type="dxa"/>
          </w:tcPr>
          <w:p w14:paraId="51F975DD" w14:textId="79AE2B33" w:rsidR="00CB7E31" w:rsidDel="009E4857" w:rsidRDefault="00000000">
            <w:pPr>
              <w:suppressAutoHyphens w:val="0"/>
              <w:spacing w:after="0"/>
              <w:ind w:right="114"/>
              <w:jc w:val="center"/>
              <w:rPr>
                <w:del w:id="7763" w:author="Jose Eduardo VIU" w:date="2023-04-01T20:51:00Z"/>
              </w:rPr>
            </w:pPr>
            <w:del w:id="7764" w:author="Jose Eduardo VIU" w:date="2023-04-01T20:51:00Z">
              <w:r w:rsidDel="009E4857">
                <w:rPr>
                  <w:rFonts w:ascii="Courier New" w:eastAsia="Courier New" w:hAnsi="Courier New" w:cs="Courier New"/>
                </w:rPr>
                <w:delText>-1.24652</w:delText>
              </w:r>
            </w:del>
          </w:p>
        </w:tc>
        <w:tc>
          <w:tcPr>
            <w:tcW w:w="1376" w:type="dxa"/>
          </w:tcPr>
          <w:p w14:paraId="6A2B93B9" w14:textId="371787C1" w:rsidR="00CB7E31" w:rsidDel="009E4857" w:rsidRDefault="00000000">
            <w:pPr>
              <w:suppressAutoHyphens w:val="0"/>
              <w:spacing w:after="0"/>
              <w:rPr>
                <w:del w:id="7765" w:author="Jose Eduardo VIU" w:date="2023-04-01T20:51:00Z"/>
              </w:rPr>
            </w:pPr>
            <w:del w:id="7766" w:author="Jose Eduardo VIU" w:date="2023-04-01T20:51:00Z">
              <w:r w:rsidDel="009E4857">
                <w:rPr>
                  <w:rFonts w:ascii="Courier New" w:eastAsia="Courier New" w:hAnsi="Courier New" w:cs="Courier New"/>
                </w:rPr>
                <w:delText>37.75651</w:delText>
              </w:r>
            </w:del>
          </w:p>
        </w:tc>
        <w:tc>
          <w:tcPr>
            <w:tcW w:w="4123" w:type="dxa"/>
            <w:gridSpan w:val="4"/>
          </w:tcPr>
          <w:p w14:paraId="24CF0463" w14:textId="01B24101" w:rsidR="00CB7E31" w:rsidDel="009E4857" w:rsidRDefault="00000000">
            <w:pPr>
              <w:suppressAutoHyphens w:val="0"/>
              <w:spacing w:after="0"/>
              <w:rPr>
                <w:del w:id="7767" w:author="Jose Eduardo VIU" w:date="2023-04-01T20:51:00Z"/>
              </w:rPr>
            </w:pPr>
            <w:del w:id="7768" w:author="Jose Eduardo VIU" w:date="2023-04-01T20:51:00Z">
              <w:r w:rsidDel="009E4857">
                <w:rPr>
                  <w:rFonts w:ascii="Courier New" w:eastAsia="Courier New" w:hAnsi="Courier New" w:cs="Courier New"/>
                </w:rPr>
                <w:delText>30320.0 30320-FUENTE ALAMO (MURCIA)</w:delText>
              </w:r>
            </w:del>
          </w:p>
        </w:tc>
        <w:tc>
          <w:tcPr>
            <w:tcW w:w="345" w:type="dxa"/>
          </w:tcPr>
          <w:p w14:paraId="34E81E2F" w14:textId="2E746DED" w:rsidR="00CB7E31" w:rsidDel="009E4857" w:rsidRDefault="00CB7E31">
            <w:pPr>
              <w:suppressAutoHyphens w:val="0"/>
              <w:rPr>
                <w:del w:id="7769" w:author="Jose Eduardo VIU" w:date="2023-04-01T20:51:00Z"/>
              </w:rPr>
            </w:pPr>
          </w:p>
        </w:tc>
      </w:tr>
      <w:tr w:rsidR="00CB7E31" w:rsidDel="009E4857" w14:paraId="3B72E5F1" w14:textId="655E86B5">
        <w:trPr>
          <w:trHeight w:val="271"/>
          <w:del w:id="7770" w:author="Jose Eduardo VIU" w:date="2023-04-01T20:51:00Z"/>
        </w:trPr>
        <w:tc>
          <w:tcPr>
            <w:tcW w:w="685" w:type="dxa"/>
          </w:tcPr>
          <w:p w14:paraId="3098B9D1" w14:textId="3D79B5F8" w:rsidR="00CB7E31" w:rsidDel="009E4857" w:rsidRDefault="00000000">
            <w:pPr>
              <w:suppressAutoHyphens w:val="0"/>
              <w:spacing w:after="0"/>
              <w:rPr>
                <w:del w:id="7771" w:author="Jose Eduardo VIU" w:date="2023-04-01T20:51:00Z"/>
              </w:rPr>
            </w:pPr>
            <w:del w:id="7772" w:author="Jose Eduardo VIU" w:date="2023-04-01T20:51:00Z">
              <w:r w:rsidDel="009E4857">
                <w:rPr>
                  <w:rFonts w:ascii="Courier New" w:eastAsia="Courier New" w:hAnsi="Courier New" w:cs="Courier New"/>
                </w:rPr>
                <w:delText>766</w:delText>
              </w:r>
            </w:del>
          </w:p>
        </w:tc>
        <w:tc>
          <w:tcPr>
            <w:tcW w:w="1947" w:type="dxa"/>
          </w:tcPr>
          <w:p w14:paraId="6E1D5F6A" w14:textId="1090F26F" w:rsidR="00CB7E31" w:rsidDel="009E4857" w:rsidRDefault="00000000">
            <w:pPr>
              <w:suppressAutoHyphens w:val="0"/>
              <w:spacing w:after="0"/>
              <w:ind w:right="114"/>
              <w:jc w:val="center"/>
              <w:rPr>
                <w:del w:id="7773" w:author="Jose Eduardo VIU" w:date="2023-04-01T20:51:00Z"/>
              </w:rPr>
            </w:pPr>
            <w:del w:id="7774" w:author="Jose Eduardo VIU" w:date="2023-04-01T20:51:00Z">
              <w:r w:rsidDel="009E4857">
                <w:rPr>
                  <w:rFonts w:ascii="Courier New" w:eastAsia="Courier New" w:hAnsi="Courier New" w:cs="Courier New"/>
                </w:rPr>
                <w:delText>-1.24652</w:delText>
              </w:r>
            </w:del>
          </w:p>
        </w:tc>
        <w:tc>
          <w:tcPr>
            <w:tcW w:w="1376" w:type="dxa"/>
          </w:tcPr>
          <w:p w14:paraId="77E25333" w14:textId="63032BF8" w:rsidR="00CB7E31" w:rsidDel="009E4857" w:rsidRDefault="00000000">
            <w:pPr>
              <w:suppressAutoHyphens w:val="0"/>
              <w:spacing w:after="0"/>
              <w:rPr>
                <w:del w:id="7775" w:author="Jose Eduardo VIU" w:date="2023-04-01T20:51:00Z"/>
              </w:rPr>
            </w:pPr>
            <w:del w:id="7776" w:author="Jose Eduardo VIU" w:date="2023-04-01T20:51:00Z">
              <w:r w:rsidDel="009E4857">
                <w:rPr>
                  <w:rFonts w:ascii="Courier New" w:eastAsia="Courier New" w:hAnsi="Courier New" w:cs="Courier New"/>
                </w:rPr>
                <w:delText>37.75651</w:delText>
              </w:r>
            </w:del>
          </w:p>
        </w:tc>
        <w:tc>
          <w:tcPr>
            <w:tcW w:w="4123" w:type="dxa"/>
            <w:gridSpan w:val="4"/>
          </w:tcPr>
          <w:p w14:paraId="409EC8BC" w14:textId="16E1D4BB" w:rsidR="00CB7E31" w:rsidDel="009E4857" w:rsidRDefault="00000000">
            <w:pPr>
              <w:suppressAutoHyphens w:val="0"/>
              <w:spacing w:after="0"/>
              <w:rPr>
                <w:del w:id="7777" w:author="Jose Eduardo VIU" w:date="2023-04-01T20:51:00Z"/>
              </w:rPr>
            </w:pPr>
            <w:del w:id="7778" w:author="Jose Eduardo VIU" w:date="2023-04-01T20:51:00Z">
              <w:r w:rsidDel="009E4857">
                <w:rPr>
                  <w:rFonts w:ascii="Courier New" w:eastAsia="Courier New" w:hAnsi="Courier New" w:cs="Courier New"/>
                </w:rPr>
                <w:delText>30320.0 30320-FUENTE ALAMO (MURCIA)</w:delText>
              </w:r>
            </w:del>
          </w:p>
        </w:tc>
        <w:tc>
          <w:tcPr>
            <w:tcW w:w="345" w:type="dxa"/>
          </w:tcPr>
          <w:p w14:paraId="26879BDB" w14:textId="70AAD948" w:rsidR="00CB7E31" w:rsidDel="009E4857" w:rsidRDefault="00CB7E31">
            <w:pPr>
              <w:suppressAutoHyphens w:val="0"/>
              <w:rPr>
                <w:del w:id="7779" w:author="Jose Eduardo VIU" w:date="2023-04-01T20:51:00Z"/>
              </w:rPr>
            </w:pPr>
          </w:p>
        </w:tc>
      </w:tr>
      <w:tr w:rsidR="00CB7E31" w:rsidDel="009E4857" w14:paraId="036331C9" w14:textId="0F76F53E">
        <w:trPr>
          <w:trHeight w:val="271"/>
          <w:del w:id="7780" w:author="Jose Eduardo VIU" w:date="2023-04-01T20:51:00Z"/>
        </w:trPr>
        <w:tc>
          <w:tcPr>
            <w:tcW w:w="685" w:type="dxa"/>
          </w:tcPr>
          <w:p w14:paraId="41EC3008" w14:textId="41F241D2" w:rsidR="00CB7E31" w:rsidDel="009E4857" w:rsidRDefault="00000000">
            <w:pPr>
              <w:suppressAutoHyphens w:val="0"/>
              <w:spacing w:after="0"/>
              <w:rPr>
                <w:del w:id="7781" w:author="Jose Eduardo VIU" w:date="2023-04-01T20:51:00Z"/>
              </w:rPr>
            </w:pPr>
            <w:del w:id="7782" w:author="Jose Eduardo VIU" w:date="2023-04-01T20:51:00Z">
              <w:r w:rsidDel="009E4857">
                <w:rPr>
                  <w:rFonts w:ascii="Courier New" w:eastAsia="Courier New" w:hAnsi="Courier New" w:cs="Courier New"/>
                </w:rPr>
                <w:delText>1502</w:delText>
              </w:r>
            </w:del>
          </w:p>
        </w:tc>
        <w:tc>
          <w:tcPr>
            <w:tcW w:w="1947" w:type="dxa"/>
          </w:tcPr>
          <w:p w14:paraId="1CFB88D0" w14:textId="301C048E" w:rsidR="00CB7E31" w:rsidDel="009E4857" w:rsidRDefault="00000000">
            <w:pPr>
              <w:suppressAutoHyphens w:val="0"/>
              <w:spacing w:after="0"/>
              <w:ind w:right="114"/>
              <w:jc w:val="center"/>
              <w:rPr>
                <w:del w:id="7783" w:author="Jose Eduardo VIU" w:date="2023-04-01T20:51:00Z"/>
              </w:rPr>
            </w:pPr>
            <w:del w:id="7784" w:author="Jose Eduardo VIU" w:date="2023-04-01T20:51:00Z">
              <w:r w:rsidDel="009E4857">
                <w:rPr>
                  <w:rFonts w:ascii="Courier New" w:eastAsia="Courier New" w:hAnsi="Courier New" w:cs="Courier New"/>
                </w:rPr>
                <w:delText>-1.46582</w:delText>
              </w:r>
            </w:del>
          </w:p>
        </w:tc>
        <w:tc>
          <w:tcPr>
            <w:tcW w:w="1376" w:type="dxa"/>
          </w:tcPr>
          <w:p w14:paraId="78BC483C" w14:textId="78118BA1" w:rsidR="00CB7E31" w:rsidDel="009E4857" w:rsidRDefault="00000000">
            <w:pPr>
              <w:suppressAutoHyphens w:val="0"/>
              <w:spacing w:after="0"/>
              <w:rPr>
                <w:del w:id="7785" w:author="Jose Eduardo VIU" w:date="2023-04-01T20:51:00Z"/>
              </w:rPr>
            </w:pPr>
            <w:del w:id="7786" w:author="Jose Eduardo VIU" w:date="2023-04-01T20:51:00Z">
              <w:r w:rsidDel="009E4857">
                <w:rPr>
                  <w:rFonts w:ascii="Courier New" w:eastAsia="Courier New" w:hAnsi="Courier New" w:cs="Courier New"/>
                </w:rPr>
                <w:delText>37.69884</w:delText>
              </w:r>
            </w:del>
          </w:p>
        </w:tc>
        <w:tc>
          <w:tcPr>
            <w:tcW w:w="4123" w:type="dxa"/>
            <w:gridSpan w:val="4"/>
          </w:tcPr>
          <w:p w14:paraId="6A2C1A3C" w14:textId="67872988" w:rsidR="00CB7E31" w:rsidDel="009E4857" w:rsidRDefault="00000000">
            <w:pPr>
              <w:tabs>
                <w:tab w:val="right" w:pos="4124"/>
              </w:tabs>
              <w:suppressAutoHyphens w:val="0"/>
              <w:spacing w:after="0"/>
              <w:rPr>
                <w:del w:id="7787" w:author="Jose Eduardo VIU" w:date="2023-04-01T20:51:00Z"/>
              </w:rPr>
            </w:pPr>
            <w:del w:id="7788" w:author="Jose Eduardo VIU" w:date="2023-04-01T20:51:00Z">
              <w:r w:rsidDel="009E4857">
                <w:rPr>
                  <w:rFonts w:ascii="Courier New" w:eastAsia="Courier New" w:hAnsi="Courier New" w:cs="Courier New"/>
                </w:rPr>
                <w:delText>30850.0</w:delText>
              </w:r>
              <w:r w:rsidDel="009E4857">
                <w:rPr>
                  <w:rFonts w:ascii="Courier New" w:eastAsia="Courier New" w:hAnsi="Courier New" w:cs="Courier New"/>
                </w:rPr>
                <w:tab/>
                <w:delText>PARETON-TOTANA</w:delText>
              </w:r>
            </w:del>
          </w:p>
        </w:tc>
        <w:tc>
          <w:tcPr>
            <w:tcW w:w="345" w:type="dxa"/>
          </w:tcPr>
          <w:p w14:paraId="38F75420" w14:textId="475127F6" w:rsidR="00CB7E31" w:rsidDel="009E4857" w:rsidRDefault="00CB7E31">
            <w:pPr>
              <w:suppressAutoHyphens w:val="0"/>
              <w:rPr>
                <w:del w:id="7789" w:author="Jose Eduardo VIU" w:date="2023-04-01T20:51:00Z"/>
              </w:rPr>
            </w:pPr>
          </w:p>
        </w:tc>
      </w:tr>
      <w:tr w:rsidR="00CB7E31" w:rsidDel="009E4857" w14:paraId="4F051603" w14:textId="423FA9F3">
        <w:trPr>
          <w:trHeight w:val="271"/>
          <w:del w:id="7790" w:author="Jose Eduardo VIU" w:date="2023-04-01T20:51:00Z"/>
        </w:trPr>
        <w:tc>
          <w:tcPr>
            <w:tcW w:w="685" w:type="dxa"/>
          </w:tcPr>
          <w:p w14:paraId="0F799D8D" w14:textId="779559B6" w:rsidR="00CB7E31" w:rsidDel="009E4857" w:rsidRDefault="00000000">
            <w:pPr>
              <w:suppressAutoHyphens w:val="0"/>
              <w:spacing w:after="0"/>
              <w:rPr>
                <w:del w:id="7791" w:author="Jose Eduardo VIU" w:date="2023-04-01T20:51:00Z"/>
              </w:rPr>
            </w:pPr>
            <w:del w:id="7792" w:author="Jose Eduardo VIU" w:date="2023-04-01T20:51:00Z">
              <w:r w:rsidDel="009E4857">
                <w:rPr>
                  <w:rFonts w:ascii="Courier New" w:eastAsia="Courier New" w:hAnsi="Courier New" w:cs="Courier New"/>
                </w:rPr>
                <w:delText>4204</w:delText>
              </w:r>
            </w:del>
          </w:p>
        </w:tc>
        <w:tc>
          <w:tcPr>
            <w:tcW w:w="1947" w:type="dxa"/>
          </w:tcPr>
          <w:p w14:paraId="479DE02C" w14:textId="021BFED9" w:rsidR="00CB7E31" w:rsidDel="009E4857" w:rsidRDefault="00000000">
            <w:pPr>
              <w:suppressAutoHyphens w:val="0"/>
              <w:spacing w:after="0"/>
              <w:ind w:right="114"/>
              <w:jc w:val="center"/>
              <w:rPr>
                <w:del w:id="7793" w:author="Jose Eduardo VIU" w:date="2023-04-01T20:51:00Z"/>
              </w:rPr>
            </w:pPr>
            <w:del w:id="7794" w:author="Jose Eduardo VIU" w:date="2023-04-01T20:51:00Z">
              <w:r w:rsidDel="009E4857">
                <w:rPr>
                  <w:rFonts w:ascii="Courier New" w:eastAsia="Courier New" w:hAnsi="Courier New" w:cs="Courier New"/>
                </w:rPr>
                <w:delText>-1.19509</w:delText>
              </w:r>
            </w:del>
          </w:p>
        </w:tc>
        <w:tc>
          <w:tcPr>
            <w:tcW w:w="1376" w:type="dxa"/>
          </w:tcPr>
          <w:p w14:paraId="0EADC96F" w14:textId="02E6AA71" w:rsidR="00CB7E31" w:rsidDel="009E4857" w:rsidRDefault="00000000">
            <w:pPr>
              <w:suppressAutoHyphens w:val="0"/>
              <w:spacing w:after="0"/>
              <w:rPr>
                <w:del w:id="7795" w:author="Jose Eduardo VIU" w:date="2023-04-01T20:51:00Z"/>
              </w:rPr>
            </w:pPr>
            <w:del w:id="7796" w:author="Jose Eduardo VIU" w:date="2023-04-01T20:51:00Z">
              <w:r w:rsidDel="009E4857">
                <w:rPr>
                  <w:rFonts w:ascii="Courier New" w:eastAsia="Courier New" w:hAnsi="Courier New" w:cs="Courier New"/>
                </w:rPr>
                <w:delText>37.80025</w:delText>
              </w:r>
            </w:del>
          </w:p>
        </w:tc>
        <w:tc>
          <w:tcPr>
            <w:tcW w:w="4123" w:type="dxa"/>
            <w:gridSpan w:val="4"/>
          </w:tcPr>
          <w:p w14:paraId="3C156BCF" w14:textId="42F88B75" w:rsidR="00CB7E31" w:rsidDel="009E4857" w:rsidRDefault="00000000">
            <w:pPr>
              <w:tabs>
                <w:tab w:val="right" w:pos="4124"/>
              </w:tabs>
              <w:suppressAutoHyphens w:val="0"/>
              <w:spacing w:after="0"/>
              <w:rPr>
                <w:del w:id="7797" w:author="Jose Eduardo VIU" w:date="2023-04-01T20:51:00Z"/>
              </w:rPr>
            </w:pPr>
            <w:del w:id="7798"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FUENTE ALAMO (MURCIA)</w:delText>
              </w:r>
            </w:del>
          </w:p>
        </w:tc>
        <w:tc>
          <w:tcPr>
            <w:tcW w:w="345" w:type="dxa"/>
          </w:tcPr>
          <w:p w14:paraId="1CD5BECA" w14:textId="540AED55" w:rsidR="00CB7E31" w:rsidDel="009E4857" w:rsidRDefault="00CB7E31">
            <w:pPr>
              <w:suppressAutoHyphens w:val="0"/>
              <w:rPr>
                <w:del w:id="7799" w:author="Jose Eduardo VIU" w:date="2023-04-01T20:51:00Z"/>
              </w:rPr>
            </w:pPr>
          </w:p>
        </w:tc>
      </w:tr>
      <w:tr w:rsidR="00CB7E31" w:rsidDel="009E4857" w14:paraId="3ABA9B75" w14:textId="6109AB83">
        <w:trPr>
          <w:trHeight w:val="271"/>
          <w:del w:id="7800" w:author="Jose Eduardo VIU" w:date="2023-04-01T20:51:00Z"/>
        </w:trPr>
        <w:tc>
          <w:tcPr>
            <w:tcW w:w="685" w:type="dxa"/>
          </w:tcPr>
          <w:p w14:paraId="112A47A3" w14:textId="65AA82C2" w:rsidR="00CB7E31" w:rsidDel="009E4857" w:rsidRDefault="00000000">
            <w:pPr>
              <w:suppressAutoHyphens w:val="0"/>
              <w:spacing w:after="0"/>
              <w:rPr>
                <w:del w:id="7801" w:author="Jose Eduardo VIU" w:date="2023-04-01T20:51:00Z"/>
              </w:rPr>
            </w:pPr>
            <w:del w:id="7802" w:author="Jose Eduardo VIU" w:date="2023-04-01T20:51:00Z">
              <w:r w:rsidDel="009E4857">
                <w:rPr>
                  <w:rFonts w:ascii="Courier New" w:eastAsia="Courier New" w:hAnsi="Courier New" w:cs="Courier New"/>
                </w:rPr>
                <w:delText>4211</w:delText>
              </w:r>
            </w:del>
          </w:p>
        </w:tc>
        <w:tc>
          <w:tcPr>
            <w:tcW w:w="1947" w:type="dxa"/>
          </w:tcPr>
          <w:p w14:paraId="1E0AE3D3" w14:textId="6AA50480" w:rsidR="00CB7E31" w:rsidDel="009E4857" w:rsidRDefault="00000000">
            <w:pPr>
              <w:suppressAutoHyphens w:val="0"/>
              <w:spacing w:after="0"/>
              <w:ind w:right="114"/>
              <w:jc w:val="center"/>
              <w:rPr>
                <w:del w:id="7803" w:author="Jose Eduardo VIU" w:date="2023-04-01T20:51:00Z"/>
              </w:rPr>
            </w:pPr>
            <w:del w:id="7804" w:author="Jose Eduardo VIU" w:date="2023-04-01T20:51:00Z">
              <w:r w:rsidDel="009E4857">
                <w:rPr>
                  <w:rFonts w:ascii="Courier New" w:eastAsia="Courier New" w:hAnsi="Courier New" w:cs="Courier New"/>
                </w:rPr>
                <w:delText>-1.18819</w:delText>
              </w:r>
            </w:del>
          </w:p>
        </w:tc>
        <w:tc>
          <w:tcPr>
            <w:tcW w:w="1376" w:type="dxa"/>
          </w:tcPr>
          <w:p w14:paraId="22D2E48E" w14:textId="482AE552" w:rsidR="00CB7E31" w:rsidDel="009E4857" w:rsidRDefault="00000000">
            <w:pPr>
              <w:suppressAutoHyphens w:val="0"/>
              <w:spacing w:after="0"/>
              <w:rPr>
                <w:del w:id="7805" w:author="Jose Eduardo VIU" w:date="2023-04-01T20:51:00Z"/>
              </w:rPr>
            </w:pPr>
            <w:del w:id="7806" w:author="Jose Eduardo VIU" w:date="2023-04-01T20:51:00Z">
              <w:r w:rsidDel="009E4857">
                <w:rPr>
                  <w:rFonts w:ascii="Courier New" w:eastAsia="Courier New" w:hAnsi="Courier New" w:cs="Courier New"/>
                </w:rPr>
                <w:delText>37.64211</w:delText>
              </w:r>
            </w:del>
          </w:p>
        </w:tc>
        <w:tc>
          <w:tcPr>
            <w:tcW w:w="4123" w:type="dxa"/>
            <w:gridSpan w:val="4"/>
          </w:tcPr>
          <w:p w14:paraId="0F96D955" w14:textId="5D57E0E9" w:rsidR="00CB7E31" w:rsidDel="009E4857" w:rsidRDefault="00000000">
            <w:pPr>
              <w:tabs>
                <w:tab w:val="right" w:pos="4124"/>
              </w:tabs>
              <w:suppressAutoHyphens w:val="0"/>
              <w:spacing w:after="0"/>
              <w:rPr>
                <w:del w:id="7807" w:author="Jose Eduardo VIU" w:date="2023-04-01T20:51:00Z"/>
              </w:rPr>
            </w:pPr>
            <w:del w:id="7808"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291C38C5" w14:textId="0F5C3FD6" w:rsidR="00CB7E31" w:rsidDel="009E4857" w:rsidRDefault="00CB7E31">
            <w:pPr>
              <w:suppressAutoHyphens w:val="0"/>
              <w:rPr>
                <w:del w:id="7809" w:author="Jose Eduardo VIU" w:date="2023-04-01T20:51:00Z"/>
              </w:rPr>
            </w:pPr>
          </w:p>
        </w:tc>
      </w:tr>
      <w:tr w:rsidR="00CB7E31" w:rsidDel="009E4857" w14:paraId="5F25E1D4" w14:textId="7A59BE13">
        <w:trPr>
          <w:trHeight w:val="271"/>
          <w:del w:id="7810" w:author="Jose Eduardo VIU" w:date="2023-04-01T20:51:00Z"/>
        </w:trPr>
        <w:tc>
          <w:tcPr>
            <w:tcW w:w="685" w:type="dxa"/>
          </w:tcPr>
          <w:p w14:paraId="23EAB2B2" w14:textId="357D2C08" w:rsidR="00CB7E31" w:rsidDel="009E4857" w:rsidRDefault="00000000">
            <w:pPr>
              <w:suppressAutoHyphens w:val="0"/>
              <w:spacing w:after="0"/>
              <w:rPr>
                <w:del w:id="7811" w:author="Jose Eduardo VIU" w:date="2023-04-01T20:51:00Z"/>
              </w:rPr>
            </w:pPr>
            <w:del w:id="7812" w:author="Jose Eduardo VIU" w:date="2023-04-01T20:51:00Z">
              <w:r w:rsidDel="009E4857">
                <w:rPr>
                  <w:rFonts w:ascii="Courier New" w:eastAsia="Courier New" w:hAnsi="Courier New" w:cs="Courier New"/>
                </w:rPr>
                <w:delText>4219</w:delText>
              </w:r>
            </w:del>
          </w:p>
        </w:tc>
        <w:tc>
          <w:tcPr>
            <w:tcW w:w="1947" w:type="dxa"/>
          </w:tcPr>
          <w:p w14:paraId="7DD60C4F" w14:textId="428A30A7" w:rsidR="00CB7E31" w:rsidDel="009E4857" w:rsidRDefault="00000000">
            <w:pPr>
              <w:suppressAutoHyphens w:val="0"/>
              <w:spacing w:after="0"/>
              <w:ind w:right="114"/>
              <w:jc w:val="center"/>
              <w:rPr>
                <w:del w:id="7813" w:author="Jose Eduardo VIU" w:date="2023-04-01T20:51:00Z"/>
              </w:rPr>
            </w:pPr>
            <w:del w:id="7814" w:author="Jose Eduardo VIU" w:date="2023-04-01T20:51:00Z">
              <w:r w:rsidDel="009E4857">
                <w:rPr>
                  <w:rFonts w:ascii="Courier New" w:eastAsia="Courier New" w:hAnsi="Courier New" w:cs="Courier New"/>
                </w:rPr>
                <w:delText>-1.18819</w:delText>
              </w:r>
            </w:del>
          </w:p>
        </w:tc>
        <w:tc>
          <w:tcPr>
            <w:tcW w:w="1376" w:type="dxa"/>
          </w:tcPr>
          <w:p w14:paraId="17A33501" w14:textId="2B1AFC83" w:rsidR="00CB7E31" w:rsidDel="009E4857" w:rsidRDefault="00000000">
            <w:pPr>
              <w:suppressAutoHyphens w:val="0"/>
              <w:spacing w:after="0"/>
              <w:rPr>
                <w:del w:id="7815" w:author="Jose Eduardo VIU" w:date="2023-04-01T20:51:00Z"/>
              </w:rPr>
            </w:pPr>
            <w:del w:id="7816" w:author="Jose Eduardo VIU" w:date="2023-04-01T20:51:00Z">
              <w:r w:rsidDel="009E4857">
                <w:rPr>
                  <w:rFonts w:ascii="Courier New" w:eastAsia="Courier New" w:hAnsi="Courier New" w:cs="Courier New"/>
                </w:rPr>
                <w:delText>37.64211</w:delText>
              </w:r>
            </w:del>
          </w:p>
        </w:tc>
        <w:tc>
          <w:tcPr>
            <w:tcW w:w="4123" w:type="dxa"/>
            <w:gridSpan w:val="4"/>
          </w:tcPr>
          <w:p w14:paraId="6B35160B" w14:textId="0E7C4EC0" w:rsidR="00CB7E31" w:rsidDel="009E4857" w:rsidRDefault="00000000">
            <w:pPr>
              <w:tabs>
                <w:tab w:val="right" w:pos="4124"/>
              </w:tabs>
              <w:suppressAutoHyphens w:val="0"/>
              <w:spacing w:after="0"/>
              <w:rPr>
                <w:del w:id="7817" w:author="Jose Eduardo VIU" w:date="2023-04-01T20:51:00Z"/>
              </w:rPr>
            </w:pPr>
            <w:del w:id="7818"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6E9B840D" w14:textId="51E5DCF0" w:rsidR="00CB7E31" w:rsidDel="009E4857" w:rsidRDefault="00CB7E31">
            <w:pPr>
              <w:suppressAutoHyphens w:val="0"/>
              <w:rPr>
                <w:del w:id="7819" w:author="Jose Eduardo VIU" w:date="2023-04-01T20:51:00Z"/>
              </w:rPr>
            </w:pPr>
          </w:p>
        </w:tc>
      </w:tr>
      <w:tr w:rsidR="00CB7E31" w:rsidDel="009E4857" w14:paraId="2E2B5DCB" w14:textId="1BD655CC">
        <w:trPr>
          <w:trHeight w:val="271"/>
          <w:del w:id="7820" w:author="Jose Eduardo VIU" w:date="2023-04-01T20:51:00Z"/>
        </w:trPr>
        <w:tc>
          <w:tcPr>
            <w:tcW w:w="685" w:type="dxa"/>
          </w:tcPr>
          <w:p w14:paraId="4B556CA3" w14:textId="59EAECD7" w:rsidR="00CB7E31" w:rsidDel="009E4857" w:rsidRDefault="00000000">
            <w:pPr>
              <w:suppressAutoHyphens w:val="0"/>
              <w:spacing w:after="0"/>
              <w:rPr>
                <w:del w:id="7821" w:author="Jose Eduardo VIU" w:date="2023-04-01T20:51:00Z"/>
              </w:rPr>
            </w:pPr>
            <w:del w:id="7822" w:author="Jose Eduardo VIU" w:date="2023-04-01T20:51:00Z">
              <w:r w:rsidDel="009E4857">
                <w:rPr>
                  <w:rFonts w:ascii="Courier New" w:eastAsia="Courier New" w:hAnsi="Courier New" w:cs="Courier New"/>
                </w:rPr>
                <w:delText>4222</w:delText>
              </w:r>
            </w:del>
          </w:p>
        </w:tc>
        <w:tc>
          <w:tcPr>
            <w:tcW w:w="1947" w:type="dxa"/>
          </w:tcPr>
          <w:p w14:paraId="27359543" w14:textId="47D13994" w:rsidR="00CB7E31" w:rsidDel="009E4857" w:rsidRDefault="00000000">
            <w:pPr>
              <w:suppressAutoHyphens w:val="0"/>
              <w:spacing w:after="0"/>
              <w:ind w:right="114"/>
              <w:jc w:val="center"/>
              <w:rPr>
                <w:del w:id="7823" w:author="Jose Eduardo VIU" w:date="2023-04-01T20:51:00Z"/>
              </w:rPr>
            </w:pPr>
            <w:del w:id="7824" w:author="Jose Eduardo VIU" w:date="2023-04-01T20:51:00Z">
              <w:r w:rsidDel="009E4857">
                <w:rPr>
                  <w:rFonts w:ascii="Courier New" w:eastAsia="Courier New" w:hAnsi="Courier New" w:cs="Courier New"/>
                </w:rPr>
                <w:delText>-1.18819</w:delText>
              </w:r>
            </w:del>
          </w:p>
        </w:tc>
        <w:tc>
          <w:tcPr>
            <w:tcW w:w="1376" w:type="dxa"/>
          </w:tcPr>
          <w:p w14:paraId="4DAC0255" w14:textId="0BF1B018" w:rsidR="00CB7E31" w:rsidDel="009E4857" w:rsidRDefault="00000000">
            <w:pPr>
              <w:suppressAutoHyphens w:val="0"/>
              <w:spacing w:after="0"/>
              <w:rPr>
                <w:del w:id="7825" w:author="Jose Eduardo VIU" w:date="2023-04-01T20:51:00Z"/>
              </w:rPr>
            </w:pPr>
            <w:del w:id="7826" w:author="Jose Eduardo VIU" w:date="2023-04-01T20:51:00Z">
              <w:r w:rsidDel="009E4857">
                <w:rPr>
                  <w:rFonts w:ascii="Courier New" w:eastAsia="Courier New" w:hAnsi="Courier New" w:cs="Courier New"/>
                </w:rPr>
                <w:delText>37.64211</w:delText>
              </w:r>
            </w:del>
          </w:p>
        </w:tc>
        <w:tc>
          <w:tcPr>
            <w:tcW w:w="4123" w:type="dxa"/>
            <w:gridSpan w:val="4"/>
          </w:tcPr>
          <w:p w14:paraId="5AE24C4C" w14:textId="7D7C1EFE" w:rsidR="00CB7E31" w:rsidDel="009E4857" w:rsidRDefault="00000000">
            <w:pPr>
              <w:tabs>
                <w:tab w:val="right" w:pos="4124"/>
              </w:tabs>
              <w:suppressAutoHyphens w:val="0"/>
              <w:spacing w:after="0"/>
              <w:rPr>
                <w:del w:id="7827" w:author="Jose Eduardo VIU" w:date="2023-04-01T20:51:00Z"/>
              </w:rPr>
            </w:pPr>
            <w:del w:id="7828"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3695DC26" w14:textId="1DBDF7C0" w:rsidR="00CB7E31" w:rsidDel="009E4857" w:rsidRDefault="00CB7E31">
            <w:pPr>
              <w:suppressAutoHyphens w:val="0"/>
              <w:rPr>
                <w:del w:id="7829" w:author="Jose Eduardo VIU" w:date="2023-04-01T20:51:00Z"/>
              </w:rPr>
            </w:pPr>
          </w:p>
        </w:tc>
      </w:tr>
      <w:tr w:rsidR="00CB7E31" w:rsidDel="009E4857" w14:paraId="4509D212" w14:textId="2D606753">
        <w:trPr>
          <w:trHeight w:val="271"/>
          <w:del w:id="7830" w:author="Jose Eduardo VIU" w:date="2023-04-01T20:51:00Z"/>
        </w:trPr>
        <w:tc>
          <w:tcPr>
            <w:tcW w:w="685" w:type="dxa"/>
          </w:tcPr>
          <w:p w14:paraId="50BA133B" w14:textId="6A11AF6E" w:rsidR="00CB7E31" w:rsidDel="009E4857" w:rsidRDefault="00000000">
            <w:pPr>
              <w:suppressAutoHyphens w:val="0"/>
              <w:spacing w:after="0"/>
              <w:rPr>
                <w:del w:id="7831" w:author="Jose Eduardo VIU" w:date="2023-04-01T20:51:00Z"/>
              </w:rPr>
            </w:pPr>
            <w:del w:id="7832" w:author="Jose Eduardo VIU" w:date="2023-04-01T20:51:00Z">
              <w:r w:rsidDel="009E4857">
                <w:rPr>
                  <w:rFonts w:ascii="Courier New" w:eastAsia="Courier New" w:hAnsi="Courier New" w:cs="Courier New"/>
                </w:rPr>
                <w:delText>4224</w:delText>
              </w:r>
            </w:del>
          </w:p>
        </w:tc>
        <w:tc>
          <w:tcPr>
            <w:tcW w:w="1947" w:type="dxa"/>
          </w:tcPr>
          <w:p w14:paraId="0D809A26" w14:textId="36F12D5C" w:rsidR="00CB7E31" w:rsidDel="009E4857" w:rsidRDefault="00000000">
            <w:pPr>
              <w:suppressAutoHyphens w:val="0"/>
              <w:spacing w:after="0"/>
              <w:ind w:right="114"/>
              <w:jc w:val="center"/>
              <w:rPr>
                <w:del w:id="7833" w:author="Jose Eduardo VIU" w:date="2023-04-01T20:51:00Z"/>
              </w:rPr>
            </w:pPr>
            <w:del w:id="7834" w:author="Jose Eduardo VIU" w:date="2023-04-01T20:51:00Z">
              <w:r w:rsidDel="009E4857">
                <w:rPr>
                  <w:rFonts w:ascii="Courier New" w:eastAsia="Courier New" w:hAnsi="Courier New" w:cs="Courier New"/>
                </w:rPr>
                <w:delText>-1.18819</w:delText>
              </w:r>
            </w:del>
          </w:p>
        </w:tc>
        <w:tc>
          <w:tcPr>
            <w:tcW w:w="1376" w:type="dxa"/>
          </w:tcPr>
          <w:p w14:paraId="19A663DF" w14:textId="2C9F871C" w:rsidR="00CB7E31" w:rsidDel="009E4857" w:rsidRDefault="00000000">
            <w:pPr>
              <w:suppressAutoHyphens w:val="0"/>
              <w:spacing w:after="0"/>
              <w:rPr>
                <w:del w:id="7835" w:author="Jose Eduardo VIU" w:date="2023-04-01T20:51:00Z"/>
              </w:rPr>
            </w:pPr>
            <w:del w:id="7836" w:author="Jose Eduardo VIU" w:date="2023-04-01T20:51:00Z">
              <w:r w:rsidDel="009E4857">
                <w:rPr>
                  <w:rFonts w:ascii="Courier New" w:eastAsia="Courier New" w:hAnsi="Courier New" w:cs="Courier New"/>
                </w:rPr>
                <w:delText>37.64211</w:delText>
              </w:r>
            </w:del>
          </w:p>
        </w:tc>
        <w:tc>
          <w:tcPr>
            <w:tcW w:w="4123" w:type="dxa"/>
            <w:gridSpan w:val="4"/>
          </w:tcPr>
          <w:p w14:paraId="1F52211B" w14:textId="7C8EB253" w:rsidR="00CB7E31" w:rsidDel="009E4857" w:rsidRDefault="00000000">
            <w:pPr>
              <w:tabs>
                <w:tab w:val="right" w:pos="4124"/>
              </w:tabs>
              <w:suppressAutoHyphens w:val="0"/>
              <w:spacing w:after="0"/>
              <w:rPr>
                <w:del w:id="7837" w:author="Jose Eduardo VIU" w:date="2023-04-01T20:51:00Z"/>
              </w:rPr>
            </w:pPr>
            <w:del w:id="7838" w:author="Jose Eduardo VIU" w:date="2023-04-01T20:51:00Z">
              <w:r w:rsidDel="009E4857">
                <w:rPr>
                  <w:rFonts w:ascii="Courier New" w:eastAsia="Courier New" w:hAnsi="Courier New" w:cs="Courier New"/>
                </w:rPr>
                <w:delText>30319.0</w:delText>
              </w:r>
              <w:r w:rsidDel="009E4857">
                <w:rPr>
                  <w:rFonts w:ascii="Courier New" w:eastAsia="Courier New" w:hAnsi="Courier New" w:cs="Courier New"/>
                </w:rPr>
                <w:tab/>
                <w:delText>LAS PALAS (FUENTE ALAMO)</w:delText>
              </w:r>
            </w:del>
          </w:p>
        </w:tc>
        <w:tc>
          <w:tcPr>
            <w:tcW w:w="345" w:type="dxa"/>
          </w:tcPr>
          <w:p w14:paraId="2CCCBA0A" w14:textId="095C1A0F" w:rsidR="00CB7E31" w:rsidDel="009E4857" w:rsidRDefault="00CB7E31">
            <w:pPr>
              <w:suppressAutoHyphens w:val="0"/>
              <w:rPr>
                <w:del w:id="7839" w:author="Jose Eduardo VIU" w:date="2023-04-01T20:51:00Z"/>
              </w:rPr>
            </w:pPr>
          </w:p>
        </w:tc>
      </w:tr>
      <w:tr w:rsidR="00CB7E31" w:rsidDel="009E4857" w14:paraId="3E7FE2B4" w14:textId="3A691772">
        <w:trPr>
          <w:trHeight w:val="245"/>
          <w:del w:id="7840" w:author="Jose Eduardo VIU" w:date="2023-04-01T20:51:00Z"/>
        </w:trPr>
        <w:tc>
          <w:tcPr>
            <w:tcW w:w="685" w:type="dxa"/>
          </w:tcPr>
          <w:p w14:paraId="24CCDE79" w14:textId="57A70075" w:rsidR="00CB7E31" w:rsidDel="009E4857" w:rsidRDefault="00000000">
            <w:pPr>
              <w:suppressAutoHyphens w:val="0"/>
              <w:spacing w:after="0"/>
              <w:rPr>
                <w:del w:id="7841" w:author="Jose Eduardo VIU" w:date="2023-04-01T20:51:00Z"/>
              </w:rPr>
            </w:pPr>
            <w:del w:id="7842" w:author="Jose Eduardo VIU" w:date="2023-04-01T20:51:00Z">
              <w:r w:rsidDel="009E4857">
                <w:rPr>
                  <w:rFonts w:ascii="Courier New" w:eastAsia="Courier New" w:hAnsi="Courier New" w:cs="Courier New"/>
                </w:rPr>
                <w:delText>4757</w:delText>
              </w:r>
            </w:del>
          </w:p>
        </w:tc>
        <w:tc>
          <w:tcPr>
            <w:tcW w:w="1947" w:type="dxa"/>
          </w:tcPr>
          <w:p w14:paraId="627F8AF1" w14:textId="14DCFAFF" w:rsidR="00CB7E31" w:rsidDel="009E4857" w:rsidRDefault="00000000">
            <w:pPr>
              <w:suppressAutoHyphens w:val="0"/>
              <w:spacing w:after="0"/>
              <w:ind w:right="114"/>
              <w:jc w:val="center"/>
              <w:rPr>
                <w:del w:id="7843" w:author="Jose Eduardo VIU" w:date="2023-04-01T20:51:00Z"/>
              </w:rPr>
            </w:pPr>
            <w:del w:id="7844" w:author="Jose Eduardo VIU" w:date="2023-04-01T20:51:00Z">
              <w:r w:rsidDel="009E4857">
                <w:rPr>
                  <w:rFonts w:ascii="Courier New" w:eastAsia="Courier New" w:hAnsi="Courier New" w:cs="Courier New"/>
                </w:rPr>
                <w:delText>-1.72306</w:delText>
              </w:r>
            </w:del>
          </w:p>
        </w:tc>
        <w:tc>
          <w:tcPr>
            <w:tcW w:w="1376" w:type="dxa"/>
          </w:tcPr>
          <w:p w14:paraId="5202283A" w14:textId="19F67856" w:rsidR="00CB7E31" w:rsidDel="009E4857" w:rsidRDefault="00000000">
            <w:pPr>
              <w:suppressAutoHyphens w:val="0"/>
              <w:spacing w:after="0"/>
              <w:rPr>
                <w:del w:id="7845" w:author="Jose Eduardo VIU" w:date="2023-04-01T20:51:00Z"/>
              </w:rPr>
            </w:pPr>
            <w:del w:id="7846" w:author="Jose Eduardo VIU" w:date="2023-04-01T20:51:00Z">
              <w:r w:rsidDel="009E4857">
                <w:rPr>
                  <w:rFonts w:ascii="Courier New" w:eastAsia="Courier New" w:hAnsi="Courier New" w:cs="Courier New"/>
                </w:rPr>
                <w:delText>37.57477</w:delText>
              </w:r>
            </w:del>
          </w:p>
        </w:tc>
        <w:tc>
          <w:tcPr>
            <w:tcW w:w="4123" w:type="dxa"/>
            <w:gridSpan w:val="4"/>
          </w:tcPr>
          <w:p w14:paraId="37CE0965" w14:textId="21D6CEE1" w:rsidR="00CB7E31" w:rsidDel="009E4857" w:rsidRDefault="00000000">
            <w:pPr>
              <w:tabs>
                <w:tab w:val="right" w:pos="4124"/>
              </w:tabs>
              <w:suppressAutoHyphens w:val="0"/>
              <w:spacing w:after="0"/>
              <w:rPr>
                <w:del w:id="7847" w:author="Jose Eduardo VIU" w:date="2023-04-01T20:51:00Z"/>
              </w:rPr>
            </w:pPr>
            <w:del w:id="7848" w:author="Jose Eduardo VIU" w:date="2023-04-01T20:51:00Z">
              <w:r w:rsidDel="009E4857">
                <w:rPr>
                  <w:rFonts w:ascii="Courier New" w:eastAsia="Courier New" w:hAnsi="Courier New" w:cs="Courier New"/>
                </w:rPr>
                <w:delText>30891.0</w:delText>
              </w:r>
              <w:r w:rsidDel="009E4857">
                <w:rPr>
                  <w:rFonts w:ascii="Courier New" w:eastAsia="Courier New" w:hAnsi="Courier New" w:cs="Courier New"/>
                </w:rPr>
                <w:tab/>
                <w:delText>PUERTO LUMBRERAS</w:delText>
              </w:r>
            </w:del>
          </w:p>
        </w:tc>
        <w:tc>
          <w:tcPr>
            <w:tcW w:w="345" w:type="dxa"/>
          </w:tcPr>
          <w:p w14:paraId="764B36BD" w14:textId="48CB4D81" w:rsidR="00CB7E31" w:rsidDel="009E4857" w:rsidRDefault="00CB7E31">
            <w:pPr>
              <w:suppressAutoHyphens w:val="0"/>
              <w:rPr>
                <w:del w:id="7849" w:author="Jose Eduardo VIU" w:date="2023-04-01T20:51:00Z"/>
              </w:rPr>
            </w:pPr>
          </w:p>
        </w:tc>
      </w:tr>
    </w:tbl>
    <w:p w14:paraId="4B28D88D" w14:textId="7E50DAED" w:rsidR="00CB7E31" w:rsidDel="009E4857" w:rsidRDefault="00000000">
      <w:pPr>
        <w:spacing w:after="3" w:line="271" w:lineRule="auto"/>
        <w:ind w:left="1285" w:right="117" w:hanging="10"/>
        <w:rPr>
          <w:del w:id="7850" w:author="Jose Eduardo VIU" w:date="2023-04-01T20:51:00Z"/>
        </w:rPr>
      </w:pPr>
      <w:del w:id="7851" w:author="Jose Eduardo VIU" w:date="2023-04-01T20:51:00Z">
        <w:r w:rsidDel="009E4857">
          <w:rPr>
            <w:rFonts w:ascii="Courier New" w:eastAsia="Courier New" w:hAnsi="Courier New" w:cs="Courier New"/>
          </w:rPr>
          <w:delText>KgPiensoTotal</w:delText>
        </w:r>
      </w:del>
    </w:p>
    <w:p w14:paraId="790865CC" w14:textId="7B8A0FE4" w:rsidR="00CB7E31" w:rsidDel="009E4857" w:rsidRDefault="00000000">
      <w:pPr>
        <w:tabs>
          <w:tab w:val="center" w:pos="760"/>
          <w:tab w:val="center" w:pos="2420"/>
        </w:tabs>
        <w:spacing w:after="3" w:line="271" w:lineRule="auto"/>
        <w:rPr>
          <w:del w:id="7852" w:author="Jose Eduardo VIU" w:date="2023-04-01T20:51:00Z"/>
        </w:rPr>
      </w:pPr>
      <w:del w:id="7853" w:author="Jose Eduardo VIU" w:date="2023-04-01T20:51:00Z">
        <w:r w:rsidDel="009E4857">
          <w:tab/>
        </w:r>
        <w:r w:rsidDel="009E4857">
          <w:rPr>
            <w:rFonts w:ascii="Courier New" w:eastAsia="Courier New" w:hAnsi="Courier New" w:cs="Courier New"/>
          </w:rPr>
          <w:delText>762</w:delText>
        </w:r>
        <w:r w:rsidDel="009E4857">
          <w:rPr>
            <w:rFonts w:ascii="Courier New" w:eastAsia="Courier New" w:hAnsi="Courier New" w:cs="Courier New"/>
          </w:rPr>
          <w:tab/>
          <w:delText>529060</w:delText>
        </w:r>
      </w:del>
    </w:p>
    <w:p w14:paraId="52363560" w14:textId="6074B9E3" w:rsidR="00CB7E31" w:rsidDel="009E4857" w:rsidRDefault="00000000">
      <w:pPr>
        <w:tabs>
          <w:tab w:val="center" w:pos="760"/>
          <w:tab w:val="center" w:pos="2420"/>
        </w:tabs>
        <w:spacing w:after="3" w:line="271" w:lineRule="auto"/>
        <w:rPr>
          <w:del w:id="7854" w:author="Jose Eduardo VIU" w:date="2023-04-01T20:51:00Z"/>
        </w:rPr>
      </w:pPr>
      <w:del w:id="7855" w:author="Jose Eduardo VIU" w:date="2023-04-01T20:51:00Z">
        <w:r w:rsidDel="009E4857">
          <w:tab/>
        </w:r>
        <w:r w:rsidDel="009E4857">
          <w:rPr>
            <w:rFonts w:ascii="Courier New" w:eastAsia="Courier New" w:hAnsi="Courier New" w:cs="Courier New"/>
          </w:rPr>
          <w:delText>766</w:delText>
        </w:r>
        <w:r w:rsidDel="009E4857">
          <w:rPr>
            <w:rFonts w:ascii="Courier New" w:eastAsia="Courier New" w:hAnsi="Courier New" w:cs="Courier New"/>
          </w:rPr>
          <w:tab/>
          <w:delText>359820</w:delText>
        </w:r>
      </w:del>
    </w:p>
    <w:p w14:paraId="04AA7DDE" w14:textId="1E2EEA9D" w:rsidR="00CB7E31" w:rsidDel="009E4857" w:rsidRDefault="00000000">
      <w:pPr>
        <w:tabs>
          <w:tab w:val="center" w:pos="817"/>
          <w:tab w:val="center" w:pos="2420"/>
        </w:tabs>
        <w:spacing w:after="3" w:line="271" w:lineRule="auto"/>
        <w:rPr>
          <w:del w:id="7856" w:author="Jose Eduardo VIU" w:date="2023-04-01T20:51:00Z"/>
        </w:rPr>
      </w:pPr>
      <w:del w:id="7857" w:author="Jose Eduardo VIU" w:date="2023-04-01T20:51:00Z">
        <w:r w:rsidDel="009E4857">
          <w:tab/>
        </w:r>
        <w:r w:rsidDel="009E4857">
          <w:rPr>
            <w:rFonts w:ascii="Courier New" w:eastAsia="Courier New" w:hAnsi="Courier New" w:cs="Courier New"/>
          </w:rPr>
          <w:delText>1502</w:delText>
        </w:r>
        <w:r w:rsidDel="009E4857">
          <w:rPr>
            <w:rFonts w:ascii="Courier New" w:eastAsia="Courier New" w:hAnsi="Courier New" w:cs="Courier New"/>
          </w:rPr>
          <w:tab/>
          <w:delText>324120</w:delText>
        </w:r>
      </w:del>
    </w:p>
    <w:p w14:paraId="1BAB66E5" w14:textId="0ED606A3" w:rsidR="00CB7E31" w:rsidDel="009E4857" w:rsidRDefault="00000000">
      <w:pPr>
        <w:tabs>
          <w:tab w:val="center" w:pos="817"/>
          <w:tab w:val="center" w:pos="2420"/>
        </w:tabs>
        <w:spacing w:after="3" w:line="271" w:lineRule="auto"/>
        <w:rPr>
          <w:del w:id="7858" w:author="Jose Eduardo VIU" w:date="2023-04-01T20:51:00Z"/>
        </w:rPr>
      </w:pPr>
      <w:del w:id="7859" w:author="Jose Eduardo VIU" w:date="2023-04-01T20:51:00Z">
        <w:r w:rsidDel="009E4857">
          <w:tab/>
        </w:r>
        <w:r w:rsidDel="009E4857">
          <w:rPr>
            <w:rFonts w:ascii="Courier New" w:eastAsia="Courier New" w:hAnsi="Courier New" w:cs="Courier New"/>
          </w:rPr>
          <w:delText>4204</w:delText>
        </w:r>
        <w:r w:rsidDel="009E4857">
          <w:rPr>
            <w:rFonts w:ascii="Courier New" w:eastAsia="Courier New" w:hAnsi="Courier New" w:cs="Courier New"/>
          </w:rPr>
          <w:tab/>
          <w:delText>427120</w:delText>
        </w:r>
      </w:del>
    </w:p>
    <w:p w14:paraId="19973057" w14:textId="2567CD43" w:rsidR="00CB7E31" w:rsidDel="009E4857" w:rsidRDefault="00000000">
      <w:pPr>
        <w:tabs>
          <w:tab w:val="center" w:pos="817"/>
          <w:tab w:val="center" w:pos="2420"/>
        </w:tabs>
        <w:spacing w:after="3" w:line="271" w:lineRule="auto"/>
        <w:rPr>
          <w:del w:id="7860" w:author="Jose Eduardo VIU" w:date="2023-04-01T20:51:00Z"/>
        </w:rPr>
      </w:pPr>
      <w:del w:id="7861" w:author="Jose Eduardo VIU" w:date="2023-04-01T20:51:00Z">
        <w:r w:rsidDel="009E4857">
          <w:tab/>
        </w:r>
        <w:r w:rsidDel="009E4857">
          <w:rPr>
            <w:rFonts w:ascii="Courier New" w:eastAsia="Courier New" w:hAnsi="Courier New" w:cs="Courier New"/>
          </w:rPr>
          <w:delText>4211</w:delText>
        </w:r>
        <w:r w:rsidDel="009E4857">
          <w:rPr>
            <w:rFonts w:ascii="Courier New" w:eastAsia="Courier New" w:hAnsi="Courier New" w:cs="Courier New"/>
          </w:rPr>
          <w:tab/>
          <w:delText>216180</w:delText>
        </w:r>
      </w:del>
    </w:p>
    <w:p w14:paraId="58264894" w14:textId="0F4AF2FA" w:rsidR="00CB7E31" w:rsidDel="009E4857" w:rsidRDefault="00000000">
      <w:pPr>
        <w:tabs>
          <w:tab w:val="center" w:pos="817"/>
          <w:tab w:val="center" w:pos="2420"/>
        </w:tabs>
        <w:spacing w:after="3" w:line="271" w:lineRule="auto"/>
        <w:rPr>
          <w:del w:id="7862" w:author="Jose Eduardo VIU" w:date="2023-04-01T20:51:00Z"/>
        </w:rPr>
      </w:pPr>
      <w:del w:id="7863" w:author="Jose Eduardo VIU" w:date="2023-04-01T20:51:00Z">
        <w:r w:rsidDel="009E4857">
          <w:tab/>
        </w:r>
        <w:r w:rsidDel="009E4857">
          <w:rPr>
            <w:rFonts w:ascii="Courier New" w:eastAsia="Courier New" w:hAnsi="Courier New" w:cs="Courier New"/>
          </w:rPr>
          <w:delText>4219</w:delText>
        </w:r>
        <w:r w:rsidDel="009E4857">
          <w:rPr>
            <w:rFonts w:ascii="Courier New" w:eastAsia="Courier New" w:hAnsi="Courier New" w:cs="Courier New"/>
          </w:rPr>
          <w:tab/>
          <w:delText>414780</w:delText>
        </w:r>
      </w:del>
    </w:p>
    <w:p w14:paraId="4FBB40D6" w14:textId="569050EE" w:rsidR="00CB7E31" w:rsidDel="009E4857" w:rsidRDefault="00000000">
      <w:pPr>
        <w:spacing w:after="3" w:line="271" w:lineRule="auto"/>
        <w:ind w:left="593" w:right="6656" w:hanging="10"/>
        <w:rPr>
          <w:del w:id="7864" w:author="Jose Eduardo VIU" w:date="2023-04-01T20:51:00Z"/>
        </w:rPr>
      </w:pPr>
      <w:del w:id="7865" w:author="Jose Eduardo VIU" w:date="2023-04-01T20:51:00Z">
        <w:r w:rsidDel="009E4857">
          <w:rPr>
            <w:rFonts w:ascii="Courier New" w:eastAsia="Courier New" w:hAnsi="Courier New" w:cs="Courier New"/>
          </w:rPr>
          <w:delText>4222</w:delText>
        </w:r>
        <w:r w:rsidDel="009E4857">
          <w:rPr>
            <w:rFonts w:ascii="Courier New" w:eastAsia="Courier New" w:hAnsi="Courier New" w:cs="Courier New"/>
          </w:rPr>
          <w:tab/>
          <w:delText>74780 4224 213560</w:delText>
        </w:r>
      </w:del>
    </w:p>
    <w:p w14:paraId="5DB3413C" w14:textId="54EDEFDF" w:rsidR="00CB7E31" w:rsidDel="009E4857" w:rsidRDefault="00000000">
      <w:pPr>
        <w:tabs>
          <w:tab w:val="center" w:pos="817"/>
          <w:tab w:val="center" w:pos="2420"/>
        </w:tabs>
        <w:spacing w:after="277" w:line="271" w:lineRule="auto"/>
        <w:rPr>
          <w:del w:id="7866" w:author="Jose Eduardo VIU" w:date="2023-04-01T20:51:00Z"/>
        </w:rPr>
      </w:pPr>
      <w:del w:id="7867" w:author="Jose Eduardo VIU" w:date="2023-04-01T20:51:00Z">
        <w:r w:rsidDel="009E4857">
          <w:tab/>
        </w:r>
        <w:r w:rsidDel="009E4857">
          <w:rPr>
            <w:rFonts w:ascii="Courier New" w:eastAsia="Courier New" w:hAnsi="Courier New" w:cs="Courier New"/>
          </w:rPr>
          <w:delText>4757</w:delText>
        </w:r>
        <w:r w:rsidDel="009E4857">
          <w:rPr>
            <w:rFonts w:ascii="Courier New" w:eastAsia="Courier New" w:hAnsi="Courier New" w:cs="Courier New"/>
          </w:rPr>
          <w:tab/>
          <w:delText>441900</w:delText>
        </w:r>
      </w:del>
    </w:p>
    <w:p w14:paraId="40DA7F6D" w14:textId="02B0F3DD" w:rsidR="00CB7E31" w:rsidDel="009E4857" w:rsidRDefault="00000000">
      <w:pPr>
        <w:spacing w:after="203" w:line="271" w:lineRule="auto"/>
        <w:ind w:left="593" w:right="117" w:hanging="10"/>
        <w:rPr>
          <w:del w:id="7868" w:author="Jose Eduardo VIU" w:date="2023-04-01T20:51:00Z"/>
        </w:rPr>
      </w:pPr>
      <w:del w:id="7869" w:author="Jose Eduardo VIU" w:date="2023-04-01T20:51:00Z">
        <w:r w:rsidDel="009E4857">
          <w:rPr>
            <w:rFonts w:ascii="Courier New" w:eastAsia="Courier New" w:hAnsi="Courier New" w:cs="Courier New"/>
          </w:rPr>
          <w:delText>[9 rows x 23 columns]</w:delText>
        </w:r>
      </w:del>
    </w:p>
    <w:p w14:paraId="19575044" w14:textId="0252A91F" w:rsidR="00CB7E31" w:rsidDel="009E4857" w:rsidRDefault="00000000">
      <w:pPr>
        <w:spacing w:after="180" w:line="261" w:lineRule="auto"/>
        <w:ind w:left="513" w:hanging="10"/>
        <w:rPr>
          <w:del w:id="7870" w:author="Jose Eduardo VIU" w:date="2023-04-01T20:51:00Z"/>
        </w:rPr>
      </w:pPr>
      <w:del w:id="7871" w:author="Jose Eduardo VIU" w:date="2023-04-01T20:51:00Z">
        <w:r w:rsidDel="009E4857">
          <w:rPr>
            <w:rFonts w:ascii="Times New Roman" w:eastAsia="Times New Roman" w:hAnsi="Times New Roman" w:cs="Times New Roman"/>
          </w:rPr>
          <w:delText>Tras decidir procedente eliminar los valores señalados veo de mostrar un gráfico conjunto que resuma gráficamente los valores que vamos a eliminar.</w:delText>
        </w:r>
      </w:del>
    </w:p>
    <w:p w14:paraId="45AF081C" w14:textId="784D9AEB" w:rsidR="00CB7E31" w:rsidDel="009E4857" w:rsidRDefault="00000000">
      <w:pPr>
        <w:spacing w:after="3" w:line="271" w:lineRule="auto"/>
        <w:ind w:left="598" w:right="3324" w:hanging="598"/>
        <w:rPr>
          <w:del w:id="7872" w:author="Jose Eduardo VIU" w:date="2023-04-01T20:51:00Z"/>
        </w:rPr>
      </w:pPr>
      <w:del w:id="7873"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xml:space="preserve"># DiasMedios </w:delText>
        </w:r>
        <w:r w:rsidDel="009E4857">
          <w:rPr>
            <w:rFonts w:ascii="Courier New" w:eastAsia="Courier New" w:hAnsi="Courier New" w:cs="Courier New"/>
          </w:rPr>
          <w:delText xml:space="preserve">f, (ax_box, ax_hist)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lt</w:delText>
        </w:r>
        <w:r w:rsidDel="009E4857">
          <w:rPr>
            <w:rFonts w:ascii="Courier New" w:eastAsia="Courier New" w:hAnsi="Courier New" w:cs="Courier New"/>
            <w:color w:val="666666"/>
          </w:rPr>
          <w:delText>.</w:delText>
        </w:r>
        <w:r w:rsidDel="009E4857">
          <w:rPr>
            <w:rFonts w:ascii="Courier New" w:eastAsia="Courier New" w:hAnsi="Courier New" w:cs="Courier New"/>
          </w:rPr>
          <w:delText>subplots(</w:delText>
        </w:r>
        <w:r w:rsidDel="009E4857">
          <w:rPr>
            <w:rFonts w:ascii="Courier New" w:eastAsia="Courier New" w:hAnsi="Courier New" w:cs="Courier New"/>
            <w:color w:val="666666"/>
          </w:rPr>
          <w:delText>2</w:delText>
        </w:r>
        <w:r w:rsidDel="009E4857">
          <w:rPr>
            <w:rFonts w:ascii="Courier New" w:eastAsia="Courier New" w:hAnsi="Courier New" w:cs="Courier New"/>
          </w:rPr>
          <w:delText>, sharex</w:delText>
        </w:r>
        <w:r w:rsidDel="009E4857">
          <w:rPr>
            <w:rFonts w:ascii="Courier New" w:eastAsia="Courier New" w:hAnsi="Courier New" w:cs="Courier New"/>
            <w:color w:val="666666"/>
          </w:rPr>
          <w:delText>=</w:delText>
        </w:r>
        <w:r w:rsidDel="009E4857">
          <w:rPr>
            <w:rFonts w:ascii="Courier New" w:eastAsia="Courier New" w:hAnsi="Courier New" w:cs="Courier New"/>
            <w:b/>
            <w:color w:val="007F00"/>
          </w:rPr>
          <w:delText>True</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66D6F7FB" w14:textId="2AD197B8" w:rsidR="00CB7E31" w:rsidDel="009E4857" w:rsidRDefault="00000000">
      <w:pPr>
        <w:spacing w:after="3" w:line="271" w:lineRule="auto"/>
        <w:ind w:left="583" w:right="1835" w:firstLine="163"/>
        <w:rPr>
          <w:del w:id="7874" w:author="Jose Eduardo VIU" w:date="2023-04-01T20:51:00Z"/>
        </w:rPr>
      </w:pPr>
      <w:del w:id="7875"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gridspec_kw</w:delText>
        </w:r>
        <w:r w:rsidDel="009E4857">
          <w:rPr>
            <w:rFonts w:ascii="Courier New" w:eastAsia="Courier New" w:hAnsi="Courier New" w:cs="Courier New"/>
            <w:color w:val="666666"/>
          </w:rPr>
          <w:delText>=</w:delText>
        </w:r>
        <w:r w:rsidDel="009E4857">
          <w:rPr>
            <w:rFonts w:ascii="Courier New" w:eastAsia="Courier New" w:hAnsi="Courier New" w:cs="Courier New"/>
          </w:rPr>
          <w:delText>{</w:delText>
        </w:r>
        <w:r w:rsidDel="009E4857">
          <w:rPr>
            <w:rFonts w:ascii="Courier New" w:eastAsia="Courier New" w:hAnsi="Courier New" w:cs="Courier New"/>
            <w:color w:val="BA2121"/>
          </w:rPr>
          <w:delText>"height_ratios"</w:delText>
        </w:r>
        <w:r w:rsidDel="009E4857">
          <w:rPr>
            <w:rFonts w:ascii="Courier New" w:eastAsia="Courier New" w:hAnsi="Courier New" w:cs="Courier New"/>
          </w:rPr>
          <w:delText>: (</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85</w:delText>
        </w:r>
        <w:r w:rsidDel="009E4857">
          <w:rPr>
            <w:rFonts w:ascii="Courier New" w:eastAsia="Courier New" w:hAnsi="Courier New" w:cs="Courier New"/>
          </w:rPr>
          <w:delText xml:space="preserve">)}) flierprops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color w:val="007F00"/>
          </w:rPr>
          <w:delText>dict</w:delText>
        </w:r>
        <w:r w:rsidDel="009E4857">
          <w:rPr>
            <w:rFonts w:ascii="Courier New" w:eastAsia="Courier New" w:hAnsi="Courier New" w:cs="Courier New"/>
          </w:rPr>
          <w:delText>(marke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o'</w:delText>
        </w:r>
        <w:r w:rsidDel="009E4857">
          <w:rPr>
            <w:rFonts w:ascii="Courier New" w:eastAsia="Courier New" w:hAnsi="Courier New" w:cs="Courier New"/>
          </w:rPr>
          <w:delText>, markerface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markersize</w:delText>
        </w:r>
        <w:r w:rsidDel="009E4857">
          <w:rPr>
            <w:rFonts w:ascii="Courier New" w:eastAsia="Courier New" w:hAnsi="Courier New" w:cs="Courier New"/>
            <w:color w:val="666666"/>
          </w:rPr>
          <w:delText>=1</w:delText>
        </w:r>
        <w:r w:rsidDel="009E4857">
          <w:rPr>
            <w:rFonts w:ascii="Courier New" w:eastAsia="Courier New" w:hAnsi="Courier New" w:cs="Courier New"/>
          </w:rPr>
          <w:delText>,</w:delText>
        </w:r>
        <w:r w:rsidDel="009E4857">
          <w:rPr>
            <w:rFonts w:ascii="Courier New" w:eastAsia="Courier New" w:hAnsi="Courier New" w:cs="Courier New"/>
            <w:color w:val="FF0000"/>
          </w:rPr>
          <w:delText>␣</w:delText>
        </w:r>
      </w:del>
    </w:p>
    <w:p w14:paraId="5FF441E8" w14:textId="2F871998" w:rsidR="00CB7E31" w:rsidDel="009E4857" w:rsidRDefault="00000000">
      <w:pPr>
        <w:spacing w:after="3" w:line="271" w:lineRule="auto"/>
        <w:ind w:left="583" w:right="117" w:firstLine="163"/>
        <w:rPr>
          <w:del w:id="7876" w:author="Jose Eduardo VIU" w:date="2023-04-01T20:51:00Z"/>
        </w:rPr>
      </w:pPr>
      <w:del w:id="7877" w:author="Jose Eduardo VIU" w:date="2023-04-01T20:51:00Z">
        <w:r>
          <w:rPr>
            <w:noProof/>
          </w:rPr>
          <w:pict w14:anchorId="1B511D42">
            <v:group id="Group 34687" o:spid="_x0000_s2551" style="position:absolute;left:0;text-align:left;margin-left:25.9pt;margin-top:-58.3pt;width:468pt;height:129.85pt;z-index:-503316324" coordsize="59436,16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" o:allowincell="f">
              <v:shape id="Forma libre: forma 492" o:spid="_x0000_s2552" style="position:absolute;width:59436;height:16491;visibility:visible;mso-wrap-style:square;v-text-anchor:top" coordsize="16510,4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" path="m70,1r16370,c16479,1,16510,32,16510,71r,4440c16510,4550,16479,4581,16440,4581l70,4581c31,4581,,4550,,4511l,71c,32,31,1,70,1xe" fillcolor="#cfcfcf" stroked="f" strokeweight="0">
                <v:path arrowok="t"/>
              </v:shape>
              <v:shape id="Forma libre: forma 493" o:spid="_x0000_s2553" style="position:absolute;left:126;top:126;width:59180;height:16365;visibility:visible;mso-wrap-style:square;v-text-anchor:top" coordsize="16439,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" path="m35,l16405,v19,,35,16,35,35l16440,4510v,19,-16,35,-35,35l35,4545c16,4545,,4529,,4510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rPr>
          <w:delText>linestyl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none'</w:delText>
        </w:r>
        <w:r w:rsidR="007341E8" w:rsidDel="009E4857">
          <w:rPr>
            <w:rFonts w:ascii="Courier New" w:eastAsia="Courier New" w:hAnsi="Courier New" w:cs="Courier New"/>
          </w:rPr>
          <w:delText>, markeredgecolo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b'</w:delText>
        </w:r>
        <w:r w:rsidR="007341E8" w:rsidDel="009E4857">
          <w:rPr>
            <w:rFonts w:ascii="Courier New" w:eastAsia="Courier New" w:hAnsi="Courier New" w:cs="Courier New"/>
          </w:rPr>
          <w:delText>) 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box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DiasMedios"</w:delText>
        </w:r>
        <w:r w:rsidR="007341E8" w:rsidDel="009E4857">
          <w:rPr>
            <w:rFonts w:ascii="Courier New" w:eastAsia="Courier New" w:hAnsi="Courier New" w:cs="Courier New"/>
          </w:rPr>
          <w:delText>], a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ax_box, flierprop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flierprops) sns</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scatterplot(x</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w:delText>
        </w:r>
        <w:r w:rsidR="007341E8" w:rsidDel="009E4857">
          <w:rPr>
            <w:rFonts w:ascii="Courier New" w:eastAsia="Courier New" w:hAnsi="Courier New" w:cs="Courier New"/>
            <w:color w:val="666666"/>
          </w:rPr>
          <w:delText>&lt;5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iasMedios</w:delText>
        </w:r>
        <w:r w:rsidR="007341E8" w:rsidDel="009E4857">
          <w:rPr>
            <w:rFonts w:ascii="Courier New" w:eastAsia="Courier New" w:hAnsi="Courier New" w:cs="Courier New"/>
            <w:color w:val="666666"/>
          </w:rPr>
          <w:delText>&gt;210</w:delText>
        </w:r>
        <w:r w:rsidR="007341E8" w:rsidDel="009E4857">
          <w:rPr>
            <w:rFonts w:ascii="Courier New" w:eastAsia="Courier New" w:hAnsi="Courier New" w:cs="Courier New"/>
          </w:rPr>
          <w:delText>)], y</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FF0000"/>
          </w:rPr>
          <w:delText>␣</w:delText>
        </w:r>
      </w:del>
    </w:p>
    <w:p w14:paraId="3891466F" w14:textId="32FF9443" w:rsidR="00CB7E31" w:rsidDel="009E4857" w:rsidRDefault="00000000">
      <w:pPr>
        <w:spacing w:after="3" w:line="271" w:lineRule="auto"/>
        <w:ind w:left="583" w:right="2240" w:firstLine="163"/>
        <w:rPr>
          <w:del w:id="7878" w:author="Jose Eduardo VIU" w:date="2023-04-01T20:51:00Z"/>
        </w:rPr>
      </w:pPr>
      <w:del w:id="7879" w:author="Jose Eduardo VIU" w:date="2023-04-01T20:51:00Z">
        <w:r w:rsidDel="009E4857">
          <w:rPr>
            <w:rFonts w:ascii="Times New Roman" w:eastAsia="Times New Roman" w:hAnsi="Times New Roman" w:cs="Times New Roman"/>
            <w:color w:val="FF0000"/>
            <w:sz w:val="12"/>
          </w:rPr>
          <w:delText>↪</w:delText>
        </w:r>
        <w:r w:rsidDel="009E4857">
          <w:rPr>
            <w:rFonts w:ascii="Courier New" w:eastAsia="Courier New" w:hAnsi="Courier New" w:cs="Courier New"/>
          </w:rPr>
          <w:delText>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box, color</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r'</w:delText>
        </w:r>
        <w:r w:rsidDel="009E4857">
          <w:rPr>
            <w:rFonts w:ascii="Courier New" w:eastAsia="Courier New" w:hAnsi="Courier New" w:cs="Courier New"/>
          </w:rPr>
          <w:delText>, alpha</w:delText>
        </w:r>
        <w:r w:rsidDel="009E4857">
          <w:rPr>
            <w:rFonts w:ascii="Courier New" w:eastAsia="Courier New" w:hAnsi="Courier New" w:cs="Courier New"/>
            <w:color w:val="666666"/>
          </w:rPr>
          <w:delText>=0.5</w:delText>
        </w:r>
        <w:r w:rsidDel="009E4857">
          <w:rPr>
            <w:rFonts w:ascii="Courier New" w:eastAsia="Courier New" w:hAnsi="Courier New" w:cs="Courier New"/>
          </w:rPr>
          <w:delText>, s</w:delText>
        </w:r>
        <w:r w:rsidDel="009E4857">
          <w:rPr>
            <w:rFonts w:ascii="Courier New" w:eastAsia="Courier New" w:hAnsi="Courier New" w:cs="Courier New"/>
            <w:color w:val="666666"/>
          </w:rPr>
          <w:delText>=15</w:delText>
        </w:r>
        <w:r w:rsidDel="009E4857">
          <w:rPr>
            <w:rFonts w:ascii="Courier New" w:eastAsia="Courier New" w:hAnsi="Courier New" w:cs="Courier New"/>
          </w:rPr>
          <w:delText>) sns</w:delText>
        </w:r>
        <w:r w:rsidDel="009E4857">
          <w:rPr>
            <w:rFonts w:ascii="Courier New" w:eastAsia="Courier New" w:hAnsi="Courier New" w:cs="Courier New"/>
            <w:color w:val="666666"/>
          </w:rPr>
          <w:delText>.</w:delText>
        </w:r>
        <w:r w:rsidDel="009E4857">
          <w:rPr>
            <w:rFonts w:ascii="Courier New" w:eastAsia="Courier New" w:hAnsi="Courier New" w:cs="Courier New"/>
          </w:rPr>
          <w:delText>histplot(data</w:delText>
        </w:r>
        <w:r w:rsidDel="009E4857">
          <w:rPr>
            <w:rFonts w:ascii="Courier New" w:eastAsia="Courier New" w:hAnsi="Courier New" w:cs="Courier New"/>
            <w:color w:val="666666"/>
          </w:rPr>
          <w:delText>=</w:delText>
        </w:r>
        <w:r w:rsidDel="009E4857">
          <w:rPr>
            <w:rFonts w:ascii="Courier New" w:eastAsia="Courier New" w:hAnsi="Courier New" w:cs="Courier New"/>
          </w:rPr>
          <w:delText>df, x</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DiasMedios"</w:delText>
        </w:r>
        <w:r w:rsidDel="009E4857">
          <w:rPr>
            <w:rFonts w:ascii="Courier New" w:eastAsia="Courier New" w:hAnsi="Courier New" w:cs="Courier New"/>
          </w:rPr>
          <w:delText>, ax</w:delText>
        </w:r>
        <w:r w:rsidDel="009E4857">
          <w:rPr>
            <w:rFonts w:ascii="Courier New" w:eastAsia="Courier New" w:hAnsi="Courier New" w:cs="Courier New"/>
            <w:color w:val="666666"/>
          </w:rPr>
          <w:delText>=</w:delText>
        </w:r>
        <w:r w:rsidDel="009E4857">
          <w:rPr>
            <w:rFonts w:ascii="Courier New" w:eastAsia="Courier New" w:hAnsi="Courier New" w:cs="Courier New"/>
          </w:rPr>
          <w:delText>ax_hist)</w:delText>
        </w:r>
      </w:del>
    </w:p>
    <w:p w14:paraId="3847F268" w14:textId="13E8958E" w:rsidR="00CB7E31" w:rsidDel="009E4857" w:rsidRDefault="00000000">
      <w:pPr>
        <w:spacing w:after="956"/>
        <w:ind w:left="518"/>
        <w:rPr>
          <w:del w:id="7880" w:author="Jose Eduardo VIU" w:date="2023-04-01T20:51:00Z"/>
        </w:rPr>
      </w:pPr>
      <w:del w:id="7881" w:author="Jose Eduardo VIU" w:date="2023-04-01T20:51:00Z">
        <w:r>
          <w:pict w14:anchorId="2F79DBD0">
            <v:group id="Group 35544" o:spid="_x0000_s2466" style="width:468pt;height:428.45pt;mso-position-horizontal-relative:char;mso-position-vertical-relative:line" coordsize="59436,54414">
              <v:shape id="Forma libre: forma 495" o:spid="_x0000_s2467" style="position:absolute;width:59436;height:18072;visibility:visible;mso-wrap-style:square;v-text-anchor:top" coordsize="16510,5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" path="m70,l16440,v39,,70,31,70,70l16510,4950v,39,-31,70,-70,70l70,5020c31,5020,,4989,,4950l,70c,31,31,,70,xe" fillcolor="#cfcfcf" stroked="f" strokeweight="0">
                <v:path arrowok="t"/>
              </v:shape>
              <v:shape id="Forma libre: forma 496" o:spid="_x0000_s2468" style="position:absolute;left:126;width:59180;height:17946;visibility:visible;mso-wrap-style:square;v-text-anchor:top" coordsize="16439,4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" path="m35,l16405,v19,,35,16,35,35l16440,4950v,19,-16,35,-35,35l35,4985c16,4985,,4969,,4950l,35c,16,16,,35,xe" fillcolor="#f7f7f7" stroked="f" strokeweight="0">
                <v:path arrowok="t"/>
              </v:shape>
              <v:shape id="Cuadro de texto 497" o:spid="_x0000_s2469" type="#_x0000_t202" style="position:absolute;left:507;top:48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FyT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MXl/g70w4AnL2CwAA//8DAFBLAQItABQABgAIAAAAIQDb4fbL7gAAAIUBAAATAAAAAAAA&#10;AAAAAAAAAAAAAABbQ29udGVudF9UeXBlc10ueG1sUEsBAi0AFAAGAAgAAAAhAFr0LFu/AAAAFQEA&#10;AAsAAAAAAAAAAAAAAAAAHwEAAF9yZWxzLy5yZWxzUEsBAi0AFAAGAAgAAAAhAOz0XJPHAAAA3AAA&#10;AA8AAAAAAAAAAAAAAAAABwIAAGRycy9kb3ducmV2LnhtbFBLBQYAAAAAAwADALcAAAD7AgAAAAA=&#10;" filled="f" stroked="f" strokeweight="0">
                <v:textbox style="mso-next-textbox:#Cuadro de texto 497" inset="0,0,0,0">
                  <w:txbxContent>
                    <w:p w14:paraId="353A8702"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498" o:spid="_x0000_s2470" type="#_x0000_t202" style="position:absolute;left:4870;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" filled="f" stroked="f" strokeweight="0">
                <v:textbox style="mso-next-textbox:#Cuadro de texto 498" inset="0,0,0,0">
                  <w:txbxContent>
                    <w:p w14:paraId="1D6B6AF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499" o:spid="_x0000_s2471" type="#_x0000_t202" style="position:absolute;left:5601;top:489;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" filled="f" stroked="f" strokeweight="0">
                <v:textbox style="mso-next-textbox:#Cuadro de texto 499" inset="0,0,0,0">
                  <w:txbxContent>
                    <w:p w14:paraId="084341F1"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00" o:spid="_x0000_s2472" type="#_x0000_t202" style="position:absolute;left:11415;top:48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" filled="f" stroked="f" strokeweight="0">
                <v:textbox style="mso-next-textbox:#Cuadro de texto 500" inset="0,0,0,0">
                  <w:txbxContent>
                    <w:p w14:paraId="602756DB"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501" o:spid="_x0000_s2473" type="#_x0000_t202" style="position:absolute;left:12870;top:48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" filled="f" stroked="f" strokeweight="0">
                <v:textbox style="mso-next-textbox:#Cuadro de texto 501" inset="0,0,0,0">
                  <w:txbxContent>
                    <w:p w14:paraId="78EDF7C3"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02" o:spid="_x0000_s2474" type="#_x0000_t202" style="position:absolute;left:17956;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" filled="f" stroked="f" strokeweight="0">
                <v:textbox style="mso-next-textbox:#Cuadro de texto 502" inset="0,0,0,0">
                  <w:txbxContent>
                    <w:p w14:paraId="27DF496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03" o:spid="_x0000_s2475" type="#_x0000_t202" style="position:absolute;left:1868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" filled="f" stroked="f" strokeweight="0">
                <v:textbox style="mso-next-textbox:#Cuadro de texto 503" inset="0,0,0,0">
                  <w:txbxContent>
                    <w:p w14:paraId="3D89864E"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04" o:spid="_x0000_s2476" type="#_x0000_t202" style="position:absolute;left:19418;top:489;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" filled="f" stroked="f" strokeweight="0">
                <v:textbox style="mso-next-textbox:#Cuadro de texto 504" inset="0,0,0,0">
                  <w:txbxContent>
                    <w:p w14:paraId="6C0E34BF"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05" o:spid="_x0000_s2477" type="#_x0000_t202" style="position:absolute;left:2232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" filled="f" stroked="f" strokeweight="0">
                <v:textbox style="mso-next-textbox:#Cuadro de texto 505" inset="0,0,0,0">
                  <w:txbxContent>
                    <w:p w14:paraId="464D2AD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06" o:spid="_x0000_s2478" type="#_x0000_t202" style="position:absolute;left:23058;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" filled="f" stroked="f" strokeweight="0">
                <v:textbox style="mso-next-textbox:#Cuadro de texto 506" inset="0,0,0,0">
                  <w:txbxContent>
                    <w:p w14:paraId="2D85A761" w14:textId="77777777" w:rsidR="00CB7E31" w:rsidRDefault="00000000">
                      <w:pPr>
                        <w:overflowPunct w:val="0"/>
                        <w:spacing w:after="0" w:line="240" w:lineRule="auto"/>
                      </w:pPr>
                      <w:r>
                        <w:rPr>
                          <w:rFonts w:asciiTheme="minorHAnsi" w:hAnsiTheme="minorHAnsi" w:cstheme="minorBidi"/>
                        </w:rPr>
                        <w:t>)</w:t>
                      </w:r>
                    </w:p>
                  </w:txbxContent>
                </v:textbox>
              </v:shape>
              <v:shape id="Cuadro de texto 507" o:spid="_x0000_s2479" type="#_x0000_t202" style="position:absolute;left:507;top:22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" filled="f" stroked="f" strokeweight="0">
                <v:textbox style="mso-next-textbox:#Cuadro de texto 507" inset="0,0,0,0">
                  <w:txbxContent>
                    <w:p w14:paraId="04525096"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508" o:spid="_x0000_s2480" type="#_x0000_t202" style="position:absolute;left:4870;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" filled="f" stroked="f" strokeweight="0">
                <v:textbox style="mso-next-textbox:#Cuadro de texto 508" inset="0,0,0,0">
                  <w:txbxContent>
                    <w:p w14:paraId="06EB40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09" o:spid="_x0000_s2481" type="#_x0000_t202" style="position:absolute;left:5601;top:22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" filled="f" stroked="f" strokeweight="0">
                <v:textbox style="mso-next-textbox:#Cuadro de texto 509" inset="0,0,0,0">
                  <w:txbxContent>
                    <w:p w14:paraId="3A2E85A6"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10" o:spid="_x0000_s2482" type="#_x0000_t202" style="position:absolute;left:11415;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" filled="f" stroked="f" strokeweight="0">
                <v:textbox style="mso-next-textbox:#Cuadro de texto 510" inset="0,0,0,0">
                  <w:txbxContent>
                    <w:p w14:paraId="5000FFCE"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511" o:spid="_x0000_s2483" type="#_x0000_t202" style="position:absolute;left:13593;top:22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" filled="f" stroked="f" strokeweight="0">
                <v:textbox style="mso-next-textbox:#Cuadro de texto 511" inset="0,0,0,0">
                  <w:txbxContent>
                    <w:p w14:paraId="490CE35C"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12" o:spid="_x0000_s2484" type="#_x0000_t202" style="position:absolute;left:18687;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" filled="f" stroked="f" strokeweight="0">
                <v:textbox style="mso-next-textbox:#Cuadro de texto 512" inset="0,0,0,0">
                  <w:txbxContent>
                    <w:p w14:paraId="237D501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13" o:spid="_x0000_s2485" type="#_x0000_t202" style="position:absolute;left:1941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ZX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Fk/AL3M+EIyMUfAAAA//8DAFBLAQItABQABgAIAAAAIQDb4fbL7gAAAIUBAAATAAAAAAAA&#10;AAAAAAAAAAAAAABbQ29udGVudF9UeXBlc10ueG1sUEsBAi0AFAAGAAgAAAAhAFr0LFu/AAAAFQEA&#10;AAsAAAAAAAAAAAAAAAAAHwEAAF9yZWxzLy5yZWxzUEsBAi0AFAAGAAgAAAAhAIj9VlfHAAAA3AAA&#10;AA8AAAAAAAAAAAAAAAAABwIAAGRycy9kb3ducmV2LnhtbFBLBQYAAAAAAwADALcAAAD7AgAAAAA=&#10;" filled="f" stroked="f" strokeweight="0">
                <v:textbox style="mso-next-textbox:#Cuadro de texto 513" inset="0,0,0,0">
                  <w:txbxContent>
                    <w:p w14:paraId="5F8D13A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14" o:spid="_x0000_s2486" type="#_x0000_t202" style="position:absolute;left:20149;top:22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M4j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Fk/AL3M+EIyMUfAAAA//8DAFBLAQItABQABgAIAAAAIQDb4fbL7gAAAIUBAAATAAAAAAAA&#10;AAAAAAAAAAAAAABbQ29udGVudF9UeXBlc10ueG1sUEsBAi0AFAAGAAgAAAAhAFr0LFu/AAAAFQEA&#10;AAsAAAAAAAAAAAAAAAAAHwEAAF9yZWxzLy5yZWxzUEsBAi0AFAAGAAgAAAAhAAcUziPHAAAA3AAA&#10;AA8AAAAAAAAAAAAAAAAABwIAAGRycy9kb3ducmV2LnhtbFBLBQYAAAAAAwADALcAAAD7AgAAAAA=&#10;" filled="f" stroked="f" strokeweight="0">
                <v:textbox style="mso-next-textbox:#Cuadro de texto 514" inset="0,0,0,0">
                  <w:txbxContent>
                    <w:p w14:paraId="02C24A88"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15" o:spid="_x0000_s2487" type="#_x0000_t202" style="position:absolute;left:2305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" filled="f" stroked="f" strokeweight="0">
                <v:textbox style="mso-next-textbox:#Cuadro de texto 515" inset="0,0,0,0">
                  <w:txbxContent>
                    <w:p w14:paraId="32A93323"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16" o:spid="_x0000_s2488" type="#_x0000_t202" style="position:absolute;left:23781;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" filled="f" stroked="f" strokeweight="0">
                <v:textbox style="mso-next-textbox:#Cuadro de texto 516" inset="0,0,0,0">
                  <w:txbxContent>
                    <w:p w14:paraId="5BAB7FF3" w14:textId="77777777" w:rsidR="00CB7E31" w:rsidRDefault="00000000">
                      <w:pPr>
                        <w:overflowPunct w:val="0"/>
                        <w:spacing w:after="0" w:line="240" w:lineRule="auto"/>
                      </w:pPr>
                      <w:r>
                        <w:rPr>
                          <w:rFonts w:asciiTheme="minorHAnsi" w:hAnsiTheme="minorHAnsi" w:cstheme="minorBidi"/>
                        </w:rPr>
                        <w:t>)</w:t>
                      </w:r>
                    </w:p>
                  </w:txbxContent>
                </v:textbox>
              </v:shape>
              <v:shape id="Cuadro de texto 517" o:spid="_x0000_s2489" type="#_x0000_t202" style="position:absolute;left:507;top:39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" filled="f" stroked="f" strokeweight="0">
                <v:textbox style="mso-next-textbox:#Cuadro de texto 517" inset="0,0,0,0">
                  <w:txbxContent>
                    <w:p w14:paraId="2721D169"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18" o:spid="_x0000_s2490" type="#_x0000_t202" style="position:absolute;left:5601;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" filled="f" stroked="f" strokeweight="0">
                <v:textbox style="mso-next-textbox:#Cuadro de texto 518" inset="0,0,0,0">
                  <w:txbxContent>
                    <w:p w14:paraId="525ED14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19" o:spid="_x0000_s2491" type="#_x0000_t202" style="position:absolute;left:6325;top:393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" filled="f" stroked="f" strokeweight="0">
                <v:textbox style="mso-next-textbox:#Cuadro de texto 519" inset="0,0,0,0">
                  <w:txbxContent>
                    <w:p w14:paraId="1A8AA748" w14:textId="77777777" w:rsidR="00CB7E31" w:rsidRDefault="00000000">
                      <w:pPr>
                        <w:overflowPunct w:val="0"/>
                        <w:spacing w:after="0" w:line="240" w:lineRule="auto"/>
                      </w:pPr>
                      <w:r>
                        <w:rPr>
                          <w:rFonts w:asciiTheme="minorHAnsi" w:hAnsiTheme="minorHAnsi" w:cstheme="minorBidi"/>
                        </w:rPr>
                        <w:t>set(title</w:t>
                      </w:r>
                    </w:p>
                  </w:txbxContent>
                </v:textbox>
              </v:shape>
              <v:shape id="Cuadro de texto 520" o:spid="_x0000_s2492" type="#_x0000_t202" style="position:absolute;left:12870;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" filled="f" stroked="f" strokeweight="0">
                <v:textbox style="mso-next-textbox:#Cuadro de texto 520" inset="0,0,0,0">
                  <w:txbxContent>
                    <w:p w14:paraId="3CF919C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1" o:spid="_x0000_s2493" type="#_x0000_t202" style="position:absolute;left:13593;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" filled="f" stroked="f" strokeweight="0">
                <v:textbox style="mso-next-textbox:#Cuadro de texto 521" inset="0,0,0,0">
                  <w:txbxContent>
                    <w:p w14:paraId="5C32E14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2" o:spid="_x0000_s2494" type="#_x0000_t202" style="position:absolute;left:14324;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" filled="f" stroked="f" strokeweight="0">
                <v:textbox style="mso-next-textbox:#Cuadro de texto 522" inset="0,0,0,0">
                  <w:txbxContent>
                    <w:p w14:paraId="6F7A221D"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3" o:spid="_x0000_s2495" type="#_x0000_t202" style="position:absolute;left:15048;top:39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Zzq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Jp/AzXM+EIyNU/AAAA//8DAFBLAQItABQABgAIAAAAIQDb4fbL7gAAAIUBAAATAAAAAAAA&#10;AAAAAAAAAAAAAABbQ29udGVudF9UeXBlc10ueG1sUEsBAi0AFAAGAAgAAAAhAFr0LFu/AAAAFQEA&#10;AAsAAAAAAAAAAAAAAAAAHwEAAF9yZWxzLy5yZWxzUEsBAi0AFAAGAAgAAAAhAEaRnOrHAAAA3AAA&#10;AA8AAAAAAAAAAAAAAAAABwIAAGRycy9kb3ducmV2LnhtbFBLBQYAAAAAAwADALcAAAD7AgAAAAA=&#10;" filled="f" stroked="f" strokeweight="0">
                <v:textbox style="mso-next-textbox:#Cuadro de texto 523" inset="0,0,0,0">
                  <w:txbxContent>
                    <w:p w14:paraId="11ECA0C6" w14:textId="77777777" w:rsidR="00CB7E31" w:rsidRDefault="00000000">
                      <w:pPr>
                        <w:overflowPunct w:val="0"/>
                        <w:spacing w:after="0" w:line="240" w:lineRule="auto"/>
                      </w:pPr>
                      <w:r>
                        <w:rPr>
                          <w:rFonts w:asciiTheme="minorHAnsi" w:hAnsiTheme="minorHAnsi" w:cstheme="minorBidi"/>
                        </w:rPr>
                        <w:t>)</w:t>
                      </w:r>
                    </w:p>
                  </w:txbxContent>
                </v:textbox>
              </v:shape>
              <v:shape id="Cuadro de texto 524" o:spid="_x0000_s2496" type="#_x0000_t202" style="position:absolute;left:507;top:56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ASe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Jp/AzXM+EIyNU/AAAA//8DAFBLAQItABQABgAIAAAAIQDb4fbL7gAAAIUBAAATAAAAAAAA&#10;AAAAAAAAAAAAAABbQ29udGVudF9UeXBlc10ueG1sUEsBAi0AFAAGAAgAAAAhAFr0LFu/AAAAFQEA&#10;AAsAAAAAAAAAAAAAAAAAHwEAAF9yZWxzLy5yZWxzUEsBAi0AFAAGAAgAAAAhAMl4BJ7HAAAA3AAA&#10;AA8AAAAAAAAAAAAAAAAABwIAAGRycy9kb3ducmV2LnhtbFBLBQYAAAAAAwADALcAAAD7AgAAAAA=&#10;" filled="f" stroked="f" strokeweight="0">
                <v:textbox style="mso-next-textbox:#Cuadro de texto 524" inset="0,0,0,0">
                  <w:txbxContent>
                    <w:p w14:paraId="6AF44E63"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25" o:spid="_x0000_s2497" type="#_x0000_t202" style="position:absolute;left:5601;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" filled="f" stroked="f" strokeweight="0">
                <v:textbox style="mso-next-textbox:#Cuadro de texto 525" inset="0,0,0,0">
                  <w:txbxContent>
                    <w:p w14:paraId="1D80F4C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6" o:spid="_x0000_s2498" type="#_x0000_t202" style="position:absolute;left:6325;top:5652;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" filled="f" stroked="f" strokeweight="0">
                <v:textbox style="mso-next-textbox:#Cuadro de texto 526" inset="0,0,0,0">
                  <w:txbxContent>
                    <w:p w14:paraId="3FADD2C4" w14:textId="77777777" w:rsidR="00CB7E31" w:rsidRDefault="00000000">
                      <w:pPr>
                        <w:overflowPunct w:val="0"/>
                        <w:spacing w:after="0" w:line="240" w:lineRule="auto"/>
                      </w:pPr>
                      <w:r>
                        <w:rPr>
                          <w:rFonts w:asciiTheme="minorHAnsi" w:hAnsiTheme="minorHAnsi" w:cstheme="minorBidi"/>
                        </w:rPr>
                        <w:t>set(ylabel</w:t>
                      </w:r>
                    </w:p>
                  </w:txbxContent>
                </v:textbox>
              </v:shape>
              <v:shape id="Cuadro de texto 527" o:spid="_x0000_s2499" type="#_x0000_t202" style="position:absolute;left:13593;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prp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jedwPROOgFz/AwAA//8DAFBLAQItABQABgAIAAAAIQDb4fbL7gAAAIUBAAATAAAAAAAA&#10;AAAAAAAAAAAAAABbQ29udGVudF9UeXBlc10ueG1sUEsBAi0AFAAGAAgAAAAhAFr0LFu/AAAAFQEA&#10;AAsAAAAAAAAAAAAAAAAAHwEAAF9yZWxzLy5yZWxzUEsBAi0AFAAGAAgAAAAhADmqmunHAAAA3AAA&#10;AA8AAAAAAAAAAAAAAAAABwIAAGRycy9kb3ducmV2LnhtbFBLBQYAAAAAAwADALcAAAD7AgAAAAA=&#10;" filled="f" stroked="f" strokeweight="0">
                <v:textbox style="mso-next-textbox:#Cuadro de texto 527" inset="0,0,0,0">
                  <w:txbxContent>
                    <w:p w14:paraId="3E39DBDC"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28" o:spid="_x0000_s2500" type="#_x0000_t202" style="position:absolute;left:14324;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" filled="f" stroked="f" strokeweight="0">
                <v:textbox style="mso-next-textbox:#Cuadro de texto 528" inset="0,0,0,0">
                  <w:txbxContent>
                    <w:p w14:paraId="3EA06E2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29" o:spid="_x0000_s2501" type="#_x0000_t202" style="position:absolute;left:15048;top:5652;width:2031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asA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XTeAHXM+EIyPU/AAAA//8DAFBLAQItABQABgAIAAAAIQDb4fbL7gAAAIUBAAATAAAAAAAA&#10;AAAAAAAAAAAAAABbQ29udGVudF9UeXBlc10ueG1sUEsBAi0AFAAGAAgAAAAhAFr0LFu/AAAAFQEA&#10;AAsAAAAAAAAAAAAAAAAAHwEAAF9yZWxzLy5yZWxzUEsBAi0AFAAGAAgAAAAhACd5qwDHAAAA3AAA&#10;AA8AAAAAAAAAAAAAAAAABwIAAGRycy9kb3ducmV2LnhtbFBLBQYAAAAAAwADALcAAAD7AgAAAAA=&#10;" filled="f" stroked="f" strokeweight="0">
                <v:textbox style="mso-next-textbox:#Cuadro de texto 529" inset="0,0,0,0">
                  <w:txbxContent>
                    <w:p w14:paraId="49ABB1BB" w14:textId="77777777" w:rsidR="00CB7E31" w:rsidRDefault="00000000">
                      <w:pPr>
                        <w:overflowPunct w:val="0"/>
                        <w:spacing w:after="0" w:line="240" w:lineRule="auto"/>
                      </w:pPr>
                      <w:r>
                        <w:rPr>
                          <w:rFonts w:asciiTheme="minorHAnsi" w:hAnsiTheme="minorHAnsi" w:cstheme="minorBidi"/>
                          <w:color w:val="BA2121"/>
                        </w:rPr>
                        <w:t>Número</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Ocurrencias</w:t>
                      </w:r>
                    </w:p>
                  </w:txbxContent>
                </v:textbox>
              </v:shape>
              <v:shape id="Cuadro de texto 530" o:spid="_x0000_s2502" type="#_x0000_t202" style="position:absolute;left:30326;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" filled="f" stroked="f" strokeweight="0">
                <v:textbox style="mso-next-textbox:#Cuadro de texto 530" inset="0,0,0,0">
                  <w:txbxContent>
                    <w:p w14:paraId="33C36C2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31" o:spid="_x0000_s2503" type="#_x0000_t202" style="position:absolute;left:31050;top:56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" filled="f" stroked="f" strokeweight="0">
                <v:textbox style="mso-next-textbox:#Cuadro de texto 531" inset="0,0,0,0">
                  <w:txbxContent>
                    <w:p w14:paraId="3561608E" w14:textId="77777777" w:rsidR="00CB7E31" w:rsidRDefault="00000000">
                      <w:pPr>
                        <w:overflowPunct w:val="0"/>
                        <w:spacing w:after="0" w:line="240" w:lineRule="auto"/>
                      </w:pPr>
                      <w:r>
                        <w:rPr>
                          <w:rFonts w:asciiTheme="minorHAnsi" w:hAnsiTheme="minorHAnsi" w:cstheme="minorBidi"/>
                        </w:rPr>
                        <w:t>)</w:t>
                      </w:r>
                    </w:p>
                  </w:txbxContent>
                </v:textbox>
              </v:shape>
              <v:shape id="Cuadro de texto 532" o:spid="_x0000_s2504" type="#_x0000_t202" style="position:absolute;left:507;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" filled="f" stroked="f" strokeweight="0">
                <v:textbox style="mso-next-textbox:#Cuadro de texto 532" inset="0,0,0,0">
                  <w:txbxContent>
                    <w:p w14:paraId="753BFE94"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33" o:spid="_x0000_s2505" type="#_x0000_t202" style="position:absolute;left:560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" filled="f" stroked="f" strokeweight="0">
                <v:textbox style="mso-next-textbox:#Cuadro de texto 533" inset="0,0,0,0">
                  <w:txbxContent>
                    <w:p w14:paraId="040EF37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34" o:spid="_x0000_s2506" type="#_x0000_t202" style="position:absolute;left:6325;top:7372;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" filled="f" stroked="f" strokeweight="0">
                <v:textbox style="mso-next-textbox:#Cuadro de texto 534" inset="0,0,0,0">
                  <w:txbxContent>
                    <w:p w14:paraId="0C8BDD19"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35" o:spid="_x0000_s2507" type="#_x0000_t202" style="position:absolute;left:12142;top:7372;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" filled="f" stroked="f" strokeweight="0">
                <v:textbox style="mso-next-textbox:#Cuadro de texto 535" inset="0,0,0,0">
                  <w:txbxContent>
                    <w:p w14:paraId="60EA0425" w14:textId="77777777" w:rsidR="00CB7E31" w:rsidRDefault="00000000">
                      <w:pPr>
                        <w:overflowPunct w:val="0"/>
                        <w:spacing w:after="0" w:line="240" w:lineRule="auto"/>
                      </w:pPr>
                      <w:r>
                        <w:rPr>
                          <w:rFonts w:asciiTheme="minorHAnsi" w:hAnsiTheme="minorHAnsi" w:cstheme="minorBidi"/>
                          <w:color w:val="666666"/>
                        </w:rPr>
                        <w:t>50</w:t>
                      </w:r>
                    </w:p>
                  </w:txbxContent>
                </v:textbox>
              </v:shape>
              <v:shape id="Cuadro de texto 536" o:spid="_x0000_s2508" type="#_x0000_t202" style="position:absolute;left:13593;top:73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" filled="f" stroked="f" strokeweight="0">
                <v:textbox style="mso-next-textbox:#Cuadro de texto 536" inset="0,0,0,0">
                  <w:txbxContent>
                    <w:p w14:paraId="061EDDB1"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color</w:t>
                      </w:r>
                    </w:p>
                  </w:txbxContent>
                </v:textbox>
              </v:shape>
              <v:shape id="Cuadro de texto 537" o:spid="_x0000_s2509" type="#_x0000_t202" style="position:absolute;left:18687;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" filled="f" stroked="f" strokeweight="0">
                <v:textbox style="mso-next-textbox:#Cuadro de texto 537" inset="0,0,0,0">
                  <w:txbxContent>
                    <w:p w14:paraId="45C9180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38" o:spid="_x0000_s2510" type="#_x0000_t202" style="position:absolute;left:19418;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" filled="f" stroked="f" strokeweight="0">
                <v:textbox style="mso-next-textbox:#Cuadro de texto 538" inset="0,0,0,0">
                  <w:txbxContent>
                    <w:p w14:paraId="17EDAAD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39" o:spid="_x0000_s2511" type="#_x0000_t202" style="position:absolute;left:20149;top:737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" filled="f" stroked="f" strokeweight="0">
                <v:textbox style="mso-next-textbox:#Cuadro de texto 539" inset="0,0,0,0">
                  <w:txbxContent>
                    <w:p w14:paraId="1B5030EF"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40" o:spid="_x0000_s2512" type="#_x0000_t202" style="position:absolute;left:23058;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" filled="f" stroked="f" strokeweight="0">
                <v:textbox style="mso-next-textbox:#Cuadro de texto 540" inset="0,0,0,0">
                  <w:txbxContent>
                    <w:p w14:paraId="272E6332"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41" o:spid="_x0000_s2513" type="#_x0000_t202" style="position:absolute;left:23781;top:73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" filled="f" stroked="f" strokeweight="0">
                <v:textbox style="mso-next-textbox:#Cuadro de texto 541" inset="0,0,0,0">
                  <w:txbxContent>
                    <w:p w14:paraId="5254D574" w14:textId="77777777" w:rsidR="00CB7E31" w:rsidRDefault="00000000">
                      <w:pPr>
                        <w:overflowPunct w:val="0"/>
                        <w:spacing w:after="0" w:line="240" w:lineRule="auto"/>
                      </w:pPr>
                      <w:r>
                        <w:rPr>
                          <w:rFonts w:asciiTheme="minorHAnsi" w:hAnsiTheme="minorHAnsi" w:cstheme="minorBidi"/>
                        </w:rPr>
                        <w:t>)</w:t>
                      </w:r>
                    </w:p>
                  </w:txbxContent>
                </v:textbox>
              </v:shape>
              <v:shape id="Cuadro de texto 542" o:spid="_x0000_s2514" type="#_x0000_t202" style="position:absolute;left:507;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" filled="f" stroked="f" strokeweight="0">
                <v:textbox style="mso-next-textbox:#Cuadro de texto 542" inset="0,0,0,0">
                  <w:txbxContent>
                    <w:p w14:paraId="2413CC1D" w14:textId="77777777" w:rsidR="00CB7E31" w:rsidRDefault="00000000">
                      <w:pPr>
                        <w:overflowPunct w:val="0"/>
                        <w:spacing w:after="0" w:line="240" w:lineRule="auto"/>
                      </w:pPr>
                      <w:r>
                        <w:rPr>
                          <w:rFonts w:asciiTheme="minorHAnsi" w:hAnsiTheme="minorHAnsi" w:cstheme="minorBidi"/>
                        </w:rPr>
                        <w:t>ax_hist</w:t>
                      </w:r>
                    </w:p>
                  </w:txbxContent>
                </v:textbox>
              </v:shape>
              <v:shape id="Cuadro de texto 543" o:spid="_x0000_s2515" type="#_x0000_t202" style="position:absolute;left:560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" filled="f" stroked="f" strokeweight="0">
                <v:textbox style="mso-next-textbox:#Cuadro de texto 543" inset="0,0,0,0">
                  <w:txbxContent>
                    <w:p w14:paraId="21721B9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44" o:spid="_x0000_s2516" type="#_x0000_t202" style="position:absolute;left:6325;top:908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" filled="f" stroked="f" strokeweight="0">
                <v:textbox style="mso-next-textbox:#Cuadro de texto 544" inset="0,0,0,0">
                  <w:txbxContent>
                    <w:p w14:paraId="09E268B7" w14:textId="77777777" w:rsidR="00CB7E31" w:rsidRDefault="00000000">
                      <w:pPr>
                        <w:overflowPunct w:val="0"/>
                        <w:spacing w:after="0" w:line="240" w:lineRule="auto"/>
                      </w:pPr>
                      <w:r>
                        <w:rPr>
                          <w:rFonts w:asciiTheme="minorHAnsi" w:hAnsiTheme="minorHAnsi" w:cstheme="minorBidi"/>
                        </w:rPr>
                        <w:t>axvline(</w:t>
                      </w:r>
                    </w:p>
                  </w:txbxContent>
                </v:textbox>
              </v:shape>
              <v:shape id="Cuadro de texto 545" o:spid="_x0000_s2517" type="#_x0000_t202" style="position:absolute;left:12142;top:9086;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" filled="f" stroked="f" strokeweight="0">
                <v:textbox style="mso-next-textbox:#Cuadro de texto 545" inset="0,0,0,0">
                  <w:txbxContent>
                    <w:p w14:paraId="6D7A843A" w14:textId="77777777" w:rsidR="00CB7E31" w:rsidRDefault="00000000">
                      <w:pPr>
                        <w:overflowPunct w:val="0"/>
                        <w:spacing w:after="0" w:line="240" w:lineRule="auto"/>
                      </w:pPr>
                      <w:r>
                        <w:rPr>
                          <w:rFonts w:asciiTheme="minorHAnsi" w:hAnsiTheme="minorHAnsi" w:cstheme="minorBidi"/>
                          <w:color w:val="666666"/>
                        </w:rPr>
                        <w:t>210</w:t>
                      </w:r>
                    </w:p>
                  </w:txbxContent>
                </v:textbox>
              </v:shape>
              <v:shape id="Cuadro de texto 546" o:spid="_x0000_s2518" type="#_x0000_t202" style="position:absolute;left:14324;top:9086;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" filled="f" stroked="f" strokeweight="0">
                <v:textbox style="mso-next-textbox:#Cuadro de texto 546" inset="0,0,0,0">
                  <w:txbxContent>
                    <w:p w14:paraId="0D631182"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6"/>
                        </w:rPr>
                        <w:t xml:space="preserve"> </w:t>
                      </w:r>
                      <w:r>
                        <w:rPr>
                          <w:rFonts w:asciiTheme="minorHAnsi" w:hAnsiTheme="minorHAnsi" w:cstheme="minorBidi"/>
                        </w:rPr>
                        <w:t>color</w:t>
                      </w:r>
                    </w:p>
                  </w:txbxContent>
                </v:textbox>
              </v:shape>
              <v:shape id="Cuadro de texto 547" o:spid="_x0000_s2519" type="#_x0000_t202" style="position:absolute;left:19418;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" filled="f" stroked="f" strokeweight="0">
                <v:textbox style="mso-next-textbox:#Cuadro de texto 547" inset="0,0,0,0">
                  <w:txbxContent>
                    <w:p w14:paraId="154094B1"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48" o:spid="_x0000_s2520" type="#_x0000_t202" style="position:absolute;left:20149;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" filled="f" stroked="f" strokeweight="0">
                <v:textbox style="mso-next-textbox:#Cuadro de texto 548" inset="0,0,0,0">
                  <w:txbxContent>
                    <w:p w14:paraId="138530B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49" o:spid="_x0000_s2521" type="#_x0000_t202" style="position:absolute;left:20872;top:908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" filled="f" stroked="f" strokeweight="0">
                <v:textbox style="mso-next-textbox:#Cuadro de texto 549" inset="0,0,0,0">
                  <w:txbxContent>
                    <w:p w14:paraId="6BB9929B" w14:textId="77777777" w:rsidR="00CB7E31" w:rsidRDefault="00000000">
                      <w:pPr>
                        <w:overflowPunct w:val="0"/>
                        <w:spacing w:after="0" w:line="240" w:lineRule="auto"/>
                      </w:pPr>
                      <w:r>
                        <w:rPr>
                          <w:rFonts w:asciiTheme="minorHAnsi" w:hAnsiTheme="minorHAnsi" w:cstheme="minorBidi"/>
                          <w:color w:val="BA2121"/>
                        </w:rPr>
                        <w:t>blue</w:t>
                      </w:r>
                    </w:p>
                  </w:txbxContent>
                </v:textbox>
              </v:shape>
              <v:shape id="Cuadro de texto 550" o:spid="_x0000_s2522" type="#_x0000_t202" style="position:absolute;left:23781;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" filled="f" stroked="f" strokeweight="0">
                <v:textbox style="mso-next-textbox:#Cuadro de texto 550" inset="0,0,0,0">
                  <w:txbxContent>
                    <w:p w14:paraId="575855E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1" o:spid="_x0000_s2523" type="#_x0000_t202" style="position:absolute;left:24512;top:908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" filled="f" stroked="f" strokeweight="0">
                <v:textbox style="mso-next-textbox:#Cuadro de texto 551" inset="0,0,0,0">
                  <w:txbxContent>
                    <w:p w14:paraId="30C58B0E" w14:textId="77777777" w:rsidR="00CB7E31" w:rsidRDefault="00000000">
                      <w:pPr>
                        <w:overflowPunct w:val="0"/>
                        <w:spacing w:after="0" w:line="240" w:lineRule="auto"/>
                      </w:pPr>
                      <w:r>
                        <w:rPr>
                          <w:rFonts w:asciiTheme="minorHAnsi" w:hAnsiTheme="minorHAnsi" w:cstheme="minorBidi"/>
                        </w:rPr>
                        <w:t>)</w:t>
                      </w:r>
                    </w:p>
                  </w:txbxContent>
                </v:textbox>
              </v:shape>
              <v:shape id="Cuadro de texto 552" o:spid="_x0000_s2524" type="#_x0000_t202" style="position:absolute;left:507;top:1080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" filled="f" stroked="f" strokeweight="0">
                <v:textbox style="mso-next-textbox:#Cuadro de texto 552" inset="0,0,0,0">
                  <w:txbxContent>
                    <w:p w14:paraId="7D7D3733" w14:textId="77777777" w:rsidR="00CB7E31" w:rsidRDefault="00000000">
                      <w:pPr>
                        <w:overflowPunct w:val="0"/>
                        <w:spacing w:after="0" w:line="240" w:lineRule="auto"/>
                      </w:pPr>
                      <w:r>
                        <w:rPr>
                          <w:rFonts w:asciiTheme="minorHAnsi" w:hAnsiTheme="minorHAnsi" w:cstheme="minorBidi"/>
                        </w:rPr>
                        <w:t>ax_box</w:t>
                      </w:r>
                    </w:p>
                  </w:txbxContent>
                </v:textbox>
              </v:shape>
              <v:shape id="Cuadro de texto 553" o:spid="_x0000_s2525" type="#_x0000_t202" style="position:absolute;left:4870;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" filled="f" stroked="f" strokeweight="0">
                <v:textbox style="mso-next-textbox:#Cuadro de texto 553" inset="0,0,0,0">
                  <w:txbxContent>
                    <w:p w14:paraId="03B21D45"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54" o:spid="_x0000_s2526" type="#_x0000_t202" style="position:absolute;left:5601;top:1080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" filled="f" stroked="f" strokeweight="0">
                <v:textbox style="mso-next-textbox:#Cuadro de texto 554" inset="0,0,0,0">
                  <w:txbxContent>
                    <w:p w14:paraId="69129816" w14:textId="77777777" w:rsidR="00CB7E31" w:rsidRDefault="00000000">
                      <w:pPr>
                        <w:overflowPunct w:val="0"/>
                        <w:spacing w:after="0" w:line="240" w:lineRule="auto"/>
                      </w:pPr>
                      <w:r>
                        <w:rPr>
                          <w:rFonts w:asciiTheme="minorHAnsi" w:hAnsiTheme="minorHAnsi" w:cstheme="minorBidi"/>
                        </w:rPr>
                        <w:t>set(xlabel</w:t>
                      </w:r>
                    </w:p>
                  </w:txbxContent>
                </v:textbox>
              </v:shape>
              <v:shape id="Cuadro de texto 555" o:spid="_x0000_s2527" type="#_x0000_t202" style="position:absolute;left:12870;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" filled="f" stroked="f" strokeweight="0">
                <v:textbox style="mso-next-textbox:#Cuadro de texto 555" inset="0,0,0,0">
                  <w:txbxContent>
                    <w:p w14:paraId="7A19C65D"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56" o:spid="_x0000_s2528" type="#_x0000_t202" style="position:absolute;left:13593;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" filled="f" stroked="f" strokeweight="0">
                <v:textbox style="mso-next-textbox:#Cuadro de texto 556" inset="0,0,0,0">
                  <w:txbxContent>
                    <w:p w14:paraId="10FA3A97"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7" o:spid="_x0000_s2529" type="#_x0000_t202" style="position:absolute;left:14324;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" filled="f" stroked="f" strokeweight="0">
                <v:textbox style="mso-next-textbox:#Cuadro de texto 557" inset="0,0,0,0">
                  <w:txbxContent>
                    <w:p w14:paraId="0F991B0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58" o:spid="_x0000_s2530" type="#_x0000_t202" style="position:absolute;left:15048;top:1080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" filled="f" stroked="f" strokeweight="0">
                <v:textbox style="mso-next-textbox:#Cuadro de texto 558" inset="0,0,0,0">
                  <w:txbxContent>
                    <w:p w14:paraId="15A3C7C8" w14:textId="77777777" w:rsidR="00CB7E31" w:rsidRDefault="00000000">
                      <w:pPr>
                        <w:overflowPunct w:val="0"/>
                        <w:spacing w:after="0" w:line="240" w:lineRule="auto"/>
                      </w:pPr>
                      <w:r>
                        <w:rPr>
                          <w:rFonts w:asciiTheme="minorHAnsi" w:hAnsiTheme="minorHAnsi" w:cstheme="minorBidi"/>
                        </w:rPr>
                        <w:t>)</w:t>
                      </w:r>
                    </w:p>
                  </w:txbxContent>
                </v:textbox>
              </v:shape>
              <v:shape id="Cuadro de texto 559" o:spid="_x0000_s2531" type="#_x0000_t202" style="position:absolute;left:507;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" filled="f" stroked="f" strokeweight="0">
                <v:textbox style="mso-next-textbox:#Cuadro de texto 559" inset="0,0,0,0">
                  <w:txbxContent>
                    <w:p w14:paraId="2ECDAE56" w14:textId="77777777" w:rsidR="00CB7E31" w:rsidRDefault="00000000">
                      <w:pPr>
                        <w:overflowPunct w:val="0"/>
                        <w:spacing w:after="0" w:line="240" w:lineRule="auto"/>
                      </w:pPr>
                      <w:r>
                        <w:rPr>
                          <w:rFonts w:asciiTheme="minorHAnsi" w:hAnsiTheme="minorHAnsi" w:cstheme="minorBidi"/>
                        </w:rPr>
                        <w:t>f</w:t>
                      </w:r>
                    </w:p>
                  </w:txbxContent>
                </v:textbox>
              </v:shape>
              <v:shape id="Cuadro de texto 560" o:spid="_x0000_s2532" type="#_x0000_t202" style="position:absolute;left:1231;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" filled="f" stroked="f" strokeweight="0">
                <v:textbox style="mso-next-textbox:#Cuadro de texto 560" inset="0,0,0,0">
                  <w:txbxContent>
                    <w:p w14:paraId="2ED310A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61" o:spid="_x0000_s2533" type="#_x0000_t202" style="position:absolute;left:1954;top:1252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" filled="f" stroked="f" strokeweight="0">
                <v:textbox style="mso-next-textbox:#Cuadro de texto 561" inset="0,0,0,0">
                  <w:txbxContent>
                    <w:p w14:paraId="304DE638" w14:textId="77777777" w:rsidR="00CB7E31" w:rsidRDefault="00000000">
                      <w:pPr>
                        <w:overflowPunct w:val="0"/>
                        <w:spacing w:after="0" w:line="240" w:lineRule="auto"/>
                      </w:pPr>
                      <w:r>
                        <w:rPr>
                          <w:rFonts w:asciiTheme="minorHAnsi" w:hAnsiTheme="minorHAnsi" w:cstheme="minorBidi"/>
                        </w:rPr>
                        <w:t>suptitle(</w:t>
                      </w:r>
                    </w:p>
                  </w:txbxContent>
                </v:textbox>
              </v:shape>
              <v:shape id="Cuadro de texto 562" o:spid="_x0000_s2534" type="#_x0000_t202" style="position:absolute;left:8510;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" filled="f" stroked="f" strokeweight="0">
                <v:textbox style="mso-next-textbox:#Cuadro de texto 562" inset="0,0,0,0">
                  <w:txbxContent>
                    <w:p w14:paraId="21140E7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63" o:spid="_x0000_s2535" type="#_x0000_t202" style="position:absolute;left:9234;top:12528;width:3288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" filled="f" stroked="f" strokeweight="0">
                <v:textbox style="mso-next-textbox:#Cuadro de texto 563" inset="0,0,0,0">
                  <w:txbxContent>
                    <w:p w14:paraId="47F74E74" w14:textId="77777777" w:rsidR="00CB7E31" w:rsidRDefault="00000000">
                      <w:pPr>
                        <w:overflowPunct w:val="0"/>
                        <w:spacing w:after="0" w:line="240" w:lineRule="auto"/>
                      </w:pPr>
                      <w:r>
                        <w:rPr>
                          <w:rFonts w:asciiTheme="minorHAnsi" w:hAnsiTheme="minorHAnsi" w:cstheme="minorBidi"/>
                          <w:color w:val="BA2121"/>
                        </w:rPr>
                        <w:t>Outlier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Días</w:t>
                      </w:r>
                      <w:r>
                        <w:rPr>
                          <w:rFonts w:asciiTheme="minorHAnsi" w:hAnsiTheme="minorHAnsi" w:cstheme="minorBidi"/>
                          <w:color w:val="BA2121"/>
                          <w:spacing w:val="-16"/>
                        </w:rPr>
                        <w:t xml:space="preserve"> </w:t>
                      </w:r>
                      <w:r>
                        <w:rPr>
                          <w:rFonts w:asciiTheme="minorHAnsi" w:hAnsiTheme="minorHAnsi" w:cstheme="minorBidi"/>
                          <w:color w:val="BA2121"/>
                        </w:rPr>
                        <w:t>Medios</w:t>
                      </w:r>
                      <w:r>
                        <w:rPr>
                          <w:rFonts w:asciiTheme="minorHAnsi" w:hAnsiTheme="minorHAnsi" w:cstheme="minorBidi"/>
                          <w:color w:val="BA2121"/>
                          <w:spacing w:val="-16"/>
                        </w:rPr>
                        <w:t xml:space="preserve"> </w:t>
                      </w:r>
                      <w:r>
                        <w:rPr>
                          <w:rFonts w:asciiTheme="minorHAnsi" w:hAnsiTheme="minorHAnsi" w:cstheme="minorBidi"/>
                          <w:color w:val="BA2121"/>
                        </w:rPr>
                        <w:t>de</w:t>
                      </w:r>
                      <w:r>
                        <w:rPr>
                          <w:rFonts w:asciiTheme="minorHAnsi" w:hAnsiTheme="minorHAnsi" w:cstheme="minorBidi"/>
                          <w:color w:val="BA2121"/>
                          <w:spacing w:val="-16"/>
                        </w:rPr>
                        <w:t xml:space="preserve"> </w:t>
                      </w:r>
                      <w:r>
                        <w:rPr>
                          <w:rFonts w:asciiTheme="minorHAnsi" w:hAnsiTheme="minorHAnsi" w:cstheme="minorBidi"/>
                          <w:color w:val="BA2121"/>
                        </w:rPr>
                        <w:t>Engorde</w:t>
                      </w:r>
                    </w:p>
                  </w:txbxContent>
                </v:textbox>
              </v:shape>
              <v:shape id="Cuadro de texto 564" o:spid="_x0000_s2536" type="#_x0000_t202" style="position:absolute;left:3395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" filled="f" stroked="f" strokeweight="0">
                <v:textbox style="mso-next-textbox:#Cuadro de texto 564" inset="0,0,0,0">
                  <w:txbxContent>
                    <w:p w14:paraId="3A02983C"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565" o:spid="_x0000_s2537" type="#_x0000_t202" style="position:absolute;left:34689;top:1252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" filled="f" stroked="f" strokeweight="0">
                <v:textbox style="mso-next-textbox:#Cuadro de texto 565" inset="0,0,0,0">
                  <w:txbxContent>
                    <w:p w14:paraId="0E28B2ED" w14:textId="77777777" w:rsidR="00CB7E31" w:rsidRDefault="00000000">
                      <w:pPr>
                        <w:overflowPunct w:val="0"/>
                        <w:spacing w:after="0" w:line="240" w:lineRule="auto"/>
                      </w:pPr>
                      <w:r>
                        <w:rPr>
                          <w:rFonts w:asciiTheme="minorHAnsi" w:hAnsiTheme="minorHAnsi" w:cstheme="minorBidi"/>
                        </w:rPr>
                        <w:t>,</w:t>
                      </w:r>
                      <w:r>
                        <w:rPr>
                          <w:rFonts w:asciiTheme="minorHAnsi" w:hAnsiTheme="minorHAnsi" w:cstheme="minorBidi"/>
                          <w:spacing w:val="-17"/>
                        </w:rPr>
                        <w:t xml:space="preserve"> </w:t>
                      </w:r>
                      <w:r>
                        <w:rPr>
                          <w:rFonts w:asciiTheme="minorHAnsi" w:hAnsiTheme="minorHAnsi" w:cstheme="minorBidi"/>
                        </w:rPr>
                        <w:t>fontsize</w:t>
                      </w:r>
                    </w:p>
                  </w:txbxContent>
                </v:textbox>
              </v:shape>
              <v:shape id="Cuadro de texto 566" o:spid="_x0000_s2538" type="#_x0000_t202" style="position:absolute;left:41968;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" filled="f" stroked="f" strokeweight="0">
                <v:textbox style="mso-next-textbox:#Cuadro de texto 566" inset="0,0,0,0">
                  <w:txbxContent>
                    <w:p w14:paraId="1A4E602A"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67" o:spid="_x0000_s2539" type="#_x0000_t202" style="position:absolute;left:42692;top:12528;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" filled="f" stroked="f" strokeweight="0">
                <v:textbox style="mso-next-textbox:#Cuadro de texto 567" inset="0,0,0,0">
                  <w:txbxContent>
                    <w:p w14:paraId="69490BA7" w14:textId="77777777" w:rsidR="00CB7E31" w:rsidRDefault="00000000">
                      <w:pPr>
                        <w:overflowPunct w:val="0"/>
                        <w:spacing w:after="0" w:line="240" w:lineRule="auto"/>
                      </w:pPr>
                      <w:r>
                        <w:rPr>
                          <w:rFonts w:asciiTheme="minorHAnsi" w:hAnsiTheme="minorHAnsi" w:cstheme="minorBidi"/>
                          <w:color w:val="666666"/>
                        </w:rPr>
                        <w:t>20</w:t>
                      </w:r>
                    </w:p>
                  </w:txbxContent>
                </v:textbox>
              </v:shape>
              <v:shape id="Cuadro de texto 568" o:spid="_x0000_s2540" type="#_x0000_t202" style="position:absolute;left:44146;top:1252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" filled="f" stroked="f" strokeweight="0">
                <v:textbox style="mso-next-textbox:#Cuadro de texto 568" inset="0,0,0,0">
                  <w:txbxContent>
                    <w:p w14:paraId="682A5B64" w14:textId="77777777" w:rsidR="00CB7E31" w:rsidRDefault="00000000">
                      <w:pPr>
                        <w:overflowPunct w:val="0"/>
                        <w:spacing w:after="0" w:line="240" w:lineRule="auto"/>
                      </w:pPr>
                      <w:r>
                        <w:rPr>
                          <w:rFonts w:asciiTheme="minorHAnsi" w:hAnsiTheme="minorHAnsi" w:cstheme="minorBidi"/>
                        </w:rPr>
                        <w:t>)</w:t>
                      </w:r>
                    </w:p>
                  </w:txbxContent>
                </v:textbox>
              </v:shape>
              <v:shape id="Cuadro de texto 569" o:spid="_x0000_s2541" type="#_x0000_t202" style="position:absolute;left:507;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" filled="f" stroked="f" strokeweight="0">
                <v:textbox style="mso-next-textbox:#Cuadro de texto 569" inset="0,0,0,0">
                  <w:txbxContent>
                    <w:p w14:paraId="0B8C5B77" w14:textId="77777777" w:rsidR="00CB7E31" w:rsidRDefault="00000000">
                      <w:pPr>
                        <w:overflowPunct w:val="0"/>
                        <w:spacing w:after="0" w:line="240" w:lineRule="auto"/>
                      </w:pPr>
                      <w:r>
                        <w:rPr>
                          <w:rFonts w:asciiTheme="minorHAnsi" w:hAnsiTheme="minorHAnsi" w:cstheme="minorBidi"/>
                        </w:rPr>
                        <w:t>f</w:t>
                      </w:r>
                    </w:p>
                  </w:txbxContent>
                </v:textbox>
              </v:shape>
              <v:shape id="Cuadro de texto 570" o:spid="_x0000_s2542" type="#_x0000_t202" style="position:absolute;left:1231;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" filled="f" stroked="f" strokeweight="0">
                <v:textbox style="mso-next-textbox:#Cuadro de texto 570" inset="0,0,0,0">
                  <w:txbxContent>
                    <w:p w14:paraId="14E87460"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1" o:spid="_x0000_s2543" type="#_x0000_t202" style="position:absolute;left:1954;top:14248;width:1548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" filled="f" stroked="f" strokeweight="0">
                <v:textbox style="mso-next-textbox:#Cuadro de texto 571" inset="0,0,0,0">
                  <w:txbxContent>
                    <w:p w14:paraId="0D67DFDA" w14:textId="77777777" w:rsidR="00CB7E31" w:rsidRDefault="00000000">
                      <w:pPr>
                        <w:overflowPunct w:val="0"/>
                        <w:spacing w:after="0" w:line="240" w:lineRule="auto"/>
                      </w:pPr>
                      <w:r>
                        <w:rPr>
                          <w:rFonts w:asciiTheme="minorHAnsi" w:hAnsiTheme="minorHAnsi" w:cstheme="minorBidi"/>
                        </w:rPr>
                        <w:t>tight_layout(pad</w:t>
                      </w:r>
                    </w:p>
                  </w:txbxContent>
                </v:textbox>
              </v:shape>
              <v:shape id="Cuadro de texto 572" o:spid="_x0000_s2544" type="#_x0000_t202" style="position:absolute;left:13593;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hZs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ncdwPROOgFz/AwAA//8DAFBLAQItABQABgAIAAAAIQDb4fbL7gAAAIUBAAATAAAAAAAA&#10;AAAAAAAAAAAAAABbQ29udGVudF9UeXBlc10ueG1sUEsBAi0AFAAGAAgAAAAhAFr0LFu/AAAAFQEA&#10;AAsAAAAAAAAAAAAAAAAAHwEAAF9yZWxzLy5yZWxzUEsBAi0AFAAGAAgAAAAhADpuFmzHAAAA3AAA&#10;AA8AAAAAAAAAAAAAAAAABwIAAGRycy9kb3ducmV2LnhtbFBLBQYAAAAAAwADALcAAAD7AgAAAAA=&#10;" filled="f" stroked="f" strokeweight="0">
                <v:textbox style="mso-next-textbox:#Cuadro de texto 572" inset="0,0,0,0">
                  <w:txbxContent>
                    <w:p w14:paraId="50FCF02B"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3" o:spid="_x0000_s2545" type="#_x0000_t202" style="position:absolute;left:14324;top:1424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" filled="f" stroked="f" strokeweight="0">
                <v:textbox style="mso-next-textbox:#Cuadro de texto 573" inset="0,0,0,0">
                  <w:txbxContent>
                    <w:p w14:paraId="33921DF4" w14:textId="77777777" w:rsidR="00CB7E31" w:rsidRDefault="00000000">
                      <w:pPr>
                        <w:overflowPunct w:val="0"/>
                        <w:spacing w:after="0" w:line="240" w:lineRule="auto"/>
                      </w:pPr>
                      <w:r>
                        <w:rPr>
                          <w:rFonts w:asciiTheme="minorHAnsi" w:hAnsiTheme="minorHAnsi" w:cstheme="minorBidi"/>
                          <w:color w:val="666666"/>
                        </w:rPr>
                        <w:t>0.3</w:t>
                      </w:r>
                    </w:p>
                  </w:txbxContent>
                </v:textbox>
              </v:shape>
              <v:shape id="Cuadro de texto 574" o:spid="_x0000_s2546" type="#_x0000_t202" style="position:absolute;left:16509;top:1424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" filled="f" stroked="f" strokeweight="0">
                <v:textbox style="mso-next-textbox:#Cuadro de texto 574" inset="0,0,0,0">
                  <w:txbxContent>
                    <w:p w14:paraId="4E5E707B" w14:textId="77777777" w:rsidR="00CB7E31" w:rsidRDefault="00000000">
                      <w:pPr>
                        <w:overflowPunct w:val="0"/>
                        <w:spacing w:after="0" w:line="240" w:lineRule="auto"/>
                      </w:pPr>
                      <w:r>
                        <w:rPr>
                          <w:rFonts w:asciiTheme="minorHAnsi" w:hAnsiTheme="minorHAnsi" w:cstheme="minorBidi"/>
                        </w:rPr>
                        <w:t>)</w:t>
                      </w:r>
                    </w:p>
                  </w:txbxContent>
                </v:textbox>
              </v:shape>
              <v:shape id="Cuadro de texto 575" o:spid="_x0000_s2547" type="#_x0000_t202" style="position:absolute;left:507;top:1596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" filled="f" stroked="f" strokeweight="0">
                <v:textbox style="mso-next-textbox:#Cuadro de texto 575" inset="0,0,0,0">
                  <w:txbxContent>
                    <w:p w14:paraId="6BDE7485" w14:textId="77777777" w:rsidR="00CB7E31" w:rsidRDefault="00000000">
                      <w:pPr>
                        <w:overflowPunct w:val="0"/>
                        <w:spacing w:after="0" w:line="240" w:lineRule="auto"/>
                      </w:pPr>
                      <w:r>
                        <w:rPr>
                          <w:rFonts w:asciiTheme="minorHAnsi" w:hAnsiTheme="minorHAnsi" w:cstheme="minorBidi"/>
                        </w:rPr>
                        <w:t>plt</w:t>
                      </w:r>
                    </w:p>
                  </w:txbxContent>
                </v:textbox>
              </v:shape>
              <v:shape id="Cuadro de texto 576" o:spid="_x0000_s2548" type="#_x0000_t202" style="position:absolute;left:2685;top:1596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" filled="f" stroked="f" strokeweight="0">
                <v:textbox style="mso-next-textbox:#Cuadro de texto 576" inset="0,0,0,0">
                  <w:txbxContent>
                    <w:p w14:paraId="51B595B4"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577" o:spid="_x0000_s2549" type="#_x0000_t202" style="position:absolute;left:3416;top:1596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" filled="f" stroked="f" strokeweight="0">
                <v:textbox style="mso-next-textbox:#Cuadro de texto 577" inset="0,0,0,0">
                  <w:txbxContent>
                    <w:p w14:paraId="4283B7D7" w14:textId="77777777" w:rsidR="00CB7E31" w:rsidRDefault="00000000">
                      <w:pPr>
                        <w:overflowPunct w:val="0"/>
                        <w:spacing w:after="0" w:line="240" w:lineRule="auto"/>
                      </w:pPr>
                      <w:r>
                        <w:rPr>
                          <w:rFonts w:asciiTheme="minorHAnsi" w:hAnsiTheme="minorHAnsi" w:cstheme="minorBidi"/>
                        </w:rPr>
                        <w:t>show()</w:t>
                      </w:r>
                    </w:p>
                  </w:txbxContent>
                </v:textbox>
              </v:shape>
              <v:shape id="Picture 2951" o:spid="_x0000_s2550" type="#_x0000_t75" style="position:absolute;left:2973;top:19062;width:53493;height:35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" stroked="t" strokeweight="0">
                <v:imagedata r:id="rId101" o:title=""/>
              </v:shape>
              <w10:anchorlock/>
            </v:group>
          </w:pict>
        </w:r>
      </w:del>
    </w:p>
    <w:p w14:paraId="3B2B50B4" w14:textId="6234E675" w:rsidR="00CB7E31" w:rsidDel="009E4857" w:rsidRDefault="00000000">
      <w:pPr>
        <w:spacing w:after="3" w:line="271" w:lineRule="auto"/>
        <w:ind w:left="598" w:right="804" w:hanging="598"/>
        <w:rPr>
          <w:del w:id="7882" w:author="Jose Eduardo VIU" w:date="2023-04-01T20:51:00Z"/>
        </w:rPr>
      </w:pPr>
      <w:del w:id="7883" w:author="Jose Eduardo VIU" w:date="2023-04-01T20:51:00Z">
        <w:r>
          <w:rPr>
            <w:noProof/>
          </w:rPr>
          <w:pict w14:anchorId="1B4F26BF">
            <v:group id="Group 35546" o:spid="_x0000_s2463" style="position:absolute;left:0;text-align:left;margin-left:25.9pt;margin-top:-3pt;width:468pt;height:73.8pt;z-index:-503316322" coordsize="5943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" o:allowincell="f">
              <v:shape id="Forma libre: forma 580" o:spid="_x0000_s2464" style="position:absolute;width:59436;height:9374;visibility:visible;mso-wrap-style:square;v-text-anchor:top" coordsize="16510,2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" path="m70,l16440,v39,,70,31,70,70l16510,2533v,39,-31,70,-70,70l70,2603c31,2603,,2572,,2533l,70c,31,31,,70,xe" fillcolor="#cfcfcf" stroked="f" strokeweight="0">
                <v:path arrowok="t"/>
              </v:shape>
              <v:shape id="Forma libre: forma 581" o:spid="_x0000_s2465" style="position:absolute;left:126;top:126;width:59180;height:9118;visibility:visible;mso-wrap-style:square;v-text-anchor:top" coordsize="16439,2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" path="m35,l16405,v19,,35,16,35,35l16440,2498v,19,-16,35,-35,35l35,2533c16,2533,,2517,,2498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Eliminamos los outliers de DiasMedios (30 fil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DiasMedios </w:delText>
        </w:r>
        <w:r w:rsidR="007341E8" w:rsidDel="009E4857">
          <w:rPr>
            <w:rFonts w:ascii="Courier New" w:eastAsia="Courier New" w:hAnsi="Courier New" w:cs="Courier New"/>
            <w:color w:val="666666"/>
          </w:rPr>
          <w:delText>&lt;= 5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df[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DiasMedios </w:delText>
        </w:r>
        <w:r w:rsidR="007341E8" w:rsidDel="009E4857">
          <w:rPr>
            <w:rFonts w:ascii="Courier New" w:eastAsia="Courier New" w:hAnsi="Courier New" w:cs="Courier New"/>
            <w:color w:val="666666"/>
          </w:rPr>
          <w:delText>&gt;= 210</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ndex,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w:delText>
        </w:r>
      </w:del>
    </w:p>
    <w:p w14:paraId="07C3E9D4" w14:textId="61590B73" w:rsidR="00CB7E31" w:rsidDel="009E4857" w:rsidRDefault="00000000">
      <w:pPr>
        <w:spacing w:after="251" w:line="266" w:lineRule="auto"/>
        <w:ind w:left="608" w:right="690" w:hanging="10"/>
        <w:rPr>
          <w:del w:id="7884" w:author="Jose Eduardo VIU" w:date="2023-04-01T20:51:00Z"/>
        </w:rPr>
      </w:pPr>
      <w:del w:id="7885" w:author="Jose Eduardo VIU" w:date="2023-04-01T20:51:00Z">
        <w:r w:rsidDel="009E4857">
          <w:rPr>
            <w:rFonts w:ascii="Courier New" w:eastAsia="Courier New" w:hAnsi="Courier New" w:cs="Courier New"/>
            <w:i/>
            <w:color w:val="3D7A7A"/>
          </w:rPr>
          <w:delText xml:space="preserve"># Mostramos las filas y columnas que aún nos quedan en el dataframe </w:delText>
        </w:r>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shape</w:delText>
        </w:r>
      </w:del>
    </w:p>
    <w:p w14:paraId="01EE14BB" w14:textId="77656E79" w:rsidR="00CB7E31" w:rsidDel="009E4857" w:rsidRDefault="00000000">
      <w:pPr>
        <w:spacing w:after="203" w:line="271" w:lineRule="auto"/>
        <w:ind w:left="10" w:right="117" w:hanging="10"/>
        <w:rPr>
          <w:del w:id="7886" w:author="Jose Eduardo VIU" w:date="2023-04-01T20:51:00Z"/>
        </w:rPr>
      </w:pPr>
      <w:del w:id="7887"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5277, 23)</w:delText>
        </w:r>
      </w:del>
    </w:p>
    <w:p w14:paraId="259DEB94" w14:textId="4350FC5E" w:rsidR="00CB7E31" w:rsidDel="009E4857" w:rsidRDefault="00000000">
      <w:pPr>
        <w:spacing w:after="180" w:line="261" w:lineRule="auto"/>
        <w:ind w:left="513" w:hanging="10"/>
        <w:rPr>
          <w:del w:id="7888" w:author="Jose Eduardo VIU" w:date="2023-04-01T20:51:00Z"/>
        </w:rPr>
      </w:pPr>
      <w:del w:id="7889" w:author="Jose Eduardo VIU" w:date="2023-04-01T20:51:00Z">
        <w:r w:rsidDel="009E4857">
          <w:rPr>
            <w:rFonts w:ascii="Times New Roman" w:eastAsia="Times New Roman" w:hAnsi="Times New Roman" w:cs="Times New Roman"/>
          </w:rPr>
          <w:delText>Aún disponemos de 5.277 filas en nuestro dataset.</w:delText>
        </w:r>
      </w:del>
    </w:p>
    <w:p w14:paraId="36635599" w14:textId="1DA6F89C" w:rsidR="00CB7E31" w:rsidDel="009E4857" w:rsidRDefault="00000000">
      <w:pPr>
        <w:pStyle w:val="Ttulo4"/>
        <w:rPr>
          <w:del w:id="7890" w:author="Jose Eduardo VIU" w:date="2023-04-01T20:51:00Z"/>
        </w:rPr>
      </w:pPr>
      <w:del w:id="7891" w:author="Jose Eduardo VIU" w:date="2023-04-01T20:51:00Z">
        <w:r w:rsidDel="009E4857">
          <w:delText>Añadir Columnas Calculadas</w:delText>
        </w:r>
      </w:del>
    </w:p>
    <w:p w14:paraId="1BD7AE58" w14:textId="7A5F4389" w:rsidR="00CB7E31" w:rsidDel="009E4857" w:rsidRDefault="00000000">
      <w:pPr>
        <w:spacing w:after="311" w:line="261" w:lineRule="auto"/>
        <w:ind w:left="513" w:hanging="10"/>
        <w:rPr>
          <w:del w:id="7892" w:author="Jose Eduardo VIU" w:date="2023-04-01T20:51:00Z"/>
        </w:rPr>
      </w:pPr>
      <w:del w:id="7893" w:author="Jose Eduardo VIU" w:date="2023-04-01T20:51:00Z">
        <w:r w:rsidDel="009E4857">
          <w:rPr>
            <w:rFonts w:ascii="Times New Roman" w:eastAsia="Times New Roman" w:hAnsi="Times New Roman" w:cs="Times New Roman"/>
          </w:rPr>
          <w:delText>Con el objetivo de estimar el cálculo del GMD puede ser conveniente crear nuevas columnas trasformadas de las que disponemos para facilitar que afloren patrones que creemos que pueden estar en la muestra y permitan una mejor estimación del resultado. Por ejemplo los relativos a estacionalidad.</w:delText>
        </w:r>
      </w:del>
    </w:p>
    <w:p w14:paraId="3C481EB1" w14:textId="5690097F" w:rsidR="00CB7E31" w:rsidDel="009E4857" w:rsidRDefault="00000000">
      <w:pPr>
        <w:pStyle w:val="Ttulo4"/>
        <w:rPr>
          <w:del w:id="7894" w:author="Jose Eduardo VIU" w:date="2023-04-01T20:51:00Z"/>
        </w:rPr>
      </w:pPr>
      <w:del w:id="7895" w:author="Jose Eduardo VIU" w:date="2023-04-01T20:51:00Z">
        <w:r w:rsidDel="009E4857">
          <w:delText>Detallar Fecha de Entrada</w:delText>
        </w:r>
      </w:del>
    </w:p>
    <w:p w14:paraId="35CE3309" w14:textId="1AE257B4" w:rsidR="00CB7E31" w:rsidDel="009E4857" w:rsidRDefault="00000000">
      <w:pPr>
        <w:spacing w:after="180" w:line="261" w:lineRule="auto"/>
        <w:ind w:left="513" w:hanging="10"/>
        <w:rPr>
          <w:del w:id="7896" w:author="Jose Eduardo VIU" w:date="2023-04-01T20:51:00Z"/>
        </w:rPr>
      </w:pPr>
      <w:del w:id="7897" w:author="Jose Eduardo VIU" w:date="2023-04-01T20:51:00Z">
        <w:r w:rsidDel="009E4857">
          <w:rPr>
            <w:rFonts w:ascii="Times New Roman" w:eastAsia="Times New Roman" w:hAnsi="Times New Roman" w:cs="Times New Roman"/>
          </w:rPr>
          <w:delText>Como creemos que en el cálculo pueda tener influencia la estacionalidad, esta se puede mostrar más facilmente si disponemos del número de semana de la entrada al contrato. Además aprovecharemos para añadir el año por si este tiene influencia y las mejoras en las granjas y procesos se notan en la evolución del GMD.</w:delText>
        </w:r>
      </w:del>
    </w:p>
    <w:p w14:paraId="4288A5BA" w14:textId="04C7A157" w:rsidR="00CB7E31" w:rsidDel="009E4857" w:rsidRDefault="00000000">
      <w:pPr>
        <w:spacing w:after="5" w:line="266" w:lineRule="auto"/>
        <w:ind w:left="-5" w:hanging="10"/>
        <w:rPr>
          <w:del w:id="7898" w:author="Jose Eduardo VIU" w:date="2023-04-01T20:51:00Z"/>
        </w:rPr>
      </w:pPr>
      <w:del w:id="7899"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Corrijo el tipo de los campos de tipo Fecha.</w:delText>
        </w:r>
      </w:del>
    </w:p>
    <w:p w14:paraId="0F4AB906" w14:textId="04FE08D7" w:rsidR="00CB7E31" w:rsidDel="009E4857" w:rsidRDefault="00000000">
      <w:pPr>
        <w:spacing w:after="4"/>
        <w:ind w:left="13" w:right="95" w:hanging="10"/>
        <w:jc w:val="center"/>
        <w:rPr>
          <w:del w:id="7900" w:author="Jose Eduardo VIU" w:date="2023-04-01T20:51:00Z"/>
        </w:rPr>
      </w:pPr>
      <w:del w:id="7901"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BA2121"/>
          </w:rPr>
          <w:delText>'EntradaInicial'</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datetime(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EntradaInicial, </w:delText>
        </w:r>
        <w:r w:rsidDel="009E4857">
          <w:rPr>
            <w:rFonts w:ascii="Courier New" w:eastAsia="Courier New" w:hAnsi="Courier New" w:cs="Courier New"/>
            <w:color w:val="007F00"/>
          </w:rPr>
          <w:delText>forma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Y-%m-</w:delText>
        </w:r>
        <w:r w:rsidDel="009E4857">
          <w:rPr>
            <w:rFonts w:ascii="Courier New" w:eastAsia="Courier New" w:hAnsi="Courier New" w:cs="Courier New"/>
            <w:b/>
            <w:color w:val="A35978"/>
          </w:rPr>
          <w:delText>%d</w:delText>
        </w:r>
        <w:r w:rsidDel="009E4857">
          <w:rPr>
            <w:rFonts w:ascii="Courier New" w:eastAsia="Courier New" w:hAnsi="Courier New" w:cs="Courier New"/>
            <w:color w:val="BA2121"/>
          </w:rPr>
          <w:delText>'</w:delText>
        </w:r>
        <w:r w:rsidDel="009E4857">
          <w:rPr>
            <w:rFonts w:ascii="Courier New" w:eastAsia="Courier New" w:hAnsi="Courier New" w:cs="Courier New"/>
          </w:rPr>
          <w:delText>)</w:delText>
        </w:r>
      </w:del>
    </w:p>
    <w:p w14:paraId="40A8D699" w14:textId="7049BA92" w:rsidR="00CB7E31" w:rsidDel="009E4857" w:rsidRDefault="00000000">
      <w:pPr>
        <w:spacing w:after="3" w:line="271" w:lineRule="auto"/>
        <w:ind w:left="593" w:right="117" w:hanging="10"/>
        <w:rPr>
          <w:del w:id="7902" w:author="Jose Eduardo VIU" w:date="2023-04-01T20:51:00Z"/>
        </w:rPr>
      </w:pPr>
      <w:del w:id="7903"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BA2121"/>
          </w:rPr>
          <w:delText>'EntradaFinal'</w:delText>
        </w:r>
        <w:r w:rsidDel="009E4857">
          <w:rPr>
            <w:rFonts w:ascii="Courier New" w:eastAsia="Courier New" w:hAnsi="Courier New" w:cs="Courier New"/>
          </w:rPr>
          <w:delText xml:space="preserve">] </w:delText>
        </w:r>
        <w:r w:rsidDel="009E4857">
          <w:rPr>
            <w:rFonts w:ascii="Courier New" w:eastAsia="Courier New" w:hAnsi="Courier New" w:cs="Courier New"/>
            <w:color w:val="666666"/>
          </w:rPr>
          <w:delText xml:space="preserve">= </w:delText>
        </w:r>
        <w:r w:rsidDel="009E4857">
          <w:rPr>
            <w:rFonts w:ascii="Courier New" w:eastAsia="Courier New" w:hAnsi="Courier New" w:cs="Courier New"/>
          </w:rPr>
          <w:delText>pd</w:delText>
        </w:r>
        <w:r w:rsidDel="009E4857">
          <w:rPr>
            <w:rFonts w:ascii="Courier New" w:eastAsia="Courier New" w:hAnsi="Courier New" w:cs="Courier New"/>
            <w:color w:val="666666"/>
          </w:rPr>
          <w:delText>.</w:delText>
        </w:r>
        <w:r w:rsidDel="009E4857">
          <w:rPr>
            <w:rFonts w:ascii="Courier New" w:eastAsia="Courier New" w:hAnsi="Courier New" w:cs="Courier New"/>
          </w:rPr>
          <w:delText>to_datetime(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 xml:space="preserve">EntradaFinal, </w:delText>
        </w:r>
        <w:r w:rsidDel="009E4857">
          <w:rPr>
            <w:rFonts w:ascii="Courier New" w:eastAsia="Courier New" w:hAnsi="Courier New" w:cs="Courier New"/>
            <w:color w:val="007F00"/>
          </w:rPr>
          <w:delText>format</w:delText>
        </w:r>
        <w:r w:rsidDel="009E4857">
          <w:rPr>
            <w:rFonts w:ascii="Courier New" w:eastAsia="Courier New" w:hAnsi="Courier New" w:cs="Courier New"/>
            <w:color w:val="666666"/>
          </w:rPr>
          <w:delText>=</w:delText>
        </w:r>
        <w:r w:rsidDel="009E4857">
          <w:rPr>
            <w:rFonts w:ascii="Courier New" w:eastAsia="Courier New" w:hAnsi="Courier New" w:cs="Courier New"/>
            <w:color w:val="BA2121"/>
          </w:rPr>
          <w:delText>'%Y-%m-</w:delText>
        </w:r>
        <w:r w:rsidDel="009E4857">
          <w:rPr>
            <w:rFonts w:ascii="Courier New" w:eastAsia="Courier New" w:hAnsi="Courier New" w:cs="Courier New"/>
            <w:b/>
            <w:color w:val="A35978"/>
          </w:rPr>
          <w:delText>%d</w:delText>
        </w:r>
        <w:r w:rsidDel="009E4857">
          <w:rPr>
            <w:rFonts w:ascii="Courier New" w:eastAsia="Courier New" w:hAnsi="Courier New" w:cs="Courier New"/>
            <w:color w:val="BA2121"/>
          </w:rPr>
          <w:delText>'</w:delText>
        </w:r>
        <w:r w:rsidDel="009E4857">
          <w:rPr>
            <w:rFonts w:ascii="Courier New" w:eastAsia="Courier New" w:hAnsi="Courier New" w:cs="Courier New"/>
          </w:rPr>
          <w:delText>)</w:delText>
        </w:r>
      </w:del>
    </w:p>
    <w:p w14:paraId="283D86FF" w14:textId="734B4B42" w:rsidR="00CB7E31" w:rsidDel="009E4857" w:rsidRDefault="00000000">
      <w:pPr>
        <w:spacing w:after="246" w:line="271" w:lineRule="auto"/>
        <w:ind w:left="593" w:right="1491" w:hanging="10"/>
        <w:rPr>
          <w:del w:id="7904" w:author="Jose Eduardo VIU" w:date="2023-04-01T20:51:00Z"/>
        </w:rPr>
      </w:pPr>
      <w:del w:id="7905" w:author="Jose Eduardo VIU" w:date="2023-04-01T20:51:00Z">
        <w:r>
          <w:rPr>
            <w:noProof/>
          </w:rPr>
          <w:pict w14:anchorId="17E01ACE">
            <v:group id="Group 36720" o:spid="_x0000_s2460" style="position:absolute;left:0;text-align:left;margin-left:25.9pt;margin-top:-43.65pt;width:468pt;height:100.9pt;z-index:-503316321" coordsize="59436,12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" o:allowincell="f">
              <v:shape id="Forma libre: forma 583" o:spid="_x0000_s2461" style="position:absolute;width:59436;height:12816;visibility:visible;mso-wrap-style:square;v-text-anchor:top" coordsize="16510,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" path="m70,l16440,v39,,70,31,70,70l16510,3489v,39,-31,70,-70,70l70,3559c31,3559,,3528,,3489l,70c,31,31,,70,xe" fillcolor="#cfcfcf" stroked="f" strokeweight="0">
                <v:path arrowok="t"/>
              </v:shape>
              <v:shape id="Forma libre: forma 584" o:spid="_x0000_s2462" style="position:absolute;left:126;top:126;width:59180;height:12560;visibility:visible;mso-wrap-style:square;v-text-anchor:top" coordsize="16439,3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" path="m35,l16405,v19,,35,16,35,35l16440,3454v,19,-16,35,-35,35l35,3489c16,3489,,3473,,3454l,35c,16,16,,35,xe" fillcolor="#f7f7f7" stroked="f" strokeweight="0">
                <v:path arrowok="t"/>
              </v:shape>
            </v:group>
          </w:pict>
        </w:r>
        <w:r w:rsidR="007341E8" w:rsidDel="009E4857">
          <w:rPr>
            <w:rFonts w:ascii="Courier New" w:eastAsia="Courier New" w:hAnsi="Courier New" w:cs="Courier New"/>
            <w:i/>
            <w:color w:val="3D7A7A"/>
          </w:rPr>
          <w:delText xml:space="preserve"># Añadimos la Semana de Entrada y el Año de Entrada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semanaEntrada'</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EntradaInicia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ocalenda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week df[</w:delText>
        </w:r>
        <w:r w:rsidR="007341E8" w:rsidDel="009E4857">
          <w:rPr>
            <w:rFonts w:ascii="Courier New" w:eastAsia="Courier New" w:hAnsi="Courier New" w:cs="Courier New"/>
            <w:color w:val="BA2121"/>
          </w:rPr>
          <w:delText>'añoEntrada'</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EntradaInicial</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t</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isocalendar()</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year 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olumns</w:delText>
        </w:r>
      </w:del>
    </w:p>
    <w:p w14:paraId="5B70AF30" w14:textId="218AB00A" w:rsidR="00CB7E31" w:rsidDel="009E4857" w:rsidRDefault="00000000">
      <w:pPr>
        <w:spacing w:after="3" w:line="271" w:lineRule="auto"/>
        <w:ind w:left="10" w:right="117" w:hanging="10"/>
        <w:rPr>
          <w:del w:id="7906" w:author="Jose Eduardo VIU" w:date="2023-04-01T20:51:00Z"/>
        </w:rPr>
      </w:pPr>
      <w:del w:id="7907"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Index(['ct_codigo', 'ct_integra', 'ct_tipo', 'ct_raza', 'ct_fase', 'ct_sexo',</w:delText>
        </w:r>
      </w:del>
    </w:p>
    <w:p w14:paraId="0CFDBA61" w14:textId="14DC1821" w:rsidR="00CB7E31" w:rsidDel="009E4857" w:rsidRDefault="00000000">
      <w:pPr>
        <w:spacing w:after="3" w:line="271" w:lineRule="auto"/>
        <w:ind w:left="1400" w:right="117" w:hanging="10"/>
        <w:rPr>
          <w:del w:id="7908" w:author="Jose Eduardo VIU" w:date="2023-04-01T20:51:00Z"/>
        </w:rPr>
      </w:pPr>
      <w:del w:id="7909" w:author="Jose Eduardo VIU" w:date="2023-04-01T20:51:00Z">
        <w:r w:rsidDel="009E4857">
          <w:rPr>
            <w:rFonts w:ascii="Courier New" w:eastAsia="Courier New" w:hAnsi="Courier New" w:cs="Courier New"/>
          </w:rPr>
          <w:delText>'IncPeso', 'DiasMedios', 'GMD', 'EntradaInicial', 'EntradaFinal',</w:delText>
        </w:r>
      </w:del>
    </w:p>
    <w:p w14:paraId="7CE3CAF7" w14:textId="59C25F67" w:rsidR="00CB7E31" w:rsidDel="009E4857" w:rsidRDefault="00000000">
      <w:pPr>
        <w:spacing w:after="3" w:line="271" w:lineRule="auto"/>
        <w:ind w:left="1400" w:right="117" w:hanging="10"/>
        <w:rPr>
          <w:del w:id="7910" w:author="Jose Eduardo VIU" w:date="2023-04-01T20:51:00Z"/>
        </w:rPr>
      </w:pPr>
      <w:del w:id="7911" w:author="Jose Eduardo VIU" w:date="2023-04-01T20:51:00Z">
        <w:r w:rsidDel="009E4857">
          <w:rPr>
            <w:rFonts w:ascii="Courier New" w:eastAsia="Courier New" w:hAnsi="Courier New" w:cs="Courier New"/>
          </w:rPr>
          <w:delText>'NumAnimales', 'na_nombre', 'na_rega', 'se_nombre', 'PesoEntMedio',</w:delText>
        </w:r>
      </w:del>
    </w:p>
    <w:p w14:paraId="49EE5A9E" w14:textId="060082F7" w:rsidR="00CB7E31" w:rsidDel="009E4857" w:rsidRDefault="00000000">
      <w:pPr>
        <w:spacing w:after="3" w:line="271" w:lineRule="auto"/>
        <w:ind w:left="1400" w:right="117" w:hanging="10"/>
        <w:rPr>
          <w:del w:id="7912" w:author="Jose Eduardo VIU" w:date="2023-04-01T20:51:00Z"/>
        </w:rPr>
      </w:pPr>
      <w:del w:id="7913" w:author="Jose Eduardo VIU" w:date="2023-04-01T20:51:00Z">
        <w:r w:rsidDel="009E4857">
          <w:rPr>
            <w:rFonts w:ascii="Courier New" w:eastAsia="Courier New" w:hAnsi="Courier New" w:cs="Courier New"/>
          </w:rPr>
          <w:delText>'PesoRecMedio', 'NumBajas', 'GPS_Longitud', 'GPS_Latitud', 'gr_codpos',</w:delText>
        </w:r>
      </w:del>
    </w:p>
    <w:p w14:paraId="58174706" w14:textId="5EAB52C9" w:rsidR="00CB7E31" w:rsidDel="009E4857" w:rsidRDefault="00000000">
      <w:pPr>
        <w:spacing w:after="378" w:line="271" w:lineRule="auto"/>
        <w:ind w:left="1275" w:right="117" w:firstLine="115"/>
        <w:rPr>
          <w:del w:id="7914" w:author="Jose Eduardo VIU" w:date="2023-04-01T20:51:00Z"/>
        </w:rPr>
      </w:pPr>
      <w:del w:id="7915" w:author="Jose Eduardo VIU" w:date="2023-04-01T20:51:00Z">
        <w:r w:rsidDel="009E4857">
          <w:rPr>
            <w:rFonts w:ascii="Courier New" w:eastAsia="Courier New" w:hAnsi="Courier New" w:cs="Courier New"/>
          </w:rPr>
          <w:delText>'gr_poblacion', 'KgPiensoTotal', 'semanaEntrada', 'añoEntrada'], dtype='object')</w:delText>
        </w:r>
      </w:del>
    </w:p>
    <w:p w14:paraId="100C930A" w14:textId="5CEB9273" w:rsidR="00CB7E31" w:rsidDel="009E4857" w:rsidRDefault="00000000">
      <w:pPr>
        <w:pStyle w:val="Ttulo4"/>
        <w:rPr>
          <w:del w:id="7916" w:author="Jose Eduardo VIU" w:date="2023-04-01T20:51:00Z"/>
        </w:rPr>
      </w:pPr>
      <w:del w:id="7917" w:author="Jose Eduardo VIU" w:date="2023-04-01T20:51:00Z">
        <w:r w:rsidDel="009E4857">
          <w:delText>Cuantificar Sexo</w:delText>
        </w:r>
      </w:del>
    </w:p>
    <w:p w14:paraId="4D71A2A6" w14:textId="1E2CDB88" w:rsidR="00CB7E31" w:rsidDel="009E4857" w:rsidRDefault="00000000">
      <w:pPr>
        <w:spacing w:after="180" w:line="261" w:lineRule="auto"/>
        <w:ind w:left="513" w:hanging="10"/>
        <w:rPr>
          <w:del w:id="7918" w:author="Jose Eduardo VIU" w:date="2023-04-01T20:51:00Z"/>
        </w:rPr>
      </w:pPr>
      <w:del w:id="7919" w:author="Jose Eduardo VIU" w:date="2023-04-01T20:51:00Z">
        <w:r w:rsidDel="009E4857">
          <w:rPr>
            <w:rFonts w:ascii="Times New Roman" w:eastAsia="Times New Roman" w:hAnsi="Times New Roman" w:cs="Times New Roman"/>
          </w:rPr>
          <w:delText>El campo Sexo en el dataset se representa por 2 campos un código ct_sexo y su descripción se_nombre. De este último se puede inferir que los animales pueden ser 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de estos valores en tanto por uno, con lo que añadiríamos la nueva columna del porcentaje de hembras (o castrados).</w:delText>
        </w:r>
      </w:del>
    </w:p>
    <w:p w14:paraId="1B79A71A" w14:textId="67C6F500" w:rsidR="00CB7E31" w:rsidDel="009E4857" w:rsidRDefault="00000000">
      <w:pPr>
        <w:spacing w:after="5" w:line="266" w:lineRule="auto"/>
        <w:ind w:left="-5" w:hanging="10"/>
        <w:rPr>
          <w:del w:id="7920" w:author="Jose Eduardo VIU" w:date="2023-04-01T20:51:00Z"/>
        </w:rPr>
      </w:pPr>
      <w:del w:id="7921" w:author="Jose Eduardo VIU" w:date="2023-04-01T20:51:00Z">
        <w:r>
          <w:rPr>
            <w:noProof/>
          </w:rPr>
          <w:pict w14:anchorId="2DF212C7">
            <v:group id="Group 36721" o:spid="_x0000_s2457" style="position:absolute;left:0;text-align:left;margin-left:25.9pt;margin-top:-3pt;width:468pt;height:33.1pt;z-index:-503316320"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" o:allowincell="f">
              <v:shape id="Forma libre: forma 586" o:spid="_x0000_s2458"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" path="m70,l16440,v39,,70,31,70,70l16510,1098v,39,-31,70,-70,70l70,1168c31,1168,,1137,,1098l,70c,31,31,,70,xe" fillcolor="#cfcfcf" stroked="f" strokeweight="0">
                <v:path arrowok="t"/>
              </v:shape>
              <v:shape id="Forma libre: forma 587" o:spid="_x0000_s2459"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Mostramos los valores que hay de los distintos sexos</w:delText>
        </w:r>
      </w:del>
    </w:p>
    <w:p w14:paraId="250C6065" w14:textId="61F27454" w:rsidR="00CB7E31" w:rsidDel="009E4857" w:rsidRDefault="00000000">
      <w:pPr>
        <w:spacing w:after="5" w:line="266" w:lineRule="auto"/>
        <w:ind w:left="608" w:right="1018" w:hanging="10"/>
        <w:rPr>
          <w:del w:id="7922" w:author="Jose Eduardo VIU" w:date="2023-04-01T20:51:00Z"/>
        </w:rPr>
      </w:pPr>
      <w:del w:id="7923" w:author="Jose Eduardo VIU" w:date="2023-04-01T20:51:00Z">
        <w:r w:rsidDel="009E4857">
          <w:rPr>
            <w:rFonts w:ascii="Courier New" w:eastAsia="Courier New" w:hAnsi="Courier New" w:cs="Courier New"/>
          </w:rPr>
          <w:delText>df</w:delText>
        </w:r>
        <w:r w:rsidDel="009E4857">
          <w:rPr>
            <w:rFonts w:ascii="Courier New" w:eastAsia="Courier New" w:hAnsi="Courier New" w:cs="Courier New"/>
            <w:color w:val="666666"/>
          </w:rPr>
          <w:delText>.</w:delText>
        </w:r>
        <w:r w:rsidDel="009E4857">
          <w:rPr>
            <w:rFonts w:ascii="Courier New" w:eastAsia="Courier New" w:hAnsi="Courier New" w:cs="Courier New"/>
          </w:rPr>
          <w:delText>value_counts([</w:delText>
        </w:r>
        <w:r w:rsidDel="009E4857">
          <w:rPr>
            <w:rFonts w:ascii="Courier New" w:eastAsia="Courier New" w:hAnsi="Courier New" w:cs="Courier New"/>
            <w:color w:val="BA2121"/>
          </w:rPr>
          <w:delText>'ct_sexo'</w:delText>
        </w:r>
        <w:r w:rsidDel="009E4857">
          <w:rPr>
            <w:rFonts w:ascii="Courier New" w:eastAsia="Courier New" w:hAnsi="Courier New" w:cs="Courier New"/>
          </w:rPr>
          <w:delText>,</w:delText>
        </w:r>
        <w:r w:rsidDel="009E4857">
          <w:rPr>
            <w:rFonts w:ascii="Courier New" w:eastAsia="Courier New" w:hAnsi="Courier New" w:cs="Courier New"/>
            <w:color w:val="BA2121"/>
          </w:rPr>
          <w:delText>'se_nombre'</w:delText>
        </w:r>
        <w:r w:rsidDel="009E4857">
          <w:rPr>
            <w:rFonts w:ascii="Courier New" w:eastAsia="Courier New" w:hAnsi="Courier New" w:cs="Courier New"/>
          </w:rPr>
          <w:delText>])</w:delText>
        </w:r>
      </w:del>
    </w:p>
    <w:tbl>
      <w:tblPr>
        <w:tblStyle w:val="TableGrid"/>
        <w:tblW w:w="5971" w:type="dxa"/>
        <w:tblInd w:w="0" w:type="dxa"/>
        <w:tblLayout w:type="fixed"/>
        <w:tblLook w:val="04A0" w:firstRow="1" w:lastRow="0" w:firstColumn="1" w:lastColumn="0" w:noHBand="0" w:noVBand="1"/>
      </w:tblPr>
      <w:tblGrid>
        <w:gridCol w:w="5442"/>
        <w:gridCol w:w="529"/>
      </w:tblGrid>
      <w:tr w:rsidR="00CB7E31" w:rsidDel="009E4857" w14:paraId="1545FC44" w14:textId="61C98120">
        <w:trPr>
          <w:trHeight w:val="245"/>
          <w:del w:id="7924" w:author="Jose Eduardo VIU" w:date="2023-04-01T20:51:00Z"/>
        </w:trPr>
        <w:tc>
          <w:tcPr>
            <w:tcW w:w="5441" w:type="dxa"/>
          </w:tcPr>
          <w:p w14:paraId="66DAD543" w14:textId="050D2123" w:rsidR="00CB7E31" w:rsidDel="009E4857" w:rsidRDefault="00000000">
            <w:pPr>
              <w:suppressAutoHyphens w:val="0"/>
              <w:spacing w:after="0"/>
              <w:rPr>
                <w:del w:id="7925" w:author="Jose Eduardo VIU" w:date="2023-04-01T20:51:00Z"/>
              </w:rPr>
            </w:pPr>
            <w:del w:id="7926"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ct_sexo se_nombre</w:delText>
              </w:r>
            </w:del>
          </w:p>
        </w:tc>
        <w:tc>
          <w:tcPr>
            <w:tcW w:w="529" w:type="dxa"/>
          </w:tcPr>
          <w:p w14:paraId="74344B9F" w14:textId="63BCEC7E" w:rsidR="00CB7E31" w:rsidDel="009E4857" w:rsidRDefault="00CB7E31">
            <w:pPr>
              <w:suppressAutoHyphens w:val="0"/>
              <w:rPr>
                <w:del w:id="7927" w:author="Jose Eduardo VIU" w:date="2023-04-01T20:51:00Z"/>
              </w:rPr>
            </w:pPr>
          </w:p>
        </w:tc>
      </w:tr>
      <w:tr w:rsidR="00CB7E31" w:rsidDel="009E4857" w14:paraId="4D9EA4FC" w14:textId="398B9A32">
        <w:trPr>
          <w:trHeight w:val="271"/>
          <w:del w:id="7928" w:author="Jose Eduardo VIU" w:date="2023-04-01T20:51:00Z"/>
        </w:trPr>
        <w:tc>
          <w:tcPr>
            <w:tcW w:w="5441" w:type="dxa"/>
          </w:tcPr>
          <w:p w14:paraId="38EB6697" w14:textId="39D2036B" w:rsidR="00CB7E31" w:rsidDel="009E4857" w:rsidRDefault="00000000">
            <w:pPr>
              <w:tabs>
                <w:tab w:val="center" w:pos="645"/>
                <w:tab w:val="center" w:pos="2821"/>
              </w:tabs>
              <w:suppressAutoHyphens w:val="0"/>
              <w:spacing w:after="0"/>
              <w:rPr>
                <w:del w:id="7929" w:author="Jose Eduardo VIU" w:date="2023-04-01T20:51:00Z"/>
              </w:rPr>
            </w:pPr>
            <w:del w:id="7930"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MACHO ENTERO + HEMBRA</w:delText>
              </w:r>
            </w:del>
          </w:p>
        </w:tc>
        <w:tc>
          <w:tcPr>
            <w:tcW w:w="529" w:type="dxa"/>
          </w:tcPr>
          <w:p w14:paraId="39CB76F0" w14:textId="6D282E78" w:rsidR="00CB7E31" w:rsidDel="009E4857" w:rsidRDefault="00000000">
            <w:pPr>
              <w:suppressAutoHyphens w:val="0"/>
              <w:spacing w:after="0"/>
              <w:rPr>
                <w:del w:id="7931" w:author="Jose Eduardo VIU" w:date="2023-04-01T20:51:00Z"/>
              </w:rPr>
            </w:pPr>
            <w:del w:id="7932" w:author="Jose Eduardo VIU" w:date="2023-04-01T20:51:00Z">
              <w:r w:rsidDel="009E4857">
                <w:rPr>
                  <w:rFonts w:ascii="Courier New" w:eastAsia="Courier New" w:hAnsi="Courier New" w:cs="Courier New"/>
                </w:rPr>
                <w:delText>2495</w:delText>
              </w:r>
            </w:del>
          </w:p>
        </w:tc>
      </w:tr>
      <w:tr w:rsidR="00CB7E31" w:rsidDel="009E4857" w14:paraId="2FD72391" w14:textId="4760B483">
        <w:trPr>
          <w:trHeight w:val="271"/>
          <w:del w:id="7933" w:author="Jose Eduardo VIU" w:date="2023-04-01T20:51:00Z"/>
        </w:trPr>
        <w:tc>
          <w:tcPr>
            <w:tcW w:w="5441" w:type="dxa"/>
          </w:tcPr>
          <w:p w14:paraId="5A2C428B" w14:textId="250C64B7" w:rsidR="00CB7E31" w:rsidDel="009E4857" w:rsidRDefault="00000000">
            <w:pPr>
              <w:tabs>
                <w:tab w:val="center" w:pos="645"/>
                <w:tab w:val="center" w:pos="2306"/>
              </w:tabs>
              <w:suppressAutoHyphens w:val="0"/>
              <w:spacing w:after="0"/>
              <w:rPr>
                <w:del w:id="7934" w:author="Jose Eduardo VIU" w:date="2023-04-01T20:51:00Z"/>
              </w:rPr>
            </w:pPr>
            <w:del w:id="7935" w:author="Jose Eduardo VIU" w:date="2023-04-01T20:51:00Z">
              <w:r w:rsidDel="009E4857">
                <w:tab/>
              </w:r>
              <w:r w:rsidDel="009E4857">
                <w:rPr>
                  <w:rFonts w:ascii="Courier New" w:eastAsia="Courier New" w:hAnsi="Courier New" w:cs="Courier New"/>
                </w:rPr>
                <w:delText>4</w:delText>
              </w:r>
              <w:r w:rsidDel="009E4857">
                <w:rPr>
                  <w:rFonts w:ascii="Courier New" w:eastAsia="Courier New" w:hAnsi="Courier New" w:cs="Courier New"/>
                </w:rPr>
                <w:tab/>
                <w:delText>MACHO ENTERO</w:delText>
              </w:r>
            </w:del>
          </w:p>
        </w:tc>
        <w:tc>
          <w:tcPr>
            <w:tcW w:w="529" w:type="dxa"/>
          </w:tcPr>
          <w:p w14:paraId="6F01B705" w14:textId="49150B56" w:rsidR="00CB7E31" w:rsidDel="009E4857" w:rsidRDefault="00000000">
            <w:pPr>
              <w:suppressAutoHyphens w:val="0"/>
              <w:spacing w:after="0"/>
              <w:rPr>
                <w:del w:id="7936" w:author="Jose Eduardo VIU" w:date="2023-04-01T20:51:00Z"/>
              </w:rPr>
            </w:pPr>
            <w:del w:id="7937" w:author="Jose Eduardo VIU" w:date="2023-04-01T20:51:00Z">
              <w:r w:rsidDel="009E4857">
                <w:rPr>
                  <w:rFonts w:ascii="Courier New" w:eastAsia="Courier New" w:hAnsi="Courier New" w:cs="Courier New"/>
                </w:rPr>
                <w:delText>1156</w:delText>
              </w:r>
            </w:del>
          </w:p>
        </w:tc>
      </w:tr>
      <w:tr w:rsidR="00CB7E31" w:rsidDel="009E4857" w14:paraId="20DB0F2A" w14:textId="20CFBDB4">
        <w:trPr>
          <w:trHeight w:val="271"/>
          <w:del w:id="7938" w:author="Jose Eduardo VIU" w:date="2023-04-01T20:51:00Z"/>
        </w:trPr>
        <w:tc>
          <w:tcPr>
            <w:tcW w:w="5441" w:type="dxa"/>
          </w:tcPr>
          <w:p w14:paraId="6B7C491D" w14:textId="0234AB89" w:rsidR="00CB7E31" w:rsidDel="009E4857" w:rsidRDefault="00000000">
            <w:pPr>
              <w:tabs>
                <w:tab w:val="center" w:pos="645"/>
                <w:tab w:val="center" w:pos="1962"/>
              </w:tabs>
              <w:suppressAutoHyphens w:val="0"/>
              <w:spacing w:after="0"/>
              <w:rPr>
                <w:del w:id="7939" w:author="Jose Eduardo VIU" w:date="2023-04-01T20:51:00Z"/>
              </w:rPr>
            </w:pPr>
            <w:del w:id="7940"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HEMBRA</w:delText>
              </w:r>
            </w:del>
          </w:p>
        </w:tc>
        <w:tc>
          <w:tcPr>
            <w:tcW w:w="529" w:type="dxa"/>
          </w:tcPr>
          <w:p w14:paraId="1A0DDCC4" w14:textId="16F71AE7" w:rsidR="00CB7E31" w:rsidDel="009E4857" w:rsidRDefault="00000000">
            <w:pPr>
              <w:suppressAutoHyphens w:val="0"/>
              <w:spacing w:after="0"/>
              <w:rPr>
                <w:del w:id="7941" w:author="Jose Eduardo VIU" w:date="2023-04-01T20:51:00Z"/>
              </w:rPr>
            </w:pPr>
            <w:del w:id="7942" w:author="Jose Eduardo VIU" w:date="2023-04-01T20:51:00Z">
              <w:r w:rsidDel="009E4857">
                <w:rPr>
                  <w:rFonts w:ascii="Courier New" w:eastAsia="Courier New" w:hAnsi="Courier New" w:cs="Courier New"/>
                </w:rPr>
                <w:delText>1104</w:delText>
              </w:r>
            </w:del>
          </w:p>
        </w:tc>
      </w:tr>
      <w:tr w:rsidR="00CB7E31" w:rsidDel="009E4857" w14:paraId="786B119B" w14:textId="25E85D85">
        <w:trPr>
          <w:trHeight w:val="271"/>
          <w:del w:id="7943" w:author="Jose Eduardo VIU" w:date="2023-04-01T20:51:00Z"/>
        </w:trPr>
        <w:tc>
          <w:tcPr>
            <w:tcW w:w="5441" w:type="dxa"/>
          </w:tcPr>
          <w:p w14:paraId="0EE18E6F" w14:textId="187A252A" w:rsidR="00CB7E31" w:rsidDel="009E4857" w:rsidRDefault="00000000">
            <w:pPr>
              <w:tabs>
                <w:tab w:val="center" w:pos="645"/>
                <w:tab w:val="center" w:pos="3337"/>
              </w:tabs>
              <w:suppressAutoHyphens w:val="0"/>
              <w:spacing w:after="0"/>
              <w:rPr>
                <w:del w:id="7944" w:author="Jose Eduardo VIU" w:date="2023-04-01T20:51:00Z"/>
              </w:rPr>
            </w:pPr>
            <w:del w:id="7945" w:author="Jose Eduardo VIU" w:date="2023-04-01T20:51:00Z">
              <w:r w:rsidDel="009E4857">
                <w:tab/>
              </w:r>
              <w:r w:rsidDel="009E4857">
                <w:rPr>
                  <w:rFonts w:ascii="Courier New" w:eastAsia="Courier New" w:hAnsi="Courier New" w:cs="Courier New"/>
                </w:rPr>
                <w:delText>8</w:delText>
              </w:r>
              <w:r w:rsidDel="009E4857">
                <w:rPr>
                  <w:rFonts w:ascii="Courier New" w:eastAsia="Courier New" w:hAnsi="Courier New" w:cs="Courier New"/>
                </w:rPr>
                <w:tab/>
                <w:delText>MACHO ENTERO + CATRADO+ HEMBRA</w:delText>
              </w:r>
            </w:del>
          </w:p>
        </w:tc>
        <w:tc>
          <w:tcPr>
            <w:tcW w:w="529" w:type="dxa"/>
          </w:tcPr>
          <w:p w14:paraId="7E21F96F" w14:textId="467C341F" w:rsidR="00CB7E31" w:rsidDel="009E4857" w:rsidRDefault="00000000">
            <w:pPr>
              <w:suppressAutoHyphens w:val="0"/>
              <w:spacing w:after="0"/>
              <w:ind w:left="115"/>
              <w:rPr>
                <w:del w:id="7946" w:author="Jose Eduardo VIU" w:date="2023-04-01T20:51:00Z"/>
              </w:rPr>
            </w:pPr>
            <w:del w:id="7947" w:author="Jose Eduardo VIU" w:date="2023-04-01T20:51:00Z">
              <w:r w:rsidDel="009E4857">
                <w:rPr>
                  <w:rFonts w:ascii="Courier New" w:eastAsia="Courier New" w:hAnsi="Courier New" w:cs="Courier New"/>
                </w:rPr>
                <w:delText>485</w:delText>
              </w:r>
            </w:del>
          </w:p>
        </w:tc>
      </w:tr>
      <w:tr w:rsidR="00CB7E31" w:rsidDel="009E4857" w14:paraId="0E614918" w14:textId="37350BBB">
        <w:trPr>
          <w:trHeight w:val="271"/>
          <w:del w:id="7948" w:author="Jose Eduardo VIU" w:date="2023-04-01T20:51:00Z"/>
        </w:trPr>
        <w:tc>
          <w:tcPr>
            <w:tcW w:w="5441" w:type="dxa"/>
          </w:tcPr>
          <w:p w14:paraId="3E8F51EF" w14:textId="08FF58F3" w:rsidR="00CB7E31" w:rsidDel="009E4857" w:rsidRDefault="00000000">
            <w:pPr>
              <w:tabs>
                <w:tab w:val="center" w:pos="645"/>
                <w:tab w:val="center" w:pos="2420"/>
              </w:tabs>
              <w:suppressAutoHyphens w:val="0"/>
              <w:spacing w:after="0"/>
              <w:rPr>
                <w:del w:id="7949" w:author="Jose Eduardo VIU" w:date="2023-04-01T20:51:00Z"/>
              </w:rPr>
            </w:pPr>
            <w:del w:id="7950" w:author="Jose Eduardo VIU" w:date="2023-04-01T20:51:00Z">
              <w:r w:rsidDel="009E4857">
                <w:tab/>
              </w:r>
              <w:r w:rsidDel="009E4857">
                <w:rPr>
                  <w:rFonts w:ascii="Courier New" w:eastAsia="Courier New" w:hAnsi="Courier New" w:cs="Courier New"/>
                </w:rPr>
                <w:delText>3</w:delText>
              </w:r>
              <w:r w:rsidDel="009E4857">
                <w:rPr>
                  <w:rFonts w:ascii="Courier New" w:eastAsia="Courier New" w:hAnsi="Courier New" w:cs="Courier New"/>
                </w:rPr>
                <w:tab/>
                <w:delText>MACHO CASTRADO</w:delText>
              </w:r>
            </w:del>
          </w:p>
        </w:tc>
        <w:tc>
          <w:tcPr>
            <w:tcW w:w="529" w:type="dxa"/>
          </w:tcPr>
          <w:p w14:paraId="1B470396" w14:textId="0580BF3C" w:rsidR="00CB7E31" w:rsidDel="009E4857" w:rsidRDefault="00000000">
            <w:pPr>
              <w:suppressAutoHyphens w:val="0"/>
              <w:spacing w:after="0"/>
              <w:ind w:left="229"/>
              <w:rPr>
                <w:del w:id="7951" w:author="Jose Eduardo VIU" w:date="2023-04-01T20:51:00Z"/>
              </w:rPr>
            </w:pPr>
            <w:del w:id="7952" w:author="Jose Eduardo VIU" w:date="2023-04-01T20:51:00Z">
              <w:r w:rsidDel="009E4857">
                <w:rPr>
                  <w:rFonts w:ascii="Courier New" w:eastAsia="Courier New" w:hAnsi="Courier New" w:cs="Courier New"/>
                </w:rPr>
                <w:delText>20</w:delText>
              </w:r>
            </w:del>
          </w:p>
        </w:tc>
      </w:tr>
      <w:tr w:rsidR="00CB7E31" w:rsidDel="009E4857" w14:paraId="49C28F99" w14:textId="2E916FEA">
        <w:trPr>
          <w:trHeight w:val="245"/>
          <w:del w:id="7953" w:author="Jose Eduardo VIU" w:date="2023-04-01T20:51:00Z"/>
        </w:trPr>
        <w:tc>
          <w:tcPr>
            <w:tcW w:w="5441" w:type="dxa"/>
          </w:tcPr>
          <w:p w14:paraId="453DC8A7" w14:textId="55F21DC8" w:rsidR="00CB7E31" w:rsidDel="009E4857" w:rsidRDefault="00000000">
            <w:pPr>
              <w:tabs>
                <w:tab w:val="center" w:pos="645"/>
                <w:tab w:val="center" w:pos="2936"/>
              </w:tabs>
              <w:suppressAutoHyphens w:val="0"/>
              <w:spacing w:after="0"/>
              <w:rPr>
                <w:del w:id="7954" w:author="Jose Eduardo VIU" w:date="2023-04-01T20:51:00Z"/>
              </w:rPr>
            </w:pPr>
            <w:del w:id="7955" w:author="Jose Eduardo VIU" w:date="2023-04-01T20:51:00Z">
              <w:r w:rsidDel="009E4857">
                <w:tab/>
              </w:r>
              <w:r w:rsidDel="009E4857">
                <w:rPr>
                  <w:rFonts w:ascii="Courier New" w:eastAsia="Courier New" w:hAnsi="Courier New" w:cs="Courier New"/>
                </w:rPr>
                <w:delText>1</w:delText>
              </w:r>
              <w:r w:rsidDel="009E4857">
                <w:rPr>
                  <w:rFonts w:ascii="Courier New" w:eastAsia="Courier New" w:hAnsi="Courier New" w:cs="Courier New"/>
                </w:rPr>
                <w:tab/>
                <w:delText>MACHO CASTRADO + HEMBRA</w:delText>
              </w:r>
            </w:del>
          </w:p>
        </w:tc>
        <w:tc>
          <w:tcPr>
            <w:tcW w:w="529" w:type="dxa"/>
          </w:tcPr>
          <w:p w14:paraId="6E478B94" w14:textId="319B5179" w:rsidR="00CB7E31" w:rsidDel="009E4857" w:rsidRDefault="00000000">
            <w:pPr>
              <w:suppressAutoHyphens w:val="0"/>
              <w:spacing w:after="0"/>
              <w:ind w:left="229"/>
              <w:rPr>
                <w:del w:id="7956" w:author="Jose Eduardo VIU" w:date="2023-04-01T20:51:00Z"/>
              </w:rPr>
            </w:pPr>
            <w:del w:id="7957" w:author="Jose Eduardo VIU" w:date="2023-04-01T20:51:00Z">
              <w:r w:rsidDel="009E4857">
                <w:rPr>
                  <w:rFonts w:ascii="Courier New" w:eastAsia="Courier New" w:hAnsi="Courier New" w:cs="Courier New"/>
                </w:rPr>
                <w:delText>17</w:delText>
              </w:r>
            </w:del>
          </w:p>
        </w:tc>
      </w:tr>
    </w:tbl>
    <w:p w14:paraId="480BAA89" w14:textId="58B3BCA8" w:rsidR="00CB7E31" w:rsidDel="009E4857" w:rsidRDefault="00000000">
      <w:pPr>
        <w:spacing w:after="248" w:line="271" w:lineRule="auto"/>
        <w:ind w:left="593" w:right="117" w:hanging="10"/>
        <w:rPr>
          <w:del w:id="7958" w:author="Jose Eduardo VIU" w:date="2023-04-01T20:51:00Z"/>
        </w:rPr>
      </w:pPr>
      <w:del w:id="7959" w:author="Jose Eduardo VIU" w:date="2023-04-01T20:51:00Z">
        <w:r w:rsidDel="009E4857">
          <w:rPr>
            <w:rFonts w:ascii="Courier New" w:eastAsia="Courier New" w:hAnsi="Courier New" w:cs="Courier New"/>
          </w:rPr>
          <w:delText>dtype: int64</w:delText>
        </w:r>
      </w:del>
    </w:p>
    <w:p w14:paraId="029A2E54" w14:textId="4F4F8BA6" w:rsidR="00CB7E31" w:rsidDel="009E4857" w:rsidRDefault="00000000">
      <w:pPr>
        <w:spacing w:after="5" w:line="266" w:lineRule="auto"/>
        <w:ind w:left="583" w:right="3095" w:hanging="598"/>
        <w:rPr>
          <w:del w:id="7960" w:author="Jose Eduardo VIU" w:date="2023-04-01T20:51:00Z"/>
        </w:rPr>
      </w:pPr>
      <w:del w:id="7961" w:author="Jose Eduardo VIU" w:date="2023-04-01T20:51:00Z">
        <w:r>
          <w:rPr>
            <w:noProof/>
          </w:rPr>
          <w:pict w14:anchorId="19E30BA6">
            <v:group id="Group 31440" o:spid="_x0000_s2454" style="position:absolute;left:0;text-align:left;margin-left:25.9pt;margin-top:-3pt;width:468pt;height:87.35pt;z-index:-503316319" coordsize="59436,11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" o:allowincell="f">
              <v:shape id="Forma libre: forma 589" o:spid="_x0000_s2455" style="position:absolute;width:59436;height:11095;visibility:visible;mso-wrap-style:square;v-text-anchor:top" coordsize="16510,3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" path="m70,l16440,v39,,70,31,70,70l16510,3011v,39,-31,70,-70,70l70,3081c31,3081,,3050,,3011l,70c,31,31,,70,xe" fillcolor="#cfcfcf" stroked="f" strokeweight="0">
                <v:path arrowok="t"/>
              </v:shape>
              <v:shape id="Forma libre: forma 590" o:spid="_x0000_s2456" style="position:absolute;left:126;top:126;width:59180;height:10839;visibility:visible;mso-wrap-style:square;v-text-anchor:top" coordsize="16439,3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" path="m35,l16405,v19,,35,16,35,35l16440,2976v,19,-16,35,-35,35l35,3011c16,3011,,2995,,2976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Añadimos el mapeo de los valores </w:delText>
        </w:r>
        <w:r w:rsidR="007341E8" w:rsidDel="009E4857">
          <w:rPr>
            <w:rFonts w:ascii="Courier New" w:eastAsia="Courier New" w:hAnsi="Courier New" w:cs="Courier New"/>
          </w:rPr>
          <w:delText xml:space="preserve">sexos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2</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0.5</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3</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4</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0</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5</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8</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666666"/>
          </w:rPr>
          <w:delText xml:space="preserve">0.66 </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i/>
            <w:color w:val="3D7A7A"/>
          </w:rPr>
          <w:delText xml:space="preserve"># Añadimos la columna de Porcentaje de Hembr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PorcHembras'</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ct_sexo</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map(sexos) </w:delText>
        </w:r>
        <w:r w:rsidR="007341E8" w:rsidDel="009E4857">
          <w:rPr>
            <w:rFonts w:ascii="Courier New" w:eastAsia="Courier New" w:hAnsi="Courier New" w:cs="Courier New"/>
            <w:i/>
            <w:color w:val="3D7A7A"/>
          </w:rPr>
          <w:delText xml:space="preserve"># Comprobamos que la hemos creado correctament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value_counts([</w:delText>
        </w:r>
        <w:r w:rsidR="007341E8" w:rsidDel="009E4857">
          <w:rPr>
            <w:rFonts w:ascii="Courier New" w:eastAsia="Courier New" w:hAnsi="Courier New" w:cs="Courier New"/>
            <w:color w:val="BA2121"/>
          </w:rPr>
          <w:delText>'ct_sexo'</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se_nombre'</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PorcHembras'</w:delText>
        </w:r>
        <w:r w:rsidR="007341E8" w:rsidDel="009E4857">
          <w:rPr>
            <w:rFonts w:ascii="Courier New" w:eastAsia="Courier New" w:hAnsi="Courier New" w:cs="Courier New"/>
          </w:rPr>
          <w:delText>])</w:delText>
        </w:r>
      </w:del>
    </w:p>
    <w:tbl>
      <w:tblPr>
        <w:tblStyle w:val="TableGrid"/>
        <w:tblW w:w="7460" w:type="dxa"/>
        <w:tblInd w:w="0" w:type="dxa"/>
        <w:tblLayout w:type="fixed"/>
        <w:tblLook w:val="04A0" w:firstRow="1" w:lastRow="0" w:firstColumn="1" w:lastColumn="0" w:noHBand="0" w:noVBand="1"/>
      </w:tblPr>
      <w:tblGrid>
        <w:gridCol w:w="4778"/>
        <w:gridCol w:w="2153"/>
        <w:gridCol w:w="529"/>
      </w:tblGrid>
      <w:tr w:rsidR="00CB7E31" w:rsidDel="009E4857" w14:paraId="5D4CCAFD" w14:textId="5F6C1F93">
        <w:trPr>
          <w:trHeight w:val="245"/>
          <w:del w:id="7962" w:author="Jose Eduardo VIU" w:date="2023-04-01T20:51:00Z"/>
        </w:trPr>
        <w:tc>
          <w:tcPr>
            <w:tcW w:w="4778" w:type="dxa"/>
          </w:tcPr>
          <w:p w14:paraId="6FEFF6D9" w14:textId="51FA2954" w:rsidR="00CB7E31" w:rsidDel="009E4857" w:rsidRDefault="00000000">
            <w:pPr>
              <w:suppressAutoHyphens w:val="0"/>
              <w:spacing w:after="0"/>
              <w:rPr>
                <w:del w:id="7963" w:author="Jose Eduardo VIU" w:date="2023-04-01T20:51:00Z"/>
              </w:rPr>
            </w:pPr>
            <w:del w:id="7964"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ct_sexo se_nombre</w:delText>
              </w:r>
            </w:del>
          </w:p>
        </w:tc>
        <w:tc>
          <w:tcPr>
            <w:tcW w:w="2153" w:type="dxa"/>
          </w:tcPr>
          <w:p w14:paraId="63DDD4B9" w14:textId="5DD57F2B" w:rsidR="00CB7E31" w:rsidDel="009E4857" w:rsidRDefault="00000000">
            <w:pPr>
              <w:suppressAutoHyphens w:val="0"/>
              <w:spacing w:after="0"/>
              <w:ind w:right="10"/>
              <w:jc w:val="center"/>
              <w:rPr>
                <w:del w:id="7965" w:author="Jose Eduardo VIU" w:date="2023-04-01T20:51:00Z"/>
              </w:rPr>
            </w:pPr>
            <w:del w:id="7966" w:author="Jose Eduardo VIU" w:date="2023-04-01T20:51:00Z">
              <w:r w:rsidDel="009E4857">
                <w:rPr>
                  <w:rFonts w:ascii="Courier New" w:eastAsia="Courier New" w:hAnsi="Courier New" w:cs="Courier New"/>
                </w:rPr>
                <w:delText>PorcHembras</w:delText>
              </w:r>
            </w:del>
          </w:p>
        </w:tc>
        <w:tc>
          <w:tcPr>
            <w:tcW w:w="529" w:type="dxa"/>
          </w:tcPr>
          <w:p w14:paraId="5036B1B8" w14:textId="627C8E4E" w:rsidR="00CB7E31" w:rsidDel="009E4857" w:rsidRDefault="00CB7E31">
            <w:pPr>
              <w:suppressAutoHyphens w:val="0"/>
              <w:rPr>
                <w:del w:id="7967" w:author="Jose Eduardo VIU" w:date="2023-04-01T20:51:00Z"/>
              </w:rPr>
            </w:pPr>
          </w:p>
        </w:tc>
      </w:tr>
      <w:tr w:rsidR="00CB7E31" w:rsidDel="009E4857" w14:paraId="1B2FA5CF" w14:textId="0BEECA59">
        <w:trPr>
          <w:trHeight w:val="271"/>
          <w:del w:id="7968" w:author="Jose Eduardo VIU" w:date="2023-04-01T20:51:00Z"/>
        </w:trPr>
        <w:tc>
          <w:tcPr>
            <w:tcW w:w="4778" w:type="dxa"/>
          </w:tcPr>
          <w:p w14:paraId="6614425F" w14:textId="332182DC" w:rsidR="00CB7E31" w:rsidDel="009E4857" w:rsidRDefault="00000000">
            <w:pPr>
              <w:tabs>
                <w:tab w:val="center" w:pos="645"/>
                <w:tab w:val="center" w:pos="2821"/>
              </w:tabs>
              <w:suppressAutoHyphens w:val="0"/>
              <w:spacing w:after="0"/>
              <w:rPr>
                <w:del w:id="7969" w:author="Jose Eduardo VIU" w:date="2023-04-01T20:51:00Z"/>
              </w:rPr>
            </w:pPr>
            <w:del w:id="7970"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MACHO ENTERO + HEMBRA</w:delText>
              </w:r>
            </w:del>
          </w:p>
        </w:tc>
        <w:tc>
          <w:tcPr>
            <w:tcW w:w="2153" w:type="dxa"/>
          </w:tcPr>
          <w:p w14:paraId="32431705" w14:textId="247AB36A" w:rsidR="00CB7E31" w:rsidDel="009E4857" w:rsidRDefault="00000000">
            <w:pPr>
              <w:suppressAutoHyphens w:val="0"/>
              <w:spacing w:after="0"/>
              <w:ind w:left="448"/>
              <w:rPr>
                <w:del w:id="7971" w:author="Jose Eduardo VIU" w:date="2023-04-01T20:51:00Z"/>
              </w:rPr>
            </w:pPr>
            <w:del w:id="7972" w:author="Jose Eduardo VIU" w:date="2023-04-01T20:51:00Z">
              <w:r w:rsidDel="009E4857">
                <w:rPr>
                  <w:rFonts w:ascii="Courier New" w:eastAsia="Courier New" w:hAnsi="Courier New" w:cs="Courier New"/>
                </w:rPr>
                <w:delText>0.50</w:delText>
              </w:r>
            </w:del>
          </w:p>
        </w:tc>
        <w:tc>
          <w:tcPr>
            <w:tcW w:w="529" w:type="dxa"/>
          </w:tcPr>
          <w:p w14:paraId="52D6F2DB" w14:textId="7EBF4CB5" w:rsidR="00CB7E31" w:rsidDel="009E4857" w:rsidRDefault="00000000">
            <w:pPr>
              <w:suppressAutoHyphens w:val="0"/>
              <w:spacing w:after="0"/>
              <w:rPr>
                <w:del w:id="7973" w:author="Jose Eduardo VIU" w:date="2023-04-01T20:51:00Z"/>
              </w:rPr>
            </w:pPr>
            <w:del w:id="7974" w:author="Jose Eduardo VIU" w:date="2023-04-01T20:51:00Z">
              <w:r w:rsidDel="009E4857">
                <w:rPr>
                  <w:rFonts w:ascii="Courier New" w:eastAsia="Courier New" w:hAnsi="Courier New" w:cs="Courier New"/>
                </w:rPr>
                <w:delText>2495</w:delText>
              </w:r>
            </w:del>
          </w:p>
        </w:tc>
      </w:tr>
      <w:tr w:rsidR="00CB7E31" w:rsidDel="009E4857" w14:paraId="12A18EC9" w14:textId="71AEB79C">
        <w:trPr>
          <w:trHeight w:val="271"/>
          <w:del w:id="7975" w:author="Jose Eduardo VIU" w:date="2023-04-01T20:51:00Z"/>
        </w:trPr>
        <w:tc>
          <w:tcPr>
            <w:tcW w:w="4778" w:type="dxa"/>
          </w:tcPr>
          <w:p w14:paraId="0DF8BF68" w14:textId="631FE035" w:rsidR="00CB7E31" w:rsidDel="009E4857" w:rsidRDefault="00000000">
            <w:pPr>
              <w:tabs>
                <w:tab w:val="center" w:pos="645"/>
                <w:tab w:val="center" w:pos="2306"/>
              </w:tabs>
              <w:suppressAutoHyphens w:val="0"/>
              <w:spacing w:after="0"/>
              <w:rPr>
                <w:del w:id="7976" w:author="Jose Eduardo VIU" w:date="2023-04-01T20:51:00Z"/>
              </w:rPr>
            </w:pPr>
            <w:del w:id="7977" w:author="Jose Eduardo VIU" w:date="2023-04-01T20:51:00Z">
              <w:r w:rsidDel="009E4857">
                <w:tab/>
              </w:r>
              <w:r w:rsidDel="009E4857">
                <w:rPr>
                  <w:rFonts w:ascii="Courier New" w:eastAsia="Courier New" w:hAnsi="Courier New" w:cs="Courier New"/>
                </w:rPr>
                <w:delText>4</w:delText>
              </w:r>
              <w:r w:rsidDel="009E4857">
                <w:rPr>
                  <w:rFonts w:ascii="Courier New" w:eastAsia="Courier New" w:hAnsi="Courier New" w:cs="Courier New"/>
                </w:rPr>
                <w:tab/>
                <w:delText>MACHO ENTERO</w:delText>
              </w:r>
            </w:del>
          </w:p>
        </w:tc>
        <w:tc>
          <w:tcPr>
            <w:tcW w:w="2153" w:type="dxa"/>
          </w:tcPr>
          <w:p w14:paraId="1AD3BE05" w14:textId="0440E83B" w:rsidR="00CB7E31" w:rsidDel="009E4857" w:rsidRDefault="00000000">
            <w:pPr>
              <w:suppressAutoHyphens w:val="0"/>
              <w:spacing w:after="0"/>
              <w:ind w:left="448"/>
              <w:rPr>
                <w:del w:id="7978" w:author="Jose Eduardo VIU" w:date="2023-04-01T20:51:00Z"/>
              </w:rPr>
            </w:pPr>
            <w:del w:id="7979" w:author="Jose Eduardo VIU" w:date="2023-04-01T20:51:00Z">
              <w:r w:rsidDel="009E4857">
                <w:rPr>
                  <w:rFonts w:ascii="Courier New" w:eastAsia="Courier New" w:hAnsi="Courier New" w:cs="Courier New"/>
                </w:rPr>
                <w:delText>0.00</w:delText>
              </w:r>
            </w:del>
          </w:p>
        </w:tc>
        <w:tc>
          <w:tcPr>
            <w:tcW w:w="529" w:type="dxa"/>
          </w:tcPr>
          <w:p w14:paraId="482D72FF" w14:textId="7EDCA4E4" w:rsidR="00CB7E31" w:rsidDel="009E4857" w:rsidRDefault="00000000">
            <w:pPr>
              <w:suppressAutoHyphens w:val="0"/>
              <w:spacing w:after="0"/>
              <w:rPr>
                <w:del w:id="7980" w:author="Jose Eduardo VIU" w:date="2023-04-01T20:51:00Z"/>
              </w:rPr>
            </w:pPr>
            <w:del w:id="7981" w:author="Jose Eduardo VIU" w:date="2023-04-01T20:51:00Z">
              <w:r w:rsidDel="009E4857">
                <w:rPr>
                  <w:rFonts w:ascii="Courier New" w:eastAsia="Courier New" w:hAnsi="Courier New" w:cs="Courier New"/>
                </w:rPr>
                <w:delText>1156</w:delText>
              </w:r>
            </w:del>
          </w:p>
        </w:tc>
      </w:tr>
      <w:tr w:rsidR="00CB7E31" w:rsidDel="009E4857" w14:paraId="4EF45F4C" w14:textId="4F0F8AA0">
        <w:trPr>
          <w:trHeight w:val="245"/>
          <w:del w:id="7982" w:author="Jose Eduardo VIU" w:date="2023-04-01T20:51:00Z"/>
        </w:trPr>
        <w:tc>
          <w:tcPr>
            <w:tcW w:w="4778" w:type="dxa"/>
          </w:tcPr>
          <w:p w14:paraId="5AEF68F2" w14:textId="20ED128E" w:rsidR="00CB7E31" w:rsidDel="009E4857" w:rsidRDefault="00000000">
            <w:pPr>
              <w:tabs>
                <w:tab w:val="center" w:pos="645"/>
                <w:tab w:val="center" w:pos="1962"/>
              </w:tabs>
              <w:suppressAutoHyphens w:val="0"/>
              <w:spacing w:after="0"/>
              <w:rPr>
                <w:del w:id="7983" w:author="Jose Eduardo VIU" w:date="2023-04-01T20:51:00Z"/>
              </w:rPr>
            </w:pPr>
            <w:del w:id="7984" w:author="Jose Eduardo VIU" w:date="2023-04-01T20:51:00Z">
              <w:r w:rsidDel="009E4857">
                <w:tab/>
              </w:r>
              <w:r w:rsidDel="009E4857">
                <w:rPr>
                  <w:rFonts w:ascii="Courier New" w:eastAsia="Courier New" w:hAnsi="Courier New" w:cs="Courier New"/>
                </w:rPr>
                <w:delText>5</w:delText>
              </w:r>
              <w:r w:rsidDel="009E4857">
                <w:rPr>
                  <w:rFonts w:ascii="Courier New" w:eastAsia="Courier New" w:hAnsi="Courier New" w:cs="Courier New"/>
                </w:rPr>
                <w:tab/>
                <w:delText>HEMBRA</w:delText>
              </w:r>
            </w:del>
          </w:p>
        </w:tc>
        <w:tc>
          <w:tcPr>
            <w:tcW w:w="2153" w:type="dxa"/>
          </w:tcPr>
          <w:p w14:paraId="2D99E109" w14:textId="539D1FE0" w:rsidR="00CB7E31" w:rsidDel="009E4857" w:rsidRDefault="00000000">
            <w:pPr>
              <w:suppressAutoHyphens w:val="0"/>
              <w:spacing w:after="0"/>
              <w:ind w:left="448"/>
              <w:rPr>
                <w:del w:id="7985" w:author="Jose Eduardo VIU" w:date="2023-04-01T20:51:00Z"/>
              </w:rPr>
            </w:pPr>
            <w:del w:id="7986" w:author="Jose Eduardo VIU" w:date="2023-04-01T20:51:00Z">
              <w:r w:rsidDel="009E4857">
                <w:rPr>
                  <w:rFonts w:ascii="Courier New" w:eastAsia="Courier New" w:hAnsi="Courier New" w:cs="Courier New"/>
                </w:rPr>
                <w:delText>1.00</w:delText>
              </w:r>
            </w:del>
          </w:p>
        </w:tc>
        <w:tc>
          <w:tcPr>
            <w:tcW w:w="529" w:type="dxa"/>
          </w:tcPr>
          <w:p w14:paraId="035AD6F0" w14:textId="278FB495" w:rsidR="00CB7E31" w:rsidDel="009E4857" w:rsidRDefault="00000000">
            <w:pPr>
              <w:suppressAutoHyphens w:val="0"/>
              <w:spacing w:after="0"/>
              <w:rPr>
                <w:del w:id="7987" w:author="Jose Eduardo VIU" w:date="2023-04-01T20:51:00Z"/>
              </w:rPr>
            </w:pPr>
            <w:del w:id="7988" w:author="Jose Eduardo VIU" w:date="2023-04-01T20:51:00Z">
              <w:r w:rsidDel="009E4857">
                <w:rPr>
                  <w:rFonts w:ascii="Courier New" w:eastAsia="Courier New" w:hAnsi="Courier New" w:cs="Courier New"/>
                </w:rPr>
                <w:delText>1104</w:delText>
              </w:r>
            </w:del>
          </w:p>
        </w:tc>
      </w:tr>
    </w:tbl>
    <w:p w14:paraId="0FF8C399" w14:textId="6132D027" w:rsidR="00CB7E31" w:rsidDel="009E4857" w:rsidRDefault="00000000">
      <w:pPr>
        <w:tabs>
          <w:tab w:val="center" w:pos="645"/>
          <w:tab w:val="center" w:pos="3680"/>
          <w:tab w:val="center" w:pos="7289"/>
        </w:tabs>
        <w:spacing w:after="3" w:line="271" w:lineRule="auto"/>
        <w:rPr>
          <w:del w:id="7989" w:author="Jose Eduardo VIU" w:date="2023-04-01T20:51:00Z"/>
        </w:rPr>
      </w:pPr>
      <w:del w:id="7990" w:author="Jose Eduardo VIU" w:date="2023-04-01T20:51:00Z">
        <w:r w:rsidDel="009E4857">
          <w:tab/>
        </w:r>
        <w:r w:rsidDel="009E4857">
          <w:rPr>
            <w:rFonts w:ascii="Courier New" w:eastAsia="Courier New" w:hAnsi="Courier New" w:cs="Courier New"/>
          </w:rPr>
          <w:delText>8</w:delText>
        </w:r>
        <w:r w:rsidDel="009E4857">
          <w:rPr>
            <w:rFonts w:ascii="Courier New" w:eastAsia="Courier New" w:hAnsi="Courier New" w:cs="Courier New"/>
          </w:rPr>
          <w:tab/>
          <w:delText>MACHO ENTERO + CATRADO+ HEMBRA 0.66</w:delText>
        </w:r>
        <w:r w:rsidDel="009E4857">
          <w:rPr>
            <w:rFonts w:ascii="Courier New" w:eastAsia="Courier New" w:hAnsi="Courier New" w:cs="Courier New"/>
          </w:rPr>
          <w:tab/>
          <w:delText>485</w:delText>
        </w:r>
      </w:del>
    </w:p>
    <w:p w14:paraId="55748804" w14:textId="22DB1CC5" w:rsidR="00CB7E31" w:rsidDel="009E4857" w:rsidRDefault="00000000">
      <w:pPr>
        <w:tabs>
          <w:tab w:val="center" w:pos="645"/>
          <w:tab w:val="center" w:pos="2420"/>
          <w:tab w:val="center" w:pos="5513"/>
          <w:tab w:val="center" w:pos="7346"/>
        </w:tabs>
        <w:spacing w:after="3" w:line="271" w:lineRule="auto"/>
        <w:rPr>
          <w:del w:id="7991" w:author="Jose Eduardo VIU" w:date="2023-04-01T20:51:00Z"/>
        </w:rPr>
      </w:pPr>
      <w:del w:id="7992" w:author="Jose Eduardo VIU" w:date="2023-04-01T20:51:00Z">
        <w:r w:rsidDel="009E4857">
          <w:tab/>
        </w:r>
        <w:r w:rsidDel="009E4857">
          <w:rPr>
            <w:rFonts w:ascii="Courier New" w:eastAsia="Courier New" w:hAnsi="Courier New" w:cs="Courier New"/>
          </w:rPr>
          <w:delText>3</w:delText>
        </w:r>
        <w:r w:rsidDel="009E4857">
          <w:rPr>
            <w:rFonts w:ascii="Courier New" w:eastAsia="Courier New" w:hAnsi="Courier New" w:cs="Courier New"/>
          </w:rPr>
          <w:tab/>
          <w:delText>MACHO CASTRADO</w:delText>
        </w:r>
        <w:r w:rsidDel="009E4857">
          <w:rPr>
            <w:rFonts w:ascii="Courier New" w:eastAsia="Courier New" w:hAnsi="Courier New" w:cs="Courier New"/>
          </w:rPr>
          <w:tab/>
          <w:delText>1.00</w:delText>
        </w:r>
        <w:r w:rsidDel="009E4857">
          <w:rPr>
            <w:rFonts w:ascii="Courier New" w:eastAsia="Courier New" w:hAnsi="Courier New" w:cs="Courier New"/>
          </w:rPr>
          <w:tab/>
          <w:delText>20</w:delText>
        </w:r>
      </w:del>
    </w:p>
    <w:p w14:paraId="7292ED92" w14:textId="43FA83E2" w:rsidR="00CB7E31" w:rsidDel="009E4857" w:rsidRDefault="00000000">
      <w:pPr>
        <w:spacing w:after="197" w:line="271" w:lineRule="auto"/>
        <w:ind w:left="593" w:right="1730" w:hanging="10"/>
        <w:rPr>
          <w:del w:id="7993" w:author="Jose Eduardo VIU" w:date="2023-04-01T20:51:00Z"/>
        </w:rPr>
      </w:pPr>
      <w:del w:id="7994"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MACHO CASTRADO + HEMBRA</w:delText>
        </w:r>
        <w:r w:rsidDel="009E4857">
          <w:rPr>
            <w:rFonts w:ascii="Courier New" w:eastAsia="Courier New" w:hAnsi="Courier New" w:cs="Courier New"/>
          </w:rPr>
          <w:tab/>
          <w:delText>1.00</w:delText>
        </w:r>
        <w:r w:rsidDel="009E4857">
          <w:rPr>
            <w:rFonts w:ascii="Courier New" w:eastAsia="Courier New" w:hAnsi="Courier New" w:cs="Courier New"/>
          </w:rPr>
          <w:tab/>
          <w:delText>17 dtype: int64</w:delText>
        </w:r>
      </w:del>
    </w:p>
    <w:p w14:paraId="09B0FE5E" w14:textId="24485A68" w:rsidR="00CB7E31" w:rsidDel="009E4857" w:rsidRDefault="00000000">
      <w:pPr>
        <w:spacing w:after="180" w:line="261" w:lineRule="auto"/>
        <w:ind w:left="513" w:hanging="10"/>
        <w:rPr>
          <w:del w:id="7995" w:author="Jose Eduardo VIU" w:date="2023-04-01T20:51:00Z"/>
        </w:rPr>
      </w:pPr>
      <w:del w:id="7996" w:author="Jose Eduardo VIU" w:date="2023-04-01T20:51:00Z">
        <w:r w:rsidDel="009E4857">
          <w:rPr>
            <w:rFonts w:ascii="Times New Roman" w:eastAsia="Times New Roman" w:hAnsi="Times New Roman" w:cs="Times New Roman"/>
          </w:rPr>
          <w:delText>Tras esto las 2 columnas anteriores podrían ser irrelevantes, y ser mucho más adecuada la nueva columna calculada. Por tanto podremos eliminar las anteriores del dataset.</w:delText>
        </w:r>
      </w:del>
    </w:p>
    <w:p w14:paraId="661B073B" w14:textId="2E83F66F" w:rsidR="00CB7E31" w:rsidDel="009E4857" w:rsidRDefault="00000000">
      <w:pPr>
        <w:spacing w:after="5" w:line="266" w:lineRule="auto"/>
        <w:ind w:left="-5" w:hanging="10"/>
        <w:rPr>
          <w:del w:id="7997" w:author="Jose Eduardo VIU" w:date="2023-04-01T20:51:00Z"/>
        </w:rPr>
      </w:pPr>
      <w:del w:id="7998"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Eliminar las 2 columnas de sexo iniciales, las resume más pertinentemente la</w:delText>
        </w:r>
        <w:r w:rsidDel="009E4857">
          <w:rPr>
            <w:rFonts w:ascii="Courier New" w:eastAsia="Courier New" w:hAnsi="Courier New" w:cs="Courier New"/>
            <w:color w:val="FF0000"/>
          </w:rPr>
          <w:delText>␣</w:delText>
        </w:r>
      </w:del>
    </w:p>
    <w:p w14:paraId="35F14D48" w14:textId="7A763F50" w:rsidR="00CB7E31" w:rsidDel="009E4857" w:rsidRDefault="00000000">
      <w:pPr>
        <w:spacing w:after="391" w:line="266" w:lineRule="auto"/>
        <w:ind w:left="598" w:right="2981" w:firstLine="163"/>
        <w:rPr>
          <w:del w:id="7999" w:author="Jose Eduardo VIU" w:date="2023-04-01T20:51:00Z"/>
        </w:rPr>
      </w:pPr>
      <w:del w:id="8000" w:author="Jose Eduardo VIU" w:date="2023-04-01T20:51:00Z">
        <w:r>
          <w:rPr>
            <w:noProof/>
          </w:rPr>
          <w:pict w14:anchorId="35B57CEF">
            <v:group id="Group 31441" o:spid="_x0000_s2451" style="position:absolute;left:0;text-align:left;margin-left:25.9pt;margin-top:-16.7pt;width:468pt;height:47.7pt;z-index:-503316318" coordsize="59436,6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" o:allowincell="f">
              <v:shape id="Forma libre: forma 592" o:spid="_x0000_s2452" style="position:absolute;width:59436;height:6058;visibility:visible;mso-wrap-style:square;v-text-anchor:top" coordsize="16510,1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" path="m70,l16440,v39,,70,31,70,70l16510,1612v,39,-31,70,-70,70l70,1682c31,1682,,1651,,1612l,70c,31,31,,70,xe" fillcolor="#cfcfcf" stroked="f" strokeweight="0">
                <v:path arrowok="t"/>
              </v:shape>
              <v:shape id="Forma libre: forma 593" o:spid="_x0000_s2453" style="position:absolute;left:126;top:126;width:59180;height:5803;visibility:visible;mso-wrap-style:square;v-text-anchor:top" coordsize="16439,1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" path="m35,l16405,v19,,35,16,35,35l16440,1577v,19,-16,35,-35,35l35,1612c16,1612,,1596,,1577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nueva columna de PorcHembras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w:delText>
        </w:r>
        <w:r w:rsidR="007341E8" w:rsidDel="009E4857">
          <w:rPr>
            <w:rFonts w:ascii="Courier New" w:eastAsia="Courier New" w:hAnsi="Courier New" w:cs="Courier New"/>
            <w:color w:val="BA2121"/>
          </w:rPr>
          <w:delText>'ct_sexo'</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BA2121"/>
          </w:rPr>
          <w:delText>'se_nombre'</w:delText>
        </w:r>
        <w:r w:rsidR="007341E8" w:rsidDel="009E4857">
          <w:rPr>
            <w:rFonts w:ascii="Courier New" w:eastAsia="Courier New" w:hAnsi="Courier New" w:cs="Courier New"/>
          </w:rPr>
          <w:delText>],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axis</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del>
    </w:p>
    <w:p w14:paraId="052E9DC0" w14:textId="1CD7053E" w:rsidR="00CB7E31" w:rsidDel="009E4857" w:rsidRDefault="00000000">
      <w:pPr>
        <w:pStyle w:val="Ttulo4"/>
        <w:rPr>
          <w:del w:id="8001" w:author="Jose Eduardo VIU" w:date="2023-04-01T20:51:00Z"/>
        </w:rPr>
      </w:pPr>
      <w:del w:id="8002" w:author="Jose Eduardo VIU" w:date="2023-04-01T20:51:00Z">
        <w:r w:rsidDel="009E4857">
          <w:delText>Pienso por cerda y día</w:delText>
        </w:r>
      </w:del>
    </w:p>
    <w:p w14:paraId="68667303" w14:textId="7B44B7F1" w:rsidR="00CB7E31" w:rsidDel="009E4857" w:rsidRDefault="00000000">
      <w:pPr>
        <w:spacing w:after="0" w:line="261" w:lineRule="auto"/>
        <w:ind w:left="513" w:hanging="10"/>
        <w:rPr>
          <w:del w:id="8003" w:author="Jose Eduardo VIU" w:date="2023-04-01T20:51:00Z"/>
        </w:rPr>
      </w:pPr>
      <w:del w:id="8004" w:author="Jose Eduardo VIU" w:date="2023-04-01T20:51:00Z">
        <w:r w:rsidDel="009E4857">
          <w:rPr>
            <w:rFonts w:ascii="Times New Roman" w:eastAsia="Times New Roman" w:hAnsi="Times New Roman" w:cs="Times New Roman"/>
          </w:rPr>
          <w:delText>Anteriormente se añadió la cantidad total en Kilos de pienso consumido por el contrato, pero para poder utilizarlo en la regresión es preferible pasarlo a una cantidad comparable directamente.</w:delText>
        </w:r>
      </w:del>
    </w:p>
    <w:p w14:paraId="3D5736FF" w14:textId="1AC82A79" w:rsidR="00CB7E31" w:rsidDel="009E4857" w:rsidRDefault="00000000">
      <w:pPr>
        <w:spacing w:after="187"/>
        <w:rPr>
          <w:del w:id="8005" w:author="Jose Eduardo VIU" w:date="2023-04-01T20:51:00Z"/>
        </w:rPr>
      </w:pPr>
      <w:del w:id="8006" w:author="Jose Eduardo VIU" w:date="2023-04-01T20:51:00Z">
        <w:r>
          <w:pict w14:anchorId="56C4855B">
            <v:group id="Group 31442" o:spid="_x0000_s2414" style="width:493.9pt;height:59.55pt;mso-position-horizontal-relative:char;mso-position-vertical-relative:line" coordsize="62726,7563">
              <v:shape id="Forma libre: forma 595" o:spid="_x0000_s2415" style="position:absolute;left:3290;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" path="m70,l16440,v39,,70,31,70,70l16510,1100v,39,-31,70,-70,70l70,1170c31,1170,,1139,,1100l,70c,31,31,,70,xe" fillcolor="#cfcfcf" stroked="f" strokeweight="0">
                <v:path arrowok="t"/>
              </v:shape>
              <v:shape id="Forma libre: forma 596" o:spid="_x0000_s2416" style="position:absolute;left:3416;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" path="m35,-1r16370,c16424,-1,16440,15,16440,34r,1030c16440,1083,16424,1099,16405,1099l35,1099c16,1099,,1083,,1064l,34c,15,16,-1,35,-1xe" fillcolor="#f7f7f7" stroked="f" strokeweight="0">
                <v:path arrowok="t"/>
              </v:shape>
              <v:shape id="Cuadro de texto 597" o:spid="_x0000_s2417"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" filled="f" stroked="f" strokeweight="0">
                <v:textbox style="mso-next-textbox:#Cuadro de texto 597" inset="0,0,0,0">
                  <w:txbxContent>
                    <w:p w14:paraId="2B0F17ED"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598" o:spid="_x0000_s2418" type="#_x0000_t202" style="position:absolute;left:3798;top:388;width:290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" filled="f" stroked="f" strokeweight="0">
                <v:textbox style="mso-next-textbox:#Cuadro de texto 598" inset="0,0,0,0">
                  <w:txbxContent>
                    <w:p w14:paraId="4117B264" w14:textId="77777777" w:rsidR="00CB7E31" w:rsidRDefault="00000000">
                      <w:pPr>
                        <w:overflowPunct w:val="0"/>
                        <w:spacing w:after="0" w:line="240" w:lineRule="auto"/>
                      </w:pPr>
                      <w:r>
                        <w:rPr>
                          <w:rFonts w:asciiTheme="minorHAnsi" w:hAnsiTheme="minorHAnsi" w:cstheme="minorBidi"/>
                        </w:rPr>
                        <w:t>df[</w:t>
                      </w:r>
                    </w:p>
                  </w:txbxContent>
                </v:textbox>
              </v:shape>
              <v:shape id="Cuadro de texto 599" o:spid="_x0000_s2419" type="#_x0000_t202" style="position:absolute;left:597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" filled="f" stroked="f" strokeweight="0">
                <v:textbox style="mso-next-textbox:#Cuadro de texto 599" inset="0,0,0,0">
                  <w:txbxContent>
                    <w:p w14:paraId="7EBC3A7F"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0" o:spid="_x0000_s2420" type="#_x0000_t202" style="position:absolute;left:6706;top:388;width:1354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" filled="f" stroked="f" strokeweight="0">
                <v:textbox style="mso-next-textbox:#Cuadro de texto 600" inset="0,0,0,0">
                  <w:txbxContent>
                    <w:p w14:paraId="73B6A24D" w14:textId="77777777" w:rsidR="00CB7E31" w:rsidRDefault="00000000">
                      <w:pPr>
                        <w:overflowPunct w:val="0"/>
                        <w:spacing w:after="0" w:line="240" w:lineRule="auto"/>
                      </w:pPr>
                      <w:r>
                        <w:rPr>
                          <w:rFonts w:asciiTheme="minorHAnsi" w:hAnsiTheme="minorHAnsi" w:cstheme="minorBidi"/>
                          <w:color w:val="BA2121"/>
                        </w:rPr>
                        <w:t>PiensoCerdaDia</w:t>
                      </w:r>
                    </w:p>
                  </w:txbxContent>
                </v:textbox>
              </v:shape>
              <v:shape id="Cuadro de texto 601" o:spid="_x0000_s2421" type="#_x0000_t202" style="position:absolute;left:1688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" filled="f" stroked="f" strokeweight="0">
                <v:textbox style="mso-next-textbox:#Cuadro de texto 601" inset="0,0,0,0">
                  <w:txbxContent>
                    <w:p w14:paraId="2303605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2" o:spid="_x0000_s2422" type="#_x0000_t202" style="position:absolute;left:1761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" filled="f" stroked="f" strokeweight="0">
                <v:textbox style="mso-next-textbox:#Cuadro de texto 602" inset="0,0,0,0">
                  <w:txbxContent>
                    <w:p w14:paraId="69B1BC12" w14:textId="77777777" w:rsidR="00CB7E31" w:rsidRDefault="00000000">
                      <w:pPr>
                        <w:overflowPunct w:val="0"/>
                        <w:spacing w:after="0" w:line="240" w:lineRule="auto"/>
                      </w:pPr>
                      <w:r>
                        <w:rPr>
                          <w:rFonts w:asciiTheme="minorHAnsi" w:hAnsiTheme="minorHAnsi" w:cstheme="minorBidi"/>
                        </w:rPr>
                        <w:t>]</w:t>
                      </w:r>
                    </w:p>
                  </w:txbxContent>
                </v:textbox>
              </v:shape>
              <v:shape id="Cuadro de texto 603" o:spid="_x0000_s2423" type="#_x0000_t202" style="position:absolute;left:1906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" filled="f" stroked="f" strokeweight="0">
                <v:textbox style="mso-next-textbox:#Cuadro de texto 603" inset="0,0,0,0">
                  <w:txbxContent>
                    <w:p w14:paraId="3B1D8228"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04" o:spid="_x0000_s2424" type="#_x0000_t202" style="position:absolute;left:20523;top:38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" filled="f" stroked="f" strokeweight="0">
                <v:textbox style="mso-next-textbox:#Cuadro de texto 604" inset="0,0,0,0">
                  <w:txbxContent>
                    <w:p w14:paraId="6B3A59EF" w14:textId="77777777" w:rsidR="00CB7E31" w:rsidRDefault="00000000">
                      <w:pPr>
                        <w:overflowPunct w:val="0"/>
                        <w:spacing w:after="0" w:line="240" w:lineRule="auto"/>
                      </w:pPr>
                      <w:r>
                        <w:rPr>
                          <w:rFonts w:asciiTheme="minorHAnsi" w:hAnsiTheme="minorHAnsi" w:cstheme="minorBidi"/>
                        </w:rPr>
                        <w:t>df[</w:t>
                      </w:r>
                    </w:p>
                  </w:txbxContent>
                </v:textbox>
              </v:shape>
              <v:shape id="Cuadro de texto 605" o:spid="_x0000_s2425" type="#_x0000_t202" style="position:absolute;left:2270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" filled="f" stroked="f" strokeweight="0">
                <v:textbox style="mso-next-textbox:#Cuadro de texto 605" inset="0,0,0,0">
                  <w:txbxContent>
                    <w:p w14:paraId="667CEA7A"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6" o:spid="_x0000_s2426" type="#_x0000_t202" style="position:absolute;left:23432;top:388;width:1257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" filled="f" stroked="f" strokeweight="0">
                <v:textbox style="mso-next-textbox:#Cuadro de texto 606" inset="0,0,0,0">
                  <w:txbxContent>
                    <w:p w14:paraId="5F183E77" w14:textId="77777777" w:rsidR="00CB7E31" w:rsidRDefault="00000000">
                      <w:pPr>
                        <w:overflowPunct w:val="0"/>
                        <w:spacing w:after="0" w:line="240" w:lineRule="auto"/>
                      </w:pPr>
                      <w:r>
                        <w:rPr>
                          <w:rFonts w:asciiTheme="minorHAnsi" w:hAnsiTheme="minorHAnsi" w:cstheme="minorBidi"/>
                          <w:color w:val="BA2121"/>
                        </w:rPr>
                        <w:t>KgPiensoTotal</w:t>
                      </w:r>
                    </w:p>
                  </w:txbxContent>
                </v:textbox>
              </v:shape>
              <v:shape id="Cuadro de texto 607" o:spid="_x0000_s2427" type="#_x0000_t202" style="position:absolute;left:3288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" filled="f" stroked="f" strokeweight="0">
                <v:textbox style="mso-next-textbox:#Cuadro de texto 607" inset="0,0,0,0">
                  <w:txbxContent>
                    <w:p w14:paraId="570BCD8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08" o:spid="_x0000_s2428" type="#_x0000_t202" style="position:absolute;left:3361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" filled="f" stroked="f" strokeweight="0">
                <v:textbox style="mso-next-textbox:#Cuadro de texto 608" inset="0,0,0,0">
                  <w:txbxContent>
                    <w:p w14:paraId="79ACAA0E" w14:textId="77777777" w:rsidR="00CB7E31" w:rsidRDefault="00000000">
                      <w:pPr>
                        <w:overflowPunct w:val="0"/>
                        <w:spacing w:after="0" w:line="240" w:lineRule="auto"/>
                      </w:pPr>
                      <w:r>
                        <w:rPr>
                          <w:rFonts w:asciiTheme="minorHAnsi" w:hAnsiTheme="minorHAnsi" w:cstheme="minorBidi"/>
                        </w:rPr>
                        <w:t>]</w:t>
                      </w:r>
                    </w:p>
                  </w:txbxContent>
                </v:textbox>
              </v:shape>
              <v:shape id="Cuadro de texto 609" o:spid="_x0000_s2429" type="#_x0000_t202" style="position:absolute;left:350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" filled="f" stroked="f" strokeweight="0">
                <v:textbox style="mso-next-textbox:#Cuadro de texto 609" inset="0,0,0,0">
                  <w:txbxContent>
                    <w:p w14:paraId="046C027F"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10" o:spid="_x0000_s2430" type="#_x0000_t202" style="position:absolute;left:37256;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" filled="f" stroked="f" strokeweight="0">
                <v:textbox style="mso-next-textbox:#Cuadro de texto 610" inset="0,0,0,0">
                  <w:txbxContent>
                    <w:p w14:paraId="60D44CC6" w14:textId="77777777" w:rsidR="00CB7E31" w:rsidRDefault="00000000">
                      <w:pPr>
                        <w:overflowPunct w:val="0"/>
                        <w:spacing w:after="0" w:line="240" w:lineRule="auto"/>
                      </w:pPr>
                      <w:r>
                        <w:rPr>
                          <w:rFonts w:asciiTheme="minorHAnsi" w:hAnsiTheme="minorHAnsi" w:cstheme="minorBidi"/>
                        </w:rPr>
                        <w:t>df</w:t>
                      </w:r>
                    </w:p>
                  </w:txbxContent>
                </v:textbox>
              </v:shape>
              <v:shape id="Cuadro de texto 611" o:spid="_x0000_s2431" type="#_x0000_t202" style="position:absolute;left:3871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" filled="f" stroked="f" strokeweight="0">
                <v:textbox style="mso-next-textbox:#Cuadro de texto 611" inset="0,0,0,0">
                  <w:txbxContent>
                    <w:p w14:paraId="419083F2" w14:textId="77777777" w:rsidR="00CB7E31" w:rsidRDefault="00000000">
                      <w:pPr>
                        <w:overflowPunct w:val="0"/>
                        <w:spacing w:after="0" w:line="240" w:lineRule="auto"/>
                      </w:pPr>
                      <w:r>
                        <w:rPr>
                          <w:rFonts w:asciiTheme="minorHAnsi" w:hAnsiTheme="minorHAnsi" w:cstheme="minorBidi"/>
                        </w:rPr>
                        <w:t>[</w:t>
                      </w:r>
                    </w:p>
                  </w:txbxContent>
                </v:textbox>
              </v:shape>
              <v:shape id="Cuadro de texto 612" o:spid="_x0000_s2432" type="#_x0000_t202" style="position:absolute;left:3652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" filled="f" stroked="f" strokeweight="0">
                <v:textbox style="mso-next-textbox:#Cuadro de texto 612" inset="0,0,0,0">
                  <w:txbxContent>
                    <w:p w14:paraId="2B5845FF" w14:textId="77777777" w:rsidR="00CB7E31" w:rsidRDefault="00000000">
                      <w:pPr>
                        <w:overflowPunct w:val="0"/>
                        <w:spacing w:after="0" w:line="240" w:lineRule="auto"/>
                      </w:pPr>
                      <w:r>
                        <w:rPr>
                          <w:rFonts w:asciiTheme="minorHAnsi" w:hAnsiTheme="minorHAnsi" w:cstheme="minorBidi"/>
                        </w:rPr>
                        <w:t>(</w:t>
                      </w:r>
                    </w:p>
                  </w:txbxContent>
                </v:textbox>
              </v:shape>
              <v:shape id="Cuadro de texto 613" o:spid="_x0000_s2433" type="#_x0000_t202" style="position:absolute;left:3943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" filled="f" stroked="f" strokeweight="0">
                <v:textbox style="mso-next-textbox:#Cuadro de texto 613" inset="0,0,0,0">
                  <w:txbxContent>
                    <w:p w14:paraId="3FACD298"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14" o:spid="_x0000_s2434" type="#_x0000_t202" style="position:absolute;left:40165;top:388;width:1064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" filled="f" stroked="f" strokeweight="0">
                <v:textbox style="mso-next-textbox:#Cuadro de texto 614" inset="0,0,0,0">
                  <w:txbxContent>
                    <w:p w14:paraId="068FD9E1" w14:textId="77777777" w:rsidR="00CB7E31" w:rsidRDefault="00000000">
                      <w:pPr>
                        <w:overflowPunct w:val="0"/>
                        <w:spacing w:after="0" w:line="240" w:lineRule="auto"/>
                      </w:pPr>
                      <w:r>
                        <w:rPr>
                          <w:rFonts w:asciiTheme="minorHAnsi" w:hAnsiTheme="minorHAnsi" w:cstheme="minorBidi"/>
                          <w:color w:val="BA2121"/>
                        </w:rPr>
                        <w:t>NumAnimales</w:t>
                      </w:r>
                    </w:p>
                  </w:txbxContent>
                </v:textbox>
              </v:shape>
              <v:shape id="Cuadro de texto 615" o:spid="_x0000_s2435" type="#_x0000_t202" style="position:absolute;left:4816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" filled="f" stroked="f" strokeweight="0">
                <v:textbox style="mso-next-textbox:#Cuadro de texto 615" inset="0,0,0,0">
                  <w:txbxContent>
                    <w:p w14:paraId="22EB6DC5"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16" o:spid="_x0000_s2436" type="#_x0000_t202" style="position:absolute;left:48888;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" filled="f" stroked="f" strokeweight="0">
                <v:textbox style="mso-next-textbox:#Cuadro de texto 616" inset="0,0,0,0">
                  <w:txbxContent>
                    <w:p w14:paraId="500689CC" w14:textId="77777777" w:rsidR="00CB7E31" w:rsidRDefault="00000000">
                      <w:pPr>
                        <w:overflowPunct w:val="0"/>
                        <w:spacing w:after="0" w:line="240" w:lineRule="auto"/>
                      </w:pPr>
                      <w:r>
                        <w:rPr>
                          <w:rFonts w:asciiTheme="minorHAnsi" w:hAnsiTheme="minorHAnsi" w:cstheme="minorBidi"/>
                        </w:rPr>
                        <w:t>]</w:t>
                      </w:r>
                    </w:p>
                  </w:txbxContent>
                </v:textbox>
              </v:shape>
              <v:shape id="Cuadro de texto 617" o:spid="_x0000_s2437" type="#_x0000_t202" style="position:absolute;left:5034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zEo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Fk/Ar3M+EIyMUfAAAA//8DAFBLAQItABQABgAIAAAAIQDb4fbL7gAAAIUBAAATAAAAAAAA&#10;AAAAAAAAAAAAAABbQ29udGVudF9UeXBlc10ueG1sUEsBAi0AFAAGAAgAAAAhAFr0LFu/AAAAFQEA&#10;AAsAAAAAAAAAAAAAAAAAHwEAAF9yZWxzLy5yZWxzUEsBAi0AFAAGAAgAAAAhACzjMSjHAAAA3AAA&#10;AA8AAAAAAAAAAAAAAAAABwIAAGRycy9kb3ducmV2LnhtbFBLBQYAAAAAAwADALcAAAD7AgAAAAA=&#10;" filled="f" stroked="f" strokeweight="0">
                <v:textbox style="mso-next-textbox:#Cuadro de texto 617" inset="0,0,0,0">
                  <w:txbxContent>
                    <w:p w14:paraId="4E784569"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18" o:spid="_x0000_s2438" type="#_x0000_t202" style="position:absolute;left:5107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" filled="f" stroked="f" strokeweight="0">
                <v:textbox style="mso-next-textbox:#Cuadro de texto 618" inset="0,0,0,0">
                  <w:txbxContent>
                    <w:p w14:paraId="14EF64C6" w14:textId="77777777" w:rsidR="00CB7E31" w:rsidRDefault="00000000">
                      <w:pPr>
                        <w:overflowPunct w:val="0"/>
                        <w:spacing w:after="0" w:line="240" w:lineRule="auto"/>
                      </w:pPr>
                      <w:r>
                        <w:rPr>
                          <w:rFonts w:asciiTheme="minorHAnsi" w:hAnsiTheme="minorHAnsi" w:cstheme="minorBidi"/>
                          <w:color w:val="FF0000"/>
                        </w:rPr>
                        <w:t>␣</w:t>
                      </w:r>
                    </w:p>
                  </w:txbxContent>
                </v:textbox>
              </v:shape>
              <v:shape id="Cuadro de texto 619" o:spid="_x0000_s2439" type="#_x0000_t202" style="position:absolute;left:4827;top:2577;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" filled="f" stroked="f" strokeweight="0">
                <v:textbox style="mso-next-textbox:#Cuadro de texto 619" inset="0,0,0,0">
                  <w:txbxContent>
                    <w:p w14:paraId="0E025BD5"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620" o:spid="_x0000_s2440" type="#_x0000_t202" style="position:absolute;left:5587;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" filled="f" stroked="f" strokeweight="0">
                <v:textbox style="mso-next-textbox:#Cuadro de texto 620" inset="0,0,0,0">
                  <w:txbxContent>
                    <w:p w14:paraId="3EDC19D5" w14:textId="77777777" w:rsidR="00CB7E31" w:rsidRDefault="00000000">
                      <w:pPr>
                        <w:overflowPunct w:val="0"/>
                        <w:spacing w:after="0" w:line="240" w:lineRule="auto"/>
                      </w:pPr>
                      <w:r>
                        <w:rPr>
                          <w:rFonts w:asciiTheme="minorHAnsi" w:hAnsiTheme="minorHAnsi" w:cstheme="minorBidi"/>
                        </w:rPr>
                        <w:t>df[</w:t>
                      </w:r>
                    </w:p>
                  </w:txbxContent>
                </v:textbox>
              </v:shape>
              <v:shape id="Cuadro de texto 621" o:spid="_x0000_s2441" type="#_x0000_t202" style="position:absolute;left:776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" filled="f" stroked="f" strokeweight="0">
                <v:textbox style="mso-next-textbox:#Cuadro de texto 621" inset="0,0,0,0">
                  <w:txbxContent>
                    <w:p w14:paraId="1C7D0ED1"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22" o:spid="_x0000_s2442" type="#_x0000_t202" style="position:absolute;left:8496;top:2109;width:966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" filled="f" stroked="f" strokeweight="0">
                <v:textbox style="mso-next-textbox:#Cuadro de texto 622" inset="0,0,0,0">
                  <w:txbxContent>
                    <w:p w14:paraId="279A41DE" w14:textId="77777777" w:rsidR="00CB7E31" w:rsidRDefault="00000000">
                      <w:pPr>
                        <w:overflowPunct w:val="0"/>
                        <w:spacing w:after="0" w:line="240" w:lineRule="auto"/>
                      </w:pPr>
                      <w:r>
                        <w:rPr>
                          <w:rFonts w:asciiTheme="minorHAnsi" w:hAnsiTheme="minorHAnsi" w:cstheme="minorBidi"/>
                          <w:color w:val="BA2121"/>
                        </w:rPr>
                        <w:t>DiasMedios</w:t>
                      </w:r>
                    </w:p>
                  </w:txbxContent>
                </v:textbox>
              </v:shape>
              <v:shape id="Cuadro de texto 623" o:spid="_x0000_s2443" type="#_x0000_t202" style="position:absolute;left:1576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" filled="f" stroked="f" strokeweight="0">
                <v:textbox style="mso-next-textbox:#Cuadro de texto 623" inset="0,0,0,0">
                  <w:txbxContent>
                    <w:p w14:paraId="47ABB2EB" w14:textId="77777777" w:rsidR="00CB7E31" w:rsidRDefault="00000000">
                      <w:pPr>
                        <w:overflowPunct w:val="0"/>
                        <w:spacing w:after="0" w:line="240" w:lineRule="auto"/>
                      </w:pPr>
                      <w:r>
                        <w:rPr>
                          <w:rFonts w:asciiTheme="minorHAnsi" w:hAnsiTheme="minorHAnsi" w:cstheme="minorBidi"/>
                          <w:color w:val="BA2121"/>
                        </w:rPr>
                        <w:t>"</w:t>
                      </w:r>
                    </w:p>
                  </w:txbxContent>
                </v:textbox>
              </v:shape>
              <v:shape id="Cuadro de texto 624" o:spid="_x0000_s2444" type="#_x0000_t202" style="position:absolute;left:16498;top:2109;width:193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" filled="f" stroked="f" strokeweight="0">
                <v:textbox style="mso-next-textbox:#Cuadro de texto 624" inset="0,0,0,0">
                  <w:txbxContent>
                    <w:p w14:paraId="719DB711" w14:textId="77777777" w:rsidR="00CB7E31" w:rsidRDefault="00000000">
                      <w:pPr>
                        <w:overflowPunct w:val="0"/>
                        <w:spacing w:after="0" w:line="240" w:lineRule="auto"/>
                      </w:pPr>
                      <w:r>
                        <w:rPr>
                          <w:rFonts w:asciiTheme="minorHAnsi" w:hAnsiTheme="minorHAnsi" w:cstheme="minorBidi"/>
                        </w:rPr>
                        <w:t>])</w:t>
                      </w:r>
                    </w:p>
                  </w:txbxContent>
                </v:textbox>
              </v:shape>
              <v:shape id="Forma libre: forma 625" o:spid="_x0000_s2445" style="position:absolute;left:3290;top:5072;width:59436;height:2488;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" path="m70,-1r16370,c16479,-1,16510,30,16510,69r,552c16510,660,16479,691,16440,691l70,691c31,691,,660,,621l,69c,30,31,-1,70,-1xe" fillcolor="#cfcfcf" stroked="f" strokeweight="0">
                <v:path arrowok="t"/>
              </v:shape>
              <v:shape id="Forma libre: forma 626" o:spid="_x0000_s2446" style="position:absolute;left:3416;top:5202;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" path="m35,-1r16370,c16424,-1,16440,15,16440,34r,552c16440,605,16424,621,16405,621l35,621c16,621,,605,,586l,34c,15,16,-1,35,-1xe" fillcolor="#f7f7f7" stroked="f" strokeweight="0">
                <v:path arrowok="t"/>
              </v:shape>
              <v:shape id="Cuadro de texto 627" o:spid="_x0000_s2447" type="#_x0000_t202" style="position:absolute;top:546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uV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TeAbXM+EIyNU/AAAA//8DAFBLAQItABQABgAIAAAAIQDb4fbL7gAAAIUBAAATAAAAAAAA&#10;AAAAAAAAAAAAAABbQ29udGVudF9UeXBlc10ueG1sUEsBAi0AFAAGAAgAAAAhAFr0LFu/AAAAFQEA&#10;AAsAAAAAAAAAAAAAAAAAHwEAAF9yZWxzLy5yZWxzUEsBAi0AFAAGAAgAAAAhAOKP+5XHAAAA3AAA&#10;AA8AAAAAAAAAAAAAAAAABwIAAGRycy9kb3ducmV2LnhtbFBLBQYAAAAAAwADALcAAAD7AgAAAAA=&#10;" filled="f" stroked="f" strokeweight="0">
                <v:textbox style="mso-next-textbox:#Cuadro de texto 627" inset="0,0,0,0">
                  <w:txbxContent>
                    <w:p w14:paraId="69E98378"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628" o:spid="_x0000_s2448" type="#_x0000_t202" style="position:absolute;left:3798;top:5461;width:192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" filled="f" stroked="f" strokeweight="0">
                <v:textbox style="mso-next-textbox:#Cuadro de texto 628" inset="0,0,0,0">
                  <w:txbxContent>
                    <w:p w14:paraId="57CC2427" w14:textId="77777777" w:rsidR="00CB7E31" w:rsidRDefault="00000000">
                      <w:pPr>
                        <w:overflowPunct w:val="0"/>
                        <w:spacing w:after="0" w:line="240" w:lineRule="auto"/>
                      </w:pPr>
                      <w:r>
                        <w:rPr>
                          <w:rFonts w:asciiTheme="minorHAnsi" w:hAnsiTheme="minorHAnsi" w:cstheme="minorBidi"/>
                        </w:rPr>
                        <w:t>df</w:t>
                      </w:r>
                    </w:p>
                  </w:txbxContent>
                </v:textbox>
              </v:shape>
              <v:shape id="Cuadro de texto 629" o:spid="_x0000_s2449" type="#_x0000_t202" style="position:absolute;left:5252;top:546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Mp8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TeA7XM+EIyNU/AAAA//8DAFBLAQItABQABgAIAAAAIQDb4fbL7gAAAIUBAAATAAAAAAAA&#10;AAAAAAAAAAAAAABbQ29udGVudF9UeXBlc10ueG1sUEsBAi0AFAAGAAgAAAAhAFr0LFu/AAAAFQEA&#10;AAsAAAAAAAAAAAAAAAAAHwEAAF9yZWxzLy5yZWxzUEsBAi0AFAAGAAgAAAAhAPxcynzHAAAA3AAA&#10;AA8AAAAAAAAAAAAAAAAABwIAAGRycy9kb3ducmV2LnhtbFBLBQYAAAAAAwADALcAAAD7AgAAAAA=&#10;" filled="f" stroked="f" strokeweight="0">
                <v:textbox style="mso-next-textbox:#Cuadro de texto 629" inset="0,0,0,0">
                  <w:txbxContent>
                    <w:p w14:paraId="3C6A4682"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30" o:spid="_x0000_s2450" type="#_x0000_t202" style="position:absolute;left:5976;top:546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" filled="f" stroked="f" strokeweight="0">
                <v:textbox style="mso-next-textbox:#Cuadro de texto 630" inset="0,0,0,0">
                  <w:txbxContent>
                    <w:p w14:paraId="5EBF750C" w14:textId="77777777" w:rsidR="00CB7E31" w:rsidRDefault="00000000">
                      <w:pPr>
                        <w:overflowPunct w:val="0"/>
                        <w:spacing w:after="0" w:line="240" w:lineRule="auto"/>
                      </w:pPr>
                      <w:r>
                        <w:rPr>
                          <w:rFonts w:asciiTheme="minorHAnsi" w:hAnsiTheme="minorHAnsi" w:cstheme="minorBidi"/>
                        </w:rPr>
                        <w:t>columns</w:t>
                      </w:r>
                    </w:p>
                  </w:txbxContent>
                </v:textbox>
              </v:shape>
              <w10:anchorlock/>
            </v:group>
          </w:pict>
        </w:r>
      </w:del>
    </w:p>
    <w:p w14:paraId="55E5A69B" w14:textId="04B215A7" w:rsidR="00CB7E31" w:rsidDel="009E4857" w:rsidRDefault="00000000">
      <w:pPr>
        <w:spacing w:after="3" w:line="271" w:lineRule="auto"/>
        <w:ind w:left="10" w:right="117" w:hanging="10"/>
        <w:rPr>
          <w:del w:id="8007" w:author="Jose Eduardo VIU" w:date="2023-04-01T20:51:00Z"/>
        </w:rPr>
      </w:pPr>
      <w:del w:id="8008"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Index(['ct_codigo', 'ct_integra', 'ct_tipo', 'ct_raza', 'ct_fase', 'IncPeso',</w:delText>
        </w:r>
      </w:del>
    </w:p>
    <w:p w14:paraId="66357D92" w14:textId="33F8E6EE" w:rsidR="00CB7E31" w:rsidDel="009E4857" w:rsidRDefault="00000000">
      <w:pPr>
        <w:spacing w:after="3" w:line="271" w:lineRule="auto"/>
        <w:ind w:left="1400" w:right="117" w:hanging="10"/>
        <w:rPr>
          <w:del w:id="8009" w:author="Jose Eduardo VIU" w:date="2023-04-01T20:51:00Z"/>
        </w:rPr>
      </w:pPr>
      <w:del w:id="8010" w:author="Jose Eduardo VIU" w:date="2023-04-01T20:51:00Z">
        <w:r w:rsidDel="009E4857">
          <w:rPr>
            <w:rFonts w:ascii="Courier New" w:eastAsia="Courier New" w:hAnsi="Courier New" w:cs="Courier New"/>
          </w:rPr>
          <w:delText>'DiasMedios', 'GMD', 'EntradaInicial', 'EntradaFinal', 'NumAnimales',</w:delText>
        </w:r>
      </w:del>
    </w:p>
    <w:p w14:paraId="2D1F2E25" w14:textId="55A57285" w:rsidR="00CB7E31" w:rsidDel="009E4857" w:rsidRDefault="00000000">
      <w:pPr>
        <w:spacing w:after="3" w:line="271" w:lineRule="auto"/>
        <w:ind w:left="1400" w:right="117" w:hanging="10"/>
        <w:rPr>
          <w:del w:id="8011" w:author="Jose Eduardo VIU" w:date="2023-04-01T20:51:00Z"/>
        </w:rPr>
      </w:pPr>
      <w:del w:id="8012" w:author="Jose Eduardo VIU" w:date="2023-04-01T20:51:00Z">
        <w:r w:rsidDel="009E4857">
          <w:rPr>
            <w:rFonts w:ascii="Courier New" w:eastAsia="Courier New" w:hAnsi="Courier New" w:cs="Courier New"/>
          </w:rPr>
          <w:delText>'na_nombre', 'na_rega', 'PesoEntMedio', 'PesoRecMedio', 'NumBajas',</w:delText>
        </w:r>
      </w:del>
    </w:p>
    <w:p w14:paraId="203A0EB2" w14:textId="4742E89D" w:rsidR="00CB7E31" w:rsidDel="009E4857" w:rsidRDefault="00000000">
      <w:pPr>
        <w:spacing w:after="3" w:line="271" w:lineRule="auto"/>
        <w:ind w:left="1400" w:right="117" w:hanging="10"/>
        <w:rPr>
          <w:del w:id="8013" w:author="Jose Eduardo VIU" w:date="2023-04-01T20:51:00Z"/>
        </w:rPr>
      </w:pPr>
      <w:del w:id="8014" w:author="Jose Eduardo VIU" w:date="2023-04-01T20:51:00Z">
        <w:r w:rsidDel="009E4857">
          <w:rPr>
            <w:rFonts w:ascii="Courier New" w:eastAsia="Courier New" w:hAnsi="Courier New" w:cs="Courier New"/>
          </w:rPr>
          <w:delText>'GPS_Longitud', 'GPS_Latitud', 'gr_codpos', 'gr_poblacion',</w:delText>
        </w:r>
      </w:del>
    </w:p>
    <w:p w14:paraId="6E52808D" w14:textId="50A311F5" w:rsidR="00CB7E31" w:rsidDel="009E4857" w:rsidRDefault="00000000">
      <w:pPr>
        <w:spacing w:after="4"/>
        <w:ind w:left="13" w:hanging="10"/>
        <w:jc w:val="center"/>
        <w:rPr>
          <w:del w:id="8015" w:author="Jose Eduardo VIU" w:date="2023-04-01T20:51:00Z"/>
        </w:rPr>
      </w:pPr>
      <w:del w:id="8016" w:author="Jose Eduardo VIU" w:date="2023-04-01T20:51:00Z">
        <w:r w:rsidDel="009E4857">
          <w:rPr>
            <w:rFonts w:ascii="Courier New" w:eastAsia="Courier New" w:hAnsi="Courier New" w:cs="Courier New"/>
          </w:rPr>
          <w:delText>'KgPiensoTotal', 'semanaEntrada', 'añoEntrada', 'PorcHembras',</w:delText>
        </w:r>
      </w:del>
    </w:p>
    <w:p w14:paraId="6E1AA2C5" w14:textId="3AFE4F50" w:rsidR="00CB7E31" w:rsidDel="009E4857" w:rsidRDefault="00000000">
      <w:pPr>
        <w:spacing w:after="480" w:line="271" w:lineRule="auto"/>
        <w:ind w:left="1275" w:right="4709" w:firstLine="115"/>
        <w:rPr>
          <w:del w:id="8017" w:author="Jose Eduardo VIU" w:date="2023-04-01T20:51:00Z"/>
        </w:rPr>
      </w:pPr>
      <w:del w:id="8018" w:author="Jose Eduardo VIU" w:date="2023-04-01T20:51:00Z">
        <w:r w:rsidDel="009E4857">
          <w:rPr>
            <w:rFonts w:ascii="Courier New" w:eastAsia="Courier New" w:hAnsi="Courier New" w:cs="Courier New"/>
          </w:rPr>
          <w:delText>'PiensoCerdaDia'], dtype='object')</w:delText>
        </w:r>
      </w:del>
    </w:p>
    <w:p w14:paraId="0EE36205" w14:textId="7D8C05BA" w:rsidR="00CB7E31" w:rsidDel="009E4857" w:rsidRDefault="00000000">
      <w:pPr>
        <w:pStyle w:val="Ttulo3"/>
        <w:rPr>
          <w:del w:id="8019" w:author="Jose Eduardo VIU" w:date="2023-04-01T20:51:00Z"/>
        </w:rPr>
      </w:pPr>
      <w:del w:id="8020" w:author="Jose Eduardo VIU" w:date="2023-04-01T20:51:00Z">
        <w:r w:rsidDel="009E4857">
          <w:delText>Datos Inconsistentes</w:delText>
        </w:r>
      </w:del>
    </w:p>
    <w:p w14:paraId="4434166F" w14:textId="34CA6F9E" w:rsidR="00CB7E31" w:rsidDel="009E4857" w:rsidRDefault="00000000">
      <w:pPr>
        <w:pStyle w:val="Ttulo4"/>
        <w:rPr>
          <w:del w:id="8021" w:author="Jose Eduardo VIU" w:date="2023-04-01T20:51:00Z"/>
        </w:rPr>
      </w:pPr>
      <w:del w:id="8022" w:author="Jose Eduardo VIU" w:date="2023-04-01T20:51:00Z">
        <w:r w:rsidDel="009E4857">
          <w:delText>Nombre de la Granja</w:delText>
        </w:r>
      </w:del>
    </w:p>
    <w:p w14:paraId="1D4D7825" w14:textId="4BEB63C7" w:rsidR="00CB7E31" w:rsidDel="009E4857" w:rsidRDefault="00000000">
      <w:pPr>
        <w:spacing w:after="140" w:line="261" w:lineRule="auto"/>
        <w:ind w:left="513" w:hanging="10"/>
        <w:rPr>
          <w:del w:id="8023" w:author="Jose Eduardo VIU" w:date="2023-04-01T20:51:00Z"/>
        </w:rPr>
      </w:pPr>
      <w:del w:id="8024" w:author="Jose Eduardo VIU" w:date="2023-04-01T20:51:00Z">
        <w:r w:rsidDel="009E4857">
          <w:rPr>
            <w:rFonts w:ascii="Times New Roman" w:eastAsia="Times New Roman" w:hAnsi="Times New Roman" w:cs="Times New Roman"/>
          </w:rPr>
          <w:delText xml:space="preserve">La columna </w:delText>
        </w:r>
        <w:r w:rsidDel="009E4857">
          <w:rPr>
            <w:rFonts w:ascii="Times New Roman" w:eastAsia="Times New Roman" w:hAnsi="Times New Roman" w:cs="Times New Roman"/>
            <w:b/>
          </w:rPr>
          <w:delText xml:space="preserve">na_nombre </w:delText>
        </w:r>
        <w:r w:rsidDel="009E4857">
          <w:rPr>
            <w:rFonts w:ascii="Times New Roman" w:eastAsia="Times New Roman" w:hAnsi="Times New Roman" w:cs="Times New Roman"/>
          </w:rPr>
          <w:delText>se corresponde con el nombre de la granja. Esta columna dice el nombre de la granja y viene definida por el integrador y nave concreta que se usa, por lo que si una misma granja a lo largo de los años tiene distintos integrados o está formada por distintas naves, puede darse el caso que tenga distintos nombres, porque o bien los antiguos se les añada un sufijo (OLD, baja, etc) o porque al escribirlos se cometa algún error tipográfico, por ejemplo es común que en ocasiones se le añada algún artículo y en otras no.</w:delText>
        </w:r>
      </w:del>
    </w:p>
    <w:p w14:paraId="4006D26C" w14:textId="4EE23400" w:rsidR="00CB7E31" w:rsidDel="009E4857" w:rsidRDefault="00000000">
      <w:pPr>
        <w:spacing w:after="131" w:line="261" w:lineRule="auto"/>
        <w:ind w:left="513" w:hanging="10"/>
        <w:rPr>
          <w:del w:id="8025" w:author="Jose Eduardo VIU" w:date="2023-04-01T20:51:00Z"/>
        </w:rPr>
      </w:pPr>
      <w:del w:id="8026" w:author="Jose Eduardo VIU" w:date="2023-04-01T20:51:00Z">
        <w:r w:rsidDel="009E4857">
          <w:rPr>
            <w:rFonts w:ascii="Times New Roman" w:eastAsia="Times New Roman" w:hAnsi="Times New Roman" w:cs="Times New Roman"/>
          </w:rPr>
          <w:delText>Para nuestro problema puede ser interesante corregir todo esto para que las granjas se puedan definir de forma más unívoca y se pueda saber los distintos contratos que se refierene a la misma granja. Para ello lo primero que se me ocurre es poner todos los nombres en mayúsculas, y después quitar las stopwords como pueden ser “EL”,“LA”,“LOS”,“LAS”,“OLD”,“BAJA”. También todo lo que venga entre paréntesis, que son añadidos, por ejemplo indicando si esa granja es de tal integrador.</w:delText>
        </w:r>
      </w:del>
    </w:p>
    <w:p w14:paraId="60C34ECD" w14:textId="158AD612" w:rsidR="00CB7E31" w:rsidDel="009E4857" w:rsidRDefault="00000000">
      <w:pPr>
        <w:spacing w:after="0" w:line="261" w:lineRule="auto"/>
        <w:ind w:left="513" w:hanging="10"/>
        <w:rPr>
          <w:del w:id="8027" w:author="Jose Eduardo VIU" w:date="2023-04-01T20:51:00Z"/>
        </w:rPr>
      </w:pPr>
      <w:del w:id="8028" w:author="Jose Eduardo VIU" w:date="2023-04-01T20:51:00Z">
        <w:r w:rsidDel="009E4857">
          <w:rPr>
            <w:rFonts w:ascii="Times New Roman" w:eastAsia="Times New Roman" w:hAnsi="Times New Roman" w:cs="Times New Roman"/>
          </w:rPr>
          <w:delText>Para implementar todas estas modificaciones voy a definir un pequeño método en python que simplifique los nombres de las naves, con lo comentado anteriormente.</w:delText>
        </w:r>
      </w:del>
    </w:p>
    <w:p w14:paraId="3FB2F8F2" w14:textId="2BF80033" w:rsidR="00CB7E31" w:rsidDel="009E4857" w:rsidRDefault="00000000">
      <w:pPr>
        <w:spacing w:after="146"/>
        <w:ind w:left="41" w:right="-3"/>
        <w:rPr>
          <w:del w:id="8029" w:author="Jose Eduardo VIU" w:date="2023-04-01T20:51:00Z"/>
        </w:rPr>
      </w:pPr>
      <w:del w:id="8030" w:author="Jose Eduardo VIU" w:date="2023-04-01T20:51:00Z">
        <w:r w:rsidDel="009E4857">
          <w:rPr>
            <w:noProof/>
          </w:rPr>
          <w:drawing>
            <wp:inline distT="0" distB="0" distL="0" distR="0" wp14:anchorId="320501B0" wp14:editId="051E961B">
              <wp:extent cx="6248400" cy="3032760"/>
              <wp:effectExtent l="0" t="0" r="0" b="0"/>
              <wp:docPr id="83" name="Picture 60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60919"/>
                      <pic:cNvPicPr>
                        <a:picLocks noChangeAspect="1" noChangeArrowheads="1"/>
                      </pic:cNvPicPr>
                    </pic:nvPicPr>
                    <pic:blipFill>
                      <a:blip r:embed="rId102"/>
                      <a:stretch>
                        <a:fillRect/>
                      </a:stretch>
                    </pic:blipFill>
                    <pic:spPr bwMode="auto">
                      <a:xfrm>
                        <a:off x="0" y="0"/>
                        <a:ext cx="6248400" cy="3032760"/>
                      </a:xfrm>
                      <a:prstGeom prst="rect">
                        <a:avLst/>
                      </a:prstGeom>
                    </pic:spPr>
                  </pic:pic>
                </a:graphicData>
              </a:graphic>
            </wp:inline>
          </w:drawing>
        </w:r>
      </w:del>
    </w:p>
    <w:p w14:paraId="50053A06" w14:textId="122DE4EC" w:rsidR="00CB7E31" w:rsidDel="009E4857" w:rsidRDefault="00000000">
      <w:pPr>
        <w:spacing w:after="180" w:line="261" w:lineRule="auto"/>
        <w:ind w:left="513" w:hanging="10"/>
        <w:rPr>
          <w:del w:id="8031" w:author="Jose Eduardo VIU" w:date="2023-04-01T20:51:00Z"/>
        </w:rPr>
      </w:pPr>
      <w:del w:id="8032" w:author="Jose Eduardo VIU" w:date="2023-04-01T20:51:00Z">
        <w:r w:rsidDel="009E4857">
          <w:rPr>
            <w:rFonts w:ascii="Times New Roman" w:eastAsia="Times New Roman" w:hAnsi="Times New Roman" w:cs="Times New Roman"/>
          </w:rPr>
          <w:delText>Veo de crear una nueva columna con el nombre de la granja simplificado</w:delText>
        </w:r>
      </w:del>
    </w:p>
    <w:p w14:paraId="738FD769" w14:textId="07A00353" w:rsidR="00CB7E31" w:rsidDel="009E4857" w:rsidRDefault="00000000">
      <w:pPr>
        <w:spacing w:after="213" w:line="271" w:lineRule="auto"/>
        <w:ind w:left="10" w:right="117" w:hanging="10"/>
        <w:rPr>
          <w:del w:id="8033" w:author="Jose Eduardo VIU" w:date="2023-04-01T20:51:00Z"/>
        </w:rPr>
      </w:pPr>
      <w:del w:id="8034" w:author="Jose Eduardo VIU" w:date="2023-04-01T20:51:00Z">
        <w:r>
          <w:rPr>
            <w:noProof/>
          </w:rPr>
          <w:pict w14:anchorId="14E1DFD3">
            <v:group id="Group 35192" o:spid="_x0000_s2411" style="position:absolute;left:0;text-align:left;margin-left:25.9pt;margin-top:-3pt;width:468pt;height:19.55pt;z-index:-503316316"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" o:allowincell="f">
              <v:shape id="Forma libre: forma 632" o:spid="_x0000_s2412"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" path="m70,l16440,v39,,70,31,70,70l16510,620v,39,-31,70,-70,70l70,690c31,690,,659,,620l,70c,31,31,,70,xe" fillcolor="#cfcfcf" stroked="f" strokeweight="0">
                <v:path arrowok="t"/>
              </v:shape>
              <v:shape id="Forma libre: forma 633" o:spid="_x0000_s2413"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" path="m35,l16405,v19,,35,16,35,35l16440,585v,19,-16,35,-35,35l35,620c16,620,,604,,585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BA2121"/>
          </w:rPr>
          <w:delText>'na_nombre2'</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666666"/>
          </w:rPr>
          <w:delText xml:space="preserve">=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map(simplificar_nombre)</w:delText>
        </w:r>
      </w:del>
    </w:p>
    <w:p w14:paraId="7047D22D" w14:textId="0849BB92" w:rsidR="00CB7E31" w:rsidDel="009E4857" w:rsidRDefault="00000000">
      <w:pPr>
        <w:spacing w:after="180" w:line="261" w:lineRule="auto"/>
        <w:ind w:left="513" w:hanging="10"/>
        <w:rPr>
          <w:del w:id="8035" w:author="Jose Eduardo VIU" w:date="2023-04-01T20:51:00Z"/>
        </w:rPr>
      </w:pPr>
      <w:del w:id="8036" w:author="Jose Eduardo VIU" w:date="2023-04-01T20:51:00Z">
        <w:r w:rsidDel="009E4857">
          <w:rPr>
            <w:rFonts w:ascii="Times New Roman" w:eastAsia="Times New Roman" w:hAnsi="Times New Roman" w:cs="Times New Roman"/>
          </w:rPr>
          <w:delText>Muestro el número total de nombres de granjas distintos que tengo antes y después de aplicar la corrección del nombre para ver si ha merecido la pena.</w:delText>
        </w:r>
      </w:del>
    </w:p>
    <w:p w14:paraId="0E56EC15" w14:textId="513145A8" w:rsidR="00CB7E31" w:rsidDel="009E4857" w:rsidRDefault="00000000">
      <w:pPr>
        <w:spacing w:after="211" w:line="271" w:lineRule="auto"/>
        <w:ind w:left="598" w:right="117" w:hanging="598"/>
        <w:rPr>
          <w:del w:id="8037" w:author="Jose Eduardo VIU" w:date="2023-04-01T20:51:00Z"/>
        </w:rPr>
      </w:pPr>
      <w:del w:id="8038" w:author="Jose Eduardo VIU" w:date="2023-04-01T20:51:00Z">
        <w:r>
          <w:rPr>
            <w:noProof/>
          </w:rPr>
          <w:pict w14:anchorId="02CE41ED">
            <v:group id="Group 35193" o:spid="_x0000_s2408" style="position:absolute;left:0;text-align:left;margin-left:25.9pt;margin-top:-3pt;width:468pt;height:33.1pt;z-index:-503316315"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" o:allowincell="f">
              <v:shape id="Forma libre: forma 635" o:spid="_x0000_s2409"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" path="m70,l16440,v39,,70,31,70,70l16510,1098v,39,-31,70,-70,70l70,1168c31,1168,,1137,,1098l,70c,31,31,,70,xe" fillcolor="#cfcfcf" stroked="f" strokeweight="0">
                <v:path arrowok="t"/>
              </v:shape>
              <v:shape id="Forma libre: forma 636" o:spid="_x0000_s2410"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" path="m35,l16405,v19,,35,16,35,35l16440,1063v,19,-16,35,-35,35l35,1098c16,1098,,1082,,1063l,35c,16,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a_nombre'</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str</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007F00"/>
          </w:rPr>
          <w:delText>len</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BA2121"/>
          </w:rPr>
          <w:delText>' filas'</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print</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BA2121"/>
          </w:rPr>
          <w:delText>'na_nombre2'</w:delText>
        </w:r>
        <w:r w:rsidR="007341E8" w:rsidDel="009E4857">
          <w:rPr>
            <w:rFonts w:ascii="Courier New" w:eastAsia="Courier New" w:hAnsi="Courier New" w:cs="Courier New"/>
          </w:rPr>
          <w:delText xml:space="preserve">, </w:delText>
        </w:r>
        <w:r w:rsidR="007341E8" w:rsidDel="009E4857">
          <w:rPr>
            <w:rFonts w:ascii="Courier New" w:eastAsia="Courier New" w:hAnsi="Courier New" w:cs="Courier New"/>
            <w:color w:val="007F00"/>
          </w:rPr>
          <w:delText>str</w:delText>
        </w:r>
        <w:r w:rsidR="007341E8" w:rsidDel="009E4857">
          <w:rPr>
            <w:rFonts w:ascii="Courier New" w:eastAsia="Courier New" w:hAnsi="Courier New" w:cs="Courier New"/>
          </w:rPr>
          <w:delText>(</w:delText>
        </w:r>
        <w:r w:rsidR="007341E8" w:rsidDel="009E4857">
          <w:rPr>
            <w:rFonts w:ascii="Courier New" w:eastAsia="Courier New" w:hAnsi="Courier New" w:cs="Courier New"/>
            <w:color w:val="007F00"/>
          </w:rPr>
          <w:delText>len</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na_nombre2</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 xml:space="preserve">unique())), </w:delText>
        </w:r>
        <w:r w:rsidR="007341E8" w:rsidDel="009E4857">
          <w:rPr>
            <w:rFonts w:ascii="Courier New" w:eastAsia="Courier New" w:hAnsi="Courier New" w:cs="Courier New"/>
            <w:color w:val="BA2121"/>
          </w:rPr>
          <w:delText>' filas'</w:delText>
        </w:r>
        <w:r w:rsidR="007341E8" w:rsidDel="009E4857">
          <w:rPr>
            <w:rFonts w:ascii="Courier New" w:eastAsia="Courier New" w:hAnsi="Courier New" w:cs="Courier New"/>
          </w:rPr>
          <w:delText>)</w:delText>
        </w:r>
      </w:del>
    </w:p>
    <w:p w14:paraId="37AB8C1D" w14:textId="3A42D800" w:rsidR="00CB7E31" w:rsidDel="009E4857" w:rsidRDefault="00000000">
      <w:pPr>
        <w:spacing w:after="128" w:line="271" w:lineRule="auto"/>
        <w:ind w:left="528" w:right="5924" w:hanging="10"/>
        <w:rPr>
          <w:del w:id="8039" w:author="Jose Eduardo VIU" w:date="2023-04-01T20:51:00Z"/>
        </w:rPr>
      </w:pPr>
      <w:del w:id="8040" w:author="Jose Eduardo VIU" w:date="2023-04-01T20:51:00Z">
        <w:r w:rsidDel="009E4857">
          <w:rPr>
            <w:rFonts w:ascii="Courier New" w:eastAsia="Courier New" w:hAnsi="Courier New" w:cs="Courier New"/>
          </w:rPr>
          <w:delText>na_nombre 597 filas na_nombre2 491 filas</w:delText>
        </w:r>
      </w:del>
    </w:p>
    <w:p w14:paraId="4B2B0E00" w14:textId="61BAA229" w:rsidR="00CB7E31" w:rsidDel="009E4857" w:rsidRDefault="00000000">
      <w:pPr>
        <w:spacing w:after="131" w:line="261" w:lineRule="auto"/>
        <w:ind w:left="513" w:hanging="10"/>
        <w:rPr>
          <w:del w:id="8041" w:author="Jose Eduardo VIU" w:date="2023-04-01T20:51:00Z"/>
        </w:rPr>
      </w:pPr>
      <w:del w:id="8042" w:author="Jose Eduardo VIU" w:date="2023-04-01T20:51:00Z">
        <w:r w:rsidDel="009E4857">
          <w:rPr>
            <w:rFonts w:ascii="Times New Roman" w:eastAsia="Times New Roman" w:hAnsi="Times New Roman" w:cs="Times New Roman"/>
          </w:rPr>
          <w:delText>Como se ve se ha conseguido eliminar 106 ocurrencias de nombres de granjas que en realidad eran la misma y tenían nombres con alguna diferencia.</w:delText>
        </w:r>
      </w:del>
    </w:p>
    <w:p w14:paraId="4DC4EB31" w14:textId="262B72DE" w:rsidR="00CB7E31" w:rsidDel="009E4857" w:rsidRDefault="00000000">
      <w:pPr>
        <w:spacing w:after="180" w:line="261" w:lineRule="auto"/>
        <w:ind w:left="513" w:hanging="10"/>
        <w:rPr>
          <w:del w:id="8043" w:author="Jose Eduardo VIU" w:date="2023-04-01T20:51:00Z"/>
        </w:rPr>
      </w:pPr>
      <w:del w:id="8044" w:author="Jose Eduardo VIU" w:date="2023-04-01T20:51:00Z">
        <w:r w:rsidDel="009E4857">
          <w:rPr>
            <w:rFonts w:ascii="Times New Roman" w:eastAsia="Times New Roman" w:hAnsi="Times New Roman" w:cs="Times New Roman"/>
          </w:rPr>
          <w:delText>Podemos borrar la columna antigua del nombre que ya no necesitaremos.</w:delText>
        </w:r>
      </w:del>
    </w:p>
    <w:p w14:paraId="167FA4CC" w14:textId="633BF0CE" w:rsidR="00CB7E31" w:rsidDel="009E4857" w:rsidRDefault="00000000">
      <w:pPr>
        <w:spacing w:after="5" w:line="266" w:lineRule="auto"/>
        <w:ind w:left="-5" w:hanging="10"/>
        <w:rPr>
          <w:del w:id="8045" w:author="Jose Eduardo VIU" w:date="2023-04-01T20:51:00Z"/>
        </w:rPr>
      </w:pPr>
      <w:del w:id="8046" w:author="Jose Eduardo VIU" w:date="2023-04-01T20:51:00Z">
        <w:r w:rsidDel="009E4857">
          <w:rPr>
            <w:rFonts w:ascii="Courier New" w:eastAsia="Courier New" w:hAnsi="Courier New" w:cs="Courier New"/>
            <w:color w:val="303F9F"/>
          </w:rPr>
          <w:delText xml:space="preserve">[ ]: </w:delText>
        </w:r>
        <w:r w:rsidDel="009E4857">
          <w:rPr>
            <w:rFonts w:ascii="Courier New" w:eastAsia="Courier New" w:hAnsi="Courier New" w:cs="Courier New"/>
            <w:i/>
            <w:color w:val="3D7A7A"/>
          </w:rPr>
          <w:delText># Borramos la columna del nombre original de la granja, porque ya disponemos de</w:delText>
        </w:r>
        <w:r w:rsidDel="009E4857">
          <w:rPr>
            <w:rFonts w:ascii="Courier New" w:eastAsia="Courier New" w:hAnsi="Courier New" w:cs="Courier New"/>
            <w:color w:val="FF0000"/>
          </w:rPr>
          <w:delText>␣</w:delText>
        </w:r>
      </w:del>
    </w:p>
    <w:p w14:paraId="39E1F276" w14:textId="2133E392" w:rsidR="00CB7E31" w:rsidDel="009E4857" w:rsidRDefault="00000000">
      <w:pPr>
        <w:spacing w:after="489" w:line="271" w:lineRule="auto"/>
        <w:ind w:left="583" w:right="4241" w:firstLine="163"/>
        <w:rPr>
          <w:del w:id="8047" w:author="Jose Eduardo VIU" w:date="2023-04-01T20:51:00Z"/>
        </w:rPr>
      </w:pPr>
      <w:del w:id="8048" w:author="Jose Eduardo VIU" w:date="2023-04-01T20:51:00Z">
        <w:r>
          <w:rPr>
            <w:noProof/>
          </w:rPr>
          <w:pict w14:anchorId="778DDF73">
            <v:group id="Group 34290" o:spid="_x0000_s2405" style="position:absolute;left:0;text-align:left;margin-left:25.9pt;margin-top:-16.8pt;width:468pt;height:47.7pt;z-index:-503316314" coordsize="59436,6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" o:allowincell="f">
              <v:shape id="Forma libre: forma 638" o:spid="_x0000_s2406" style="position:absolute;width:59436;height:6058;visibility:visible;mso-wrap-style:square;v-text-anchor:top" coordsize="16510,1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" path="m70,1r16370,c16479,1,16510,32,16510,71r,1542c16510,1652,16479,1683,16440,1683l70,1683c31,1683,,1652,,1613l,71c,32,31,1,70,1xe" fillcolor="#cfcfcf" stroked="f" strokeweight="0">
                <v:path arrowok="t"/>
              </v:shape>
              <v:shape id="Forma libre: forma 639" o:spid="_x0000_s2407" style="position:absolute;left:126;top:126;width:59180;height:5803;visibility:visible;mso-wrap-style:square;v-text-anchor:top" coordsize="16439,1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" path="m35,l16405,v19,,35,16,35,35l16440,1577v,19,-16,35,-35,35l35,1612c16,1612,,1596,,1577l,35c,16,16,,35,xe" fillcolor="#f7f7f7" stroked="f" strokeweight="0">
                <v:path arrowok="t"/>
              </v:shape>
            </v:group>
          </w:pict>
        </w:r>
        <w:r w:rsidR="007341E8" w:rsidDel="009E4857">
          <w:rPr>
            <w:rFonts w:ascii="Times New Roman" w:eastAsia="Times New Roman" w:hAnsi="Times New Roman" w:cs="Times New Roman"/>
            <w:color w:val="FF0000"/>
            <w:sz w:val="12"/>
          </w:rPr>
          <w:delText>↪</w:delText>
        </w:r>
        <w:r w:rsidR="007341E8" w:rsidDel="009E4857">
          <w:rPr>
            <w:rFonts w:ascii="Courier New" w:eastAsia="Courier New" w:hAnsi="Courier New" w:cs="Courier New"/>
            <w:i/>
            <w:color w:val="3D7A7A"/>
          </w:rPr>
          <w:delText xml:space="preserve">la simplificada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drop([</w:delText>
        </w:r>
        <w:r w:rsidR="007341E8" w:rsidDel="009E4857">
          <w:rPr>
            <w:rFonts w:ascii="Courier New" w:eastAsia="Courier New" w:hAnsi="Courier New" w:cs="Courier New"/>
            <w:color w:val="BA2121"/>
          </w:rPr>
          <w:delText>'na_nombre'</w:delText>
        </w:r>
        <w:r w:rsidR="007341E8" w:rsidDel="009E4857">
          <w:rPr>
            <w:rFonts w:ascii="Courier New" w:eastAsia="Courier New" w:hAnsi="Courier New" w:cs="Courier New"/>
          </w:rPr>
          <w:delText>], inplace</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b/>
            <w:color w:val="007F00"/>
          </w:rPr>
          <w:delText>True</w:delText>
        </w:r>
        <w:r w:rsidR="007341E8" w:rsidDel="009E4857">
          <w:rPr>
            <w:rFonts w:ascii="Courier New" w:eastAsia="Courier New" w:hAnsi="Courier New" w:cs="Courier New"/>
          </w:rPr>
          <w:delText>, axis</w:delText>
        </w:r>
        <w:r w:rsidR="007341E8" w:rsidDel="009E4857">
          <w:rPr>
            <w:rFonts w:ascii="Courier New" w:eastAsia="Courier New" w:hAnsi="Courier New" w:cs="Courier New"/>
            <w:color w:val="666666"/>
          </w:rPr>
          <w:delText>=1</w:delText>
        </w:r>
        <w:r w:rsidR="007341E8" w:rsidDel="009E4857">
          <w:rPr>
            <w:rFonts w:ascii="Courier New" w:eastAsia="Courier New" w:hAnsi="Courier New" w:cs="Courier New"/>
          </w:rPr>
          <w:delText>)</w:delText>
        </w:r>
      </w:del>
    </w:p>
    <w:p w14:paraId="2C1F763B" w14:textId="24DC5797" w:rsidR="00CB7E31" w:rsidDel="009E4857" w:rsidRDefault="00000000">
      <w:pPr>
        <w:pStyle w:val="Ttulo3"/>
        <w:rPr>
          <w:del w:id="8049" w:author="Jose Eduardo VIU" w:date="2023-04-01T20:51:00Z"/>
        </w:rPr>
      </w:pPr>
      <w:del w:id="8050" w:author="Jose Eduardo VIU" w:date="2023-04-01T20:51:00Z">
        <w:r w:rsidDel="009E4857">
          <w:delText>Conclusiones</w:delText>
        </w:r>
      </w:del>
    </w:p>
    <w:p w14:paraId="4E077559" w14:textId="6CF4912A" w:rsidR="00CB7E31" w:rsidDel="009E4857" w:rsidRDefault="00000000">
      <w:pPr>
        <w:spacing w:after="131" w:line="261" w:lineRule="auto"/>
        <w:ind w:left="513" w:hanging="10"/>
        <w:rPr>
          <w:del w:id="8051" w:author="Jose Eduardo VIU" w:date="2023-04-01T20:51:00Z"/>
        </w:rPr>
      </w:pPr>
      <w:del w:id="8052" w:author="Jose Eduardo VIU" w:date="2023-04-01T20:51:00Z">
        <w:r w:rsidDel="009E4857">
          <w:rPr>
            <w:rFonts w:ascii="Times New Roman" w:eastAsia="Times New Roman" w:hAnsi="Times New Roman" w:cs="Times New Roman"/>
          </w:rPr>
          <w:delText>Tras todo el proceso de limpieza anterior nos encontramos con un dataset que dispone de 5.277 filas y 28 columnas. Partíamos de un dataset con 5.332 filas (hemos quitado 55 filas por distintos motivos) y que tenía 27 columnas, se han añadido varias columnas calculadas nuevas y se han eliminado otras que ya no eran necesarias, corrigiendo los datos por ejemplo de las columnas de tipo fecha.</w:delText>
        </w:r>
      </w:del>
    </w:p>
    <w:p w14:paraId="0F2DAEDA" w14:textId="0BAFB226" w:rsidR="00CB7E31" w:rsidDel="009E4857" w:rsidRDefault="00000000">
      <w:pPr>
        <w:spacing w:after="131" w:line="261" w:lineRule="auto"/>
        <w:ind w:left="513" w:hanging="10"/>
        <w:rPr>
          <w:del w:id="8053" w:author="Jose Eduardo VIU" w:date="2023-04-01T20:51:00Z"/>
        </w:rPr>
      </w:pPr>
      <w:del w:id="8054" w:author="Jose Eduardo VIU" w:date="2023-04-01T20:51:00Z">
        <w:r w:rsidDel="009E4857">
          <w:rPr>
            <w:rFonts w:ascii="Times New Roman" w:eastAsia="Times New Roman" w:hAnsi="Times New Roman" w:cs="Times New Roman"/>
          </w:rPr>
          <w:delText>El nuevo dataset está mucho más limpio, sin perder excesivas muestras en el proceso, ya no tiene missing values, y posee datos mejor preparados para poder usarlos en siguientes procesos de Machine Learning.</w:delText>
        </w:r>
      </w:del>
    </w:p>
    <w:p w14:paraId="66999AAA" w14:textId="10FF04BA" w:rsidR="00CB7E31" w:rsidDel="009E4857" w:rsidRDefault="00000000">
      <w:pPr>
        <w:spacing w:after="0" w:line="261" w:lineRule="auto"/>
        <w:ind w:left="513" w:hanging="10"/>
        <w:rPr>
          <w:del w:id="8055" w:author="Jose Eduardo VIU" w:date="2023-04-01T20:51:00Z"/>
        </w:rPr>
      </w:pPr>
      <w:del w:id="8056" w:author="Jose Eduardo VIU" w:date="2023-04-01T20:51:00Z">
        <w:r w:rsidDel="009E4857">
          <w:rPr>
            <w:rFonts w:ascii="Times New Roman" w:eastAsia="Times New Roman" w:hAnsi="Times New Roman" w:cs="Times New Roman"/>
          </w:rPr>
          <w:delText>Se podría eliminar también la columna del código del contrato, que es un identificador que ya no aporta nada de cara a la estimación que queremos lograr en posteriores pasos, pero de momento lo dejo por si en futuras versiones algún dato se ve como fuera de rango poder saber que contrato lo provoca y poder consultar más detalle del mismo.</w:delText>
        </w:r>
      </w:del>
    </w:p>
    <w:p w14:paraId="2DCF51D0" w14:textId="55910A0E" w:rsidR="00CB7E31" w:rsidDel="009E4857" w:rsidRDefault="00000000">
      <w:pPr>
        <w:spacing w:after="187"/>
        <w:rPr>
          <w:del w:id="8057" w:author="Jose Eduardo VIU" w:date="2023-04-01T20:51:00Z"/>
        </w:rPr>
      </w:pPr>
      <w:del w:id="8058" w:author="Jose Eduardo VIU" w:date="2023-04-01T20:51:00Z">
        <w:r>
          <w:pict w14:anchorId="72C28BDC">
            <v:group id="Group 34303" o:spid="_x0000_s2398" style="width:493.9pt;height:19.6pt;mso-position-horizontal-relative:char;mso-position-vertical-relative:line" coordsize="62726,2487">
              <v:shape id="Forma libre: forma 641" o:spid="_x0000_s2399" style="position:absolute;left:3290;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" path="m70,l16440,v39,,70,31,70,70l16510,621v,39,-31,70,-70,70l70,691c31,691,,660,,621l,70c,31,31,,70,xe" fillcolor="#cfcfcf" stroked="f" strokeweight="0">
                <v:path arrowok="t"/>
              </v:shape>
              <v:shape id="Forma libre: forma 642" o:spid="_x0000_s2400" style="position:absolute;left:3416;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" path="m35,l16405,v19,,35,16,35,35l16440,586v,19,-16,35,-35,35l35,621c16,621,,605,,586l,35c,16,16,,35,xe" fillcolor="#f7f7f7" stroked="f" strokeweight="0">
                <v:path arrowok="t"/>
              </v:shape>
              <v:shape id="Cuadro de texto 643" o:spid="_x0000_s2401"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" filled="f" stroked="f" strokeweight="0">
                <v:textbox style="mso-next-textbox:#Cuadro de texto 643" inset="0,0,0,0">
                  <w:txbxContent>
                    <w:p w14:paraId="28FA5072" w14:textId="77777777" w:rsidR="00CB7E31" w:rsidRDefault="00000000">
                      <w:pPr>
                        <w:overflowPunct w:val="0"/>
                        <w:spacing w:after="0" w:line="240" w:lineRule="auto"/>
                      </w:pPr>
                      <w:r>
                        <w:rPr>
                          <w:rFonts w:asciiTheme="minorHAnsi" w:hAnsiTheme="minorHAnsi" w:cstheme="minorBidi"/>
                          <w:color w:val="303F9F"/>
                        </w:rPr>
                        <w:t>[</w:t>
                      </w:r>
                      <w:r>
                        <w:rPr>
                          <w:rFonts w:asciiTheme="minorHAnsi" w:hAnsiTheme="minorHAnsi" w:cstheme="minorBidi"/>
                          <w:color w:val="303F9F"/>
                          <w:spacing w:val="-16"/>
                        </w:rPr>
                        <w:t xml:space="preserve"> </w:t>
                      </w:r>
                      <w:r>
                        <w:rPr>
                          <w:rFonts w:asciiTheme="minorHAnsi" w:hAnsiTheme="minorHAnsi" w:cstheme="minorBidi"/>
                          <w:color w:val="303F9F"/>
                        </w:rPr>
                        <w:t>]:</w:t>
                      </w:r>
                    </w:p>
                  </w:txbxContent>
                </v:textbox>
              </v:shape>
              <v:shape id="Cuadro de texto 644" o:spid="_x0000_s2402" type="#_x0000_t202" style="position:absolute;left:3798;top:388;width:192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" filled="f" stroked="f" strokeweight="0">
                <v:textbox style="mso-next-textbox:#Cuadro de texto 644" inset="0,0,0,0">
                  <w:txbxContent>
                    <w:p w14:paraId="0D1DD3EA" w14:textId="77777777" w:rsidR="00CB7E31" w:rsidRDefault="00000000">
                      <w:pPr>
                        <w:overflowPunct w:val="0"/>
                        <w:spacing w:after="0" w:line="240" w:lineRule="auto"/>
                      </w:pPr>
                      <w:r>
                        <w:rPr>
                          <w:rFonts w:asciiTheme="minorHAnsi" w:hAnsiTheme="minorHAnsi" w:cstheme="minorBidi"/>
                        </w:rPr>
                        <w:t>df</w:t>
                      </w:r>
                    </w:p>
                  </w:txbxContent>
                </v:textbox>
              </v:shape>
              <v:shape id="Cuadro de texto 645" o:spid="_x0000_s2403" type="#_x0000_t202" style="position:absolute;left:525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" filled="f" stroked="f" strokeweight="0">
                <v:textbox style="mso-next-textbox:#Cuadro de texto 645" inset="0,0,0,0">
                  <w:txbxContent>
                    <w:p w14:paraId="504A8B26" w14:textId="77777777" w:rsidR="00CB7E31" w:rsidRDefault="00000000">
                      <w:pPr>
                        <w:overflowPunct w:val="0"/>
                        <w:spacing w:after="0" w:line="240" w:lineRule="auto"/>
                      </w:pPr>
                      <w:r>
                        <w:rPr>
                          <w:rFonts w:asciiTheme="minorHAnsi" w:hAnsiTheme="minorHAnsi" w:cstheme="minorBidi"/>
                          <w:color w:val="666666"/>
                        </w:rPr>
                        <w:t>.</w:t>
                      </w:r>
                    </w:p>
                  </w:txbxContent>
                </v:textbox>
              </v:shape>
              <v:shape id="Cuadro de texto 646" o:spid="_x0000_s2404" type="#_x0000_t202" style="position:absolute;left:5976;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Luu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UkswTuZ8IRkMtfAAAA//8DAFBLAQItABQABgAIAAAAIQDb4fbL7gAAAIUBAAATAAAAAAAA&#10;AAAAAAAAAAAAAABbQ29udGVudF9UeXBlc10ueG1sUEsBAi0AFAAGAAgAAAAhAFr0LFu/AAAAFQEA&#10;AAsAAAAAAAAAAAAAAAAAHwEAAF9yZWxzLy5yZWxzUEsBAi0AFAAGAAgAAAAhAFAcu67HAAAA3AAA&#10;AA8AAAAAAAAAAAAAAAAABwIAAGRycy9kb3ducmV2LnhtbFBLBQYAAAAAAwADALcAAAD7AgAAAAA=&#10;" filled="f" stroked="f" strokeweight="0">
                <v:textbox style="mso-next-textbox:#Cuadro de texto 646" inset="0,0,0,0">
                  <w:txbxContent>
                    <w:p w14:paraId="7C8A0C81" w14:textId="77777777" w:rsidR="00CB7E31" w:rsidRDefault="00000000">
                      <w:pPr>
                        <w:overflowPunct w:val="0"/>
                        <w:spacing w:after="0" w:line="240" w:lineRule="auto"/>
                      </w:pPr>
                      <w:r>
                        <w:rPr>
                          <w:rFonts w:asciiTheme="minorHAnsi" w:hAnsiTheme="minorHAnsi" w:cstheme="minorBidi"/>
                        </w:rPr>
                        <w:t>info</w:t>
                      </w:r>
                    </w:p>
                  </w:txbxContent>
                </v:textbox>
              </v:shape>
              <w10:anchorlock/>
            </v:group>
          </w:pict>
        </w:r>
      </w:del>
    </w:p>
    <w:tbl>
      <w:tblPr>
        <w:tblStyle w:val="TableGrid"/>
        <w:tblW w:w="9408" w:type="dxa"/>
        <w:tblInd w:w="0" w:type="dxa"/>
        <w:tblLayout w:type="fixed"/>
        <w:tblLook w:val="04A0" w:firstRow="1" w:lastRow="0" w:firstColumn="1" w:lastColumn="0" w:noHBand="0" w:noVBand="1"/>
      </w:tblPr>
      <w:tblGrid>
        <w:gridCol w:w="589"/>
        <w:gridCol w:w="687"/>
        <w:gridCol w:w="345"/>
        <w:gridCol w:w="1258"/>
        <w:gridCol w:w="345"/>
        <w:gridCol w:w="913"/>
        <w:gridCol w:w="345"/>
        <w:gridCol w:w="458"/>
        <w:gridCol w:w="572"/>
        <w:gridCol w:w="915"/>
        <w:gridCol w:w="802"/>
        <w:gridCol w:w="457"/>
        <w:gridCol w:w="115"/>
        <w:gridCol w:w="925"/>
        <w:gridCol w:w="113"/>
        <w:gridCol w:w="569"/>
      </w:tblGrid>
      <w:tr w:rsidR="00CB7E31" w:rsidDel="009E4857" w14:paraId="7B95D0D3" w14:textId="2B04D880">
        <w:trPr>
          <w:trHeight w:val="271"/>
          <w:del w:id="8059" w:author="Jose Eduardo VIU" w:date="2023-04-01T20:51:00Z"/>
        </w:trPr>
        <w:tc>
          <w:tcPr>
            <w:tcW w:w="4480" w:type="dxa"/>
            <w:gridSpan w:val="7"/>
          </w:tcPr>
          <w:p w14:paraId="05825B2D" w14:textId="21DB15B9" w:rsidR="00CB7E31" w:rsidDel="009E4857" w:rsidRDefault="00000000">
            <w:pPr>
              <w:suppressAutoHyphens w:val="0"/>
              <w:spacing w:after="0"/>
              <w:rPr>
                <w:del w:id="8060" w:author="Jose Eduardo VIU" w:date="2023-04-01T20:51:00Z"/>
              </w:rPr>
            </w:pPr>
            <w:del w:id="8061" w:author="Jose Eduardo VIU" w:date="2023-04-01T20:51:00Z">
              <w:r w:rsidDel="009E4857">
                <w:rPr>
                  <w:rFonts w:ascii="Courier New" w:eastAsia="Courier New" w:hAnsi="Courier New" w:cs="Courier New"/>
                  <w:color w:val="D84315"/>
                </w:rPr>
                <w:delText xml:space="preserve">[ ]: </w:delText>
              </w:r>
              <w:r w:rsidDel="009E4857">
                <w:rPr>
                  <w:rFonts w:ascii="Courier New" w:eastAsia="Courier New" w:hAnsi="Courier New" w:cs="Courier New"/>
                </w:rPr>
                <w:delText>&lt;bound method DataFrame.info of</w:delText>
              </w:r>
            </w:del>
          </w:p>
        </w:tc>
        <w:tc>
          <w:tcPr>
            <w:tcW w:w="458" w:type="dxa"/>
            <w:vMerge w:val="restart"/>
          </w:tcPr>
          <w:p w14:paraId="74F0932E" w14:textId="6CDD0DD5" w:rsidR="00CB7E31" w:rsidDel="009E4857" w:rsidRDefault="00CB7E31">
            <w:pPr>
              <w:suppressAutoHyphens w:val="0"/>
              <w:rPr>
                <w:del w:id="8062" w:author="Jose Eduardo VIU" w:date="2023-04-01T20:51:00Z"/>
              </w:rPr>
            </w:pPr>
          </w:p>
        </w:tc>
        <w:tc>
          <w:tcPr>
            <w:tcW w:w="4468" w:type="dxa"/>
            <w:gridSpan w:val="8"/>
            <w:vMerge w:val="restart"/>
          </w:tcPr>
          <w:p w14:paraId="4C4B30A4" w14:textId="7F9C520E" w:rsidR="00CB7E31" w:rsidDel="009E4857" w:rsidRDefault="00000000">
            <w:pPr>
              <w:suppressAutoHyphens w:val="0"/>
              <w:spacing w:after="0"/>
              <w:rPr>
                <w:del w:id="8063" w:author="Jose Eduardo VIU" w:date="2023-04-01T20:51:00Z"/>
              </w:rPr>
            </w:pPr>
            <w:del w:id="8064" w:author="Jose Eduardo VIU" w:date="2023-04-01T20:51:00Z">
              <w:r w:rsidDel="009E4857">
                <w:rPr>
                  <w:rFonts w:ascii="Courier New" w:eastAsia="Courier New" w:hAnsi="Courier New" w:cs="Courier New"/>
                </w:rPr>
                <w:delText>ct_codigo ct_integra ct_tipo ct_raza</w:delText>
              </w:r>
            </w:del>
          </w:p>
        </w:tc>
      </w:tr>
      <w:tr w:rsidR="00CB7E31" w:rsidDel="009E4857" w14:paraId="02F0FCEF" w14:textId="3202B250">
        <w:trPr>
          <w:trHeight w:val="245"/>
          <w:del w:id="8065" w:author="Jose Eduardo VIU" w:date="2023-04-01T20:51:00Z"/>
        </w:trPr>
        <w:tc>
          <w:tcPr>
            <w:tcW w:w="1619" w:type="dxa"/>
            <w:gridSpan w:val="3"/>
          </w:tcPr>
          <w:p w14:paraId="3D793945" w14:textId="3715F397" w:rsidR="00CB7E31" w:rsidDel="009E4857" w:rsidRDefault="00000000">
            <w:pPr>
              <w:suppressAutoHyphens w:val="0"/>
              <w:spacing w:after="0"/>
              <w:ind w:left="588"/>
              <w:rPr>
                <w:del w:id="8066" w:author="Jose Eduardo VIU" w:date="2023-04-01T20:51:00Z"/>
              </w:rPr>
            </w:pPr>
            <w:del w:id="8067" w:author="Jose Eduardo VIU" w:date="2023-04-01T20:51:00Z">
              <w:r w:rsidDel="009E4857">
                <w:rPr>
                  <w:rFonts w:ascii="Courier New" w:eastAsia="Courier New" w:hAnsi="Courier New" w:cs="Courier New"/>
                </w:rPr>
                <w:delText>ct_fase</w:delText>
              </w:r>
            </w:del>
          </w:p>
        </w:tc>
        <w:tc>
          <w:tcPr>
            <w:tcW w:w="2861" w:type="dxa"/>
            <w:gridSpan w:val="4"/>
          </w:tcPr>
          <w:p w14:paraId="6E96E767" w14:textId="7DDD8EEB" w:rsidR="00CB7E31" w:rsidDel="009E4857" w:rsidRDefault="00000000">
            <w:pPr>
              <w:suppressAutoHyphens w:val="0"/>
              <w:spacing w:after="0"/>
              <w:ind w:left="344"/>
              <w:rPr>
                <w:del w:id="8068" w:author="Jose Eduardo VIU" w:date="2023-04-01T20:51:00Z"/>
              </w:rPr>
            </w:pPr>
            <w:del w:id="8069" w:author="Jose Eduardo VIU" w:date="2023-04-01T20:51:00Z">
              <w:r w:rsidDel="009E4857">
                <w:rPr>
                  <w:rFonts w:ascii="Courier New" w:eastAsia="Courier New" w:hAnsi="Courier New" w:cs="Courier New"/>
                </w:rPr>
                <w:delText>IncPeso \</w:delText>
              </w:r>
            </w:del>
          </w:p>
        </w:tc>
        <w:tc>
          <w:tcPr>
            <w:tcW w:w="458" w:type="dxa"/>
            <w:vMerge/>
          </w:tcPr>
          <w:p w14:paraId="2E38445E" w14:textId="37C0C123" w:rsidR="00CB7E31" w:rsidDel="009E4857" w:rsidRDefault="00CB7E31">
            <w:pPr>
              <w:suppressAutoHyphens w:val="0"/>
              <w:rPr>
                <w:del w:id="8070" w:author="Jose Eduardo VIU" w:date="2023-04-01T20:51:00Z"/>
              </w:rPr>
            </w:pPr>
          </w:p>
        </w:tc>
        <w:tc>
          <w:tcPr>
            <w:tcW w:w="4468" w:type="dxa"/>
            <w:gridSpan w:val="8"/>
            <w:vMerge/>
          </w:tcPr>
          <w:p w14:paraId="3FA39DFE" w14:textId="78BE279D" w:rsidR="00CB7E31" w:rsidDel="009E4857" w:rsidRDefault="00CB7E31">
            <w:pPr>
              <w:suppressAutoHyphens w:val="0"/>
              <w:rPr>
                <w:del w:id="8071" w:author="Jose Eduardo VIU" w:date="2023-04-01T20:51:00Z"/>
              </w:rPr>
            </w:pPr>
          </w:p>
        </w:tc>
      </w:tr>
      <w:tr w:rsidR="00CB7E31" w:rsidDel="009E4857" w14:paraId="598E13B0" w14:textId="6F13C8B4">
        <w:trPr>
          <w:trHeight w:val="271"/>
          <w:del w:id="8072" w:author="Jose Eduardo VIU" w:date="2023-04-01T20:51:00Z"/>
        </w:trPr>
        <w:tc>
          <w:tcPr>
            <w:tcW w:w="1274" w:type="dxa"/>
            <w:gridSpan w:val="2"/>
          </w:tcPr>
          <w:p w14:paraId="72240043" w14:textId="3252F1A9" w:rsidR="00CB7E31" w:rsidDel="009E4857" w:rsidRDefault="00000000">
            <w:pPr>
              <w:suppressAutoHyphens w:val="0"/>
              <w:spacing w:after="0"/>
              <w:ind w:left="15"/>
              <w:jc w:val="center"/>
              <w:rPr>
                <w:del w:id="8073" w:author="Jose Eduardo VIU" w:date="2023-04-01T20:51:00Z"/>
              </w:rPr>
            </w:pPr>
            <w:del w:id="8074" w:author="Jose Eduardo VIU" w:date="2023-04-01T20:51:00Z">
              <w:r w:rsidDel="009E4857">
                <w:rPr>
                  <w:rFonts w:ascii="Courier New" w:eastAsia="Courier New" w:hAnsi="Courier New" w:cs="Courier New"/>
                </w:rPr>
                <w:delText>0</w:delText>
              </w:r>
            </w:del>
          </w:p>
        </w:tc>
        <w:tc>
          <w:tcPr>
            <w:tcW w:w="345" w:type="dxa"/>
          </w:tcPr>
          <w:p w14:paraId="6A2B0752" w14:textId="330DAEFF" w:rsidR="00CB7E31" w:rsidDel="009E4857" w:rsidRDefault="00CB7E31">
            <w:pPr>
              <w:suppressAutoHyphens w:val="0"/>
              <w:rPr>
                <w:del w:id="8075" w:author="Jose Eduardo VIU" w:date="2023-04-01T20:51:00Z"/>
              </w:rPr>
            </w:pPr>
          </w:p>
        </w:tc>
        <w:tc>
          <w:tcPr>
            <w:tcW w:w="1258" w:type="dxa"/>
          </w:tcPr>
          <w:p w14:paraId="0FC4C4CF" w14:textId="0F9C0663" w:rsidR="00CB7E31" w:rsidDel="009E4857" w:rsidRDefault="00000000">
            <w:pPr>
              <w:suppressAutoHyphens w:val="0"/>
              <w:spacing w:after="0"/>
              <w:ind w:left="115"/>
              <w:rPr>
                <w:del w:id="8076" w:author="Jose Eduardo VIU" w:date="2023-04-01T20:51:00Z"/>
              </w:rPr>
            </w:pPr>
            <w:del w:id="8077" w:author="Jose Eduardo VIU" w:date="2023-04-01T20:51:00Z">
              <w:r w:rsidDel="009E4857">
                <w:rPr>
                  <w:rFonts w:ascii="Courier New" w:eastAsia="Courier New" w:hAnsi="Courier New" w:cs="Courier New"/>
                </w:rPr>
                <w:delText>20312</w:delText>
              </w:r>
            </w:del>
          </w:p>
        </w:tc>
        <w:tc>
          <w:tcPr>
            <w:tcW w:w="345" w:type="dxa"/>
          </w:tcPr>
          <w:p w14:paraId="0ABF01E2" w14:textId="6FADC05B" w:rsidR="00CB7E31" w:rsidDel="009E4857" w:rsidRDefault="00CB7E31">
            <w:pPr>
              <w:suppressAutoHyphens w:val="0"/>
              <w:rPr>
                <w:del w:id="8078" w:author="Jose Eduardo VIU" w:date="2023-04-01T20:51:00Z"/>
              </w:rPr>
            </w:pPr>
          </w:p>
        </w:tc>
        <w:tc>
          <w:tcPr>
            <w:tcW w:w="1258" w:type="dxa"/>
            <w:gridSpan w:val="2"/>
          </w:tcPr>
          <w:p w14:paraId="5CB7F5EB" w14:textId="1AB23AAA" w:rsidR="00CB7E31" w:rsidDel="009E4857" w:rsidRDefault="00000000">
            <w:pPr>
              <w:suppressAutoHyphens w:val="0"/>
              <w:spacing w:after="0"/>
              <w:ind w:left="344"/>
              <w:rPr>
                <w:del w:id="8079" w:author="Jose Eduardo VIU" w:date="2023-04-01T20:51:00Z"/>
              </w:rPr>
            </w:pPr>
            <w:del w:id="8080" w:author="Jose Eduardo VIU" w:date="2023-04-01T20:51:00Z">
              <w:r w:rsidDel="009E4857">
                <w:rPr>
                  <w:rFonts w:ascii="Courier New" w:eastAsia="Courier New" w:hAnsi="Courier New" w:cs="Courier New"/>
                </w:rPr>
                <w:delText>1</w:delText>
              </w:r>
            </w:del>
          </w:p>
        </w:tc>
        <w:tc>
          <w:tcPr>
            <w:tcW w:w="458" w:type="dxa"/>
          </w:tcPr>
          <w:p w14:paraId="186228C4" w14:textId="73A2EF9F" w:rsidR="00CB7E31" w:rsidDel="009E4857" w:rsidRDefault="00000000">
            <w:pPr>
              <w:suppressAutoHyphens w:val="0"/>
              <w:spacing w:after="0"/>
              <w:ind w:left="115"/>
              <w:rPr>
                <w:del w:id="8081" w:author="Jose Eduardo VIU" w:date="2023-04-01T20:51:00Z"/>
              </w:rPr>
            </w:pPr>
            <w:del w:id="8082" w:author="Jose Eduardo VIU" w:date="2023-04-01T20:51:00Z">
              <w:r w:rsidDel="009E4857">
                <w:rPr>
                  <w:rFonts w:ascii="Courier New" w:eastAsia="Courier New" w:hAnsi="Courier New" w:cs="Courier New"/>
                </w:rPr>
                <w:delText>2</w:delText>
              </w:r>
            </w:del>
          </w:p>
        </w:tc>
        <w:tc>
          <w:tcPr>
            <w:tcW w:w="1487" w:type="dxa"/>
            <w:gridSpan w:val="2"/>
          </w:tcPr>
          <w:p w14:paraId="08C2AC5E" w14:textId="531D3C4F" w:rsidR="00CB7E31" w:rsidDel="009E4857" w:rsidRDefault="00000000">
            <w:pPr>
              <w:suppressAutoHyphens w:val="0"/>
              <w:spacing w:after="0"/>
              <w:ind w:right="115"/>
              <w:jc w:val="center"/>
              <w:rPr>
                <w:del w:id="8083" w:author="Jose Eduardo VIU" w:date="2023-04-01T20:51:00Z"/>
              </w:rPr>
            </w:pPr>
            <w:del w:id="8084" w:author="Jose Eduardo VIU" w:date="2023-04-01T20:51:00Z">
              <w:r w:rsidDel="009E4857">
                <w:rPr>
                  <w:rFonts w:ascii="Courier New" w:eastAsia="Courier New" w:hAnsi="Courier New" w:cs="Courier New"/>
                </w:rPr>
                <w:delText>69</w:delText>
              </w:r>
            </w:del>
          </w:p>
        </w:tc>
        <w:tc>
          <w:tcPr>
            <w:tcW w:w="2981" w:type="dxa"/>
            <w:gridSpan w:val="6"/>
          </w:tcPr>
          <w:p w14:paraId="2F5B385D" w14:textId="374BB962" w:rsidR="00CB7E31" w:rsidDel="009E4857" w:rsidRDefault="00000000">
            <w:pPr>
              <w:suppressAutoHyphens w:val="0"/>
              <w:spacing w:after="0"/>
              <w:ind w:left="229"/>
              <w:rPr>
                <w:del w:id="8085" w:author="Jose Eduardo VIU" w:date="2023-04-01T20:51:00Z"/>
              </w:rPr>
            </w:pPr>
            <w:del w:id="8086" w:author="Jose Eduardo VIU" w:date="2023-04-01T20:51:00Z">
              <w:r w:rsidDel="009E4857">
                <w:rPr>
                  <w:rFonts w:ascii="Courier New" w:eastAsia="Courier New" w:hAnsi="Courier New" w:cs="Courier New"/>
                </w:rPr>
                <w:delText>2 128.863349</w:delText>
              </w:r>
            </w:del>
          </w:p>
        </w:tc>
      </w:tr>
      <w:tr w:rsidR="00CB7E31" w:rsidDel="009E4857" w14:paraId="0F4CE69E" w14:textId="7900255D">
        <w:trPr>
          <w:trHeight w:val="271"/>
          <w:del w:id="8087" w:author="Jose Eduardo VIU" w:date="2023-04-01T20:51:00Z"/>
        </w:trPr>
        <w:tc>
          <w:tcPr>
            <w:tcW w:w="1274" w:type="dxa"/>
            <w:gridSpan w:val="2"/>
          </w:tcPr>
          <w:p w14:paraId="3A9620DA" w14:textId="6EEC2BB1" w:rsidR="00CB7E31" w:rsidDel="009E4857" w:rsidRDefault="00000000">
            <w:pPr>
              <w:suppressAutoHyphens w:val="0"/>
              <w:spacing w:after="0"/>
              <w:ind w:left="15"/>
              <w:jc w:val="center"/>
              <w:rPr>
                <w:del w:id="8088" w:author="Jose Eduardo VIU" w:date="2023-04-01T20:51:00Z"/>
              </w:rPr>
            </w:pPr>
            <w:del w:id="8089" w:author="Jose Eduardo VIU" w:date="2023-04-01T20:51:00Z">
              <w:r w:rsidDel="009E4857">
                <w:rPr>
                  <w:rFonts w:ascii="Courier New" w:eastAsia="Courier New" w:hAnsi="Courier New" w:cs="Courier New"/>
                </w:rPr>
                <w:delText>1</w:delText>
              </w:r>
            </w:del>
          </w:p>
        </w:tc>
        <w:tc>
          <w:tcPr>
            <w:tcW w:w="345" w:type="dxa"/>
          </w:tcPr>
          <w:p w14:paraId="2C7723D6" w14:textId="75550774" w:rsidR="00CB7E31" w:rsidDel="009E4857" w:rsidRDefault="00CB7E31">
            <w:pPr>
              <w:suppressAutoHyphens w:val="0"/>
              <w:rPr>
                <w:del w:id="8090" w:author="Jose Eduardo VIU" w:date="2023-04-01T20:51:00Z"/>
              </w:rPr>
            </w:pPr>
          </w:p>
        </w:tc>
        <w:tc>
          <w:tcPr>
            <w:tcW w:w="1258" w:type="dxa"/>
          </w:tcPr>
          <w:p w14:paraId="71A69E02" w14:textId="16581DD2" w:rsidR="00CB7E31" w:rsidDel="009E4857" w:rsidRDefault="00000000">
            <w:pPr>
              <w:suppressAutoHyphens w:val="0"/>
              <w:spacing w:after="0"/>
              <w:ind w:left="115"/>
              <w:rPr>
                <w:del w:id="8091" w:author="Jose Eduardo VIU" w:date="2023-04-01T20:51:00Z"/>
              </w:rPr>
            </w:pPr>
            <w:del w:id="8092" w:author="Jose Eduardo VIU" w:date="2023-04-01T20:51:00Z">
              <w:r w:rsidDel="009E4857">
                <w:rPr>
                  <w:rFonts w:ascii="Courier New" w:eastAsia="Courier New" w:hAnsi="Courier New" w:cs="Courier New"/>
                </w:rPr>
                <w:delText>20315</w:delText>
              </w:r>
            </w:del>
          </w:p>
        </w:tc>
        <w:tc>
          <w:tcPr>
            <w:tcW w:w="345" w:type="dxa"/>
          </w:tcPr>
          <w:p w14:paraId="2008A7B1" w14:textId="4D7CD176" w:rsidR="00CB7E31" w:rsidDel="009E4857" w:rsidRDefault="00CB7E31">
            <w:pPr>
              <w:suppressAutoHyphens w:val="0"/>
              <w:rPr>
                <w:del w:id="8093" w:author="Jose Eduardo VIU" w:date="2023-04-01T20:51:00Z"/>
              </w:rPr>
            </w:pPr>
          </w:p>
        </w:tc>
        <w:tc>
          <w:tcPr>
            <w:tcW w:w="1258" w:type="dxa"/>
            <w:gridSpan w:val="2"/>
          </w:tcPr>
          <w:p w14:paraId="0715F99C" w14:textId="6BC79AE3" w:rsidR="00CB7E31" w:rsidDel="009E4857" w:rsidRDefault="00000000">
            <w:pPr>
              <w:suppressAutoHyphens w:val="0"/>
              <w:spacing w:after="0"/>
              <w:ind w:left="344"/>
              <w:rPr>
                <w:del w:id="8094" w:author="Jose Eduardo VIU" w:date="2023-04-01T20:51:00Z"/>
              </w:rPr>
            </w:pPr>
            <w:del w:id="8095" w:author="Jose Eduardo VIU" w:date="2023-04-01T20:51:00Z">
              <w:r w:rsidDel="009E4857">
                <w:rPr>
                  <w:rFonts w:ascii="Courier New" w:eastAsia="Courier New" w:hAnsi="Courier New" w:cs="Courier New"/>
                </w:rPr>
                <w:delText>1</w:delText>
              </w:r>
            </w:del>
          </w:p>
        </w:tc>
        <w:tc>
          <w:tcPr>
            <w:tcW w:w="458" w:type="dxa"/>
          </w:tcPr>
          <w:p w14:paraId="71159402" w14:textId="5500F51D" w:rsidR="00CB7E31" w:rsidDel="009E4857" w:rsidRDefault="00000000">
            <w:pPr>
              <w:suppressAutoHyphens w:val="0"/>
              <w:spacing w:after="0"/>
              <w:ind w:left="115"/>
              <w:rPr>
                <w:del w:id="8096" w:author="Jose Eduardo VIU" w:date="2023-04-01T20:51:00Z"/>
              </w:rPr>
            </w:pPr>
            <w:del w:id="8097" w:author="Jose Eduardo VIU" w:date="2023-04-01T20:51:00Z">
              <w:r w:rsidDel="009E4857">
                <w:rPr>
                  <w:rFonts w:ascii="Courier New" w:eastAsia="Courier New" w:hAnsi="Courier New" w:cs="Courier New"/>
                </w:rPr>
                <w:delText>2</w:delText>
              </w:r>
            </w:del>
          </w:p>
        </w:tc>
        <w:tc>
          <w:tcPr>
            <w:tcW w:w="1487" w:type="dxa"/>
            <w:gridSpan w:val="2"/>
          </w:tcPr>
          <w:p w14:paraId="63DC15B9" w14:textId="3C05D46F" w:rsidR="00CB7E31" w:rsidDel="009E4857" w:rsidRDefault="00000000">
            <w:pPr>
              <w:suppressAutoHyphens w:val="0"/>
              <w:spacing w:after="0"/>
              <w:ind w:right="115"/>
              <w:jc w:val="center"/>
              <w:rPr>
                <w:del w:id="8098" w:author="Jose Eduardo VIU" w:date="2023-04-01T20:51:00Z"/>
              </w:rPr>
            </w:pPr>
            <w:del w:id="8099" w:author="Jose Eduardo VIU" w:date="2023-04-01T20:51:00Z">
              <w:r w:rsidDel="009E4857">
                <w:rPr>
                  <w:rFonts w:ascii="Courier New" w:eastAsia="Courier New" w:hAnsi="Courier New" w:cs="Courier New"/>
                </w:rPr>
                <w:delText>69</w:delText>
              </w:r>
            </w:del>
          </w:p>
        </w:tc>
        <w:tc>
          <w:tcPr>
            <w:tcW w:w="2981" w:type="dxa"/>
            <w:gridSpan w:val="6"/>
          </w:tcPr>
          <w:p w14:paraId="0D3A43EF" w14:textId="6FBE77A0" w:rsidR="00CB7E31" w:rsidDel="009E4857" w:rsidRDefault="00000000">
            <w:pPr>
              <w:suppressAutoHyphens w:val="0"/>
              <w:spacing w:after="0"/>
              <w:ind w:left="229"/>
              <w:rPr>
                <w:del w:id="8100" w:author="Jose Eduardo VIU" w:date="2023-04-01T20:51:00Z"/>
              </w:rPr>
            </w:pPr>
            <w:del w:id="8101" w:author="Jose Eduardo VIU" w:date="2023-04-01T20:51:00Z">
              <w:r w:rsidDel="009E4857">
                <w:rPr>
                  <w:rFonts w:ascii="Courier New" w:eastAsia="Courier New" w:hAnsi="Courier New" w:cs="Courier New"/>
                </w:rPr>
                <w:delText>2 112.100242</w:delText>
              </w:r>
            </w:del>
          </w:p>
        </w:tc>
      </w:tr>
      <w:tr w:rsidR="00CB7E31" w:rsidDel="009E4857" w14:paraId="07D17757" w14:textId="21D1D5D5">
        <w:trPr>
          <w:trHeight w:val="271"/>
          <w:del w:id="8102" w:author="Jose Eduardo VIU" w:date="2023-04-01T20:51:00Z"/>
        </w:trPr>
        <w:tc>
          <w:tcPr>
            <w:tcW w:w="1274" w:type="dxa"/>
            <w:gridSpan w:val="2"/>
          </w:tcPr>
          <w:p w14:paraId="1437F71F" w14:textId="2B7914EF" w:rsidR="00CB7E31" w:rsidDel="009E4857" w:rsidRDefault="00000000">
            <w:pPr>
              <w:suppressAutoHyphens w:val="0"/>
              <w:spacing w:after="0"/>
              <w:ind w:left="15"/>
              <w:jc w:val="center"/>
              <w:rPr>
                <w:del w:id="8103" w:author="Jose Eduardo VIU" w:date="2023-04-01T20:51:00Z"/>
              </w:rPr>
            </w:pPr>
            <w:del w:id="8104" w:author="Jose Eduardo VIU" w:date="2023-04-01T20:51:00Z">
              <w:r w:rsidDel="009E4857">
                <w:rPr>
                  <w:rFonts w:ascii="Courier New" w:eastAsia="Courier New" w:hAnsi="Courier New" w:cs="Courier New"/>
                </w:rPr>
                <w:delText>2</w:delText>
              </w:r>
            </w:del>
          </w:p>
        </w:tc>
        <w:tc>
          <w:tcPr>
            <w:tcW w:w="345" w:type="dxa"/>
          </w:tcPr>
          <w:p w14:paraId="42100AD2" w14:textId="5F24DEB4" w:rsidR="00CB7E31" w:rsidDel="009E4857" w:rsidRDefault="00CB7E31">
            <w:pPr>
              <w:suppressAutoHyphens w:val="0"/>
              <w:rPr>
                <w:del w:id="8105" w:author="Jose Eduardo VIU" w:date="2023-04-01T20:51:00Z"/>
              </w:rPr>
            </w:pPr>
          </w:p>
        </w:tc>
        <w:tc>
          <w:tcPr>
            <w:tcW w:w="1258" w:type="dxa"/>
          </w:tcPr>
          <w:p w14:paraId="7C7BFAB8" w14:textId="704757A3" w:rsidR="00CB7E31" w:rsidDel="009E4857" w:rsidRDefault="00000000">
            <w:pPr>
              <w:suppressAutoHyphens w:val="0"/>
              <w:spacing w:after="0"/>
              <w:ind w:left="115"/>
              <w:rPr>
                <w:del w:id="8106" w:author="Jose Eduardo VIU" w:date="2023-04-01T20:51:00Z"/>
              </w:rPr>
            </w:pPr>
            <w:del w:id="8107" w:author="Jose Eduardo VIU" w:date="2023-04-01T20:51:00Z">
              <w:r w:rsidDel="009E4857">
                <w:rPr>
                  <w:rFonts w:ascii="Courier New" w:eastAsia="Courier New" w:hAnsi="Courier New" w:cs="Courier New"/>
                </w:rPr>
                <w:delText>20313</w:delText>
              </w:r>
            </w:del>
          </w:p>
        </w:tc>
        <w:tc>
          <w:tcPr>
            <w:tcW w:w="345" w:type="dxa"/>
          </w:tcPr>
          <w:p w14:paraId="3B4E5C48" w14:textId="7BF9F9BA" w:rsidR="00CB7E31" w:rsidDel="009E4857" w:rsidRDefault="00CB7E31">
            <w:pPr>
              <w:suppressAutoHyphens w:val="0"/>
              <w:rPr>
                <w:del w:id="8108" w:author="Jose Eduardo VIU" w:date="2023-04-01T20:51:00Z"/>
              </w:rPr>
            </w:pPr>
          </w:p>
        </w:tc>
        <w:tc>
          <w:tcPr>
            <w:tcW w:w="1258" w:type="dxa"/>
            <w:gridSpan w:val="2"/>
          </w:tcPr>
          <w:p w14:paraId="4836FE50" w14:textId="364AF543" w:rsidR="00CB7E31" w:rsidDel="009E4857" w:rsidRDefault="00000000">
            <w:pPr>
              <w:suppressAutoHyphens w:val="0"/>
              <w:spacing w:after="0"/>
              <w:ind w:left="344"/>
              <w:rPr>
                <w:del w:id="8109" w:author="Jose Eduardo VIU" w:date="2023-04-01T20:51:00Z"/>
              </w:rPr>
            </w:pPr>
            <w:del w:id="8110" w:author="Jose Eduardo VIU" w:date="2023-04-01T20:51:00Z">
              <w:r w:rsidDel="009E4857">
                <w:rPr>
                  <w:rFonts w:ascii="Courier New" w:eastAsia="Courier New" w:hAnsi="Courier New" w:cs="Courier New"/>
                </w:rPr>
                <w:delText>1</w:delText>
              </w:r>
            </w:del>
          </w:p>
        </w:tc>
        <w:tc>
          <w:tcPr>
            <w:tcW w:w="458" w:type="dxa"/>
          </w:tcPr>
          <w:p w14:paraId="00C719D5" w14:textId="1A2610D4" w:rsidR="00CB7E31" w:rsidDel="009E4857" w:rsidRDefault="00000000">
            <w:pPr>
              <w:suppressAutoHyphens w:val="0"/>
              <w:spacing w:after="0"/>
              <w:ind w:left="115"/>
              <w:rPr>
                <w:del w:id="8111" w:author="Jose Eduardo VIU" w:date="2023-04-01T20:51:00Z"/>
              </w:rPr>
            </w:pPr>
            <w:del w:id="8112" w:author="Jose Eduardo VIU" w:date="2023-04-01T20:51:00Z">
              <w:r w:rsidDel="009E4857">
                <w:rPr>
                  <w:rFonts w:ascii="Courier New" w:eastAsia="Courier New" w:hAnsi="Courier New" w:cs="Courier New"/>
                </w:rPr>
                <w:delText>2</w:delText>
              </w:r>
            </w:del>
          </w:p>
        </w:tc>
        <w:tc>
          <w:tcPr>
            <w:tcW w:w="1487" w:type="dxa"/>
            <w:gridSpan w:val="2"/>
          </w:tcPr>
          <w:p w14:paraId="7136C0E4" w14:textId="24D2A692" w:rsidR="00CB7E31" w:rsidDel="009E4857" w:rsidRDefault="00000000">
            <w:pPr>
              <w:suppressAutoHyphens w:val="0"/>
              <w:spacing w:after="0"/>
              <w:ind w:right="115"/>
              <w:jc w:val="center"/>
              <w:rPr>
                <w:del w:id="8113" w:author="Jose Eduardo VIU" w:date="2023-04-01T20:51:00Z"/>
              </w:rPr>
            </w:pPr>
            <w:del w:id="8114" w:author="Jose Eduardo VIU" w:date="2023-04-01T20:51:00Z">
              <w:r w:rsidDel="009E4857">
                <w:rPr>
                  <w:rFonts w:ascii="Courier New" w:eastAsia="Courier New" w:hAnsi="Courier New" w:cs="Courier New"/>
                </w:rPr>
                <w:delText>69</w:delText>
              </w:r>
            </w:del>
          </w:p>
        </w:tc>
        <w:tc>
          <w:tcPr>
            <w:tcW w:w="2981" w:type="dxa"/>
            <w:gridSpan w:val="6"/>
          </w:tcPr>
          <w:p w14:paraId="5C92D3BA" w14:textId="61E8249F" w:rsidR="00CB7E31" w:rsidDel="009E4857" w:rsidRDefault="00000000">
            <w:pPr>
              <w:suppressAutoHyphens w:val="0"/>
              <w:spacing w:after="0"/>
              <w:ind w:left="229"/>
              <w:rPr>
                <w:del w:id="8115" w:author="Jose Eduardo VIU" w:date="2023-04-01T20:51:00Z"/>
              </w:rPr>
            </w:pPr>
            <w:del w:id="8116" w:author="Jose Eduardo VIU" w:date="2023-04-01T20:51:00Z">
              <w:r w:rsidDel="009E4857">
                <w:rPr>
                  <w:rFonts w:ascii="Courier New" w:eastAsia="Courier New" w:hAnsi="Courier New" w:cs="Courier New"/>
                </w:rPr>
                <w:delText>2 119.896276</w:delText>
              </w:r>
            </w:del>
          </w:p>
        </w:tc>
      </w:tr>
      <w:tr w:rsidR="00CB7E31" w:rsidDel="009E4857" w14:paraId="019BE92B" w14:textId="6C12E72F">
        <w:trPr>
          <w:trHeight w:val="271"/>
          <w:del w:id="8117" w:author="Jose Eduardo VIU" w:date="2023-04-01T20:51:00Z"/>
        </w:trPr>
        <w:tc>
          <w:tcPr>
            <w:tcW w:w="1274" w:type="dxa"/>
            <w:gridSpan w:val="2"/>
          </w:tcPr>
          <w:p w14:paraId="09DC063F" w14:textId="019DEF45" w:rsidR="00CB7E31" w:rsidDel="009E4857" w:rsidRDefault="00000000">
            <w:pPr>
              <w:suppressAutoHyphens w:val="0"/>
              <w:spacing w:after="0"/>
              <w:ind w:left="15"/>
              <w:jc w:val="center"/>
              <w:rPr>
                <w:del w:id="8118" w:author="Jose Eduardo VIU" w:date="2023-04-01T20:51:00Z"/>
              </w:rPr>
            </w:pPr>
            <w:del w:id="8119" w:author="Jose Eduardo VIU" w:date="2023-04-01T20:51:00Z">
              <w:r w:rsidDel="009E4857">
                <w:rPr>
                  <w:rFonts w:ascii="Courier New" w:eastAsia="Courier New" w:hAnsi="Courier New" w:cs="Courier New"/>
                </w:rPr>
                <w:delText>3</w:delText>
              </w:r>
            </w:del>
          </w:p>
        </w:tc>
        <w:tc>
          <w:tcPr>
            <w:tcW w:w="345" w:type="dxa"/>
          </w:tcPr>
          <w:p w14:paraId="58E856DB" w14:textId="22F0EA5B" w:rsidR="00CB7E31" w:rsidDel="009E4857" w:rsidRDefault="00CB7E31">
            <w:pPr>
              <w:suppressAutoHyphens w:val="0"/>
              <w:rPr>
                <w:del w:id="8120" w:author="Jose Eduardo VIU" w:date="2023-04-01T20:51:00Z"/>
              </w:rPr>
            </w:pPr>
          </w:p>
        </w:tc>
        <w:tc>
          <w:tcPr>
            <w:tcW w:w="1258" w:type="dxa"/>
          </w:tcPr>
          <w:p w14:paraId="645903B2" w14:textId="433FE4D1" w:rsidR="00CB7E31" w:rsidDel="009E4857" w:rsidRDefault="00000000">
            <w:pPr>
              <w:suppressAutoHyphens w:val="0"/>
              <w:spacing w:after="0"/>
              <w:ind w:left="115"/>
              <w:rPr>
                <w:del w:id="8121" w:author="Jose Eduardo VIU" w:date="2023-04-01T20:51:00Z"/>
              </w:rPr>
            </w:pPr>
            <w:del w:id="8122" w:author="Jose Eduardo VIU" w:date="2023-04-01T20:51:00Z">
              <w:r w:rsidDel="009E4857">
                <w:rPr>
                  <w:rFonts w:ascii="Courier New" w:eastAsia="Courier New" w:hAnsi="Courier New" w:cs="Courier New"/>
                </w:rPr>
                <w:delText>20311</w:delText>
              </w:r>
            </w:del>
          </w:p>
        </w:tc>
        <w:tc>
          <w:tcPr>
            <w:tcW w:w="345" w:type="dxa"/>
          </w:tcPr>
          <w:p w14:paraId="45EFB255" w14:textId="0539F624" w:rsidR="00CB7E31" w:rsidDel="009E4857" w:rsidRDefault="00CB7E31">
            <w:pPr>
              <w:suppressAutoHyphens w:val="0"/>
              <w:rPr>
                <w:del w:id="8123" w:author="Jose Eduardo VIU" w:date="2023-04-01T20:51:00Z"/>
              </w:rPr>
            </w:pPr>
          </w:p>
        </w:tc>
        <w:tc>
          <w:tcPr>
            <w:tcW w:w="1258" w:type="dxa"/>
            <w:gridSpan w:val="2"/>
          </w:tcPr>
          <w:p w14:paraId="17994B96" w14:textId="0F175AC1" w:rsidR="00CB7E31" w:rsidDel="009E4857" w:rsidRDefault="00000000">
            <w:pPr>
              <w:suppressAutoHyphens w:val="0"/>
              <w:spacing w:after="0"/>
              <w:ind w:left="344"/>
              <w:rPr>
                <w:del w:id="8124" w:author="Jose Eduardo VIU" w:date="2023-04-01T20:51:00Z"/>
              </w:rPr>
            </w:pPr>
            <w:del w:id="8125" w:author="Jose Eduardo VIU" w:date="2023-04-01T20:51:00Z">
              <w:r w:rsidDel="009E4857">
                <w:rPr>
                  <w:rFonts w:ascii="Courier New" w:eastAsia="Courier New" w:hAnsi="Courier New" w:cs="Courier New"/>
                </w:rPr>
                <w:delText>1</w:delText>
              </w:r>
            </w:del>
          </w:p>
        </w:tc>
        <w:tc>
          <w:tcPr>
            <w:tcW w:w="458" w:type="dxa"/>
          </w:tcPr>
          <w:p w14:paraId="6EF571C3" w14:textId="630006E6" w:rsidR="00CB7E31" w:rsidDel="009E4857" w:rsidRDefault="00000000">
            <w:pPr>
              <w:suppressAutoHyphens w:val="0"/>
              <w:spacing w:after="0"/>
              <w:ind w:left="115"/>
              <w:rPr>
                <w:del w:id="8126" w:author="Jose Eduardo VIU" w:date="2023-04-01T20:51:00Z"/>
              </w:rPr>
            </w:pPr>
            <w:del w:id="8127" w:author="Jose Eduardo VIU" w:date="2023-04-01T20:51:00Z">
              <w:r w:rsidDel="009E4857">
                <w:rPr>
                  <w:rFonts w:ascii="Courier New" w:eastAsia="Courier New" w:hAnsi="Courier New" w:cs="Courier New"/>
                </w:rPr>
                <w:delText>2</w:delText>
              </w:r>
            </w:del>
          </w:p>
        </w:tc>
        <w:tc>
          <w:tcPr>
            <w:tcW w:w="1487" w:type="dxa"/>
            <w:gridSpan w:val="2"/>
          </w:tcPr>
          <w:p w14:paraId="591A2F7D" w14:textId="3B68EFFE" w:rsidR="00CB7E31" w:rsidDel="009E4857" w:rsidRDefault="00000000">
            <w:pPr>
              <w:suppressAutoHyphens w:val="0"/>
              <w:spacing w:after="0"/>
              <w:ind w:right="115"/>
              <w:jc w:val="center"/>
              <w:rPr>
                <w:del w:id="8128" w:author="Jose Eduardo VIU" w:date="2023-04-01T20:51:00Z"/>
              </w:rPr>
            </w:pPr>
            <w:del w:id="8129" w:author="Jose Eduardo VIU" w:date="2023-04-01T20:51:00Z">
              <w:r w:rsidDel="009E4857">
                <w:rPr>
                  <w:rFonts w:ascii="Courier New" w:eastAsia="Courier New" w:hAnsi="Courier New" w:cs="Courier New"/>
                </w:rPr>
                <w:delText>69</w:delText>
              </w:r>
            </w:del>
          </w:p>
        </w:tc>
        <w:tc>
          <w:tcPr>
            <w:tcW w:w="2981" w:type="dxa"/>
            <w:gridSpan w:val="6"/>
          </w:tcPr>
          <w:p w14:paraId="5C9CACBE" w14:textId="795C7C21" w:rsidR="00CB7E31" w:rsidDel="009E4857" w:rsidRDefault="00000000">
            <w:pPr>
              <w:suppressAutoHyphens w:val="0"/>
              <w:spacing w:after="0"/>
              <w:ind w:left="229"/>
              <w:rPr>
                <w:del w:id="8130" w:author="Jose Eduardo VIU" w:date="2023-04-01T20:51:00Z"/>
              </w:rPr>
            </w:pPr>
            <w:del w:id="8131" w:author="Jose Eduardo VIU" w:date="2023-04-01T20:51:00Z">
              <w:r w:rsidDel="009E4857">
                <w:rPr>
                  <w:rFonts w:ascii="Courier New" w:eastAsia="Courier New" w:hAnsi="Courier New" w:cs="Courier New"/>
                </w:rPr>
                <w:delText>2 115.469246</w:delText>
              </w:r>
            </w:del>
          </w:p>
        </w:tc>
      </w:tr>
      <w:tr w:rsidR="00CB7E31" w:rsidDel="009E4857" w14:paraId="78A99874" w14:textId="5EF0B416">
        <w:trPr>
          <w:trHeight w:val="271"/>
          <w:del w:id="8132" w:author="Jose Eduardo VIU" w:date="2023-04-01T20:51:00Z"/>
        </w:trPr>
        <w:tc>
          <w:tcPr>
            <w:tcW w:w="1274" w:type="dxa"/>
            <w:gridSpan w:val="2"/>
          </w:tcPr>
          <w:p w14:paraId="554CB890" w14:textId="138651FE" w:rsidR="00CB7E31" w:rsidDel="009E4857" w:rsidRDefault="00000000">
            <w:pPr>
              <w:suppressAutoHyphens w:val="0"/>
              <w:spacing w:after="0"/>
              <w:ind w:left="15"/>
              <w:jc w:val="center"/>
              <w:rPr>
                <w:del w:id="8133" w:author="Jose Eduardo VIU" w:date="2023-04-01T20:51:00Z"/>
              </w:rPr>
            </w:pPr>
            <w:del w:id="8134" w:author="Jose Eduardo VIU" w:date="2023-04-01T20:51:00Z">
              <w:r w:rsidDel="009E4857">
                <w:rPr>
                  <w:rFonts w:ascii="Courier New" w:eastAsia="Courier New" w:hAnsi="Courier New" w:cs="Courier New"/>
                </w:rPr>
                <w:delText>4</w:delText>
              </w:r>
            </w:del>
          </w:p>
        </w:tc>
        <w:tc>
          <w:tcPr>
            <w:tcW w:w="345" w:type="dxa"/>
          </w:tcPr>
          <w:p w14:paraId="7B515104" w14:textId="23042C2E" w:rsidR="00CB7E31" w:rsidDel="009E4857" w:rsidRDefault="00CB7E31">
            <w:pPr>
              <w:suppressAutoHyphens w:val="0"/>
              <w:rPr>
                <w:del w:id="8135" w:author="Jose Eduardo VIU" w:date="2023-04-01T20:51:00Z"/>
              </w:rPr>
            </w:pPr>
          </w:p>
        </w:tc>
        <w:tc>
          <w:tcPr>
            <w:tcW w:w="1258" w:type="dxa"/>
          </w:tcPr>
          <w:p w14:paraId="799DF08C" w14:textId="4495584B" w:rsidR="00CB7E31" w:rsidDel="009E4857" w:rsidRDefault="00000000">
            <w:pPr>
              <w:suppressAutoHyphens w:val="0"/>
              <w:spacing w:after="0"/>
              <w:ind w:left="115"/>
              <w:rPr>
                <w:del w:id="8136" w:author="Jose Eduardo VIU" w:date="2023-04-01T20:51:00Z"/>
              </w:rPr>
            </w:pPr>
            <w:del w:id="8137" w:author="Jose Eduardo VIU" w:date="2023-04-01T20:51:00Z">
              <w:r w:rsidDel="009E4857">
                <w:rPr>
                  <w:rFonts w:ascii="Courier New" w:eastAsia="Courier New" w:hAnsi="Courier New" w:cs="Courier New"/>
                </w:rPr>
                <w:delText>20314</w:delText>
              </w:r>
            </w:del>
          </w:p>
        </w:tc>
        <w:tc>
          <w:tcPr>
            <w:tcW w:w="345" w:type="dxa"/>
          </w:tcPr>
          <w:p w14:paraId="3B2232DB" w14:textId="306912FC" w:rsidR="00CB7E31" w:rsidDel="009E4857" w:rsidRDefault="00CB7E31">
            <w:pPr>
              <w:suppressAutoHyphens w:val="0"/>
              <w:rPr>
                <w:del w:id="8138" w:author="Jose Eduardo VIU" w:date="2023-04-01T20:51:00Z"/>
              </w:rPr>
            </w:pPr>
          </w:p>
        </w:tc>
        <w:tc>
          <w:tcPr>
            <w:tcW w:w="1258" w:type="dxa"/>
            <w:gridSpan w:val="2"/>
          </w:tcPr>
          <w:p w14:paraId="2A05C91C" w14:textId="7E2C2575" w:rsidR="00CB7E31" w:rsidDel="009E4857" w:rsidRDefault="00000000">
            <w:pPr>
              <w:suppressAutoHyphens w:val="0"/>
              <w:spacing w:after="0"/>
              <w:ind w:left="344"/>
              <w:rPr>
                <w:del w:id="8139" w:author="Jose Eduardo VIU" w:date="2023-04-01T20:51:00Z"/>
              </w:rPr>
            </w:pPr>
            <w:del w:id="8140" w:author="Jose Eduardo VIU" w:date="2023-04-01T20:51:00Z">
              <w:r w:rsidDel="009E4857">
                <w:rPr>
                  <w:rFonts w:ascii="Courier New" w:eastAsia="Courier New" w:hAnsi="Courier New" w:cs="Courier New"/>
                </w:rPr>
                <w:delText>1</w:delText>
              </w:r>
            </w:del>
          </w:p>
        </w:tc>
        <w:tc>
          <w:tcPr>
            <w:tcW w:w="458" w:type="dxa"/>
          </w:tcPr>
          <w:p w14:paraId="3B0110F0" w14:textId="419738D9" w:rsidR="00CB7E31" w:rsidDel="009E4857" w:rsidRDefault="00000000">
            <w:pPr>
              <w:suppressAutoHyphens w:val="0"/>
              <w:spacing w:after="0"/>
              <w:ind w:left="115"/>
              <w:rPr>
                <w:del w:id="8141" w:author="Jose Eduardo VIU" w:date="2023-04-01T20:51:00Z"/>
              </w:rPr>
            </w:pPr>
            <w:del w:id="8142" w:author="Jose Eduardo VIU" w:date="2023-04-01T20:51:00Z">
              <w:r w:rsidDel="009E4857">
                <w:rPr>
                  <w:rFonts w:ascii="Courier New" w:eastAsia="Courier New" w:hAnsi="Courier New" w:cs="Courier New"/>
                </w:rPr>
                <w:delText>2</w:delText>
              </w:r>
            </w:del>
          </w:p>
        </w:tc>
        <w:tc>
          <w:tcPr>
            <w:tcW w:w="1487" w:type="dxa"/>
            <w:gridSpan w:val="2"/>
          </w:tcPr>
          <w:p w14:paraId="32F391E4" w14:textId="20FF494C" w:rsidR="00CB7E31" w:rsidDel="009E4857" w:rsidRDefault="00000000">
            <w:pPr>
              <w:suppressAutoHyphens w:val="0"/>
              <w:spacing w:after="0"/>
              <w:ind w:right="115"/>
              <w:jc w:val="center"/>
              <w:rPr>
                <w:del w:id="8143" w:author="Jose Eduardo VIU" w:date="2023-04-01T20:51:00Z"/>
              </w:rPr>
            </w:pPr>
            <w:del w:id="8144" w:author="Jose Eduardo VIU" w:date="2023-04-01T20:51:00Z">
              <w:r w:rsidDel="009E4857">
                <w:rPr>
                  <w:rFonts w:ascii="Courier New" w:eastAsia="Courier New" w:hAnsi="Courier New" w:cs="Courier New"/>
                </w:rPr>
                <w:delText>69</w:delText>
              </w:r>
            </w:del>
          </w:p>
        </w:tc>
        <w:tc>
          <w:tcPr>
            <w:tcW w:w="2981" w:type="dxa"/>
            <w:gridSpan w:val="6"/>
          </w:tcPr>
          <w:p w14:paraId="4530B557" w14:textId="5E182282" w:rsidR="00CB7E31" w:rsidDel="009E4857" w:rsidRDefault="00000000">
            <w:pPr>
              <w:suppressAutoHyphens w:val="0"/>
              <w:spacing w:after="0"/>
              <w:ind w:left="229"/>
              <w:rPr>
                <w:del w:id="8145" w:author="Jose Eduardo VIU" w:date="2023-04-01T20:51:00Z"/>
              </w:rPr>
            </w:pPr>
            <w:del w:id="8146" w:author="Jose Eduardo VIU" w:date="2023-04-01T20:51:00Z">
              <w:r w:rsidDel="009E4857">
                <w:rPr>
                  <w:rFonts w:ascii="Courier New" w:eastAsia="Courier New" w:hAnsi="Courier New" w:cs="Courier New"/>
                </w:rPr>
                <w:delText>2 115.154338</w:delText>
              </w:r>
            </w:del>
          </w:p>
        </w:tc>
      </w:tr>
      <w:tr w:rsidR="00CB7E31" w:rsidDel="009E4857" w14:paraId="47BCDE1F" w14:textId="08E35FB4">
        <w:trPr>
          <w:trHeight w:val="271"/>
          <w:del w:id="8147" w:author="Jose Eduardo VIU" w:date="2023-04-01T20:51:00Z"/>
        </w:trPr>
        <w:tc>
          <w:tcPr>
            <w:tcW w:w="1274" w:type="dxa"/>
            <w:gridSpan w:val="2"/>
          </w:tcPr>
          <w:p w14:paraId="1D4A8FC8" w14:textId="612A44E5" w:rsidR="00CB7E31" w:rsidDel="009E4857" w:rsidRDefault="00000000">
            <w:pPr>
              <w:suppressAutoHyphens w:val="0"/>
              <w:spacing w:after="0"/>
              <w:ind w:left="15"/>
              <w:jc w:val="center"/>
              <w:rPr>
                <w:del w:id="8148" w:author="Jose Eduardo VIU" w:date="2023-04-01T20:51:00Z"/>
              </w:rPr>
            </w:pPr>
            <w:del w:id="8149" w:author="Jose Eduardo VIU" w:date="2023-04-01T20:51:00Z">
              <w:r w:rsidDel="009E4857">
                <w:rPr>
                  <w:rFonts w:ascii="Courier New" w:eastAsia="Courier New" w:hAnsi="Courier New" w:cs="Courier New"/>
                </w:rPr>
                <w:delText>…</w:delText>
              </w:r>
            </w:del>
          </w:p>
        </w:tc>
        <w:tc>
          <w:tcPr>
            <w:tcW w:w="345" w:type="dxa"/>
          </w:tcPr>
          <w:p w14:paraId="507AA606" w14:textId="2DA1EC85" w:rsidR="00CB7E31" w:rsidDel="009E4857" w:rsidRDefault="00CB7E31">
            <w:pPr>
              <w:suppressAutoHyphens w:val="0"/>
              <w:rPr>
                <w:del w:id="8150" w:author="Jose Eduardo VIU" w:date="2023-04-01T20:51:00Z"/>
              </w:rPr>
            </w:pPr>
          </w:p>
        </w:tc>
        <w:tc>
          <w:tcPr>
            <w:tcW w:w="1258" w:type="dxa"/>
          </w:tcPr>
          <w:p w14:paraId="0C402121" w14:textId="44100679" w:rsidR="00CB7E31" w:rsidDel="009E4857" w:rsidRDefault="00000000">
            <w:pPr>
              <w:suppressAutoHyphens w:val="0"/>
              <w:spacing w:after="0"/>
              <w:ind w:left="115"/>
              <w:rPr>
                <w:del w:id="8151" w:author="Jose Eduardo VIU" w:date="2023-04-01T20:51:00Z"/>
              </w:rPr>
            </w:pPr>
            <w:del w:id="8152" w:author="Jose Eduardo VIU" w:date="2023-04-01T20:51:00Z">
              <w:r w:rsidDel="009E4857">
                <w:rPr>
                  <w:rFonts w:ascii="Courier New" w:eastAsia="Courier New" w:hAnsi="Courier New" w:cs="Courier New"/>
                </w:rPr>
                <w:delText>…</w:delText>
              </w:r>
            </w:del>
          </w:p>
        </w:tc>
        <w:tc>
          <w:tcPr>
            <w:tcW w:w="345" w:type="dxa"/>
          </w:tcPr>
          <w:p w14:paraId="1343A683" w14:textId="504F0AA6" w:rsidR="00CB7E31" w:rsidDel="009E4857" w:rsidRDefault="00000000">
            <w:pPr>
              <w:suppressAutoHyphens w:val="0"/>
              <w:spacing w:after="0"/>
              <w:rPr>
                <w:del w:id="8153" w:author="Jose Eduardo VIU" w:date="2023-04-01T20:51:00Z"/>
              </w:rPr>
            </w:pPr>
            <w:del w:id="8154" w:author="Jose Eduardo VIU" w:date="2023-04-01T20:51:00Z">
              <w:r w:rsidDel="009E4857">
                <w:rPr>
                  <w:rFonts w:ascii="Courier New" w:eastAsia="Courier New" w:hAnsi="Courier New" w:cs="Courier New"/>
                </w:rPr>
                <w:delText>…</w:delText>
              </w:r>
            </w:del>
          </w:p>
        </w:tc>
        <w:tc>
          <w:tcPr>
            <w:tcW w:w="1258" w:type="dxa"/>
            <w:gridSpan w:val="2"/>
          </w:tcPr>
          <w:p w14:paraId="2557B9EC" w14:textId="6F976BD4" w:rsidR="00CB7E31" w:rsidDel="009E4857" w:rsidRDefault="00000000">
            <w:pPr>
              <w:suppressAutoHyphens w:val="0"/>
              <w:spacing w:after="0"/>
              <w:ind w:left="458"/>
              <w:rPr>
                <w:del w:id="8155" w:author="Jose Eduardo VIU" w:date="2023-04-01T20:51:00Z"/>
              </w:rPr>
            </w:pPr>
            <w:del w:id="8156" w:author="Jose Eduardo VIU" w:date="2023-04-01T20:51:00Z">
              <w:r w:rsidDel="009E4857">
                <w:rPr>
                  <w:rFonts w:ascii="Courier New" w:eastAsia="Courier New" w:hAnsi="Courier New" w:cs="Courier New"/>
                </w:rPr>
                <w:delText>…</w:delText>
              </w:r>
            </w:del>
          </w:p>
        </w:tc>
        <w:tc>
          <w:tcPr>
            <w:tcW w:w="458" w:type="dxa"/>
          </w:tcPr>
          <w:p w14:paraId="31844D68" w14:textId="58205C10" w:rsidR="00CB7E31" w:rsidDel="009E4857" w:rsidRDefault="00000000">
            <w:pPr>
              <w:suppressAutoHyphens w:val="0"/>
              <w:spacing w:after="0"/>
              <w:rPr>
                <w:del w:id="8157" w:author="Jose Eduardo VIU" w:date="2023-04-01T20:51:00Z"/>
              </w:rPr>
            </w:pPr>
            <w:del w:id="8158" w:author="Jose Eduardo VIU" w:date="2023-04-01T20:51:00Z">
              <w:r w:rsidDel="009E4857">
                <w:rPr>
                  <w:rFonts w:ascii="Courier New" w:eastAsia="Courier New" w:hAnsi="Courier New" w:cs="Courier New"/>
                </w:rPr>
                <w:delText>…</w:delText>
              </w:r>
            </w:del>
          </w:p>
        </w:tc>
        <w:tc>
          <w:tcPr>
            <w:tcW w:w="1487" w:type="dxa"/>
            <w:gridSpan w:val="2"/>
          </w:tcPr>
          <w:p w14:paraId="3B9A4AE0" w14:textId="6F96F239" w:rsidR="00CB7E31" w:rsidDel="009E4857" w:rsidRDefault="00000000">
            <w:pPr>
              <w:suppressAutoHyphens w:val="0"/>
              <w:spacing w:after="0"/>
              <w:ind w:left="344"/>
              <w:rPr>
                <w:del w:id="8159" w:author="Jose Eduardo VIU" w:date="2023-04-01T20:51:00Z"/>
              </w:rPr>
            </w:pPr>
            <w:del w:id="8160" w:author="Jose Eduardo VIU" w:date="2023-04-01T20:51:00Z">
              <w:r w:rsidDel="009E4857">
                <w:rPr>
                  <w:rFonts w:ascii="Courier New" w:eastAsia="Courier New" w:hAnsi="Courier New" w:cs="Courier New"/>
                </w:rPr>
                <w:delText>…</w:delText>
              </w:r>
            </w:del>
          </w:p>
        </w:tc>
        <w:tc>
          <w:tcPr>
            <w:tcW w:w="2981" w:type="dxa"/>
            <w:gridSpan w:val="6"/>
          </w:tcPr>
          <w:p w14:paraId="293740C7" w14:textId="3BD8D801" w:rsidR="00CB7E31" w:rsidDel="009E4857" w:rsidRDefault="00000000">
            <w:pPr>
              <w:suppressAutoHyphens w:val="0"/>
              <w:spacing w:after="0"/>
              <w:rPr>
                <w:del w:id="8161" w:author="Jose Eduardo VIU" w:date="2023-04-01T20:51:00Z"/>
              </w:rPr>
            </w:pPr>
            <w:del w:id="8162" w:author="Jose Eduardo VIU" w:date="2023-04-01T20:51:00Z">
              <w:r w:rsidDel="009E4857">
                <w:rPr>
                  <w:rFonts w:ascii="Courier New" w:eastAsia="Courier New" w:hAnsi="Courier New" w:cs="Courier New"/>
                </w:rPr>
                <w:delText>…</w:delText>
              </w:r>
            </w:del>
          </w:p>
        </w:tc>
      </w:tr>
      <w:tr w:rsidR="00CB7E31" w:rsidDel="009E4857" w14:paraId="49657706" w14:textId="2043CA92">
        <w:trPr>
          <w:trHeight w:val="271"/>
          <w:del w:id="8163" w:author="Jose Eduardo VIU" w:date="2023-04-01T20:51:00Z"/>
        </w:trPr>
        <w:tc>
          <w:tcPr>
            <w:tcW w:w="1274" w:type="dxa"/>
            <w:gridSpan w:val="2"/>
          </w:tcPr>
          <w:p w14:paraId="33A21E35" w14:textId="17070F75" w:rsidR="00CB7E31" w:rsidDel="009E4857" w:rsidRDefault="00000000">
            <w:pPr>
              <w:suppressAutoHyphens w:val="0"/>
              <w:spacing w:after="0"/>
              <w:ind w:left="588"/>
              <w:rPr>
                <w:del w:id="8164" w:author="Jose Eduardo VIU" w:date="2023-04-01T20:51:00Z"/>
              </w:rPr>
            </w:pPr>
            <w:del w:id="8165" w:author="Jose Eduardo VIU" w:date="2023-04-01T20:51:00Z">
              <w:r w:rsidDel="009E4857">
                <w:rPr>
                  <w:rFonts w:ascii="Courier New" w:eastAsia="Courier New" w:hAnsi="Courier New" w:cs="Courier New"/>
                </w:rPr>
                <w:delText>5327</w:delText>
              </w:r>
            </w:del>
          </w:p>
        </w:tc>
        <w:tc>
          <w:tcPr>
            <w:tcW w:w="345" w:type="dxa"/>
          </w:tcPr>
          <w:p w14:paraId="6D6DB403" w14:textId="04E8C251" w:rsidR="00CB7E31" w:rsidDel="009E4857" w:rsidRDefault="00CB7E31">
            <w:pPr>
              <w:suppressAutoHyphens w:val="0"/>
              <w:rPr>
                <w:del w:id="8166" w:author="Jose Eduardo VIU" w:date="2023-04-01T20:51:00Z"/>
              </w:rPr>
            </w:pPr>
          </w:p>
        </w:tc>
        <w:tc>
          <w:tcPr>
            <w:tcW w:w="1258" w:type="dxa"/>
          </w:tcPr>
          <w:p w14:paraId="249FD259" w14:textId="10F0F6BE" w:rsidR="00CB7E31" w:rsidDel="009E4857" w:rsidRDefault="00000000">
            <w:pPr>
              <w:suppressAutoHyphens w:val="0"/>
              <w:spacing w:after="0"/>
              <w:rPr>
                <w:del w:id="8167" w:author="Jose Eduardo VIU" w:date="2023-04-01T20:51:00Z"/>
              </w:rPr>
            </w:pPr>
            <w:del w:id="8168" w:author="Jose Eduardo VIU" w:date="2023-04-01T20:51:00Z">
              <w:r w:rsidDel="009E4857">
                <w:rPr>
                  <w:rFonts w:ascii="Courier New" w:eastAsia="Courier New" w:hAnsi="Courier New" w:cs="Courier New"/>
                </w:rPr>
                <w:delText>205865</w:delText>
              </w:r>
            </w:del>
          </w:p>
        </w:tc>
        <w:tc>
          <w:tcPr>
            <w:tcW w:w="345" w:type="dxa"/>
          </w:tcPr>
          <w:p w14:paraId="22557288" w14:textId="073692E5" w:rsidR="00CB7E31" w:rsidDel="009E4857" w:rsidRDefault="00CB7E31">
            <w:pPr>
              <w:suppressAutoHyphens w:val="0"/>
              <w:rPr>
                <w:del w:id="8169" w:author="Jose Eduardo VIU" w:date="2023-04-01T20:51:00Z"/>
              </w:rPr>
            </w:pPr>
          </w:p>
        </w:tc>
        <w:tc>
          <w:tcPr>
            <w:tcW w:w="1258" w:type="dxa"/>
            <w:gridSpan w:val="2"/>
          </w:tcPr>
          <w:p w14:paraId="431788D9" w14:textId="58361F20" w:rsidR="00CB7E31" w:rsidDel="009E4857" w:rsidRDefault="00000000">
            <w:pPr>
              <w:suppressAutoHyphens w:val="0"/>
              <w:spacing w:after="0"/>
              <w:ind w:left="115"/>
              <w:rPr>
                <w:del w:id="8170" w:author="Jose Eduardo VIU" w:date="2023-04-01T20:51:00Z"/>
              </w:rPr>
            </w:pPr>
            <w:del w:id="8171" w:author="Jose Eduardo VIU" w:date="2023-04-01T20:51:00Z">
              <w:r w:rsidDel="009E4857">
                <w:rPr>
                  <w:rFonts w:ascii="Courier New" w:eastAsia="Courier New" w:hAnsi="Courier New" w:cs="Courier New"/>
                </w:rPr>
                <w:delText>645</w:delText>
              </w:r>
            </w:del>
          </w:p>
        </w:tc>
        <w:tc>
          <w:tcPr>
            <w:tcW w:w="458" w:type="dxa"/>
          </w:tcPr>
          <w:p w14:paraId="78E9C492" w14:textId="6BF31A86" w:rsidR="00CB7E31" w:rsidDel="009E4857" w:rsidRDefault="00000000">
            <w:pPr>
              <w:suppressAutoHyphens w:val="0"/>
              <w:spacing w:after="0"/>
              <w:ind w:left="115"/>
              <w:rPr>
                <w:del w:id="8172" w:author="Jose Eduardo VIU" w:date="2023-04-01T20:51:00Z"/>
              </w:rPr>
            </w:pPr>
            <w:del w:id="8173" w:author="Jose Eduardo VIU" w:date="2023-04-01T20:51:00Z">
              <w:r w:rsidDel="009E4857">
                <w:rPr>
                  <w:rFonts w:ascii="Courier New" w:eastAsia="Courier New" w:hAnsi="Courier New" w:cs="Courier New"/>
                </w:rPr>
                <w:delText>1</w:delText>
              </w:r>
            </w:del>
          </w:p>
        </w:tc>
        <w:tc>
          <w:tcPr>
            <w:tcW w:w="1487" w:type="dxa"/>
            <w:gridSpan w:val="2"/>
          </w:tcPr>
          <w:p w14:paraId="3B2709C7" w14:textId="7E42A031" w:rsidR="00CB7E31" w:rsidDel="009E4857" w:rsidRDefault="00000000">
            <w:pPr>
              <w:suppressAutoHyphens w:val="0"/>
              <w:spacing w:after="0"/>
              <w:ind w:right="115"/>
              <w:jc w:val="center"/>
              <w:rPr>
                <w:del w:id="8174" w:author="Jose Eduardo VIU" w:date="2023-04-01T20:51:00Z"/>
              </w:rPr>
            </w:pPr>
            <w:del w:id="8175" w:author="Jose Eduardo VIU" w:date="2023-04-01T20:51:00Z">
              <w:r w:rsidDel="009E4857">
                <w:rPr>
                  <w:rFonts w:ascii="Courier New" w:eastAsia="Courier New" w:hAnsi="Courier New" w:cs="Courier New"/>
                </w:rPr>
                <w:delText>93</w:delText>
              </w:r>
            </w:del>
          </w:p>
        </w:tc>
        <w:tc>
          <w:tcPr>
            <w:tcW w:w="2981" w:type="dxa"/>
            <w:gridSpan w:val="6"/>
          </w:tcPr>
          <w:p w14:paraId="63AEF121" w14:textId="27E53C37" w:rsidR="00CB7E31" w:rsidDel="009E4857" w:rsidRDefault="00000000">
            <w:pPr>
              <w:tabs>
                <w:tab w:val="center" w:pos="1203"/>
              </w:tabs>
              <w:suppressAutoHyphens w:val="0"/>
              <w:spacing w:after="0"/>
              <w:rPr>
                <w:del w:id="8176" w:author="Jose Eduardo VIU" w:date="2023-04-01T20:51:00Z"/>
              </w:rPr>
            </w:pPr>
            <w:del w:id="8177" w:author="Jose Eduardo VIU" w:date="2023-04-01T20:51:00Z">
              <w:r w:rsidDel="009E4857">
                <w:rPr>
                  <w:rFonts w:ascii="Courier New" w:eastAsia="Courier New" w:hAnsi="Courier New" w:cs="Courier New"/>
                </w:rPr>
                <w:delText>22</w:delText>
              </w:r>
              <w:r w:rsidDel="009E4857">
                <w:rPr>
                  <w:rFonts w:ascii="Courier New" w:eastAsia="Courier New" w:hAnsi="Courier New" w:cs="Courier New"/>
                </w:rPr>
                <w:tab/>
                <w:delText>89.653104</w:delText>
              </w:r>
            </w:del>
          </w:p>
        </w:tc>
      </w:tr>
      <w:tr w:rsidR="00CB7E31" w:rsidDel="009E4857" w14:paraId="487777C8" w14:textId="5469333E">
        <w:trPr>
          <w:trHeight w:val="271"/>
          <w:del w:id="8178" w:author="Jose Eduardo VIU" w:date="2023-04-01T20:51:00Z"/>
        </w:trPr>
        <w:tc>
          <w:tcPr>
            <w:tcW w:w="1274" w:type="dxa"/>
            <w:gridSpan w:val="2"/>
          </w:tcPr>
          <w:p w14:paraId="5493FA91" w14:textId="3351119B" w:rsidR="00CB7E31" w:rsidDel="009E4857" w:rsidRDefault="00000000">
            <w:pPr>
              <w:suppressAutoHyphens w:val="0"/>
              <w:spacing w:after="0"/>
              <w:ind w:left="588"/>
              <w:rPr>
                <w:del w:id="8179" w:author="Jose Eduardo VIU" w:date="2023-04-01T20:51:00Z"/>
              </w:rPr>
            </w:pPr>
            <w:del w:id="8180" w:author="Jose Eduardo VIU" w:date="2023-04-01T20:51:00Z">
              <w:r w:rsidDel="009E4857">
                <w:rPr>
                  <w:rFonts w:ascii="Courier New" w:eastAsia="Courier New" w:hAnsi="Courier New" w:cs="Courier New"/>
                </w:rPr>
                <w:delText>5328</w:delText>
              </w:r>
            </w:del>
          </w:p>
        </w:tc>
        <w:tc>
          <w:tcPr>
            <w:tcW w:w="345" w:type="dxa"/>
          </w:tcPr>
          <w:p w14:paraId="4C008144" w14:textId="481D2A5F" w:rsidR="00CB7E31" w:rsidDel="009E4857" w:rsidRDefault="00CB7E31">
            <w:pPr>
              <w:suppressAutoHyphens w:val="0"/>
              <w:rPr>
                <w:del w:id="8181" w:author="Jose Eduardo VIU" w:date="2023-04-01T20:51:00Z"/>
              </w:rPr>
            </w:pPr>
          </w:p>
        </w:tc>
        <w:tc>
          <w:tcPr>
            <w:tcW w:w="1258" w:type="dxa"/>
          </w:tcPr>
          <w:p w14:paraId="4A6BD975" w14:textId="73A202F2" w:rsidR="00CB7E31" w:rsidDel="009E4857" w:rsidRDefault="00000000">
            <w:pPr>
              <w:suppressAutoHyphens w:val="0"/>
              <w:spacing w:after="0"/>
              <w:rPr>
                <w:del w:id="8182" w:author="Jose Eduardo VIU" w:date="2023-04-01T20:51:00Z"/>
              </w:rPr>
            </w:pPr>
            <w:del w:id="8183" w:author="Jose Eduardo VIU" w:date="2023-04-01T20:51:00Z">
              <w:r w:rsidDel="009E4857">
                <w:rPr>
                  <w:rFonts w:ascii="Courier New" w:eastAsia="Courier New" w:hAnsi="Courier New" w:cs="Courier New"/>
                </w:rPr>
                <w:delText>205864</w:delText>
              </w:r>
            </w:del>
          </w:p>
        </w:tc>
        <w:tc>
          <w:tcPr>
            <w:tcW w:w="345" w:type="dxa"/>
          </w:tcPr>
          <w:p w14:paraId="2682297C" w14:textId="2957F3B4" w:rsidR="00CB7E31" w:rsidDel="009E4857" w:rsidRDefault="00CB7E31">
            <w:pPr>
              <w:suppressAutoHyphens w:val="0"/>
              <w:rPr>
                <w:del w:id="8184" w:author="Jose Eduardo VIU" w:date="2023-04-01T20:51:00Z"/>
              </w:rPr>
            </w:pPr>
          </w:p>
        </w:tc>
        <w:tc>
          <w:tcPr>
            <w:tcW w:w="1258" w:type="dxa"/>
            <w:gridSpan w:val="2"/>
          </w:tcPr>
          <w:p w14:paraId="6A7E3490" w14:textId="10ADB9A1" w:rsidR="00CB7E31" w:rsidDel="009E4857" w:rsidRDefault="00000000">
            <w:pPr>
              <w:suppressAutoHyphens w:val="0"/>
              <w:spacing w:after="0"/>
              <w:ind w:left="115"/>
              <w:rPr>
                <w:del w:id="8185" w:author="Jose Eduardo VIU" w:date="2023-04-01T20:51:00Z"/>
              </w:rPr>
            </w:pPr>
            <w:del w:id="8186" w:author="Jose Eduardo VIU" w:date="2023-04-01T20:51:00Z">
              <w:r w:rsidDel="009E4857">
                <w:rPr>
                  <w:rFonts w:ascii="Courier New" w:eastAsia="Courier New" w:hAnsi="Courier New" w:cs="Courier New"/>
                </w:rPr>
                <w:delText>645</w:delText>
              </w:r>
            </w:del>
          </w:p>
        </w:tc>
        <w:tc>
          <w:tcPr>
            <w:tcW w:w="458" w:type="dxa"/>
          </w:tcPr>
          <w:p w14:paraId="06B37333" w14:textId="51D3E6E6" w:rsidR="00CB7E31" w:rsidDel="009E4857" w:rsidRDefault="00000000">
            <w:pPr>
              <w:suppressAutoHyphens w:val="0"/>
              <w:spacing w:after="0"/>
              <w:ind w:left="115"/>
              <w:rPr>
                <w:del w:id="8187" w:author="Jose Eduardo VIU" w:date="2023-04-01T20:51:00Z"/>
              </w:rPr>
            </w:pPr>
            <w:del w:id="8188" w:author="Jose Eduardo VIU" w:date="2023-04-01T20:51:00Z">
              <w:r w:rsidDel="009E4857">
                <w:rPr>
                  <w:rFonts w:ascii="Courier New" w:eastAsia="Courier New" w:hAnsi="Courier New" w:cs="Courier New"/>
                </w:rPr>
                <w:delText>1</w:delText>
              </w:r>
            </w:del>
          </w:p>
        </w:tc>
        <w:tc>
          <w:tcPr>
            <w:tcW w:w="1487" w:type="dxa"/>
            <w:gridSpan w:val="2"/>
          </w:tcPr>
          <w:p w14:paraId="2D571ACF" w14:textId="4D34E3B5" w:rsidR="00CB7E31" w:rsidDel="009E4857" w:rsidRDefault="00000000">
            <w:pPr>
              <w:suppressAutoHyphens w:val="0"/>
              <w:spacing w:after="0"/>
              <w:ind w:right="115"/>
              <w:jc w:val="center"/>
              <w:rPr>
                <w:del w:id="8189" w:author="Jose Eduardo VIU" w:date="2023-04-01T20:51:00Z"/>
              </w:rPr>
            </w:pPr>
            <w:del w:id="8190" w:author="Jose Eduardo VIU" w:date="2023-04-01T20:51:00Z">
              <w:r w:rsidDel="009E4857">
                <w:rPr>
                  <w:rFonts w:ascii="Courier New" w:eastAsia="Courier New" w:hAnsi="Courier New" w:cs="Courier New"/>
                </w:rPr>
                <w:delText>93</w:delText>
              </w:r>
            </w:del>
          </w:p>
        </w:tc>
        <w:tc>
          <w:tcPr>
            <w:tcW w:w="2981" w:type="dxa"/>
            <w:gridSpan w:val="6"/>
          </w:tcPr>
          <w:p w14:paraId="01AC4248" w14:textId="6CC81F64" w:rsidR="00CB7E31" w:rsidDel="009E4857" w:rsidRDefault="00000000">
            <w:pPr>
              <w:tabs>
                <w:tab w:val="center" w:pos="1203"/>
              </w:tabs>
              <w:suppressAutoHyphens w:val="0"/>
              <w:spacing w:after="0"/>
              <w:rPr>
                <w:del w:id="8191" w:author="Jose Eduardo VIU" w:date="2023-04-01T20:51:00Z"/>
              </w:rPr>
            </w:pPr>
            <w:del w:id="8192"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93.623925</w:delText>
              </w:r>
            </w:del>
          </w:p>
        </w:tc>
      </w:tr>
      <w:tr w:rsidR="00CB7E31" w:rsidDel="009E4857" w14:paraId="3A78C6FE" w14:textId="526FE33A">
        <w:trPr>
          <w:trHeight w:val="271"/>
          <w:del w:id="8193" w:author="Jose Eduardo VIU" w:date="2023-04-01T20:51:00Z"/>
        </w:trPr>
        <w:tc>
          <w:tcPr>
            <w:tcW w:w="1274" w:type="dxa"/>
            <w:gridSpan w:val="2"/>
          </w:tcPr>
          <w:p w14:paraId="2A3B1345" w14:textId="3B788C8B" w:rsidR="00CB7E31" w:rsidDel="009E4857" w:rsidRDefault="00000000">
            <w:pPr>
              <w:suppressAutoHyphens w:val="0"/>
              <w:spacing w:after="0"/>
              <w:ind w:left="588"/>
              <w:rPr>
                <w:del w:id="8194" w:author="Jose Eduardo VIU" w:date="2023-04-01T20:51:00Z"/>
              </w:rPr>
            </w:pPr>
            <w:del w:id="8195" w:author="Jose Eduardo VIU" w:date="2023-04-01T20:51:00Z">
              <w:r w:rsidDel="009E4857">
                <w:rPr>
                  <w:rFonts w:ascii="Courier New" w:eastAsia="Courier New" w:hAnsi="Courier New" w:cs="Courier New"/>
                </w:rPr>
                <w:delText>5329</w:delText>
              </w:r>
            </w:del>
          </w:p>
        </w:tc>
        <w:tc>
          <w:tcPr>
            <w:tcW w:w="345" w:type="dxa"/>
          </w:tcPr>
          <w:p w14:paraId="375EFFDB" w14:textId="1AB4750F" w:rsidR="00CB7E31" w:rsidDel="009E4857" w:rsidRDefault="00CB7E31">
            <w:pPr>
              <w:suppressAutoHyphens w:val="0"/>
              <w:rPr>
                <w:del w:id="8196" w:author="Jose Eduardo VIU" w:date="2023-04-01T20:51:00Z"/>
              </w:rPr>
            </w:pPr>
          </w:p>
        </w:tc>
        <w:tc>
          <w:tcPr>
            <w:tcW w:w="1258" w:type="dxa"/>
          </w:tcPr>
          <w:p w14:paraId="528A3A77" w14:textId="25C32F73" w:rsidR="00CB7E31" w:rsidDel="009E4857" w:rsidRDefault="00000000">
            <w:pPr>
              <w:suppressAutoHyphens w:val="0"/>
              <w:spacing w:after="0"/>
              <w:rPr>
                <w:del w:id="8197" w:author="Jose Eduardo VIU" w:date="2023-04-01T20:51:00Z"/>
              </w:rPr>
            </w:pPr>
            <w:del w:id="8198" w:author="Jose Eduardo VIU" w:date="2023-04-01T20:51:00Z">
              <w:r w:rsidDel="009E4857">
                <w:rPr>
                  <w:rFonts w:ascii="Courier New" w:eastAsia="Courier New" w:hAnsi="Courier New" w:cs="Courier New"/>
                </w:rPr>
                <w:delText>205825</w:delText>
              </w:r>
            </w:del>
          </w:p>
        </w:tc>
        <w:tc>
          <w:tcPr>
            <w:tcW w:w="345" w:type="dxa"/>
          </w:tcPr>
          <w:p w14:paraId="1BF1D321" w14:textId="4C0025B2" w:rsidR="00CB7E31" w:rsidDel="009E4857" w:rsidRDefault="00CB7E31">
            <w:pPr>
              <w:suppressAutoHyphens w:val="0"/>
              <w:rPr>
                <w:del w:id="8199" w:author="Jose Eduardo VIU" w:date="2023-04-01T20:51:00Z"/>
              </w:rPr>
            </w:pPr>
          </w:p>
        </w:tc>
        <w:tc>
          <w:tcPr>
            <w:tcW w:w="1258" w:type="dxa"/>
            <w:gridSpan w:val="2"/>
          </w:tcPr>
          <w:p w14:paraId="273D620C" w14:textId="3718F532" w:rsidR="00CB7E31" w:rsidDel="009E4857" w:rsidRDefault="00000000">
            <w:pPr>
              <w:suppressAutoHyphens w:val="0"/>
              <w:spacing w:after="0"/>
              <w:ind w:left="115"/>
              <w:rPr>
                <w:del w:id="8200" w:author="Jose Eduardo VIU" w:date="2023-04-01T20:51:00Z"/>
              </w:rPr>
            </w:pPr>
            <w:del w:id="8201" w:author="Jose Eduardo VIU" w:date="2023-04-01T20:51:00Z">
              <w:r w:rsidDel="009E4857">
                <w:rPr>
                  <w:rFonts w:ascii="Courier New" w:eastAsia="Courier New" w:hAnsi="Courier New" w:cs="Courier New"/>
                </w:rPr>
                <w:delText>646</w:delText>
              </w:r>
            </w:del>
          </w:p>
        </w:tc>
        <w:tc>
          <w:tcPr>
            <w:tcW w:w="458" w:type="dxa"/>
          </w:tcPr>
          <w:p w14:paraId="78E71DA7" w14:textId="6D0C3A4C" w:rsidR="00CB7E31" w:rsidDel="009E4857" w:rsidRDefault="00000000">
            <w:pPr>
              <w:suppressAutoHyphens w:val="0"/>
              <w:spacing w:after="0"/>
              <w:ind w:left="115"/>
              <w:rPr>
                <w:del w:id="8202" w:author="Jose Eduardo VIU" w:date="2023-04-01T20:51:00Z"/>
              </w:rPr>
            </w:pPr>
            <w:del w:id="8203" w:author="Jose Eduardo VIU" w:date="2023-04-01T20:51:00Z">
              <w:r w:rsidDel="009E4857">
                <w:rPr>
                  <w:rFonts w:ascii="Courier New" w:eastAsia="Courier New" w:hAnsi="Courier New" w:cs="Courier New"/>
                </w:rPr>
                <w:delText>1</w:delText>
              </w:r>
            </w:del>
          </w:p>
        </w:tc>
        <w:tc>
          <w:tcPr>
            <w:tcW w:w="1487" w:type="dxa"/>
            <w:gridSpan w:val="2"/>
          </w:tcPr>
          <w:p w14:paraId="556991D1" w14:textId="7AC419B9" w:rsidR="00CB7E31" w:rsidDel="009E4857" w:rsidRDefault="00000000">
            <w:pPr>
              <w:suppressAutoHyphens w:val="0"/>
              <w:spacing w:after="0"/>
              <w:ind w:right="115"/>
              <w:jc w:val="center"/>
              <w:rPr>
                <w:del w:id="8204" w:author="Jose Eduardo VIU" w:date="2023-04-01T20:51:00Z"/>
              </w:rPr>
            </w:pPr>
            <w:del w:id="8205" w:author="Jose Eduardo VIU" w:date="2023-04-01T20:51:00Z">
              <w:r w:rsidDel="009E4857">
                <w:rPr>
                  <w:rFonts w:ascii="Courier New" w:eastAsia="Courier New" w:hAnsi="Courier New" w:cs="Courier New"/>
                </w:rPr>
                <w:delText>84</w:delText>
              </w:r>
            </w:del>
          </w:p>
        </w:tc>
        <w:tc>
          <w:tcPr>
            <w:tcW w:w="2981" w:type="dxa"/>
            <w:gridSpan w:val="6"/>
          </w:tcPr>
          <w:p w14:paraId="4E0BEC65" w14:textId="557707B7" w:rsidR="00CB7E31" w:rsidDel="009E4857" w:rsidRDefault="00000000">
            <w:pPr>
              <w:tabs>
                <w:tab w:val="center" w:pos="1203"/>
              </w:tabs>
              <w:suppressAutoHyphens w:val="0"/>
              <w:spacing w:after="0"/>
              <w:rPr>
                <w:del w:id="8206" w:author="Jose Eduardo VIU" w:date="2023-04-01T20:51:00Z"/>
              </w:rPr>
            </w:pPr>
            <w:del w:id="8207" w:author="Jose Eduardo VIU" w:date="2023-04-01T20:51:00Z">
              <w:r w:rsidDel="009E4857">
                <w:rPr>
                  <w:rFonts w:ascii="Courier New" w:eastAsia="Courier New" w:hAnsi="Courier New" w:cs="Courier New"/>
                </w:rPr>
                <w:delText>21</w:delText>
              </w:r>
              <w:r w:rsidDel="009E4857">
                <w:rPr>
                  <w:rFonts w:ascii="Courier New" w:eastAsia="Courier New" w:hAnsi="Courier New" w:cs="Courier New"/>
                </w:rPr>
                <w:tab/>
                <w:delText>91.368970</w:delText>
              </w:r>
            </w:del>
          </w:p>
        </w:tc>
      </w:tr>
      <w:tr w:rsidR="00CB7E31" w:rsidDel="009E4857" w14:paraId="0D2E6257" w14:textId="7B16C6F6">
        <w:trPr>
          <w:trHeight w:val="271"/>
          <w:del w:id="8208" w:author="Jose Eduardo VIU" w:date="2023-04-01T20:51:00Z"/>
        </w:trPr>
        <w:tc>
          <w:tcPr>
            <w:tcW w:w="1274" w:type="dxa"/>
            <w:gridSpan w:val="2"/>
          </w:tcPr>
          <w:p w14:paraId="4676D21E" w14:textId="57144C20" w:rsidR="00CB7E31" w:rsidDel="009E4857" w:rsidRDefault="00000000">
            <w:pPr>
              <w:suppressAutoHyphens w:val="0"/>
              <w:spacing w:after="0"/>
              <w:ind w:left="588"/>
              <w:rPr>
                <w:del w:id="8209" w:author="Jose Eduardo VIU" w:date="2023-04-01T20:51:00Z"/>
              </w:rPr>
            </w:pPr>
            <w:del w:id="8210" w:author="Jose Eduardo VIU" w:date="2023-04-01T20:51:00Z">
              <w:r w:rsidDel="009E4857">
                <w:rPr>
                  <w:rFonts w:ascii="Courier New" w:eastAsia="Courier New" w:hAnsi="Courier New" w:cs="Courier New"/>
                </w:rPr>
                <w:delText>5330</w:delText>
              </w:r>
            </w:del>
          </w:p>
        </w:tc>
        <w:tc>
          <w:tcPr>
            <w:tcW w:w="345" w:type="dxa"/>
          </w:tcPr>
          <w:p w14:paraId="5767AC8D" w14:textId="40B942AA" w:rsidR="00CB7E31" w:rsidDel="009E4857" w:rsidRDefault="00CB7E31">
            <w:pPr>
              <w:suppressAutoHyphens w:val="0"/>
              <w:rPr>
                <w:del w:id="8211" w:author="Jose Eduardo VIU" w:date="2023-04-01T20:51:00Z"/>
              </w:rPr>
            </w:pPr>
          </w:p>
        </w:tc>
        <w:tc>
          <w:tcPr>
            <w:tcW w:w="1258" w:type="dxa"/>
          </w:tcPr>
          <w:p w14:paraId="3F538D64" w14:textId="7BCD6C8E" w:rsidR="00CB7E31" w:rsidDel="009E4857" w:rsidRDefault="00000000">
            <w:pPr>
              <w:suppressAutoHyphens w:val="0"/>
              <w:spacing w:after="0"/>
              <w:rPr>
                <w:del w:id="8212" w:author="Jose Eduardo VIU" w:date="2023-04-01T20:51:00Z"/>
              </w:rPr>
            </w:pPr>
            <w:del w:id="8213" w:author="Jose Eduardo VIU" w:date="2023-04-01T20:51:00Z">
              <w:r w:rsidDel="009E4857">
                <w:rPr>
                  <w:rFonts w:ascii="Courier New" w:eastAsia="Courier New" w:hAnsi="Courier New" w:cs="Courier New"/>
                </w:rPr>
                <w:delText>205625</w:delText>
              </w:r>
            </w:del>
          </w:p>
        </w:tc>
        <w:tc>
          <w:tcPr>
            <w:tcW w:w="345" w:type="dxa"/>
          </w:tcPr>
          <w:p w14:paraId="03640BF3" w14:textId="12CA7E2C" w:rsidR="00CB7E31" w:rsidDel="009E4857" w:rsidRDefault="00CB7E31">
            <w:pPr>
              <w:suppressAutoHyphens w:val="0"/>
              <w:rPr>
                <w:del w:id="8214" w:author="Jose Eduardo VIU" w:date="2023-04-01T20:51:00Z"/>
              </w:rPr>
            </w:pPr>
          </w:p>
        </w:tc>
        <w:tc>
          <w:tcPr>
            <w:tcW w:w="1258" w:type="dxa"/>
            <w:gridSpan w:val="2"/>
          </w:tcPr>
          <w:p w14:paraId="302B1BDB" w14:textId="113722AE" w:rsidR="00CB7E31" w:rsidDel="009E4857" w:rsidRDefault="00000000">
            <w:pPr>
              <w:suppressAutoHyphens w:val="0"/>
              <w:spacing w:after="0"/>
              <w:ind w:left="115"/>
              <w:rPr>
                <w:del w:id="8215" w:author="Jose Eduardo VIU" w:date="2023-04-01T20:51:00Z"/>
              </w:rPr>
            </w:pPr>
            <w:del w:id="8216" w:author="Jose Eduardo VIU" w:date="2023-04-01T20:51:00Z">
              <w:r w:rsidDel="009E4857">
                <w:rPr>
                  <w:rFonts w:ascii="Courier New" w:eastAsia="Courier New" w:hAnsi="Courier New" w:cs="Courier New"/>
                </w:rPr>
                <w:delText>647</w:delText>
              </w:r>
            </w:del>
          </w:p>
        </w:tc>
        <w:tc>
          <w:tcPr>
            <w:tcW w:w="458" w:type="dxa"/>
          </w:tcPr>
          <w:p w14:paraId="00D86B57" w14:textId="4FD6D3AE" w:rsidR="00CB7E31" w:rsidDel="009E4857" w:rsidRDefault="00000000">
            <w:pPr>
              <w:suppressAutoHyphens w:val="0"/>
              <w:spacing w:after="0"/>
              <w:ind w:left="115"/>
              <w:rPr>
                <w:del w:id="8217" w:author="Jose Eduardo VIU" w:date="2023-04-01T20:51:00Z"/>
              </w:rPr>
            </w:pPr>
            <w:del w:id="8218" w:author="Jose Eduardo VIU" w:date="2023-04-01T20:51:00Z">
              <w:r w:rsidDel="009E4857">
                <w:rPr>
                  <w:rFonts w:ascii="Courier New" w:eastAsia="Courier New" w:hAnsi="Courier New" w:cs="Courier New"/>
                </w:rPr>
                <w:delText>1</w:delText>
              </w:r>
            </w:del>
          </w:p>
        </w:tc>
        <w:tc>
          <w:tcPr>
            <w:tcW w:w="1487" w:type="dxa"/>
            <w:gridSpan w:val="2"/>
          </w:tcPr>
          <w:p w14:paraId="099AA6BA" w14:textId="74245BCA" w:rsidR="00CB7E31" w:rsidDel="009E4857" w:rsidRDefault="00000000">
            <w:pPr>
              <w:suppressAutoHyphens w:val="0"/>
              <w:spacing w:after="0"/>
              <w:ind w:right="115"/>
              <w:jc w:val="center"/>
              <w:rPr>
                <w:del w:id="8219" w:author="Jose Eduardo VIU" w:date="2023-04-01T20:51:00Z"/>
              </w:rPr>
            </w:pPr>
            <w:del w:id="8220" w:author="Jose Eduardo VIU" w:date="2023-04-01T20:51:00Z">
              <w:r w:rsidDel="009E4857">
                <w:rPr>
                  <w:rFonts w:ascii="Courier New" w:eastAsia="Courier New" w:hAnsi="Courier New" w:cs="Courier New"/>
                </w:rPr>
                <w:delText>84</w:delText>
              </w:r>
            </w:del>
          </w:p>
        </w:tc>
        <w:tc>
          <w:tcPr>
            <w:tcW w:w="2981" w:type="dxa"/>
            <w:gridSpan w:val="6"/>
          </w:tcPr>
          <w:p w14:paraId="0CFAD0F1" w14:textId="093616D6" w:rsidR="00CB7E31" w:rsidDel="009E4857" w:rsidRDefault="00000000">
            <w:pPr>
              <w:tabs>
                <w:tab w:val="center" w:pos="286"/>
                <w:tab w:val="center" w:pos="1203"/>
              </w:tabs>
              <w:suppressAutoHyphens w:val="0"/>
              <w:spacing w:after="0"/>
              <w:rPr>
                <w:del w:id="8221" w:author="Jose Eduardo VIU" w:date="2023-04-01T20:51:00Z"/>
              </w:rPr>
            </w:pPr>
            <w:del w:id="8222"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90.636188</w:delText>
              </w:r>
            </w:del>
          </w:p>
        </w:tc>
      </w:tr>
      <w:tr w:rsidR="00CB7E31" w:rsidDel="009E4857" w14:paraId="17FDB77E" w14:textId="63D7E712">
        <w:trPr>
          <w:trHeight w:val="406"/>
          <w:del w:id="8223" w:author="Jose Eduardo VIU" w:date="2023-04-01T20:51:00Z"/>
        </w:trPr>
        <w:tc>
          <w:tcPr>
            <w:tcW w:w="1274" w:type="dxa"/>
            <w:gridSpan w:val="2"/>
          </w:tcPr>
          <w:p w14:paraId="477F68F4" w14:textId="115CDA61" w:rsidR="00CB7E31" w:rsidDel="009E4857" w:rsidRDefault="00000000">
            <w:pPr>
              <w:suppressAutoHyphens w:val="0"/>
              <w:spacing w:after="0"/>
              <w:ind w:left="588"/>
              <w:rPr>
                <w:del w:id="8224" w:author="Jose Eduardo VIU" w:date="2023-04-01T20:51:00Z"/>
              </w:rPr>
            </w:pPr>
            <w:del w:id="8225" w:author="Jose Eduardo VIU" w:date="2023-04-01T20:51:00Z">
              <w:r w:rsidDel="009E4857">
                <w:rPr>
                  <w:rFonts w:ascii="Courier New" w:eastAsia="Courier New" w:hAnsi="Courier New" w:cs="Courier New"/>
                </w:rPr>
                <w:delText>5331</w:delText>
              </w:r>
            </w:del>
          </w:p>
        </w:tc>
        <w:tc>
          <w:tcPr>
            <w:tcW w:w="345" w:type="dxa"/>
          </w:tcPr>
          <w:p w14:paraId="7DEA2374" w14:textId="323275D5" w:rsidR="00CB7E31" w:rsidDel="009E4857" w:rsidRDefault="00CB7E31">
            <w:pPr>
              <w:suppressAutoHyphens w:val="0"/>
              <w:rPr>
                <w:del w:id="8226" w:author="Jose Eduardo VIU" w:date="2023-04-01T20:51:00Z"/>
              </w:rPr>
            </w:pPr>
          </w:p>
        </w:tc>
        <w:tc>
          <w:tcPr>
            <w:tcW w:w="1258" w:type="dxa"/>
          </w:tcPr>
          <w:p w14:paraId="1A5F1453" w14:textId="14D4E12C" w:rsidR="00CB7E31" w:rsidDel="009E4857" w:rsidRDefault="00000000">
            <w:pPr>
              <w:suppressAutoHyphens w:val="0"/>
              <w:spacing w:after="0"/>
              <w:rPr>
                <w:del w:id="8227" w:author="Jose Eduardo VIU" w:date="2023-04-01T20:51:00Z"/>
              </w:rPr>
            </w:pPr>
            <w:del w:id="8228" w:author="Jose Eduardo VIU" w:date="2023-04-01T20:51:00Z">
              <w:r w:rsidDel="009E4857">
                <w:rPr>
                  <w:rFonts w:ascii="Courier New" w:eastAsia="Courier New" w:hAnsi="Courier New" w:cs="Courier New"/>
                </w:rPr>
                <w:delText>205947</w:delText>
              </w:r>
            </w:del>
          </w:p>
        </w:tc>
        <w:tc>
          <w:tcPr>
            <w:tcW w:w="345" w:type="dxa"/>
          </w:tcPr>
          <w:p w14:paraId="4C9B7F4E" w14:textId="45CF2070" w:rsidR="00CB7E31" w:rsidDel="009E4857" w:rsidRDefault="00CB7E31">
            <w:pPr>
              <w:suppressAutoHyphens w:val="0"/>
              <w:rPr>
                <w:del w:id="8229" w:author="Jose Eduardo VIU" w:date="2023-04-01T20:51:00Z"/>
              </w:rPr>
            </w:pPr>
          </w:p>
        </w:tc>
        <w:tc>
          <w:tcPr>
            <w:tcW w:w="1258" w:type="dxa"/>
            <w:gridSpan w:val="2"/>
          </w:tcPr>
          <w:p w14:paraId="046FB44C" w14:textId="74AFAC88" w:rsidR="00CB7E31" w:rsidDel="009E4857" w:rsidRDefault="00000000">
            <w:pPr>
              <w:suppressAutoHyphens w:val="0"/>
              <w:spacing w:after="0"/>
              <w:ind w:left="115"/>
              <w:rPr>
                <w:del w:id="8230" w:author="Jose Eduardo VIU" w:date="2023-04-01T20:51:00Z"/>
              </w:rPr>
            </w:pPr>
            <w:del w:id="8231" w:author="Jose Eduardo VIU" w:date="2023-04-01T20:51:00Z">
              <w:r w:rsidDel="009E4857">
                <w:rPr>
                  <w:rFonts w:ascii="Courier New" w:eastAsia="Courier New" w:hAnsi="Courier New" w:cs="Courier New"/>
                </w:rPr>
                <w:delText>649</w:delText>
              </w:r>
            </w:del>
          </w:p>
        </w:tc>
        <w:tc>
          <w:tcPr>
            <w:tcW w:w="458" w:type="dxa"/>
          </w:tcPr>
          <w:p w14:paraId="4C647CBC" w14:textId="0D8EE71E" w:rsidR="00CB7E31" w:rsidDel="009E4857" w:rsidRDefault="00000000">
            <w:pPr>
              <w:suppressAutoHyphens w:val="0"/>
              <w:spacing w:after="0"/>
              <w:ind w:left="115"/>
              <w:rPr>
                <w:del w:id="8232" w:author="Jose Eduardo VIU" w:date="2023-04-01T20:51:00Z"/>
              </w:rPr>
            </w:pPr>
            <w:del w:id="8233" w:author="Jose Eduardo VIU" w:date="2023-04-01T20:51:00Z">
              <w:r w:rsidDel="009E4857">
                <w:rPr>
                  <w:rFonts w:ascii="Courier New" w:eastAsia="Courier New" w:hAnsi="Courier New" w:cs="Courier New"/>
                </w:rPr>
                <w:delText>1</w:delText>
              </w:r>
            </w:del>
          </w:p>
        </w:tc>
        <w:tc>
          <w:tcPr>
            <w:tcW w:w="1487" w:type="dxa"/>
            <w:gridSpan w:val="2"/>
          </w:tcPr>
          <w:p w14:paraId="461209D2" w14:textId="7B28ED31" w:rsidR="00CB7E31" w:rsidDel="009E4857" w:rsidRDefault="00000000">
            <w:pPr>
              <w:suppressAutoHyphens w:val="0"/>
              <w:spacing w:after="0"/>
              <w:ind w:right="115"/>
              <w:jc w:val="center"/>
              <w:rPr>
                <w:del w:id="8234" w:author="Jose Eduardo VIU" w:date="2023-04-01T20:51:00Z"/>
              </w:rPr>
            </w:pPr>
            <w:del w:id="8235" w:author="Jose Eduardo VIU" w:date="2023-04-01T20:51:00Z">
              <w:r w:rsidDel="009E4857">
                <w:rPr>
                  <w:rFonts w:ascii="Courier New" w:eastAsia="Courier New" w:hAnsi="Courier New" w:cs="Courier New"/>
                </w:rPr>
                <w:delText>84</w:delText>
              </w:r>
            </w:del>
          </w:p>
        </w:tc>
        <w:tc>
          <w:tcPr>
            <w:tcW w:w="2981" w:type="dxa"/>
            <w:gridSpan w:val="6"/>
          </w:tcPr>
          <w:p w14:paraId="3D0F88BE" w14:textId="7F8D1E7F" w:rsidR="00CB7E31" w:rsidDel="009E4857" w:rsidRDefault="00000000">
            <w:pPr>
              <w:tabs>
                <w:tab w:val="center" w:pos="286"/>
                <w:tab w:val="center" w:pos="1203"/>
              </w:tabs>
              <w:suppressAutoHyphens w:val="0"/>
              <w:spacing w:after="0"/>
              <w:rPr>
                <w:del w:id="8236" w:author="Jose Eduardo VIU" w:date="2023-04-01T20:51:00Z"/>
              </w:rPr>
            </w:pPr>
            <w:del w:id="8237" w:author="Jose Eduardo VIU" w:date="2023-04-01T20:51:00Z">
              <w:r w:rsidDel="009E4857">
                <w:tab/>
              </w:r>
              <w:r w:rsidDel="009E4857">
                <w:rPr>
                  <w:rFonts w:ascii="Courier New" w:eastAsia="Courier New" w:hAnsi="Courier New" w:cs="Courier New"/>
                </w:rPr>
                <w:delText>2</w:delText>
              </w:r>
              <w:r w:rsidDel="009E4857">
                <w:rPr>
                  <w:rFonts w:ascii="Courier New" w:eastAsia="Courier New" w:hAnsi="Courier New" w:cs="Courier New"/>
                </w:rPr>
                <w:tab/>
                <w:delText>88.114371</w:delText>
              </w:r>
            </w:del>
          </w:p>
        </w:tc>
      </w:tr>
      <w:tr w:rsidR="00CB7E31" w:rsidDel="009E4857" w14:paraId="4DB87CD0" w14:textId="3AE8DE7C">
        <w:trPr>
          <w:trHeight w:val="380"/>
          <w:del w:id="8238" w:author="Jose Eduardo VIU" w:date="2023-04-01T20:51:00Z"/>
        </w:trPr>
        <w:tc>
          <w:tcPr>
            <w:tcW w:w="1274" w:type="dxa"/>
            <w:gridSpan w:val="2"/>
          </w:tcPr>
          <w:p w14:paraId="7B7527C6" w14:textId="6CC87DF8" w:rsidR="00CB7E31" w:rsidDel="009E4857" w:rsidRDefault="00CB7E31">
            <w:pPr>
              <w:suppressAutoHyphens w:val="0"/>
              <w:rPr>
                <w:del w:id="8239" w:author="Jose Eduardo VIU" w:date="2023-04-01T20:51:00Z"/>
              </w:rPr>
            </w:pPr>
          </w:p>
        </w:tc>
        <w:tc>
          <w:tcPr>
            <w:tcW w:w="1603" w:type="dxa"/>
            <w:gridSpan w:val="2"/>
            <w:vAlign w:val="bottom"/>
          </w:tcPr>
          <w:p w14:paraId="5883D050" w14:textId="1DF04B91" w:rsidR="00CB7E31" w:rsidDel="009E4857" w:rsidRDefault="00000000">
            <w:pPr>
              <w:suppressAutoHyphens w:val="0"/>
              <w:spacing w:after="0"/>
              <w:rPr>
                <w:del w:id="8240" w:author="Jose Eduardo VIU" w:date="2023-04-01T20:51:00Z"/>
              </w:rPr>
            </w:pPr>
            <w:del w:id="8241" w:author="Jose Eduardo VIU" w:date="2023-04-01T20:51:00Z">
              <w:r w:rsidDel="009E4857">
                <w:rPr>
                  <w:rFonts w:ascii="Courier New" w:eastAsia="Courier New" w:hAnsi="Courier New" w:cs="Courier New"/>
                </w:rPr>
                <w:delText>DiasMedios</w:delText>
              </w:r>
            </w:del>
          </w:p>
        </w:tc>
        <w:tc>
          <w:tcPr>
            <w:tcW w:w="345" w:type="dxa"/>
          </w:tcPr>
          <w:p w14:paraId="53DB70CB" w14:textId="268FAA15" w:rsidR="00CB7E31" w:rsidDel="009E4857" w:rsidRDefault="00CB7E31">
            <w:pPr>
              <w:suppressAutoHyphens w:val="0"/>
              <w:rPr>
                <w:del w:id="8242" w:author="Jose Eduardo VIU" w:date="2023-04-01T20:51:00Z"/>
              </w:rPr>
            </w:pPr>
          </w:p>
        </w:tc>
        <w:tc>
          <w:tcPr>
            <w:tcW w:w="6184" w:type="dxa"/>
            <w:gridSpan w:val="11"/>
            <w:vAlign w:val="bottom"/>
          </w:tcPr>
          <w:p w14:paraId="2482EC85" w14:textId="5A2E3D0C" w:rsidR="00CB7E31" w:rsidDel="009E4857" w:rsidRDefault="00000000">
            <w:pPr>
              <w:suppressAutoHyphens w:val="0"/>
              <w:spacing w:after="0"/>
              <w:rPr>
                <w:del w:id="8243" w:author="Jose Eduardo VIU" w:date="2023-04-01T20:51:00Z"/>
              </w:rPr>
            </w:pPr>
            <w:del w:id="8244" w:author="Jose Eduardo VIU" w:date="2023-04-01T20:51:00Z">
              <w:r w:rsidDel="009E4857">
                <w:rPr>
                  <w:rFonts w:ascii="Courier New" w:eastAsia="Courier New" w:hAnsi="Courier New" w:cs="Courier New"/>
                </w:rPr>
                <w:delText>GMD EntradaInicial EntradaFinal … GPS_Longitud \</w:delText>
              </w:r>
            </w:del>
          </w:p>
        </w:tc>
      </w:tr>
      <w:tr w:rsidR="00CB7E31" w:rsidDel="009E4857" w14:paraId="74EFA964" w14:textId="4FC19561">
        <w:trPr>
          <w:trHeight w:val="245"/>
          <w:del w:id="8245" w:author="Jose Eduardo VIU" w:date="2023-04-01T20:51:00Z"/>
        </w:trPr>
        <w:tc>
          <w:tcPr>
            <w:tcW w:w="588" w:type="dxa"/>
          </w:tcPr>
          <w:p w14:paraId="399910E1" w14:textId="12AC0ED2" w:rsidR="00CB7E31" w:rsidDel="009E4857" w:rsidRDefault="00CB7E31">
            <w:pPr>
              <w:tabs>
                <w:tab w:val="center" w:pos="1833"/>
              </w:tabs>
              <w:suppressAutoHyphens w:val="0"/>
              <w:spacing w:after="0"/>
              <w:rPr>
                <w:del w:id="8246" w:author="Jose Eduardo VIU" w:date="2023-04-01T20:51:00Z"/>
                <w:rFonts w:ascii="Courier New" w:eastAsia="Courier New" w:hAnsi="Courier New" w:cs="Courier New"/>
              </w:rPr>
            </w:pPr>
          </w:p>
        </w:tc>
        <w:tc>
          <w:tcPr>
            <w:tcW w:w="3547" w:type="dxa"/>
            <w:gridSpan w:val="5"/>
          </w:tcPr>
          <w:p w14:paraId="40294EFF" w14:textId="2A7208F6" w:rsidR="00CB7E31" w:rsidDel="009E4857" w:rsidRDefault="00000000">
            <w:pPr>
              <w:tabs>
                <w:tab w:val="center" w:pos="1833"/>
              </w:tabs>
              <w:suppressAutoHyphens w:val="0"/>
              <w:spacing w:after="0"/>
              <w:rPr>
                <w:del w:id="8247" w:author="Jose Eduardo VIU" w:date="2023-04-01T20:51:00Z"/>
              </w:rPr>
            </w:pPr>
            <w:del w:id="8248" w:author="Jose Eduardo VIU" w:date="2023-04-01T20:51:00Z">
              <w:r w:rsidDel="009E4857">
                <w:rPr>
                  <w:rFonts w:ascii="Courier New" w:eastAsia="Courier New" w:hAnsi="Courier New" w:cs="Courier New"/>
                </w:rPr>
                <w:delText>0</w:delText>
              </w:r>
              <w:r w:rsidDel="009E4857">
                <w:rPr>
                  <w:rFonts w:ascii="Courier New" w:eastAsia="Courier New" w:hAnsi="Courier New" w:cs="Courier New"/>
                </w:rPr>
                <w:tab/>
                <w:delText>197.617456 0.652085</w:delText>
              </w:r>
            </w:del>
          </w:p>
        </w:tc>
        <w:tc>
          <w:tcPr>
            <w:tcW w:w="1375" w:type="dxa"/>
            <w:gridSpan w:val="3"/>
          </w:tcPr>
          <w:p w14:paraId="0BC85C84" w14:textId="58348C22" w:rsidR="00CB7E31" w:rsidDel="009E4857" w:rsidRDefault="00000000">
            <w:pPr>
              <w:suppressAutoHyphens w:val="0"/>
              <w:spacing w:after="0"/>
              <w:rPr>
                <w:del w:id="8249" w:author="Jose Eduardo VIU" w:date="2023-04-01T20:51:00Z"/>
              </w:rPr>
            </w:pPr>
            <w:del w:id="8250" w:author="Jose Eduardo VIU" w:date="2023-04-01T20:51:00Z">
              <w:r w:rsidDel="009E4857">
                <w:rPr>
                  <w:rFonts w:ascii="Courier New" w:eastAsia="Courier New" w:hAnsi="Courier New" w:cs="Courier New"/>
                </w:rPr>
                <w:delText>2018-11-02</w:delText>
              </w:r>
            </w:del>
          </w:p>
        </w:tc>
        <w:tc>
          <w:tcPr>
            <w:tcW w:w="2289" w:type="dxa"/>
            <w:gridSpan w:val="4"/>
          </w:tcPr>
          <w:p w14:paraId="2091D932" w14:textId="1BFD75A5" w:rsidR="00CB7E31" w:rsidDel="009E4857" w:rsidRDefault="00000000">
            <w:pPr>
              <w:suppressAutoHyphens w:val="0"/>
              <w:spacing w:after="0"/>
              <w:ind w:left="115"/>
              <w:rPr>
                <w:del w:id="8251" w:author="Jose Eduardo VIU" w:date="2023-04-01T20:51:00Z"/>
              </w:rPr>
            </w:pPr>
            <w:del w:id="8252" w:author="Jose Eduardo VIU" w:date="2023-04-01T20:51:00Z">
              <w:r w:rsidDel="009E4857">
                <w:rPr>
                  <w:rFonts w:ascii="Courier New" w:eastAsia="Courier New" w:hAnsi="Courier New" w:cs="Courier New"/>
                </w:rPr>
                <w:delText>2018-12-27 …</w:delText>
              </w:r>
            </w:del>
          </w:p>
        </w:tc>
        <w:tc>
          <w:tcPr>
            <w:tcW w:w="925" w:type="dxa"/>
          </w:tcPr>
          <w:p w14:paraId="16461135" w14:textId="6F0819B5" w:rsidR="00CB7E31" w:rsidDel="009E4857" w:rsidRDefault="00000000">
            <w:pPr>
              <w:suppressAutoHyphens w:val="0"/>
              <w:spacing w:after="0"/>
              <w:rPr>
                <w:del w:id="8253" w:author="Jose Eduardo VIU" w:date="2023-04-01T20:51:00Z"/>
              </w:rPr>
            </w:pPr>
            <w:del w:id="8254" w:author="Jose Eduardo VIU" w:date="2023-04-01T20:51:00Z">
              <w:r w:rsidDel="009E4857">
                <w:rPr>
                  <w:rFonts w:ascii="Courier New" w:eastAsia="Courier New" w:hAnsi="Courier New" w:cs="Courier New"/>
                </w:rPr>
                <w:delText>-1.39403</w:delText>
              </w:r>
            </w:del>
          </w:p>
        </w:tc>
        <w:tc>
          <w:tcPr>
            <w:tcW w:w="113" w:type="dxa"/>
          </w:tcPr>
          <w:p w14:paraId="190EE105" w14:textId="24CF1F87" w:rsidR="00CB7E31" w:rsidDel="009E4857" w:rsidRDefault="00CB7E31">
            <w:pPr>
              <w:suppressAutoHyphens w:val="0"/>
              <w:rPr>
                <w:del w:id="8255" w:author="Jose Eduardo VIU" w:date="2023-04-01T20:51:00Z"/>
              </w:rPr>
            </w:pPr>
          </w:p>
        </w:tc>
        <w:tc>
          <w:tcPr>
            <w:tcW w:w="569" w:type="dxa"/>
          </w:tcPr>
          <w:p w14:paraId="6ADB2A38" w14:textId="38F951BD" w:rsidR="00CB7E31" w:rsidDel="009E4857" w:rsidRDefault="00CB7E31">
            <w:pPr>
              <w:suppressAutoHyphens w:val="0"/>
              <w:rPr>
                <w:del w:id="8256" w:author="Jose Eduardo VIU" w:date="2023-04-01T20:51:00Z"/>
              </w:rPr>
            </w:pPr>
          </w:p>
        </w:tc>
      </w:tr>
      <w:tr w:rsidR="00CB7E31" w:rsidDel="009E4857" w14:paraId="6BE32BDD" w14:textId="5D3B1D3E">
        <w:trPr>
          <w:trHeight w:val="271"/>
          <w:del w:id="8257" w:author="Jose Eduardo VIU" w:date="2023-04-01T20:51:00Z"/>
        </w:trPr>
        <w:tc>
          <w:tcPr>
            <w:tcW w:w="588" w:type="dxa"/>
          </w:tcPr>
          <w:p w14:paraId="294255B2" w14:textId="508C7C49" w:rsidR="00CB7E31" w:rsidDel="009E4857" w:rsidRDefault="00CB7E31">
            <w:pPr>
              <w:tabs>
                <w:tab w:val="center" w:pos="1833"/>
              </w:tabs>
              <w:suppressAutoHyphens w:val="0"/>
              <w:spacing w:after="0"/>
              <w:rPr>
                <w:del w:id="8258" w:author="Jose Eduardo VIU" w:date="2023-04-01T20:51:00Z"/>
                <w:rFonts w:ascii="Courier New" w:eastAsia="Courier New" w:hAnsi="Courier New" w:cs="Courier New"/>
              </w:rPr>
            </w:pPr>
          </w:p>
        </w:tc>
        <w:tc>
          <w:tcPr>
            <w:tcW w:w="3547" w:type="dxa"/>
            <w:gridSpan w:val="5"/>
          </w:tcPr>
          <w:p w14:paraId="70DE4495" w14:textId="73FBFFF2" w:rsidR="00CB7E31" w:rsidDel="009E4857" w:rsidRDefault="00000000">
            <w:pPr>
              <w:tabs>
                <w:tab w:val="center" w:pos="1833"/>
              </w:tabs>
              <w:suppressAutoHyphens w:val="0"/>
              <w:spacing w:after="0"/>
              <w:rPr>
                <w:del w:id="8259" w:author="Jose Eduardo VIU" w:date="2023-04-01T20:51:00Z"/>
              </w:rPr>
            </w:pPr>
            <w:del w:id="8260" w:author="Jose Eduardo VIU" w:date="2023-04-01T20:51:00Z">
              <w:r w:rsidDel="009E4857">
                <w:rPr>
                  <w:rFonts w:ascii="Courier New" w:eastAsia="Courier New" w:hAnsi="Courier New" w:cs="Courier New"/>
                </w:rPr>
                <w:delText>1</w:delText>
              </w:r>
              <w:r w:rsidDel="009E4857">
                <w:rPr>
                  <w:rFonts w:ascii="Courier New" w:eastAsia="Courier New" w:hAnsi="Courier New" w:cs="Courier New"/>
                </w:rPr>
                <w:tab/>
                <w:delText>180.365355 0.621518</w:delText>
              </w:r>
            </w:del>
          </w:p>
        </w:tc>
        <w:tc>
          <w:tcPr>
            <w:tcW w:w="1375" w:type="dxa"/>
            <w:gridSpan w:val="3"/>
          </w:tcPr>
          <w:p w14:paraId="19FA0DCE" w14:textId="2758B0A7" w:rsidR="00CB7E31" w:rsidDel="009E4857" w:rsidRDefault="00000000">
            <w:pPr>
              <w:suppressAutoHyphens w:val="0"/>
              <w:spacing w:after="0"/>
              <w:rPr>
                <w:del w:id="8261" w:author="Jose Eduardo VIU" w:date="2023-04-01T20:51:00Z"/>
              </w:rPr>
            </w:pPr>
            <w:del w:id="8262" w:author="Jose Eduardo VIU" w:date="2023-04-01T20:51:00Z">
              <w:r w:rsidDel="009E4857">
                <w:rPr>
                  <w:rFonts w:ascii="Courier New" w:eastAsia="Courier New" w:hAnsi="Courier New" w:cs="Courier New"/>
                </w:rPr>
                <w:delText>2021-03-13</w:delText>
              </w:r>
            </w:del>
          </w:p>
        </w:tc>
        <w:tc>
          <w:tcPr>
            <w:tcW w:w="2289" w:type="dxa"/>
            <w:gridSpan w:val="4"/>
          </w:tcPr>
          <w:p w14:paraId="28F04D1D" w14:textId="42D21E23" w:rsidR="00CB7E31" w:rsidDel="009E4857" w:rsidRDefault="00000000">
            <w:pPr>
              <w:suppressAutoHyphens w:val="0"/>
              <w:spacing w:after="0"/>
              <w:ind w:left="115"/>
              <w:rPr>
                <w:del w:id="8263" w:author="Jose Eduardo VIU" w:date="2023-04-01T20:51:00Z"/>
              </w:rPr>
            </w:pPr>
            <w:del w:id="8264" w:author="Jose Eduardo VIU" w:date="2023-04-01T20:51:00Z">
              <w:r w:rsidDel="009E4857">
                <w:rPr>
                  <w:rFonts w:ascii="Courier New" w:eastAsia="Courier New" w:hAnsi="Courier New" w:cs="Courier New"/>
                </w:rPr>
                <w:delText>2021-04-23 …</w:delText>
              </w:r>
            </w:del>
          </w:p>
        </w:tc>
        <w:tc>
          <w:tcPr>
            <w:tcW w:w="925" w:type="dxa"/>
          </w:tcPr>
          <w:p w14:paraId="25CB0AA2" w14:textId="17115A08" w:rsidR="00CB7E31" w:rsidDel="009E4857" w:rsidRDefault="00000000">
            <w:pPr>
              <w:suppressAutoHyphens w:val="0"/>
              <w:spacing w:after="0"/>
              <w:rPr>
                <w:del w:id="8265" w:author="Jose Eduardo VIU" w:date="2023-04-01T20:51:00Z"/>
              </w:rPr>
            </w:pPr>
            <w:del w:id="8266" w:author="Jose Eduardo VIU" w:date="2023-04-01T20:51:00Z">
              <w:r w:rsidDel="009E4857">
                <w:rPr>
                  <w:rFonts w:ascii="Courier New" w:eastAsia="Courier New" w:hAnsi="Courier New" w:cs="Courier New"/>
                </w:rPr>
                <w:delText>-1.39403</w:delText>
              </w:r>
            </w:del>
          </w:p>
        </w:tc>
        <w:tc>
          <w:tcPr>
            <w:tcW w:w="113" w:type="dxa"/>
          </w:tcPr>
          <w:p w14:paraId="7963AC0F" w14:textId="0FB7A101" w:rsidR="00CB7E31" w:rsidDel="009E4857" w:rsidRDefault="00CB7E31">
            <w:pPr>
              <w:suppressAutoHyphens w:val="0"/>
              <w:rPr>
                <w:del w:id="8267" w:author="Jose Eduardo VIU" w:date="2023-04-01T20:51:00Z"/>
              </w:rPr>
            </w:pPr>
          </w:p>
        </w:tc>
        <w:tc>
          <w:tcPr>
            <w:tcW w:w="569" w:type="dxa"/>
          </w:tcPr>
          <w:p w14:paraId="7FCCB907" w14:textId="12A84A67" w:rsidR="00CB7E31" w:rsidDel="009E4857" w:rsidRDefault="00CB7E31">
            <w:pPr>
              <w:suppressAutoHyphens w:val="0"/>
              <w:rPr>
                <w:del w:id="8268" w:author="Jose Eduardo VIU" w:date="2023-04-01T20:51:00Z"/>
              </w:rPr>
            </w:pPr>
          </w:p>
        </w:tc>
      </w:tr>
      <w:tr w:rsidR="00CB7E31" w:rsidDel="009E4857" w14:paraId="000595A9" w14:textId="37525073">
        <w:trPr>
          <w:trHeight w:val="271"/>
          <w:del w:id="8269" w:author="Jose Eduardo VIU" w:date="2023-04-01T20:51:00Z"/>
        </w:trPr>
        <w:tc>
          <w:tcPr>
            <w:tcW w:w="588" w:type="dxa"/>
          </w:tcPr>
          <w:p w14:paraId="0516B3E7" w14:textId="3FDDCCD5" w:rsidR="00CB7E31" w:rsidDel="009E4857" w:rsidRDefault="00CB7E31">
            <w:pPr>
              <w:tabs>
                <w:tab w:val="center" w:pos="1833"/>
              </w:tabs>
              <w:suppressAutoHyphens w:val="0"/>
              <w:spacing w:after="0"/>
              <w:rPr>
                <w:del w:id="8270" w:author="Jose Eduardo VIU" w:date="2023-04-01T20:51:00Z"/>
                <w:rFonts w:ascii="Courier New" w:eastAsia="Courier New" w:hAnsi="Courier New" w:cs="Courier New"/>
              </w:rPr>
            </w:pPr>
          </w:p>
        </w:tc>
        <w:tc>
          <w:tcPr>
            <w:tcW w:w="3547" w:type="dxa"/>
            <w:gridSpan w:val="5"/>
          </w:tcPr>
          <w:p w14:paraId="530046B6" w14:textId="38C80DF9" w:rsidR="00CB7E31" w:rsidDel="009E4857" w:rsidRDefault="00000000">
            <w:pPr>
              <w:tabs>
                <w:tab w:val="center" w:pos="1833"/>
              </w:tabs>
              <w:suppressAutoHyphens w:val="0"/>
              <w:spacing w:after="0"/>
              <w:rPr>
                <w:del w:id="8271" w:author="Jose Eduardo VIU" w:date="2023-04-01T20:51:00Z"/>
              </w:rPr>
            </w:pPr>
            <w:del w:id="8272" w:author="Jose Eduardo VIU" w:date="2023-04-01T20:51:00Z">
              <w:r w:rsidDel="009E4857">
                <w:rPr>
                  <w:rFonts w:ascii="Courier New" w:eastAsia="Courier New" w:hAnsi="Courier New" w:cs="Courier New"/>
                </w:rPr>
                <w:delText>2</w:delText>
              </w:r>
              <w:r w:rsidDel="009E4857">
                <w:rPr>
                  <w:rFonts w:ascii="Courier New" w:eastAsia="Courier New" w:hAnsi="Courier New" w:cs="Courier New"/>
                </w:rPr>
                <w:tab/>
                <w:delText>191.990242 0.624492</w:delText>
              </w:r>
            </w:del>
          </w:p>
        </w:tc>
        <w:tc>
          <w:tcPr>
            <w:tcW w:w="1375" w:type="dxa"/>
            <w:gridSpan w:val="3"/>
          </w:tcPr>
          <w:p w14:paraId="4CA58AE2" w14:textId="6710999A" w:rsidR="00CB7E31" w:rsidDel="009E4857" w:rsidRDefault="00000000">
            <w:pPr>
              <w:suppressAutoHyphens w:val="0"/>
              <w:spacing w:after="0"/>
              <w:rPr>
                <w:del w:id="8273" w:author="Jose Eduardo VIU" w:date="2023-04-01T20:51:00Z"/>
              </w:rPr>
            </w:pPr>
            <w:del w:id="8274" w:author="Jose Eduardo VIU" w:date="2023-04-01T20:51:00Z">
              <w:r w:rsidDel="009E4857">
                <w:rPr>
                  <w:rFonts w:ascii="Courier New" w:eastAsia="Courier New" w:hAnsi="Courier New" w:cs="Courier New"/>
                </w:rPr>
                <w:delText>2019-09-06</w:delText>
              </w:r>
            </w:del>
          </w:p>
        </w:tc>
        <w:tc>
          <w:tcPr>
            <w:tcW w:w="2289" w:type="dxa"/>
            <w:gridSpan w:val="4"/>
          </w:tcPr>
          <w:p w14:paraId="05CDE6FB" w14:textId="20B3A713" w:rsidR="00CB7E31" w:rsidDel="009E4857" w:rsidRDefault="00000000">
            <w:pPr>
              <w:suppressAutoHyphens w:val="0"/>
              <w:spacing w:after="0"/>
              <w:ind w:left="115"/>
              <w:rPr>
                <w:del w:id="8275" w:author="Jose Eduardo VIU" w:date="2023-04-01T20:51:00Z"/>
              </w:rPr>
            </w:pPr>
            <w:del w:id="8276" w:author="Jose Eduardo VIU" w:date="2023-04-01T20:51:00Z">
              <w:r w:rsidDel="009E4857">
                <w:rPr>
                  <w:rFonts w:ascii="Courier New" w:eastAsia="Courier New" w:hAnsi="Courier New" w:cs="Courier New"/>
                </w:rPr>
                <w:delText>2019-10-03 …</w:delText>
              </w:r>
            </w:del>
          </w:p>
        </w:tc>
        <w:tc>
          <w:tcPr>
            <w:tcW w:w="925" w:type="dxa"/>
          </w:tcPr>
          <w:p w14:paraId="4722EDB8" w14:textId="26C5AE35" w:rsidR="00CB7E31" w:rsidDel="009E4857" w:rsidRDefault="00000000">
            <w:pPr>
              <w:suppressAutoHyphens w:val="0"/>
              <w:spacing w:after="0"/>
              <w:rPr>
                <w:del w:id="8277" w:author="Jose Eduardo VIU" w:date="2023-04-01T20:51:00Z"/>
              </w:rPr>
            </w:pPr>
            <w:del w:id="8278" w:author="Jose Eduardo VIU" w:date="2023-04-01T20:51:00Z">
              <w:r w:rsidDel="009E4857">
                <w:rPr>
                  <w:rFonts w:ascii="Courier New" w:eastAsia="Courier New" w:hAnsi="Courier New" w:cs="Courier New"/>
                </w:rPr>
                <w:delText>-1.39403</w:delText>
              </w:r>
            </w:del>
          </w:p>
        </w:tc>
        <w:tc>
          <w:tcPr>
            <w:tcW w:w="113" w:type="dxa"/>
          </w:tcPr>
          <w:p w14:paraId="22069113" w14:textId="08B8FA6E" w:rsidR="00CB7E31" w:rsidDel="009E4857" w:rsidRDefault="00CB7E31">
            <w:pPr>
              <w:suppressAutoHyphens w:val="0"/>
              <w:rPr>
                <w:del w:id="8279" w:author="Jose Eduardo VIU" w:date="2023-04-01T20:51:00Z"/>
              </w:rPr>
            </w:pPr>
          </w:p>
        </w:tc>
        <w:tc>
          <w:tcPr>
            <w:tcW w:w="569" w:type="dxa"/>
          </w:tcPr>
          <w:p w14:paraId="70F84896" w14:textId="3B6BF2E7" w:rsidR="00CB7E31" w:rsidDel="009E4857" w:rsidRDefault="00CB7E31">
            <w:pPr>
              <w:suppressAutoHyphens w:val="0"/>
              <w:rPr>
                <w:del w:id="8280" w:author="Jose Eduardo VIU" w:date="2023-04-01T20:51:00Z"/>
              </w:rPr>
            </w:pPr>
          </w:p>
        </w:tc>
      </w:tr>
      <w:tr w:rsidR="00CB7E31" w:rsidDel="009E4857" w14:paraId="2D973670" w14:textId="5498DBCE">
        <w:trPr>
          <w:trHeight w:val="271"/>
          <w:del w:id="8281" w:author="Jose Eduardo VIU" w:date="2023-04-01T20:51:00Z"/>
        </w:trPr>
        <w:tc>
          <w:tcPr>
            <w:tcW w:w="588" w:type="dxa"/>
          </w:tcPr>
          <w:p w14:paraId="714B2EE9" w14:textId="6BE51F05" w:rsidR="00CB7E31" w:rsidDel="009E4857" w:rsidRDefault="00CB7E31">
            <w:pPr>
              <w:tabs>
                <w:tab w:val="center" w:pos="1833"/>
              </w:tabs>
              <w:suppressAutoHyphens w:val="0"/>
              <w:spacing w:after="0"/>
              <w:rPr>
                <w:del w:id="8282" w:author="Jose Eduardo VIU" w:date="2023-04-01T20:51:00Z"/>
                <w:rFonts w:ascii="Courier New" w:eastAsia="Courier New" w:hAnsi="Courier New" w:cs="Courier New"/>
              </w:rPr>
            </w:pPr>
          </w:p>
        </w:tc>
        <w:tc>
          <w:tcPr>
            <w:tcW w:w="3547" w:type="dxa"/>
            <w:gridSpan w:val="5"/>
          </w:tcPr>
          <w:p w14:paraId="6C539B87" w14:textId="783255B2" w:rsidR="00CB7E31" w:rsidDel="009E4857" w:rsidRDefault="00000000">
            <w:pPr>
              <w:tabs>
                <w:tab w:val="center" w:pos="1833"/>
              </w:tabs>
              <w:suppressAutoHyphens w:val="0"/>
              <w:spacing w:after="0"/>
              <w:rPr>
                <w:del w:id="8283" w:author="Jose Eduardo VIU" w:date="2023-04-01T20:51:00Z"/>
              </w:rPr>
            </w:pPr>
            <w:del w:id="8284" w:author="Jose Eduardo VIU" w:date="2023-04-01T20:51:00Z">
              <w:r w:rsidDel="009E4857">
                <w:rPr>
                  <w:rFonts w:ascii="Courier New" w:eastAsia="Courier New" w:hAnsi="Courier New" w:cs="Courier New"/>
                </w:rPr>
                <w:delText>3</w:delText>
              </w:r>
              <w:r w:rsidDel="009E4857">
                <w:rPr>
                  <w:rFonts w:ascii="Courier New" w:eastAsia="Courier New" w:hAnsi="Courier New" w:cs="Courier New"/>
                </w:rPr>
                <w:tab/>
                <w:delText>196.899940 0.586436</w:delText>
              </w:r>
            </w:del>
          </w:p>
        </w:tc>
        <w:tc>
          <w:tcPr>
            <w:tcW w:w="1375" w:type="dxa"/>
            <w:gridSpan w:val="3"/>
          </w:tcPr>
          <w:p w14:paraId="5E826D9F" w14:textId="508D6226" w:rsidR="00CB7E31" w:rsidDel="009E4857" w:rsidRDefault="00000000">
            <w:pPr>
              <w:suppressAutoHyphens w:val="0"/>
              <w:spacing w:after="0"/>
              <w:rPr>
                <w:del w:id="8285" w:author="Jose Eduardo VIU" w:date="2023-04-01T20:51:00Z"/>
              </w:rPr>
            </w:pPr>
            <w:del w:id="8286" w:author="Jose Eduardo VIU" w:date="2023-04-01T20:51:00Z">
              <w:r w:rsidDel="009E4857">
                <w:rPr>
                  <w:rFonts w:ascii="Courier New" w:eastAsia="Courier New" w:hAnsi="Courier New" w:cs="Courier New"/>
                </w:rPr>
                <w:delText>2017-11-03</w:delText>
              </w:r>
            </w:del>
          </w:p>
        </w:tc>
        <w:tc>
          <w:tcPr>
            <w:tcW w:w="2289" w:type="dxa"/>
            <w:gridSpan w:val="4"/>
          </w:tcPr>
          <w:p w14:paraId="4CB45609" w14:textId="7186899A" w:rsidR="00CB7E31" w:rsidDel="009E4857" w:rsidRDefault="00000000">
            <w:pPr>
              <w:suppressAutoHyphens w:val="0"/>
              <w:spacing w:after="0"/>
              <w:ind w:left="115"/>
              <w:rPr>
                <w:del w:id="8287" w:author="Jose Eduardo VIU" w:date="2023-04-01T20:51:00Z"/>
              </w:rPr>
            </w:pPr>
            <w:del w:id="8288" w:author="Jose Eduardo VIU" w:date="2023-04-01T20:51:00Z">
              <w:r w:rsidDel="009E4857">
                <w:rPr>
                  <w:rFonts w:ascii="Courier New" w:eastAsia="Courier New" w:hAnsi="Courier New" w:cs="Courier New"/>
                </w:rPr>
                <w:delText>2017-12-07 …</w:delText>
              </w:r>
            </w:del>
          </w:p>
        </w:tc>
        <w:tc>
          <w:tcPr>
            <w:tcW w:w="925" w:type="dxa"/>
          </w:tcPr>
          <w:p w14:paraId="3D5578FA" w14:textId="7A4EEDA0" w:rsidR="00CB7E31" w:rsidDel="009E4857" w:rsidRDefault="00000000">
            <w:pPr>
              <w:suppressAutoHyphens w:val="0"/>
              <w:spacing w:after="0"/>
              <w:rPr>
                <w:del w:id="8289" w:author="Jose Eduardo VIU" w:date="2023-04-01T20:51:00Z"/>
              </w:rPr>
            </w:pPr>
            <w:del w:id="8290" w:author="Jose Eduardo VIU" w:date="2023-04-01T20:51:00Z">
              <w:r w:rsidDel="009E4857">
                <w:rPr>
                  <w:rFonts w:ascii="Courier New" w:eastAsia="Courier New" w:hAnsi="Courier New" w:cs="Courier New"/>
                </w:rPr>
                <w:delText>-1.39403</w:delText>
              </w:r>
            </w:del>
          </w:p>
        </w:tc>
        <w:tc>
          <w:tcPr>
            <w:tcW w:w="113" w:type="dxa"/>
          </w:tcPr>
          <w:p w14:paraId="130EE344" w14:textId="40FF18A6" w:rsidR="00CB7E31" w:rsidDel="009E4857" w:rsidRDefault="00CB7E31">
            <w:pPr>
              <w:suppressAutoHyphens w:val="0"/>
              <w:rPr>
                <w:del w:id="8291" w:author="Jose Eduardo VIU" w:date="2023-04-01T20:51:00Z"/>
              </w:rPr>
            </w:pPr>
          </w:p>
        </w:tc>
        <w:tc>
          <w:tcPr>
            <w:tcW w:w="569" w:type="dxa"/>
          </w:tcPr>
          <w:p w14:paraId="3D317661" w14:textId="15616628" w:rsidR="00CB7E31" w:rsidDel="009E4857" w:rsidRDefault="00CB7E31">
            <w:pPr>
              <w:suppressAutoHyphens w:val="0"/>
              <w:rPr>
                <w:del w:id="8292" w:author="Jose Eduardo VIU" w:date="2023-04-01T20:51:00Z"/>
              </w:rPr>
            </w:pPr>
          </w:p>
        </w:tc>
      </w:tr>
      <w:tr w:rsidR="00CB7E31" w:rsidDel="009E4857" w14:paraId="41801ADC" w14:textId="256866E9">
        <w:trPr>
          <w:trHeight w:val="271"/>
          <w:del w:id="8293" w:author="Jose Eduardo VIU" w:date="2023-04-01T20:51:00Z"/>
        </w:trPr>
        <w:tc>
          <w:tcPr>
            <w:tcW w:w="588" w:type="dxa"/>
          </w:tcPr>
          <w:p w14:paraId="1D10404E" w14:textId="07354E6C" w:rsidR="00CB7E31" w:rsidDel="009E4857" w:rsidRDefault="00CB7E31">
            <w:pPr>
              <w:tabs>
                <w:tab w:val="center" w:pos="1833"/>
              </w:tabs>
              <w:suppressAutoHyphens w:val="0"/>
              <w:spacing w:after="0"/>
              <w:rPr>
                <w:del w:id="8294" w:author="Jose Eduardo VIU" w:date="2023-04-01T20:51:00Z"/>
                <w:rFonts w:ascii="Courier New" w:eastAsia="Courier New" w:hAnsi="Courier New" w:cs="Courier New"/>
              </w:rPr>
            </w:pPr>
          </w:p>
        </w:tc>
        <w:tc>
          <w:tcPr>
            <w:tcW w:w="3547" w:type="dxa"/>
            <w:gridSpan w:val="5"/>
          </w:tcPr>
          <w:p w14:paraId="137FAD1B" w14:textId="7468C6DD" w:rsidR="00CB7E31" w:rsidDel="009E4857" w:rsidRDefault="00000000">
            <w:pPr>
              <w:tabs>
                <w:tab w:val="center" w:pos="1833"/>
              </w:tabs>
              <w:suppressAutoHyphens w:val="0"/>
              <w:spacing w:after="0"/>
              <w:rPr>
                <w:del w:id="8295" w:author="Jose Eduardo VIU" w:date="2023-04-01T20:51:00Z"/>
              </w:rPr>
            </w:pPr>
            <w:del w:id="8296" w:author="Jose Eduardo VIU" w:date="2023-04-01T20:51:00Z">
              <w:r w:rsidDel="009E4857">
                <w:rPr>
                  <w:rFonts w:ascii="Courier New" w:eastAsia="Courier New" w:hAnsi="Courier New" w:cs="Courier New"/>
                </w:rPr>
                <w:delText>4</w:delText>
              </w:r>
              <w:r w:rsidDel="009E4857">
                <w:rPr>
                  <w:rFonts w:ascii="Courier New" w:eastAsia="Courier New" w:hAnsi="Courier New" w:cs="Courier New"/>
                </w:rPr>
                <w:tab/>
                <w:delText>184.792945 0.623153</w:delText>
              </w:r>
            </w:del>
          </w:p>
        </w:tc>
        <w:tc>
          <w:tcPr>
            <w:tcW w:w="1375" w:type="dxa"/>
            <w:gridSpan w:val="3"/>
          </w:tcPr>
          <w:p w14:paraId="2420A433" w14:textId="4B56254C" w:rsidR="00CB7E31" w:rsidDel="009E4857" w:rsidRDefault="00000000">
            <w:pPr>
              <w:suppressAutoHyphens w:val="0"/>
              <w:spacing w:after="0"/>
              <w:rPr>
                <w:del w:id="8297" w:author="Jose Eduardo VIU" w:date="2023-04-01T20:51:00Z"/>
              </w:rPr>
            </w:pPr>
            <w:del w:id="8298" w:author="Jose Eduardo VIU" w:date="2023-04-01T20:51:00Z">
              <w:r w:rsidDel="009E4857">
                <w:rPr>
                  <w:rFonts w:ascii="Courier New" w:eastAsia="Courier New" w:hAnsi="Courier New" w:cs="Courier New"/>
                </w:rPr>
                <w:delText>2020-05-04</w:delText>
              </w:r>
            </w:del>
          </w:p>
        </w:tc>
        <w:tc>
          <w:tcPr>
            <w:tcW w:w="2289" w:type="dxa"/>
            <w:gridSpan w:val="4"/>
          </w:tcPr>
          <w:p w14:paraId="134805A2" w14:textId="64FFD9B1" w:rsidR="00CB7E31" w:rsidDel="009E4857" w:rsidRDefault="00000000">
            <w:pPr>
              <w:suppressAutoHyphens w:val="0"/>
              <w:spacing w:after="0"/>
              <w:ind w:left="115"/>
              <w:rPr>
                <w:del w:id="8299" w:author="Jose Eduardo VIU" w:date="2023-04-01T20:51:00Z"/>
              </w:rPr>
            </w:pPr>
            <w:del w:id="8300" w:author="Jose Eduardo VIU" w:date="2023-04-01T20:51:00Z">
              <w:r w:rsidDel="009E4857">
                <w:rPr>
                  <w:rFonts w:ascii="Courier New" w:eastAsia="Courier New" w:hAnsi="Courier New" w:cs="Courier New"/>
                </w:rPr>
                <w:delText>2020-06-12 …</w:delText>
              </w:r>
            </w:del>
          </w:p>
        </w:tc>
        <w:tc>
          <w:tcPr>
            <w:tcW w:w="925" w:type="dxa"/>
          </w:tcPr>
          <w:p w14:paraId="4D0CC7CE" w14:textId="6A6298F8" w:rsidR="00CB7E31" w:rsidDel="009E4857" w:rsidRDefault="00000000">
            <w:pPr>
              <w:suppressAutoHyphens w:val="0"/>
              <w:spacing w:after="0"/>
              <w:rPr>
                <w:del w:id="8301" w:author="Jose Eduardo VIU" w:date="2023-04-01T20:51:00Z"/>
              </w:rPr>
            </w:pPr>
            <w:del w:id="8302" w:author="Jose Eduardo VIU" w:date="2023-04-01T20:51:00Z">
              <w:r w:rsidDel="009E4857">
                <w:rPr>
                  <w:rFonts w:ascii="Courier New" w:eastAsia="Courier New" w:hAnsi="Courier New" w:cs="Courier New"/>
                </w:rPr>
                <w:delText>-1.39403</w:delText>
              </w:r>
            </w:del>
          </w:p>
        </w:tc>
        <w:tc>
          <w:tcPr>
            <w:tcW w:w="113" w:type="dxa"/>
          </w:tcPr>
          <w:p w14:paraId="7E5A0D43" w14:textId="63934C1E" w:rsidR="00CB7E31" w:rsidDel="009E4857" w:rsidRDefault="00CB7E31">
            <w:pPr>
              <w:suppressAutoHyphens w:val="0"/>
              <w:rPr>
                <w:del w:id="8303" w:author="Jose Eduardo VIU" w:date="2023-04-01T20:51:00Z"/>
              </w:rPr>
            </w:pPr>
          </w:p>
        </w:tc>
        <w:tc>
          <w:tcPr>
            <w:tcW w:w="569" w:type="dxa"/>
          </w:tcPr>
          <w:p w14:paraId="5FBBC4F7" w14:textId="24DBF590" w:rsidR="00CB7E31" w:rsidDel="009E4857" w:rsidRDefault="00CB7E31">
            <w:pPr>
              <w:suppressAutoHyphens w:val="0"/>
              <w:rPr>
                <w:del w:id="8304" w:author="Jose Eduardo VIU" w:date="2023-04-01T20:51:00Z"/>
              </w:rPr>
            </w:pPr>
          </w:p>
        </w:tc>
      </w:tr>
      <w:tr w:rsidR="00CB7E31" w:rsidDel="009E4857" w14:paraId="489CC879" w14:textId="0CC9E817">
        <w:trPr>
          <w:trHeight w:val="271"/>
          <w:del w:id="8305" w:author="Jose Eduardo VIU" w:date="2023-04-01T20:51:00Z"/>
        </w:trPr>
        <w:tc>
          <w:tcPr>
            <w:tcW w:w="588" w:type="dxa"/>
          </w:tcPr>
          <w:p w14:paraId="6A934FAC" w14:textId="3140CB11" w:rsidR="00CB7E31" w:rsidDel="009E4857" w:rsidRDefault="00CB7E31">
            <w:pPr>
              <w:tabs>
                <w:tab w:val="center" w:pos="1317"/>
                <w:tab w:val="center" w:pos="2234"/>
              </w:tabs>
              <w:suppressAutoHyphens w:val="0"/>
              <w:spacing w:after="0"/>
              <w:rPr>
                <w:del w:id="8306" w:author="Jose Eduardo VIU" w:date="2023-04-01T20:51:00Z"/>
                <w:rFonts w:ascii="Courier New" w:eastAsia="Courier New" w:hAnsi="Courier New" w:cs="Courier New"/>
              </w:rPr>
            </w:pPr>
          </w:p>
        </w:tc>
        <w:tc>
          <w:tcPr>
            <w:tcW w:w="3547" w:type="dxa"/>
            <w:gridSpan w:val="5"/>
          </w:tcPr>
          <w:p w14:paraId="30646CF3" w14:textId="2E68690F" w:rsidR="00CB7E31" w:rsidDel="009E4857" w:rsidRDefault="00000000">
            <w:pPr>
              <w:tabs>
                <w:tab w:val="center" w:pos="1317"/>
                <w:tab w:val="center" w:pos="2234"/>
              </w:tabs>
              <w:suppressAutoHyphens w:val="0"/>
              <w:spacing w:after="0"/>
              <w:rPr>
                <w:del w:id="8307" w:author="Jose Eduardo VIU" w:date="2023-04-01T20:51:00Z"/>
              </w:rPr>
            </w:pPr>
            <w:del w:id="8308" w:author="Jose Eduardo VIU" w:date="2023-04-01T20:51:00Z">
              <w:r w:rsidDel="009E4857">
                <w:rPr>
                  <w:rFonts w:ascii="Courier New" w:eastAsia="Courier New" w:hAnsi="Courier New" w:cs="Courier New"/>
                </w:rPr>
                <w:delText>…</w:delText>
              </w:r>
              <w:r w:rsidDel="009E4857">
                <w:rPr>
                  <w:rFonts w:ascii="Courier New" w:eastAsia="Courier New" w:hAnsi="Courier New" w:cs="Courier New"/>
                </w:rPr>
                <w:tab/>
                <w:delText>…</w:delText>
              </w:r>
              <w:r w:rsidDel="009E4857">
                <w:rPr>
                  <w:rFonts w:ascii="Courier New" w:eastAsia="Courier New" w:hAnsi="Courier New" w:cs="Courier New"/>
                </w:rPr>
                <w:tab/>
                <w:delText>…</w:delText>
              </w:r>
            </w:del>
          </w:p>
        </w:tc>
        <w:tc>
          <w:tcPr>
            <w:tcW w:w="1375" w:type="dxa"/>
            <w:gridSpan w:val="3"/>
          </w:tcPr>
          <w:p w14:paraId="17B47C99" w14:textId="083CC068" w:rsidR="00CB7E31" w:rsidDel="009E4857" w:rsidRDefault="00000000">
            <w:pPr>
              <w:suppressAutoHyphens w:val="0"/>
              <w:spacing w:after="0"/>
              <w:ind w:left="115"/>
              <w:rPr>
                <w:del w:id="8309" w:author="Jose Eduardo VIU" w:date="2023-04-01T20:51:00Z"/>
              </w:rPr>
            </w:pPr>
            <w:del w:id="8310" w:author="Jose Eduardo VIU" w:date="2023-04-01T20:51:00Z">
              <w:r w:rsidDel="009E4857">
                <w:rPr>
                  <w:rFonts w:ascii="Courier New" w:eastAsia="Courier New" w:hAnsi="Courier New" w:cs="Courier New"/>
                </w:rPr>
                <w:delText>…</w:delText>
              </w:r>
            </w:del>
          </w:p>
        </w:tc>
        <w:tc>
          <w:tcPr>
            <w:tcW w:w="2289" w:type="dxa"/>
            <w:gridSpan w:val="4"/>
          </w:tcPr>
          <w:p w14:paraId="021CB6A7" w14:textId="37920711" w:rsidR="00CB7E31" w:rsidDel="009E4857" w:rsidRDefault="00000000">
            <w:pPr>
              <w:tabs>
                <w:tab w:val="center" w:pos="1775"/>
              </w:tabs>
              <w:suppressAutoHyphens w:val="0"/>
              <w:spacing w:after="0"/>
              <w:rPr>
                <w:del w:id="8311" w:author="Jose Eduardo VIU" w:date="2023-04-01T20:51:00Z"/>
              </w:rPr>
            </w:pPr>
            <w:del w:id="8312" w:author="Jose Eduardo VIU" w:date="2023-04-01T20:51:00Z">
              <w:r w:rsidDel="009E4857">
                <w:rPr>
                  <w:rFonts w:ascii="Courier New" w:eastAsia="Courier New" w:hAnsi="Courier New" w:cs="Courier New"/>
                </w:rPr>
                <w:delText>… …</w:delText>
              </w:r>
              <w:r w:rsidDel="009E4857">
                <w:rPr>
                  <w:rFonts w:ascii="Courier New" w:eastAsia="Courier New" w:hAnsi="Courier New" w:cs="Courier New"/>
                </w:rPr>
                <w:tab/>
                <w:delText>…</w:delText>
              </w:r>
            </w:del>
          </w:p>
        </w:tc>
        <w:tc>
          <w:tcPr>
            <w:tcW w:w="925" w:type="dxa"/>
          </w:tcPr>
          <w:p w14:paraId="2297D992" w14:textId="7825D630" w:rsidR="00CB7E31" w:rsidDel="009E4857" w:rsidRDefault="00CB7E31">
            <w:pPr>
              <w:suppressAutoHyphens w:val="0"/>
              <w:rPr>
                <w:del w:id="8313" w:author="Jose Eduardo VIU" w:date="2023-04-01T20:51:00Z"/>
              </w:rPr>
            </w:pPr>
          </w:p>
        </w:tc>
        <w:tc>
          <w:tcPr>
            <w:tcW w:w="113" w:type="dxa"/>
          </w:tcPr>
          <w:p w14:paraId="368272A9" w14:textId="5E96E66C" w:rsidR="00CB7E31" w:rsidDel="009E4857" w:rsidRDefault="00CB7E31">
            <w:pPr>
              <w:suppressAutoHyphens w:val="0"/>
              <w:rPr>
                <w:del w:id="8314" w:author="Jose Eduardo VIU" w:date="2023-04-01T20:51:00Z"/>
              </w:rPr>
            </w:pPr>
          </w:p>
        </w:tc>
        <w:tc>
          <w:tcPr>
            <w:tcW w:w="569" w:type="dxa"/>
          </w:tcPr>
          <w:p w14:paraId="457585DA" w14:textId="5E12A828" w:rsidR="00CB7E31" w:rsidDel="009E4857" w:rsidRDefault="00CB7E31">
            <w:pPr>
              <w:suppressAutoHyphens w:val="0"/>
              <w:rPr>
                <w:del w:id="8315" w:author="Jose Eduardo VIU" w:date="2023-04-01T20:51:00Z"/>
              </w:rPr>
            </w:pPr>
          </w:p>
        </w:tc>
      </w:tr>
      <w:tr w:rsidR="00CB7E31" w:rsidDel="009E4857" w14:paraId="21FDE892" w14:textId="232160B9">
        <w:trPr>
          <w:trHeight w:val="271"/>
          <w:del w:id="8316" w:author="Jose Eduardo VIU" w:date="2023-04-01T20:51:00Z"/>
        </w:trPr>
        <w:tc>
          <w:tcPr>
            <w:tcW w:w="588" w:type="dxa"/>
          </w:tcPr>
          <w:p w14:paraId="41C3A059" w14:textId="38D980DD" w:rsidR="00CB7E31" w:rsidDel="009E4857" w:rsidRDefault="00CB7E31">
            <w:pPr>
              <w:tabs>
                <w:tab w:val="center" w:pos="1890"/>
              </w:tabs>
              <w:suppressAutoHyphens w:val="0"/>
              <w:spacing w:after="0"/>
              <w:rPr>
                <w:del w:id="8317" w:author="Jose Eduardo VIU" w:date="2023-04-01T20:51:00Z"/>
                <w:rFonts w:ascii="Courier New" w:eastAsia="Courier New" w:hAnsi="Courier New" w:cs="Courier New"/>
              </w:rPr>
            </w:pPr>
          </w:p>
        </w:tc>
        <w:tc>
          <w:tcPr>
            <w:tcW w:w="3547" w:type="dxa"/>
            <w:gridSpan w:val="5"/>
          </w:tcPr>
          <w:p w14:paraId="08EB60BC" w14:textId="036A1A58" w:rsidR="00CB7E31" w:rsidDel="009E4857" w:rsidRDefault="00000000">
            <w:pPr>
              <w:tabs>
                <w:tab w:val="center" w:pos="1890"/>
              </w:tabs>
              <w:suppressAutoHyphens w:val="0"/>
              <w:spacing w:after="0"/>
              <w:rPr>
                <w:del w:id="8318" w:author="Jose Eduardo VIU" w:date="2023-04-01T20:51:00Z"/>
              </w:rPr>
            </w:pPr>
            <w:del w:id="8319" w:author="Jose Eduardo VIU" w:date="2023-04-01T20:51:00Z">
              <w:r w:rsidDel="009E4857">
                <w:rPr>
                  <w:rFonts w:ascii="Courier New" w:eastAsia="Courier New" w:hAnsi="Courier New" w:cs="Courier New"/>
                </w:rPr>
                <w:delText>5327</w:delText>
              </w:r>
              <w:r w:rsidDel="009E4857">
                <w:rPr>
                  <w:rFonts w:ascii="Courier New" w:eastAsia="Courier New" w:hAnsi="Courier New" w:cs="Courier New"/>
                </w:rPr>
                <w:tab/>
                <w:delText>86.725438 1.033758</w:delText>
              </w:r>
            </w:del>
          </w:p>
        </w:tc>
        <w:tc>
          <w:tcPr>
            <w:tcW w:w="1375" w:type="dxa"/>
            <w:gridSpan w:val="3"/>
          </w:tcPr>
          <w:p w14:paraId="48EABD13" w14:textId="35BD5C51" w:rsidR="00CB7E31" w:rsidDel="009E4857" w:rsidRDefault="00000000">
            <w:pPr>
              <w:suppressAutoHyphens w:val="0"/>
              <w:spacing w:after="0"/>
              <w:rPr>
                <w:del w:id="8320" w:author="Jose Eduardo VIU" w:date="2023-04-01T20:51:00Z"/>
              </w:rPr>
            </w:pPr>
            <w:del w:id="8321" w:author="Jose Eduardo VIU" w:date="2023-04-01T20:51:00Z">
              <w:r w:rsidDel="009E4857">
                <w:rPr>
                  <w:rFonts w:ascii="Courier New" w:eastAsia="Courier New" w:hAnsi="Courier New" w:cs="Courier New"/>
                </w:rPr>
                <w:delText>2021-12-17</w:delText>
              </w:r>
            </w:del>
          </w:p>
        </w:tc>
        <w:tc>
          <w:tcPr>
            <w:tcW w:w="2289" w:type="dxa"/>
            <w:gridSpan w:val="4"/>
          </w:tcPr>
          <w:p w14:paraId="70646541" w14:textId="4C8B7947" w:rsidR="00CB7E31" w:rsidDel="009E4857" w:rsidRDefault="00000000">
            <w:pPr>
              <w:suppressAutoHyphens w:val="0"/>
              <w:spacing w:after="0"/>
              <w:ind w:left="115"/>
              <w:rPr>
                <w:del w:id="8322" w:author="Jose Eduardo VIU" w:date="2023-04-01T20:51:00Z"/>
              </w:rPr>
            </w:pPr>
            <w:del w:id="8323" w:author="Jose Eduardo VIU" w:date="2023-04-01T20:51:00Z">
              <w:r w:rsidDel="009E4857">
                <w:rPr>
                  <w:rFonts w:ascii="Courier New" w:eastAsia="Courier New" w:hAnsi="Courier New" w:cs="Courier New"/>
                </w:rPr>
                <w:delText>2021-12-20 …</w:delText>
              </w:r>
            </w:del>
          </w:p>
        </w:tc>
        <w:tc>
          <w:tcPr>
            <w:tcW w:w="925" w:type="dxa"/>
          </w:tcPr>
          <w:p w14:paraId="568D6945" w14:textId="49AD9008" w:rsidR="00CB7E31" w:rsidDel="009E4857" w:rsidRDefault="00000000">
            <w:pPr>
              <w:suppressAutoHyphens w:val="0"/>
              <w:spacing w:after="0"/>
              <w:rPr>
                <w:del w:id="8324" w:author="Jose Eduardo VIU" w:date="2023-04-01T20:51:00Z"/>
              </w:rPr>
            </w:pPr>
            <w:del w:id="8325" w:author="Jose Eduardo VIU" w:date="2023-04-01T20:51:00Z">
              <w:r w:rsidDel="009E4857">
                <w:rPr>
                  <w:rFonts w:ascii="Courier New" w:eastAsia="Courier New" w:hAnsi="Courier New" w:cs="Courier New"/>
                </w:rPr>
                <w:delText>-1.70317</w:delText>
              </w:r>
            </w:del>
          </w:p>
        </w:tc>
        <w:tc>
          <w:tcPr>
            <w:tcW w:w="113" w:type="dxa"/>
          </w:tcPr>
          <w:p w14:paraId="0A0C633F" w14:textId="227B4E70" w:rsidR="00CB7E31" w:rsidDel="009E4857" w:rsidRDefault="00CB7E31">
            <w:pPr>
              <w:suppressAutoHyphens w:val="0"/>
              <w:rPr>
                <w:del w:id="8326" w:author="Jose Eduardo VIU" w:date="2023-04-01T20:51:00Z"/>
              </w:rPr>
            </w:pPr>
          </w:p>
        </w:tc>
        <w:tc>
          <w:tcPr>
            <w:tcW w:w="569" w:type="dxa"/>
          </w:tcPr>
          <w:p w14:paraId="18481FF0" w14:textId="6F7CD5C2" w:rsidR="00CB7E31" w:rsidDel="009E4857" w:rsidRDefault="00CB7E31">
            <w:pPr>
              <w:suppressAutoHyphens w:val="0"/>
              <w:rPr>
                <w:del w:id="8327" w:author="Jose Eduardo VIU" w:date="2023-04-01T20:51:00Z"/>
              </w:rPr>
            </w:pPr>
          </w:p>
        </w:tc>
      </w:tr>
      <w:tr w:rsidR="00CB7E31" w:rsidDel="009E4857" w14:paraId="4CB1A216" w14:textId="5AD4A0AC">
        <w:trPr>
          <w:trHeight w:val="271"/>
          <w:del w:id="8328" w:author="Jose Eduardo VIU" w:date="2023-04-01T20:51:00Z"/>
        </w:trPr>
        <w:tc>
          <w:tcPr>
            <w:tcW w:w="588" w:type="dxa"/>
          </w:tcPr>
          <w:p w14:paraId="24CFED3A" w14:textId="52886CC0" w:rsidR="00CB7E31" w:rsidDel="009E4857" w:rsidRDefault="00CB7E31">
            <w:pPr>
              <w:tabs>
                <w:tab w:val="center" w:pos="1890"/>
              </w:tabs>
              <w:suppressAutoHyphens w:val="0"/>
              <w:spacing w:after="0"/>
              <w:rPr>
                <w:del w:id="8329" w:author="Jose Eduardo VIU" w:date="2023-04-01T20:51:00Z"/>
                <w:rFonts w:ascii="Courier New" w:eastAsia="Courier New" w:hAnsi="Courier New" w:cs="Courier New"/>
              </w:rPr>
            </w:pPr>
          </w:p>
        </w:tc>
        <w:tc>
          <w:tcPr>
            <w:tcW w:w="3547" w:type="dxa"/>
            <w:gridSpan w:val="5"/>
          </w:tcPr>
          <w:p w14:paraId="57CC88C9" w14:textId="42BFFE7B" w:rsidR="00CB7E31" w:rsidDel="009E4857" w:rsidRDefault="00000000">
            <w:pPr>
              <w:tabs>
                <w:tab w:val="center" w:pos="1890"/>
              </w:tabs>
              <w:suppressAutoHyphens w:val="0"/>
              <w:spacing w:after="0"/>
              <w:rPr>
                <w:del w:id="8330" w:author="Jose Eduardo VIU" w:date="2023-04-01T20:51:00Z"/>
              </w:rPr>
            </w:pPr>
            <w:del w:id="8331" w:author="Jose Eduardo VIU" w:date="2023-04-01T20:51:00Z">
              <w:r w:rsidDel="009E4857">
                <w:rPr>
                  <w:rFonts w:ascii="Courier New" w:eastAsia="Courier New" w:hAnsi="Courier New" w:cs="Courier New"/>
                </w:rPr>
                <w:delText>5328</w:delText>
              </w:r>
              <w:r w:rsidDel="009E4857">
                <w:rPr>
                  <w:rFonts w:ascii="Courier New" w:eastAsia="Courier New" w:hAnsi="Courier New" w:cs="Courier New"/>
                </w:rPr>
                <w:tab/>
                <w:delText>86.724202 1.079559</w:delText>
              </w:r>
            </w:del>
          </w:p>
        </w:tc>
        <w:tc>
          <w:tcPr>
            <w:tcW w:w="1375" w:type="dxa"/>
            <w:gridSpan w:val="3"/>
          </w:tcPr>
          <w:p w14:paraId="5CA86222" w14:textId="42BD6480" w:rsidR="00CB7E31" w:rsidDel="009E4857" w:rsidRDefault="00000000">
            <w:pPr>
              <w:suppressAutoHyphens w:val="0"/>
              <w:spacing w:after="0"/>
              <w:rPr>
                <w:del w:id="8332" w:author="Jose Eduardo VIU" w:date="2023-04-01T20:51:00Z"/>
              </w:rPr>
            </w:pPr>
            <w:del w:id="8333" w:author="Jose Eduardo VIU" w:date="2023-04-01T20:51:00Z">
              <w:r w:rsidDel="009E4857">
                <w:rPr>
                  <w:rFonts w:ascii="Courier New" w:eastAsia="Courier New" w:hAnsi="Courier New" w:cs="Courier New"/>
                </w:rPr>
                <w:delText>2021-12-13</w:delText>
              </w:r>
            </w:del>
          </w:p>
        </w:tc>
        <w:tc>
          <w:tcPr>
            <w:tcW w:w="2289" w:type="dxa"/>
            <w:gridSpan w:val="4"/>
          </w:tcPr>
          <w:p w14:paraId="42C98765" w14:textId="0B0CF772" w:rsidR="00CB7E31" w:rsidDel="009E4857" w:rsidRDefault="00000000">
            <w:pPr>
              <w:suppressAutoHyphens w:val="0"/>
              <w:spacing w:after="0"/>
              <w:ind w:left="115"/>
              <w:rPr>
                <w:del w:id="8334" w:author="Jose Eduardo VIU" w:date="2023-04-01T20:51:00Z"/>
              </w:rPr>
            </w:pPr>
            <w:del w:id="8335" w:author="Jose Eduardo VIU" w:date="2023-04-01T20:51:00Z">
              <w:r w:rsidDel="009E4857">
                <w:rPr>
                  <w:rFonts w:ascii="Courier New" w:eastAsia="Courier New" w:hAnsi="Courier New" w:cs="Courier New"/>
                </w:rPr>
                <w:delText>2021-12-17 …</w:delText>
              </w:r>
            </w:del>
          </w:p>
        </w:tc>
        <w:tc>
          <w:tcPr>
            <w:tcW w:w="925" w:type="dxa"/>
          </w:tcPr>
          <w:p w14:paraId="485C0DC0" w14:textId="6BA0B7D2" w:rsidR="00CB7E31" w:rsidDel="009E4857" w:rsidRDefault="00000000">
            <w:pPr>
              <w:suppressAutoHyphens w:val="0"/>
              <w:spacing w:after="0"/>
              <w:rPr>
                <w:del w:id="8336" w:author="Jose Eduardo VIU" w:date="2023-04-01T20:51:00Z"/>
              </w:rPr>
            </w:pPr>
            <w:del w:id="8337" w:author="Jose Eduardo VIU" w:date="2023-04-01T20:51:00Z">
              <w:r w:rsidDel="009E4857">
                <w:rPr>
                  <w:rFonts w:ascii="Courier New" w:eastAsia="Courier New" w:hAnsi="Courier New" w:cs="Courier New"/>
                </w:rPr>
                <w:delText>-1.70317</w:delText>
              </w:r>
            </w:del>
          </w:p>
        </w:tc>
        <w:tc>
          <w:tcPr>
            <w:tcW w:w="113" w:type="dxa"/>
          </w:tcPr>
          <w:p w14:paraId="0E885359" w14:textId="0FB8F37F" w:rsidR="00CB7E31" w:rsidDel="009E4857" w:rsidRDefault="00CB7E31">
            <w:pPr>
              <w:suppressAutoHyphens w:val="0"/>
              <w:rPr>
                <w:del w:id="8338" w:author="Jose Eduardo VIU" w:date="2023-04-01T20:51:00Z"/>
              </w:rPr>
            </w:pPr>
          </w:p>
        </w:tc>
        <w:tc>
          <w:tcPr>
            <w:tcW w:w="569" w:type="dxa"/>
          </w:tcPr>
          <w:p w14:paraId="1EF23395" w14:textId="4561FA85" w:rsidR="00CB7E31" w:rsidDel="009E4857" w:rsidRDefault="00CB7E31">
            <w:pPr>
              <w:suppressAutoHyphens w:val="0"/>
              <w:rPr>
                <w:del w:id="8339" w:author="Jose Eduardo VIU" w:date="2023-04-01T20:51:00Z"/>
              </w:rPr>
            </w:pPr>
          </w:p>
        </w:tc>
      </w:tr>
      <w:tr w:rsidR="00CB7E31" w:rsidDel="009E4857" w14:paraId="11449F58" w14:textId="00B03D12">
        <w:trPr>
          <w:trHeight w:val="271"/>
          <w:del w:id="8340" w:author="Jose Eduardo VIU" w:date="2023-04-01T20:51:00Z"/>
        </w:trPr>
        <w:tc>
          <w:tcPr>
            <w:tcW w:w="588" w:type="dxa"/>
          </w:tcPr>
          <w:p w14:paraId="55A4005B" w14:textId="2A24D6F4" w:rsidR="00CB7E31" w:rsidDel="009E4857" w:rsidRDefault="00CB7E31">
            <w:pPr>
              <w:suppressAutoHyphens w:val="0"/>
              <w:spacing w:after="0"/>
              <w:rPr>
                <w:del w:id="8341" w:author="Jose Eduardo VIU" w:date="2023-04-01T20:51:00Z"/>
                <w:rFonts w:ascii="Courier New" w:eastAsia="Courier New" w:hAnsi="Courier New" w:cs="Courier New"/>
              </w:rPr>
            </w:pPr>
          </w:p>
        </w:tc>
        <w:tc>
          <w:tcPr>
            <w:tcW w:w="3547" w:type="dxa"/>
            <w:gridSpan w:val="5"/>
          </w:tcPr>
          <w:p w14:paraId="0FAE7F26" w14:textId="2B957275" w:rsidR="00CB7E31" w:rsidDel="009E4857" w:rsidRDefault="00000000">
            <w:pPr>
              <w:suppressAutoHyphens w:val="0"/>
              <w:spacing w:after="0"/>
              <w:rPr>
                <w:del w:id="8342" w:author="Jose Eduardo VIU" w:date="2023-04-01T20:51:00Z"/>
              </w:rPr>
            </w:pPr>
            <w:del w:id="8343" w:author="Jose Eduardo VIU" w:date="2023-04-01T20:51:00Z">
              <w:r w:rsidDel="009E4857">
                <w:rPr>
                  <w:rFonts w:ascii="Courier New" w:eastAsia="Courier New" w:hAnsi="Courier New" w:cs="Courier New"/>
                </w:rPr>
                <w:delText>5329 101.552088 0.899725</w:delText>
              </w:r>
            </w:del>
          </w:p>
        </w:tc>
        <w:tc>
          <w:tcPr>
            <w:tcW w:w="1375" w:type="dxa"/>
            <w:gridSpan w:val="3"/>
          </w:tcPr>
          <w:p w14:paraId="34509159" w14:textId="12ABE398" w:rsidR="00CB7E31" w:rsidDel="009E4857" w:rsidRDefault="00000000">
            <w:pPr>
              <w:suppressAutoHyphens w:val="0"/>
              <w:spacing w:after="0"/>
              <w:rPr>
                <w:del w:id="8344" w:author="Jose Eduardo VIU" w:date="2023-04-01T20:51:00Z"/>
              </w:rPr>
            </w:pPr>
            <w:del w:id="8345" w:author="Jose Eduardo VIU" w:date="2023-04-01T20:51:00Z">
              <w:r w:rsidDel="009E4857">
                <w:rPr>
                  <w:rFonts w:ascii="Courier New" w:eastAsia="Courier New" w:hAnsi="Courier New" w:cs="Courier New"/>
                </w:rPr>
                <w:delText>2021-12-07</w:delText>
              </w:r>
            </w:del>
          </w:p>
        </w:tc>
        <w:tc>
          <w:tcPr>
            <w:tcW w:w="2289" w:type="dxa"/>
            <w:gridSpan w:val="4"/>
          </w:tcPr>
          <w:p w14:paraId="11E4D42F" w14:textId="274B8FFE" w:rsidR="00CB7E31" w:rsidDel="009E4857" w:rsidRDefault="00000000">
            <w:pPr>
              <w:suppressAutoHyphens w:val="0"/>
              <w:spacing w:after="0"/>
              <w:ind w:left="115"/>
              <w:rPr>
                <w:del w:id="8346" w:author="Jose Eduardo VIU" w:date="2023-04-01T20:51:00Z"/>
              </w:rPr>
            </w:pPr>
            <w:del w:id="8347" w:author="Jose Eduardo VIU" w:date="2023-04-01T20:51:00Z">
              <w:r w:rsidDel="009E4857">
                <w:rPr>
                  <w:rFonts w:ascii="Courier New" w:eastAsia="Courier New" w:hAnsi="Courier New" w:cs="Courier New"/>
                </w:rPr>
                <w:delText>2021-12-10 …</w:delText>
              </w:r>
            </w:del>
          </w:p>
        </w:tc>
        <w:tc>
          <w:tcPr>
            <w:tcW w:w="925" w:type="dxa"/>
          </w:tcPr>
          <w:p w14:paraId="12ACC22E" w14:textId="5E5DBCC7" w:rsidR="00CB7E31" w:rsidDel="009E4857" w:rsidRDefault="00000000">
            <w:pPr>
              <w:suppressAutoHyphens w:val="0"/>
              <w:spacing w:after="0"/>
              <w:rPr>
                <w:del w:id="8348" w:author="Jose Eduardo VIU" w:date="2023-04-01T20:51:00Z"/>
              </w:rPr>
            </w:pPr>
            <w:del w:id="8349" w:author="Jose Eduardo VIU" w:date="2023-04-01T20:51:00Z">
              <w:r w:rsidDel="009E4857">
                <w:rPr>
                  <w:rFonts w:ascii="Courier New" w:eastAsia="Courier New" w:hAnsi="Courier New" w:cs="Courier New"/>
                </w:rPr>
                <w:delText>-4.28840</w:delText>
              </w:r>
            </w:del>
          </w:p>
        </w:tc>
        <w:tc>
          <w:tcPr>
            <w:tcW w:w="113" w:type="dxa"/>
          </w:tcPr>
          <w:p w14:paraId="08A20D8B" w14:textId="4D1FF5BC" w:rsidR="00CB7E31" w:rsidDel="009E4857" w:rsidRDefault="00CB7E31">
            <w:pPr>
              <w:suppressAutoHyphens w:val="0"/>
              <w:rPr>
                <w:del w:id="8350" w:author="Jose Eduardo VIU" w:date="2023-04-01T20:51:00Z"/>
              </w:rPr>
            </w:pPr>
          </w:p>
        </w:tc>
        <w:tc>
          <w:tcPr>
            <w:tcW w:w="569" w:type="dxa"/>
          </w:tcPr>
          <w:p w14:paraId="4BEE5521" w14:textId="5E230629" w:rsidR="00CB7E31" w:rsidDel="009E4857" w:rsidRDefault="00CB7E31">
            <w:pPr>
              <w:suppressAutoHyphens w:val="0"/>
              <w:rPr>
                <w:del w:id="8351" w:author="Jose Eduardo VIU" w:date="2023-04-01T20:51:00Z"/>
              </w:rPr>
            </w:pPr>
          </w:p>
        </w:tc>
      </w:tr>
      <w:tr w:rsidR="00CB7E31" w:rsidDel="009E4857" w14:paraId="5C70C224" w14:textId="2B4E715D">
        <w:trPr>
          <w:trHeight w:val="245"/>
          <w:del w:id="8352" w:author="Jose Eduardo VIU" w:date="2023-04-01T20:51:00Z"/>
        </w:trPr>
        <w:tc>
          <w:tcPr>
            <w:tcW w:w="588" w:type="dxa"/>
          </w:tcPr>
          <w:p w14:paraId="10A1A9F8" w14:textId="04239DC8" w:rsidR="00CB7E31" w:rsidDel="009E4857" w:rsidRDefault="00CB7E31">
            <w:pPr>
              <w:suppressAutoHyphens w:val="0"/>
              <w:spacing w:after="0"/>
              <w:rPr>
                <w:del w:id="8353" w:author="Jose Eduardo VIU" w:date="2023-04-01T20:51:00Z"/>
                <w:rFonts w:ascii="Courier New" w:eastAsia="Courier New" w:hAnsi="Courier New" w:cs="Courier New"/>
              </w:rPr>
            </w:pPr>
          </w:p>
        </w:tc>
        <w:tc>
          <w:tcPr>
            <w:tcW w:w="3547" w:type="dxa"/>
            <w:gridSpan w:val="5"/>
          </w:tcPr>
          <w:p w14:paraId="25024F02" w14:textId="7A8152F8" w:rsidR="00CB7E31" w:rsidDel="009E4857" w:rsidRDefault="00000000">
            <w:pPr>
              <w:suppressAutoHyphens w:val="0"/>
              <w:spacing w:after="0"/>
              <w:rPr>
                <w:del w:id="8354" w:author="Jose Eduardo VIU" w:date="2023-04-01T20:51:00Z"/>
              </w:rPr>
            </w:pPr>
            <w:del w:id="8355" w:author="Jose Eduardo VIU" w:date="2023-04-01T20:51:00Z">
              <w:r w:rsidDel="009E4857">
                <w:rPr>
                  <w:rFonts w:ascii="Courier New" w:eastAsia="Courier New" w:hAnsi="Courier New" w:cs="Courier New"/>
                </w:rPr>
                <w:delText>5330 101.254597 0.895132</w:delText>
              </w:r>
            </w:del>
          </w:p>
        </w:tc>
        <w:tc>
          <w:tcPr>
            <w:tcW w:w="1375" w:type="dxa"/>
            <w:gridSpan w:val="3"/>
          </w:tcPr>
          <w:p w14:paraId="649DD73E" w14:textId="4481664A" w:rsidR="00CB7E31" w:rsidDel="009E4857" w:rsidRDefault="00000000">
            <w:pPr>
              <w:suppressAutoHyphens w:val="0"/>
              <w:spacing w:after="0"/>
              <w:rPr>
                <w:del w:id="8356" w:author="Jose Eduardo VIU" w:date="2023-04-01T20:51:00Z"/>
              </w:rPr>
            </w:pPr>
            <w:del w:id="8357" w:author="Jose Eduardo VIU" w:date="2023-04-01T20:51:00Z">
              <w:r w:rsidDel="009E4857">
                <w:rPr>
                  <w:rFonts w:ascii="Courier New" w:eastAsia="Courier New" w:hAnsi="Courier New" w:cs="Courier New"/>
                </w:rPr>
                <w:delText>2021-10-29</w:delText>
              </w:r>
            </w:del>
          </w:p>
        </w:tc>
        <w:tc>
          <w:tcPr>
            <w:tcW w:w="2289" w:type="dxa"/>
            <w:gridSpan w:val="4"/>
          </w:tcPr>
          <w:p w14:paraId="1657455C" w14:textId="6BE076B2" w:rsidR="00CB7E31" w:rsidDel="009E4857" w:rsidRDefault="00000000">
            <w:pPr>
              <w:suppressAutoHyphens w:val="0"/>
              <w:spacing w:after="0"/>
              <w:ind w:left="115"/>
              <w:rPr>
                <w:del w:id="8358" w:author="Jose Eduardo VIU" w:date="2023-04-01T20:51:00Z"/>
              </w:rPr>
            </w:pPr>
            <w:del w:id="8359" w:author="Jose Eduardo VIU" w:date="2023-04-01T20:51:00Z">
              <w:r w:rsidDel="009E4857">
                <w:rPr>
                  <w:rFonts w:ascii="Courier New" w:eastAsia="Courier New" w:hAnsi="Courier New" w:cs="Courier New"/>
                </w:rPr>
                <w:delText>2021-11-03 …</w:delText>
              </w:r>
            </w:del>
          </w:p>
        </w:tc>
        <w:tc>
          <w:tcPr>
            <w:tcW w:w="925" w:type="dxa"/>
          </w:tcPr>
          <w:p w14:paraId="2D0C9A1D" w14:textId="4F74A417" w:rsidR="00CB7E31" w:rsidDel="009E4857" w:rsidRDefault="00000000">
            <w:pPr>
              <w:suppressAutoHyphens w:val="0"/>
              <w:spacing w:after="0"/>
              <w:rPr>
                <w:del w:id="8360" w:author="Jose Eduardo VIU" w:date="2023-04-01T20:51:00Z"/>
              </w:rPr>
            </w:pPr>
            <w:del w:id="8361" w:author="Jose Eduardo VIU" w:date="2023-04-01T20:51:00Z">
              <w:r w:rsidDel="009E4857">
                <w:rPr>
                  <w:rFonts w:ascii="Courier New" w:eastAsia="Courier New" w:hAnsi="Courier New" w:cs="Courier New"/>
                </w:rPr>
                <w:delText>-1.28144</w:delText>
              </w:r>
            </w:del>
          </w:p>
        </w:tc>
        <w:tc>
          <w:tcPr>
            <w:tcW w:w="113" w:type="dxa"/>
          </w:tcPr>
          <w:p w14:paraId="57810D25" w14:textId="48C7D721" w:rsidR="00CB7E31" w:rsidDel="009E4857" w:rsidRDefault="00CB7E31">
            <w:pPr>
              <w:suppressAutoHyphens w:val="0"/>
              <w:rPr>
                <w:del w:id="8362" w:author="Jose Eduardo VIU" w:date="2023-04-01T20:51:00Z"/>
              </w:rPr>
            </w:pPr>
          </w:p>
        </w:tc>
        <w:tc>
          <w:tcPr>
            <w:tcW w:w="569" w:type="dxa"/>
          </w:tcPr>
          <w:p w14:paraId="0CE230A4" w14:textId="3594DF7C" w:rsidR="00CB7E31" w:rsidDel="009E4857" w:rsidRDefault="00CB7E31">
            <w:pPr>
              <w:suppressAutoHyphens w:val="0"/>
              <w:rPr>
                <w:del w:id="8363" w:author="Jose Eduardo VIU" w:date="2023-04-01T20:51:00Z"/>
              </w:rPr>
            </w:pPr>
          </w:p>
        </w:tc>
      </w:tr>
      <w:tr w:rsidR="00CB7E31" w:rsidDel="009E4857" w14:paraId="7B0CCD02" w14:textId="68D8864D">
        <w:trPr>
          <w:trHeight w:val="380"/>
          <w:del w:id="8364" w:author="Jose Eduardo VIU" w:date="2023-04-01T20:51:00Z"/>
        </w:trPr>
        <w:tc>
          <w:tcPr>
            <w:tcW w:w="588" w:type="dxa"/>
          </w:tcPr>
          <w:p w14:paraId="6CD4D29D" w14:textId="7B5FC40A" w:rsidR="00CB7E31" w:rsidDel="009E4857" w:rsidRDefault="00CB7E31">
            <w:pPr>
              <w:suppressAutoHyphens w:val="0"/>
              <w:spacing w:after="0"/>
              <w:rPr>
                <w:del w:id="8365" w:author="Jose Eduardo VIU" w:date="2023-04-01T20:51:00Z"/>
                <w:rFonts w:ascii="Courier New" w:eastAsia="Courier New" w:hAnsi="Courier New" w:cs="Courier New"/>
              </w:rPr>
            </w:pPr>
          </w:p>
        </w:tc>
        <w:tc>
          <w:tcPr>
            <w:tcW w:w="3547" w:type="dxa"/>
            <w:gridSpan w:val="5"/>
          </w:tcPr>
          <w:p w14:paraId="3BA0D4AF" w14:textId="62B19BC3" w:rsidR="00CB7E31" w:rsidDel="009E4857" w:rsidRDefault="00000000">
            <w:pPr>
              <w:suppressAutoHyphens w:val="0"/>
              <w:spacing w:after="0"/>
              <w:rPr>
                <w:del w:id="8366" w:author="Jose Eduardo VIU" w:date="2023-04-01T20:51:00Z"/>
              </w:rPr>
            </w:pPr>
            <w:del w:id="8367" w:author="Jose Eduardo VIU" w:date="2023-04-01T20:51:00Z">
              <w:r w:rsidDel="009E4857">
                <w:rPr>
                  <w:rFonts w:ascii="Courier New" w:eastAsia="Courier New" w:hAnsi="Courier New" w:cs="Courier New"/>
                </w:rPr>
                <w:delText>5331 105.371496 0.836226</w:delText>
              </w:r>
            </w:del>
          </w:p>
        </w:tc>
        <w:tc>
          <w:tcPr>
            <w:tcW w:w="4702" w:type="dxa"/>
            <w:gridSpan w:val="9"/>
          </w:tcPr>
          <w:p w14:paraId="240C1CF6" w14:textId="7DA91797" w:rsidR="00CB7E31" w:rsidDel="009E4857" w:rsidRDefault="00000000">
            <w:pPr>
              <w:tabs>
                <w:tab w:val="center" w:pos="2234"/>
                <w:tab w:val="right" w:pos="4696"/>
              </w:tabs>
              <w:suppressAutoHyphens w:val="0"/>
              <w:spacing w:after="0"/>
              <w:rPr>
                <w:del w:id="8368" w:author="Jose Eduardo VIU" w:date="2023-04-01T20:51:00Z"/>
              </w:rPr>
            </w:pPr>
            <w:del w:id="8369" w:author="Jose Eduardo VIU" w:date="2023-04-01T20:51:00Z">
              <w:r w:rsidDel="009E4857">
                <w:rPr>
                  <w:rFonts w:ascii="Courier New" w:eastAsia="Courier New" w:hAnsi="Courier New" w:cs="Courier New"/>
                </w:rPr>
                <w:delText>2021-12-31</w:delText>
              </w:r>
              <w:r w:rsidDel="009E4857">
                <w:rPr>
                  <w:rFonts w:ascii="Courier New" w:eastAsia="Courier New" w:hAnsi="Courier New" w:cs="Courier New"/>
                </w:rPr>
                <w:tab/>
                <w:delText>2022-01-05 …</w:delText>
              </w:r>
              <w:r w:rsidDel="009E4857">
                <w:rPr>
                  <w:rFonts w:ascii="Courier New" w:eastAsia="Courier New" w:hAnsi="Courier New" w:cs="Courier New"/>
                </w:rPr>
                <w:tab/>
                <w:delText>-1.28359</w:delText>
              </w:r>
            </w:del>
          </w:p>
        </w:tc>
        <w:tc>
          <w:tcPr>
            <w:tcW w:w="569" w:type="dxa"/>
          </w:tcPr>
          <w:p w14:paraId="7FBFC59B" w14:textId="5AFAF6BD" w:rsidR="00CB7E31" w:rsidDel="009E4857" w:rsidRDefault="00CB7E31">
            <w:pPr>
              <w:suppressAutoHyphens w:val="0"/>
              <w:rPr>
                <w:del w:id="8370" w:author="Jose Eduardo VIU" w:date="2023-04-01T20:51:00Z"/>
              </w:rPr>
            </w:pPr>
          </w:p>
        </w:tc>
      </w:tr>
      <w:tr w:rsidR="00CB7E31" w:rsidDel="009E4857" w14:paraId="759CF2FB" w14:textId="094C7FFA">
        <w:trPr>
          <w:trHeight w:val="406"/>
          <w:del w:id="8371" w:author="Jose Eduardo VIU" w:date="2023-04-01T20:51:00Z"/>
        </w:trPr>
        <w:tc>
          <w:tcPr>
            <w:tcW w:w="588" w:type="dxa"/>
          </w:tcPr>
          <w:p w14:paraId="3521AFC0" w14:textId="55A5296A" w:rsidR="00CB7E31" w:rsidDel="009E4857" w:rsidRDefault="00CB7E31">
            <w:pPr>
              <w:suppressAutoHyphens w:val="0"/>
              <w:spacing w:after="0"/>
              <w:ind w:left="115"/>
              <w:jc w:val="center"/>
              <w:rPr>
                <w:del w:id="8372" w:author="Jose Eduardo VIU" w:date="2023-04-01T20:51:00Z"/>
                <w:rFonts w:ascii="Courier New" w:eastAsia="Courier New" w:hAnsi="Courier New" w:cs="Courier New"/>
              </w:rPr>
            </w:pPr>
          </w:p>
        </w:tc>
        <w:tc>
          <w:tcPr>
            <w:tcW w:w="3547" w:type="dxa"/>
            <w:gridSpan w:val="5"/>
            <w:vAlign w:val="bottom"/>
          </w:tcPr>
          <w:p w14:paraId="6860337C" w14:textId="7D6A64BE" w:rsidR="00CB7E31" w:rsidDel="009E4857" w:rsidRDefault="00000000">
            <w:pPr>
              <w:suppressAutoHyphens w:val="0"/>
              <w:spacing w:after="0"/>
              <w:ind w:left="115"/>
              <w:jc w:val="center"/>
              <w:rPr>
                <w:del w:id="8373" w:author="Jose Eduardo VIU" w:date="2023-04-01T20:51:00Z"/>
              </w:rPr>
            </w:pPr>
            <w:del w:id="8374" w:author="Jose Eduardo VIU" w:date="2023-04-01T20:51:00Z">
              <w:r w:rsidDel="009E4857">
                <w:rPr>
                  <w:rFonts w:ascii="Courier New" w:eastAsia="Courier New" w:hAnsi="Courier New" w:cs="Courier New"/>
                </w:rPr>
                <w:delText>GPS_Latitud gr_codpos</w:delText>
              </w:r>
            </w:del>
          </w:p>
        </w:tc>
        <w:tc>
          <w:tcPr>
            <w:tcW w:w="4702" w:type="dxa"/>
            <w:gridSpan w:val="9"/>
            <w:vAlign w:val="bottom"/>
          </w:tcPr>
          <w:p w14:paraId="4DA41AFA" w14:textId="402B8AD2" w:rsidR="00CB7E31" w:rsidDel="009E4857" w:rsidRDefault="00000000">
            <w:pPr>
              <w:suppressAutoHyphens w:val="0"/>
              <w:spacing w:after="0"/>
              <w:jc w:val="right"/>
              <w:rPr>
                <w:del w:id="8375" w:author="Jose Eduardo VIU" w:date="2023-04-01T20:51:00Z"/>
              </w:rPr>
            </w:pPr>
            <w:del w:id="8376" w:author="Jose Eduardo VIU" w:date="2023-04-01T20:51:00Z">
              <w:r w:rsidDel="009E4857">
                <w:rPr>
                  <w:rFonts w:ascii="Courier New" w:eastAsia="Courier New" w:hAnsi="Courier New" w:cs="Courier New"/>
                </w:rPr>
                <w:delText>gr_poblacion KgPiensoTotal \</w:delText>
              </w:r>
            </w:del>
          </w:p>
        </w:tc>
        <w:tc>
          <w:tcPr>
            <w:tcW w:w="569" w:type="dxa"/>
          </w:tcPr>
          <w:p w14:paraId="2BABB71F" w14:textId="6179660A" w:rsidR="00CB7E31" w:rsidDel="009E4857" w:rsidRDefault="00CB7E31">
            <w:pPr>
              <w:suppressAutoHyphens w:val="0"/>
              <w:rPr>
                <w:del w:id="8377" w:author="Jose Eduardo VIU" w:date="2023-04-01T20:51:00Z"/>
              </w:rPr>
            </w:pPr>
          </w:p>
        </w:tc>
      </w:tr>
      <w:tr w:rsidR="00CB7E31" w:rsidDel="009E4857" w14:paraId="6960AF21" w14:textId="28123FB2">
        <w:trPr>
          <w:trHeight w:val="271"/>
          <w:del w:id="8378" w:author="Jose Eduardo VIU" w:date="2023-04-01T20:51:00Z"/>
        </w:trPr>
        <w:tc>
          <w:tcPr>
            <w:tcW w:w="588" w:type="dxa"/>
          </w:tcPr>
          <w:p w14:paraId="21227568" w14:textId="56D65457" w:rsidR="00CB7E31" w:rsidDel="009E4857" w:rsidRDefault="00CB7E31">
            <w:pPr>
              <w:suppressAutoHyphens w:val="0"/>
              <w:spacing w:after="0"/>
              <w:rPr>
                <w:del w:id="8379" w:author="Jose Eduardo VIU" w:date="2023-04-01T20:51:00Z"/>
                <w:rFonts w:ascii="Courier New" w:eastAsia="Courier New" w:hAnsi="Courier New" w:cs="Courier New"/>
              </w:rPr>
            </w:pPr>
          </w:p>
        </w:tc>
        <w:tc>
          <w:tcPr>
            <w:tcW w:w="686" w:type="dxa"/>
          </w:tcPr>
          <w:p w14:paraId="41FED1C0" w14:textId="60B73B44" w:rsidR="00CB7E31" w:rsidDel="009E4857" w:rsidRDefault="00000000">
            <w:pPr>
              <w:suppressAutoHyphens w:val="0"/>
              <w:spacing w:after="0"/>
              <w:rPr>
                <w:del w:id="8380" w:author="Jose Eduardo VIU" w:date="2023-04-01T20:51:00Z"/>
              </w:rPr>
            </w:pPr>
            <w:del w:id="8381" w:author="Jose Eduardo VIU" w:date="2023-04-01T20:51:00Z">
              <w:r w:rsidDel="009E4857">
                <w:rPr>
                  <w:rFonts w:ascii="Courier New" w:eastAsia="Courier New" w:hAnsi="Courier New" w:cs="Courier New"/>
                </w:rPr>
                <w:delText>0</w:delText>
              </w:r>
            </w:del>
          </w:p>
        </w:tc>
        <w:tc>
          <w:tcPr>
            <w:tcW w:w="1603" w:type="dxa"/>
            <w:gridSpan w:val="2"/>
          </w:tcPr>
          <w:p w14:paraId="67C18AB7" w14:textId="1CF4F24E" w:rsidR="00CB7E31" w:rsidDel="009E4857" w:rsidRDefault="00000000">
            <w:pPr>
              <w:suppressAutoHyphens w:val="0"/>
              <w:spacing w:after="0"/>
              <w:ind w:left="229"/>
              <w:rPr>
                <w:del w:id="8382" w:author="Jose Eduardo VIU" w:date="2023-04-01T20:51:00Z"/>
              </w:rPr>
            </w:pPr>
            <w:del w:id="8383" w:author="Jose Eduardo VIU" w:date="2023-04-01T20:51:00Z">
              <w:r w:rsidDel="009E4857">
                <w:rPr>
                  <w:rFonts w:ascii="Courier New" w:eastAsia="Courier New" w:hAnsi="Courier New" w:cs="Courier New"/>
                </w:rPr>
                <w:delText>37.84721</w:delText>
              </w:r>
            </w:del>
          </w:p>
        </w:tc>
        <w:tc>
          <w:tcPr>
            <w:tcW w:w="1258" w:type="dxa"/>
            <w:gridSpan w:val="2"/>
          </w:tcPr>
          <w:p w14:paraId="06F371C4" w14:textId="32FAF322" w:rsidR="00CB7E31" w:rsidDel="009E4857" w:rsidRDefault="00000000">
            <w:pPr>
              <w:suppressAutoHyphens w:val="0"/>
              <w:spacing w:after="0"/>
              <w:rPr>
                <w:del w:id="8384" w:author="Jose Eduardo VIU" w:date="2023-04-01T20:51:00Z"/>
              </w:rPr>
            </w:pPr>
            <w:del w:id="8385" w:author="Jose Eduardo VIU" w:date="2023-04-01T20:51:00Z">
              <w:r w:rsidDel="009E4857">
                <w:rPr>
                  <w:rFonts w:ascii="Courier New" w:eastAsia="Courier New" w:hAnsi="Courier New" w:cs="Courier New"/>
                </w:rPr>
                <w:delText>30840.0</w:delText>
              </w:r>
            </w:del>
          </w:p>
        </w:tc>
        <w:tc>
          <w:tcPr>
            <w:tcW w:w="3092" w:type="dxa"/>
            <w:gridSpan w:val="5"/>
          </w:tcPr>
          <w:p w14:paraId="4460132A" w14:textId="30968546" w:rsidR="00CB7E31" w:rsidDel="009E4857" w:rsidRDefault="00000000">
            <w:pPr>
              <w:suppressAutoHyphens w:val="0"/>
              <w:spacing w:after="0"/>
              <w:ind w:left="802"/>
              <w:rPr>
                <w:del w:id="8386" w:author="Jose Eduardo VIU" w:date="2023-04-01T20:51:00Z"/>
              </w:rPr>
            </w:pPr>
            <w:del w:id="8387" w:author="Jose Eduardo VIU" w:date="2023-04-01T20:51:00Z">
              <w:r w:rsidDel="009E4857">
                <w:rPr>
                  <w:rFonts w:ascii="Courier New" w:eastAsia="Courier New" w:hAnsi="Courier New" w:cs="Courier New"/>
                </w:rPr>
                <w:delText>ALHAMA DE MURCIA</w:delText>
              </w:r>
            </w:del>
          </w:p>
        </w:tc>
        <w:tc>
          <w:tcPr>
            <w:tcW w:w="457" w:type="dxa"/>
          </w:tcPr>
          <w:p w14:paraId="34CC1D7B" w14:textId="19838A26" w:rsidR="00CB7E31" w:rsidDel="009E4857" w:rsidRDefault="00CB7E31">
            <w:pPr>
              <w:suppressAutoHyphens w:val="0"/>
              <w:rPr>
                <w:del w:id="8388" w:author="Jose Eduardo VIU" w:date="2023-04-01T20:51:00Z"/>
              </w:rPr>
            </w:pPr>
          </w:p>
        </w:tc>
        <w:tc>
          <w:tcPr>
            <w:tcW w:w="1153" w:type="dxa"/>
            <w:gridSpan w:val="3"/>
          </w:tcPr>
          <w:p w14:paraId="1593CEC1" w14:textId="4B575401" w:rsidR="00CB7E31" w:rsidDel="009E4857" w:rsidRDefault="00000000">
            <w:pPr>
              <w:suppressAutoHyphens w:val="0"/>
              <w:spacing w:after="0"/>
              <w:ind w:left="115"/>
              <w:rPr>
                <w:del w:id="8389" w:author="Jose Eduardo VIU" w:date="2023-04-01T20:51:00Z"/>
              </w:rPr>
            </w:pPr>
            <w:del w:id="8390" w:author="Jose Eduardo VIU" w:date="2023-04-01T20:51:00Z">
              <w:r w:rsidDel="009E4857">
                <w:rPr>
                  <w:rFonts w:ascii="Courier New" w:eastAsia="Courier New" w:hAnsi="Courier New" w:cs="Courier New"/>
                </w:rPr>
                <w:delText>136400</w:delText>
              </w:r>
            </w:del>
          </w:p>
        </w:tc>
        <w:tc>
          <w:tcPr>
            <w:tcW w:w="569" w:type="dxa"/>
          </w:tcPr>
          <w:p w14:paraId="626F7823" w14:textId="703E7B6F" w:rsidR="00CB7E31" w:rsidDel="009E4857" w:rsidRDefault="00CB7E31">
            <w:pPr>
              <w:suppressAutoHyphens w:val="0"/>
              <w:rPr>
                <w:del w:id="8391" w:author="Jose Eduardo VIU" w:date="2023-04-01T20:51:00Z"/>
              </w:rPr>
            </w:pPr>
          </w:p>
        </w:tc>
      </w:tr>
      <w:tr w:rsidR="00CB7E31" w:rsidDel="009E4857" w14:paraId="0072ACFC" w14:textId="099FC305">
        <w:trPr>
          <w:trHeight w:val="271"/>
          <w:del w:id="8392" w:author="Jose Eduardo VIU" w:date="2023-04-01T20:51:00Z"/>
        </w:trPr>
        <w:tc>
          <w:tcPr>
            <w:tcW w:w="588" w:type="dxa"/>
          </w:tcPr>
          <w:p w14:paraId="3D2B6BB7" w14:textId="5F225891" w:rsidR="00CB7E31" w:rsidDel="009E4857" w:rsidRDefault="00CB7E31">
            <w:pPr>
              <w:suppressAutoHyphens w:val="0"/>
              <w:spacing w:after="0"/>
              <w:rPr>
                <w:del w:id="8393" w:author="Jose Eduardo VIU" w:date="2023-04-01T20:51:00Z"/>
                <w:rFonts w:ascii="Courier New" w:eastAsia="Courier New" w:hAnsi="Courier New" w:cs="Courier New"/>
              </w:rPr>
            </w:pPr>
          </w:p>
        </w:tc>
        <w:tc>
          <w:tcPr>
            <w:tcW w:w="686" w:type="dxa"/>
          </w:tcPr>
          <w:p w14:paraId="45D02672" w14:textId="51D324DE" w:rsidR="00CB7E31" w:rsidDel="009E4857" w:rsidRDefault="00000000">
            <w:pPr>
              <w:suppressAutoHyphens w:val="0"/>
              <w:spacing w:after="0"/>
              <w:rPr>
                <w:del w:id="8394" w:author="Jose Eduardo VIU" w:date="2023-04-01T20:51:00Z"/>
              </w:rPr>
            </w:pPr>
            <w:del w:id="8395" w:author="Jose Eduardo VIU" w:date="2023-04-01T20:51:00Z">
              <w:r w:rsidDel="009E4857">
                <w:rPr>
                  <w:rFonts w:ascii="Courier New" w:eastAsia="Courier New" w:hAnsi="Courier New" w:cs="Courier New"/>
                </w:rPr>
                <w:delText>1</w:delText>
              </w:r>
            </w:del>
          </w:p>
        </w:tc>
        <w:tc>
          <w:tcPr>
            <w:tcW w:w="1603" w:type="dxa"/>
            <w:gridSpan w:val="2"/>
          </w:tcPr>
          <w:p w14:paraId="5D5FAA85" w14:textId="5281369F" w:rsidR="00CB7E31" w:rsidDel="009E4857" w:rsidRDefault="00000000">
            <w:pPr>
              <w:suppressAutoHyphens w:val="0"/>
              <w:spacing w:after="0"/>
              <w:ind w:left="229"/>
              <w:rPr>
                <w:del w:id="8396" w:author="Jose Eduardo VIU" w:date="2023-04-01T20:51:00Z"/>
              </w:rPr>
            </w:pPr>
            <w:del w:id="8397" w:author="Jose Eduardo VIU" w:date="2023-04-01T20:51:00Z">
              <w:r w:rsidDel="009E4857">
                <w:rPr>
                  <w:rFonts w:ascii="Courier New" w:eastAsia="Courier New" w:hAnsi="Courier New" w:cs="Courier New"/>
                </w:rPr>
                <w:delText>37.84721</w:delText>
              </w:r>
            </w:del>
          </w:p>
        </w:tc>
        <w:tc>
          <w:tcPr>
            <w:tcW w:w="1258" w:type="dxa"/>
            <w:gridSpan w:val="2"/>
          </w:tcPr>
          <w:p w14:paraId="3A1D989E" w14:textId="5F9B82EF" w:rsidR="00CB7E31" w:rsidDel="009E4857" w:rsidRDefault="00000000">
            <w:pPr>
              <w:suppressAutoHyphens w:val="0"/>
              <w:spacing w:after="0"/>
              <w:rPr>
                <w:del w:id="8398" w:author="Jose Eduardo VIU" w:date="2023-04-01T20:51:00Z"/>
              </w:rPr>
            </w:pPr>
            <w:del w:id="8399" w:author="Jose Eduardo VIU" w:date="2023-04-01T20:51:00Z">
              <w:r w:rsidDel="009E4857">
                <w:rPr>
                  <w:rFonts w:ascii="Courier New" w:eastAsia="Courier New" w:hAnsi="Courier New" w:cs="Courier New"/>
                </w:rPr>
                <w:delText>30840.0</w:delText>
              </w:r>
            </w:del>
          </w:p>
        </w:tc>
        <w:tc>
          <w:tcPr>
            <w:tcW w:w="3092" w:type="dxa"/>
            <w:gridSpan w:val="5"/>
          </w:tcPr>
          <w:p w14:paraId="1C74B93F" w14:textId="168A183F" w:rsidR="00CB7E31" w:rsidDel="009E4857" w:rsidRDefault="00000000">
            <w:pPr>
              <w:suppressAutoHyphens w:val="0"/>
              <w:spacing w:after="0"/>
              <w:ind w:left="802"/>
              <w:rPr>
                <w:del w:id="8400" w:author="Jose Eduardo VIU" w:date="2023-04-01T20:51:00Z"/>
              </w:rPr>
            </w:pPr>
            <w:del w:id="8401" w:author="Jose Eduardo VIU" w:date="2023-04-01T20:51:00Z">
              <w:r w:rsidDel="009E4857">
                <w:rPr>
                  <w:rFonts w:ascii="Courier New" w:eastAsia="Courier New" w:hAnsi="Courier New" w:cs="Courier New"/>
                </w:rPr>
                <w:delText>ALHAMA DE MURCIA</w:delText>
              </w:r>
            </w:del>
          </w:p>
        </w:tc>
        <w:tc>
          <w:tcPr>
            <w:tcW w:w="457" w:type="dxa"/>
          </w:tcPr>
          <w:p w14:paraId="44F3632E" w14:textId="4AD0ED4C" w:rsidR="00CB7E31" w:rsidDel="009E4857" w:rsidRDefault="00CB7E31">
            <w:pPr>
              <w:suppressAutoHyphens w:val="0"/>
              <w:rPr>
                <w:del w:id="8402" w:author="Jose Eduardo VIU" w:date="2023-04-01T20:51:00Z"/>
              </w:rPr>
            </w:pPr>
          </w:p>
        </w:tc>
        <w:tc>
          <w:tcPr>
            <w:tcW w:w="1153" w:type="dxa"/>
            <w:gridSpan w:val="3"/>
          </w:tcPr>
          <w:p w14:paraId="4830A584" w14:textId="5B0EB62F" w:rsidR="00CB7E31" w:rsidDel="009E4857" w:rsidRDefault="00000000">
            <w:pPr>
              <w:suppressAutoHyphens w:val="0"/>
              <w:spacing w:after="0"/>
              <w:rPr>
                <w:del w:id="8403" w:author="Jose Eduardo VIU" w:date="2023-04-01T20:51:00Z"/>
              </w:rPr>
            </w:pPr>
            <w:del w:id="8404" w:author="Jose Eduardo VIU" w:date="2023-04-01T20:51:00Z">
              <w:r w:rsidDel="009E4857">
                <w:rPr>
                  <w:rFonts w:ascii="Courier New" w:eastAsia="Courier New" w:hAnsi="Courier New" w:cs="Courier New"/>
                </w:rPr>
                <w:delText>1180850</w:delText>
              </w:r>
            </w:del>
          </w:p>
        </w:tc>
        <w:tc>
          <w:tcPr>
            <w:tcW w:w="569" w:type="dxa"/>
          </w:tcPr>
          <w:p w14:paraId="0D4A8F93" w14:textId="5E6FFF3D" w:rsidR="00CB7E31" w:rsidDel="009E4857" w:rsidRDefault="00CB7E31">
            <w:pPr>
              <w:suppressAutoHyphens w:val="0"/>
              <w:rPr>
                <w:del w:id="8405" w:author="Jose Eduardo VIU" w:date="2023-04-01T20:51:00Z"/>
              </w:rPr>
            </w:pPr>
          </w:p>
        </w:tc>
      </w:tr>
      <w:tr w:rsidR="00CB7E31" w:rsidDel="009E4857" w14:paraId="58DF1577" w14:textId="348AB162">
        <w:trPr>
          <w:trHeight w:val="271"/>
          <w:del w:id="8406" w:author="Jose Eduardo VIU" w:date="2023-04-01T20:51:00Z"/>
        </w:trPr>
        <w:tc>
          <w:tcPr>
            <w:tcW w:w="588" w:type="dxa"/>
          </w:tcPr>
          <w:p w14:paraId="4A62E3F6" w14:textId="510953F5" w:rsidR="00CB7E31" w:rsidDel="009E4857" w:rsidRDefault="00CB7E31">
            <w:pPr>
              <w:suppressAutoHyphens w:val="0"/>
              <w:spacing w:after="0"/>
              <w:rPr>
                <w:del w:id="8407" w:author="Jose Eduardo VIU" w:date="2023-04-01T20:51:00Z"/>
                <w:rFonts w:ascii="Courier New" w:eastAsia="Courier New" w:hAnsi="Courier New" w:cs="Courier New"/>
              </w:rPr>
            </w:pPr>
          </w:p>
        </w:tc>
        <w:tc>
          <w:tcPr>
            <w:tcW w:w="686" w:type="dxa"/>
          </w:tcPr>
          <w:p w14:paraId="4ED038D9" w14:textId="48699CA8" w:rsidR="00CB7E31" w:rsidDel="009E4857" w:rsidRDefault="00000000">
            <w:pPr>
              <w:suppressAutoHyphens w:val="0"/>
              <w:spacing w:after="0"/>
              <w:rPr>
                <w:del w:id="8408" w:author="Jose Eduardo VIU" w:date="2023-04-01T20:51:00Z"/>
              </w:rPr>
            </w:pPr>
            <w:del w:id="8409" w:author="Jose Eduardo VIU" w:date="2023-04-01T20:51:00Z">
              <w:r w:rsidDel="009E4857">
                <w:rPr>
                  <w:rFonts w:ascii="Courier New" w:eastAsia="Courier New" w:hAnsi="Courier New" w:cs="Courier New"/>
                </w:rPr>
                <w:delText>2</w:delText>
              </w:r>
            </w:del>
          </w:p>
        </w:tc>
        <w:tc>
          <w:tcPr>
            <w:tcW w:w="1603" w:type="dxa"/>
            <w:gridSpan w:val="2"/>
          </w:tcPr>
          <w:p w14:paraId="2521B207" w14:textId="53C06945" w:rsidR="00CB7E31" w:rsidDel="009E4857" w:rsidRDefault="00000000">
            <w:pPr>
              <w:suppressAutoHyphens w:val="0"/>
              <w:spacing w:after="0"/>
              <w:ind w:left="229"/>
              <w:rPr>
                <w:del w:id="8410" w:author="Jose Eduardo VIU" w:date="2023-04-01T20:51:00Z"/>
              </w:rPr>
            </w:pPr>
            <w:del w:id="8411" w:author="Jose Eduardo VIU" w:date="2023-04-01T20:51:00Z">
              <w:r w:rsidDel="009E4857">
                <w:rPr>
                  <w:rFonts w:ascii="Courier New" w:eastAsia="Courier New" w:hAnsi="Courier New" w:cs="Courier New"/>
                </w:rPr>
                <w:delText>37.84721</w:delText>
              </w:r>
            </w:del>
          </w:p>
        </w:tc>
        <w:tc>
          <w:tcPr>
            <w:tcW w:w="1258" w:type="dxa"/>
            <w:gridSpan w:val="2"/>
          </w:tcPr>
          <w:p w14:paraId="18B77E2D" w14:textId="0B1CADE7" w:rsidR="00CB7E31" w:rsidDel="009E4857" w:rsidRDefault="00000000">
            <w:pPr>
              <w:suppressAutoHyphens w:val="0"/>
              <w:spacing w:after="0"/>
              <w:rPr>
                <w:del w:id="8412" w:author="Jose Eduardo VIU" w:date="2023-04-01T20:51:00Z"/>
              </w:rPr>
            </w:pPr>
            <w:del w:id="8413" w:author="Jose Eduardo VIU" w:date="2023-04-01T20:51:00Z">
              <w:r w:rsidDel="009E4857">
                <w:rPr>
                  <w:rFonts w:ascii="Courier New" w:eastAsia="Courier New" w:hAnsi="Courier New" w:cs="Courier New"/>
                </w:rPr>
                <w:delText>30840.0</w:delText>
              </w:r>
            </w:del>
          </w:p>
        </w:tc>
        <w:tc>
          <w:tcPr>
            <w:tcW w:w="3092" w:type="dxa"/>
            <w:gridSpan w:val="5"/>
          </w:tcPr>
          <w:p w14:paraId="527050B3" w14:textId="7C411752" w:rsidR="00CB7E31" w:rsidDel="009E4857" w:rsidRDefault="00000000">
            <w:pPr>
              <w:suppressAutoHyphens w:val="0"/>
              <w:spacing w:after="0"/>
              <w:ind w:left="802"/>
              <w:rPr>
                <w:del w:id="8414" w:author="Jose Eduardo VIU" w:date="2023-04-01T20:51:00Z"/>
              </w:rPr>
            </w:pPr>
            <w:del w:id="8415" w:author="Jose Eduardo VIU" w:date="2023-04-01T20:51:00Z">
              <w:r w:rsidDel="009E4857">
                <w:rPr>
                  <w:rFonts w:ascii="Courier New" w:eastAsia="Courier New" w:hAnsi="Courier New" w:cs="Courier New"/>
                </w:rPr>
                <w:delText>ALHAMA DE MURCIA</w:delText>
              </w:r>
            </w:del>
          </w:p>
        </w:tc>
        <w:tc>
          <w:tcPr>
            <w:tcW w:w="457" w:type="dxa"/>
          </w:tcPr>
          <w:p w14:paraId="39D4C064" w14:textId="6828ACEF" w:rsidR="00CB7E31" w:rsidDel="009E4857" w:rsidRDefault="00CB7E31">
            <w:pPr>
              <w:suppressAutoHyphens w:val="0"/>
              <w:rPr>
                <w:del w:id="8416" w:author="Jose Eduardo VIU" w:date="2023-04-01T20:51:00Z"/>
              </w:rPr>
            </w:pPr>
          </w:p>
        </w:tc>
        <w:tc>
          <w:tcPr>
            <w:tcW w:w="1153" w:type="dxa"/>
            <w:gridSpan w:val="3"/>
          </w:tcPr>
          <w:p w14:paraId="31E57C3E" w14:textId="583A5695" w:rsidR="00CB7E31" w:rsidDel="009E4857" w:rsidRDefault="00000000">
            <w:pPr>
              <w:suppressAutoHyphens w:val="0"/>
              <w:spacing w:after="0"/>
              <w:ind w:left="115"/>
              <w:rPr>
                <w:del w:id="8417" w:author="Jose Eduardo VIU" w:date="2023-04-01T20:51:00Z"/>
              </w:rPr>
            </w:pPr>
            <w:del w:id="8418" w:author="Jose Eduardo VIU" w:date="2023-04-01T20:51:00Z">
              <w:r w:rsidDel="009E4857">
                <w:rPr>
                  <w:rFonts w:ascii="Courier New" w:eastAsia="Courier New" w:hAnsi="Courier New" w:cs="Courier New"/>
                </w:rPr>
                <w:delText>264020</w:delText>
              </w:r>
            </w:del>
          </w:p>
        </w:tc>
        <w:tc>
          <w:tcPr>
            <w:tcW w:w="569" w:type="dxa"/>
          </w:tcPr>
          <w:p w14:paraId="4BDC2E0A" w14:textId="511883F2" w:rsidR="00CB7E31" w:rsidDel="009E4857" w:rsidRDefault="00CB7E31">
            <w:pPr>
              <w:suppressAutoHyphens w:val="0"/>
              <w:rPr>
                <w:del w:id="8419" w:author="Jose Eduardo VIU" w:date="2023-04-01T20:51:00Z"/>
              </w:rPr>
            </w:pPr>
          </w:p>
        </w:tc>
      </w:tr>
      <w:tr w:rsidR="00CB7E31" w:rsidDel="009E4857" w14:paraId="5B7D2AB0" w14:textId="49346225">
        <w:trPr>
          <w:trHeight w:val="271"/>
          <w:del w:id="8420" w:author="Jose Eduardo VIU" w:date="2023-04-01T20:51:00Z"/>
        </w:trPr>
        <w:tc>
          <w:tcPr>
            <w:tcW w:w="588" w:type="dxa"/>
          </w:tcPr>
          <w:p w14:paraId="01475C49" w14:textId="47C3C79B" w:rsidR="00CB7E31" w:rsidDel="009E4857" w:rsidRDefault="00CB7E31">
            <w:pPr>
              <w:suppressAutoHyphens w:val="0"/>
              <w:spacing w:after="0"/>
              <w:rPr>
                <w:del w:id="8421" w:author="Jose Eduardo VIU" w:date="2023-04-01T20:51:00Z"/>
                <w:rFonts w:ascii="Courier New" w:eastAsia="Courier New" w:hAnsi="Courier New" w:cs="Courier New"/>
              </w:rPr>
            </w:pPr>
          </w:p>
        </w:tc>
        <w:tc>
          <w:tcPr>
            <w:tcW w:w="686" w:type="dxa"/>
          </w:tcPr>
          <w:p w14:paraId="29AC1F22" w14:textId="2CC2723F" w:rsidR="00CB7E31" w:rsidDel="009E4857" w:rsidRDefault="00000000">
            <w:pPr>
              <w:suppressAutoHyphens w:val="0"/>
              <w:spacing w:after="0"/>
              <w:rPr>
                <w:del w:id="8422" w:author="Jose Eduardo VIU" w:date="2023-04-01T20:51:00Z"/>
              </w:rPr>
            </w:pPr>
            <w:del w:id="8423" w:author="Jose Eduardo VIU" w:date="2023-04-01T20:51:00Z">
              <w:r w:rsidDel="009E4857">
                <w:rPr>
                  <w:rFonts w:ascii="Courier New" w:eastAsia="Courier New" w:hAnsi="Courier New" w:cs="Courier New"/>
                </w:rPr>
                <w:delText>3</w:delText>
              </w:r>
            </w:del>
          </w:p>
        </w:tc>
        <w:tc>
          <w:tcPr>
            <w:tcW w:w="1603" w:type="dxa"/>
            <w:gridSpan w:val="2"/>
          </w:tcPr>
          <w:p w14:paraId="4B33212F" w14:textId="00B744E5" w:rsidR="00CB7E31" w:rsidDel="009E4857" w:rsidRDefault="00000000">
            <w:pPr>
              <w:suppressAutoHyphens w:val="0"/>
              <w:spacing w:after="0"/>
              <w:ind w:left="229"/>
              <w:rPr>
                <w:del w:id="8424" w:author="Jose Eduardo VIU" w:date="2023-04-01T20:51:00Z"/>
              </w:rPr>
            </w:pPr>
            <w:del w:id="8425" w:author="Jose Eduardo VIU" w:date="2023-04-01T20:51:00Z">
              <w:r w:rsidDel="009E4857">
                <w:rPr>
                  <w:rFonts w:ascii="Courier New" w:eastAsia="Courier New" w:hAnsi="Courier New" w:cs="Courier New"/>
                </w:rPr>
                <w:delText>37.84721</w:delText>
              </w:r>
            </w:del>
          </w:p>
        </w:tc>
        <w:tc>
          <w:tcPr>
            <w:tcW w:w="1258" w:type="dxa"/>
            <w:gridSpan w:val="2"/>
          </w:tcPr>
          <w:p w14:paraId="038CF882" w14:textId="0ED72AB4" w:rsidR="00CB7E31" w:rsidDel="009E4857" w:rsidRDefault="00000000">
            <w:pPr>
              <w:suppressAutoHyphens w:val="0"/>
              <w:spacing w:after="0"/>
              <w:rPr>
                <w:del w:id="8426" w:author="Jose Eduardo VIU" w:date="2023-04-01T20:51:00Z"/>
              </w:rPr>
            </w:pPr>
            <w:del w:id="8427" w:author="Jose Eduardo VIU" w:date="2023-04-01T20:51:00Z">
              <w:r w:rsidDel="009E4857">
                <w:rPr>
                  <w:rFonts w:ascii="Courier New" w:eastAsia="Courier New" w:hAnsi="Courier New" w:cs="Courier New"/>
                </w:rPr>
                <w:delText>30840.0</w:delText>
              </w:r>
            </w:del>
          </w:p>
        </w:tc>
        <w:tc>
          <w:tcPr>
            <w:tcW w:w="3092" w:type="dxa"/>
            <w:gridSpan w:val="5"/>
          </w:tcPr>
          <w:p w14:paraId="522648B9" w14:textId="334C79AC" w:rsidR="00CB7E31" w:rsidDel="009E4857" w:rsidRDefault="00000000">
            <w:pPr>
              <w:suppressAutoHyphens w:val="0"/>
              <w:spacing w:after="0"/>
              <w:ind w:left="802"/>
              <w:rPr>
                <w:del w:id="8428" w:author="Jose Eduardo VIU" w:date="2023-04-01T20:51:00Z"/>
              </w:rPr>
            </w:pPr>
            <w:del w:id="8429" w:author="Jose Eduardo VIU" w:date="2023-04-01T20:51:00Z">
              <w:r w:rsidDel="009E4857">
                <w:rPr>
                  <w:rFonts w:ascii="Courier New" w:eastAsia="Courier New" w:hAnsi="Courier New" w:cs="Courier New"/>
                </w:rPr>
                <w:delText>ALHAMA DE MURCIA</w:delText>
              </w:r>
            </w:del>
          </w:p>
        </w:tc>
        <w:tc>
          <w:tcPr>
            <w:tcW w:w="457" w:type="dxa"/>
          </w:tcPr>
          <w:p w14:paraId="21C0D593" w14:textId="17E47A0D" w:rsidR="00CB7E31" w:rsidDel="009E4857" w:rsidRDefault="00CB7E31">
            <w:pPr>
              <w:suppressAutoHyphens w:val="0"/>
              <w:rPr>
                <w:del w:id="8430" w:author="Jose Eduardo VIU" w:date="2023-04-01T20:51:00Z"/>
              </w:rPr>
            </w:pPr>
          </w:p>
        </w:tc>
        <w:tc>
          <w:tcPr>
            <w:tcW w:w="1153" w:type="dxa"/>
            <w:gridSpan w:val="3"/>
          </w:tcPr>
          <w:p w14:paraId="7DCE1F3F" w14:textId="165A81D8" w:rsidR="00CB7E31" w:rsidDel="009E4857" w:rsidRDefault="00000000">
            <w:pPr>
              <w:suppressAutoHyphens w:val="0"/>
              <w:spacing w:after="0"/>
              <w:ind w:left="115"/>
              <w:rPr>
                <w:del w:id="8431" w:author="Jose Eduardo VIU" w:date="2023-04-01T20:51:00Z"/>
              </w:rPr>
            </w:pPr>
            <w:del w:id="8432" w:author="Jose Eduardo VIU" w:date="2023-04-01T20:51:00Z">
              <w:r w:rsidDel="009E4857">
                <w:rPr>
                  <w:rFonts w:ascii="Courier New" w:eastAsia="Courier New" w:hAnsi="Courier New" w:cs="Courier New"/>
                </w:rPr>
                <w:delText>303050</w:delText>
              </w:r>
            </w:del>
          </w:p>
        </w:tc>
        <w:tc>
          <w:tcPr>
            <w:tcW w:w="569" w:type="dxa"/>
          </w:tcPr>
          <w:p w14:paraId="6791B297" w14:textId="2933F46A" w:rsidR="00CB7E31" w:rsidDel="009E4857" w:rsidRDefault="00CB7E31">
            <w:pPr>
              <w:suppressAutoHyphens w:val="0"/>
              <w:rPr>
                <w:del w:id="8433" w:author="Jose Eduardo VIU" w:date="2023-04-01T20:51:00Z"/>
              </w:rPr>
            </w:pPr>
          </w:p>
        </w:tc>
      </w:tr>
      <w:tr w:rsidR="00CB7E31" w:rsidDel="009E4857" w14:paraId="0771C408" w14:textId="497CD636">
        <w:trPr>
          <w:trHeight w:val="271"/>
          <w:del w:id="8434" w:author="Jose Eduardo VIU" w:date="2023-04-01T20:51:00Z"/>
        </w:trPr>
        <w:tc>
          <w:tcPr>
            <w:tcW w:w="588" w:type="dxa"/>
          </w:tcPr>
          <w:p w14:paraId="6BDB87FD" w14:textId="79A604E6" w:rsidR="00CB7E31" w:rsidDel="009E4857" w:rsidRDefault="00CB7E31">
            <w:pPr>
              <w:suppressAutoHyphens w:val="0"/>
              <w:spacing w:after="0"/>
              <w:rPr>
                <w:del w:id="8435" w:author="Jose Eduardo VIU" w:date="2023-04-01T20:51:00Z"/>
                <w:rFonts w:ascii="Courier New" w:eastAsia="Courier New" w:hAnsi="Courier New" w:cs="Courier New"/>
              </w:rPr>
            </w:pPr>
          </w:p>
        </w:tc>
        <w:tc>
          <w:tcPr>
            <w:tcW w:w="686" w:type="dxa"/>
          </w:tcPr>
          <w:p w14:paraId="5FFCDDE2" w14:textId="13FB2A48" w:rsidR="00CB7E31" w:rsidDel="009E4857" w:rsidRDefault="00000000">
            <w:pPr>
              <w:suppressAutoHyphens w:val="0"/>
              <w:spacing w:after="0"/>
              <w:rPr>
                <w:del w:id="8436" w:author="Jose Eduardo VIU" w:date="2023-04-01T20:51:00Z"/>
              </w:rPr>
            </w:pPr>
            <w:del w:id="8437" w:author="Jose Eduardo VIU" w:date="2023-04-01T20:51:00Z">
              <w:r w:rsidDel="009E4857">
                <w:rPr>
                  <w:rFonts w:ascii="Courier New" w:eastAsia="Courier New" w:hAnsi="Courier New" w:cs="Courier New"/>
                </w:rPr>
                <w:delText>4</w:delText>
              </w:r>
            </w:del>
          </w:p>
        </w:tc>
        <w:tc>
          <w:tcPr>
            <w:tcW w:w="1603" w:type="dxa"/>
            <w:gridSpan w:val="2"/>
          </w:tcPr>
          <w:p w14:paraId="02D91361" w14:textId="66F812EA" w:rsidR="00CB7E31" w:rsidDel="009E4857" w:rsidRDefault="00000000">
            <w:pPr>
              <w:suppressAutoHyphens w:val="0"/>
              <w:spacing w:after="0"/>
              <w:ind w:left="229"/>
              <w:rPr>
                <w:del w:id="8438" w:author="Jose Eduardo VIU" w:date="2023-04-01T20:51:00Z"/>
              </w:rPr>
            </w:pPr>
            <w:del w:id="8439" w:author="Jose Eduardo VIU" w:date="2023-04-01T20:51:00Z">
              <w:r w:rsidDel="009E4857">
                <w:rPr>
                  <w:rFonts w:ascii="Courier New" w:eastAsia="Courier New" w:hAnsi="Courier New" w:cs="Courier New"/>
                </w:rPr>
                <w:delText>37.84721</w:delText>
              </w:r>
            </w:del>
          </w:p>
        </w:tc>
        <w:tc>
          <w:tcPr>
            <w:tcW w:w="1258" w:type="dxa"/>
            <w:gridSpan w:val="2"/>
          </w:tcPr>
          <w:p w14:paraId="5CC90F68" w14:textId="05DCE970" w:rsidR="00CB7E31" w:rsidDel="009E4857" w:rsidRDefault="00000000">
            <w:pPr>
              <w:suppressAutoHyphens w:val="0"/>
              <w:spacing w:after="0"/>
              <w:rPr>
                <w:del w:id="8440" w:author="Jose Eduardo VIU" w:date="2023-04-01T20:51:00Z"/>
              </w:rPr>
            </w:pPr>
            <w:del w:id="8441" w:author="Jose Eduardo VIU" w:date="2023-04-01T20:51:00Z">
              <w:r w:rsidDel="009E4857">
                <w:rPr>
                  <w:rFonts w:ascii="Courier New" w:eastAsia="Courier New" w:hAnsi="Courier New" w:cs="Courier New"/>
                </w:rPr>
                <w:delText>30840.0</w:delText>
              </w:r>
            </w:del>
          </w:p>
        </w:tc>
        <w:tc>
          <w:tcPr>
            <w:tcW w:w="3092" w:type="dxa"/>
            <w:gridSpan w:val="5"/>
          </w:tcPr>
          <w:p w14:paraId="2860F834" w14:textId="5D8F669A" w:rsidR="00CB7E31" w:rsidDel="009E4857" w:rsidRDefault="00000000">
            <w:pPr>
              <w:suppressAutoHyphens w:val="0"/>
              <w:spacing w:after="0"/>
              <w:ind w:left="802"/>
              <w:rPr>
                <w:del w:id="8442" w:author="Jose Eduardo VIU" w:date="2023-04-01T20:51:00Z"/>
              </w:rPr>
            </w:pPr>
            <w:del w:id="8443" w:author="Jose Eduardo VIU" w:date="2023-04-01T20:51:00Z">
              <w:r w:rsidDel="009E4857">
                <w:rPr>
                  <w:rFonts w:ascii="Courier New" w:eastAsia="Courier New" w:hAnsi="Courier New" w:cs="Courier New"/>
                </w:rPr>
                <w:delText>ALHAMA DE MURCIA</w:delText>
              </w:r>
            </w:del>
          </w:p>
        </w:tc>
        <w:tc>
          <w:tcPr>
            <w:tcW w:w="457" w:type="dxa"/>
          </w:tcPr>
          <w:p w14:paraId="2B1EB131" w14:textId="61600F90" w:rsidR="00CB7E31" w:rsidDel="009E4857" w:rsidRDefault="00CB7E31">
            <w:pPr>
              <w:suppressAutoHyphens w:val="0"/>
              <w:rPr>
                <w:del w:id="8444" w:author="Jose Eduardo VIU" w:date="2023-04-01T20:51:00Z"/>
              </w:rPr>
            </w:pPr>
          </w:p>
        </w:tc>
        <w:tc>
          <w:tcPr>
            <w:tcW w:w="1153" w:type="dxa"/>
            <w:gridSpan w:val="3"/>
          </w:tcPr>
          <w:p w14:paraId="53807785" w14:textId="27A8D5D4" w:rsidR="00CB7E31" w:rsidDel="009E4857" w:rsidRDefault="00000000">
            <w:pPr>
              <w:suppressAutoHyphens w:val="0"/>
              <w:spacing w:after="0"/>
              <w:ind w:left="115"/>
              <w:rPr>
                <w:del w:id="8445" w:author="Jose Eduardo VIU" w:date="2023-04-01T20:51:00Z"/>
              </w:rPr>
            </w:pPr>
            <w:del w:id="8446" w:author="Jose Eduardo VIU" w:date="2023-04-01T20:51:00Z">
              <w:r w:rsidDel="009E4857">
                <w:rPr>
                  <w:rFonts w:ascii="Courier New" w:eastAsia="Courier New" w:hAnsi="Courier New" w:cs="Courier New"/>
                </w:rPr>
                <w:delText>225440</w:delText>
              </w:r>
            </w:del>
          </w:p>
        </w:tc>
        <w:tc>
          <w:tcPr>
            <w:tcW w:w="569" w:type="dxa"/>
          </w:tcPr>
          <w:p w14:paraId="0276178A" w14:textId="131FE40F" w:rsidR="00CB7E31" w:rsidDel="009E4857" w:rsidRDefault="00CB7E31">
            <w:pPr>
              <w:suppressAutoHyphens w:val="0"/>
              <w:rPr>
                <w:del w:id="8447" w:author="Jose Eduardo VIU" w:date="2023-04-01T20:51:00Z"/>
              </w:rPr>
            </w:pPr>
          </w:p>
        </w:tc>
      </w:tr>
      <w:tr w:rsidR="00CB7E31" w:rsidDel="009E4857" w14:paraId="58D4B606" w14:textId="3D9FE810">
        <w:trPr>
          <w:trHeight w:val="271"/>
          <w:del w:id="8448" w:author="Jose Eduardo VIU" w:date="2023-04-01T20:51:00Z"/>
        </w:trPr>
        <w:tc>
          <w:tcPr>
            <w:tcW w:w="588" w:type="dxa"/>
          </w:tcPr>
          <w:p w14:paraId="327A118B" w14:textId="5532A963" w:rsidR="00CB7E31" w:rsidDel="009E4857" w:rsidRDefault="00CB7E31">
            <w:pPr>
              <w:suppressAutoHyphens w:val="0"/>
              <w:spacing w:after="0"/>
              <w:rPr>
                <w:del w:id="8449" w:author="Jose Eduardo VIU" w:date="2023-04-01T20:51:00Z"/>
                <w:rFonts w:ascii="Courier New" w:eastAsia="Courier New" w:hAnsi="Courier New" w:cs="Courier New"/>
              </w:rPr>
            </w:pPr>
          </w:p>
        </w:tc>
        <w:tc>
          <w:tcPr>
            <w:tcW w:w="686" w:type="dxa"/>
          </w:tcPr>
          <w:p w14:paraId="0FFFD988" w14:textId="732D2F97" w:rsidR="00CB7E31" w:rsidDel="009E4857" w:rsidRDefault="00000000">
            <w:pPr>
              <w:suppressAutoHyphens w:val="0"/>
              <w:spacing w:after="0"/>
              <w:rPr>
                <w:del w:id="8450" w:author="Jose Eduardo VIU" w:date="2023-04-01T20:51:00Z"/>
              </w:rPr>
            </w:pPr>
            <w:del w:id="8451" w:author="Jose Eduardo VIU" w:date="2023-04-01T20:51:00Z">
              <w:r w:rsidDel="009E4857">
                <w:rPr>
                  <w:rFonts w:ascii="Courier New" w:eastAsia="Courier New" w:hAnsi="Courier New" w:cs="Courier New"/>
                </w:rPr>
                <w:delText>…</w:delText>
              </w:r>
            </w:del>
          </w:p>
        </w:tc>
        <w:tc>
          <w:tcPr>
            <w:tcW w:w="1603" w:type="dxa"/>
            <w:gridSpan w:val="2"/>
          </w:tcPr>
          <w:p w14:paraId="6548EB0B" w14:textId="1B897B68" w:rsidR="00CB7E31" w:rsidDel="009E4857" w:rsidRDefault="00000000">
            <w:pPr>
              <w:suppressAutoHyphens w:val="0"/>
              <w:spacing w:after="0"/>
              <w:ind w:left="573"/>
              <w:rPr>
                <w:del w:id="8452" w:author="Jose Eduardo VIU" w:date="2023-04-01T20:51:00Z"/>
              </w:rPr>
            </w:pPr>
            <w:del w:id="8453" w:author="Jose Eduardo VIU" w:date="2023-04-01T20:51:00Z">
              <w:r w:rsidDel="009E4857">
                <w:rPr>
                  <w:rFonts w:ascii="Courier New" w:eastAsia="Courier New" w:hAnsi="Courier New" w:cs="Courier New"/>
                </w:rPr>
                <w:delText>…</w:delText>
              </w:r>
            </w:del>
          </w:p>
        </w:tc>
        <w:tc>
          <w:tcPr>
            <w:tcW w:w="1258" w:type="dxa"/>
            <w:gridSpan w:val="2"/>
          </w:tcPr>
          <w:p w14:paraId="396DE2C5" w14:textId="0CD3D80E" w:rsidR="00CB7E31" w:rsidDel="009E4857" w:rsidRDefault="00000000">
            <w:pPr>
              <w:suppressAutoHyphens w:val="0"/>
              <w:spacing w:after="0"/>
              <w:rPr>
                <w:del w:id="8454" w:author="Jose Eduardo VIU" w:date="2023-04-01T20:51:00Z"/>
              </w:rPr>
            </w:pPr>
            <w:del w:id="8455" w:author="Jose Eduardo VIU" w:date="2023-04-01T20:51:00Z">
              <w:r w:rsidDel="009E4857">
                <w:rPr>
                  <w:rFonts w:ascii="Courier New" w:eastAsia="Courier New" w:hAnsi="Courier New" w:cs="Courier New"/>
                </w:rPr>
                <w:delText>…</w:delText>
              </w:r>
            </w:del>
          </w:p>
        </w:tc>
        <w:tc>
          <w:tcPr>
            <w:tcW w:w="3092" w:type="dxa"/>
            <w:gridSpan w:val="5"/>
          </w:tcPr>
          <w:p w14:paraId="47A17296" w14:textId="42DEF6C0" w:rsidR="00CB7E31" w:rsidDel="009E4857" w:rsidRDefault="00000000">
            <w:pPr>
              <w:suppressAutoHyphens w:val="0"/>
              <w:spacing w:after="0"/>
              <w:ind w:left="229"/>
              <w:jc w:val="center"/>
              <w:rPr>
                <w:del w:id="8456" w:author="Jose Eduardo VIU" w:date="2023-04-01T20:51:00Z"/>
              </w:rPr>
            </w:pPr>
            <w:del w:id="8457" w:author="Jose Eduardo VIU" w:date="2023-04-01T20:51:00Z">
              <w:r w:rsidDel="009E4857">
                <w:rPr>
                  <w:rFonts w:ascii="Courier New" w:eastAsia="Courier New" w:hAnsi="Courier New" w:cs="Courier New"/>
                </w:rPr>
                <w:delText>…</w:delText>
              </w:r>
            </w:del>
          </w:p>
        </w:tc>
        <w:tc>
          <w:tcPr>
            <w:tcW w:w="457" w:type="dxa"/>
          </w:tcPr>
          <w:p w14:paraId="17B5C839" w14:textId="4F46E77B" w:rsidR="00CB7E31" w:rsidDel="009E4857" w:rsidRDefault="00000000">
            <w:pPr>
              <w:suppressAutoHyphens w:val="0"/>
              <w:spacing w:after="0"/>
              <w:rPr>
                <w:del w:id="8458" w:author="Jose Eduardo VIU" w:date="2023-04-01T20:51:00Z"/>
              </w:rPr>
            </w:pPr>
            <w:del w:id="8459" w:author="Jose Eduardo VIU" w:date="2023-04-01T20:51:00Z">
              <w:r w:rsidDel="009E4857">
                <w:rPr>
                  <w:rFonts w:ascii="Courier New" w:eastAsia="Courier New" w:hAnsi="Courier New" w:cs="Courier New"/>
                </w:rPr>
                <w:delText>…</w:delText>
              </w:r>
            </w:del>
          </w:p>
        </w:tc>
        <w:tc>
          <w:tcPr>
            <w:tcW w:w="1153" w:type="dxa"/>
            <w:gridSpan w:val="3"/>
          </w:tcPr>
          <w:p w14:paraId="33CF037B" w14:textId="6E2B408F" w:rsidR="00CB7E31" w:rsidDel="009E4857" w:rsidRDefault="00CB7E31">
            <w:pPr>
              <w:suppressAutoHyphens w:val="0"/>
              <w:rPr>
                <w:del w:id="8460" w:author="Jose Eduardo VIU" w:date="2023-04-01T20:51:00Z"/>
              </w:rPr>
            </w:pPr>
          </w:p>
        </w:tc>
        <w:tc>
          <w:tcPr>
            <w:tcW w:w="569" w:type="dxa"/>
          </w:tcPr>
          <w:p w14:paraId="27C5582E" w14:textId="0C5896DA" w:rsidR="00CB7E31" w:rsidDel="009E4857" w:rsidRDefault="00CB7E31">
            <w:pPr>
              <w:suppressAutoHyphens w:val="0"/>
              <w:rPr>
                <w:del w:id="8461" w:author="Jose Eduardo VIU" w:date="2023-04-01T20:51:00Z"/>
              </w:rPr>
            </w:pPr>
          </w:p>
        </w:tc>
      </w:tr>
      <w:tr w:rsidR="00CB7E31" w:rsidDel="009E4857" w14:paraId="7C551880" w14:textId="14E1A2D8">
        <w:trPr>
          <w:trHeight w:val="271"/>
          <w:del w:id="8462" w:author="Jose Eduardo VIU" w:date="2023-04-01T20:51:00Z"/>
        </w:trPr>
        <w:tc>
          <w:tcPr>
            <w:tcW w:w="588" w:type="dxa"/>
          </w:tcPr>
          <w:p w14:paraId="7357F1CC" w14:textId="3A967080" w:rsidR="00CB7E31" w:rsidDel="009E4857" w:rsidRDefault="00CB7E31">
            <w:pPr>
              <w:suppressAutoHyphens w:val="0"/>
              <w:spacing w:after="0"/>
              <w:rPr>
                <w:del w:id="8463" w:author="Jose Eduardo VIU" w:date="2023-04-01T20:51:00Z"/>
                <w:rFonts w:ascii="Courier New" w:eastAsia="Courier New" w:hAnsi="Courier New" w:cs="Courier New"/>
              </w:rPr>
            </w:pPr>
          </w:p>
        </w:tc>
        <w:tc>
          <w:tcPr>
            <w:tcW w:w="686" w:type="dxa"/>
          </w:tcPr>
          <w:p w14:paraId="0FE41559" w14:textId="55C689C7" w:rsidR="00CB7E31" w:rsidDel="009E4857" w:rsidRDefault="00000000">
            <w:pPr>
              <w:suppressAutoHyphens w:val="0"/>
              <w:spacing w:after="0"/>
              <w:rPr>
                <w:del w:id="8464" w:author="Jose Eduardo VIU" w:date="2023-04-01T20:51:00Z"/>
              </w:rPr>
            </w:pPr>
            <w:del w:id="8465" w:author="Jose Eduardo VIU" w:date="2023-04-01T20:51:00Z">
              <w:r w:rsidDel="009E4857">
                <w:rPr>
                  <w:rFonts w:ascii="Courier New" w:eastAsia="Courier New" w:hAnsi="Courier New" w:cs="Courier New"/>
                </w:rPr>
                <w:delText>5327</w:delText>
              </w:r>
            </w:del>
          </w:p>
        </w:tc>
        <w:tc>
          <w:tcPr>
            <w:tcW w:w="1603" w:type="dxa"/>
            <w:gridSpan w:val="2"/>
          </w:tcPr>
          <w:p w14:paraId="3C13C316" w14:textId="76094A04" w:rsidR="00CB7E31" w:rsidDel="009E4857" w:rsidRDefault="00000000">
            <w:pPr>
              <w:suppressAutoHyphens w:val="0"/>
              <w:spacing w:after="0"/>
              <w:ind w:left="229"/>
              <w:rPr>
                <w:del w:id="8466" w:author="Jose Eduardo VIU" w:date="2023-04-01T20:51:00Z"/>
              </w:rPr>
            </w:pPr>
            <w:del w:id="8467" w:author="Jose Eduardo VIU" w:date="2023-04-01T20:51:00Z">
              <w:r w:rsidDel="009E4857">
                <w:rPr>
                  <w:rFonts w:ascii="Courier New" w:eastAsia="Courier New" w:hAnsi="Courier New" w:cs="Courier New"/>
                </w:rPr>
                <w:delText>37.87150</w:delText>
              </w:r>
            </w:del>
          </w:p>
        </w:tc>
        <w:tc>
          <w:tcPr>
            <w:tcW w:w="1258" w:type="dxa"/>
            <w:gridSpan w:val="2"/>
          </w:tcPr>
          <w:p w14:paraId="5D2FEEF8" w14:textId="307507E7" w:rsidR="00CB7E31" w:rsidDel="009E4857" w:rsidRDefault="00000000">
            <w:pPr>
              <w:suppressAutoHyphens w:val="0"/>
              <w:spacing w:after="0"/>
              <w:rPr>
                <w:del w:id="8468" w:author="Jose Eduardo VIU" w:date="2023-04-01T20:51:00Z"/>
              </w:rPr>
            </w:pPr>
            <w:del w:id="8469" w:author="Jose Eduardo VIU" w:date="2023-04-01T20:51:00Z">
              <w:r w:rsidDel="009E4857">
                <w:rPr>
                  <w:rFonts w:ascii="Courier New" w:eastAsia="Courier New" w:hAnsi="Courier New" w:cs="Courier New"/>
                </w:rPr>
                <w:delText>30800.0</w:delText>
              </w:r>
            </w:del>
          </w:p>
        </w:tc>
        <w:tc>
          <w:tcPr>
            <w:tcW w:w="3092" w:type="dxa"/>
            <w:gridSpan w:val="5"/>
          </w:tcPr>
          <w:p w14:paraId="12EF80FB" w14:textId="315F06D1" w:rsidR="00CB7E31" w:rsidDel="009E4857" w:rsidRDefault="00000000">
            <w:pPr>
              <w:suppressAutoHyphens w:val="0"/>
              <w:spacing w:after="0"/>
              <w:ind w:left="1031"/>
              <w:rPr>
                <w:del w:id="8470" w:author="Jose Eduardo VIU" w:date="2023-04-01T20:51:00Z"/>
              </w:rPr>
            </w:pPr>
            <w:del w:id="8471" w:author="Jose Eduardo VIU" w:date="2023-04-01T20:51:00Z">
              <w:r w:rsidDel="009E4857">
                <w:rPr>
                  <w:rFonts w:ascii="Courier New" w:eastAsia="Courier New" w:hAnsi="Courier New" w:cs="Courier New"/>
                </w:rPr>
                <w:delText>LORCA (MURCIA)</w:delText>
              </w:r>
            </w:del>
          </w:p>
        </w:tc>
        <w:tc>
          <w:tcPr>
            <w:tcW w:w="457" w:type="dxa"/>
          </w:tcPr>
          <w:p w14:paraId="0933CB58" w14:textId="25953A86" w:rsidR="00CB7E31" w:rsidDel="009E4857" w:rsidRDefault="00CB7E31">
            <w:pPr>
              <w:suppressAutoHyphens w:val="0"/>
              <w:rPr>
                <w:del w:id="8472" w:author="Jose Eduardo VIU" w:date="2023-04-01T20:51:00Z"/>
              </w:rPr>
            </w:pPr>
          </w:p>
        </w:tc>
        <w:tc>
          <w:tcPr>
            <w:tcW w:w="1153" w:type="dxa"/>
            <w:gridSpan w:val="3"/>
          </w:tcPr>
          <w:p w14:paraId="230C9E40" w14:textId="47E73F5C" w:rsidR="00CB7E31" w:rsidDel="009E4857" w:rsidRDefault="00000000">
            <w:pPr>
              <w:suppressAutoHyphens w:val="0"/>
              <w:spacing w:after="0"/>
              <w:ind w:left="115"/>
              <w:rPr>
                <w:del w:id="8473" w:author="Jose Eduardo VIU" w:date="2023-04-01T20:51:00Z"/>
              </w:rPr>
            </w:pPr>
            <w:del w:id="8474" w:author="Jose Eduardo VIU" w:date="2023-04-01T20:51:00Z">
              <w:r w:rsidDel="009E4857">
                <w:rPr>
                  <w:rFonts w:ascii="Courier New" w:eastAsia="Courier New" w:hAnsi="Courier New" w:cs="Courier New"/>
                </w:rPr>
                <w:delText>164040</w:delText>
              </w:r>
            </w:del>
          </w:p>
        </w:tc>
        <w:tc>
          <w:tcPr>
            <w:tcW w:w="569" w:type="dxa"/>
          </w:tcPr>
          <w:p w14:paraId="361FC854" w14:textId="0D7677E1" w:rsidR="00CB7E31" w:rsidDel="009E4857" w:rsidRDefault="00CB7E31">
            <w:pPr>
              <w:suppressAutoHyphens w:val="0"/>
              <w:rPr>
                <w:del w:id="8475" w:author="Jose Eduardo VIU" w:date="2023-04-01T20:51:00Z"/>
              </w:rPr>
            </w:pPr>
          </w:p>
        </w:tc>
      </w:tr>
      <w:tr w:rsidR="00CB7E31" w:rsidDel="009E4857" w14:paraId="4501DA0F" w14:textId="4E29C578">
        <w:trPr>
          <w:trHeight w:val="271"/>
          <w:del w:id="8476" w:author="Jose Eduardo VIU" w:date="2023-04-01T20:51:00Z"/>
        </w:trPr>
        <w:tc>
          <w:tcPr>
            <w:tcW w:w="588" w:type="dxa"/>
          </w:tcPr>
          <w:p w14:paraId="6799EC78" w14:textId="2F310379" w:rsidR="00CB7E31" w:rsidDel="009E4857" w:rsidRDefault="00CB7E31">
            <w:pPr>
              <w:suppressAutoHyphens w:val="0"/>
              <w:spacing w:after="0"/>
              <w:rPr>
                <w:del w:id="8477" w:author="Jose Eduardo VIU" w:date="2023-04-01T20:51:00Z"/>
                <w:rFonts w:ascii="Courier New" w:eastAsia="Courier New" w:hAnsi="Courier New" w:cs="Courier New"/>
              </w:rPr>
            </w:pPr>
          </w:p>
        </w:tc>
        <w:tc>
          <w:tcPr>
            <w:tcW w:w="686" w:type="dxa"/>
          </w:tcPr>
          <w:p w14:paraId="1711AF1B" w14:textId="075B598E" w:rsidR="00CB7E31" w:rsidDel="009E4857" w:rsidRDefault="00000000">
            <w:pPr>
              <w:suppressAutoHyphens w:val="0"/>
              <w:spacing w:after="0"/>
              <w:rPr>
                <w:del w:id="8478" w:author="Jose Eduardo VIU" w:date="2023-04-01T20:51:00Z"/>
              </w:rPr>
            </w:pPr>
            <w:del w:id="8479" w:author="Jose Eduardo VIU" w:date="2023-04-01T20:51:00Z">
              <w:r w:rsidDel="009E4857">
                <w:rPr>
                  <w:rFonts w:ascii="Courier New" w:eastAsia="Courier New" w:hAnsi="Courier New" w:cs="Courier New"/>
                </w:rPr>
                <w:delText>5328</w:delText>
              </w:r>
            </w:del>
          </w:p>
        </w:tc>
        <w:tc>
          <w:tcPr>
            <w:tcW w:w="1603" w:type="dxa"/>
            <w:gridSpan w:val="2"/>
          </w:tcPr>
          <w:p w14:paraId="1C776DC9" w14:textId="1EBB7723" w:rsidR="00CB7E31" w:rsidDel="009E4857" w:rsidRDefault="00000000">
            <w:pPr>
              <w:suppressAutoHyphens w:val="0"/>
              <w:spacing w:after="0"/>
              <w:ind w:left="229"/>
              <w:rPr>
                <w:del w:id="8480" w:author="Jose Eduardo VIU" w:date="2023-04-01T20:51:00Z"/>
              </w:rPr>
            </w:pPr>
            <w:del w:id="8481" w:author="Jose Eduardo VIU" w:date="2023-04-01T20:51:00Z">
              <w:r w:rsidDel="009E4857">
                <w:rPr>
                  <w:rFonts w:ascii="Courier New" w:eastAsia="Courier New" w:hAnsi="Courier New" w:cs="Courier New"/>
                </w:rPr>
                <w:delText>37.87150</w:delText>
              </w:r>
            </w:del>
          </w:p>
        </w:tc>
        <w:tc>
          <w:tcPr>
            <w:tcW w:w="1258" w:type="dxa"/>
            <w:gridSpan w:val="2"/>
          </w:tcPr>
          <w:p w14:paraId="2CBB7CBB" w14:textId="6B7C6360" w:rsidR="00CB7E31" w:rsidDel="009E4857" w:rsidRDefault="00000000">
            <w:pPr>
              <w:suppressAutoHyphens w:val="0"/>
              <w:spacing w:after="0"/>
              <w:rPr>
                <w:del w:id="8482" w:author="Jose Eduardo VIU" w:date="2023-04-01T20:51:00Z"/>
              </w:rPr>
            </w:pPr>
            <w:del w:id="8483" w:author="Jose Eduardo VIU" w:date="2023-04-01T20:51:00Z">
              <w:r w:rsidDel="009E4857">
                <w:rPr>
                  <w:rFonts w:ascii="Courier New" w:eastAsia="Courier New" w:hAnsi="Courier New" w:cs="Courier New"/>
                </w:rPr>
                <w:delText>30800.0</w:delText>
              </w:r>
            </w:del>
          </w:p>
        </w:tc>
        <w:tc>
          <w:tcPr>
            <w:tcW w:w="3092" w:type="dxa"/>
            <w:gridSpan w:val="5"/>
          </w:tcPr>
          <w:p w14:paraId="2FACDB11" w14:textId="19F7344A" w:rsidR="00CB7E31" w:rsidDel="009E4857" w:rsidRDefault="00000000">
            <w:pPr>
              <w:suppressAutoHyphens w:val="0"/>
              <w:spacing w:after="0"/>
              <w:ind w:left="1031"/>
              <w:rPr>
                <w:del w:id="8484" w:author="Jose Eduardo VIU" w:date="2023-04-01T20:51:00Z"/>
              </w:rPr>
            </w:pPr>
            <w:del w:id="8485" w:author="Jose Eduardo VIU" w:date="2023-04-01T20:51:00Z">
              <w:r w:rsidDel="009E4857">
                <w:rPr>
                  <w:rFonts w:ascii="Courier New" w:eastAsia="Courier New" w:hAnsi="Courier New" w:cs="Courier New"/>
                </w:rPr>
                <w:delText>LORCA (MURCIA)</w:delText>
              </w:r>
            </w:del>
          </w:p>
        </w:tc>
        <w:tc>
          <w:tcPr>
            <w:tcW w:w="457" w:type="dxa"/>
          </w:tcPr>
          <w:p w14:paraId="155CD972" w14:textId="3B9DC6DC" w:rsidR="00CB7E31" w:rsidDel="009E4857" w:rsidRDefault="00CB7E31">
            <w:pPr>
              <w:suppressAutoHyphens w:val="0"/>
              <w:rPr>
                <w:del w:id="8486" w:author="Jose Eduardo VIU" w:date="2023-04-01T20:51:00Z"/>
              </w:rPr>
            </w:pPr>
          </w:p>
        </w:tc>
        <w:tc>
          <w:tcPr>
            <w:tcW w:w="1153" w:type="dxa"/>
            <w:gridSpan w:val="3"/>
          </w:tcPr>
          <w:p w14:paraId="260E9BB8" w14:textId="4CF1A15B" w:rsidR="00CB7E31" w:rsidDel="009E4857" w:rsidRDefault="00000000">
            <w:pPr>
              <w:suppressAutoHyphens w:val="0"/>
              <w:spacing w:after="0"/>
              <w:ind w:left="115"/>
              <w:rPr>
                <w:del w:id="8487" w:author="Jose Eduardo VIU" w:date="2023-04-01T20:51:00Z"/>
              </w:rPr>
            </w:pPr>
            <w:del w:id="8488" w:author="Jose Eduardo VIU" w:date="2023-04-01T20:51:00Z">
              <w:r w:rsidDel="009E4857">
                <w:rPr>
                  <w:rFonts w:ascii="Courier New" w:eastAsia="Courier New" w:hAnsi="Courier New" w:cs="Courier New"/>
                </w:rPr>
                <w:delText>506100</w:delText>
              </w:r>
            </w:del>
          </w:p>
        </w:tc>
        <w:tc>
          <w:tcPr>
            <w:tcW w:w="569" w:type="dxa"/>
          </w:tcPr>
          <w:p w14:paraId="1978A941" w14:textId="6CC7F5B3" w:rsidR="00CB7E31" w:rsidDel="009E4857" w:rsidRDefault="00CB7E31">
            <w:pPr>
              <w:suppressAutoHyphens w:val="0"/>
              <w:rPr>
                <w:del w:id="8489" w:author="Jose Eduardo VIU" w:date="2023-04-01T20:51:00Z"/>
              </w:rPr>
            </w:pPr>
          </w:p>
        </w:tc>
      </w:tr>
      <w:tr w:rsidR="00CB7E31" w:rsidDel="009E4857" w14:paraId="3D0C3B48" w14:textId="13D00B27">
        <w:trPr>
          <w:trHeight w:val="271"/>
          <w:del w:id="8490" w:author="Jose Eduardo VIU" w:date="2023-04-01T20:51:00Z"/>
        </w:trPr>
        <w:tc>
          <w:tcPr>
            <w:tcW w:w="588" w:type="dxa"/>
          </w:tcPr>
          <w:p w14:paraId="73175B2C" w14:textId="338966BC" w:rsidR="00CB7E31" w:rsidDel="009E4857" w:rsidRDefault="00CB7E31">
            <w:pPr>
              <w:suppressAutoHyphens w:val="0"/>
              <w:spacing w:after="0"/>
              <w:rPr>
                <w:del w:id="8491" w:author="Jose Eduardo VIU" w:date="2023-04-01T20:51:00Z"/>
                <w:rFonts w:ascii="Courier New" w:eastAsia="Courier New" w:hAnsi="Courier New" w:cs="Courier New"/>
              </w:rPr>
            </w:pPr>
          </w:p>
        </w:tc>
        <w:tc>
          <w:tcPr>
            <w:tcW w:w="686" w:type="dxa"/>
          </w:tcPr>
          <w:p w14:paraId="62118C23" w14:textId="0E409498" w:rsidR="00CB7E31" w:rsidDel="009E4857" w:rsidRDefault="00000000">
            <w:pPr>
              <w:suppressAutoHyphens w:val="0"/>
              <w:spacing w:after="0"/>
              <w:rPr>
                <w:del w:id="8492" w:author="Jose Eduardo VIU" w:date="2023-04-01T20:51:00Z"/>
              </w:rPr>
            </w:pPr>
            <w:del w:id="8493" w:author="Jose Eduardo VIU" w:date="2023-04-01T20:51:00Z">
              <w:r w:rsidDel="009E4857">
                <w:rPr>
                  <w:rFonts w:ascii="Courier New" w:eastAsia="Courier New" w:hAnsi="Courier New" w:cs="Courier New"/>
                </w:rPr>
                <w:delText>5329</w:delText>
              </w:r>
            </w:del>
          </w:p>
        </w:tc>
        <w:tc>
          <w:tcPr>
            <w:tcW w:w="1603" w:type="dxa"/>
            <w:gridSpan w:val="2"/>
          </w:tcPr>
          <w:p w14:paraId="5639FCF2" w14:textId="039AF5CD" w:rsidR="00CB7E31" w:rsidDel="009E4857" w:rsidRDefault="00000000">
            <w:pPr>
              <w:suppressAutoHyphens w:val="0"/>
              <w:spacing w:after="0"/>
              <w:ind w:left="229"/>
              <w:rPr>
                <w:del w:id="8494" w:author="Jose Eduardo VIU" w:date="2023-04-01T20:51:00Z"/>
              </w:rPr>
            </w:pPr>
            <w:del w:id="8495" w:author="Jose Eduardo VIU" w:date="2023-04-01T20:51:00Z">
              <w:r w:rsidDel="009E4857">
                <w:rPr>
                  <w:rFonts w:ascii="Courier New" w:eastAsia="Courier New" w:hAnsi="Courier New" w:cs="Courier New"/>
                </w:rPr>
                <w:delText>39.72323</w:delText>
              </w:r>
            </w:del>
          </w:p>
        </w:tc>
        <w:tc>
          <w:tcPr>
            <w:tcW w:w="1258" w:type="dxa"/>
            <w:gridSpan w:val="2"/>
          </w:tcPr>
          <w:p w14:paraId="09A9AEC7" w14:textId="6F7639B3" w:rsidR="00CB7E31" w:rsidDel="009E4857" w:rsidRDefault="00000000">
            <w:pPr>
              <w:suppressAutoHyphens w:val="0"/>
              <w:spacing w:after="0"/>
              <w:rPr>
                <w:del w:id="8496" w:author="Jose Eduardo VIU" w:date="2023-04-01T20:51:00Z"/>
              </w:rPr>
            </w:pPr>
            <w:del w:id="8497" w:author="Jose Eduardo VIU" w:date="2023-04-01T20:51:00Z">
              <w:r w:rsidDel="009E4857">
                <w:rPr>
                  <w:rFonts w:ascii="Courier New" w:eastAsia="Courier New" w:hAnsi="Courier New" w:cs="Courier New"/>
                </w:rPr>
                <w:delText>45164.0</w:delText>
              </w:r>
            </w:del>
          </w:p>
        </w:tc>
        <w:tc>
          <w:tcPr>
            <w:tcW w:w="3092" w:type="dxa"/>
            <w:gridSpan w:val="5"/>
          </w:tcPr>
          <w:p w14:paraId="4DA2BA1F" w14:textId="34EF4F5F" w:rsidR="00CB7E31" w:rsidDel="009E4857" w:rsidRDefault="00000000">
            <w:pPr>
              <w:suppressAutoHyphens w:val="0"/>
              <w:spacing w:after="0"/>
              <w:ind w:left="1947"/>
              <w:rPr>
                <w:del w:id="8498" w:author="Jose Eduardo VIU" w:date="2023-04-01T20:51:00Z"/>
              </w:rPr>
            </w:pPr>
            <w:del w:id="8499" w:author="Jose Eduardo VIU" w:date="2023-04-01T20:51:00Z">
              <w:r w:rsidDel="009E4857">
                <w:rPr>
                  <w:rFonts w:ascii="Courier New" w:eastAsia="Courier New" w:hAnsi="Courier New" w:cs="Courier New"/>
                </w:rPr>
                <w:delText>GALVEZ</w:delText>
              </w:r>
            </w:del>
          </w:p>
        </w:tc>
        <w:tc>
          <w:tcPr>
            <w:tcW w:w="457" w:type="dxa"/>
          </w:tcPr>
          <w:p w14:paraId="76CB0915" w14:textId="5BC4BC89" w:rsidR="00CB7E31" w:rsidDel="009E4857" w:rsidRDefault="00CB7E31">
            <w:pPr>
              <w:suppressAutoHyphens w:val="0"/>
              <w:rPr>
                <w:del w:id="8500" w:author="Jose Eduardo VIU" w:date="2023-04-01T20:51:00Z"/>
              </w:rPr>
            </w:pPr>
          </w:p>
        </w:tc>
        <w:tc>
          <w:tcPr>
            <w:tcW w:w="1153" w:type="dxa"/>
            <w:gridSpan w:val="3"/>
          </w:tcPr>
          <w:p w14:paraId="662851F4" w14:textId="7F1B5B3B" w:rsidR="00CB7E31" w:rsidDel="009E4857" w:rsidRDefault="00000000">
            <w:pPr>
              <w:suppressAutoHyphens w:val="0"/>
              <w:spacing w:after="0"/>
              <w:ind w:left="115"/>
              <w:rPr>
                <w:del w:id="8501" w:author="Jose Eduardo VIU" w:date="2023-04-01T20:51:00Z"/>
              </w:rPr>
            </w:pPr>
            <w:del w:id="8502" w:author="Jose Eduardo VIU" w:date="2023-04-01T20:51:00Z">
              <w:r w:rsidDel="009E4857">
                <w:rPr>
                  <w:rFonts w:ascii="Courier New" w:eastAsia="Courier New" w:hAnsi="Courier New" w:cs="Courier New"/>
                </w:rPr>
                <w:delText>309600</w:delText>
              </w:r>
            </w:del>
          </w:p>
        </w:tc>
        <w:tc>
          <w:tcPr>
            <w:tcW w:w="569" w:type="dxa"/>
          </w:tcPr>
          <w:p w14:paraId="33DCEA10" w14:textId="5787E7AF" w:rsidR="00CB7E31" w:rsidDel="009E4857" w:rsidRDefault="00CB7E31">
            <w:pPr>
              <w:suppressAutoHyphens w:val="0"/>
              <w:rPr>
                <w:del w:id="8503" w:author="Jose Eduardo VIU" w:date="2023-04-01T20:51:00Z"/>
              </w:rPr>
            </w:pPr>
          </w:p>
        </w:tc>
      </w:tr>
      <w:tr w:rsidR="00CB7E31" w:rsidDel="009E4857" w14:paraId="698EC115" w14:textId="643CA30D">
        <w:trPr>
          <w:trHeight w:val="271"/>
          <w:del w:id="8504" w:author="Jose Eduardo VIU" w:date="2023-04-01T20:51:00Z"/>
        </w:trPr>
        <w:tc>
          <w:tcPr>
            <w:tcW w:w="588" w:type="dxa"/>
          </w:tcPr>
          <w:p w14:paraId="194B2056" w14:textId="2F48A432" w:rsidR="00CB7E31" w:rsidDel="009E4857" w:rsidRDefault="00CB7E31">
            <w:pPr>
              <w:suppressAutoHyphens w:val="0"/>
              <w:spacing w:after="0"/>
              <w:rPr>
                <w:del w:id="8505" w:author="Jose Eduardo VIU" w:date="2023-04-01T20:51:00Z"/>
                <w:rFonts w:ascii="Courier New" w:eastAsia="Courier New" w:hAnsi="Courier New" w:cs="Courier New"/>
              </w:rPr>
            </w:pPr>
          </w:p>
        </w:tc>
        <w:tc>
          <w:tcPr>
            <w:tcW w:w="686" w:type="dxa"/>
          </w:tcPr>
          <w:p w14:paraId="72243B49" w14:textId="120B4625" w:rsidR="00CB7E31" w:rsidDel="009E4857" w:rsidRDefault="00000000">
            <w:pPr>
              <w:suppressAutoHyphens w:val="0"/>
              <w:spacing w:after="0"/>
              <w:rPr>
                <w:del w:id="8506" w:author="Jose Eduardo VIU" w:date="2023-04-01T20:51:00Z"/>
              </w:rPr>
            </w:pPr>
            <w:del w:id="8507" w:author="Jose Eduardo VIU" w:date="2023-04-01T20:51:00Z">
              <w:r w:rsidDel="009E4857">
                <w:rPr>
                  <w:rFonts w:ascii="Courier New" w:eastAsia="Courier New" w:hAnsi="Courier New" w:cs="Courier New"/>
                </w:rPr>
                <w:delText>5330</w:delText>
              </w:r>
            </w:del>
          </w:p>
        </w:tc>
        <w:tc>
          <w:tcPr>
            <w:tcW w:w="1603" w:type="dxa"/>
            <w:gridSpan w:val="2"/>
          </w:tcPr>
          <w:p w14:paraId="73035AA0" w14:textId="5DB4C33B" w:rsidR="00CB7E31" w:rsidDel="009E4857" w:rsidRDefault="00000000">
            <w:pPr>
              <w:suppressAutoHyphens w:val="0"/>
              <w:spacing w:after="0"/>
              <w:ind w:left="229"/>
              <w:rPr>
                <w:del w:id="8508" w:author="Jose Eduardo VIU" w:date="2023-04-01T20:51:00Z"/>
              </w:rPr>
            </w:pPr>
            <w:del w:id="8509" w:author="Jose Eduardo VIU" w:date="2023-04-01T20:51:00Z">
              <w:r w:rsidDel="009E4857">
                <w:rPr>
                  <w:rFonts w:ascii="Courier New" w:eastAsia="Courier New" w:hAnsi="Courier New" w:cs="Courier New"/>
                </w:rPr>
                <w:delText>37.73186</w:delText>
              </w:r>
            </w:del>
          </w:p>
        </w:tc>
        <w:tc>
          <w:tcPr>
            <w:tcW w:w="1258" w:type="dxa"/>
            <w:gridSpan w:val="2"/>
          </w:tcPr>
          <w:p w14:paraId="62B896BF" w14:textId="30EB9708" w:rsidR="00CB7E31" w:rsidDel="009E4857" w:rsidRDefault="00000000">
            <w:pPr>
              <w:suppressAutoHyphens w:val="0"/>
              <w:spacing w:after="0"/>
              <w:rPr>
                <w:del w:id="8510" w:author="Jose Eduardo VIU" w:date="2023-04-01T20:51:00Z"/>
              </w:rPr>
            </w:pPr>
            <w:del w:id="8511" w:author="Jose Eduardo VIU" w:date="2023-04-01T20:51:00Z">
              <w:r w:rsidDel="009E4857">
                <w:rPr>
                  <w:rFonts w:ascii="Courier New" w:eastAsia="Courier New" w:hAnsi="Courier New" w:cs="Courier New"/>
                </w:rPr>
                <w:delText>30338.0</w:delText>
              </w:r>
            </w:del>
          </w:p>
        </w:tc>
        <w:tc>
          <w:tcPr>
            <w:tcW w:w="3092" w:type="dxa"/>
            <w:gridSpan w:val="5"/>
          </w:tcPr>
          <w:p w14:paraId="5E7C0982" w14:textId="01C60700" w:rsidR="00CB7E31" w:rsidDel="009E4857" w:rsidRDefault="00000000">
            <w:pPr>
              <w:suppressAutoHyphens w:val="0"/>
              <w:spacing w:after="0"/>
              <w:ind w:left="229"/>
              <w:rPr>
                <w:del w:id="8512" w:author="Jose Eduardo VIU" w:date="2023-04-01T20:51:00Z"/>
              </w:rPr>
            </w:pPr>
            <w:del w:id="8513" w:author="Jose Eduardo VIU" w:date="2023-04-01T20:51:00Z">
              <w:r w:rsidDel="009E4857">
                <w:rPr>
                  <w:rFonts w:ascii="Courier New" w:eastAsia="Courier New" w:hAnsi="Courier New" w:cs="Courier New"/>
                </w:rPr>
                <w:delText>FUENTE ALAMO (MURCIA)</w:delText>
              </w:r>
            </w:del>
          </w:p>
        </w:tc>
        <w:tc>
          <w:tcPr>
            <w:tcW w:w="457" w:type="dxa"/>
          </w:tcPr>
          <w:p w14:paraId="57859E2F" w14:textId="25073124" w:rsidR="00CB7E31" w:rsidDel="009E4857" w:rsidRDefault="00CB7E31">
            <w:pPr>
              <w:suppressAutoHyphens w:val="0"/>
              <w:rPr>
                <w:del w:id="8514" w:author="Jose Eduardo VIU" w:date="2023-04-01T20:51:00Z"/>
              </w:rPr>
            </w:pPr>
          </w:p>
        </w:tc>
        <w:tc>
          <w:tcPr>
            <w:tcW w:w="1153" w:type="dxa"/>
            <w:gridSpan w:val="3"/>
          </w:tcPr>
          <w:p w14:paraId="3C1268BC" w14:textId="13B52322" w:rsidR="00CB7E31" w:rsidDel="009E4857" w:rsidRDefault="00000000">
            <w:pPr>
              <w:suppressAutoHyphens w:val="0"/>
              <w:spacing w:after="0"/>
              <w:ind w:left="115"/>
              <w:rPr>
                <w:del w:id="8515" w:author="Jose Eduardo VIU" w:date="2023-04-01T20:51:00Z"/>
              </w:rPr>
            </w:pPr>
            <w:del w:id="8516" w:author="Jose Eduardo VIU" w:date="2023-04-01T20:51:00Z">
              <w:r w:rsidDel="009E4857">
                <w:rPr>
                  <w:rFonts w:ascii="Courier New" w:eastAsia="Courier New" w:hAnsi="Courier New" w:cs="Courier New"/>
                </w:rPr>
                <w:delText>285360</w:delText>
              </w:r>
            </w:del>
          </w:p>
        </w:tc>
        <w:tc>
          <w:tcPr>
            <w:tcW w:w="569" w:type="dxa"/>
          </w:tcPr>
          <w:p w14:paraId="2948D136" w14:textId="27117830" w:rsidR="00CB7E31" w:rsidDel="009E4857" w:rsidRDefault="00CB7E31">
            <w:pPr>
              <w:suppressAutoHyphens w:val="0"/>
              <w:rPr>
                <w:del w:id="8517" w:author="Jose Eduardo VIU" w:date="2023-04-01T20:51:00Z"/>
              </w:rPr>
            </w:pPr>
          </w:p>
        </w:tc>
      </w:tr>
      <w:tr w:rsidR="00CB7E31" w:rsidDel="009E4857" w14:paraId="10048343" w14:textId="6B75361F">
        <w:trPr>
          <w:trHeight w:val="245"/>
          <w:del w:id="8518" w:author="Jose Eduardo VIU" w:date="2023-04-01T20:51:00Z"/>
        </w:trPr>
        <w:tc>
          <w:tcPr>
            <w:tcW w:w="588" w:type="dxa"/>
          </w:tcPr>
          <w:p w14:paraId="249232E0" w14:textId="05480CDB" w:rsidR="00CB7E31" w:rsidDel="009E4857" w:rsidRDefault="00CB7E31">
            <w:pPr>
              <w:suppressAutoHyphens w:val="0"/>
              <w:spacing w:after="0"/>
              <w:rPr>
                <w:del w:id="8519" w:author="Jose Eduardo VIU" w:date="2023-04-01T20:51:00Z"/>
                <w:rFonts w:ascii="Courier New" w:eastAsia="Courier New" w:hAnsi="Courier New" w:cs="Courier New"/>
              </w:rPr>
            </w:pPr>
          </w:p>
        </w:tc>
        <w:tc>
          <w:tcPr>
            <w:tcW w:w="686" w:type="dxa"/>
          </w:tcPr>
          <w:p w14:paraId="17B6729A" w14:textId="088BF362" w:rsidR="00CB7E31" w:rsidDel="009E4857" w:rsidRDefault="00000000">
            <w:pPr>
              <w:suppressAutoHyphens w:val="0"/>
              <w:spacing w:after="0"/>
              <w:rPr>
                <w:del w:id="8520" w:author="Jose Eduardo VIU" w:date="2023-04-01T20:51:00Z"/>
              </w:rPr>
            </w:pPr>
            <w:del w:id="8521" w:author="Jose Eduardo VIU" w:date="2023-04-01T20:51:00Z">
              <w:r w:rsidDel="009E4857">
                <w:rPr>
                  <w:rFonts w:ascii="Courier New" w:eastAsia="Courier New" w:hAnsi="Courier New" w:cs="Courier New"/>
                </w:rPr>
                <w:delText>5331</w:delText>
              </w:r>
            </w:del>
          </w:p>
        </w:tc>
        <w:tc>
          <w:tcPr>
            <w:tcW w:w="1603" w:type="dxa"/>
            <w:gridSpan w:val="2"/>
          </w:tcPr>
          <w:p w14:paraId="4D572C66" w14:textId="59767904" w:rsidR="00CB7E31" w:rsidDel="009E4857" w:rsidRDefault="00000000">
            <w:pPr>
              <w:suppressAutoHyphens w:val="0"/>
              <w:spacing w:after="0"/>
              <w:ind w:left="229"/>
              <w:rPr>
                <w:del w:id="8522" w:author="Jose Eduardo VIU" w:date="2023-04-01T20:51:00Z"/>
              </w:rPr>
            </w:pPr>
            <w:del w:id="8523" w:author="Jose Eduardo VIU" w:date="2023-04-01T20:51:00Z">
              <w:r w:rsidDel="009E4857">
                <w:rPr>
                  <w:rFonts w:ascii="Courier New" w:eastAsia="Courier New" w:hAnsi="Courier New" w:cs="Courier New"/>
                </w:rPr>
                <w:delText>37.69240</w:delText>
              </w:r>
            </w:del>
          </w:p>
        </w:tc>
        <w:tc>
          <w:tcPr>
            <w:tcW w:w="4350" w:type="dxa"/>
            <w:gridSpan w:val="7"/>
          </w:tcPr>
          <w:p w14:paraId="244F3693" w14:textId="6AA05454" w:rsidR="00CB7E31" w:rsidDel="009E4857" w:rsidRDefault="00000000">
            <w:pPr>
              <w:suppressAutoHyphens w:val="0"/>
              <w:spacing w:after="0"/>
              <w:rPr>
                <w:del w:id="8524" w:author="Jose Eduardo VIU" w:date="2023-04-01T20:51:00Z"/>
              </w:rPr>
            </w:pPr>
            <w:del w:id="8525" w:author="Jose Eduardo VIU" w:date="2023-04-01T20:51:00Z">
              <w:r w:rsidDel="009E4857">
                <w:rPr>
                  <w:rFonts w:ascii="Courier New" w:eastAsia="Courier New" w:hAnsi="Courier New" w:cs="Courier New"/>
                </w:rPr>
                <w:delText>30335.0 LA PINILLA - FUENTE ALAMO</w:delText>
              </w:r>
            </w:del>
          </w:p>
        </w:tc>
        <w:tc>
          <w:tcPr>
            <w:tcW w:w="457" w:type="dxa"/>
          </w:tcPr>
          <w:p w14:paraId="0DED6000" w14:textId="23D01493" w:rsidR="00CB7E31" w:rsidDel="009E4857" w:rsidRDefault="00CB7E31">
            <w:pPr>
              <w:suppressAutoHyphens w:val="0"/>
              <w:rPr>
                <w:del w:id="8526" w:author="Jose Eduardo VIU" w:date="2023-04-01T20:51:00Z"/>
              </w:rPr>
            </w:pPr>
          </w:p>
        </w:tc>
        <w:tc>
          <w:tcPr>
            <w:tcW w:w="1153" w:type="dxa"/>
            <w:gridSpan w:val="3"/>
          </w:tcPr>
          <w:p w14:paraId="6688951F" w14:textId="4CAD744F" w:rsidR="00CB7E31" w:rsidDel="009E4857" w:rsidRDefault="00000000">
            <w:pPr>
              <w:suppressAutoHyphens w:val="0"/>
              <w:spacing w:after="0"/>
              <w:rPr>
                <w:del w:id="8527" w:author="Jose Eduardo VIU" w:date="2023-04-01T20:51:00Z"/>
              </w:rPr>
            </w:pPr>
            <w:del w:id="8528" w:author="Jose Eduardo VIU" w:date="2023-04-01T20:51:00Z">
              <w:r w:rsidDel="009E4857">
                <w:rPr>
                  <w:rFonts w:ascii="Courier New" w:eastAsia="Courier New" w:hAnsi="Courier New" w:cs="Courier New"/>
                </w:rPr>
                <w:delText>1460280</w:delText>
              </w:r>
            </w:del>
          </w:p>
        </w:tc>
        <w:tc>
          <w:tcPr>
            <w:tcW w:w="569" w:type="dxa"/>
          </w:tcPr>
          <w:p w14:paraId="20CDBE26" w14:textId="3553D092" w:rsidR="00CB7E31" w:rsidDel="009E4857" w:rsidRDefault="00CB7E31">
            <w:pPr>
              <w:suppressAutoHyphens w:val="0"/>
              <w:rPr>
                <w:del w:id="8529" w:author="Jose Eduardo VIU" w:date="2023-04-01T20:51:00Z"/>
              </w:rPr>
            </w:pPr>
          </w:p>
        </w:tc>
      </w:tr>
    </w:tbl>
    <w:p w14:paraId="182C5172" w14:textId="3DE2E0E5" w:rsidR="00CB7E31" w:rsidDel="009E4857" w:rsidRDefault="00000000">
      <w:pPr>
        <w:spacing w:after="0"/>
        <w:ind w:left="10" w:right="1272" w:hanging="10"/>
        <w:jc w:val="right"/>
        <w:rPr>
          <w:del w:id="8530" w:author="Jose Eduardo VIU" w:date="2023-04-01T20:51:00Z"/>
        </w:rPr>
      </w:pPr>
      <w:del w:id="8531" w:author="Jose Eduardo VIU" w:date="2023-04-01T20:51:00Z">
        <w:r w:rsidDel="009E4857">
          <w:rPr>
            <w:rFonts w:ascii="Courier New" w:eastAsia="Courier New" w:hAnsi="Courier New" w:cs="Courier New"/>
          </w:rPr>
          <w:delText>semanaEntrada añoEntrada PorcHembras PiensoCerdaDia na_nombre2</w:delText>
        </w:r>
      </w:del>
    </w:p>
    <w:tbl>
      <w:tblPr>
        <w:tblStyle w:val="TableGrid"/>
        <w:tblW w:w="8018" w:type="dxa"/>
        <w:tblInd w:w="588" w:type="dxa"/>
        <w:tblLayout w:type="fixed"/>
        <w:tblLook w:val="04A0" w:firstRow="1" w:lastRow="0" w:firstColumn="1" w:lastColumn="0" w:noHBand="0" w:noVBand="1"/>
      </w:tblPr>
      <w:tblGrid>
        <w:gridCol w:w="680"/>
        <w:gridCol w:w="1250"/>
        <w:gridCol w:w="778"/>
        <w:gridCol w:w="335"/>
        <w:gridCol w:w="789"/>
        <w:gridCol w:w="554"/>
        <w:gridCol w:w="898"/>
        <w:gridCol w:w="335"/>
        <w:gridCol w:w="1360"/>
        <w:gridCol w:w="1039"/>
      </w:tblGrid>
      <w:tr w:rsidR="00CB7E31" w:rsidDel="009E4857" w14:paraId="6F40FD47" w14:textId="606E8A63">
        <w:trPr>
          <w:trHeight w:val="245"/>
          <w:del w:id="8532" w:author="Jose Eduardo VIU" w:date="2023-04-01T20:51:00Z"/>
        </w:trPr>
        <w:tc>
          <w:tcPr>
            <w:tcW w:w="679" w:type="dxa"/>
          </w:tcPr>
          <w:p w14:paraId="773D4D6A" w14:textId="33145812" w:rsidR="00CB7E31" w:rsidDel="009E4857" w:rsidRDefault="00000000">
            <w:pPr>
              <w:suppressAutoHyphens w:val="0"/>
              <w:spacing w:after="0"/>
              <w:rPr>
                <w:del w:id="8533" w:author="Jose Eduardo VIU" w:date="2023-04-01T20:51:00Z"/>
              </w:rPr>
            </w:pPr>
            <w:del w:id="8534" w:author="Jose Eduardo VIU" w:date="2023-04-01T20:51:00Z">
              <w:r w:rsidDel="009E4857">
                <w:rPr>
                  <w:rFonts w:ascii="Courier New" w:eastAsia="Courier New" w:hAnsi="Courier New" w:cs="Courier New"/>
                </w:rPr>
                <w:delText>0</w:delText>
              </w:r>
            </w:del>
          </w:p>
        </w:tc>
        <w:tc>
          <w:tcPr>
            <w:tcW w:w="1250" w:type="dxa"/>
          </w:tcPr>
          <w:p w14:paraId="05CFD4E5" w14:textId="2E836E6D" w:rsidR="00CB7E31" w:rsidDel="009E4857" w:rsidRDefault="00CB7E31">
            <w:pPr>
              <w:suppressAutoHyphens w:val="0"/>
              <w:rPr>
                <w:del w:id="8535" w:author="Jose Eduardo VIU" w:date="2023-04-01T20:51:00Z"/>
              </w:rPr>
            </w:pPr>
          </w:p>
        </w:tc>
        <w:tc>
          <w:tcPr>
            <w:tcW w:w="778" w:type="dxa"/>
          </w:tcPr>
          <w:p w14:paraId="11271290" w14:textId="669AE811" w:rsidR="00CB7E31" w:rsidDel="009E4857" w:rsidRDefault="00000000">
            <w:pPr>
              <w:suppressAutoHyphens w:val="0"/>
              <w:spacing w:after="0"/>
              <w:rPr>
                <w:del w:id="8536" w:author="Jose Eduardo VIU" w:date="2023-04-01T20:51:00Z"/>
              </w:rPr>
            </w:pPr>
            <w:del w:id="8537" w:author="Jose Eduardo VIU" w:date="2023-04-01T20:51:00Z">
              <w:r w:rsidDel="009E4857">
                <w:rPr>
                  <w:rFonts w:ascii="Courier New" w:eastAsia="Courier New" w:hAnsi="Courier New" w:cs="Courier New"/>
                </w:rPr>
                <w:delText>44</w:delText>
              </w:r>
            </w:del>
          </w:p>
        </w:tc>
        <w:tc>
          <w:tcPr>
            <w:tcW w:w="335" w:type="dxa"/>
          </w:tcPr>
          <w:p w14:paraId="22FFC8B9" w14:textId="5FC5CE16" w:rsidR="00CB7E31" w:rsidDel="009E4857" w:rsidRDefault="00CB7E31">
            <w:pPr>
              <w:suppressAutoHyphens w:val="0"/>
              <w:rPr>
                <w:del w:id="8538" w:author="Jose Eduardo VIU" w:date="2023-04-01T20:51:00Z"/>
              </w:rPr>
            </w:pPr>
          </w:p>
        </w:tc>
        <w:tc>
          <w:tcPr>
            <w:tcW w:w="789" w:type="dxa"/>
          </w:tcPr>
          <w:p w14:paraId="49C433B4" w14:textId="43AAA384" w:rsidR="00CB7E31" w:rsidDel="009E4857" w:rsidRDefault="00000000">
            <w:pPr>
              <w:suppressAutoHyphens w:val="0"/>
              <w:spacing w:after="0"/>
              <w:rPr>
                <w:del w:id="8539" w:author="Jose Eduardo VIU" w:date="2023-04-01T20:51:00Z"/>
              </w:rPr>
            </w:pPr>
            <w:del w:id="8540" w:author="Jose Eduardo VIU" w:date="2023-04-01T20:51:00Z">
              <w:r w:rsidDel="009E4857">
                <w:rPr>
                  <w:rFonts w:ascii="Courier New" w:eastAsia="Courier New" w:hAnsi="Courier New" w:cs="Courier New"/>
                </w:rPr>
                <w:delText>2018</w:delText>
              </w:r>
            </w:del>
          </w:p>
        </w:tc>
        <w:tc>
          <w:tcPr>
            <w:tcW w:w="554" w:type="dxa"/>
          </w:tcPr>
          <w:p w14:paraId="070059B5" w14:textId="044FD4E6" w:rsidR="00CB7E31" w:rsidDel="009E4857" w:rsidRDefault="00CB7E31">
            <w:pPr>
              <w:suppressAutoHyphens w:val="0"/>
              <w:rPr>
                <w:del w:id="8541" w:author="Jose Eduardo VIU" w:date="2023-04-01T20:51:00Z"/>
              </w:rPr>
            </w:pPr>
          </w:p>
        </w:tc>
        <w:tc>
          <w:tcPr>
            <w:tcW w:w="898" w:type="dxa"/>
          </w:tcPr>
          <w:p w14:paraId="337E3C03" w14:textId="7BBB20F1" w:rsidR="00CB7E31" w:rsidDel="009E4857" w:rsidRDefault="00000000">
            <w:pPr>
              <w:suppressAutoHyphens w:val="0"/>
              <w:spacing w:after="0"/>
              <w:rPr>
                <w:del w:id="8542" w:author="Jose Eduardo VIU" w:date="2023-04-01T20:51:00Z"/>
              </w:rPr>
            </w:pPr>
            <w:del w:id="8543" w:author="Jose Eduardo VIU" w:date="2023-04-01T20:51:00Z">
              <w:r w:rsidDel="009E4857">
                <w:rPr>
                  <w:rFonts w:ascii="Courier New" w:eastAsia="Courier New" w:hAnsi="Courier New" w:cs="Courier New"/>
                </w:rPr>
                <w:delText>0.66</w:delText>
              </w:r>
            </w:del>
          </w:p>
        </w:tc>
        <w:tc>
          <w:tcPr>
            <w:tcW w:w="335" w:type="dxa"/>
          </w:tcPr>
          <w:p w14:paraId="0CD10EF8" w14:textId="54EBC505" w:rsidR="00CB7E31" w:rsidDel="009E4857" w:rsidRDefault="00CB7E31">
            <w:pPr>
              <w:suppressAutoHyphens w:val="0"/>
              <w:rPr>
                <w:del w:id="8544" w:author="Jose Eduardo VIU" w:date="2023-04-01T20:51:00Z"/>
              </w:rPr>
            </w:pPr>
          </w:p>
        </w:tc>
        <w:tc>
          <w:tcPr>
            <w:tcW w:w="1360" w:type="dxa"/>
          </w:tcPr>
          <w:p w14:paraId="4B37E555" w14:textId="2EB125CE" w:rsidR="00CB7E31" w:rsidDel="009E4857" w:rsidRDefault="00000000">
            <w:pPr>
              <w:suppressAutoHyphens w:val="0"/>
              <w:spacing w:after="0"/>
              <w:rPr>
                <w:del w:id="8545" w:author="Jose Eduardo VIU" w:date="2023-04-01T20:51:00Z"/>
              </w:rPr>
            </w:pPr>
            <w:del w:id="8546" w:author="Jose Eduardo VIU" w:date="2023-04-01T20:51:00Z">
              <w:r w:rsidDel="009E4857">
                <w:rPr>
                  <w:rFonts w:ascii="Courier New" w:eastAsia="Courier New" w:hAnsi="Courier New" w:cs="Courier New"/>
                </w:rPr>
                <w:delText>0.111795</w:delText>
              </w:r>
            </w:del>
          </w:p>
        </w:tc>
        <w:tc>
          <w:tcPr>
            <w:tcW w:w="1039" w:type="dxa"/>
          </w:tcPr>
          <w:p w14:paraId="3A65D249" w14:textId="01BA3ACD" w:rsidR="00CB7E31" w:rsidDel="009E4857" w:rsidRDefault="00000000">
            <w:pPr>
              <w:suppressAutoHyphens w:val="0"/>
              <w:spacing w:after="0"/>
              <w:rPr>
                <w:del w:id="8547" w:author="Jose Eduardo VIU" w:date="2023-04-01T20:51:00Z"/>
              </w:rPr>
            </w:pPr>
            <w:del w:id="8548" w:author="Jose Eduardo VIU" w:date="2023-04-01T20:51:00Z">
              <w:r w:rsidDel="009E4857">
                <w:rPr>
                  <w:rFonts w:ascii="Courier New" w:eastAsia="Courier New" w:hAnsi="Courier New" w:cs="Courier New"/>
                </w:rPr>
                <w:delText>GRANJA 2</w:delText>
              </w:r>
            </w:del>
          </w:p>
        </w:tc>
      </w:tr>
      <w:tr w:rsidR="00CB7E31" w:rsidDel="009E4857" w14:paraId="2F515C09" w14:textId="09540AC8">
        <w:trPr>
          <w:trHeight w:val="271"/>
          <w:del w:id="8549" w:author="Jose Eduardo VIU" w:date="2023-04-01T20:51:00Z"/>
        </w:trPr>
        <w:tc>
          <w:tcPr>
            <w:tcW w:w="679" w:type="dxa"/>
          </w:tcPr>
          <w:p w14:paraId="2B4186ED" w14:textId="58879885" w:rsidR="00CB7E31" w:rsidDel="009E4857" w:rsidRDefault="00000000">
            <w:pPr>
              <w:suppressAutoHyphens w:val="0"/>
              <w:spacing w:after="0"/>
              <w:rPr>
                <w:del w:id="8550" w:author="Jose Eduardo VIU" w:date="2023-04-01T20:51:00Z"/>
              </w:rPr>
            </w:pPr>
            <w:del w:id="8551" w:author="Jose Eduardo VIU" w:date="2023-04-01T20:51:00Z">
              <w:r w:rsidDel="009E4857">
                <w:rPr>
                  <w:rFonts w:ascii="Courier New" w:eastAsia="Courier New" w:hAnsi="Courier New" w:cs="Courier New"/>
                </w:rPr>
                <w:delText>1</w:delText>
              </w:r>
            </w:del>
          </w:p>
        </w:tc>
        <w:tc>
          <w:tcPr>
            <w:tcW w:w="1250" w:type="dxa"/>
          </w:tcPr>
          <w:p w14:paraId="0BE20EF0" w14:textId="64F3034D" w:rsidR="00CB7E31" w:rsidDel="009E4857" w:rsidRDefault="00CB7E31">
            <w:pPr>
              <w:suppressAutoHyphens w:val="0"/>
              <w:rPr>
                <w:del w:id="8552" w:author="Jose Eduardo VIU" w:date="2023-04-01T20:51:00Z"/>
              </w:rPr>
            </w:pPr>
          </w:p>
        </w:tc>
        <w:tc>
          <w:tcPr>
            <w:tcW w:w="778" w:type="dxa"/>
          </w:tcPr>
          <w:p w14:paraId="7A63C2AF" w14:textId="7D2293AF" w:rsidR="00CB7E31" w:rsidDel="009E4857" w:rsidRDefault="00000000">
            <w:pPr>
              <w:suppressAutoHyphens w:val="0"/>
              <w:spacing w:after="0"/>
              <w:rPr>
                <w:del w:id="8553" w:author="Jose Eduardo VIU" w:date="2023-04-01T20:51:00Z"/>
              </w:rPr>
            </w:pPr>
            <w:del w:id="8554" w:author="Jose Eduardo VIU" w:date="2023-04-01T20:51:00Z">
              <w:r w:rsidDel="009E4857">
                <w:rPr>
                  <w:rFonts w:ascii="Courier New" w:eastAsia="Courier New" w:hAnsi="Courier New" w:cs="Courier New"/>
                </w:rPr>
                <w:delText>10</w:delText>
              </w:r>
            </w:del>
          </w:p>
        </w:tc>
        <w:tc>
          <w:tcPr>
            <w:tcW w:w="335" w:type="dxa"/>
          </w:tcPr>
          <w:p w14:paraId="6030A7F0" w14:textId="3288A4E6" w:rsidR="00CB7E31" w:rsidDel="009E4857" w:rsidRDefault="00CB7E31">
            <w:pPr>
              <w:suppressAutoHyphens w:val="0"/>
              <w:rPr>
                <w:del w:id="8555" w:author="Jose Eduardo VIU" w:date="2023-04-01T20:51:00Z"/>
              </w:rPr>
            </w:pPr>
          </w:p>
        </w:tc>
        <w:tc>
          <w:tcPr>
            <w:tcW w:w="789" w:type="dxa"/>
          </w:tcPr>
          <w:p w14:paraId="45A77F79" w14:textId="6A6D33D8" w:rsidR="00CB7E31" w:rsidDel="009E4857" w:rsidRDefault="00000000">
            <w:pPr>
              <w:suppressAutoHyphens w:val="0"/>
              <w:spacing w:after="0"/>
              <w:rPr>
                <w:del w:id="8556" w:author="Jose Eduardo VIU" w:date="2023-04-01T20:51:00Z"/>
              </w:rPr>
            </w:pPr>
            <w:del w:id="8557" w:author="Jose Eduardo VIU" w:date="2023-04-01T20:51:00Z">
              <w:r w:rsidDel="009E4857">
                <w:rPr>
                  <w:rFonts w:ascii="Courier New" w:eastAsia="Courier New" w:hAnsi="Courier New" w:cs="Courier New"/>
                </w:rPr>
                <w:delText>2021</w:delText>
              </w:r>
            </w:del>
          </w:p>
        </w:tc>
        <w:tc>
          <w:tcPr>
            <w:tcW w:w="554" w:type="dxa"/>
          </w:tcPr>
          <w:p w14:paraId="45D22444" w14:textId="7A6AE66B" w:rsidR="00CB7E31" w:rsidDel="009E4857" w:rsidRDefault="00CB7E31">
            <w:pPr>
              <w:suppressAutoHyphens w:val="0"/>
              <w:rPr>
                <w:del w:id="8558" w:author="Jose Eduardo VIU" w:date="2023-04-01T20:51:00Z"/>
              </w:rPr>
            </w:pPr>
          </w:p>
        </w:tc>
        <w:tc>
          <w:tcPr>
            <w:tcW w:w="898" w:type="dxa"/>
          </w:tcPr>
          <w:p w14:paraId="29C62058" w14:textId="6566FFD3" w:rsidR="00CB7E31" w:rsidDel="009E4857" w:rsidRDefault="00000000">
            <w:pPr>
              <w:suppressAutoHyphens w:val="0"/>
              <w:spacing w:after="0"/>
              <w:rPr>
                <w:del w:id="8559" w:author="Jose Eduardo VIU" w:date="2023-04-01T20:51:00Z"/>
              </w:rPr>
            </w:pPr>
            <w:del w:id="8560" w:author="Jose Eduardo VIU" w:date="2023-04-01T20:51:00Z">
              <w:r w:rsidDel="009E4857">
                <w:rPr>
                  <w:rFonts w:ascii="Courier New" w:eastAsia="Courier New" w:hAnsi="Courier New" w:cs="Courier New"/>
                </w:rPr>
                <w:delText>0.66</w:delText>
              </w:r>
            </w:del>
          </w:p>
        </w:tc>
        <w:tc>
          <w:tcPr>
            <w:tcW w:w="335" w:type="dxa"/>
          </w:tcPr>
          <w:p w14:paraId="30D38911" w14:textId="3B713A10" w:rsidR="00CB7E31" w:rsidDel="009E4857" w:rsidRDefault="00CB7E31">
            <w:pPr>
              <w:suppressAutoHyphens w:val="0"/>
              <w:rPr>
                <w:del w:id="8561" w:author="Jose Eduardo VIU" w:date="2023-04-01T20:51:00Z"/>
              </w:rPr>
            </w:pPr>
          </w:p>
        </w:tc>
        <w:tc>
          <w:tcPr>
            <w:tcW w:w="1360" w:type="dxa"/>
          </w:tcPr>
          <w:p w14:paraId="3E3E1463" w14:textId="3C29EC32" w:rsidR="00CB7E31" w:rsidDel="009E4857" w:rsidRDefault="00000000">
            <w:pPr>
              <w:suppressAutoHyphens w:val="0"/>
              <w:spacing w:after="0"/>
              <w:rPr>
                <w:del w:id="8562" w:author="Jose Eduardo VIU" w:date="2023-04-01T20:51:00Z"/>
              </w:rPr>
            </w:pPr>
            <w:del w:id="8563" w:author="Jose Eduardo VIU" w:date="2023-04-01T20:51:00Z">
              <w:r w:rsidDel="009E4857">
                <w:rPr>
                  <w:rFonts w:ascii="Courier New" w:eastAsia="Courier New" w:hAnsi="Courier New" w:cs="Courier New"/>
                </w:rPr>
                <w:delText>1.178152</w:delText>
              </w:r>
            </w:del>
          </w:p>
        </w:tc>
        <w:tc>
          <w:tcPr>
            <w:tcW w:w="1039" w:type="dxa"/>
          </w:tcPr>
          <w:p w14:paraId="6EA0F12E" w14:textId="38D2C81E" w:rsidR="00CB7E31" w:rsidDel="009E4857" w:rsidRDefault="00000000">
            <w:pPr>
              <w:suppressAutoHyphens w:val="0"/>
              <w:spacing w:after="0"/>
              <w:rPr>
                <w:del w:id="8564" w:author="Jose Eduardo VIU" w:date="2023-04-01T20:51:00Z"/>
              </w:rPr>
            </w:pPr>
            <w:del w:id="8565" w:author="Jose Eduardo VIU" w:date="2023-04-01T20:51:00Z">
              <w:r w:rsidDel="009E4857">
                <w:rPr>
                  <w:rFonts w:ascii="Courier New" w:eastAsia="Courier New" w:hAnsi="Courier New" w:cs="Courier New"/>
                </w:rPr>
                <w:delText>GRANJA 2</w:delText>
              </w:r>
            </w:del>
          </w:p>
        </w:tc>
      </w:tr>
      <w:tr w:rsidR="00CB7E31" w:rsidDel="009E4857" w14:paraId="34349CF8" w14:textId="17D7FD11">
        <w:trPr>
          <w:trHeight w:val="271"/>
          <w:del w:id="8566" w:author="Jose Eduardo VIU" w:date="2023-04-01T20:51:00Z"/>
        </w:trPr>
        <w:tc>
          <w:tcPr>
            <w:tcW w:w="679" w:type="dxa"/>
          </w:tcPr>
          <w:p w14:paraId="5F449584" w14:textId="2433179F" w:rsidR="00CB7E31" w:rsidDel="009E4857" w:rsidRDefault="00000000">
            <w:pPr>
              <w:suppressAutoHyphens w:val="0"/>
              <w:spacing w:after="0"/>
              <w:rPr>
                <w:del w:id="8567" w:author="Jose Eduardo VIU" w:date="2023-04-01T20:51:00Z"/>
              </w:rPr>
            </w:pPr>
            <w:del w:id="8568" w:author="Jose Eduardo VIU" w:date="2023-04-01T20:51:00Z">
              <w:r w:rsidDel="009E4857">
                <w:rPr>
                  <w:rFonts w:ascii="Courier New" w:eastAsia="Courier New" w:hAnsi="Courier New" w:cs="Courier New"/>
                </w:rPr>
                <w:delText>2</w:delText>
              </w:r>
            </w:del>
          </w:p>
        </w:tc>
        <w:tc>
          <w:tcPr>
            <w:tcW w:w="1250" w:type="dxa"/>
          </w:tcPr>
          <w:p w14:paraId="6528D765" w14:textId="571DE289" w:rsidR="00CB7E31" w:rsidDel="009E4857" w:rsidRDefault="00CB7E31">
            <w:pPr>
              <w:suppressAutoHyphens w:val="0"/>
              <w:rPr>
                <w:del w:id="8569" w:author="Jose Eduardo VIU" w:date="2023-04-01T20:51:00Z"/>
              </w:rPr>
            </w:pPr>
          </w:p>
        </w:tc>
        <w:tc>
          <w:tcPr>
            <w:tcW w:w="778" w:type="dxa"/>
          </w:tcPr>
          <w:p w14:paraId="6ADC33DA" w14:textId="01EEDF56" w:rsidR="00CB7E31" w:rsidDel="009E4857" w:rsidRDefault="00000000">
            <w:pPr>
              <w:suppressAutoHyphens w:val="0"/>
              <w:spacing w:after="0"/>
              <w:rPr>
                <w:del w:id="8570" w:author="Jose Eduardo VIU" w:date="2023-04-01T20:51:00Z"/>
              </w:rPr>
            </w:pPr>
            <w:del w:id="8571" w:author="Jose Eduardo VIU" w:date="2023-04-01T20:51:00Z">
              <w:r w:rsidDel="009E4857">
                <w:rPr>
                  <w:rFonts w:ascii="Courier New" w:eastAsia="Courier New" w:hAnsi="Courier New" w:cs="Courier New"/>
                </w:rPr>
                <w:delText>36</w:delText>
              </w:r>
            </w:del>
          </w:p>
        </w:tc>
        <w:tc>
          <w:tcPr>
            <w:tcW w:w="335" w:type="dxa"/>
          </w:tcPr>
          <w:p w14:paraId="1CBE1D32" w14:textId="43FA8F9A" w:rsidR="00CB7E31" w:rsidDel="009E4857" w:rsidRDefault="00CB7E31">
            <w:pPr>
              <w:suppressAutoHyphens w:val="0"/>
              <w:rPr>
                <w:del w:id="8572" w:author="Jose Eduardo VIU" w:date="2023-04-01T20:51:00Z"/>
              </w:rPr>
            </w:pPr>
          </w:p>
        </w:tc>
        <w:tc>
          <w:tcPr>
            <w:tcW w:w="789" w:type="dxa"/>
          </w:tcPr>
          <w:p w14:paraId="4472C953" w14:textId="5A3A561B" w:rsidR="00CB7E31" w:rsidDel="009E4857" w:rsidRDefault="00000000">
            <w:pPr>
              <w:suppressAutoHyphens w:val="0"/>
              <w:spacing w:after="0"/>
              <w:rPr>
                <w:del w:id="8573" w:author="Jose Eduardo VIU" w:date="2023-04-01T20:51:00Z"/>
              </w:rPr>
            </w:pPr>
            <w:del w:id="8574" w:author="Jose Eduardo VIU" w:date="2023-04-01T20:51:00Z">
              <w:r w:rsidDel="009E4857">
                <w:rPr>
                  <w:rFonts w:ascii="Courier New" w:eastAsia="Courier New" w:hAnsi="Courier New" w:cs="Courier New"/>
                </w:rPr>
                <w:delText>2019</w:delText>
              </w:r>
            </w:del>
          </w:p>
        </w:tc>
        <w:tc>
          <w:tcPr>
            <w:tcW w:w="554" w:type="dxa"/>
          </w:tcPr>
          <w:p w14:paraId="02A25DE8" w14:textId="0B062932" w:rsidR="00CB7E31" w:rsidDel="009E4857" w:rsidRDefault="00CB7E31">
            <w:pPr>
              <w:suppressAutoHyphens w:val="0"/>
              <w:rPr>
                <w:del w:id="8575" w:author="Jose Eduardo VIU" w:date="2023-04-01T20:51:00Z"/>
              </w:rPr>
            </w:pPr>
          </w:p>
        </w:tc>
        <w:tc>
          <w:tcPr>
            <w:tcW w:w="898" w:type="dxa"/>
          </w:tcPr>
          <w:p w14:paraId="29F93E36" w14:textId="3D2CB41F" w:rsidR="00CB7E31" w:rsidDel="009E4857" w:rsidRDefault="00000000">
            <w:pPr>
              <w:suppressAutoHyphens w:val="0"/>
              <w:spacing w:after="0"/>
              <w:rPr>
                <w:del w:id="8576" w:author="Jose Eduardo VIU" w:date="2023-04-01T20:51:00Z"/>
              </w:rPr>
            </w:pPr>
            <w:del w:id="8577" w:author="Jose Eduardo VIU" w:date="2023-04-01T20:51:00Z">
              <w:r w:rsidDel="009E4857">
                <w:rPr>
                  <w:rFonts w:ascii="Courier New" w:eastAsia="Courier New" w:hAnsi="Courier New" w:cs="Courier New"/>
                </w:rPr>
                <w:delText>0.66</w:delText>
              </w:r>
            </w:del>
          </w:p>
        </w:tc>
        <w:tc>
          <w:tcPr>
            <w:tcW w:w="335" w:type="dxa"/>
          </w:tcPr>
          <w:p w14:paraId="59D4688C" w14:textId="7706CCD8" w:rsidR="00CB7E31" w:rsidDel="009E4857" w:rsidRDefault="00CB7E31">
            <w:pPr>
              <w:suppressAutoHyphens w:val="0"/>
              <w:rPr>
                <w:del w:id="8578" w:author="Jose Eduardo VIU" w:date="2023-04-01T20:51:00Z"/>
              </w:rPr>
            </w:pPr>
          </w:p>
        </w:tc>
        <w:tc>
          <w:tcPr>
            <w:tcW w:w="1360" w:type="dxa"/>
          </w:tcPr>
          <w:p w14:paraId="44BBA5EA" w14:textId="629C34D6" w:rsidR="00CB7E31" w:rsidDel="009E4857" w:rsidRDefault="00000000">
            <w:pPr>
              <w:suppressAutoHyphens w:val="0"/>
              <w:spacing w:after="0"/>
              <w:rPr>
                <w:del w:id="8579" w:author="Jose Eduardo VIU" w:date="2023-04-01T20:51:00Z"/>
              </w:rPr>
            </w:pPr>
            <w:del w:id="8580" w:author="Jose Eduardo VIU" w:date="2023-04-01T20:51:00Z">
              <w:r w:rsidDel="009E4857">
                <w:rPr>
                  <w:rFonts w:ascii="Courier New" w:eastAsia="Courier New" w:hAnsi="Courier New" w:cs="Courier New"/>
                </w:rPr>
                <w:delText>0.222736</w:delText>
              </w:r>
            </w:del>
          </w:p>
        </w:tc>
        <w:tc>
          <w:tcPr>
            <w:tcW w:w="1039" w:type="dxa"/>
          </w:tcPr>
          <w:p w14:paraId="6DD8E0CA" w14:textId="303FBA3A" w:rsidR="00CB7E31" w:rsidDel="009E4857" w:rsidRDefault="00000000">
            <w:pPr>
              <w:suppressAutoHyphens w:val="0"/>
              <w:spacing w:after="0"/>
              <w:rPr>
                <w:del w:id="8581" w:author="Jose Eduardo VIU" w:date="2023-04-01T20:51:00Z"/>
              </w:rPr>
            </w:pPr>
            <w:del w:id="8582" w:author="Jose Eduardo VIU" w:date="2023-04-01T20:51:00Z">
              <w:r w:rsidDel="009E4857">
                <w:rPr>
                  <w:rFonts w:ascii="Courier New" w:eastAsia="Courier New" w:hAnsi="Courier New" w:cs="Courier New"/>
                </w:rPr>
                <w:delText>GRANJA 2</w:delText>
              </w:r>
            </w:del>
          </w:p>
        </w:tc>
      </w:tr>
      <w:tr w:rsidR="00CB7E31" w:rsidDel="009E4857" w14:paraId="311C7F06" w14:textId="6E421E17">
        <w:trPr>
          <w:trHeight w:val="271"/>
          <w:del w:id="8583" w:author="Jose Eduardo VIU" w:date="2023-04-01T20:51:00Z"/>
        </w:trPr>
        <w:tc>
          <w:tcPr>
            <w:tcW w:w="679" w:type="dxa"/>
          </w:tcPr>
          <w:p w14:paraId="6176AC09" w14:textId="27CC7949" w:rsidR="00CB7E31" w:rsidDel="009E4857" w:rsidRDefault="00000000">
            <w:pPr>
              <w:suppressAutoHyphens w:val="0"/>
              <w:spacing w:after="0"/>
              <w:rPr>
                <w:del w:id="8584" w:author="Jose Eduardo VIU" w:date="2023-04-01T20:51:00Z"/>
              </w:rPr>
            </w:pPr>
            <w:del w:id="8585" w:author="Jose Eduardo VIU" w:date="2023-04-01T20:51:00Z">
              <w:r w:rsidDel="009E4857">
                <w:rPr>
                  <w:rFonts w:ascii="Courier New" w:eastAsia="Courier New" w:hAnsi="Courier New" w:cs="Courier New"/>
                </w:rPr>
                <w:delText>3</w:delText>
              </w:r>
            </w:del>
          </w:p>
        </w:tc>
        <w:tc>
          <w:tcPr>
            <w:tcW w:w="1250" w:type="dxa"/>
          </w:tcPr>
          <w:p w14:paraId="20B2BC39" w14:textId="6A55ADF9" w:rsidR="00CB7E31" w:rsidDel="009E4857" w:rsidRDefault="00CB7E31">
            <w:pPr>
              <w:suppressAutoHyphens w:val="0"/>
              <w:rPr>
                <w:del w:id="8586" w:author="Jose Eduardo VIU" w:date="2023-04-01T20:51:00Z"/>
              </w:rPr>
            </w:pPr>
          </w:p>
        </w:tc>
        <w:tc>
          <w:tcPr>
            <w:tcW w:w="778" w:type="dxa"/>
          </w:tcPr>
          <w:p w14:paraId="03EBA037" w14:textId="4342C179" w:rsidR="00CB7E31" w:rsidDel="009E4857" w:rsidRDefault="00000000">
            <w:pPr>
              <w:suppressAutoHyphens w:val="0"/>
              <w:spacing w:after="0"/>
              <w:rPr>
                <w:del w:id="8587" w:author="Jose Eduardo VIU" w:date="2023-04-01T20:51:00Z"/>
              </w:rPr>
            </w:pPr>
            <w:del w:id="8588" w:author="Jose Eduardo VIU" w:date="2023-04-01T20:51:00Z">
              <w:r w:rsidDel="009E4857">
                <w:rPr>
                  <w:rFonts w:ascii="Courier New" w:eastAsia="Courier New" w:hAnsi="Courier New" w:cs="Courier New"/>
                </w:rPr>
                <w:delText>44</w:delText>
              </w:r>
            </w:del>
          </w:p>
        </w:tc>
        <w:tc>
          <w:tcPr>
            <w:tcW w:w="335" w:type="dxa"/>
          </w:tcPr>
          <w:p w14:paraId="016E18BA" w14:textId="7305296D" w:rsidR="00CB7E31" w:rsidDel="009E4857" w:rsidRDefault="00CB7E31">
            <w:pPr>
              <w:suppressAutoHyphens w:val="0"/>
              <w:rPr>
                <w:del w:id="8589" w:author="Jose Eduardo VIU" w:date="2023-04-01T20:51:00Z"/>
              </w:rPr>
            </w:pPr>
          </w:p>
        </w:tc>
        <w:tc>
          <w:tcPr>
            <w:tcW w:w="789" w:type="dxa"/>
          </w:tcPr>
          <w:p w14:paraId="77B75AA1" w14:textId="056774C7" w:rsidR="00CB7E31" w:rsidDel="009E4857" w:rsidRDefault="00000000">
            <w:pPr>
              <w:suppressAutoHyphens w:val="0"/>
              <w:spacing w:after="0"/>
              <w:rPr>
                <w:del w:id="8590" w:author="Jose Eduardo VIU" w:date="2023-04-01T20:51:00Z"/>
              </w:rPr>
            </w:pPr>
            <w:del w:id="8591" w:author="Jose Eduardo VIU" w:date="2023-04-01T20:51:00Z">
              <w:r w:rsidDel="009E4857">
                <w:rPr>
                  <w:rFonts w:ascii="Courier New" w:eastAsia="Courier New" w:hAnsi="Courier New" w:cs="Courier New"/>
                </w:rPr>
                <w:delText>2017</w:delText>
              </w:r>
            </w:del>
          </w:p>
        </w:tc>
        <w:tc>
          <w:tcPr>
            <w:tcW w:w="554" w:type="dxa"/>
          </w:tcPr>
          <w:p w14:paraId="501CC222" w14:textId="6CF7A499" w:rsidR="00CB7E31" w:rsidDel="009E4857" w:rsidRDefault="00CB7E31">
            <w:pPr>
              <w:suppressAutoHyphens w:val="0"/>
              <w:rPr>
                <w:del w:id="8592" w:author="Jose Eduardo VIU" w:date="2023-04-01T20:51:00Z"/>
              </w:rPr>
            </w:pPr>
          </w:p>
        </w:tc>
        <w:tc>
          <w:tcPr>
            <w:tcW w:w="898" w:type="dxa"/>
          </w:tcPr>
          <w:p w14:paraId="7A506A17" w14:textId="069FBF2C" w:rsidR="00CB7E31" w:rsidDel="009E4857" w:rsidRDefault="00000000">
            <w:pPr>
              <w:suppressAutoHyphens w:val="0"/>
              <w:spacing w:after="0"/>
              <w:rPr>
                <w:del w:id="8593" w:author="Jose Eduardo VIU" w:date="2023-04-01T20:51:00Z"/>
              </w:rPr>
            </w:pPr>
            <w:del w:id="8594" w:author="Jose Eduardo VIU" w:date="2023-04-01T20:51:00Z">
              <w:r w:rsidDel="009E4857">
                <w:rPr>
                  <w:rFonts w:ascii="Courier New" w:eastAsia="Courier New" w:hAnsi="Courier New" w:cs="Courier New"/>
                </w:rPr>
                <w:delText>0.66</w:delText>
              </w:r>
            </w:del>
          </w:p>
        </w:tc>
        <w:tc>
          <w:tcPr>
            <w:tcW w:w="335" w:type="dxa"/>
          </w:tcPr>
          <w:p w14:paraId="7A02E917" w14:textId="3975B667" w:rsidR="00CB7E31" w:rsidDel="009E4857" w:rsidRDefault="00CB7E31">
            <w:pPr>
              <w:suppressAutoHyphens w:val="0"/>
              <w:rPr>
                <w:del w:id="8595" w:author="Jose Eduardo VIU" w:date="2023-04-01T20:51:00Z"/>
              </w:rPr>
            </w:pPr>
          </w:p>
        </w:tc>
        <w:tc>
          <w:tcPr>
            <w:tcW w:w="1360" w:type="dxa"/>
          </w:tcPr>
          <w:p w14:paraId="5CB5178E" w14:textId="76397DEE" w:rsidR="00CB7E31" w:rsidDel="009E4857" w:rsidRDefault="00000000">
            <w:pPr>
              <w:suppressAutoHyphens w:val="0"/>
              <w:spacing w:after="0"/>
              <w:rPr>
                <w:del w:id="8596" w:author="Jose Eduardo VIU" w:date="2023-04-01T20:51:00Z"/>
              </w:rPr>
            </w:pPr>
            <w:del w:id="8597" w:author="Jose Eduardo VIU" w:date="2023-04-01T20:51:00Z">
              <w:r w:rsidDel="009E4857">
                <w:rPr>
                  <w:rFonts w:ascii="Courier New" w:eastAsia="Courier New" w:hAnsi="Courier New" w:cs="Courier New"/>
                </w:rPr>
                <w:delText>0.373933</w:delText>
              </w:r>
            </w:del>
          </w:p>
        </w:tc>
        <w:tc>
          <w:tcPr>
            <w:tcW w:w="1039" w:type="dxa"/>
          </w:tcPr>
          <w:p w14:paraId="2A559AB3" w14:textId="3AF54418" w:rsidR="00CB7E31" w:rsidDel="009E4857" w:rsidRDefault="00000000">
            <w:pPr>
              <w:suppressAutoHyphens w:val="0"/>
              <w:spacing w:after="0"/>
              <w:rPr>
                <w:del w:id="8598" w:author="Jose Eduardo VIU" w:date="2023-04-01T20:51:00Z"/>
              </w:rPr>
            </w:pPr>
            <w:del w:id="8599" w:author="Jose Eduardo VIU" w:date="2023-04-01T20:51:00Z">
              <w:r w:rsidDel="009E4857">
                <w:rPr>
                  <w:rFonts w:ascii="Courier New" w:eastAsia="Courier New" w:hAnsi="Courier New" w:cs="Courier New"/>
                </w:rPr>
                <w:delText>GRANJA 2</w:delText>
              </w:r>
            </w:del>
          </w:p>
        </w:tc>
      </w:tr>
      <w:tr w:rsidR="00CB7E31" w:rsidDel="009E4857" w14:paraId="259C129F" w14:textId="31A5FD78">
        <w:trPr>
          <w:trHeight w:val="271"/>
          <w:del w:id="8600" w:author="Jose Eduardo VIU" w:date="2023-04-01T20:51:00Z"/>
        </w:trPr>
        <w:tc>
          <w:tcPr>
            <w:tcW w:w="679" w:type="dxa"/>
          </w:tcPr>
          <w:p w14:paraId="2D41D349" w14:textId="20D8A895" w:rsidR="00CB7E31" w:rsidDel="009E4857" w:rsidRDefault="00000000">
            <w:pPr>
              <w:suppressAutoHyphens w:val="0"/>
              <w:spacing w:after="0"/>
              <w:rPr>
                <w:del w:id="8601" w:author="Jose Eduardo VIU" w:date="2023-04-01T20:51:00Z"/>
              </w:rPr>
            </w:pPr>
            <w:del w:id="8602" w:author="Jose Eduardo VIU" w:date="2023-04-01T20:51:00Z">
              <w:r w:rsidDel="009E4857">
                <w:rPr>
                  <w:rFonts w:ascii="Courier New" w:eastAsia="Courier New" w:hAnsi="Courier New" w:cs="Courier New"/>
                </w:rPr>
                <w:delText>4</w:delText>
              </w:r>
            </w:del>
          </w:p>
        </w:tc>
        <w:tc>
          <w:tcPr>
            <w:tcW w:w="1250" w:type="dxa"/>
          </w:tcPr>
          <w:p w14:paraId="515363A5" w14:textId="32C82D6D" w:rsidR="00CB7E31" w:rsidDel="009E4857" w:rsidRDefault="00CB7E31">
            <w:pPr>
              <w:suppressAutoHyphens w:val="0"/>
              <w:rPr>
                <w:del w:id="8603" w:author="Jose Eduardo VIU" w:date="2023-04-01T20:51:00Z"/>
              </w:rPr>
            </w:pPr>
          </w:p>
        </w:tc>
        <w:tc>
          <w:tcPr>
            <w:tcW w:w="778" w:type="dxa"/>
          </w:tcPr>
          <w:p w14:paraId="07229FC4" w14:textId="058BDD10" w:rsidR="00CB7E31" w:rsidDel="009E4857" w:rsidRDefault="00000000">
            <w:pPr>
              <w:suppressAutoHyphens w:val="0"/>
              <w:spacing w:after="0"/>
              <w:rPr>
                <w:del w:id="8604" w:author="Jose Eduardo VIU" w:date="2023-04-01T20:51:00Z"/>
              </w:rPr>
            </w:pPr>
            <w:del w:id="8605" w:author="Jose Eduardo VIU" w:date="2023-04-01T20:51:00Z">
              <w:r w:rsidDel="009E4857">
                <w:rPr>
                  <w:rFonts w:ascii="Courier New" w:eastAsia="Courier New" w:hAnsi="Courier New" w:cs="Courier New"/>
                </w:rPr>
                <w:delText>19</w:delText>
              </w:r>
            </w:del>
          </w:p>
        </w:tc>
        <w:tc>
          <w:tcPr>
            <w:tcW w:w="335" w:type="dxa"/>
          </w:tcPr>
          <w:p w14:paraId="5657C81E" w14:textId="61AC5254" w:rsidR="00CB7E31" w:rsidDel="009E4857" w:rsidRDefault="00CB7E31">
            <w:pPr>
              <w:suppressAutoHyphens w:val="0"/>
              <w:rPr>
                <w:del w:id="8606" w:author="Jose Eduardo VIU" w:date="2023-04-01T20:51:00Z"/>
              </w:rPr>
            </w:pPr>
          </w:p>
        </w:tc>
        <w:tc>
          <w:tcPr>
            <w:tcW w:w="789" w:type="dxa"/>
          </w:tcPr>
          <w:p w14:paraId="00A4FD4C" w14:textId="515E4043" w:rsidR="00CB7E31" w:rsidDel="009E4857" w:rsidRDefault="00000000">
            <w:pPr>
              <w:suppressAutoHyphens w:val="0"/>
              <w:spacing w:after="0"/>
              <w:rPr>
                <w:del w:id="8607" w:author="Jose Eduardo VIU" w:date="2023-04-01T20:51:00Z"/>
              </w:rPr>
            </w:pPr>
            <w:del w:id="8608" w:author="Jose Eduardo VIU" w:date="2023-04-01T20:51:00Z">
              <w:r w:rsidDel="009E4857">
                <w:rPr>
                  <w:rFonts w:ascii="Courier New" w:eastAsia="Courier New" w:hAnsi="Courier New" w:cs="Courier New"/>
                </w:rPr>
                <w:delText>2020</w:delText>
              </w:r>
            </w:del>
          </w:p>
        </w:tc>
        <w:tc>
          <w:tcPr>
            <w:tcW w:w="554" w:type="dxa"/>
          </w:tcPr>
          <w:p w14:paraId="5495EA48" w14:textId="27D43BDC" w:rsidR="00CB7E31" w:rsidDel="009E4857" w:rsidRDefault="00CB7E31">
            <w:pPr>
              <w:suppressAutoHyphens w:val="0"/>
              <w:rPr>
                <w:del w:id="8609" w:author="Jose Eduardo VIU" w:date="2023-04-01T20:51:00Z"/>
              </w:rPr>
            </w:pPr>
          </w:p>
        </w:tc>
        <w:tc>
          <w:tcPr>
            <w:tcW w:w="898" w:type="dxa"/>
          </w:tcPr>
          <w:p w14:paraId="1649A34D" w14:textId="3D57A071" w:rsidR="00CB7E31" w:rsidDel="009E4857" w:rsidRDefault="00000000">
            <w:pPr>
              <w:suppressAutoHyphens w:val="0"/>
              <w:spacing w:after="0"/>
              <w:rPr>
                <w:del w:id="8610" w:author="Jose Eduardo VIU" w:date="2023-04-01T20:51:00Z"/>
              </w:rPr>
            </w:pPr>
            <w:del w:id="8611" w:author="Jose Eduardo VIU" w:date="2023-04-01T20:51:00Z">
              <w:r w:rsidDel="009E4857">
                <w:rPr>
                  <w:rFonts w:ascii="Courier New" w:eastAsia="Courier New" w:hAnsi="Courier New" w:cs="Courier New"/>
                </w:rPr>
                <w:delText>0.66</w:delText>
              </w:r>
            </w:del>
          </w:p>
        </w:tc>
        <w:tc>
          <w:tcPr>
            <w:tcW w:w="335" w:type="dxa"/>
          </w:tcPr>
          <w:p w14:paraId="220A896E" w14:textId="65B2E092" w:rsidR="00CB7E31" w:rsidDel="009E4857" w:rsidRDefault="00CB7E31">
            <w:pPr>
              <w:suppressAutoHyphens w:val="0"/>
              <w:rPr>
                <w:del w:id="8612" w:author="Jose Eduardo VIU" w:date="2023-04-01T20:51:00Z"/>
              </w:rPr>
            </w:pPr>
          </w:p>
        </w:tc>
        <w:tc>
          <w:tcPr>
            <w:tcW w:w="1360" w:type="dxa"/>
          </w:tcPr>
          <w:p w14:paraId="09470D3E" w14:textId="2AD1D207" w:rsidR="00CB7E31" w:rsidDel="009E4857" w:rsidRDefault="00000000">
            <w:pPr>
              <w:suppressAutoHyphens w:val="0"/>
              <w:spacing w:after="0"/>
              <w:rPr>
                <w:del w:id="8613" w:author="Jose Eduardo VIU" w:date="2023-04-01T20:51:00Z"/>
              </w:rPr>
            </w:pPr>
            <w:del w:id="8614" w:author="Jose Eduardo VIU" w:date="2023-04-01T20:51:00Z">
              <w:r w:rsidDel="009E4857">
                <w:rPr>
                  <w:rFonts w:ascii="Courier New" w:eastAsia="Courier New" w:hAnsi="Courier New" w:cs="Courier New"/>
                </w:rPr>
                <w:delText>0.197596</w:delText>
              </w:r>
            </w:del>
          </w:p>
        </w:tc>
        <w:tc>
          <w:tcPr>
            <w:tcW w:w="1039" w:type="dxa"/>
          </w:tcPr>
          <w:p w14:paraId="05D3B38E" w14:textId="31DACAE2" w:rsidR="00CB7E31" w:rsidDel="009E4857" w:rsidRDefault="00000000">
            <w:pPr>
              <w:suppressAutoHyphens w:val="0"/>
              <w:spacing w:after="0"/>
              <w:rPr>
                <w:del w:id="8615" w:author="Jose Eduardo VIU" w:date="2023-04-01T20:51:00Z"/>
              </w:rPr>
            </w:pPr>
            <w:del w:id="8616" w:author="Jose Eduardo VIU" w:date="2023-04-01T20:51:00Z">
              <w:r w:rsidDel="009E4857">
                <w:rPr>
                  <w:rFonts w:ascii="Courier New" w:eastAsia="Courier New" w:hAnsi="Courier New" w:cs="Courier New"/>
                </w:rPr>
                <w:delText>GRANJA 2</w:delText>
              </w:r>
            </w:del>
          </w:p>
        </w:tc>
      </w:tr>
      <w:tr w:rsidR="00CB7E31" w:rsidDel="009E4857" w14:paraId="6E306E3E" w14:textId="1B6E2A97">
        <w:trPr>
          <w:trHeight w:val="271"/>
          <w:del w:id="8617" w:author="Jose Eduardo VIU" w:date="2023-04-01T20:51:00Z"/>
        </w:trPr>
        <w:tc>
          <w:tcPr>
            <w:tcW w:w="679" w:type="dxa"/>
          </w:tcPr>
          <w:p w14:paraId="6F8334E7" w14:textId="51AFA9A5" w:rsidR="00CB7E31" w:rsidDel="009E4857" w:rsidRDefault="00000000">
            <w:pPr>
              <w:suppressAutoHyphens w:val="0"/>
              <w:spacing w:after="0"/>
              <w:rPr>
                <w:del w:id="8618" w:author="Jose Eduardo VIU" w:date="2023-04-01T20:51:00Z"/>
              </w:rPr>
            </w:pPr>
            <w:del w:id="8619" w:author="Jose Eduardo VIU" w:date="2023-04-01T20:51:00Z">
              <w:r w:rsidDel="009E4857">
                <w:rPr>
                  <w:rFonts w:ascii="Courier New" w:eastAsia="Courier New" w:hAnsi="Courier New" w:cs="Courier New"/>
                </w:rPr>
                <w:delText>…</w:delText>
              </w:r>
            </w:del>
          </w:p>
        </w:tc>
        <w:tc>
          <w:tcPr>
            <w:tcW w:w="1250" w:type="dxa"/>
          </w:tcPr>
          <w:p w14:paraId="17916547" w14:textId="753FC33B" w:rsidR="00CB7E31" w:rsidDel="009E4857" w:rsidRDefault="00000000">
            <w:pPr>
              <w:suppressAutoHyphens w:val="0"/>
              <w:spacing w:after="0"/>
              <w:ind w:left="916"/>
              <w:rPr>
                <w:del w:id="8620" w:author="Jose Eduardo VIU" w:date="2023-04-01T20:51:00Z"/>
              </w:rPr>
            </w:pPr>
            <w:del w:id="8621" w:author="Jose Eduardo VIU" w:date="2023-04-01T20:51:00Z">
              <w:r w:rsidDel="009E4857">
                <w:rPr>
                  <w:rFonts w:ascii="Courier New" w:eastAsia="Courier New" w:hAnsi="Courier New" w:cs="Courier New"/>
                </w:rPr>
                <w:delText>…</w:delText>
              </w:r>
            </w:del>
          </w:p>
        </w:tc>
        <w:tc>
          <w:tcPr>
            <w:tcW w:w="778" w:type="dxa"/>
          </w:tcPr>
          <w:p w14:paraId="3FE702E0" w14:textId="2A31A4AC" w:rsidR="00CB7E31" w:rsidDel="009E4857" w:rsidRDefault="00CB7E31">
            <w:pPr>
              <w:suppressAutoHyphens w:val="0"/>
              <w:rPr>
                <w:del w:id="8622" w:author="Jose Eduardo VIU" w:date="2023-04-01T20:51:00Z"/>
              </w:rPr>
            </w:pPr>
          </w:p>
        </w:tc>
        <w:tc>
          <w:tcPr>
            <w:tcW w:w="335" w:type="dxa"/>
          </w:tcPr>
          <w:p w14:paraId="1C661A0D" w14:textId="54D2BE23" w:rsidR="00CB7E31" w:rsidDel="009E4857" w:rsidRDefault="00000000">
            <w:pPr>
              <w:suppressAutoHyphens w:val="0"/>
              <w:spacing w:after="0"/>
              <w:rPr>
                <w:del w:id="8623" w:author="Jose Eduardo VIU" w:date="2023-04-01T20:51:00Z"/>
              </w:rPr>
            </w:pPr>
            <w:del w:id="8624" w:author="Jose Eduardo VIU" w:date="2023-04-01T20:51:00Z">
              <w:r w:rsidDel="009E4857">
                <w:rPr>
                  <w:rFonts w:ascii="Courier New" w:eastAsia="Courier New" w:hAnsi="Courier New" w:cs="Courier New"/>
                </w:rPr>
                <w:delText>…</w:delText>
              </w:r>
            </w:del>
          </w:p>
        </w:tc>
        <w:tc>
          <w:tcPr>
            <w:tcW w:w="789" w:type="dxa"/>
          </w:tcPr>
          <w:p w14:paraId="140233ED" w14:textId="33D52599" w:rsidR="00CB7E31" w:rsidDel="009E4857" w:rsidRDefault="00CB7E31">
            <w:pPr>
              <w:suppressAutoHyphens w:val="0"/>
              <w:rPr>
                <w:del w:id="8625" w:author="Jose Eduardo VIU" w:date="2023-04-01T20:51:00Z"/>
              </w:rPr>
            </w:pPr>
          </w:p>
        </w:tc>
        <w:tc>
          <w:tcPr>
            <w:tcW w:w="554" w:type="dxa"/>
          </w:tcPr>
          <w:p w14:paraId="338EBE5A" w14:textId="6F854216" w:rsidR="00CB7E31" w:rsidDel="009E4857" w:rsidRDefault="00000000">
            <w:pPr>
              <w:suppressAutoHyphens w:val="0"/>
              <w:spacing w:after="0"/>
              <w:rPr>
                <w:del w:id="8626" w:author="Jose Eduardo VIU" w:date="2023-04-01T20:51:00Z"/>
              </w:rPr>
            </w:pPr>
            <w:del w:id="8627" w:author="Jose Eduardo VIU" w:date="2023-04-01T20:51:00Z">
              <w:r w:rsidDel="009E4857">
                <w:rPr>
                  <w:rFonts w:ascii="Courier New" w:eastAsia="Courier New" w:hAnsi="Courier New" w:cs="Courier New"/>
                </w:rPr>
                <w:delText>…</w:delText>
              </w:r>
            </w:del>
          </w:p>
        </w:tc>
        <w:tc>
          <w:tcPr>
            <w:tcW w:w="898" w:type="dxa"/>
          </w:tcPr>
          <w:p w14:paraId="06293F77" w14:textId="6645376E" w:rsidR="00CB7E31" w:rsidDel="009E4857" w:rsidRDefault="00CB7E31">
            <w:pPr>
              <w:suppressAutoHyphens w:val="0"/>
              <w:rPr>
                <w:del w:id="8628" w:author="Jose Eduardo VIU" w:date="2023-04-01T20:51:00Z"/>
              </w:rPr>
            </w:pPr>
          </w:p>
        </w:tc>
        <w:tc>
          <w:tcPr>
            <w:tcW w:w="335" w:type="dxa"/>
          </w:tcPr>
          <w:p w14:paraId="7774779E" w14:textId="442FD76A" w:rsidR="00CB7E31" w:rsidDel="009E4857" w:rsidRDefault="00000000">
            <w:pPr>
              <w:suppressAutoHyphens w:val="0"/>
              <w:spacing w:after="0"/>
              <w:rPr>
                <w:del w:id="8629" w:author="Jose Eduardo VIU" w:date="2023-04-01T20:51:00Z"/>
              </w:rPr>
            </w:pPr>
            <w:del w:id="8630" w:author="Jose Eduardo VIU" w:date="2023-04-01T20:51:00Z">
              <w:r w:rsidDel="009E4857">
                <w:rPr>
                  <w:rFonts w:ascii="Courier New" w:eastAsia="Courier New" w:hAnsi="Courier New" w:cs="Courier New"/>
                </w:rPr>
                <w:delText>…</w:delText>
              </w:r>
            </w:del>
          </w:p>
        </w:tc>
        <w:tc>
          <w:tcPr>
            <w:tcW w:w="1360" w:type="dxa"/>
          </w:tcPr>
          <w:p w14:paraId="4A1DDBDD" w14:textId="7A33A03A" w:rsidR="00CB7E31" w:rsidDel="009E4857" w:rsidRDefault="00000000">
            <w:pPr>
              <w:suppressAutoHyphens w:val="0"/>
              <w:spacing w:after="0"/>
              <w:ind w:left="344"/>
              <w:jc w:val="center"/>
              <w:rPr>
                <w:del w:id="8631" w:author="Jose Eduardo VIU" w:date="2023-04-01T20:51:00Z"/>
              </w:rPr>
            </w:pPr>
            <w:del w:id="8632" w:author="Jose Eduardo VIU" w:date="2023-04-01T20:51:00Z">
              <w:r w:rsidDel="009E4857">
                <w:rPr>
                  <w:rFonts w:ascii="Courier New" w:eastAsia="Courier New" w:hAnsi="Courier New" w:cs="Courier New"/>
                </w:rPr>
                <w:delText>…</w:delText>
              </w:r>
            </w:del>
          </w:p>
        </w:tc>
        <w:tc>
          <w:tcPr>
            <w:tcW w:w="1039" w:type="dxa"/>
          </w:tcPr>
          <w:p w14:paraId="768883AD" w14:textId="2996DB77" w:rsidR="00CB7E31" w:rsidDel="009E4857" w:rsidRDefault="00CB7E31">
            <w:pPr>
              <w:suppressAutoHyphens w:val="0"/>
              <w:rPr>
                <w:del w:id="8633" w:author="Jose Eduardo VIU" w:date="2023-04-01T20:51:00Z"/>
              </w:rPr>
            </w:pPr>
          </w:p>
        </w:tc>
      </w:tr>
      <w:tr w:rsidR="00CB7E31" w:rsidDel="009E4857" w14:paraId="05F597A0" w14:textId="68A19148">
        <w:trPr>
          <w:trHeight w:val="271"/>
          <w:del w:id="8634" w:author="Jose Eduardo VIU" w:date="2023-04-01T20:51:00Z"/>
        </w:trPr>
        <w:tc>
          <w:tcPr>
            <w:tcW w:w="679" w:type="dxa"/>
          </w:tcPr>
          <w:p w14:paraId="53023E07" w14:textId="6D21076F" w:rsidR="00CB7E31" w:rsidDel="009E4857" w:rsidRDefault="00000000">
            <w:pPr>
              <w:suppressAutoHyphens w:val="0"/>
              <w:spacing w:after="0"/>
              <w:rPr>
                <w:del w:id="8635" w:author="Jose Eduardo VIU" w:date="2023-04-01T20:51:00Z"/>
              </w:rPr>
            </w:pPr>
            <w:del w:id="8636" w:author="Jose Eduardo VIU" w:date="2023-04-01T20:51:00Z">
              <w:r w:rsidDel="009E4857">
                <w:rPr>
                  <w:rFonts w:ascii="Courier New" w:eastAsia="Courier New" w:hAnsi="Courier New" w:cs="Courier New"/>
                </w:rPr>
                <w:delText>5327</w:delText>
              </w:r>
            </w:del>
          </w:p>
        </w:tc>
        <w:tc>
          <w:tcPr>
            <w:tcW w:w="1250" w:type="dxa"/>
          </w:tcPr>
          <w:p w14:paraId="181275FA" w14:textId="27270D4F" w:rsidR="00CB7E31" w:rsidDel="009E4857" w:rsidRDefault="00CB7E31">
            <w:pPr>
              <w:suppressAutoHyphens w:val="0"/>
              <w:rPr>
                <w:del w:id="8637" w:author="Jose Eduardo VIU" w:date="2023-04-01T20:51:00Z"/>
              </w:rPr>
            </w:pPr>
          </w:p>
        </w:tc>
        <w:tc>
          <w:tcPr>
            <w:tcW w:w="778" w:type="dxa"/>
          </w:tcPr>
          <w:p w14:paraId="1744ACB9" w14:textId="60A9F9C1" w:rsidR="00CB7E31" w:rsidDel="009E4857" w:rsidRDefault="00000000">
            <w:pPr>
              <w:suppressAutoHyphens w:val="0"/>
              <w:spacing w:after="0"/>
              <w:rPr>
                <w:del w:id="8638" w:author="Jose Eduardo VIU" w:date="2023-04-01T20:51:00Z"/>
              </w:rPr>
            </w:pPr>
            <w:del w:id="8639" w:author="Jose Eduardo VIU" w:date="2023-04-01T20:51:00Z">
              <w:r w:rsidDel="009E4857">
                <w:rPr>
                  <w:rFonts w:ascii="Courier New" w:eastAsia="Courier New" w:hAnsi="Courier New" w:cs="Courier New"/>
                </w:rPr>
                <w:delText>50</w:delText>
              </w:r>
            </w:del>
          </w:p>
        </w:tc>
        <w:tc>
          <w:tcPr>
            <w:tcW w:w="335" w:type="dxa"/>
          </w:tcPr>
          <w:p w14:paraId="40A2F1D3" w14:textId="73DF49EF" w:rsidR="00CB7E31" w:rsidDel="009E4857" w:rsidRDefault="00CB7E31">
            <w:pPr>
              <w:suppressAutoHyphens w:val="0"/>
              <w:rPr>
                <w:del w:id="8640" w:author="Jose Eduardo VIU" w:date="2023-04-01T20:51:00Z"/>
              </w:rPr>
            </w:pPr>
          </w:p>
        </w:tc>
        <w:tc>
          <w:tcPr>
            <w:tcW w:w="789" w:type="dxa"/>
          </w:tcPr>
          <w:p w14:paraId="46240378" w14:textId="05AEB4BD" w:rsidR="00CB7E31" w:rsidDel="009E4857" w:rsidRDefault="00000000">
            <w:pPr>
              <w:suppressAutoHyphens w:val="0"/>
              <w:spacing w:after="0"/>
              <w:rPr>
                <w:del w:id="8641" w:author="Jose Eduardo VIU" w:date="2023-04-01T20:51:00Z"/>
              </w:rPr>
            </w:pPr>
            <w:del w:id="8642" w:author="Jose Eduardo VIU" w:date="2023-04-01T20:51:00Z">
              <w:r w:rsidDel="009E4857">
                <w:rPr>
                  <w:rFonts w:ascii="Courier New" w:eastAsia="Courier New" w:hAnsi="Courier New" w:cs="Courier New"/>
                </w:rPr>
                <w:delText>2021</w:delText>
              </w:r>
            </w:del>
          </w:p>
        </w:tc>
        <w:tc>
          <w:tcPr>
            <w:tcW w:w="554" w:type="dxa"/>
          </w:tcPr>
          <w:p w14:paraId="6EA5E7EF" w14:textId="1A586AAA" w:rsidR="00CB7E31" w:rsidDel="009E4857" w:rsidRDefault="00CB7E31">
            <w:pPr>
              <w:suppressAutoHyphens w:val="0"/>
              <w:rPr>
                <w:del w:id="8643" w:author="Jose Eduardo VIU" w:date="2023-04-01T20:51:00Z"/>
              </w:rPr>
            </w:pPr>
          </w:p>
        </w:tc>
        <w:tc>
          <w:tcPr>
            <w:tcW w:w="898" w:type="dxa"/>
          </w:tcPr>
          <w:p w14:paraId="6DBFB7C1" w14:textId="2EA59E97" w:rsidR="00CB7E31" w:rsidDel="009E4857" w:rsidRDefault="00000000">
            <w:pPr>
              <w:suppressAutoHyphens w:val="0"/>
              <w:spacing w:after="0"/>
              <w:rPr>
                <w:del w:id="8644" w:author="Jose Eduardo VIU" w:date="2023-04-01T20:51:00Z"/>
              </w:rPr>
            </w:pPr>
            <w:del w:id="8645" w:author="Jose Eduardo VIU" w:date="2023-04-01T20:51:00Z">
              <w:r w:rsidDel="009E4857">
                <w:rPr>
                  <w:rFonts w:ascii="Courier New" w:eastAsia="Courier New" w:hAnsi="Courier New" w:cs="Courier New"/>
                </w:rPr>
                <w:delText>1.00</w:delText>
              </w:r>
            </w:del>
          </w:p>
        </w:tc>
        <w:tc>
          <w:tcPr>
            <w:tcW w:w="335" w:type="dxa"/>
          </w:tcPr>
          <w:p w14:paraId="6EF951BC" w14:textId="22C1D7B5" w:rsidR="00CB7E31" w:rsidDel="009E4857" w:rsidRDefault="00CB7E31">
            <w:pPr>
              <w:suppressAutoHyphens w:val="0"/>
              <w:rPr>
                <w:del w:id="8646" w:author="Jose Eduardo VIU" w:date="2023-04-01T20:51:00Z"/>
              </w:rPr>
            </w:pPr>
          </w:p>
        </w:tc>
        <w:tc>
          <w:tcPr>
            <w:tcW w:w="1360" w:type="dxa"/>
          </w:tcPr>
          <w:p w14:paraId="6DC1856A" w14:textId="30BDBFC1" w:rsidR="00CB7E31" w:rsidDel="009E4857" w:rsidRDefault="00000000">
            <w:pPr>
              <w:suppressAutoHyphens w:val="0"/>
              <w:spacing w:after="0"/>
              <w:rPr>
                <w:del w:id="8647" w:author="Jose Eduardo VIU" w:date="2023-04-01T20:51:00Z"/>
              </w:rPr>
            </w:pPr>
            <w:del w:id="8648" w:author="Jose Eduardo VIU" w:date="2023-04-01T20:51:00Z">
              <w:r w:rsidDel="009E4857">
                <w:rPr>
                  <w:rFonts w:ascii="Courier New" w:eastAsia="Courier New" w:hAnsi="Courier New" w:cs="Courier New"/>
                </w:rPr>
                <w:delText>1.074708</w:delText>
              </w:r>
            </w:del>
          </w:p>
        </w:tc>
        <w:tc>
          <w:tcPr>
            <w:tcW w:w="1039" w:type="dxa"/>
          </w:tcPr>
          <w:p w14:paraId="342837E8" w14:textId="05DF753E" w:rsidR="00CB7E31" w:rsidDel="009E4857" w:rsidRDefault="00000000">
            <w:pPr>
              <w:suppressAutoHyphens w:val="0"/>
              <w:spacing w:after="0"/>
              <w:jc w:val="right"/>
              <w:rPr>
                <w:del w:id="8649" w:author="Jose Eduardo VIU" w:date="2023-04-01T20:51:00Z"/>
              </w:rPr>
            </w:pPr>
            <w:del w:id="8650" w:author="Jose Eduardo VIU" w:date="2023-04-01T20:51:00Z">
              <w:r w:rsidDel="009E4857">
                <w:rPr>
                  <w:rFonts w:ascii="Courier New" w:eastAsia="Courier New" w:hAnsi="Courier New" w:cs="Courier New"/>
                </w:rPr>
                <w:delText>PRADOS</w:delText>
              </w:r>
            </w:del>
          </w:p>
        </w:tc>
      </w:tr>
      <w:tr w:rsidR="00CB7E31" w:rsidDel="009E4857" w14:paraId="4D09B74D" w14:textId="0776AB52">
        <w:trPr>
          <w:trHeight w:val="271"/>
          <w:del w:id="8651" w:author="Jose Eduardo VIU" w:date="2023-04-01T20:51:00Z"/>
        </w:trPr>
        <w:tc>
          <w:tcPr>
            <w:tcW w:w="679" w:type="dxa"/>
          </w:tcPr>
          <w:p w14:paraId="39C68E85" w14:textId="13813133" w:rsidR="00CB7E31" w:rsidDel="009E4857" w:rsidRDefault="00000000">
            <w:pPr>
              <w:suppressAutoHyphens w:val="0"/>
              <w:spacing w:after="0"/>
              <w:rPr>
                <w:del w:id="8652" w:author="Jose Eduardo VIU" w:date="2023-04-01T20:51:00Z"/>
              </w:rPr>
            </w:pPr>
            <w:del w:id="8653" w:author="Jose Eduardo VIU" w:date="2023-04-01T20:51:00Z">
              <w:r w:rsidDel="009E4857">
                <w:rPr>
                  <w:rFonts w:ascii="Courier New" w:eastAsia="Courier New" w:hAnsi="Courier New" w:cs="Courier New"/>
                </w:rPr>
                <w:delText>5328</w:delText>
              </w:r>
            </w:del>
          </w:p>
        </w:tc>
        <w:tc>
          <w:tcPr>
            <w:tcW w:w="1250" w:type="dxa"/>
          </w:tcPr>
          <w:p w14:paraId="11566367" w14:textId="5E492813" w:rsidR="00CB7E31" w:rsidDel="009E4857" w:rsidRDefault="00CB7E31">
            <w:pPr>
              <w:suppressAutoHyphens w:val="0"/>
              <w:rPr>
                <w:del w:id="8654" w:author="Jose Eduardo VIU" w:date="2023-04-01T20:51:00Z"/>
              </w:rPr>
            </w:pPr>
          </w:p>
        </w:tc>
        <w:tc>
          <w:tcPr>
            <w:tcW w:w="778" w:type="dxa"/>
          </w:tcPr>
          <w:p w14:paraId="3A302D27" w14:textId="279A4D2E" w:rsidR="00CB7E31" w:rsidDel="009E4857" w:rsidRDefault="00000000">
            <w:pPr>
              <w:suppressAutoHyphens w:val="0"/>
              <w:spacing w:after="0"/>
              <w:rPr>
                <w:del w:id="8655" w:author="Jose Eduardo VIU" w:date="2023-04-01T20:51:00Z"/>
              </w:rPr>
            </w:pPr>
            <w:del w:id="8656" w:author="Jose Eduardo VIU" w:date="2023-04-01T20:51:00Z">
              <w:r w:rsidDel="009E4857">
                <w:rPr>
                  <w:rFonts w:ascii="Courier New" w:eastAsia="Courier New" w:hAnsi="Courier New" w:cs="Courier New"/>
                </w:rPr>
                <w:delText>50</w:delText>
              </w:r>
            </w:del>
          </w:p>
        </w:tc>
        <w:tc>
          <w:tcPr>
            <w:tcW w:w="335" w:type="dxa"/>
          </w:tcPr>
          <w:p w14:paraId="6540F6A0" w14:textId="658F94EE" w:rsidR="00CB7E31" w:rsidDel="009E4857" w:rsidRDefault="00CB7E31">
            <w:pPr>
              <w:suppressAutoHyphens w:val="0"/>
              <w:rPr>
                <w:del w:id="8657" w:author="Jose Eduardo VIU" w:date="2023-04-01T20:51:00Z"/>
              </w:rPr>
            </w:pPr>
          </w:p>
        </w:tc>
        <w:tc>
          <w:tcPr>
            <w:tcW w:w="789" w:type="dxa"/>
          </w:tcPr>
          <w:p w14:paraId="08424094" w14:textId="5E4EAA18" w:rsidR="00CB7E31" w:rsidDel="009E4857" w:rsidRDefault="00000000">
            <w:pPr>
              <w:suppressAutoHyphens w:val="0"/>
              <w:spacing w:after="0"/>
              <w:rPr>
                <w:del w:id="8658" w:author="Jose Eduardo VIU" w:date="2023-04-01T20:51:00Z"/>
              </w:rPr>
            </w:pPr>
            <w:del w:id="8659" w:author="Jose Eduardo VIU" w:date="2023-04-01T20:51:00Z">
              <w:r w:rsidDel="009E4857">
                <w:rPr>
                  <w:rFonts w:ascii="Courier New" w:eastAsia="Courier New" w:hAnsi="Courier New" w:cs="Courier New"/>
                </w:rPr>
                <w:delText>2021</w:delText>
              </w:r>
            </w:del>
          </w:p>
        </w:tc>
        <w:tc>
          <w:tcPr>
            <w:tcW w:w="554" w:type="dxa"/>
          </w:tcPr>
          <w:p w14:paraId="70B4292E" w14:textId="0AE03BAE" w:rsidR="00CB7E31" w:rsidDel="009E4857" w:rsidRDefault="00CB7E31">
            <w:pPr>
              <w:suppressAutoHyphens w:val="0"/>
              <w:rPr>
                <w:del w:id="8660" w:author="Jose Eduardo VIU" w:date="2023-04-01T20:51:00Z"/>
              </w:rPr>
            </w:pPr>
          </w:p>
        </w:tc>
        <w:tc>
          <w:tcPr>
            <w:tcW w:w="898" w:type="dxa"/>
          </w:tcPr>
          <w:p w14:paraId="4A9CCB7D" w14:textId="547DAFC3" w:rsidR="00CB7E31" w:rsidDel="009E4857" w:rsidRDefault="00000000">
            <w:pPr>
              <w:suppressAutoHyphens w:val="0"/>
              <w:spacing w:after="0"/>
              <w:rPr>
                <w:del w:id="8661" w:author="Jose Eduardo VIU" w:date="2023-04-01T20:51:00Z"/>
              </w:rPr>
            </w:pPr>
            <w:del w:id="8662" w:author="Jose Eduardo VIU" w:date="2023-04-01T20:51:00Z">
              <w:r w:rsidDel="009E4857">
                <w:rPr>
                  <w:rFonts w:ascii="Courier New" w:eastAsia="Courier New" w:hAnsi="Courier New" w:cs="Courier New"/>
                </w:rPr>
                <w:delText>0.00</w:delText>
              </w:r>
            </w:del>
          </w:p>
        </w:tc>
        <w:tc>
          <w:tcPr>
            <w:tcW w:w="335" w:type="dxa"/>
          </w:tcPr>
          <w:p w14:paraId="7C3744F6" w14:textId="74CCBDA7" w:rsidR="00CB7E31" w:rsidDel="009E4857" w:rsidRDefault="00CB7E31">
            <w:pPr>
              <w:suppressAutoHyphens w:val="0"/>
              <w:rPr>
                <w:del w:id="8663" w:author="Jose Eduardo VIU" w:date="2023-04-01T20:51:00Z"/>
              </w:rPr>
            </w:pPr>
          </w:p>
        </w:tc>
        <w:tc>
          <w:tcPr>
            <w:tcW w:w="1360" w:type="dxa"/>
          </w:tcPr>
          <w:p w14:paraId="6F5D874D" w14:textId="7BAA75A6" w:rsidR="00CB7E31" w:rsidDel="009E4857" w:rsidRDefault="00000000">
            <w:pPr>
              <w:suppressAutoHyphens w:val="0"/>
              <w:spacing w:after="0"/>
              <w:rPr>
                <w:del w:id="8664" w:author="Jose Eduardo VIU" w:date="2023-04-01T20:51:00Z"/>
              </w:rPr>
            </w:pPr>
            <w:del w:id="8665" w:author="Jose Eduardo VIU" w:date="2023-04-01T20:51:00Z">
              <w:r w:rsidDel="009E4857">
                <w:rPr>
                  <w:rFonts w:ascii="Courier New" w:eastAsia="Courier New" w:hAnsi="Courier New" w:cs="Courier New"/>
                </w:rPr>
                <w:delText>3.039449</w:delText>
              </w:r>
            </w:del>
          </w:p>
        </w:tc>
        <w:tc>
          <w:tcPr>
            <w:tcW w:w="1039" w:type="dxa"/>
          </w:tcPr>
          <w:p w14:paraId="721C9193" w14:textId="546D7D8F" w:rsidR="00CB7E31" w:rsidDel="009E4857" w:rsidRDefault="00000000">
            <w:pPr>
              <w:suppressAutoHyphens w:val="0"/>
              <w:spacing w:after="0"/>
              <w:jc w:val="right"/>
              <w:rPr>
                <w:del w:id="8666" w:author="Jose Eduardo VIU" w:date="2023-04-01T20:51:00Z"/>
              </w:rPr>
            </w:pPr>
            <w:del w:id="8667" w:author="Jose Eduardo VIU" w:date="2023-04-01T20:51:00Z">
              <w:r w:rsidDel="009E4857">
                <w:rPr>
                  <w:rFonts w:ascii="Courier New" w:eastAsia="Courier New" w:hAnsi="Courier New" w:cs="Courier New"/>
                </w:rPr>
                <w:delText>PRADOS</w:delText>
              </w:r>
            </w:del>
          </w:p>
        </w:tc>
      </w:tr>
      <w:tr w:rsidR="00CB7E31" w:rsidDel="009E4857" w14:paraId="4B218755" w14:textId="2BF317B0">
        <w:trPr>
          <w:trHeight w:val="271"/>
          <w:del w:id="8668" w:author="Jose Eduardo VIU" w:date="2023-04-01T20:51:00Z"/>
        </w:trPr>
        <w:tc>
          <w:tcPr>
            <w:tcW w:w="679" w:type="dxa"/>
          </w:tcPr>
          <w:p w14:paraId="08C9EB67" w14:textId="392C4B75" w:rsidR="00CB7E31" w:rsidDel="009E4857" w:rsidRDefault="00000000">
            <w:pPr>
              <w:suppressAutoHyphens w:val="0"/>
              <w:spacing w:after="0"/>
              <w:rPr>
                <w:del w:id="8669" w:author="Jose Eduardo VIU" w:date="2023-04-01T20:51:00Z"/>
              </w:rPr>
            </w:pPr>
            <w:del w:id="8670" w:author="Jose Eduardo VIU" w:date="2023-04-01T20:51:00Z">
              <w:r w:rsidDel="009E4857">
                <w:rPr>
                  <w:rFonts w:ascii="Courier New" w:eastAsia="Courier New" w:hAnsi="Courier New" w:cs="Courier New"/>
                </w:rPr>
                <w:delText>5329</w:delText>
              </w:r>
            </w:del>
          </w:p>
        </w:tc>
        <w:tc>
          <w:tcPr>
            <w:tcW w:w="1250" w:type="dxa"/>
          </w:tcPr>
          <w:p w14:paraId="45588D82" w14:textId="7357A0BE" w:rsidR="00CB7E31" w:rsidDel="009E4857" w:rsidRDefault="00CB7E31">
            <w:pPr>
              <w:suppressAutoHyphens w:val="0"/>
              <w:rPr>
                <w:del w:id="8671" w:author="Jose Eduardo VIU" w:date="2023-04-01T20:51:00Z"/>
              </w:rPr>
            </w:pPr>
          </w:p>
        </w:tc>
        <w:tc>
          <w:tcPr>
            <w:tcW w:w="778" w:type="dxa"/>
          </w:tcPr>
          <w:p w14:paraId="71398BD1" w14:textId="3E34E3FE" w:rsidR="00CB7E31" w:rsidDel="009E4857" w:rsidRDefault="00000000">
            <w:pPr>
              <w:suppressAutoHyphens w:val="0"/>
              <w:spacing w:after="0"/>
              <w:rPr>
                <w:del w:id="8672" w:author="Jose Eduardo VIU" w:date="2023-04-01T20:51:00Z"/>
              </w:rPr>
            </w:pPr>
            <w:del w:id="8673" w:author="Jose Eduardo VIU" w:date="2023-04-01T20:51:00Z">
              <w:r w:rsidDel="009E4857">
                <w:rPr>
                  <w:rFonts w:ascii="Courier New" w:eastAsia="Courier New" w:hAnsi="Courier New" w:cs="Courier New"/>
                </w:rPr>
                <w:delText>49</w:delText>
              </w:r>
            </w:del>
          </w:p>
        </w:tc>
        <w:tc>
          <w:tcPr>
            <w:tcW w:w="335" w:type="dxa"/>
          </w:tcPr>
          <w:p w14:paraId="47B5B7BA" w14:textId="0E1B6071" w:rsidR="00CB7E31" w:rsidDel="009E4857" w:rsidRDefault="00CB7E31">
            <w:pPr>
              <w:suppressAutoHyphens w:val="0"/>
              <w:rPr>
                <w:del w:id="8674" w:author="Jose Eduardo VIU" w:date="2023-04-01T20:51:00Z"/>
              </w:rPr>
            </w:pPr>
          </w:p>
        </w:tc>
        <w:tc>
          <w:tcPr>
            <w:tcW w:w="789" w:type="dxa"/>
          </w:tcPr>
          <w:p w14:paraId="21563C81" w14:textId="452F7CA1" w:rsidR="00CB7E31" w:rsidDel="009E4857" w:rsidRDefault="00000000">
            <w:pPr>
              <w:suppressAutoHyphens w:val="0"/>
              <w:spacing w:after="0"/>
              <w:rPr>
                <w:del w:id="8675" w:author="Jose Eduardo VIU" w:date="2023-04-01T20:51:00Z"/>
              </w:rPr>
            </w:pPr>
            <w:del w:id="8676" w:author="Jose Eduardo VIU" w:date="2023-04-01T20:51:00Z">
              <w:r w:rsidDel="009E4857">
                <w:rPr>
                  <w:rFonts w:ascii="Courier New" w:eastAsia="Courier New" w:hAnsi="Courier New" w:cs="Courier New"/>
                </w:rPr>
                <w:delText>2021</w:delText>
              </w:r>
            </w:del>
          </w:p>
        </w:tc>
        <w:tc>
          <w:tcPr>
            <w:tcW w:w="554" w:type="dxa"/>
          </w:tcPr>
          <w:p w14:paraId="045BE3DA" w14:textId="49CCF757" w:rsidR="00CB7E31" w:rsidDel="009E4857" w:rsidRDefault="00CB7E31">
            <w:pPr>
              <w:suppressAutoHyphens w:val="0"/>
              <w:rPr>
                <w:del w:id="8677" w:author="Jose Eduardo VIU" w:date="2023-04-01T20:51:00Z"/>
              </w:rPr>
            </w:pPr>
          </w:p>
        </w:tc>
        <w:tc>
          <w:tcPr>
            <w:tcW w:w="898" w:type="dxa"/>
          </w:tcPr>
          <w:p w14:paraId="5440E482" w14:textId="5B23CEB1" w:rsidR="00CB7E31" w:rsidDel="009E4857" w:rsidRDefault="00000000">
            <w:pPr>
              <w:suppressAutoHyphens w:val="0"/>
              <w:spacing w:after="0"/>
              <w:rPr>
                <w:del w:id="8678" w:author="Jose Eduardo VIU" w:date="2023-04-01T20:51:00Z"/>
              </w:rPr>
            </w:pPr>
            <w:del w:id="8679" w:author="Jose Eduardo VIU" w:date="2023-04-01T20:51:00Z">
              <w:r w:rsidDel="009E4857">
                <w:rPr>
                  <w:rFonts w:ascii="Courier New" w:eastAsia="Courier New" w:hAnsi="Courier New" w:cs="Courier New"/>
                </w:rPr>
                <w:delText>0.00</w:delText>
              </w:r>
            </w:del>
          </w:p>
        </w:tc>
        <w:tc>
          <w:tcPr>
            <w:tcW w:w="335" w:type="dxa"/>
          </w:tcPr>
          <w:p w14:paraId="588B1F8C" w14:textId="07BD52B1" w:rsidR="00CB7E31" w:rsidDel="009E4857" w:rsidRDefault="00CB7E31">
            <w:pPr>
              <w:suppressAutoHyphens w:val="0"/>
              <w:rPr>
                <w:del w:id="8680" w:author="Jose Eduardo VIU" w:date="2023-04-01T20:51:00Z"/>
              </w:rPr>
            </w:pPr>
          </w:p>
        </w:tc>
        <w:tc>
          <w:tcPr>
            <w:tcW w:w="1360" w:type="dxa"/>
          </w:tcPr>
          <w:p w14:paraId="6C463345" w14:textId="52043B7B" w:rsidR="00CB7E31" w:rsidDel="009E4857" w:rsidRDefault="00000000">
            <w:pPr>
              <w:suppressAutoHyphens w:val="0"/>
              <w:spacing w:after="0"/>
              <w:rPr>
                <w:del w:id="8681" w:author="Jose Eduardo VIU" w:date="2023-04-01T20:51:00Z"/>
              </w:rPr>
            </w:pPr>
            <w:del w:id="8682" w:author="Jose Eduardo VIU" w:date="2023-04-01T20:51:00Z">
              <w:r w:rsidDel="009E4857">
                <w:rPr>
                  <w:rFonts w:ascii="Courier New" w:eastAsia="Courier New" w:hAnsi="Courier New" w:cs="Courier New"/>
                </w:rPr>
                <w:delText>3.387424</w:delText>
              </w:r>
            </w:del>
          </w:p>
        </w:tc>
        <w:tc>
          <w:tcPr>
            <w:tcW w:w="1039" w:type="dxa"/>
          </w:tcPr>
          <w:p w14:paraId="5C29D01B" w14:textId="267685AD" w:rsidR="00CB7E31" w:rsidDel="009E4857" w:rsidRDefault="00000000">
            <w:pPr>
              <w:suppressAutoHyphens w:val="0"/>
              <w:spacing w:after="0"/>
              <w:ind w:left="115"/>
              <w:rPr>
                <w:del w:id="8683" w:author="Jose Eduardo VIU" w:date="2023-04-01T20:51:00Z"/>
              </w:rPr>
            </w:pPr>
            <w:del w:id="8684" w:author="Jose Eduardo VIU" w:date="2023-04-01T20:51:00Z">
              <w:r w:rsidDel="009E4857">
                <w:rPr>
                  <w:rFonts w:ascii="Courier New" w:eastAsia="Courier New" w:hAnsi="Courier New" w:cs="Courier New"/>
                </w:rPr>
                <w:delText>HIGUERA</w:delText>
              </w:r>
            </w:del>
          </w:p>
        </w:tc>
      </w:tr>
      <w:tr w:rsidR="00CB7E31" w:rsidDel="009E4857" w14:paraId="17F20B3F" w14:textId="572E2F0C">
        <w:trPr>
          <w:trHeight w:val="271"/>
          <w:del w:id="8685" w:author="Jose Eduardo VIU" w:date="2023-04-01T20:51:00Z"/>
        </w:trPr>
        <w:tc>
          <w:tcPr>
            <w:tcW w:w="679" w:type="dxa"/>
          </w:tcPr>
          <w:p w14:paraId="60519474" w14:textId="6C7F160F" w:rsidR="00CB7E31" w:rsidDel="009E4857" w:rsidRDefault="00000000">
            <w:pPr>
              <w:suppressAutoHyphens w:val="0"/>
              <w:spacing w:after="0"/>
              <w:rPr>
                <w:del w:id="8686" w:author="Jose Eduardo VIU" w:date="2023-04-01T20:51:00Z"/>
              </w:rPr>
            </w:pPr>
            <w:del w:id="8687" w:author="Jose Eduardo VIU" w:date="2023-04-01T20:51:00Z">
              <w:r w:rsidDel="009E4857">
                <w:rPr>
                  <w:rFonts w:ascii="Courier New" w:eastAsia="Courier New" w:hAnsi="Courier New" w:cs="Courier New"/>
                </w:rPr>
                <w:delText>5330</w:delText>
              </w:r>
            </w:del>
          </w:p>
        </w:tc>
        <w:tc>
          <w:tcPr>
            <w:tcW w:w="1250" w:type="dxa"/>
          </w:tcPr>
          <w:p w14:paraId="34B91868" w14:textId="627E3209" w:rsidR="00CB7E31" w:rsidDel="009E4857" w:rsidRDefault="00CB7E31">
            <w:pPr>
              <w:suppressAutoHyphens w:val="0"/>
              <w:rPr>
                <w:del w:id="8688" w:author="Jose Eduardo VIU" w:date="2023-04-01T20:51:00Z"/>
              </w:rPr>
            </w:pPr>
          </w:p>
        </w:tc>
        <w:tc>
          <w:tcPr>
            <w:tcW w:w="778" w:type="dxa"/>
          </w:tcPr>
          <w:p w14:paraId="3BEA27B2" w14:textId="5C6E22F1" w:rsidR="00CB7E31" w:rsidDel="009E4857" w:rsidRDefault="00000000">
            <w:pPr>
              <w:suppressAutoHyphens w:val="0"/>
              <w:spacing w:after="0"/>
              <w:rPr>
                <w:del w:id="8689" w:author="Jose Eduardo VIU" w:date="2023-04-01T20:51:00Z"/>
              </w:rPr>
            </w:pPr>
            <w:del w:id="8690" w:author="Jose Eduardo VIU" w:date="2023-04-01T20:51:00Z">
              <w:r w:rsidDel="009E4857">
                <w:rPr>
                  <w:rFonts w:ascii="Courier New" w:eastAsia="Courier New" w:hAnsi="Courier New" w:cs="Courier New"/>
                </w:rPr>
                <w:delText>43</w:delText>
              </w:r>
            </w:del>
          </w:p>
        </w:tc>
        <w:tc>
          <w:tcPr>
            <w:tcW w:w="335" w:type="dxa"/>
          </w:tcPr>
          <w:p w14:paraId="2101B04E" w14:textId="083F5870" w:rsidR="00CB7E31" w:rsidDel="009E4857" w:rsidRDefault="00CB7E31">
            <w:pPr>
              <w:suppressAutoHyphens w:val="0"/>
              <w:rPr>
                <w:del w:id="8691" w:author="Jose Eduardo VIU" w:date="2023-04-01T20:51:00Z"/>
              </w:rPr>
            </w:pPr>
          </w:p>
        </w:tc>
        <w:tc>
          <w:tcPr>
            <w:tcW w:w="789" w:type="dxa"/>
          </w:tcPr>
          <w:p w14:paraId="58D5759A" w14:textId="3A192A1D" w:rsidR="00CB7E31" w:rsidDel="009E4857" w:rsidRDefault="00000000">
            <w:pPr>
              <w:suppressAutoHyphens w:val="0"/>
              <w:spacing w:after="0"/>
              <w:rPr>
                <w:del w:id="8692" w:author="Jose Eduardo VIU" w:date="2023-04-01T20:51:00Z"/>
              </w:rPr>
            </w:pPr>
            <w:del w:id="8693" w:author="Jose Eduardo VIU" w:date="2023-04-01T20:51:00Z">
              <w:r w:rsidDel="009E4857">
                <w:rPr>
                  <w:rFonts w:ascii="Courier New" w:eastAsia="Courier New" w:hAnsi="Courier New" w:cs="Courier New"/>
                </w:rPr>
                <w:delText>2021</w:delText>
              </w:r>
            </w:del>
          </w:p>
        </w:tc>
        <w:tc>
          <w:tcPr>
            <w:tcW w:w="554" w:type="dxa"/>
          </w:tcPr>
          <w:p w14:paraId="100D89E9" w14:textId="7271659D" w:rsidR="00CB7E31" w:rsidDel="009E4857" w:rsidRDefault="00CB7E31">
            <w:pPr>
              <w:suppressAutoHyphens w:val="0"/>
              <w:rPr>
                <w:del w:id="8694" w:author="Jose Eduardo VIU" w:date="2023-04-01T20:51:00Z"/>
              </w:rPr>
            </w:pPr>
          </w:p>
        </w:tc>
        <w:tc>
          <w:tcPr>
            <w:tcW w:w="898" w:type="dxa"/>
          </w:tcPr>
          <w:p w14:paraId="727077DF" w14:textId="4CFC1C27" w:rsidR="00CB7E31" w:rsidDel="009E4857" w:rsidRDefault="00000000">
            <w:pPr>
              <w:suppressAutoHyphens w:val="0"/>
              <w:spacing w:after="0"/>
              <w:rPr>
                <w:del w:id="8695" w:author="Jose Eduardo VIU" w:date="2023-04-01T20:51:00Z"/>
              </w:rPr>
            </w:pPr>
            <w:del w:id="8696" w:author="Jose Eduardo VIU" w:date="2023-04-01T20:51:00Z">
              <w:r w:rsidDel="009E4857">
                <w:rPr>
                  <w:rFonts w:ascii="Courier New" w:eastAsia="Courier New" w:hAnsi="Courier New" w:cs="Courier New"/>
                </w:rPr>
                <w:delText>0.50</w:delText>
              </w:r>
            </w:del>
          </w:p>
        </w:tc>
        <w:tc>
          <w:tcPr>
            <w:tcW w:w="335" w:type="dxa"/>
          </w:tcPr>
          <w:p w14:paraId="5FB3AA1C" w14:textId="7ED0D28B" w:rsidR="00CB7E31" w:rsidDel="009E4857" w:rsidRDefault="00CB7E31">
            <w:pPr>
              <w:suppressAutoHyphens w:val="0"/>
              <w:rPr>
                <w:del w:id="8697" w:author="Jose Eduardo VIU" w:date="2023-04-01T20:51:00Z"/>
              </w:rPr>
            </w:pPr>
          </w:p>
        </w:tc>
        <w:tc>
          <w:tcPr>
            <w:tcW w:w="2399" w:type="dxa"/>
            <w:gridSpan w:val="2"/>
          </w:tcPr>
          <w:p w14:paraId="0A91D702" w14:textId="64958578" w:rsidR="00CB7E31" w:rsidDel="009E4857" w:rsidRDefault="00000000">
            <w:pPr>
              <w:suppressAutoHyphens w:val="0"/>
              <w:spacing w:after="0"/>
              <w:rPr>
                <w:del w:id="8698" w:author="Jose Eduardo VIU" w:date="2023-04-01T20:51:00Z"/>
              </w:rPr>
            </w:pPr>
            <w:del w:id="8699" w:author="Jose Eduardo VIU" w:date="2023-04-01T20:51:00Z">
              <w:r w:rsidDel="009E4857">
                <w:rPr>
                  <w:rFonts w:ascii="Courier New" w:eastAsia="Courier New" w:hAnsi="Courier New" w:cs="Courier New"/>
                </w:rPr>
                <w:delText>1.416202 CHORLITOS</w:delText>
              </w:r>
            </w:del>
          </w:p>
        </w:tc>
      </w:tr>
      <w:tr w:rsidR="00CB7E31" w:rsidDel="009E4857" w14:paraId="3C402FC0" w14:textId="7BA03C65">
        <w:trPr>
          <w:trHeight w:val="245"/>
          <w:del w:id="8700" w:author="Jose Eduardo VIU" w:date="2023-04-01T20:51:00Z"/>
        </w:trPr>
        <w:tc>
          <w:tcPr>
            <w:tcW w:w="679" w:type="dxa"/>
          </w:tcPr>
          <w:p w14:paraId="3BA6271C" w14:textId="3CE33E74" w:rsidR="00CB7E31" w:rsidDel="009E4857" w:rsidRDefault="00000000">
            <w:pPr>
              <w:suppressAutoHyphens w:val="0"/>
              <w:spacing w:after="0"/>
              <w:rPr>
                <w:del w:id="8701" w:author="Jose Eduardo VIU" w:date="2023-04-01T20:51:00Z"/>
              </w:rPr>
            </w:pPr>
            <w:del w:id="8702" w:author="Jose Eduardo VIU" w:date="2023-04-01T20:51:00Z">
              <w:r w:rsidDel="009E4857">
                <w:rPr>
                  <w:rFonts w:ascii="Courier New" w:eastAsia="Courier New" w:hAnsi="Courier New" w:cs="Courier New"/>
                </w:rPr>
                <w:delText>5331</w:delText>
              </w:r>
            </w:del>
          </w:p>
        </w:tc>
        <w:tc>
          <w:tcPr>
            <w:tcW w:w="1250" w:type="dxa"/>
          </w:tcPr>
          <w:p w14:paraId="703731FD" w14:textId="74DFBB15" w:rsidR="00CB7E31" w:rsidDel="009E4857" w:rsidRDefault="00CB7E31">
            <w:pPr>
              <w:suppressAutoHyphens w:val="0"/>
              <w:rPr>
                <w:del w:id="8703" w:author="Jose Eduardo VIU" w:date="2023-04-01T20:51:00Z"/>
              </w:rPr>
            </w:pPr>
          </w:p>
        </w:tc>
        <w:tc>
          <w:tcPr>
            <w:tcW w:w="778" w:type="dxa"/>
          </w:tcPr>
          <w:p w14:paraId="1085A86E" w14:textId="4BB11C28" w:rsidR="00CB7E31" w:rsidDel="009E4857" w:rsidRDefault="00000000">
            <w:pPr>
              <w:suppressAutoHyphens w:val="0"/>
              <w:spacing w:after="0"/>
              <w:rPr>
                <w:del w:id="8704" w:author="Jose Eduardo VIU" w:date="2023-04-01T20:51:00Z"/>
              </w:rPr>
            </w:pPr>
            <w:del w:id="8705" w:author="Jose Eduardo VIU" w:date="2023-04-01T20:51:00Z">
              <w:r w:rsidDel="009E4857">
                <w:rPr>
                  <w:rFonts w:ascii="Courier New" w:eastAsia="Courier New" w:hAnsi="Courier New" w:cs="Courier New"/>
                </w:rPr>
                <w:delText>52</w:delText>
              </w:r>
            </w:del>
          </w:p>
        </w:tc>
        <w:tc>
          <w:tcPr>
            <w:tcW w:w="335" w:type="dxa"/>
          </w:tcPr>
          <w:p w14:paraId="729B3EA1" w14:textId="64920A96" w:rsidR="00CB7E31" w:rsidDel="009E4857" w:rsidRDefault="00CB7E31">
            <w:pPr>
              <w:suppressAutoHyphens w:val="0"/>
              <w:rPr>
                <w:del w:id="8706" w:author="Jose Eduardo VIU" w:date="2023-04-01T20:51:00Z"/>
              </w:rPr>
            </w:pPr>
          </w:p>
        </w:tc>
        <w:tc>
          <w:tcPr>
            <w:tcW w:w="789" w:type="dxa"/>
          </w:tcPr>
          <w:p w14:paraId="48BE88F2" w14:textId="78697363" w:rsidR="00CB7E31" w:rsidDel="009E4857" w:rsidRDefault="00000000">
            <w:pPr>
              <w:suppressAutoHyphens w:val="0"/>
              <w:spacing w:after="0"/>
              <w:rPr>
                <w:del w:id="8707" w:author="Jose Eduardo VIU" w:date="2023-04-01T20:51:00Z"/>
              </w:rPr>
            </w:pPr>
            <w:del w:id="8708" w:author="Jose Eduardo VIU" w:date="2023-04-01T20:51:00Z">
              <w:r w:rsidDel="009E4857">
                <w:rPr>
                  <w:rFonts w:ascii="Courier New" w:eastAsia="Courier New" w:hAnsi="Courier New" w:cs="Courier New"/>
                </w:rPr>
                <w:delText>2021</w:delText>
              </w:r>
            </w:del>
          </w:p>
        </w:tc>
        <w:tc>
          <w:tcPr>
            <w:tcW w:w="554" w:type="dxa"/>
          </w:tcPr>
          <w:p w14:paraId="50987977" w14:textId="007C8A4A" w:rsidR="00CB7E31" w:rsidDel="009E4857" w:rsidRDefault="00CB7E31">
            <w:pPr>
              <w:suppressAutoHyphens w:val="0"/>
              <w:rPr>
                <w:del w:id="8709" w:author="Jose Eduardo VIU" w:date="2023-04-01T20:51:00Z"/>
              </w:rPr>
            </w:pPr>
          </w:p>
        </w:tc>
        <w:tc>
          <w:tcPr>
            <w:tcW w:w="898" w:type="dxa"/>
          </w:tcPr>
          <w:p w14:paraId="0478A400" w14:textId="447C560F" w:rsidR="00CB7E31" w:rsidDel="009E4857" w:rsidRDefault="00000000">
            <w:pPr>
              <w:suppressAutoHyphens w:val="0"/>
              <w:spacing w:after="0"/>
              <w:rPr>
                <w:del w:id="8710" w:author="Jose Eduardo VIU" w:date="2023-04-01T20:51:00Z"/>
              </w:rPr>
            </w:pPr>
            <w:del w:id="8711" w:author="Jose Eduardo VIU" w:date="2023-04-01T20:51:00Z">
              <w:r w:rsidDel="009E4857">
                <w:rPr>
                  <w:rFonts w:ascii="Courier New" w:eastAsia="Courier New" w:hAnsi="Courier New" w:cs="Courier New"/>
                </w:rPr>
                <w:delText>0.50</w:delText>
              </w:r>
            </w:del>
          </w:p>
        </w:tc>
        <w:tc>
          <w:tcPr>
            <w:tcW w:w="335" w:type="dxa"/>
          </w:tcPr>
          <w:p w14:paraId="23383858" w14:textId="70FE67B2" w:rsidR="00CB7E31" w:rsidDel="009E4857" w:rsidRDefault="00CB7E31">
            <w:pPr>
              <w:suppressAutoHyphens w:val="0"/>
              <w:rPr>
                <w:del w:id="8712" w:author="Jose Eduardo VIU" w:date="2023-04-01T20:51:00Z"/>
              </w:rPr>
            </w:pPr>
          </w:p>
        </w:tc>
        <w:tc>
          <w:tcPr>
            <w:tcW w:w="2399" w:type="dxa"/>
            <w:gridSpan w:val="2"/>
          </w:tcPr>
          <w:p w14:paraId="3ED63F1E" w14:textId="3C6B4E1B" w:rsidR="00CB7E31" w:rsidDel="009E4857" w:rsidRDefault="00000000">
            <w:pPr>
              <w:suppressAutoHyphens w:val="0"/>
              <w:spacing w:after="0"/>
              <w:rPr>
                <w:del w:id="8713" w:author="Jose Eduardo VIU" w:date="2023-04-01T20:51:00Z"/>
              </w:rPr>
            </w:pPr>
            <w:del w:id="8714" w:author="Jose Eduardo VIU" w:date="2023-04-01T20:51:00Z">
              <w:r w:rsidDel="009E4857">
                <w:rPr>
                  <w:rFonts w:ascii="Courier New" w:eastAsia="Courier New" w:hAnsi="Courier New" w:cs="Courier New"/>
                </w:rPr>
                <w:delText>7.860690 VIÑA VIEJA</w:delText>
              </w:r>
            </w:del>
          </w:p>
        </w:tc>
      </w:tr>
    </w:tbl>
    <w:p w14:paraId="0574A807" w14:textId="4047131E" w:rsidR="00CB7E31" w:rsidDel="009E4857" w:rsidRDefault="00000000">
      <w:pPr>
        <w:spacing w:after="253" w:line="271" w:lineRule="auto"/>
        <w:ind w:left="593" w:right="117" w:hanging="10"/>
        <w:rPr>
          <w:del w:id="8715" w:author="Jose Eduardo VIU" w:date="2023-04-01T20:51:00Z"/>
        </w:rPr>
      </w:pPr>
      <w:del w:id="8716" w:author="Jose Eduardo VIU" w:date="2023-04-01T20:51:00Z">
        <w:r w:rsidDel="009E4857">
          <w:rPr>
            <w:rFonts w:ascii="Courier New" w:eastAsia="Courier New" w:hAnsi="Courier New" w:cs="Courier New"/>
          </w:rPr>
          <w:delText>[5277 rows x 25 columns]&gt;</w:delText>
        </w:r>
      </w:del>
    </w:p>
    <w:p w14:paraId="675ECEC3" w14:textId="3CDF6E40" w:rsidR="00CB7E31" w:rsidDel="009E4857" w:rsidRDefault="00000000">
      <w:pPr>
        <w:spacing w:after="5" w:line="266" w:lineRule="auto"/>
        <w:ind w:left="583" w:right="1721" w:hanging="598"/>
        <w:rPr>
          <w:del w:id="8717" w:author="Jose Eduardo VIU" w:date="2023-04-01T20:51:00Z"/>
        </w:rPr>
      </w:pPr>
      <w:del w:id="8718" w:author="Jose Eduardo VIU" w:date="2023-04-01T20:51:00Z">
        <w:r>
          <w:rPr>
            <w:noProof/>
          </w:rPr>
          <w:pict w14:anchorId="55538447">
            <v:group id="Group 35197" o:spid="_x0000_s2395" style="position:absolute;left:0;text-align:left;margin-left:25.9pt;margin-top:-3pt;width:468pt;height:33.1pt;z-index:-503316312"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" o:allowincell="f">
              <v:shape id="Forma libre: forma 648" o:spid="_x0000_s2396"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" path="m70,-1r16370,c16479,-1,16510,30,16510,69r,1029c16510,1137,16479,1167,16440,1167l70,1167c31,1167,,1137,,1098l,69c,30,31,-1,70,-1xe" fillcolor="#cfcfcf" stroked="f" strokeweight="0">
                <v:path arrowok="t"/>
              </v:shape>
              <v:shape id="Forma libre: forma 649" o:spid="_x0000_s2397"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" path="m35,l16405,v19,,35,15,35,34l16440,1063v,19,-16,35,-35,35l35,1098c16,1098,,1082,,1063l,34c,15,16,,35,xe" fillcolor="#f7f7f7" stroked="f" strokeweight="0">
                <v:path arrowok="t"/>
              </v:shape>
            </v:group>
          </w:pict>
        </w:r>
        <w:r w:rsidR="007341E8" w:rsidDel="009E4857">
          <w:rPr>
            <w:rFonts w:ascii="Courier New" w:eastAsia="Courier New" w:hAnsi="Courier New" w:cs="Courier New"/>
            <w:color w:val="303F9F"/>
          </w:rPr>
          <w:delText xml:space="preserve">[ ]: </w:delText>
        </w:r>
        <w:r w:rsidR="007341E8" w:rsidDel="009E4857">
          <w:rPr>
            <w:rFonts w:ascii="Courier New" w:eastAsia="Courier New" w:hAnsi="Courier New" w:cs="Courier New"/>
            <w:i/>
            <w:color w:val="3D7A7A"/>
          </w:rPr>
          <w:delText xml:space="preserve"># Grabamos los datos del Dataset modificado </w:delText>
        </w:r>
        <w:r w:rsidR="007341E8" w:rsidDel="009E4857">
          <w:rPr>
            <w:rFonts w:ascii="Courier New" w:eastAsia="Courier New" w:hAnsi="Courier New" w:cs="Courier New"/>
          </w:rPr>
          <w:delText>df</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rPr>
          <w:delText>to_csv(</w:delText>
        </w:r>
        <w:r w:rsidR="007341E8" w:rsidDel="009E4857">
          <w:rPr>
            <w:rFonts w:ascii="Courier New" w:eastAsia="Courier New" w:hAnsi="Courier New" w:cs="Courier New"/>
            <w:color w:val="BA2121"/>
          </w:rPr>
          <w:delText>"gmd_02.csv"</w:delText>
        </w:r>
        <w:r w:rsidR="007341E8" w:rsidDel="009E4857">
          <w:rPr>
            <w:rFonts w:ascii="Courier New" w:eastAsia="Courier New" w:hAnsi="Courier New" w:cs="Courier New"/>
          </w:rPr>
          <w:delText>, sep</w:delText>
        </w:r>
        <w:r w:rsidR="007341E8" w:rsidDel="009E4857">
          <w:rPr>
            <w:rFonts w:ascii="Courier New" w:eastAsia="Courier New" w:hAnsi="Courier New" w:cs="Courier New"/>
            <w:color w:val="666666"/>
          </w:rPr>
          <w:delText>=</w:delText>
        </w:r>
        <w:r w:rsidR="007341E8" w:rsidDel="009E4857">
          <w:rPr>
            <w:rFonts w:ascii="Courier New" w:eastAsia="Courier New" w:hAnsi="Courier New" w:cs="Courier New"/>
            <w:color w:val="BA2121"/>
          </w:rPr>
          <w:delText>";"</w:delText>
        </w:r>
        <w:r w:rsidR="007341E8" w:rsidDel="009E4857">
          <w:rPr>
            <w:rFonts w:ascii="Courier New" w:eastAsia="Courier New" w:hAnsi="Courier New" w:cs="Courier New"/>
          </w:rPr>
          <w:delText>)</w:delText>
        </w:r>
      </w:del>
    </w:p>
    <w:p w14:paraId="3B2EEDD9" w14:textId="01B33FDF" w:rsidR="00CB7E31" w:rsidDel="00F217D2" w:rsidRDefault="00CB7E31">
      <w:pPr>
        <w:rPr>
          <w:del w:id="8719" w:author="Jose Eduardo VIU" w:date="2023-04-02T00:31:00Z"/>
          <w:lang w:eastAsia="es-ES"/>
        </w:rPr>
      </w:pPr>
    </w:p>
    <w:p w14:paraId="126783F6" w14:textId="7916E87A" w:rsidR="00CB7E31" w:rsidRDefault="00000000">
      <w:pPr>
        <w:spacing w:after="0" w:line="240" w:lineRule="auto"/>
        <w:jc w:val="left"/>
        <w:rPr>
          <w:lang w:eastAsia="es-ES"/>
        </w:rPr>
      </w:pPr>
      <w:del w:id="8720" w:author="Jose Eduardo VIU" w:date="2023-04-02T00:40:00Z">
        <w:r w:rsidDel="00413039">
          <w:br w:type="page"/>
        </w:r>
      </w:del>
    </w:p>
    <w:p w14:paraId="283E3DF3" w14:textId="77777777" w:rsidR="00CB7E31" w:rsidRDefault="00000000">
      <w:pPr>
        <w:pStyle w:val="Ttulo2"/>
        <w:numPr>
          <w:ilvl w:val="0"/>
          <w:numId w:val="0"/>
        </w:numPr>
        <w:ind w:left="792"/>
        <w:pPrChange w:id="8721" w:author="CAMARA GOMEZ, JOSE EDUARDO" w:date="2023-04-03T10:48:00Z">
          <w:pPr>
            <w:pStyle w:val="Ttulo2"/>
          </w:pPr>
        </w:pPrChange>
      </w:pPr>
      <w:bookmarkStart w:id="8722" w:name="_Ref131065356"/>
      <w:bookmarkStart w:id="8723" w:name="_Toc131874811"/>
      <w:r>
        <w:lastRenderedPageBreak/>
        <w:t>Regresión RandomForest</w:t>
      </w:r>
      <w:bookmarkEnd w:id="8722"/>
      <w:bookmarkEnd w:id="8723"/>
    </w:p>
    <w:p w14:paraId="76DB54FD" w14:textId="5604A6C2" w:rsidR="00CB7E31" w:rsidRDefault="00000000">
      <w:pPr>
        <w:rPr>
          <w:ins w:id="8724" w:author="Jose Eduardo VIU" w:date="2023-04-02T00:59:00Z"/>
          <w:lang w:eastAsia="es-ES"/>
        </w:rPr>
      </w:pPr>
      <w:r>
        <w:rPr>
          <w:lang w:eastAsia="es-ES"/>
        </w:rPr>
        <w:t>Enlace al cuaderno de trabajo en “Jupyter Notebook” para poder probar y generar los datos de preparación del dataset.</w:t>
      </w:r>
    </w:p>
    <w:p w14:paraId="0B7E3752" w14:textId="2D857911" w:rsidR="00F5762A" w:rsidRDefault="00F5762A">
      <w:pPr>
        <w:rPr>
          <w:lang w:eastAsia="es-ES"/>
        </w:rPr>
      </w:pPr>
      <w:ins w:id="8725" w:author="Jose Eduardo VIU" w:date="2023-04-02T00:59:00Z">
        <w:r>
          <w:rPr>
            <w:lang w:eastAsia="es-ES"/>
          </w:rPr>
          <w:t xml:space="preserve">Se puede consultar el fichero en la siguiente URL: </w:t>
        </w:r>
      </w:ins>
      <w:ins w:id="8726" w:author="Jose Eduardo VIU" w:date="2023-04-02T01:00:00Z">
        <w:r>
          <w:rPr>
            <w:lang w:eastAsia="es-ES"/>
          </w:rPr>
          <w:fldChar w:fldCharType="begin"/>
        </w:r>
        <w:r>
          <w:rPr>
            <w:lang w:eastAsia="es-ES"/>
          </w:rPr>
          <w:instrText xml:space="preserve"> HYPERLINK "https://github.com/JoseEduardoCG/14MBID_TFM/blob/0d752c135c40648c6a5f3da4d035a42e8c0ae32b/Cuadernos/Regresi%C3%B3n_RandomForest.ipynb" </w:instrText>
        </w:r>
      </w:ins>
      <w:ins w:id="8727" w:author="Jose Eduardo VIU" w:date="2023-04-08T19:27:00Z">
        <w:r w:rsidR="00EA61B9">
          <w:rPr>
            <w:lang w:eastAsia="es-ES"/>
          </w:rPr>
        </w:r>
      </w:ins>
      <w:ins w:id="8728" w:author="Jose Eduardo VIU" w:date="2023-04-02T01:00:00Z">
        <w:r>
          <w:rPr>
            <w:lang w:eastAsia="es-ES"/>
          </w:rPr>
          <w:fldChar w:fldCharType="separate"/>
        </w:r>
        <w:r w:rsidRPr="00F5762A">
          <w:rPr>
            <w:rStyle w:val="Hipervnculo"/>
            <w:lang w:eastAsia="es-ES"/>
          </w:rPr>
          <w:t>Regresión_RandomForest.ipynb</w:t>
        </w:r>
        <w:r>
          <w:rPr>
            <w:lang w:eastAsia="es-ES"/>
          </w:rPr>
          <w:fldChar w:fldCharType="end"/>
        </w:r>
      </w:ins>
    </w:p>
    <w:p w14:paraId="57585336" w14:textId="52BE0822" w:rsidR="00CB7E31" w:rsidDel="00F12980" w:rsidRDefault="00000000">
      <w:pPr>
        <w:rPr>
          <w:del w:id="8729" w:author="Jose Eduardo VIU" w:date="2023-04-02T00:59:00Z"/>
          <w:sz w:val="20"/>
          <w:szCs w:val="20"/>
          <w:lang w:eastAsia="es-ES"/>
        </w:rPr>
      </w:pPr>
      <w:del w:id="8730" w:author="Jose Eduardo VIU" w:date="2023-04-02T00:59:00Z">
        <w:r w:rsidDel="00F12980">
          <w:fldChar w:fldCharType="begin"/>
        </w:r>
        <w:r w:rsidDel="00F12980">
          <w:delInstrText>HYPERLINK "https://github.com/JoseEduardoCG/14MBID_TFM/blob/main/Regresión_RandomForest.ipynb" \h</w:delInstrText>
        </w:r>
        <w:r w:rsidDel="00F12980">
          <w:fldChar w:fldCharType="separate"/>
        </w:r>
        <w:r w:rsidDel="00F12980">
          <w:rPr>
            <w:rStyle w:val="Hipervnculo"/>
            <w:sz w:val="20"/>
            <w:szCs w:val="20"/>
            <w:lang w:eastAsia="es-ES"/>
          </w:rPr>
          <w:delText>https://github.com/JoseEduardoCG/14MBID_TFM/blob/main/Regresi%C3%B3n_RandomForest.ipynb</w:delText>
        </w:r>
        <w:r w:rsidDel="00F12980">
          <w:rPr>
            <w:rStyle w:val="Hipervnculo"/>
            <w:sz w:val="20"/>
            <w:szCs w:val="20"/>
            <w:lang w:eastAsia="es-ES"/>
          </w:rPr>
          <w:fldChar w:fldCharType="end"/>
        </w:r>
      </w:del>
    </w:p>
    <w:p w14:paraId="727D2EA2" w14:textId="77777777" w:rsidR="00CB7E31" w:rsidRDefault="00CB7E31">
      <w:pPr>
        <w:rPr>
          <w:lang w:eastAsia="es-ES"/>
        </w:rPr>
      </w:pPr>
    </w:p>
    <w:p w14:paraId="4772EBE5" w14:textId="41196458" w:rsidR="00CB7E31" w:rsidRDefault="00000000">
      <w:pPr>
        <w:rPr>
          <w:ins w:id="8731" w:author="Jose Eduardo VIU" w:date="2023-04-02T00:58:00Z"/>
          <w:lang w:eastAsia="es-ES"/>
        </w:rPr>
      </w:pPr>
      <w:r>
        <w:rPr>
          <w:lang w:eastAsia="es-ES"/>
        </w:rPr>
        <w:t>Se adjunta el contenido del cuaderno como anexo.</w:t>
      </w:r>
    </w:p>
    <w:p w14:paraId="062B5D83" w14:textId="77777777" w:rsidR="00F12980" w:rsidRDefault="00F12980">
      <w:pPr>
        <w:rPr>
          <w:ins w:id="8732" w:author="Jose Eduardo VIU" w:date="2023-04-02T00:42:00Z"/>
          <w:lang w:eastAsia="es-ES"/>
        </w:rPr>
      </w:pPr>
    </w:p>
    <w:p w14:paraId="33A4EFAD" w14:textId="77777777" w:rsidR="00B200AE" w:rsidRDefault="00B200AE" w:rsidP="00B200AE">
      <w:pPr>
        <w:spacing w:after="0" w:line="240" w:lineRule="auto"/>
        <w:jc w:val="left"/>
        <w:rPr>
          <w:ins w:id="8733" w:author="Jose Eduardo VIU" w:date="2023-04-02T01:03:00Z"/>
        </w:rPr>
      </w:pPr>
      <w:ins w:id="8734" w:author="Jose Eduardo VIU" w:date="2023-04-02T01:03:00Z">
        <w:r>
          <w:br w:type="page"/>
        </w:r>
      </w:ins>
    </w:p>
    <w:p w14:paraId="598B866E" w14:textId="77777777" w:rsidR="00B200AE" w:rsidRDefault="00B200AE" w:rsidP="00B200AE">
      <w:pPr>
        <w:ind w:left="360"/>
        <w:rPr>
          <w:ins w:id="8735" w:author="Jose Eduardo VIU" w:date="2023-04-02T01:03:00Z"/>
        </w:rPr>
      </w:pPr>
      <w:ins w:id="8736" w:author="Jose Eduardo VIU" w:date="2023-04-02T01:03:00Z">
        <w:r>
          <w:rPr>
            <w:noProof/>
          </w:rPr>
          <w:lastRenderedPageBreak/>
          <w:drawing>
            <wp:inline distT="0" distB="0" distL="0" distR="0" wp14:anchorId="1A86DA2A" wp14:editId="426C37ED">
              <wp:extent cx="5400040" cy="6988175"/>
              <wp:effectExtent l="0" t="0" r="0" b="0"/>
              <wp:docPr id="144558884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88842" name="Imagen 1445588842"/>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CAA618E" wp14:editId="3F6D51FD">
              <wp:extent cx="5400040" cy="6988175"/>
              <wp:effectExtent l="0" t="0" r="0" b="0"/>
              <wp:docPr id="153245289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52891" name="Imagen 153245289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FEF22BC" wp14:editId="74147F9A">
              <wp:extent cx="5400040" cy="6988175"/>
              <wp:effectExtent l="0" t="0" r="0" b="0"/>
              <wp:docPr id="168242099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20990" name="Imagen 1682420990"/>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1703A12" wp14:editId="59709995">
              <wp:extent cx="5400040" cy="6988175"/>
              <wp:effectExtent l="0" t="0" r="0" b="0"/>
              <wp:docPr id="1982642144"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42144" name="Imagen 1982642144"/>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FC0C930" wp14:editId="31F30B08">
              <wp:extent cx="5400040" cy="6988175"/>
              <wp:effectExtent l="0" t="0" r="0" b="0"/>
              <wp:docPr id="3338008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80083" name="Imagen 33380083"/>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3FB0E84" wp14:editId="6168CB46">
              <wp:extent cx="5400040" cy="6988175"/>
              <wp:effectExtent l="0" t="0" r="0" b="0"/>
              <wp:docPr id="1881307110"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07110" name="Imagen 18813071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0C4B16CC" wp14:editId="37B645D5">
              <wp:extent cx="5400040" cy="6988175"/>
              <wp:effectExtent l="0" t="0" r="0" b="0"/>
              <wp:docPr id="105500533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05337" name="Imagen 1055005337"/>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6A1DF48" wp14:editId="6AFFC45D">
              <wp:extent cx="5400040" cy="6988175"/>
              <wp:effectExtent l="0" t="0" r="0" b="0"/>
              <wp:docPr id="210513146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131462" name="Imagen 2105131462"/>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11D239C" wp14:editId="05EC1362">
              <wp:extent cx="5400040" cy="6988175"/>
              <wp:effectExtent l="0" t="0" r="0" b="0"/>
              <wp:docPr id="18788958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95841" name="Imagen 187889584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CB045E2" wp14:editId="2175BA2F">
              <wp:extent cx="5400040" cy="6988175"/>
              <wp:effectExtent l="0" t="0" r="0" b="0"/>
              <wp:docPr id="111977489"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7489" name="Imagen 111977489"/>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3C7450B3" wp14:editId="5548C2A3">
              <wp:extent cx="5400040" cy="6988175"/>
              <wp:effectExtent l="0" t="0" r="0" b="0"/>
              <wp:docPr id="20405120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12038" name="Imagen 204051203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35FB85C" wp14:editId="6A3096C2">
              <wp:extent cx="5400040" cy="6988175"/>
              <wp:effectExtent l="0" t="0" r="0" b="0"/>
              <wp:docPr id="447585633"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585633" name="Imagen 44758563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5147B8C" wp14:editId="5DD4995A">
              <wp:extent cx="5400040" cy="6988175"/>
              <wp:effectExtent l="0" t="0" r="0" b="0"/>
              <wp:docPr id="140744475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44759" name="Imagen 140744475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00BF653" wp14:editId="25F5A5D2">
              <wp:extent cx="5400040" cy="6988175"/>
              <wp:effectExtent l="0" t="0" r="0" b="0"/>
              <wp:docPr id="184087252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72528" name="Imagen 184087252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BE730B2" wp14:editId="4F43FA79">
              <wp:extent cx="5400040" cy="6988175"/>
              <wp:effectExtent l="0" t="0" r="0" b="0"/>
              <wp:docPr id="731916082"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16082" name="Imagen 731916082"/>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DECDDAD" wp14:editId="0301415E">
              <wp:extent cx="5400040" cy="6988175"/>
              <wp:effectExtent l="0" t="0" r="0" b="0"/>
              <wp:docPr id="201797622"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97622" name="Imagen 201797622"/>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2356F04" wp14:editId="36F0CB51">
              <wp:extent cx="5400040" cy="6988175"/>
              <wp:effectExtent l="0" t="0" r="0" b="0"/>
              <wp:docPr id="187489696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96964" name="Imagen 1874896964"/>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EB4AB41" wp14:editId="041ACBBC">
              <wp:extent cx="5400040" cy="6988175"/>
              <wp:effectExtent l="0" t="0" r="0" b="0"/>
              <wp:docPr id="1698609846"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09846" name="Imagen 1698609846"/>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1306AD16" wp14:editId="022AEAE8">
              <wp:extent cx="5400040" cy="6988175"/>
              <wp:effectExtent l="0" t="0" r="0" b="0"/>
              <wp:docPr id="30732410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24107" name="Imagen 307324107"/>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3826574" wp14:editId="7C7ADC32">
              <wp:extent cx="5400040" cy="6988175"/>
              <wp:effectExtent l="0" t="0" r="0" b="0"/>
              <wp:docPr id="928565628"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65628" name="Imagen 928565628"/>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30F1F999" w14:textId="12E3B52B" w:rsidR="00023747" w:rsidRDefault="00023747" w:rsidP="00B200AE">
      <w:pPr>
        <w:rPr>
          <w:ins w:id="8737" w:author="Jose Eduardo VIU" w:date="2023-04-02T00:42:00Z"/>
        </w:rPr>
      </w:pPr>
    </w:p>
    <w:p w14:paraId="07831F50" w14:textId="77777777" w:rsidR="00617ACA" w:rsidRDefault="00617ACA">
      <w:pPr>
        <w:spacing w:after="0" w:line="240" w:lineRule="auto"/>
        <w:jc w:val="left"/>
        <w:rPr>
          <w:ins w:id="8738" w:author="Jose Eduardo VIU" w:date="2023-04-02T17:30:00Z"/>
          <w:lang w:eastAsia="es-ES"/>
        </w:rPr>
      </w:pPr>
    </w:p>
    <w:p w14:paraId="6CF37908" w14:textId="77777777" w:rsidR="00617ACA" w:rsidRDefault="00617ACA">
      <w:pPr>
        <w:spacing w:after="0" w:line="240" w:lineRule="auto"/>
        <w:jc w:val="left"/>
        <w:rPr>
          <w:ins w:id="8739" w:author="Jose Eduardo VIU" w:date="2023-04-02T17:30:00Z"/>
          <w:lang w:eastAsia="es-ES"/>
        </w:rPr>
      </w:pPr>
      <w:ins w:id="8740" w:author="Jose Eduardo VIU" w:date="2023-04-02T17:30:00Z">
        <w:r>
          <w:rPr>
            <w:lang w:eastAsia="es-ES"/>
          </w:rPr>
          <w:br w:type="page"/>
        </w:r>
      </w:ins>
    </w:p>
    <w:p w14:paraId="6E4F2ED0" w14:textId="7A4536A3" w:rsidR="00617ACA" w:rsidRDefault="00617ACA">
      <w:pPr>
        <w:pStyle w:val="Ttulo2"/>
        <w:numPr>
          <w:ilvl w:val="0"/>
          <w:numId w:val="0"/>
        </w:numPr>
        <w:ind w:left="792"/>
        <w:rPr>
          <w:ins w:id="8741" w:author="Jose Eduardo VIU" w:date="2023-04-02T17:31:00Z"/>
        </w:rPr>
        <w:pPrChange w:id="8742" w:author="CAMARA GOMEZ, JOSE EDUARDO" w:date="2023-04-03T10:48:00Z">
          <w:pPr/>
        </w:pPrChange>
      </w:pPr>
      <w:bookmarkStart w:id="8743" w:name="_Toc131874812"/>
      <w:ins w:id="8744" w:author="Jose Eduardo VIU" w:date="2023-04-02T17:31:00Z">
        <w:r w:rsidRPr="00617ACA">
          <w:lastRenderedPageBreak/>
          <w:t>HistGradientBoostingRegressor</w:t>
        </w:r>
        <w:bookmarkEnd w:id="8743"/>
      </w:ins>
    </w:p>
    <w:p w14:paraId="5BFFF13D" w14:textId="0131CB41" w:rsidR="00617ACA" w:rsidRDefault="00617ACA" w:rsidP="00617ACA">
      <w:pPr>
        <w:rPr>
          <w:ins w:id="8745" w:author="Jose Eduardo VIU" w:date="2023-04-02T17:30:00Z"/>
          <w:lang w:eastAsia="es-ES"/>
        </w:rPr>
      </w:pPr>
      <w:ins w:id="8746" w:author="Jose Eduardo VIU" w:date="2023-04-02T17:30:00Z">
        <w:r>
          <w:rPr>
            <w:lang w:eastAsia="es-ES"/>
          </w:rPr>
          <w:t>Enlace al cuaderno de trabajo en “Jupyter Notebook” para poder probar y generar los datos de preparación del dataset.</w:t>
        </w:r>
      </w:ins>
    </w:p>
    <w:p w14:paraId="04D698B7" w14:textId="4643ED23" w:rsidR="00617ACA" w:rsidRDefault="00617ACA" w:rsidP="00617ACA">
      <w:pPr>
        <w:rPr>
          <w:ins w:id="8747" w:author="Jose Eduardo VIU" w:date="2023-04-02T17:30:00Z"/>
          <w:lang w:eastAsia="es-ES"/>
        </w:rPr>
      </w:pPr>
      <w:ins w:id="8748" w:author="Jose Eduardo VIU" w:date="2023-04-02T17:30:00Z">
        <w:r>
          <w:rPr>
            <w:lang w:eastAsia="es-ES"/>
          </w:rPr>
          <w:t>Se puede consultar el fichero en la URL</w:t>
        </w:r>
      </w:ins>
      <w:ins w:id="8749" w:author="Jose Eduardo VIU" w:date="2023-04-02T17:32:00Z">
        <w:r>
          <w:rPr>
            <w:lang w:eastAsia="es-ES"/>
          </w:rPr>
          <w:t xml:space="preserve">: </w:t>
        </w:r>
        <w:r>
          <w:rPr>
            <w:lang w:eastAsia="es-ES"/>
          </w:rPr>
          <w:fldChar w:fldCharType="begin"/>
        </w:r>
        <w:r>
          <w:rPr>
            <w:lang w:eastAsia="es-ES"/>
          </w:rPr>
          <w:instrText xml:space="preserve"> HYPERLINK "https://github.com/JoseEduardoCG/14MBID_TFM/blob/51987b9215ccfd63f8ed5f59c439702f25ea4a63/Cuadernos/HistGradientBoostingRegressor.ipynb" </w:instrText>
        </w:r>
      </w:ins>
      <w:ins w:id="8750" w:author="Jose Eduardo VIU" w:date="2023-04-08T19:27:00Z">
        <w:r w:rsidR="00EA61B9">
          <w:rPr>
            <w:lang w:eastAsia="es-ES"/>
          </w:rPr>
        </w:r>
      </w:ins>
      <w:ins w:id="8751" w:author="Jose Eduardo VIU" w:date="2023-04-02T17:32:00Z">
        <w:r>
          <w:rPr>
            <w:lang w:eastAsia="es-ES"/>
          </w:rPr>
          <w:fldChar w:fldCharType="separate"/>
        </w:r>
        <w:r w:rsidRPr="00617ACA">
          <w:rPr>
            <w:rStyle w:val="Hipervnculo"/>
            <w:lang w:eastAsia="es-ES"/>
          </w:rPr>
          <w:t>HistGradientBoostingRegressor.ipynb</w:t>
        </w:r>
        <w:r>
          <w:rPr>
            <w:lang w:eastAsia="es-ES"/>
          </w:rPr>
          <w:fldChar w:fldCharType="end"/>
        </w:r>
      </w:ins>
    </w:p>
    <w:p w14:paraId="37AD5902" w14:textId="77777777" w:rsidR="00617ACA" w:rsidRDefault="00617ACA" w:rsidP="00617ACA">
      <w:pPr>
        <w:rPr>
          <w:ins w:id="8752" w:author="Jose Eduardo VIU" w:date="2023-04-02T17:30:00Z"/>
          <w:lang w:eastAsia="es-ES"/>
        </w:rPr>
      </w:pPr>
    </w:p>
    <w:p w14:paraId="103C61DE" w14:textId="560D831D" w:rsidR="00617ACA" w:rsidRDefault="00617ACA" w:rsidP="00617ACA">
      <w:pPr>
        <w:rPr>
          <w:ins w:id="8753" w:author="Jose Eduardo VIU" w:date="2023-04-02T17:30:00Z"/>
          <w:lang w:eastAsia="es-ES"/>
        </w:rPr>
      </w:pPr>
      <w:ins w:id="8754" w:author="Jose Eduardo VIU" w:date="2023-04-02T17:30:00Z">
        <w:r>
          <w:rPr>
            <w:lang w:eastAsia="es-ES"/>
          </w:rPr>
          <w:t xml:space="preserve">Se adjunta el contenido del cuaderno </w:t>
        </w:r>
      </w:ins>
      <w:ins w:id="8755" w:author="Jose Eduardo VIU" w:date="2023-04-08T17:17:00Z">
        <w:r w:rsidR="00AF035A">
          <w:rPr>
            <w:lang w:eastAsia="es-ES"/>
          </w:rPr>
          <w:t xml:space="preserve">en este </w:t>
        </w:r>
      </w:ins>
      <w:ins w:id="8756" w:author="Jose Eduardo VIU" w:date="2023-04-08T17:18:00Z">
        <w:r w:rsidR="00FA2157">
          <w:rPr>
            <w:lang w:eastAsia="es-ES"/>
          </w:rPr>
          <w:t>anexo</w:t>
        </w:r>
      </w:ins>
      <w:ins w:id="8757" w:author="Jose Eduardo VIU" w:date="2023-04-02T17:30:00Z">
        <w:r>
          <w:rPr>
            <w:lang w:eastAsia="es-ES"/>
          </w:rPr>
          <w:t>.</w:t>
        </w:r>
      </w:ins>
    </w:p>
    <w:p w14:paraId="5BCEC5B6" w14:textId="77777777" w:rsidR="00617ACA" w:rsidRDefault="00617ACA">
      <w:pPr>
        <w:spacing w:after="0" w:line="240" w:lineRule="auto"/>
        <w:jc w:val="left"/>
        <w:rPr>
          <w:ins w:id="8758" w:author="Jose Eduardo VIU" w:date="2023-04-02T17:33:00Z"/>
          <w:lang w:eastAsia="es-ES"/>
        </w:rPr>
      </w:pPr>
      <w:ins w:id="8759" w:author="Jose Eduardo VIU" w:date="2023-04-02T17:33:00Z">
        <w:r>
          <w:rPr>
            <w:lang w:eastAsia="es-ES"/>
          </w:rPr>
          <w:br w:type="page"/>
        </w:r>
      </w:ins>
    </w:p>
    <w:p w14:paraId="31DD8F4E" w14:textId="77777777" w:rsidR="002E1C91" w:rsidRDefault="00156A71">
      <w:pPr>
        <w:spacing w:after="0" w:line="240" w:lineRule="auto"/>
        <w:jc w:val="left"/>
        <w:rPr>
          <w:ins w:id="8760" w:author="Jose Eduardo VIU" w:date="2023-04-02T19:45:00Z"/>
          <w:lang w:eastAsia="es-ES"/>
        </w:rPr>
      </w:pPr>
      <w:ins w:id="8761" w:author="Jose Eduardo VIU" w:date="2023-04-02T17:33:00Z">
        <w:r>
          <w:rPr>
            <w:noProof/>
            <w:lang w:eastAsia="es-ES"/>
          </w:rPr>
          <w:lastRenderedPageBreak/>
          <w:drawing>
            <wp:inline distT="0" distB="0" distL="0" distR="0" wp14:anchorId="51F19767" wp14:editId="22CAEAC5">
              <wp:extent cx="5400040" cy="6988175"/>
              <wp:effectExtent l="0" t="0" r="0" b="0"/>
              <wp:docPr id="10091143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14364" name="Imagen 100911436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4BE0C97" wp14:editId="5D9D43E2">
              <wp:extent cx="5400040" cy="6988175"/>
              <wp:effectExtent l="0" t="0" r="0" b="0"/>
              <wp:docPr id="13641953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195332" name="Imagen 136419533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62808EF" wp14:editId="75421768">
              <wp:extent cx="5400040" cy="6988175"/>
              <wp:effectExtent l="0" t="0" r="0" b="0"/>
              <wp:docPr id="12547246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724629" name="Imagen 1254724629"/>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C18CB57" wp14:editId="0388D69D">
              <wp:extent cx="5400040" cy="6988175"/>
              <wp:effectExtent l="0" t="0" r="0" b="0"/>
              <wp:docPr id="112942182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21823" name="Imagen 112942182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C01665A" wp14:editId="339DF2D1">
              <wp:extent cx="5400040" cy="6988175"/>
              <wp:effectExtent l="0" t="0" r="0" b="0"/>
              <wp:docPr id="44986534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865345" name="Imagen 44986534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ED19087" wp14:editId="4D791517">
              <wp:extent cx="5400040" cy="6988175"/>
              <wp:effectExtent l="0" t="0" r="0" b="0"/>
              <wp:docPr id="211955418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54184" name="Imagen 211955418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0BB0761" wp14:editId="392AF30A">
              <wp:extent cx="5400040" cy="6988175"/>
              <wp:effectExtent l="0" t="0" r="0" b="0"/>
              <wp:docPr id="188066715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67151" name="Imagen 188066715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63600DA" wp14:editId="3FBA9EC0">
              <wp:extent cx="5400040" cy="6988175"/>
              <wp:effectExtent l="0" t="0" r="0" b="0"/>
              <wp:docPr id="112682471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24716" name="Imagen 112682471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7B3C437" wp14:editId="7568F69A">
              <wp:extent cx="5400040" cy="6988175"/>
              <wp:effectExtent l="0" t="0" r="0" b="0"/>
              <wp:docPr id="29275052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750521" name="Imagen 29275052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F0FE8DF" wp14:editId="56C95D64">
              <wp:extent cx="5400040" cy="6988175"/>
              <wp:effectExtent l="0" t="0" r="0" b="0"/>
              <wp:docPr id="126677494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774948" name="Imagen 126677494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88F54D3" wp14:editId="0610B174">
              <wp:extent cx="5400040" cy="6988175"/>
              <wp:effectExtent l="0" t="0" r="0" b="0"/>
              <wp:docPr id="47769843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98435" name="Imagen 477698435"/>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27A26AD" wp14:editId="497466BD">
              <wp:extent cx="5400040" cy="6988175"/>
              <wp:effectExtent l="0" t="0" r="0" b="0"/>
              <wp:docPr id="42436188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61880" name="Imagen 424361880"/>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0F06E4F" wp14:editId="119631F6">
              <wp:extent cx="5400040" cy="6988175"/>
              <wp:effectExtent l="0" t="0" r="0" b="0"/>
              <wp:docPr id="1560598787"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98787" name="Imagen 156059878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A4ADC7C" wp14:editId="4A0760EA">
              <wp:extent cx="5400040" cy="6988175"/>
              <wp:effectExtent l="0" t="0" r="0" b="0"/>
              <wp:docPr id="7032191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19142" name="Imagen 703219142"/>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C2B84C9" wp14:editId="181DD3D7">
              <wp:extent cx="5400040" cy="6988175"/>
              <wp:effectExtent l="0" t="0" r="0" b="0"/>
              <wp:docPr id="2141758348"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758348" name="Imagen 2141758348"/>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1E77C03" wp14:editId="4B54A8FC">
              <wp:extent cx="5400040" cy="6988175"/>
              <wp:effectExtent l="0" t="0" r="0" b="0"/>
              <wp:docPr id="777605694"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05694" name="Imagen 777605694"/>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F5F54A4" wp14:editId="09E3A923">
              <wp:extent cx="5400040" cy="6988175"/>
              <wp:effectExtent l="0" t="0" r="0" b="0"/>
              <wp:docPr id="113631607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16077" name="Imagen 1136316077"/>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14C3066" wp14:editId="7DDC522B">
              <wp:extent cx="5400040" cy="6988175"/>
              <wp:effectExtent l="0" t="0" r="0" b="0"/>
              <wp:docPr id="62154761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47616" name="Imagen 621547616"/>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74709326" wp14:editId="08492D24">
              <wp:extent cx="5400040" cy="6988175"/>
              <wp:effectExtent l="0" t="0" r="0" b="0"/>
              <wp:docPr id="8280783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7830" name="Imagen 82807830"/>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7E0E268A" w14:textId="77777777" w:rsidR="002E1C91" w:rsidRDefault="002E1C91">
      <w:pPr>
        <w:spacing w:after="0" w:line="240" w:lineRule="auto"/>
        <w:jc w:val="left"/>
        <w:rPr>
          <w:ins w:id="8762" w:author="Jose Eduardo VIU" w:date="2023-04-02T19:45:00Z"/>
          <w:lang w:eastAsia="es-ES"/>
        </w:rPr>
      </w:pPr>
      <w:ins w:id="8763" w:author="Jose Eduardo VIU" w:date="2023-04-02T19:45:00Z">
        <w:r>
          <w:rPr>
            <w:lang w:eastAsia="es-ES"/>
          </w:rPr>
          <w:br w:type="page"/>
        </w:r>
      </w:ins>
    </w:p>
    <w:p w14:paraId="608E306D" w14:textId="3261D79F" w:rsidR="004E2F24" w:rsidRDefault="004E2F24" w:rsidP="004E2F24">
      <w:pPr>
        <w:pStyle w:val="Ttulo2"/>
        <w:numPr>
          <w:ilvl w:val="0"/>
          <w:numId w:val="0"/>
        </w:numPr>
        <w:ind w:left="792"/>
        <w:rPr>
          <w:ins w:id="8764" w:author="Jose Eduardo VIU" w:date="2023-04-07T11:28:00Z"/>
        </w:rPr>
      </w:pPr>
      <w:bookmarkStart w:id="8765" w:name="_Ref131759433"/>
      <w:bookmarkStart w:id="8766" w:name="_Toc131874813"/>
      <w:ins w:id="8767" w:author="Jose Eduardo VIU" w:date="2023-04-07T11:28:00Z">
        <w:r w:rsidRPr="004E2F24">
          <w:lastRenderedPageBreak/>
          <w:t>LightGBM</w:t>
        </w:r>
        <w:r w:rsidRPr="00617ACA">
          <w:t>Regressor</w:t>
        </w:r>
        <w:bookmarkEnd w:id="8765"/>
        <w:bookmarkEnd w:id="8766"/>
      </w:ins>
    </w:p>
    <w:p w14:paraId="49E4C0EE" w14:textId="77777777" w:rsidR="004E2F24" w:rsidRDefault="004E2F24" w:rsidP="004E2F24">
      <w:pPr>
        <w:rPr>
          <w:ins w:id="8768" w:author="Jose Eduardo VIU" w:date="2023-04-07T11:28:00Z"/>
          <w:lang w:eastAsia="es-ES"/>
        </w:rPr>
      </w:pPr>
      <w:ins w:id="8769" w:author="Jose Eduardo VIU" w:date="2023-04-07T11:28:00Z">
        <w:r>
          <w:rPr>
            <w:lang w:eastAsia="es-ES"/>
          </w:rPr>
          <w:t>Enlace al cuaderno de trabajo en “Jupyter Notebook” para poder probar y generar los datos de preparación del dataset.</w:t>
        </w:r>
      </w:ins>
    </w:p>
    <w:p w14:paraId="67CA438C" w14:textId="4350F4BE" w:rsidR="004E2F24" w:rsidRDefault="004E2F24" w:rsidP="004E2F24">
      <w:pPr>
        <w:rPr>
          <w:ins w:id="8770" w:author="Jose Eduardo VIU" w:date="2023-04-07T11:28:00Z"/>
          <w:lang w:eastAsia="es-ES"/>
        </w:rPr>
      </w:pPr>
      <w:ins w:id="8771" w:author="Jose Eduardo VIU" w:date="2023-04-07T11:28:00Z">
        <w:r>
          <w:rPr>
            <w:lang w:eastAsia="es-ES"/>
          </w:rPr>
          <w:t xml:space="preserve">Se puede consultar el fichero en la siguiente URL: </w:t>
        </w:r>
      </w:ins>
      <w:ins w:id="8772" w:author="Jose Eduardo VIU" w:date="2023-04-08T17:20:00Z">
        <w:r w:rsidR="001908B2">
          <w:rPr>
            <w:lang w:eastAsia="es-ES"/>
          </w:rPr>
          <w:fldChar w:fldCharType="begin"/>
        </w:r>
        <w:r w:rsidR="001908B2">
          <w:rPr>
            <w:lang w:eastAsia="es-ES"/>
          </w:rPr>
          <w:instrText xml:space="preserve"> HYPERLINK "https://github.com/JoseEduardoCG/14MBID_TFM/blob/600091fa7d7863c1507cd782c3a4e23b55a75f9b/Cuadernos/LGBMRegressor.ipynb" </w:instrText>
        </w:r>
      </w:ins>
      <w:ins w:id="8773" w:author="Jose Eduardo VIU" w:date="2023-04-08T19:27:00Z">
        <w:r w:rsidR="00EA61B9">
          <w:rPr>
            <w:lang w:eastAsia="es-ES"/>
          </w:rPr>
        </w:r>
      </w:ins>
      <w:ins w:id="8774" w:author="Jose Eduardo VIU" w:date="2023-04-08T17:20:00Z">
        <w:r w:rsidR="001908B2">
          <w:rPr>
            <w:lang w:eastAsia="es-ES"/>
          </w:rPr>
          <w:fldChar w:fldCharType="separate"/>
        </w:r>
        <w:r w:rsidR="001908B2" w:rsidRPr="001908B2">
          <w:rPr>
            <w:rStyle w:val="Hipervnculo"/>
            <w:lang w:eastAsia="es-ES"/>
          </w:rPr>
          <w:t>LGBMRegressor.ipynb</w:t>
        </w:r>
        <w:r w:rsidR="001908B2">
          <w:rPr>
            <w:lang w:eastAsia="es-ES"/>
          </w:rPr>
          <w:fldChar w:fldCharType="end"/>
        </w:r>
      </w:ins>
    </w:p>
    <w:p w14:paraId="558E50F0" w14:textId="77777777" w:rsidR="004E2F24" w:rsidRDefault="004E2F24" w:rsidP="004E2F24">
      <w:pPr>
        <w:rPr>
          <w:ins w:id="8775" w:author="Jose Eduardo VIU" w:date="2023-04-07T11:28:00Z"/>
          <w:lang w:eastAsia="es-ES"/>
        </w:rPr>
      </w:pPr>
    </w:p>
    <w:p w14:paraId="4FC3E36C" w14:textId="77777777" w:rsidR="004E2F24" w:rsidRDefault="004E2F24" w:rsidP="004E2F24">
      <w:pPr>
        <w:rPr>
          <w:ins w:id="8776" w:author="Jose Eduardo VIU" w:date="2023-04-07T11:28:00Z"/>
          <w:lang w:eastAsia="es-ES"/>
        </w:rPr>
      </w:pPr>
      <w:ins w:id="8777" w:author="Jose Eduardo VIU" w:date="2023-04-07T11:28:00Z">
        <w:r>
          <w:rPr>
            <w:lang w:eastAsia="es-ES"/>
          </w:rPr>
          <w:t>Se adjunta el contenido del cuaderno como anexo.</w:t>
        </w:r>
      </w:ins>
    </w:p>
    <w:p w14:paraId="03097FA0" w14:textId="77777777" w:rsidR="001908B2" w:rsidRDefault="001908B2">
      <w:pPr>
        <w:spacing w:after="0" w:line="240" w:lineRule="auto"/>
        <w:jc w:val="left"/>
        <w:rPr>
          <w:ins w:id="8778" w:author="Jose Eduardo VIU" w:date="2023-04-08T17:21:00Z"/>
        </w:rPr>
      </w:pPr>
      <w:ins w:id="8779" w:author="Jose Eduardo VIU" w:date="2023-04-08T17:21:00Z">
        <w:r>
          <w:br w:type="page"/>
        </w:r>
      </w:ins>
    </w:p>
    <w:p w14:paraId="4DC435E4" w14:textId="17CDED9E" w:rsidR="004E2F24" w:rsidRDefault="001908B2">
      <w:pPr>
        <w:spacing w:after="0" w:line="240" w:lineRule="auto"/>
        <w:jc w:val="left"/>
        <w:rPr>
          <w:ins w:id="8780" w:author="Jose Eduardo VIU" w:date="2023-04-07T11:28:00Z"/>
          <w:rFonts w:eastAsiaTheme="majorEastAsia"/>
          <w:color w:val="000000" w:themeColor="text1"/>
          <w:sz w:val="32"/>
          <w:szCs w:val="32"/>
          <w:lang w:eastAsia="es-ES"/>
        </w:rPr>
      </w:pPr>
      <w:ins w:id="8781" w:author="Jose Eduardo VIU" w:date="2023-04-08T17:21:00Z">
        <w:r>
          <w:rPr>
            <w:noProof/>
          </w:rPr>
          <w:lastRenderedPageBreak/>
          <w:drawing>
            <wp:inline distT="0" distB="0" distL="0" distR="0" wp14:anchorId="4A05C1F9" wp14:editId="4C066058">
              <wp:extent cx="5400040" cy="6988175"/>
              <wp:effectExtent l="0" t="0" r="0" b="0"/>
              <wp:docPr id="150440548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405483" name="Imagen 150440548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2E19EBA6" wp14:editId="2BAADD39">
              <wp:extent cx="5400040" cy="6988175"/>
              <wp:effectExtent l="0" t="0" r="0" b="0"/>
              <wp:docPr id="188526540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403" name="Imagen 1885265403"/>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12985757" wp14:editId="54F59199">
              <wp:extent cx="5400040" cy="6988175"/>
              <wp:effectExtent l="0" t="0" r="0" b="0"/>
              <wp:docPr id="90893312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33124" name="Imagen 908933124"/>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31261A94" wp14:editId="6BDF75C4">
              <wp:extent cx="5400040" cy="6988175"/>
              <wp:effectExtent l="0" t="0" r="0" b="0"/>
              <wp:docPr id="104462614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626141" name="Imagen 1044626141"/>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33DBF57C" wp14:editId="76B5E293">
              <wp:extent cx="5400040" cy="6988175"/>
              <wp:effectExtent l="0" t="0" r="0" b="0"/>
              <wp:docPr id="81874982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49821" name="Imagen 81874982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055B2A9" wp14:editId="3AC223B4">
              <wp:extent cx="5400040" cy="6988175"/>
              <wp:effectExtent l="0" t="0" r="0" b="0"/>
              <wp:docPr id="39396938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969382" name="Imagen 393969382"/>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0F30D5C3" wp14:editId="44E0856F">
              <wp:extent cx="5400040" cy="6988175"/>
              <wp:effectExtent l="0" t="0" r="0" b="0"/>
              <wp:docPr id="212485390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853909" name="Imagen 212485390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2295B41" wp14:editId="746BD361">
              <wp:extent cx="5400040" cy="6988175"/>
              <wp:effectExtent l="0" t="0" r="0" b="0"/>
              <wp:docPr id="51602075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20753" name="Imagen 516020753"/>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8FD048E" wp14:editId="67992B32">
              <wp:extent cx="5400040" cy="6988175"/>
              <wp:effectExtent l="0" t="0" r="0" b="0"/>
              <wp:docPr id="1825441237"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441237" name="Imagen 1825441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F7D89A1" wp14:editId="7A1AF9D9">
              <wp:extent cx="5400040" cy="6988175"/>
              <wp:effectExtent l="0" t="0" r="0" b="0"/>
              <wp:docPr id="129844066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40660" name="Imagen 1298440660"/>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73DB7B15" wp14:editId="77EFEE1E">
              <wp:extent cx="5400040" cy="6988175"/>
              <wp:effectExtent l="0" t="0" r="0" b="0"/>
              <wp:docPr id="196177491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74915" name="Imagen 196177491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2217E98" wp14:editId="4A8EF181">
              <wp:extent cx="5400040" cy="6988175"/>
              <wp:effectExtent l="0" t="0" r="0" b="0"/>
              <wp:docPr id="3559640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4079" name="Imagen 355964079"/>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ins w:id="8782" w:author="Jose Eduardo VIU" w:date="2023-04-07T11:28:00Z">
        <w:r w:rsidR="004E2F24">
          <w:br w:type="page"/>
        </w:r>
      </w:ins>
    </w:p>
    <w:p w14:paraId="74EFB74D" w14:textId="49549AD2" w:rsidR="002E1C91" w:rsidRDefault="002E1C91">
      <w:pPr>
        <w:pStyle w:val="Ttulo2"/>
        <w:numPr>
          <w:ilvl w:val="0"/>
          <w:numId w:val="0"/>
        </w:numPr>
        <w:ind w:left="792"/>
        <w:rPr>
          <w:ins w:id="8783" w:author="Jose Eduardo VIU" w:date="2023-04-02T19:45:00Z"/>
        </w:rPr>
        <w:pPrChange w:id="8784" w:author="CAMARA GOMEZ, JOSE EDUARDO" w:date="2023-04-03T10:49:00Z">
          <w:pPr>
            <w:pStyle w:val="Ttulo2"/>
          </w:pPr>
        </w:pPrChange>
      </w:pPr>
      <w:bookmarkStart w:id="8785" w:name="_Ref131867440"/>
      <w:bookmarkStart w:id="8786" w:name="_Toc131874814"/>
      <w:ins w:id="8787" w:author="Jose Eduardo VIU" w:date="2023-04-02T19:45:00Z">
        <w:r w:rsidRPr="002E1C91">
          <w:lastRenderedPageBreak/>
          <w:t>KNeighborsRegressor</w:t>
        </w:r>
        <w:bookmarkEnd w:id="8785"/>
        <w:bookmarkEnd w:id="8786"/>
      </w:ins>
    </w:p>
    <w:p w14:paraId="18448FD9" w14:textId="77777777" w:rsidR="002E1C91" w:rsidRDefault="002E1C91" w:rsidP="002E1C91">
      <w:pPr>
        <w:rPr>
          <w:ins w:id="8788" w:author="Jose Eduardo VIU" w:date="2023-04-02T19:45:00Z"/>
          <w:lang w:eastAsia="es-ES"/>
        </w:rPr>
      </w:pPr>
      <w:ins w:id="8789" w:author="Jose Eduardo VIU" w:date="2023-04-02T19:45:00Z">
        <w:r>
          <w:rPr>
            <w:lang w:eastAsia="es-ES"/>
          </w:rPr>
          <w:t>Enlace al cuaderno de trabajo en “Jupyter Notebook” para poder probar y generar los datos de preparación del dataset.</w:t>
        </w:r>
      </w:ins>
    </w:p>
    <w:p w14:paraId="194F45D6" w14:textId="462D0CAA" w:rsidR="002E1C91" w:rsidRDefault="002E1C91" w:rsidP="002E1C91">
      <w:pPr>
        <w:rPr>
          <w:ins w:id="8790" w:author="Jose Eduardo VIU" w:date="2023-04-02T19:45:00Z"/>
          <w:lang w:eastAsia="es-ES"/>
        </w:rPr>
      </w:pPr>
      <w:ins w:id="8791" w:author="Jose Eduardo VIU" w:date="2023-04-02T19:45:00Z">
        <w:r>
          <w:rPr>
            <w:lang w:eastAsia="es-ES"/>
          </w:rPr>
          <w:t xml:space="preserve">Se puede consultar el fichero en la siguiente URL: </w:t>
        </w:r>
      </w:ins>
      <w:ins w:id="8792" w:author="Jose Eduardo VIU" w:date="2023-04-02T19:47:00Z">
        <w:r>
          <w:rPr>
            <w:lang w:eastAsia="es-ES"/>
          </w:rPr>
          <w:fldChar w:fldCharType="begin"/>
        </w:r>
        <w:r>
          <w:rPr>
            <w:lang w:eastAsia="es-ES"/>
          </w:rPr>
          <w:instrText xml:space="preserve"> HYPERLINK "https://github.com/JoseEduardoCG/14MBID_TFM/blob/29e78eff7728fcacfa807069265252f08386cdb3/Cuadernos/KNeighborsRegressor.ipynb" </w:instrText>
        </w:r>
      </w:ins>
      <w:ins w:id="8793" w:author="Jose Eduardo VIU" w:date="2023-04-08T19:27:00Z">
        <w:r w:rsidR="00EA61B9">
          <w:rPr>
            <w:lang w:eastAsia="es-ES"/>
          </w:rPr>
        </w:r>
      </w:ins>
      <w:ins w:id="8794" w:author="Jose Eduardo VIU" w:date="2023-04-02T19:47:00Z">
        <w:r>
          <w:rPr>
            <w:lang w:eastAsia="es-ES"/>
          </w:rPr>
          <w:fldChar w:fldCharType="separate"/>
        </w:r>
        <w:r w:rsidRPr="002E1C91">
          <w:rPr>
            <w:rStyle w:val="Hipervnculo"/>
            <w:lang w:eastAsia="es-ES"/>
          </w:rPr>
          <w:t>KNeighborsRegressor.ipynb</w:t>
        </w:r>
        <w:r>
          <w:rPr>
            <w:lang w:eastAsia="es-ES"/>
          </w:rPr>
          <w:fldChar w:fldCharType="end"/>
        </w:r>
      </w:ins>
    </w:p>
    <w:p w14:paraId="1136D998" w14:textId="77777777" w:rsidR="002E1C91" w:rsidRDefault="002E1C91" w:rsidP="002E1C91">
      <w:pPr>
        <w:rPr>
          <w:ins w:id="8795" w:author="Jose Eduardo VIU" w:date="2023-04-02T19:45:00Z"/>
          <w:lang w:eastAsia="es-ES"/>
        </w:rPr>
      </w:pPr>
    </w:p>
    <w:p w14:paraId="00464E33" w14:textId="77777777" w:rsidR="002E1C91" w:rsidRDefault="002E1C91" w:rsidP="002E1C91">
      <w:pPr>
        <w:rPr>
          <w:ins w:id="8796" w:author="Jose Eduardo VIU" w:date="2023-04-02T19:45:00Z"/>
          <w:lang w:eastAsia="es-ES"/>
        </w:rPr>
      </w:pPr>
      <w:ins w:id="8797" w:author="Jose Eduardo VIU" w:date="2023-04-02T19:45:00Z">
        <w:r>
          <w:rPr>
            <w:lang w:eastAsia="es-ES"/>
          </w:rPr>
          <w:t>Se adjunta el contenido del cuaderno como anexo.</w:t>
        </w:r>
      </w:ins>
    </w:p>
    <w:p w14:paraId="58C3FC73" w14:textId="674C0C2F" w:rsidR="002E1C91" w:rsidRDefault="00023747">
      <w:pPr>
        <w:spacing w:after="0" w:line="240" w:lineRule="auto"/>
        <w:jc w:val="left"/>
        <w:rPr>
          <w:ins w:id="8798" w:author="Jose Eduardo VIU" w:date="2023-04-02T19:47:00Z"/>
        </w:rPr>
      </w:pPr>
      <w:ins w:id="8799" w:author="Jose Eduardo VIU" w:date="2023-04-02T00:42:00Z">
        <w:r>
          <w:br w:type="page"/>
        </w:r>
      </w:ins>
    </w:p>
    <w:p w14:paraId="70EFB532" w14:textId="77777777" w:rsidR="0091213A" w:rsidRDefault="00425A04">
      <w:pPr>
        <w:spacing w:after="0" w:line="240" w:lineRule="auto"/>
        <w:jc w:val="left"/>
        <w:rPr>
          <w:ins w:id="8800" w:author="Jose Eduardo VIU" w:date="2023-04-07T12:14:00Z"/>
        </w:rPr>
      </w:pPr>
      <w:ins w:id="8801" w:author="Jose Eduardo VIU" w:date="2023-04-02T19:47:00Z">
        <w:r>
          <w:rPr>
            <w:noProof/>
          </w:rPr>
          <w:lastRenderedPageBreak/>
          <w:drawing>
            <wp:inline distT="0" distB="0" distL="0" distR="0" wp14:anchorId="50AC5422" wp14:editId="7A0456AD">
              <wp:extent cx="5400040" cy="6988175"/>
              <wp:effectExtent l="0" t="0" r="0" b="0"/>
              <wp:docPr id="142509423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94234" name="Imagen 1425094234"/>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B7602E2" wp14:editId="137E1D1E">
              <wp:extent cx="5400040" cy="6988175"/>
              <wp:effectExtent l="0" t="0" r="0" b="0"/>
              <wp:docPr id="354187387" name="Imagen 28"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187387" name="Imagen 28" descr="Texto, Carta&#10;&#10;Descripción generada automáticament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6C352923" wp14:editId="682FBB86">
              <wp:extent cx="5400040" cy="6988175"/>
              <wp:effectExtent l="0" t="0" r="0" b="0"/>
              <wp:docPr id="547743938" name="Imagen 29"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743938" name="Imagen 29" descr="Texto, Carta&#10;&#10;Descripción generada automáticament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74FE770" wp14:editId="0A39E34B">
              <wp:extent cx="5400040" cy="6988175"/>
              <wp:effectExtent l="0" t="0" r="0" b="0"/>
              <wp:docPr id="496048853" name="Imagen 30"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48853" name="Imagen 30" descr="Gráfico, Gráfico de dispersión&#10;&#10;Descripción generada automáticament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9BEC68F" wp14:editId="69D15F07">
              <wp:extent cx="5400040" cy="6988175"/>
              <wp:effectExtent l="0" t="0" r="0" b="0"/>
              <wp:docPr id="1617337718" name="Imagen 3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37718" name="Imagen 31" descr="Texto&#10;&#10;Descripción generada automáticament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5DC1FBE0" wp14:editId="203784E2">
              <wp:extent cx="5400040" cy="6988175"/>
              <wp:effectExtent l="0" t="0" r="0" b="0"/>
              <wp:docPr id="1673211017" name="Imagen 32"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11017" name="Imagen 32" descr="Interfaz de usuario gráfica&#10;&#10;Descripción generada automáticament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027EE6F7" wp14:editId="0CF196D0">
              <wp:extent cx="5400040" cy="6988175"/>
              <wp:effectExtent l="0" t="0" r="0" b="0"/>
              <wp:docPr id="5744034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0342" name="Imagen 57440342"/>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rPr>
          <w:lastRenderedPageBreak/>
          <w:drawing>
            <wp:inline distT="0" distB="0" distL="0" distR="0" wp14:anchorId="480981DE" wp14:editId="3038E0A1">
              <wp:extent cx="5400040" cy="6988175"/>
              <wp:effectExtent l="0" t="0" r="0" b="0"/>
              <wp:docPr id="1383511897" name="Imagen 3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11897" name="Imagen 34" descr="Gráfico, Gráfico de líneas&#10;&#10;Descripción generada automáticament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2B6A52A8" w14:textId="77777777" w:rsidR="0091213A" w:rsidRDefault="0091213A">
      <w:pPr>
        <w:spacing w:after="0" w:line="240" w:lineRule="auto"/>
        <w:jc w:val="left"/>
        <w:rPr>
          <w:ins w:id="8802" w:author="Jose Eduardo VIU" w:date="2023-04-07T12:14:00Z"/>
        </w:rPr>
      </w:pPr>
      <w:ins w:id="8803" w:author="Jose Eduardo VIU" w:date="2023-04-07T12:14:00Z">
        <w:r>
          <w:br w:type="page"/>
        </w:r>
      </w:ins>
    </w:p>
    <w:p w14:paraId="63EF8672" w14:textId="6F0BAA80" w:rsidR="0091213A" w:rsidRDefault="0091213A" w:rsidP="0091213A">
      <w:pPr>
        <w:pStyle w:val="Ttulo2"/>
        <w:numPr>
          <w:ilvl w:val="0"/>
          <w:numId w:val="0"/>
        </w:numPr>
        <w:ind w:left="792"/>
        <w:rPr>
          <w:ins w:id="8804" w:author="Jose Eduardo VIU" w:date="2023-04-07T12:15:00Z"/>
        </w:rPr>
      </w:pPr>
      <w:bookmarkStart w:id="8805" w:name="_Ref131763014"/>
      <w:bookmarkStart w:id="8806" w:name="_Toc131874815"/>
      <w:ins w:id="8807" w:author="Jose Eduardo VIU" w:date="2023-04-07T12:14:00Z">
        <w:r>
          <w:lastRenderedPageBreak/>
          <w:t>Estimador anterior GMD de la Empresa</w:t>
        </w:r>
      </w:ins>
      <w:bookmarkEnd w:id="8805"/>
      <w:bookmarkEnd w:id="8806"/>
    </w:p>
    <w:p w14:paraId="4E80E118" w14:textId="3B8BB659" w:rsidR="0091213A" w:rsidRDefault="0091213A" w:rsidP="0091213A">
      <w:pPr>
        <w:rPr>
          <w:ins w:id="8808" w:author="Jose Eduardo VIU" w:date="2023-04-07T12:15:00Z"/>
          <w:lang w:eastAsia="es-ES"/>
        </w:rPr>
      </w:pPr>
      <w:ins w:id="8809" w:author="Jose Eduardo VIU" w:date="2023-04-07T12:15:00Z">
        <w:r>
          <w:rPr>
            <w:lang w:eastAsia="es-ES"/>
          </w:rPr>
          <w:t xml:space="preserve">Enlace al cuaderno de trabajo en “Jupyter Notebook” para </w:t>
        </w:r>
        <w:r w:rsidR="001208FC">
          <w:rPr>
            <w:lang w:eastAsia="es-ES"/>
          </w:rPr>
          <w:t xml:space="preserve">mostrar </w:t>
        </w:r>
      </w:ins>
      <w:ins w:id="8810" w:author="Jose Eduardo VIU" w:date="2023-04-07T12:16:00Z">
        <w:r w:rsidR="001208FC">
          <w:rPr>
            <w:lang w:eastAsia="es-ES"/>
          </w:rPr>
          <w:t>cómo</w:t>
        </w:r>
      </w:ins>
      <w:ins w:id="8811" w:author="Jose Eduardo VIU" w:date="2023-04-07T12:15:00Z">
        <w:r w:rsidR="001208FC">
          <w:rPr>
            <w:lang w:eastAsia="es-ES"/>
          </w:rPr>
          <w:t xml:space="preserve"> se </w:t>
        </w:r>
      </w:ins>
      <w:ins w:id="8812" w:author="Jose Eduardo VIU" w:date="2023-04-07T12:16:00Z">
        <w:r w:rsidR="001208FC">
          <w:rPr>
            <w:lang w:eastAsia="es-ES"/>
          </w:rPr>
          <w:t>estimaban anteriormente los valores de GMD por parte de la empresa, y que sirva de comparación con las mismas métricas de los distintos modelos propuestos en este trabajo</w:t>
        </w:r>
      </w:ins>
      <w:ins w:id="8813" w:author="Jose Eduardo VIU" w:date="2023-04-07T12:15:00Z">
        <w:r>
          <w:rPr>
            <w:lang w:eastAsia="es-ES"/>
          </w:rPr>
          <w:t>.</w:t>
        </w:r>
      </w:ins>
    </w:p>
    <w:p w14:paraId="414833AE" w14:textId="771DD7F1" w:rsidR="0091213A" w:rsidRDefault="0091213A" w:rsidP="0091213A">
      <w:pPr>
        <w:rPr>
          <w:ins w:id="8814" w:author="Jose Eduardo VIU" w:date="2023-04-07T12:15:00Z"/>
          <w:lang w:eastAsia="es-ES"/>
        </w:rPr>
      </w:pPr>
      <w:ins w:id="8815" w:author="Jose Eduardo VIU" w:date="2023-04-07T12:15:00Z">
        <w:r>
          <w:rPr>
            <w:lang w:eastAsia="es-ES"/>
          </w:rPr>
          <w:t xml:space="preserve">Se puede consultar el fichero en la siguiente URL: </w:t>
        </w:r>
      </w:ins>
      <w:ins w:id="8816" w:author="Jose Eduardo VIU" w:date="2023-04-08T17:22:00Z">
        <w:r w:rsidR="001908B2">
          <w:rPr>
            <w:lang w:eastAsia="es-ES"/>
          </w:rPr>
          <w:fldChar w:fldCharType="begin"/>
        </w:r>
        <w:r w:rsidR="001908B2">
          <w:rPr>
            <w:lang w:eastAsia="es-ES"/>
          </w:rPr>
          <w:instrText xml:space="preserve"> HYPERLINK "https://github.com/JoseEduardoCG/14MBID_TFM/blob/600091fa7d7863c1507cd782c3a4e23b55a75f9b/Cuadernos/Evaluar_GMD_empresa.ipynb" </w:instrText>
        </w:r>
      </w:ins>
      <w:ins w:id="8817" w:author="Jose Eduardo VIU" w:date="2023-04-08T19:27:00Z">
        <w:r w:rsidR="00EA61B9">
          <w:rPr>
            <w:lang w:eastAsia="es-ES"/>
          </w:rPr>
        </w:r>
      </w:ins>
      <w:ins w:id="8818" w:author="Jose Eduardo VIU" w:date="2023-04-08T17:22:00Z">
        <w:r w:rsidR="001908B2">
          <w:rPr>
            <w:lang w:eastAsia="es-ES"/>
          </w:rPr>
          <w:fldChar w:fldCharType="separate"/>
        </w:r>
        <w:r w:rsidR="001908B2" w:rsidRPr="001908B2">
          <w:rPr>
            <w:rStyle w:val="Hipervnculo"/>
            <w:lang w:eastAsia="es-ES"/>
          </w:rPr>
          <w:t>Evaluar_GMD_empresa.ipynb</w:t>
        </w:r>
        <w:r w:rsidR="001908B2">
          <w:rPr>
            <w:lang w:eastAsia="es-ES"/>
          </w:rPr>
          <w:fldChar w:fldCharType="end"/>
        </w:r>
      </w:ins>
    </w:p>
    <w:p w14:paraId="09F36B83" w14:textId="77777777" w:rsidR="0091213A" w:rsidRDefault="0091213A" w:rsidP="0091213A">
      <w:pPr>
        <w:rPr>
          <w:ins w:id="8819" w:author="Jose Eduardo VIU" w:date="2023-04-07T12:15:00Z"/>
          <w:lang w:eastAsia="es-ES"/>
        </w:rPr>
      </w:pPr>
    </w:p>
    <w:p w14:paraId="5A703723" w14:textId="77777777" w:rsidR="0091213A" w:rsidRDefault="0091213A" w:rsidP="0091213A">
      <w:pPr>
        <w:rPr>
          <w:ins w:id="8820" w:author="Jose Eduardo VIU" w:date="2023-04-07T12:15:00Z"/>
          <w:lang w:eastAsia="es-ES"/>
        </w:rPr>
      </w:pPr>
      <w:ins w:id="8821" w:author="Jose Eduardo VIU" w:date="2023-04-07T12:15:00Z">
        <w:r>
          <w:rPr>
            <w:lang w:eastAsia="es-ES"/>
          </w:rPr>
          <w:t>Se adjunta el contenido del cuaderno como anexo.</w:t>
        </w:r>
      </w:ins>
    </w:p>
    <w:p w14:paraId="2D98F2CD" w14:textId="213F9FCD" w:rsidR="0091213A" w:rsidRDefault="0091213A" w:rsidP="0091213A">
      <w:pPr>
        <w:rPr>
          <w:ins w:id="8822" w:author="Jose Eduardo VIU" w:date="2023-04-07T17:20:00Z"/>
          <w:lang w:eastAsia="es-ES"/>
        </w:rPr>
      </w:pPr>
    </w:p>
    <w:p w14:paraId="46A4CA4A" w14:textId="77777777" w:rsidR="001908B2" w:rsidRDefault="001908B2">
      <w:pPr>
        <w:spacing w:after="0" w:line="240" w:lineRule="auto"/>
        <w:jc w:val="left"/>
        <w:rPr>
          <w:ins w:id="8823" w:author="Jose Eduardo VIU" w:date="2023-04-08T17:22:00Z"/>
          <w:lang w:eastAsia="es-ES"/>
        </w:rPr>
      </w:pPr>
      <w:ins w:id="8824" w:author="Jose Eduardo VIU" w:date="2023-04-08T17:22:00Z">
        <w:r>
          <w:rPr>
            <w:lang w:eastAsia="es-ES"/>
          </w:rPr>
          <w:br w:type="page"/>
        </w:r>
      </w:ins>
    </w:p>
    <w:p w14:paraId="20E2407C" w14:textId="0F0B54F2" w:rsidR="00A67F81" w:rsidRDefault="001908B2">
      <w:pPr>
        <w:spacing w:after="0" w:line="240" w:lineRule="auto"/>
        <w:jc w:val="left"/>
        <w:rPr>
          <w:ins w:id="8825" w:author="Jose Eduardo VIU" w:date="2023-04-07T17:20:00Z"/>
          <w:lang w:eastAsia="es-ES"/>
        </w:rPr>
      </w:pPr>
      <w:ins w:id="8826" w:author="Jose Eduardo VIU" w:date="2023-04-08T17:23:00Z">
        <w:r>
          <w:rPr>
            <w:noProof/>
            <w:lang w:eastAsia="es-ES"/>
          </w:rPr>
          <w:lastRenderedPageBreak/>
          <w:drawing>
            <wp:inline distT="0" distB="0" distL="0" distR="0" wp14:anchorId="55308081" wp14:editId="45B4BF90">
              <wp:extent cx="5400040" cy="6988175"/>
              <wp:effectExtent l="0" t="0" r="0" b="0"/>
              <wp:docPr id="96150380" name="Imagen 1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50380" name="Imagen 18" descr="Interfaz de usuario gráfica, Texto, Aplicación&#10;&#10;Descripción generada automáticament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640DE80" wp14:editId="4225CA55">
              <wp:extent cx="5400040" cy="6988175"/>
              <wp:effectExtent l="0" t="0" r="0" b="0"/>
              <wp:docPr id="1136977807" name="Imagen 19" descr="Gráfico, Diagrama,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77807" name="Imagen 19" descr="Gráfico, Diagrama, Gráfico de barras&#10;&#10;Descripción generada automáticament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0B45D8A3" wp14:editId="3ED0029C">
              <wp:extent cx="5400040" cy="6988175"/>
              <wp:effectExtent l="0" t="0" r="0" b="0"/>
              <wp:docPr id="247342507"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42507" name="Imagen 20" descr="Texto, Carta&#10;&#10;Descripción generada automáticament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40C68FFF" wp14:editId="4C7E59F8">
              <wp:extent cx="5400040" cy="6988175"/>
              <wp:effectExtent l="0" t="0" r="0" b="0"/>
              <wp:docPr id="1616509440" name="Imagen 2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09440" name="Imagen 21" descr="Gráfico, Gráfico de dispersión&#10;&#10;Descripción generada automáticament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ins w:id="8827" w:author="Jose Eduardo VIU" w:date="2023-04-07T17:20:00Z">
        <w:r w:rsidR="00A67F81">
          <w:rPr>
            <w:lang w:eastAsia="es-ES"/>
          </w:rPr>
          <w:br w:type="page"/>
        </w:r>
      </w:ins>
    </w:p>
    <w:p w14:paraId="58B2BB3B" w14:textId="2CBC6704" w:rsidR="00A67F81" w:rsidRDefault="00A67F81" w:rsidP="00A67F81">
      <w:pPr>
        <w:pStyle w:val="Ttulo2"/>
        <w:numPr>
          <w:ilvl w:val="0"/>
          <w:numId w:val="0"/>
        </w:numPr>
        <w:ind w:left="792"/>
        <w:rPr>
          <w:ins w:id="8828" w:author="Jose Eduardo VIU" w:date="2023-04-07T17:20:00Z"/>
        </w:rPr>
      </w:pPr>
      <w:bookmarkStart w:id="8829" w:name="_Ref131868909"/>
      <w:bookmarkStart w:id="8830" w:name="_Toc131874816"/>
      <w:ins w:id="8831" w:author="Jose Eduardo VIU" w:date="2023-04-07T17:20:00Z">
        <w:r>
          <w:lastRenderedPageBreak/>
          <w:t>Evaluación del Modelo Final</w:t>
        </w:r>
        <w:bookmarkEnd w:id="8829"/>
        <w:bookmarkEnd w:id="8830"/>
      </w:ins>
    </w:p>
    <w:p w14:paraId="5BC5AD4F" w14:textId="6B5DCBCF" w:rsidR="00A67F81" w:rsidRDefault="00A67F81" w:rsidP="00A67F81">
      <w:pPr>
        <w:rPr>
          <w:ins w:id="8832" w:author="Jose Eduardo VIU" w:date="2023-04-07T17:20:00Z"/>
          <w:lang w:eastAsia="es-ES"/>
        </w:rPr>
      </w:pPr>
      <w:ins w:id="8833" w:author="Jose Eduardo VIU" w:date="2023-04-07T17:20:00Z">
        <w:r>
          <w:rPr>
            <w:lang w:eastAsia="es-ES"/>
          </w:rPr>
          <w:t xml:space="preserve">Enlace al cuaderno de trabajo en “Jupyter Notebook” para mostrar cómo se </w:t>
        </w:r>
      </w:ins>
      <w:ins w:id="8834" w:author="Jose Eduardo VIU" w:date="2023-04-07T17:21:00Z">
        <w:r w:rsidR="00CF4645">
          <w:rPr>
            <w:lang w:eastAsia="es-ES"/>
          </w:rPr>
          <w:t>puede usar el modelo final para comprobar si se cumplen los criterios de éxito establecidos, así como para crear los gráficos y KPIs que podemos obtener de esta es</w:t>
        </w:r>
      </w:ins>
      <w:ins w:id="8835" w:author="Jose Eduardo VIU" w:date="2023-04-07T17:22:00Z">
        <w:r w:rsidR="00CF4645">
          <w:rPr>
            <w:lang w:eastAsia="es-ES"/>
          </w:rPr>
          <w:t>timación</w:t>
        </w:r>
      </w:ins>
      <w:ins w:id="8836" w:author="Jose Eduardo VIU" w:date="2023-04-07T17:20:00Z">
        <w:r>
          <w:rPr>
            <w:lang w:eastAsia="es-ES"/>
          </w:rPr>
          <w:t>.</w:t>
        </w:r>
      </w:ins>
    </w:p>
    <w:p w14:paraId="49969899" w14:textId="3BD468BE" w:rsidR="00A67F81" w:rsidRDefault="00A67F81" w:rsidP="00A67F81">
      <w:pPr>
        <w:rPr>
          <w:ins w:id="8837" w:author="Jose Eduardo VIU" w:date="2023-04-07T17:20:00Z"/>
          <w:lang w:eastAsia="es-ES"/>
        </w:rPr>
      </w:pPr>
      <w:ins w:id="8838" w:author="Jose Eduardo VIU" w:date="2023-04-07T17:20:00Z">
        <w:r>
          <w:rPr>
            <w:lang w:eastAsia="es-ES"/>
          </w:rPr>
          <w:t xml:space="preserve">Se puede consultar el fichero en la siguiente URL: </w:t>
        </w:r>
      </w:ins>
      <w:ins w:id="8839" w:author="Jose Eduardo VIU" w:date="2023-04-08T17:24:00Z">
        <w:r w:rsidR="007C171A">
          <w:rPr>
            <w:lang w:eastAsia="es-ES"/>
          </w:rPr>
          <w:fldChar w:fldCharType="begin"/>
        </w:r>
        <w:r w:rsidR="007C171A">
          <w:rPr>
            <w:lang w:eastAsia="es-ES"/>
          </w:rPr>
          <w:instrText xml:space="preserve"> HYPERLINK "https://github.com/JoseEduardoCG/14MBID_TFM/blob/600091fa7d7863c1507cd782c3a4e23b55a75f9b/Cuadernos/Evaluaci%C3%B3n_del_Modelo_Final.ipynb" </w:instrText>
        </w:r>
      </w:ins>
      <w:ins w:id="8840" w:author="Jose Eduardo VIU" w:date="2023-04-08T19:27:00Z">
        <w:r w:rsidR="00EA61B9">
          <w:rPr>
            <w:lang w:eastAsia="es-ES"/>
          </w:rPr>
        </w:r>
      </w:ins>
      <w:ins w:id="8841" w:author="Jose Eduardo VIU" w:date="2023-04-08T17:24:00Z">
        <w:r w:rsidR="007C171A">
          <w:rPr>
            <w:lang w:eastAsia="es-ES"/>
          </w:rPr>
          <w:fldChar w:fldCharType="separate"/>
        </w:r>
        <w:r w:rsidR="007C171A" w:rsidRPr="007C171A">
          <w:rPr>
            <w:rStyle w:val="Hipervnculo"/>
            <w:lang w:eastAsia="es-ES"/>
          </w:rPr>
          <w:t>Evaluación_del_Modelo_Final.ipynb</w:t>
        </w:r>
        <w:r w:rsidR="007C171A">
          <w:rPr>
            <w:lang w:eastAsia="es-ES"/>
          </w:rPr>
          <w:fldChar w:fldCharType="end"/>
        </w:r>
      </w:ins>
    </w:p>
    <w:p w14:paraId="31690AD0" w14:textId="77777777" w:rsidR="00A67F81" w:rsidRDefault="00A67F81" w:rsidP="00A67F81">
      <w:pPr>
        <w:rPr>
          <w:ins w:id="8842" w:author="Jose Eduardo VIU" w:date="2023-04-07T17:20:00Z"/>
          <w:lang w:eastAsia="es-ES"/>
        </w:rPr>
      </w:pPr>
    </w:p>
    <w:p w14:paraId="25D09040" w14:textId="77777777" w:rsidR="00A67F81" w:rsidRDefault="00A67F81" w:rsidP="00A67F81">
      <w:pPr>
        <w:rPr>
          <w:ins w:id="8843" w:author="Jose Eduardo VIU" w:date="2023-04-07T17:20:00Z"/>
          <w:lang w:eastAsia="es-ES"/>
        </w:rPr>
      </w:pPr>
      <w:ins w:id="8844" w:author="Jose Eduardo VIU" w:date="2023-04-07T17:20:00Z">
        <w:r>
          <w:rPr>
            <w:lang w:eastAsia="es-ES"/>
          </w:rPr>
          <w:t>Se adjunta el contenido del cuaderno como anexo.</w:t>
        </w:r>
      </w:ins>
    </w:p>
    <w:p w14:paraId="3DCB6AFA" w14:textId="42047F79" w:rsidR="007C171A" w:rsidRDefault="007C171A">
      <w:pPr>
        <w:spacing w:after="0" w:line="240" w:lineRule="auto"/>
        <w:jc w:val="left"/>
        <w:rPr>
          <w:ins w:id="8845" w:author="Jose Eduardo VIU" w:date="2023-04-08T17:24:00Z"/>
          <w:lang w:eastAsia="es-ES"/>
        </w:rPr>
      </w:pPr>
      <w:ins w:id="8846" w:author="Jose Eduardo VIU" w:date="2023-04-08T17:24:00Z">
        <w:r>
          <w:rPr>
            <w:lang w:eastAsia="es-ES"/>
          </w:rPr>
          <w:br w:type="page"/>
        </w:r>
      </w:ins>
    </w:p>
    <w:p w14:paraId="419B0C37" w14:textId="4B324A13" w:rsidR="00A67F81" w:rsidRPr="0091213A" w:rsidRDefault="007C171A">
      <w:pPr>
        <w:rPr>
          <w:ins w:id="8847" w:author="Jose Eduardo VIU" w:date="2023-04-07T12:14:00Z"/>
          <w:lang w:eastAsia="es-ES"/>
          <w:rPrChange w:id="8848" w:author="Jose Eduardo VIU" w:date="2023-04-07T12:15:00Z">
            <w:rPr>
              <w:ins w:id="8849" w:author="Jose Eduardo VIU" w:date="2023-04-07T12:14:00Z"/>
            </w:rPr>
          </w:rPrChange>
        </w:rPr>
        <w:pPrChange w:id="8850" w:author="Jose Eduardo VIU" w:date="2023-04-07T12:15:00Z">
          <w:pPr>
            <w:spacing w:after="0" w:line="240" w:lineRule="auto"/>
            <w:jc w:val="left"/>
          </w:pPr>
        </w:pPrChange>
      </w:pPr>
      <w:ins w:id="8851" w:author="Jose Eduardo VIU" w:date="2023-04-08T17:24:00Z">
        <w:r>
          <w:rPr>
            <w:noProof/>
            <w:lang w:eastAsia="es-ES"/>
          </w:rPr>
          <w:lastRenderedPageBreak/>
          <w:drawing>
            <wp:inline distT="0" distB="0" distL="0" distR="0" wp14:anchorId="2EF7075B" wp14:editId="4943FC5F">
              <wp:extent cx="5400040" cy="6988175"/>
              <wp:effectExtent l="0" t="0" r="0" b="0"/>
              <wp:docPr id="158515778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157785" name="Imagen 1585157785"/>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2254F036" wp14:editId="5035AE44">
              <wp:extent cx="5400040" cy="6988175"/>
              <wp:effectExtent l="0" t="0" r="0" b="0"/>
              <wp:docPr id="60649804"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49804" name="Imagen 6064980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1B59FE6F" wp14:editId="366B33CE">
              <wp:extent cx="5400040" cy="6988175"/>
              <wp:effectExtent l="0" t="0" r="0" b="0"/>
              <wp:docPr id="106924171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241714" name="Imagen 1069241714"/>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3B036F4F" wp14:editId="49AF3C27">
              <wp:extent cx="5400040" cy="6988175"/>
              <wp:effectExtent l="0" t="0" r="0" b="0"/>
              <wp:docPr id="1917049267"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49267" name="Imagen 191704926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r>
          <w:rPr>
            <w:noProof/>
            <w:lang w:eastAsia="es-ES"/>
          </w:rPr>
          <w:lastRenderedPageBreak/>
          <w:drawing>
            <wp:inline distT="0" distB="0" distL="0" distR="0" wp14:anchorId="63509484" wp14:editId="62A38799">
              <wp:extent cx="5400040" cy="6988175"/>
              <wp:effectExtent l="0" t="0" r="0" b="0"/>
              <wp:docPr id="983133265"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33265" name="Imagen 98313326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400040" cy="6988175"/>
                      </a:xfrm>
                      <a:prstGeom prst="rect">
                        <a:avLst/>
                      </a:prstGeom>
                    </pic:spPr>
                  </pic:pic>
                </a:graphicData>
              </a:graphic>
            </wp:inline>
          </w:drawing>
        </w:r>
      </w:ins>
    </w:p>
    <w:p w14:paraId="0AFF4C3D" w14:textId="11674CA3" w:rsidR="00023747" w:rsidDel="00023747" w:rsidRDefault="00023747">
      <w:pPr>
        <w:rPr>
          <w:del w:id="8852" w:author="Jose Eduardo VIU" w:date="2023-04-02T00:42:00Z"/>
          <w:lang w:eastAsia="es-ES"/>
        </w:rPr>
      </w:pPr>
    </w:p>
    <w:p w14:paraId="1ED09187" w14:textId="551ECF85" w:rsidR="00CB7E31" w:rsidDel="00413039" w:rsidRDefault="00000000">
      <w:pPr>
        <w:spacing w:after="398" w:line="259" w:lineRule="auto"/>
        <w:ind w:left="632"/>
        <w:jc w:val="center"/>
        <w:rPr>
          <w:del w:id="8853" w:author="Jose Eduardo VIU" w:date="2023-04-02T00:40:00Z"/>
        </w:rPr>
      </w:pPr>
      <w:del w:id="8854" w:author="Jose Eduardo VIU" w:date="2023-04-02T00:40:00Z">
        <w:r w:rsidDel="00413039">
          <w:rPr>
            <w:rFonts w:ascii="Times New Roman" w:eastAsia="Times New Roman" w:hAnsi="Times New Roman" w:cs="Times New Roman"/>
            <w:sz w:val="34"/>
          </w:rPr>
          <w:delText>Regresión_RandomForest</w:delText>
        </w:r>
      </w:del>
    </w:p>
    <w:p w14:paraId="426B99A5" w14:textId="0CAFEE0D" w:rsidR="00CB7E31" w:rsidDel="00F217D2" w:rsidRDefault="00000000">
      <w:pPr>
        <w:spacing w:after="445" w:line="259" w:lineRule="auto"/>
        <w:ind w:left="632"/>
        <w:jc w:val="center"/>
        <w:rPr>
          <w:del w:id="8855" w:author="Jose Eduardo VIU" w:date="2023-04-02T00:32:00Z"/>
        </w:rPr>
      </w:pPr>
      <w:del w:id="8856" w:author="Jose Eduardo VIU" w:date="2023-04-02T00:32:00Z">
        <w:r w:rsidDel="00F217D2">
          <w:rPr>
            <w:rFonts w:ascii="Times New Roman" w:eastAsia="Times New Roman" w:hAnsi="Times New Roman" w:cs="Times New Roman"/>
            <w:sz w:val="24"/>
          </w:rPr>
          <w:delText>March 30, 2023</w:delText>
        </w:r>
      </w:del>
    </w:p>
    <w:p w14:paraId="34F23239" w14:textId="6665B92E" w:rsidR="00CB7E31" w:rsidDel="00F217D2" w:rsidRDefault="00000000">
      <w:pPr>
        <w:pStyle w:val="Ttulo3"/>
        <w:rPr>
          <w:del w:id="8857" w:author="Jose Eduardo VIU" w:date="2023-04-02T00:32:00Z"/>
        </w:rPr>
      </w:pPr>
      <w:del w:id="8858" w:author="Jose Eduardo VIU" w:date="2023-04-02T00:32:00Z">
        <w:r w:rsidDel="00F217D2">
          <w:delText>Introducción</w:delText>
        </w:r>
      </w:del>
    </w:p>
    <w:p w14:paraId="4A7D8208" w14:textId="6978F16A" w:rsidR="00CB7E31" w:rsidDel="00F217D2" w:rsidRDefault="00000000">
      <w:pPr>
        <w:spacing w:after="80" w:line="321" w:lineRule="auto"/>
        <w:ind w:left="628"/>
        <w:rPr>
          <w:del w:id="8859" w:author="Jose Eduardo VIU" w:date="2023-04-02T00:32:00Z"/>
          <w:rFonts w:ascii="Times New Roman" w:eastAsia="Times New Roman" w:hAnsi="Times New Roman" w:cs="Times New Roman"/>
        </w:rPr>
      </w:pPr>
      <w:del w:id="8860" w:author="Jose Eduardo VIU" w:date="2023-04-02T00:32:00Z">
        <w:r w:rsidDel="00F217D2">
          <w:rPr>
            <w:rFonts w:ascii="Times New Roman" w:eastAsia="Times New Roman" w:hAnsi="Times New Roman" w:cs="Times New Roman"/>
          </w:rPr>
          <w:delText xml:space="preserve">TFM: Aplicación de ciencia de datos en el sector de producción animal para la predicción y explicación de óptimos en ganado porcino. </w:delText>
        </w:r>
      </w:del>
    </w:p>
    <w:p w14:paraId="4BF25821" w14:textId="07AFC842" w:rsidR="00CB7E31" w:rsidDel="00F217D2" w:rsidRDefault="00000000">
      <w:pPr>
        <w:spacing w:after="80" w:line="321" w:lineRule="auto"/>
        <w:ind w:left="628"/>
        <w:rPr>
          <w:del w:id="8861" w:author="Jose Eduardo VIU" w:date="2023-04-02T00:32:00Z"/>
        </w:rPr>
      </w:pPr>
      <w:del w:id="8862" w:author="Jose Eduardo VIU" w:date="2023-04-02T00:32:00Z">
        <w:r w:rsidDel="00F217D2">
          <w:rPr>
            <w:rFonts w:ascii="Times New Roman" w:eastAsia="Times New Roman" w:hAnsi="Times New Roman" w:cs="Times New Roman"/>
            <w:i/>
          </w:rPr>
          <w:delText>Título</w:delText>
        </w:r>
        <w:r w:rsidDel="00F217D2">
          <w:rPr>
            <w:rFonts w:ascii="Times New Roman" w:eastAsia="Times New Roman" w:hAnsi="Times New Roman" w:cs="Times New Roman"/>
          </w:rPr>
          <w:delText xml:space="preserve">: </w:delText>
        </w:r>
        <w:r w:rsidDel="00F217D2">
          <w:rPr>
            <w:rFonts w:ascii="Times New Roman" w:eastAsia="Times New Roman" w:hAnsi="Times New Roman" w:cs="Times New Roman"/>
            <w:b/>
          </w:rPr>
          <w:delText>Regresión RandomForest</w:delText>
        </w:r>
      </w:del>
    </w:p>
    <w:p w14:paraId="2B2BC10E" w14:textId="5259DEE5" w:rsidR="00CB7E31" w:rsidDel="00F217D2" w:rsidRDefault="00000000">
      <w:pPr>
        <w:spacing w:after="80" w:line="321" w:lineRule="auto"/>
        <w:ind w:left="628"/>
        <w:rPr>
          <w:del w:id="8863" w:author="Jose Eduardo VIU" w:date="2023-04-02T00:32:00Z"/>
          <w:rFonts w:ascii="Times New Roman" w:eastAsia="Times New Roman" w:hAnsi="Times New Roman" w:cs="Times New Roman"/>
          <w:i/>
        </w:rPr>
      </w:pPr>
      <w:del w:id="8864" w:author="Jose Eduardo VIU" w:date="2023-04-02T00:32:00Z">
        <w:r w:rsidDel="00F217D2">
          <w:rPr>
            <w:rFonts w:ascii="Times New Roman" w:eastAsia="Times New Roman" w:hAnsi="Times New Roman" w:cs="Times New Roman"/>
            <w:i/>
          </w:rPr>
          <w:delText xml:space="preserve">Autor: </w:delText>
        </w:r>
        <w:r w:rsidDel="00F217D2">
          <w:rPr>
            <w:rFonts w:ascii="Times New Roman" w:eastAsia="Times New Roman" w:hAnsi="Times New Roman" w:cs="Times New Roman"/>
            <w:b/>
          </w:rPr>
          <w:delText>Jose Eduardo Cámara Gómez</w:delText>
        </w:r>
      </w:del>
    </w:p>
    <w:p w14:paraId="489A1279" w14:textId="79197BC1" w:rsidR="00CB7E31" w:rsidDel="00F217D2" w:rsidRDefault="00000000">
      <w:pPr>
        <w:spacing w:after="462" w:line="259" w:lineRule="auto"/>
        <w:ind w:left="2973"/>
        <w:rPr>
          <w:del w:id="8865" w:author="Jose Eduardo VIU" w:date="2023-04-02T00:32:00Z"/>
        </w:rPr>
      </w:pPr>
      <w:del w:id="8866" w:author="Jose Eduardo VIU" w:date="2023-04-02T00:32:00Z">
        <w:r>
          <w:pict w14:anchorId="57CFA846">
            <v:group id="Group 17743" o:spid="_x0000_s2393" style="width:234pt;height:0;mso-position-horizontal-relative:char;mso-position-vertical-relative:line" coordsize="29718,0">
              <v:line id="Conector recto 651" o:spid="_x0000_s2394" style="position:absolute;visibility:visible;mso-wrap-style:square" from="0,0" to="297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" strokeweight=".18mm">
                <v:stroke joinstyle="miter"/>
              </v:line>
              <w10:anchorlock/>
            </v:group>
          </w:pict>
        </w:r>
      </w:del>
    </w:p>
    <w:p w14:paraId="59C3845F" w14:textId="2E6C6396" w:rsidR="00CB7E31" w:rsidDel="00F217D2" w:rsidRDefault="00000000">
      <w:pPr>
        <w:pStyle w:val="Ttulo3"/>
        <w:rPr>
          <w:del w:id="8867" w:author="Jose Eduardo VIU" w:date="2023-04-02T00:32:00Z"/>
        </w:rPr>
      </w:pPr>
      <w:del w:id="8868" w:author="Jose Eduardo VIU" w:date="2023-04-02T00:32:00Z">
        <w:r w:rsidDel="00F217D2">
          <w:delText xml:space="preserve">Preparación y selección de variables para modelos </w:delText>
        </w:r>
      </w:del>
    </w:p>
    <w:p w14:paraId="3CBA173D" w14:textId="08A963CC" w:rsidR="00CB7E31" w:rsidDel="00F217D2" w:rsidRDefault="00000000">
      <w:pPr>
        <w:pStyle w:val="Ttulo4"/>
        <w:rPr>
          <w:del w:id="8869" w:author="Jose Eduardo VIU" w:date="2023-04-02T00:32:00Z"/>
        </w:rPr>
      </w:pPr>
      <w:del w:id="8870" w:author="Jose Eduardo VIU" w:date="2023-04-02T00:32:00Z">
        <w:r w:rsidDel="00F217D2">
          <w:delText>Importar paquetes</w:delText>
        </w:r>
      </w:del>
    </w:p>
    <w:p w14:paraId="4A1A5A1F" w14:textId="2C4D1311" w:rsidR="00CB7E31" w:rsidDel="00F217D2" w:rsidRDefault="00000000">
      <w:pPr>
        <w:spacing w:after="188" w:line="259" w:lineRule="auto"/>
        <w:ind w:left="115"/>
        <w:rPr>
          <w:del w:id="8871" w:author="Jose Eduardo VIU" w:date="2023-04-02T00:32:00Z"/>
        </w:rPr>
      </w:pPr>
      <w:del w:id="8872" w:author="Jose Eduardo VIU" w:date="2023-04-02T00:32:00Z">
        <w:r>
          <w:pict w14:anchorId="1D829082">
            <v:group id="Group 17744" o:spid="_x0000_s2300" style="width:493.9pt;height:312.15pt;mso-position-horizontal-relative:char;mso-position-vertical-relative:line" coordsize="62726,39643">
              <v:shape id="Forma libre: forma 653" o:spid="_x0000_s2301" style="position:absolute;left:3290;width:59436;height:30024;visibility:visible;mso-wrap-style:square;v-text-anchor:top" coordsize="16510,8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" path="m70,1r16370,c16479,1,16510,32,16510,71r,8199c16510,8309,16479,8340,16440,8340l70,8340c31,8340,,8309,,8270l,71c,32,31,1,70,1xe" fillcolor="#cfcfcf" stroked="f" strokeweight="0">
                <v:path arrowok="t"/>
              </v:shape>
              <v:shape id="Forma libre: forma 654" o:spid="_x0000_s2302" style="position:absolute;left:3416;top:126;width:59180;height:29768;visibility:visible;mso-wrap-style:square;v-text-anchor:top" coordsize="16439,8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" path="m35,l16405,v19,,35,16,35,35l16440,8234v,19,-16,35,-35,35l35,8269c16,8269,,8253,,8234l,35c,16,16,,35,xe" fillcolor="#f7f7f7" stroked="f" strokeweight="0">
                <v:path arrowok="t"/>
              </v:shape>
              <v:shape id="Cuadro de texto 655" o:spid="_x0000_s2303" type="#_x0000_t202" style="position:absolute;top:388;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" filled="f" stroked="f" strokeweight="0">
                <v:textbox style="mso-next-textbox:#Cuadro de texto 655" inset="0,0,0,0">
                  <w:txbxContent>
                    <w:p w14:paraId="66BA8CCE" w14:textId="77777777" w:rsidR="00CB7E31" w:rsidRDefault="00000000">
                      <w:pPr>
                        <w:overflowPunct w:val="0"/>
                        <w:spacing w:after="0" w:line="240" w:lineRule="auto"/>
                      </w:pPr>
                      <w:r>
                        <w:rPr>
                          <w:rFonts w:cstheme="minorBidi"/>
                          <w:color w:val="303F9F"/>
                        </w:rPr>
                        <w:t>[1]:</w:t>
                      </w:r>
                    </w:p>
                  </w:txbxContent>
                </v:textbox>
              </v:shape>
              <v:shape id="Cuadro de texto 656" o:spid="_x0000_s2304" type="#_x0000_t202" style="position:absolute;left:3798;top:388;width:2418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" filled="f" stroked="f" strokeweight="0">
                <v:textbox style="mso-next-textbox:#Cuadro de texto 656" inset="0,0,0,0">
                  <w:txbxContent>
                    <w:p w14:paraId="4EFB4DB3"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Importación</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paquetes</w:t>
                      </w:r>
                    </w:p>
                  </w:txbxContent>
                </v:textbox>
              </v:shape>
              <v:shape id="Cuadro de texto 657" o:spid="_x0000_s2305" type="#_x0000_t202" style="position:absolute;left:3798;top:2102;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" filled="f" stroked="f" strokeweight="0">
                <v:textbox style="mso-next-textbox:#Cuadro de texto 657" inset="0,0,0,0">
                  <w:txbxContent>
                    <w:p w14:paraId="5884BBA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58" o:spid="_x0000_s2306" type="#_x0000_t202" style="position:absolute;left:8884;top:2102;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" filled="f" stroked="f" strokeweight="0">
                <v:textbox style="mso-next-textbox:#Cuadro de texto 658" inset="0,0,0,0">
                  <w:txbxContent>
                    <w:p w14:paraId="7152B919" w14:textId="77777777" w:rsidR="00CB7E31" w:rsidRDefault="00000000">
                      <w:pPr>
                        <w:overflowPunct w:val="0"/>
                        <w:spacing w:after="0" w:line="240" w:lineRule="auto"/>
                      </w:pPr>
                      <w:r>
                        <w:rPr>
                          <w:rFonts w:asciiTheme="minorHAnsi" w:hAnsiTheme="minorHAnsi" w:cstheme="minorBidi"/>
                          <w:b/>
                          <w:color w:val="0000FF"/>
                        </w:rPr>
                        <w:t>numpy</w:t>
                      </w:r>
                    </w:p>
                  </w:txbxContent>
                </v:textbox>
              </v:shape>
              <v:shape id="Cuadro de texto 659" o:spid="_x0000_s2307" type="#_x0000_t202" style="position:absolute;left:13251;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" filled="f" stroked="f" strokeweight="0">
                <v:textbox style="mso-next-textbox:#Cuadro de texto 659" inset="0,0,0,0">
                  <w:txbxContent>
                    <w:p w14:paraId="0054632B"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0" o:spid="_x0000_s2308" type="#_x0000_t202" style="position:absolute;left:15429;top:2102;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" filled="f" stroked="f" strokeweight="0">
                <v:textbox style="mso-next-textbox:#Cuadro de texto 660" inset="0,0,0,0">
                  <w:txbxContent>
                    <w:p w14:paraId="3282F7C9" w14:textId="77777777" w:rsidR="00CB7E31" w:rsidRDefault="00000000">
                      <w:pPr>
                        <w:overflowPunct w:val="0"/>
                        <w:spacing w:after="0" w:line="240" w:lineRule="auto"/>
                      </w:pPr>
                      <w:r>
                        <w:rPr>
                          <w:rFonts w:asciiTheme="minorHAnsi" w:hAnsiTheme="minorHAnsi" w:cstheme="minorBidi"/>
                          <w:b/>
                          <w:color w:val="0000FF"/>
                        </w:rPr>
                        <w:t>np</w:t>
                      </w:r>
                    </w:p>
                  </w:txbxContent>
                </v:textbox>
              </v:shape>
              <v:shape id="Cuadro de texto 661" o:spid="_x0000_s2309" type="#_x0000_t202" style="position:absolute;left:3798;top:3823;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" filled="f" stroked="f" strokeweight="0">
                <v:textbox style="mso-next-textbox:#Cuadro de texto 661" inset="0,0,0,0">
                  <w:txbxContent>
                    <w:p w14:paraId="7BB7BCE0"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2" o:spid="_x0000_s2310" type="#_x0000_t202" style="position:absolute;left:8884;top:3823;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" filled="f" stroked="f" strokeweight="0">
                <v:textbox style="mso-next-textbox:#Cuadro de texto 662" inset="0,0,0,0">
                  <w:txbxContent>
                    <w:p w14:paraId="72BEDBC8" w14:textId="77777777" w:rsidR="00CB7E31" w:rsidRDefault="00000000">
                      <w:pPr>
                        <w:overflowPunct w:val="0"/>
                        <w:spacing w:after="0" w:line="240" w:lineRule="auto"/>
                      </w:pPr>
                      <w:r>
                        <w:rPr>
                          <w:rFonts w:asciiTheme="minorHAnsi" w:hAnsiTheme="minorHAnsi" w:cstheme="minorBidi"/>
                          <w:b/>
                          <w:color w:val="0000FF"/>
                        </w:rPr>
                        <w:t>pandas</w:t>
                      </w:r>
                    </w:p>
                  </w:txbxContent>
                </v:textbox>
              </v:shape>
              <v:shape id="Cuadro de texto 663" o:spid="_x0000_s2311" type="#_x0000_t202" style="position:absolute;left:13975;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" filled="f" stroked="f" strokeweight="0">
                <v:textbox style="mso-next-textbox:#Cuadro de texto 663" inset="0,0,0,0">
                  <w:txbxContent>
                    <w:p w14:paraId="3D82077F"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4" o:spid="_x0000_s2312" type="#_x0000_t202" style="position:absolute;left:16160;top:3823;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" filled="f" stroked="f" strokeweight="0">
                <v:textbox style="mso-next-textbox:#Cuadro de texto 664" inset="0,0,0,0">
                  <w:txbxContent>
                    <w:p w14:paraId="34052947" w14:textId="77777777" w:rsidR="00CB7E31" w:rsidRDefault="00000000">
                      <w:pPr>
                        <w:overflowPunct w:val="0"/>
                        <w:spacing w:after="0" w:line="240" w:lineRule="auto"/>
                      </w:pPr>
                      <w:r>
                        <w:rPr>
                          <w:rFonts w:asciiTheme="minorHAnsi" w:hAnsiTheme="minorHAnsi" w:cstheme="minorBidi"/>
                          <w:b/>
                          <w:color w:val="0000FF"/>
                        </w:rPr>
                        <w:t>pd</w:t>
                      </w:r>
                    </w:p>
                  </w:txbxContent>
                </v:textbox>
              </v:shape>
              <v:shape id="Cuadro de texto 665" o:spid="_x0000_s2313" type="#_x0000_t202" style="position:absolute;left:3798;top:5544;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" filled="f" stroked="f" strokeweight="0">
                <v:textbox style="mso-next-textbox:#Cuadro de texto 665" inset="0,0,0,0">
                  <w:txbxContent>
                    <w:p w14:paraId="2D5714FB"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66" o:spid="_x0000_s2314" type="#_x0000_t202" style="position:absolute;left:8884;top:5544;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" filled="f" stroked="f" strokeweight="0">
                <v:textbox style="mso-next-textbox:#Cuadro de texto 666" inset="0,0,0,0">
                  <w:txbxContent>
                    <w:p w14:paraId="495AC4E9" w14:textId="77777777" w:rsidR="00CB7E31" w:rsidRDefault="00000000">
                      <w:pPr>
                        <w:overflowPunct w:val="0"/>
                        <w:spacing w:after="0" w:line="240" w:lineRule="auto"/>
                      </w:pPr>
                      <w:r>
                        <w:rPr>
                          <w:rFonts w:asciiTheme="minorHAnsi" w:hAnsiTheme="minorHAnsi" w:cstheme="minorBidi"/>
                          <w:b/>
                          <w:color w:val="0000FF"/>
                        </w:rPr>
                        <w:t>seaborn</w:t>
                      </w:r>
                    </w:p>
                  </w:txbxContent>
                </v:textbox>
              </v:shape>
              <v:shape id="Cuadro de texto 667" o:spid="_x0000_s2315" type="#_x0000_t202" style="position:absolute;left:14706;top:5544;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" filled="f" stroked="f" strokeweight="0">
                <v:textbox style="mso-next-textbox:#Cuadro de texto 667" inset="0,0,0,0">
                  <w:txbxContent>
                    <w:p w14:paraId="6BB45138"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68" o:spid="_x0000_s2316" type="#_x0000_t202" style="position:absolute;left:16884;top:5544;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" filled="f" stroked="f" strokeweight="0">
                <v:textbox style="mso-next-textbox:#Cuadro de texto 668" inset="0,0,0,0">
                  <w:txbxContent>
                    <w:p w14:paraId="3E64B681" w14:textId="77777777" w:rsidR="00CB7E31" w:rsidRDefault="00000000">
                      <w:pPr>
                        <w:overflowPunct w:val="0"/>
                        <w:spacing w:after="0" w:line="240" w:lineRule="auto"/>
                      </w:pPr>
                      <w:r>
                        <w:rPr>
                          <w:rFonts w:asciiTheme="minorHAnsi" w:hAnsiTheme="minorHAnsi" w:cstheme="minorBidi"/>
                          <w:b/>
                          <w:color w:val="0000FF"/>
                        </w:rPr>
                        <w:t>sns</w:t>
                      </w:r>
                    </w:p>
                  </w:txbxContent>
                </v:textbox>
              </v:shape>
              <v:shape id="Cuadro de texto 669" o:spid="_x0000_s2317" type="#_x0000_t202" style="position:absolute;left:3798;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" filled="f" stroked="f" strokeweight="0">
                <v:textbox style="mso-next-textbox:#Cuadro de texto 669" inset="0,0,0,0">
                  <w:txbxContent>
                    <w:p w14:paraId="5BC781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70" o:spid="_x0000_s2318" type="#_x0000_t202" style="position:absolute;left:8884;top:8985;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" filled="f" stroked="f" strokeweight="0">
                <v:textbox style="mso-next-textbox:#Cuadro de texto 670" inset="0,0,0,0">
                  <w:txbxContent>
                    <w:p w14:paraId="781830F0"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1" o:spid="_x0000_s2319" type="#_x0000_t202" style="position:absolute;left:16160;top:898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ln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kdQz3M+EIyMUfAAAA//8DAFBLAQItABQABgAIAAAAIQDb4fbL7gAAAIUBAAATAAAAAAAA&#10;AAAAAAAAAAAAAABbQ29udGVudF9UeXBlc10ueG1sUEsBAi0AFAAGAAgAAAAhAFr0LFu/AAAAFQEA&#10;AAsAAAAAAAAAAAAAAAAAHwEAAF9yZWxzLy5yZWxzUEsBAi0AFAAGAAgAAAAhABGZ6WfHAAAA3AAA&#10;AA8AAAAAAAAAAAAAAAAABwIAAGRycy9kb3ducmV2LnhtbFBLBQYAAAAAAwADALcAAAD7AgAAAAA=&#10;" filled="f" stroked="f" strokeweight="0">
                <v:textbox style="mso-next-textbox:#Cuadro de texto 671" inset="0,0,0,0">
                  <w:txbxContent>
                    <w:p w14:paraId="356ACB2E"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72" o:spid="_x0000_s2320" type="#_x0000_t202" style="position:absolute;left:16884;top:898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3cQ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XTWQzXM+EIyNU/AAAA//8DAFBLAQItABQABgAIAAAAIQDb4fbL7gAAAIUBAAATAAAAAAAA&#10;AAAAAAAAAAAAAABbQ29udGVudF9UeXBlc10ueG1sUEsBAi0AFAAGAAgAAAAhAFr0LFu/AAAAFQEA&#10;AAsAAAAAAAAAAAAAAAAAHwEAAF9yZWxzLy5yZWxzUEsBAi0AFAAGAAgAAAAhAOFLdxDHAAAA3AAA&#10;AA8AAAAAAAAAAAAAAAAABwIAAGRycy9kb3ducmV2LnhtbFBLBQYAAAAAAwADALcAAAD7AgAAAAA=&#10;" filled="f" stroked="f" strokeweight="0">
                <v:textbox style="mso-next-textbox:#Cuadro de texto 672" inset="0,0,0,0">
                  <w:txbxContent>
                    <w:p w14:paraId="1E6DEE0F"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73" o:spid="_x0000_s2321" type="#_x0000_t202" style="position:absolute;left:21978;top:8985;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" filled="f" stroked="f" strokeweight="0">
                <v:textbox style="mso-next-textbox:#Cuadro de texto 673" inset="0,0,0,0">
                  <w:txbxContent>
                    <w:p w14:paraId="49675D0D"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74" o:spid="_x0000_s2322" type="#_x0000_t202" style="position:absolute;left:24163;top:8985;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" filled="f" stroked="f" strokeweight="0">
                <v:textbox style="mso-next-textbox:#Cuadro de texto 674" inset="0,0,0,0">
                  <w:txbxContent>
                    <w:p w14:paraId="75879366" w14:textId="77777777" w:rsidR="00CB7E31" w:rsidRDefault="00000000">
                      <w:pPr>
                        <w:overflowPunct w:val="0"/>
                        <w:spacing w:after="0" w:line="240" w:lineRule="auto"/>
                      </w:pPr>
                      <w:r>
                        <w:rPr>
                          <w:rFonts w:asciiTheme="minorHAnsi" w:hAnsiTheme="minorHAnsi" w:cstheme="minorBidi"/>
                          <w:b/>
                          <w:color w:val="0000FF"/>
                        </w:rPr>
                        <w:t>plt</w:t>
                      </w:r>
                    </w:p>
                  </w:txbxContent>
                </v:textbox>
              </v:shape>
              <v:shape id="Cuadro de texto 675" o:spid="_x0000_s2323" type="#_x0000_t202" style="position:absolute;left:3798;top:1070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" filled="f" stroked="f" strokeweight="0">
                <v:textbox style="mso-next-textbox:#Cuadro de texto 675" inset="0,0,0,0">
                  <w:txbxContent>
                    <w:p w14:paraId="2F27940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76" o:spid="_x0000_s2324" type="#_x0000_t202" style="position:absolute;left:8884;top:10706;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" filled="f" stroked="f" strokeweight="0">
                <v:textbox style="mso-next-textbox:#Cuadro de texto 676" inset="0,0,0,0">
                  <w:txbxContent>
                    <w:p w14:paraId="21C15E10"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77" o:spid="_x0000_s2325" type="#_x0000_t202" style="position:absolute;left:16160;top:1070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" filled="f" stroked="f" strokeweight="0">
                <v:textbox style="mso-next-textbox:#Cuadro de texto 677" inset="0,0,0,0">
                  <w:txbxContent>
                    <w:p w14:paraId="14CD312D"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78" o:spid="_x0000_s2326" type="#_x0000_t202" style="position:absolute;left:16884;top:1070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" filled="f" stroked="f" strokeweight="0">
                <v:textbox style="mso-next-textbox:#Cuadro de texto 678" inset="0,0,0,0">
                  <w:txbxContent>
                    <w:p w14:paraId="35B83169"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79" o:spid="_x0000_s2327" type="#_x0000_t202" style="position:absolute;left:20523;top:1070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h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J8wv8nQlHQC5uAAAA//8DAFBLAQItABQABgAIAAAAIQDb4fbL7gAAAIUBAAATAAAAAAAA&#10;AAAAAAAAAAAAAABbQ29udGVudF9UeXBlc10ueG1sUEsBAi0AFAAGAAgAAAAhAFr0LFu/AAAAFQEA&#10;AAsAAAAAAAAAAAAAAAAAHwEAAF9yZWxzLy5yZWxzUEsBAi0AFAAGAAgAAAAhAO/v5WHHAAAA3AAA&#10;AA8AAAAAAAAAAAAAAAAABwIAAGRycy9kb3ducmV2LnhtbFBLBQYAAAAAAwADALcAAAD7AgAAAAA=&#10;" filled="f" stroked="f" strokeweight="0">
                <v:textbox style="mso-next-textbox:#Cuadro de texto 679" inset="0,0,0,0">
                  <w:txbxContent>
                    <w:p w14:paraId="6AF4356D" w14:textId="77777777" w:rsidR="00CB7E31" w:rsidRDefault="00000000">
                      <w:pPr>
                        <w:overflowPunct w:val="0"/>
                        <w:spacing w:after="0" w:line="240" w:lineRule="auto"/>
                      </w:pPr>
                      <w:r>
                        <w:rPr>
                          <w:rFonts w:asciiTheme="minorHAnsi" w:hAnsiTheme="minorHAnsi" w:cstheme="minorBidi"/>
                          <w:b/>
                          <w:color w:val="007F00"/>
                        </w:rPr>
                        <w:t>as</w:t>
                      </w:r>
                    </w:p>
                  </w:txbxContent>
                </v:textbox>
              </v:shape>
              <v:shape id="Cuadro de texto 680" o:spid="_x0000_s2328" type="#_x0000_t202" style="position:absolute;left:22708;top:10706;width:386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" filled="f" stroked="f" strokeweight="0">
                <v:textbox style="mso-next-textbox:#Cuadro de texto 680" inset="0,0,0,0">
                  <w:txbxContent>
                    <w:p w14:paraId="1A6AC09C" w14:textId="77777777" w:rsidR="00CB7E31" w:rsidRDefault="00000000">
                      <w:pPr>
                        <w:overflowPunct w:val="0"/>
                        <w:spacing w:after="0" w:line="240" w:lineRule="auto"/>
                      </w:pPr>
                      <w:r>
                        <w:rPr>
                          <w:rFonts w:asciiTheme="minorHAnsi" w:hAnsiTheme="minorHAnsi" w:cstheme="minorBidi"/>
                          <w:b/>
                          <w:color w:val="0000FF"/>
                        </w:rPr>
                        <w:t>mlab</w:t>
                      </w:r>
                    </w:p>
                  </w:txbxContent>
                </v:textbox>
              </v:shape>
              <v:shape id="Cuadro de texto 681" o:spid="_x0000_s2329" type="#_x0000_t202" style="position:absolute;left:3798;top:1242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JlA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ljO4nwlHQKY3AAAA//8DAFBLAQItABQABgAIAAAAIQDb4fbL7gAAAIUBAAATAAAAAAAA&#10;AAAAAAAAAAAAAABbQ29udGVudF9UeXBlc10ueG1sUEsBAi0AFAAGAAgAAAAhAFr0LFu/AAAAFQEA&#10;AAsAAAAAAAAAAAAAAAAAHwEAAF9yZWxzLy5yZWxzUEsBAi0AFAAGAAgAAAAhACRMmUDHAAAA3AAA&#10;AA8AAAAAAAAAAAAAAAAABwIAAGRycy9kb3ducmV2LnhtbFBLBQYAAAAAAwADALcAAAD7AgAAAAA=&#10;" filled="f" stroked="f" strokeweight="0">
                <v:textbox style="mso-next-textbox:#Cuadro de texto 681" inset="0,0,0,0">
                  <w:txbxContent>
                    <w:p w14:paraId="1FBF2717"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82" o:spid="_x0000_s2330" type="#_x0000_t202" style="position:absolute;left:8884;top:12427;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gc3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LFMoa/M+EIyPQXAAD//wMAUEsBAi0AFAAGAAgAAAAhANvh9svuAAAAhQEAABMAAAAAAAAA&#10;AAAAAAAAAAAAAFtDb250ZW50X1R5cGVzXS54bWxQSwECLQAUAAYACAAAACEAWvQsW78AAAAVAQAA&#10;CwAAAAAAAAAAAAAAAAAfAQAAX3JlbHMvLnJlbHNQSwECLQAUAAYACAAAACEA1J4HN8YAAADcAAAA&#10;DwAAAAAAAAAAAAAAAAAHAgAAZHJzL2Rvd25yZXYueG1sUEsFBgAAAAADAAMAtwAAAPoCAAAAAA==&#10;" filled="f" stroked="f" strokeweight="0">
                <v:textbox style="mso-next-textbox:#Cuadro de texto 682" inset="0,0,0,0">
                  <w:txbxContent>
                    <w:p w14:paraId="7F3D00F2"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83" o:spid="_x0000_s2331" type="#_x0000_t202" style="position:absolute;left:3798;top:14148;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" filled="f" stroked="f" strokeweight="0">
                <v:textbox style="mso-next-textbox:#Cuadro de texto 683" inset="0,0,0,0">
                  <w:txbxContent>
                    <w:p w14:paraId="3E0223FB"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84" o:spid="_x0000_s2332" type="#_x0000_t202" style="position:absolute;left:7430;top:14148;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" filled="f" stroked="f" strokeweight="0">
                <v:textbox style="mso-next-textbox:#Cuadro de texto 684" inset="0,0,0,0">
                  <w:txbxContent>
                    <w:p w14:paraId="5C26BB9D" w14:textId="77777777" w:rsidR="00CB7E31" w:rsidRDefault="00000000">
                      <w:pPr>
                        <w:overflowPunct w:val="0"/>
                        <w:spacing w:after="0" w:line="240" w:lineRule="auto"/>
                      </w:pPr>
                      <w:r>
                        <w:rPr>
                          <w:rFonts w:asciiTheme="minorHAnsi" w:hAnsiTheme="minorHAnsi" w:cstheme="minorBidi"/>
                          <w:b/>
                          <w:color w:val="0000FF"/>
                        </w:rPr>
                        <w:t>matplotlib</w:t>
                      </w:r>
                    </w:p>
                  </w:txbxContent>
                </v:textbox>
              </v:shape>
              <v:shape id="Cuadro de texto 685" o:spid="_x0000_s2333" type="#_x0000_t202" style="position:absolute;left:14706;top:1414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" filled="f" stroked="f" strokeweight="0">
                <v:textbox style="mso-next-textbox:#Cuadro de texto 685" inset="0,0,0,0">
                  <w:txbxContent>
                    <w:p w14:paraId="59F6DE2D"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86" o:spid="_x0000_s2334" type="#_x0000_t202" style="position:absolute;left:15429;top:1414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" filled="f" stroked="f" strokeweight="0">
                <v:textbox style="mso-next-textbox:#Cuadro de texto 686" inset="0,0,0,0">
                  <w:txbxContent>
                    <w:p w14:paraId="63D52292" w14:textId="77777777" w:rsidR="00CB7E31" w:rsidRDefault="00000000">
                      <w:pPr>
                        <w:overflowPunct w:val="0"/>
                        <w:spacing w:after="0" w:line="240" w:lineRule="auto"/>
                      </w:pPr>
                      <w:r>
                        <w:rPr>
                          <w:rFonts w:asciiTheme="minorHAnsi" w:hAnsiTheme="minorHAnsi" w:cstheme="minorBidi"/>
                          <w:b/>
                          <w:color w:val="0000FF"/>
                        </w:rPr>
                        <w:t>pyplot</w:t>
                      </w:r>
                    </w:p>
                  </w:txbxContent>
                </v:textbox>
              </v:shape>
              <v:shape id="Cuadro de texto 687" o:spid="_x0000_s2335" type="#_x0000_t202" style="position:absolute;left:20523;top:1414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" filled="f" stroked="f" strokeweight="0">
                <v:textbox style="mso-next-textbox:#Cuadro de texto 687" inset="0,0,0,0">
                  <w:txbxContent>
                    <w:p w14:paraId="38B74E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88" o:spid="_x0000_s2336" type="#_x0000_t202" style="position:absolute;left:25617;top:14155;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" filled="f" stroked="f" strokeweight="0">
                <v:textbox style="mso-next-textbox:#Cuadro de texto 688" inset="0,0,0,0">
                  <w:txbxContent>
                    <w:p w14:paraId="6D68C090" w14:textId="77777777" w:rsidR="00CB7E31" w:rsidRDefault="00000000">
                      <w:pPr>
                        <w:overflowPunct w:val="0"/>
                        <w:spacing w:after="0" w:line="240" w:lineRule="auto"/>
                      </w:pPr>
                      <w:r>
                        <w:rPr>
                          <w:rFonts w:cstheme="minorBidi"/>
                        </w:rPr>
                        <w:t>figure</w:t>
                      </w:r>
                    </w:p>
                  </w:txbxContent>
                </v:textbox>
              </v:shape>
              <v:shape id="Cuadro de texto 689" o:spid="_x0000_s2337" type="#_x0000_t202" style="position:absolute;left:3798;top:17589;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" filled="f" stroked="f" strokeweight="0">
                <v:textbox style="mso-next-textbox:#Cuadro de texto 689" inset="0,0,0,0">
                  <w:txbxContent>
                    <w:p w14:paraId="12C73ECF"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90" o:spid="_x0000_s2338" type="#_x0000_t202" style="position:absolute;left:7430;top:17589;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" filled="f" stroked="f" strokeweight="0">
                <v:textbox style="mso-next-textbox:#Cuadro de texto 690" inset="0,0,0,0">
                  <w:txbxContent>
                    <w:p w14:paraId="1468382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691" o:spid="_x0000_s2339" type="#_x0000_t202" style="position:absolute;left:12520;top:175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" filled="f" stroked="f" strokeweight="0">
                <v:textbox style="mso-next-textbox:#Cuadro de texto 691" inset="0,0,0,0">
                  <w:txbxContent>
                    <w:p w14:paraId="02C11E0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92" o:spid="_x0000_s2340" type="#_x0000_t202" style="position:absolute;left:13251;top:17589;width:1257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5Hq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TeQzXM+EIyNU/AAAA//8DAFBLAQItABQABgAIAAAAIQDb4fbL7gAAAIUBAAATAAAAAAAA&#10;AAAAAAAAAAAAAABbQ29udGVudF9UeXBlc10ueG1sUEsBAi0AFAAGAAgAAAAhAFr0LFu/AAAAFQEA&#10;AAsAAAAAAAAAAAAAAAAAHwEAAF9yZWxzLy5yZWxzUEsBAi0AFAAGAAgAAAAhAFFHkerHAAAA3AAA&#10;AA8AAAAAAAAAAAAAAAAABwIAAGRycy9kb3ducmV2LnhtbFBLBQYAAAAAAwADALcAAAD7AgAAAAA=&#10;" filled="f" stroked="f" strokeweight="0">
                <v:textbox style="mso-next-textbox:#Cuadro de texto 692" inset="0,0,0,0">
                  <w:txbxContent>
                    <w:p w14:paraId="21207A1A" w14:textId="77777777" w:rsidR="00CB7E31" w:rsidRDefault="00000000">
                      <w:pPr>
                        <w:overflowPunct w:val="0"/>
                        <w:spacing w:after="0" w:line="240" w:lineRule="auto"/>
                      </w:pPr>
                      <w:r>
                        <w:rPr>
                          <w:rFonts w:asciiTheme="minorHAnsi" w:hAnsiTheme="minorHAnsi" w:cstheme="minorBidi"/>
                          <w:b/>
                          <w:color w:val="0000FF"/>
                        </w:rPr>
                        <w:t>preprocessing</w:t>
                      </w:r>
                    </w:p>
                  </w:txbxContent>
                </v:textbox>
              </v:shape>
              <v:shape id="Cuadro de texto 693" o:spid="_x0000_s2341" type="#_x0000_t202" style="position:absolute;left:23432;top:17589;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" filled="f" stroked="f" strokeweight="0">
                <v:textbox style="mso-next-textbox:#Cuadro de texto 693" inset="0,0,0,0">
                  <w:txbxContent>
                    <w:p w14:paraId="6B7878F6"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694" o:spid="_x0000_s2342" type="#_x0000_t202" style="position:absolute;left:28522;top:17596;width:1257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" filled="f" stroked="f" strokeweight="0">
                <v:textbox style="mso-next-textbox:#Cuadro de texto 694" inset="0,0,0,0">
                  <w:txbxContent>
                    <w:p w14:paraId="3B70487B" w14:textId="77777777" w:rsidR="00CB7E31" w:rsidRDefault="00000000">
                      <w:pPr>
                        <w:overflowPunct w:val="0"/>
                        <w:spacing w:after="0" w:line="240" w:lineRule="auto"/>
                      </w:pPr>
                      <w:r>
                        <w:rPr>
                          <w:rFonts w:cstheme="minorBidi"/>
                        </w:rPr>
                        <w:t>OneHotEncoder</w:t>
                      </w:r>
                    </w:p>
                  </w:txbxContent>
                </v:textbox>
              </v:shape>
              <v:shape id="Cuadro de texto 695" o:spid="_x0000_s2343" type="#_x0000_t202" style="position:absolute;left:3798;top:19310;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" filled="f" stroked="f" strokeweight="0">
                <v:textbox style="mso-next-textbox:#Cuadro de texto 695" inset="0,0,0,0">
                  <w:txbxContent>
                    <w:p w14:paraId="5ECCE0E6"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696" o:spid="_x0000_s2344" type="#_x0000_t202" style="position:absolute;left:7430;top:19310;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" filled="f" stroked="f" strokeweight="0">
                <v:textbox style="mso-next-textbox:#Cuadro de texto 696" inset="0,0,0,0">
                  <w:txbxContent>
                    <w:p w14:paraId="53740B82"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697" o:spid="_x0000_s2345" type="#_x0000_t202" style="position:absolute;left:12520;top:193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DJy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JyzP8nQlHQC5uAAAA//8DAFBLAQItABQABgAIAAAAIQDb4fbL7gAAAIUBAAATAAAAAAAA&#10;AAAAAAAAAAAAAABbQ29udGVudF9UeXBlc10ueG1sUEsBAi0AFAAGAAgAAAAhAFr0LFu/AAAAFQEA&#10;AAsAAAAAAAAAAAAAAAAAHwEAAF9yZWxzLy5yZWxzUEsBAi0AFAAGAAgAAAAhAEEwMnLHAAAA3AAA&#10;AA8AAAAAAAAAAAAAAAAABwIAAGRycy9kb3ducmV2LnhtbFBLBQYAAAAAAwADALcAAAD7AgAAAAA=&#10;" filled="f" stroked="f" strokeweight="0">
                <v:textbox style="mso-next-textbox:#Cuadro de texto 697" inset="0,0,0,0">
                  <w:txbxContent>
                    <w:p w14:paraId="28B66CB6"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698" o:spid="_x0000_s2346" type="#_x0000_t202" style="position:absolute;left:13251;top:19310;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" filled="f" stroked="f" strokeweight="0">
                <v:textbox style="mso-next-textbox:#Cuadro de texto 698" inset="0,0,0,0">
                  <w:txbxContent>
                    <w:p w14:paraId="2666D6E7" w14:textId="77777777" w:rsidR="00CB7E31" w:rsidRDefault="00000000">
                      <w:pPr>
                        <w:overflowPunct w:val="0"/>
                        <w:spacing w:after="0" w:line="240" w:lineRule="auto"/>
                      </w:pPr>
                      <w:r>
                        <w:rPr>
                          <w:rFonts w:asciiTheme="minorHAnsi" w:hAnsiTheme="minorHAnsi" w:cstheme="minorBidi"/>
                          <w:b/>
                          <w:color w:val="0000FF"/>
                        </w:rPr>
                        <w:t>ensemble</w:t>
                      </w:r>
                    </w:p>
                  </w:txbxContent>
                </v:textbox>
              </v:shape>
              <v:shape id="Cuadro de texto 699" o:spid="_x0000_s2347" type="#_x0000_t202" style="position:absolute;left:19800;top:19310;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" filled="f" stroked="f" strokeweight="0">
                <v:textbox style="mso-next-textbox:#Cuadro de texto 699" inset="0,0,0,0">
                  <w:txbxContent>
                    <w:p w14:paraId="4008509A"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00" o:spid="_x0000_s2348" type="#_x0000_t202" style="position:absolute;left:24886;top:19317;width:2031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" filled="f" stroked="f" strokeweight="0">
                <v:textbox style="mso-next-textbox:#Cuadro de texto 700" inset="0,0,0,0">
                  <w:txbxContent>
                    <w:p w14:paraId="66759442" w14:textId="77777777" w:rsidR="00CB7E31" w:rsidRDefault="00000000">
                      <w:pPr>
                        <w:overflowPunct w:val="0"/>
                        <w:spacing w:after="0" w:line="240" w:lineRule="auto"/>
                      </w:pPr>
                      <w:r>
                        <w:rPr>
                          <w:rFonts w:cstheme="minorBidi"/>
                        </w:rPr>
                        <w:t>RandomForestRegressor</w:t>
                      </w:r>
                    </w:p>
                  </w:txbxContent>
                </v:textbox>
              </v:shape>
              <v:shape id="Cuadro de texto 701" o:spid="_x0000_s2349" type="#_x0000_t202" style="position:absolute;left:3798;top:21031;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WH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cDeH3TDgCcv4AAAD//wMAUEsBAi0AFAAGAAgAAAAhANvh9svuAAAAhQEAABMAAAAAAAAA&#10;AAAAAAAAAAAAAFtDb250ZW50X1R5cGVzXS54bWxQSwECLQAUAAYACAAAACEAWvQsW78AAAAVAQAA&#10;CwAAAAAAAAAAAAAAAAAfAQAAX3JlbHMvLnJlbHNQSwECLQAUAAYACAAAACEAP36Vh8YAAADcAAAA&#10;DwAAAAAAAAAAAAAAAAAHAgAAZHJzL2Rvd25yZXYueG1sUEsFBgAAAAADAAMAtwAAAPoCAAAAAA==&#10;" filled="f" stroked="f" strokeweight="0">
                <v:textbox style="mso-next-textbox:#Cuadro de texto 701" inset="0,0,0,0">
                  <w:txbxContent>
                    <w:p w14:paraId="01CF610C"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02" o:spid="_x0000_s2350" type="#_x0000_t202" style="position:absolute;left:7430;top:2103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" filled="f" stroked="f" strokeweight="0">
                <v:textbox style="mso-next-textbox:#Cuadro de texto 702" inset="0,0,0,0">
                  <w:txbxContent>
                    <w:p w14:paraId="7A737E28"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03" o:spid="_x0000_s2351" type="#_x0000_t202" style="position:absolute;left:12520;top:2103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" filled="f" stroked="f" strokeweight="0">
                <v:textbox style="mso-next-textbox:#Cuadro de texto 703" inset="0,0,0,0">
                  <w:txbxContent>
                    <w:p w14:paraId="2C82811A"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04" o:spid="_x0000_s2352" type="#_x0000_t202" style="position:absolute;left:13251;top:2103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" filled="f" stroked="f" strokeweight="0">
                <v:textbox style="mso-next-textbox:#Cuadro de texto 704" inset="0,0,0,0">
                  <w:txbxContent>
                    <w:p w14:paraId="73F13415" w14:textId="77777777" w:rsidR="00CB7E31" w:rsidRDefault="00000000">
                      <w:pPr>
                        <w:overflowPunct w:val="0"/>
                        <w:spacing w:after="0" w:line="240" w:lineRule="auto"/>
                      </w:pPr>
                      <w:r>
                        <w:rPr>
                          <w:rFonts w:asciiTheme="minorHAnsi" w:hAnsiTheme="minorHAnsi" w:cstheme="minorBidi"/>
                          <w:b/>
                          <w:color w:val="0000FF"/>
                        </w:rPr>
                        <w:t>datasets</w:t>
                      </w:r>
                    </w:p>
                  </w:txbxContent>
                </v:textbox>
              </v:shape>
              <v:shape id="Cuadro de texto 705" o:spid="_x0000_s2353" type="#_x0000_t202" style="position:absolute;left:19800;top:21031;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" filled="f" stroked="f" strokeweight="0">
                <v:textbox style="mso-next-textbox:#Cuadro de texto 705" inset="0,0,0,0">
                  <w:txbxContent>
                    <w:p w14:paraId="3A37859E"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06" o:spid="_x0000_s2354" type="#_x0000_t202" style="position:absolute;left:24886;top:21038;width:1450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" filled="f" stroked="f" strokeweight="0">
                <v:textbox style="mso-next-textbox:#Cuadro de texto 706" inset="0,0,0,0">
                  <w:txbxContent>
                    <w:p w14:paraId="4E78AD00" w14:textId="77777777" w:rsidR="00CB7E31" w:rsidRDefault="00000000">
                      <w:pPr>
                        <w:overflowPunct w:val="0"/>
                        <w:spacing w:after="0" w:line="240" w:lineRule="auto"/>
                      </w:pPr>
                      <w:r>
                        <w:rPr>
                          <w:rFonts w:cstheme="minorBidi"/>
                        </w:rPr>
                        <w:t>make_regression</w:t>
                      </w:r>
                    </w:p>
                  </w:txbxContent>
                </v:textbox>
              </v:shape>
              <v:shape id="Cuadro de texto 707" o:spid="_x0000_s2355" type="#_x0000_t202" style="position:absolute;left:3798;top:22752;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" filled="f" stroked="f" strokeweight="0">
                <v:textbox style="mso-next-textbox:#Cuadro de texto 707" inset="0,0,0,0">
                  <w:txbxContent>
                    <w:p w14:paraId="1DD47BCC"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08" o:spid="_x0000_s2356" type="#_x0000_t202" style="position:absolute;left:7430;top:22752;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" filled="f" stroked="f" strokeweight="0">
                <v:textbox style="mso-next-textbox:#Cuadro de texto 708" inset="0,0,0,0">
                  <w:txbxContent>
                    <w:p w14:paraId="7977453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09" o:spid="_x0000_s2357" type="#_x0000_t202" style="position:absolute;left:12520;top:2275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" filled="f" stroked="f" strokeweight="0">
                <v:textbox style="mso-next-textbox:#Cuadro de texto 709" inset="0,0,0,0">
                  <w:txbxContent>
                    <w:p w14:paraId="0DF7F5AB"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10" o:spid="_x0000_s2358" type="#_x0000_t202" style="position:absolute;left:13251;top:22752;width:1450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" filled="f" stroked="f" strokeweight="0">
                <v:textbox style="mso-next-textbox:#Cuadro de texto 710" inset="0,0,0,0">
                  <w:txbxContent>
                    <w:p w14:paraId="7BAA3AF9" w14:textId="77777777" w:rsidR="00CB7E31" w:rsidRDefault="00000000">
                      <w:pPr>
                        <w:overflowPunct w:val="0"/>
                        <w:spacing w:after="0" w:line="240" w:lineRule="auto"/>
                      </w:pPr>
                      <w:r>
                        <w:rPr>
                          <w:rFonts w:asciiTheme="minorHAnsi" w:hAnsiTheme="minorHAnsi" w:cstheme="minorBidi"/>
                          <w:b/>
                          <w:color w:val="0000FF"/>
                        </w:rPr>
                        <w:t>model_selection</w:t>
                      </w:r>
                    </w:p>
                  </w:txbxContent>
                </v:textbox>
              </v:shape>
              <v:shape id="Cuadro de texto 711" o:spid="_x0000_s2359" type="#_x0000_t202" style="position:absolute;left:24886;top:22752;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" filled="f" stroked="f" strokeweight="0">
                <v:textbox style="mso-next-textbox:#Cuadro de texto 711" inset="0,0,0,0">
                  <w:txbxContent>
                    <w:p w14:paraId="00733763"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12" o:spid="_x0000_s2360" type="#_x0000_t202" style="position:absolute;left:29977;top:22759;width:1548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0t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8jOH3TDgCcv4AAAD//wMAUEsBAi0AFAAGAAgAAAAhANvh9svuAAAAhQEAABMAAAAAAAAA&#10;AAAAAAAAAAAAAFtDb250ZW50X1R5cGVzXS54bWxQSwECLQAUAAYACAAAACEAWvQsW78AAAAVAQAA&#10;CwAAAAAAAAAAAAAAAAAfAQAAX3JlbHMvLnJlbHNQSwECLQAUAAYACAAAACEASnWdLcYAAADcAAAA&#10;DwAAAAAAAAAAAAAAAAAHAgAAZHJzL2Rvd25yZXYueG1sUEsFBgAAAAADAAMAtwAAAPoCAAAAAA==&#10;" filled="f" stroked="f" strokeweight="0">
                <v:textbox style="mso-next-textbox:#Cuadro de texto 712" inset="0,0,0,0">
                  <w:txbxContent>
                    <w:p w14:paraId="7BF066F5" w14:textId="77777777" w:rsidR="00CB7E31" w:rsidRDefault="00000000">
                      <w:pPr>
                        <w:overflowPunct w:val="0"/>
                        <w:spacing w:after="0" w:line="240" w:lineRule="auto"/>
                      </w:pPr>
                      <w:r>
                        <w:rPr>
                          <w:rFonts w:cstheme="minorBidi"/>
                        </w:rPr>
                        <w:t>train_test_split</w:t>
                      </w:r>
                    </w:p>
                  </w:txbxContent>
                </v:textbox>
              </v:shape>
              <v:shape id="Cuadro de texto 713" o:spid="_x0000_s2361" type="#_x0000_t202" style="position:absolute;left:3798;top:24472;width:38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" filled="f" stroked="f" strokeweight="0">
                <v:textbox style="mso-next-textbox:#Cuadro de texto 713" inset="0,0,0,0">
                  <w:txbxContent>
                    <w:p w14:paraId="3F1AB981"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14" o:spid="_x0000_s2362" type="#_x0000_t202" style="position:absolute;left:7430;top:24472;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" filled="f" stroked="f" strokeweight="0">
                <v:textbox style="mso-next-textbox:#Cuadro de texto 714" inset="0,0,0,0">
                  <w:txbxContent>
                    <w:p w14:paraId="0C170CBA" w14:textId="77777777" w:rsidR="00CB7E31" w:rsidRDefault="00000000">
                      <w:pPr>
                        <w:overflowPunct w:val="0"/>
                        <w:spacing w:after="0" w:line="240" w:lineRule="auto"/>
                      </w:pPr>
                      <w:r>
                        <w:rPr>
                          <w:rFonts w:asciiTheme="minorHAnsi" w:hAnsiTheme="minorHAnsi" w:cstheme="minorBidi"/>
                          <w:b/>
                          <w:color w:val="0000FF"/>
                        </w:rPr>
                        <w:t>sklearn</w:t>
                      </w:r>
                    </w:p>
                  </w:txbxContent>
                </v:textbox>
              </v:shape>
              <v:shape id="Cuadro de texto 715" o:spid="_x0000_s2363" type="#_x0000_t202" style="position:absolute;left:12520;top:2447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" filled="f" stroked="f" strokeweight="0">
                <v:textbox style="mso-next-textbox:#Cuadro de texto 715" inset="0,0,0,0">
                  <w:txbxContent>
                    <w:p w14:paraId="76195F71"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16" o:spid="_x0000_s2364" type="#_x0000_t202" style="position:absolute;left:13251;top:24472;width:1257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psu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reAL3M+EIyMUfAAAA//8DAFBLAQItABQABgAIAAAAIQDb4fbL7gAAAIUBAAATAAAAAAAA&#10;AAAAAAAAAAAAAABbQ29udGVudF9UeXBlc10ueG1sUEsBAi0AFAAGAAgAAAAhAFr0LFu/AAAAFQEA&#10;AAsAAAAAAAAAAAAAAAAAHwEAAF9yZWxzLy5yZWxzUEsBAi0AFAAGAAgAAAAhADVOmy7HAAAA3AAA&#10;AA8AAAAAAAAAAAAAAAAABwIAAGRycy9kb3ducmV2LnhtbFBLBQYAAAAAAwADALcAAAD7AgAAAAA=&#10;" filled="f" stroked="f" strokeweight="0">
                <v:textbox style="mso-next-textbox:#Cuadro de texto 716" inset="0,0,0,0">
                  <w:txbxContent>
                    <w:p w14:paraId="38F2A23A" w14:textId="77777777" w:rsidR="00CB7E31" w:rsidRDefault="00000000">
                      <w:pPr>
                        <w:overflowPunct w:val="0"/>
                        <w:spacing w:after="0" w:line="240" w:lineRule="auto"/>
                      </w:pPr>
                      <w:r>
                        <w:rPr>
                          <w:rFonts w:asciiTheme="minorHAnsi" w:hAnsiTheme="minorHAnsi" w:cstheme="minorBidi"/>
                          <w:b/>
                          <w:color w:val="0000FF"/>
                        </w:rPr>
                        <w:t>preprocessing</w:t>
                      </w:r>
                    </w:p>
                  </w:txbxContent>
                </v:textbox>
              </v:shape>
              <v:shape id="Cuadro de texto 717" o:spid="_x0000_s2365" type="#_x0000_t202" style="position:absolute;left:23432;top:24472;width:58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" filled="f" stroked="f" strokeweight="0">
                <v:textbox style="mso-next-textbox:#Cuadro de texto 717" inset="0,0,0,0">
                  <w:txbxContent>
                    <w:p w14:paraId="5B43A8AF"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18" o:spid="_x0000_s2366" type="#_x0000_t202" style="position:absolute;left:28522;top:24480;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" filled="f" stroked="f" strokeweight="0">
                <v:textbox style="mso-next-textbox:#Cuadro de texto 718" inset="0,0,0,0">
                  <w:txbxContent>
                    <w:p w14:paraId="3C04B81D" w14:textId="77777777" w:rsidR="00CB7E31" w:rsidRDefault="00000000">
                      <w:pPr>
                        <w:overflowPunct w:val="0"/>
                        <w:spacing w:after="0" w:line="240" w:lineRule="auto"/>
                      </w:pPr>
                      <w:r>
                        <w:rPr>
                          <w:rFonts w:cstheme="minorBidi"/>
                        </w:rPr>
                        <w:t>RobustScaler</w:t>
                      </w:r>
                    </w:p>
                  </w:txbxContent>
                </v:textbox>
              </v:shape>
              <v:shape id="Cuadro de texto 719" o:spid="_x0000_s2367" type="#_x0000_t202" style="position:absolute;left:3798;top:27921;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Q9c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Wvwze4nQlHQM6uAAAA//8DAFBLAQItABQABgAIAAAAIQDb4fbL7gAAAIUBAAATAAAAAAAA&#10;AAAAAAAAAAAAAABbQ29udGVudF9UeXBlc10ueG1sUEsBAi0AFAAGAAgAAAAhAFr0LFu/AAAAFQEA&#10;AAsAAAAAAAAAAAAAAAAAHwEAAF9yZWxzLy5yZWxzUEsBAi0AFAAGAAgAAAAhAETRD1zHAAAA3AAA&#10;AA8AAAAAAAAAAAAAAAAABwIAAGRycy9kb3ducmV2LnhtbFBLBQYAAAAAAwADALcAAAD7AgAAAAA=&#10;" filled="f" stroked="f" strokeweight="0">
                <v:textbox style="mso-next-textbox:#Cuadro de texto 719" inset="0,0,0,0">
                  <w:txbxContent>
                    <w:p w14:paraId="6291E831" w14:textId="77777777" w:rsidR="00CB7E31" w:rsidRDefault="00000000">
                      <w:pPr>
                        <w:overflowPunct w:val="0"/>
                        <w:spacing w:after="0" w:line="240" w:lineRule="auto"/>
                      </w:pPr>
                      <w:r>
                        <w:rPr>
                          <w:rFonts w:cstheme="minorBidi"/>
                        </w:rPr>
                        <w:t>sns</w:t>
                      </w:r>
                    </w:p>
                  </w:txbxContent>
                </v:textbox>
              </v:shape>
              <v:shape id="Cuadro de texto 720" o:spid="_x0000_s2368" type="#_x0000_t202" style="position:absolute;left:5976;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" filled="f" stroked="f" strokeweight="0">
                <v:textbox style="mso-next-textbox:#Cuadro de texto 720" inset="0,0,0,0">
                  <w:txbxContent>
                    <w:p w14:paraId="25F735FC" w14:textId="77777777" w:rsidR="00CB7E31" w:rsidRDefault="00000000">
                      <w:pPr>
                        <w:overflowPunct w:val="0"/>
                        <w:spacing w:after="0" w:line="240" w:lineRule="auto"/>
                      </w:pPr>
                      <w:r>
                        <w:rPr>
                          <w:rFonts w:cstheme="minorBidi"/>
                          <w:color w:val="666666"/>
                        </w:rPr>
                        <w:t>.</w:t>
                      </w:r>
                    </w:p>
                  </w:txbxContent>
                </v:textbox>
              </v:shape>
              <v:shape id="Cuadro de texto 721" o:spid="_x0000_s2369" type="#_x0000_t202" style="position:absolute;left:6706;top:2792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" filled="f" stroked="f" strokeweight="0">
                <v:textbox style="mso-next-textbox:#Cuadro de texto 721" inset="0,0,0,0">
                  <w:txbxContent>
                    <w:p w14:paraId="58D3127E" w14:textId="77777777" w:rsidR="00CB7E31" w:rsidRDefault="00000000">
                      <w:pPr>
                        <w:overflowPunct w:val="0"/>
                        <w:spacing w:after="0" w:line="240" w:lineRule="auto"/>
                      </w:pPr>
                      <w:r>
                        <w:rPr>
                          <w:rFonts w:cstheme="minorBidi"/>
                        </w:rPr>
                        <w:t>set(style</w:t>
                      </w:r>
                    </w:p>
                  </w:txbxContent>
                </v:textbox>
              </v:shape>
              <v:shape id="Cuadro de texto 722" o:spid="_x0000_s2370" type="#_x0000_t202" style="position:absolute;left:13251;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" filled="f" stroked="f" strokeweight="0">
                <v:textbox style="mso-next-textbox:#Cuadro de texto 722" inset="0,0,0,0">
                  <w:txbxContent>
                    <w:p w14:paraId="2EE8A1BF" w14:textId="77777777" w:rsidR="00CB7E31" w:rsidRDefault="00000000">
                      <w:pPr>
                        <w:overflowPunct w:val="0"/>
                        <w:spacing w:after="0" w:line="240" w:lineRule="auto"/>
                      </w:pPr>
                      <w:r>
                        <w:rPr>
                          <w:rFonts w:cstheme="minorBidi"/>
                          <w:color w:val="666666"/>
                        </w:rPr>
                        <w:t>=</w:t>
                      </w:r>
                    </w:p>
                  </w:txbxContent>
                </v:textbox>
              </v:shape>
              <v:shape id="Cuadro de texto 723" o:spid="_x0000_s2371" type="#_x0000_t202" style="position:absolute;left:13975;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" filled="f" stroked="f" strokeweight="0">
                <v:textbox style="mso-next-textbox:#Cuadro de texto 723" inset="0,0,0,0">
                  <w:txbxContent>
                    <w:p w14:paraId="52720E52" w14:textId="77777777" w:rsidR="00CB7E31" w:rsidRDefault="00000000">
                      <w:pPr>
                        <w:overflowPunct w:val="0"/>
                        <w:spacing w:after="0" w:line="240" w:lineRule="auto"/>
                      </w:pPr>
                      <w:r>
                        <w:rPr>
                          <w:rFonts w:cstheme="minorBidi"/>
                          <w:color w:val="BA2121"/>
                        </w:rPr>
                        <w:t>"</w:t>
                      </w:r>
                    </w:p>
                  </w:txbxContent>
                </v:textbox>
              </v:shape>
              <v:shape id="Cuadro de texto 724" o:spid="_x0000_s2372" type="#_x0000_t202" style="position:absolute;left:14706;top:27921;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" filled="f" stroked="f" strokeweight="0">
                <v:textbox style="mso-next-textbox:#Cuadro de texto 724" inset="0,0,0,0">
                  <w:txbxContent>
                    <w:p w14:paraId="11E57572" w14:textId="77777777" w:rsidR="00CB7E31" w:rsidRDefault="00000000">
                      <w:pPr>
                        <w:overflowPunct w:val="0"/>
                        <w:spacing w:after="0" w:line="240" w:lineRule="auto"/>
                      </w:pPr>
                      <w:r>
                        <w:rPr>
                          <w:rFonts w:cstheme="minorBidi"/>
                          <w:color w:val="BA2121"/>
                        </w:rPr>
                        <w:t>darkgrid</w:t>
                      </w:r>
                    </w:p>
                  </w:txbxContent>
                </v:textbox>
              </v:shape>
              <v:shape id="Cuadro de texto 725" o:spid="_x0000_s2373" type="#_x0000_t202" style="position:absolute;left:20523;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M/k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j6dwPROOgFz/AwAA//8DAFBLAQItABQABgAIAAAAIQDb4fbL7gAAAIUBAAATAAAAAAAA&#10;AAAAAAAAAAAAAABbQ29udGVudF9UeXBlc10ueG1sUEsBAi0AFAAGAAgAAAAhAFr0LFu/AAAAFQEA&#10;AAsAAAAAAAAAAAAAAAAAHwEAAF9yZWxzLy5yZWxzUEsBAi0AFAAGAAgAAAAhAAvwz+THAAAA3AAA&#10;AA8AAAAAAAAAAAAAAAAABwIAAGRycy9kb3ducmV2LnhtbFBLBQYAAAAAAwADALcAAAD7AgAAAAA=&#10;" filled="f" stroked="f" strokeweight="0">
                <v:textbox style="mso-next-textbox:#Cuadro de texto 725" inset="0,0,0,0">
                  <w:txbxContent>
                    <w:p w14:paraId="21CCEF66" w14:textId="77777777" w:rsidR="00CB7E31" w:rsidRDefault="00000000">
                      <w:pPr>
                        <w:overflowPunct w:val="0"/>
                        <w:spacing w:after="0" w:line="240" w:lineRule="auto"/>
                      </w:pPr>
                      <w:r>
                        <w:rPr>
                          <w:rFonts w:cstheme="minorBidi"/>
                          <w:color w:val="BA2121"/>
                        </w:rPr>
                        <w:t>"</w:t>
                      </w:r>
                    </w:p>
                  </w:txbxContent>
                </v:textbox>
              </v:shape>
              <v:shape id="Cuadro de texto 726" o:spid="_x0000_s2374" type="#_x0000_t202" style="position:absolute;left:21254;top:2792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lGT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WzeArXM+EIyNU/AAAA//8DAFBLAQItABQABgAIAAAAIQDb4fbL7gAAAIUBAAATAAAAAAAA&#10;AAAAAAAAAAAAAABbQ29udGVudF9UeXBlc10ueG1sUEsBAi0AFAAGAAgAAAAhAFr0LFu/AAAAFQEA&#10;AAsAAAAAAAAAAAAAAAAAHwEAAF9yZWxzLy5yZWxzUEsBAi0AFAAGAAgAAAAhAPsiUZPHAAAA3AAA&#10;AA8AAAAAAAAAAAAAAAAABwIAAGRycy9kb3ducmV2LnhtbFBLBQYAAAAAAwADALcAAAD7AgAAAAA=&#10;" filled="f" stroked="f" strokeweight="0">
                <v:textbox style="mso-next-textbox:#Cuadro de texto 726" inset="0,0,0,0">
                  <w:txbxContent>
                    <w:p w14:paraId="42C3A971" w14:textId="77777777" w:rsidR="00CB7E31" w:rsidRDefault="00000000">
                      <w:pPr>
                        <w:overflowPunct w:val="0"/>
                        <w:spacing w:after="0" w:line="240" w:lineRule="auto"/>
                      </w:pPr>
                      <w:r>
                        <w:rPr>
                          <w:rFonts w:cstheme="minorBidi"/>
                        </w:rPr>
                        <w:t>)</w:t>
                      </w:r>
                    </w:p>
                  </w:txbxContent>
                </v:textbox>
              </v:shape>
              <v:shape id="Forma libre: forma 727" o:spid="_x0000_s2375" style="position:absolute;left:3290;top:30880;width:59436;height:5930;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" path="m70,1r16370,c16479,1,16510,32,16510,71r,1508c16510,1618,16479,1649,16440,1649l70,1649c31,1649,,1618,,1579l,71c,32,31,1,70,1xe" fillcolor="#cfcfcf" stroked="f" strokeweight="0">
                <v:path arrowok="t"/>
              </v:shape>
              <v:shape id="Forma libre: forma 728" o:spid="_x0000_s2376" style="position:absolute;left:3416;top:31014;width:59180;height:5677;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" path="m35,l16405,v19,,35,16,35,35l16440,1542v,19,-16,35,-35,35l35,1577c16,1577,,1561,,1542l,35c,16,16,,35,xe" fillcolor="#f7f7f7" stroked="f" strokeweight="0">
                <v:path arrowok="t"/>
              </v:shape>
              <v:shape id="Cuadro de texto 729" o:spid="_x0000_s2377" type="#_x0000_t202" style="position:absolute;top:31273;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" filled="f" stroked="f" strokeweight="0">
                <v:textbox style="mso-next-textbox:#Cuadro de texto 729" inset="0,0,0,0">
                  <w:txbxContent>
                    <w:p w14:paraId="55D363FC" w14:textId="77777777" w:rsidR="00CB7E31" w:rsidRDefault="00000000">
                      <w:pPr>
                        <w:overflowPunct w:val="0"/>
                        <w:spacing w:after="0" w:line="240" w:lineRule="auto"/>
                      </w:pPr>
                      <w:r>
                        <w:rPr>
                          <w:rFonts w:cstheme="minorBidi"/>
                          <w:color w:val="303F9F"/>
                        </w:rPr>
                        <w:t>[2]:</w:t>
                      </w:r>
                    </w:p>
                  </w:txbxContent>
                </v:textbox>
              </v:shape>
              <v:shape id="Cuadro de texto 730" o:spid="_x0000_s2378" type="#_x0000_t202" style="position:absolute;left:3798;top:31266;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" filled="f" stroked="f" strokeweight="0">
                <v:textbox style="mso-next-textbox:#Cuadro de texto 730" inset="0,0,0,0">
                  <w:txbxContent>
                    <w:p w14:paraId="4FF92A58" w14:textId="77777777" w:rsidR="00CB7E31" w:rsidRDefault="00000000">
                      <w:pPr>
                        <w:overflowPunct w:val="0"/>
                        <w:spacing w:after="0" w:line="240" w:lineRule="auto"/>
                      </w:pPr>
                      <w:r>
                        <w:rPr>
                          <w:rFonts w:asciiTheme="minorHAnsi" w:hAnsiTheme="minorHAnsi" w:cstheme="minorBidi"/>
                          <w:b/>
                          <w:color w:val="007F00"/>
                        </w:rPr>
                        <w:t>from</w:t>
                      </w:r>
                    </w:p>
                  </w:txbxContent>
                </v:textbox>
              </v:shape>
              <v:shape id="Cuadro de texto 731" o:spid="_x0000_s2379" type="#_x0000_t202" style="position:absolute;left:7430;top:3126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" filled="f" stroked="f" strokeweight="0">
                <v:textbox style="mso-next-textbox:#Cuadro de texto 731" inset="0,0,0,0">
                  <w:txbxContent>
                    <w:p w14:paraId="651C9B8F" w14:textId="77777777" w:rsidR="00CB7E31" w:rsidRDefault="00000000">
                      <w:pPr>
                        <w:overflowPunct w:val="0"/>
                        <w:spacing w:after="0" w:line="240" w:lineRule="auto"/>
                      </w:pPr>
                      <w:r>
                        <w:rPr>
                          <w:rFonts w:asciiTheme="minorHAnsi" w:hAnsiTheme="minorHAnsi" w:cstheme="minorBidi"/>
                          <w:b/>
                          <w:color w:val="0000FF"/>
                        </w:rPr>
                        <w:t>google</w:t>
                      </w:r>
                    </w:p>
                  </w:txbxContent>
                </v:textbox>
              </v:shape>
              <v:shape id="Cuadro de texto 732" o:spid="_x0000_s2380" type="#_x0000_t202" style="position:absolute;left:11797;top:3126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" filled="f" stroked="f" strokeweight="0">
                <v:textbox style="mso-next-textbox:#Cuadro de texto 732" inset="0,0,0,0">
                  <w:txbxContent>
                    <w:p w14:paraId="3829A5B9" w14:textId="77777777" w:rsidR="00CB7E31" w:rsidRDefault="00000000">
                      <w:pPr>
                        <w:overflowPunct w:val="0"/>
                        <w:spacing w:after="0" w:line="240" w:lineRule="auto"/>
                      </w:pPr>
                      <w:r>
                        <w:rPr>
                          <w:rFonts w:asciiTheme="minorHAnsi" w:hAnsiTheme="minorHAnsi" w:cstheme="minorBidi"/>
                          <w:b/>
                          <w:color w:val="0000FF"/>
                        </w:rPr>
                        <w:t>.</w:t>
                      </w:r>
                    </w:p>
                  </w:txbxContent>
                </v:textbox>
              </v:shape>
              <v:shape id="Cuadro de texto 733" o:spid="_x0000_s2381" type="#_x0000_t202" style="position:absolute;left:12520;top:31266;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" filled="f" stroked="f" strokeweight="0">
                <v:textbox style="mso-next-textbox:#Cuadro de texto 733" inset="0,0,0,0">
                  <w:txbxContent>
                    <w:p w14:paraId="6F3EA7C1" w14:textId="77777777" w:rsidR="00CB7E31" w:rsidRDefault="00000000">
                      <w:pPr>
                        <w:overflowPunct w:val="0"/>
                        <w:spacing w:after="0" w:line="240" w:lineRule="auto"/>
                      </w:pPr>
                      <w:r>
                        <w:rPr>
                          <w:rFonts w:asciiTheme="minorHAnsi" w:hAnsiTheme="minorHAnsi" w:cstheme="minorBidi"/>
                          <w:b/>
                          <w:color w:val="0000FF"/>
                        </w:rPr>
                        <w:t>colab</w:t>
                      </w:r>
                    </w:p>
                  </w:txbxContent>
                </v:textbox>
              </v:shape>
              <v:shape id="Cuadro de texto 734" o:spid="_x0000_s2382" type="#_x0000_t202" style="position:absolute;left:16884;top:3126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yi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j57g70w4AnL2CwAA//8DAFBLAQItABQABgAIAAAAIQDb4fbL7gAAAIUBAAATAAAAAAAA&#10;AAAAAAAAAAAAAABbQ29udGVudF9UeXBlc10ueG1sUEsBAi0AFAAGAAgAAAAhAFr0LFu/AAAAFQEA&#10;AAsAAAAAAAAAAAAAAAAAHwEAAF9yZWxzLy5yZWxzUEsBAi0AFAAGAAgAAAAhAOFl/KLHAAAA3AAA&#10;AA8AAAAAAAAAAAAAAAAABwIAAGRycy9kb3ducmV2LnhtbFBLBQYAAAAAAwADALcAAAD7AgAAAAA=&#10;" filled="f" stroked="f" strokeweight="0">
                <v:textbox style="mso-next-textbox:#Cuadro de texto 734" inset="0,0,0,0">
                  <w:txbxContent>
                    <w:p w14:paraId="650B8DD8" w14:textId="77777777" w:rsidR="00CB7E31" w:rsidRDefault="00000000">
                      <w:pPr>
                        <w:overflowPunct w:val="0"/>
                        <w:spacing w:after="0" w:line="240" w:lineRule="auto"/>
                      </w:pPr>
                      <w:r>
                        <w:rPr>
                          <w:rFonts w:asciiTheme="minorHAnsi" w:hAnsiTheme="minorHAnsi" w:cstheme="minorBidi"/>
                          <w:b/>
                          <w:color w:val="007F00"/>
                        </w:rPr>
                        <w:t>import</w:t>
                      </w:r>
                    </w:p>
                  </w:txbxContent>
                </v:textbox>
              </v:shape>
              <v:shape id="Cuadro de texto 735" o:spid="_x0000_s2383" type="#_x0000_t202" style="position:absolute;left:21978;top:31273;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" filled="f" stroked="f" strokeweight="0">
                <v:textbox style="mso-next-textbox:#Cuadro de texto 735" inset="0,0,0,0">
                  <w:txbxContent>
                    <w:p w14:paraId="425C85B9" w14:textId="77777777" w:rsidR="00CB7E31" w:rsidRDefault="00000000">
                      <w:pPr>
                        <w:overflowPunct w:val="0"/>
                        <w:spacing w:after="0" w:line="240" w:lineRule="auto"/>
                      </w:pPr>
                      <w:r>
                        <w:rPr>
                          <w:rFonts w:cstheme="minorBidi"/>
                        </w:rPr>
                        <w:t>files</w:t>
                      </w:r>
                    </w:p>
                  </w:txbxContent>
                </v:textbox>
              </v:shape>
              <v:shape id="Cuadro de texto 736" o:spid="_x0000_s2384" type="#_x0000_t202" style="position:absolute;left:3798;top:32994;width:4256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" filled="f" stroked="f" strokeweight="0">
                <v:textbox style="mso-next-textbox:#Cuadro de texto 736" inset="0,0,0,0">
                  <w:txbxContent>
                    <w:p w14:paraId="226512AE"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Carga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del</w:t>
                      </w:r>
                      <w:r>
                        <w:rPr>
                          <w:rFonts w:asciiTheme="minorHAnsi" w:hAnsiTheme="minorHAnsi" w:cstheme="minorBidi"/>
                          <w:color w:val="3D7A7A"/>
                          <w:spacing w:val="-16"/>
                        </w:rPr>
                        <w:t xml:space="preserve"> </w:t>
                      </w:r>
                      <w:r>
                        <w:rPr>
                          <w:rFonts w:asciiTheme="minorHAnsi" w:hAnsiTheme="minorHAnsi" w:cstheme="minorBidi"/>
                          <w:color w:val="3D7A7A"/>
                        </w:rPr>
                        <w:t>dataset</w:t>
                      </w:r>
                      <w:r>
                        <w:rPr>
                          <w:rFonts w:asciiTheme="minorHAnsi" w:hAnsiTheme="minorHAnsi" w:cstheme="minorBidi"/>
                          <w:color w:val="3D7A7A"/>
                          <w:spacing w:val="-16"/>
                        </w:rPr>
                        <w:t xml:space="preserve"> </w:t>
                      </w:r>
                      <w:r>
                        <w:rPr>
                          <w:rFonts w:asciiTheme="minorHAnsi" w:hAnsiTheme="minorHAnsi" w:cstheme="minorBidi"/>
                          <w:color w:val="3D7A7A"/>
                        </w:rPr>
                        <w:t>gmd_02.csv</w:t>
                      </w:r>
                    </w:p>
                  </w:txbxContent>
                </v:textbox>
              </v:shape>
              <v:shape id="Cuadro de texto 737" o:spid="_x0000_s2385" type="#_x0000_t202" style="position:absolute;left:3798;top:34714;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" filled="f" stroked="f" strokeweight="0">
                <v:textbox style="mso-next-textbox:#Cuadro de texto 737" inset="0,0,0,0">
                  <w:txbxContent>
                    <w:p w14:paraId="4A4E5EB1" w14:textId="77777777" w:rsidR="00CB7E31" w:rsidRDefault="00000000">
                      <w:pPr>
                        <w:overflowPunct w:val="0"/>
                        <w:spacing w:after="0" w:line="240" w:lineRule="auto"/>
                      </w:pPr>
                      <w:r>
                        <w:rPr>
                          <w:rFonts w:cstheme="minorBidi"/>
                        </w:rPr>
                        <w:t>uploaded</w:t>
                      </w:r>
                    </w:p>
                  </w:txbxContent>
                </v:textbox>
              </v:shape>
              <v:shape id="Cuadro de texto 738" o:spid="_x0000_s2386" type="#_x0000_t202" style="position:absolute;left:10342;top:3471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" filled="f" stroked="f" strokeweight="0">
                <v:textbox style="mso-next-textbox:#Cuadro de texto 738" inset="0,0,0,0">
                  <w:txbxContent>
                    <w:p w14:paraId="2576E5C9" w14:textId="77777777" w:rsidR="00CB7E31" w:rsidRDefault="00000000">
                      <w:pPr>
                        <w:overflowPunct w:val="0"/>
                        <w:spacing w:after="0" w:line="240" w:lineRule="auto"/>
                      </w:pPr>
                      <w:r>
                        <w:rPr>
                          <w:rFonts w:cstheme="minorBidi"/>
                          <w:color w:val="666666"/>
                        </w:rPr>
                        <w:t>=</w:t>
                      </w:r>
                    </w:p>
                  </w:txbxContent>
                </v:textbox>
              </v:shape>
              <v:shape id="Cuadro de texto 739" o:spid="_x0000_s2387" type="#_x0000_t202" style="position:absolute;left:11797;top:34714;width:48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FM8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jF7h70w4AnL2CwAA//8DAFBLAQItABQABgAIAAAAIQDb4fbL7gAAAIUBAAATAAAAAAAA&#10;AAAAAAAAAAAAAABbQ29udGVudF9UeXBlc10ueG1sUEsBAi0AFAAGAAgAAAAhAFr0LFu/AAAAFQEA&#10;AAsAAAAAAAAAAAAAAAAAHwEAAF9yZWxzLy5yZWxzUEsBAi0AFAAGAAgAAAAhAA9kUzzHAAAA3AAA&#10;AA8AAAAAAAAAAAAAAAAABwIAAGRycy9kb3ducmV2LnhtbFBLBQYAAAAAAwADALcAAAD7AgAAAAA=&#10;" filled="f" stroked="f" strokeweight="0">
                <v:textbox style="mso-next-textbox:#Cuadro de texto 739" inset="0,0,0,0">
                  <w:txbxContent>
                    <w:p w14:paraId="662478AE" w14:textId="77777777" w:rsidR="00CB7E31" w:rsidRDefault="00000000">
                      <w:pPr>
                        <w:overflowPunct w:val="0"/>
                        <w:spacing w:after="0" w:line="240" w:lineRule="auto"/>
                      </w:pPr>
                      <w:r>
                        <w:rPr>
                          <w:rFonts w:cstheme="minorBidi"/>
                        </w:rPr>
                        <w:t>files</w:t>
                      </w:r>
                    </w:p>
                  </w:txbxContent>
                </v:textbox>
              </v:shape>
              <v:shape id="Cuadro de texto 740" o:spid="_x0000_s2388" type="#_x0000_t202" style="position:absolute;left:15429;top:34714;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" filled="f" stroked="f" strokeweight="0">
                <v:textbox style="mso-next-textbox:#Cuadro de texto 740" inset="0,0,0,0">
                  <w:txbxContent>
                    <w:p w14:paraId="68B77D14" w14:textId="77777777" w:rsidR="00CB7E31" w:rsidRDefault="00000000">
                      <w:pPr>
                        <w:overflowPunct w:val="0"/>
                        <w:spacing w:after="0" w:line="240" w:lineRule="auto"/>
                      </w:pPr>
                      <w:r>
                        <w:rPr>
                          <w:rFonts w:cstheme="minorBidi"/>
                          <w:color w:val="666666"/>
                        </w:rPr>
                        <w:t>.</w:t>
                      </w:r>
                    </w:p>
                  </w:txbxContent>
                </v:textbox>
              </v:shape>
              <v:shape id="Cuadro de texto 741" o:spid="_x0000_s2389" type="#_x0000_t202" style="position:absolute;left:16160;top:34714;width:77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" filled="f" stroked="f" strokeweight="0">
                <v:textbox style="mso-next-textbox:#Cuadro de texto 741" inset="0,0,0,0">
                  <w:txbxContent>
                    <w:p w14:paraId="40F1E2F9" w14:textId="77777777" w:rsidR="00CB7E31" w:rsidRDefault="00000000">
                      <w:pPr>
                        <w:overflowPunct w:val="0"/>
                        <w:spacing w:after="0" w:line="240" w:lineRule="auto"/>
                      </w:pPr>
                      <w:r>
                        <w:rPr>
                          <w:rFonts w:cstheme="minorBidi"/>
                        </w:rPr>
                        <w:t>upload()</w:t>
                      </w:r>
                    </w:p>
                  </w:txbxContent>
                </v:textbox>
              </v:shape>
              <v:shape id="Cuadro de texto 742" o:spid="_x0000_s2390" type="#_x0000_t202" style="position:absolute;left:3290;top:3780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" filled="f" stroked="f" strokeweight="0">
                <v:textbox style="mso-next-textbox:#Cuadro de texto 742" inset="0,0,0,0">
                  <w:txbxContent>
                    <w:p w14:paraId="2079D074" w14:textId="77777777" w:rsidR="00CB7E31" w:rsidRDefault="00000000">
                      <w:pPr>
                        <w:overflowPunct w:val="0"/>
                        <w:spacing w:after="0" w:line="240" w:lineRule="auto"/>
                      </w:pPr>
                      <w:r>
                        <w:rPr>
                          <w:rFonts w:cstheme="minorBidi"/>
                        </w:rPr>
                        <w:t>&lt;</w:t>
                      </w:r>
                    </w:p>
                  </w:txbxContent>
                </v:textbox>
              </v:shape>
              <v:shape id="Cuadro de texto 743" o:spid="_x0000_s2391" type="#_x0000_t202" style="position:absolute;left:4021;top:37800;width:3095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" filled="f" stroked="f" strokeweight="0">
                <v:textbox style="mso-next-textbox:#Cuadro de texto 743" inset="0,0,0,0">
                  <w:txbxContent>
                    <w:p w14:paraId="0C7B1805" w14:textId="77777777" w:rsidR="00CB7E31" w:rsidRDefault="00000000">
                      <w:pPr>
                        <w:overflowPunct w:val="0"/>
                        <w:spacing w:after="0" w:line="240" w:lineRule="auto"/>
                      </w:pPr>
                      <w:r>
                        <w:rPr>
                          <w:rFonts w:cstheme="minorBidi"/>
                        </w:rPr>
                        <w:t>IPython.core.display.HTML</w:t>
                      </w:r>
                      <w:r>
                        <w:rPr>
                          <w:rFonts w:cstheme="minorBidi"/>
                          <w:spacing w:val="-16"/>
                        </w:rPr>
                        <w:t xml:space="preserve"> </w:t>
                      </w:r>
                      <w:r>
                        <w:rPr>
                          <w:rFonts w:cstheme="minorBidi"/>
                        </w:rPr>
                        <w:t>object</w:t>
                      </w:r>
                    </w:p>
                  </w:txbxContent>
                </v:textbox>
              </v:shape>
              <v:shape id="Cuadro de texto 744" o:spid="_x0000_s2392" type="#_x0000_t202" style="position:absolute;left:27291;top:3780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" filled="f" stroked="f" strokeweight="0">
                <v:textbox style="mso-next-textbox:#Cuadro de texto 744" inset="0,0,0,0">
                  <w:txbxContent>
                    <w:p w14:paraId="03762D68" w14:textId="77777777" w:rsidR="00CB7E31" w:rsidRDefault="00000000">
                      <w:pPr>
                        <w:overflowPunct w:val="0"/>
                        <w:spacing w:after="0" w:line="240" w:lineRule="auto"/>
                      </w:pPr>
                      <w:r>
                        <w:rPr>
                          <w:rFonts w:cstheme="minorBidi"/>
                        </w:rPr>
                        <w:t>&gt;</w:t>
                      </w:r>
                    </w:p>
                  </w:txbxContent>
                </v:textbox>
              </v:shape>
              <w10:anchorlock/>
            </v:group>
          </w:pict>
        </w:r>
      </w:del>
    </w:p>
    <w:p w14:paraId="700044BB" w14:textId="1440708B" w:rsidR="00CB7E31" w:rsidDel="00F217D2" w:rsidRDefault="00000000">
      <w:pPr>
        <w:ind w:left="628" w:right="197"/>
        <w:rPr>
          <w:del w:id="8873" w:author="Jose Eduardo VIU" w:date="2023-04-02T00:32:00Z"/>
        </w:rPr>
      </w:pPr>
      <w:del w:id="8874" w:author="Jose Eduardo VIU" w:date="2023-04-02T00:32:00Z">
        <w:r w:rsidDel="00F217D2">
          <w:delText>Saving gmd_02.csv to gmd_02.csv</w:delText>
        </w:r>
      </w:del>
    </w:p>
    <w:p w14:paraId="5559A23C" w14:textId="1FB842A1" w:rsidR="00CB7E31" w:rsidDel="00F217D2" w:rsidRDefault="00000000">
      <w:pPr>
        <w:spacing w:after="187" w:line="259" w:lineRule="auto"/>
        <w:rPr>
          <w:del w:id="8875" w:author="Jose Eduardo VIU" w:date="2023-04-02T00:32:00Z"/>
        </w:rPr>
      </w:pPr>
      <w:del w:id="8876" w:author="Jose Eduardo VIU" w:date="2023-04-02T00:32:00Z">
        <w:r>
          <w:pict w14:anchorId="4FDB29FF">
            <v:group id="Group 19062" o:spid="_x0000_s2275" style="width:499.65pt;height:59.55pt;mso-position-horizontal-relative:char;mso-position-vertical-relative:line" coordsize="63457,7563">
              <v:shape id="Forma libre: forma 746" o:spid="_x0000_s2276" style="position:absolute;left:4021;width:59436;height:4208;visibility:visible;mso-wrap-style:square;v-text-anchor:top" coordsize="16510,1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" path="m69,1r16371,c16479,1,16510,32,16510,71r,1030c16510,1140,16479,1171,16440,1171l69,1171v-39,,-70,-31,-70,-70l-1,71c-1,32,30,1,69,1xe" fillcolor="#cfcfcf" stroked="f" strokeweight="0">
                <v:path arrowok="t"/>
              </v:shape>
              <v:shape id="Forma libre: forma 747" o:spid="_x0000_s2277" style="position:absolute;left:4147;top:126;width:59180;height:3956;visibility:visible;mso-wrap-style:square;v-text-anchor:top" coordsize="16439,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" path="m34,-1r16371,c16424,-1,16440,16,16440,35r,1030c16440,1084,16424,1099,16405,1099l34,1099v-19,,-35,-15,-35,-34l-1,35c-1,16,15,-1,34,-1xe" fillcolor="#f7f7f7" stroked="f" strokeweight="0">
                <v:path arrowok="t"/>
              </v:shape>
              <v:shape id="Cuadro de texto 748" o:spid="_x0000_s2278"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" filled="f" stroked="f" strokeweight="0">
                <v:textbox style="mso-next-textbox:#Cuadro de texto 748" inset="0,0,0,0">
                  <w:txbxContent>
                    <w:p w14:paraId="2EABECE1" w14:textId="77777777" w:rsidR="00CB7E31" w:rsidRDefault="00000000">
                      <w:pPr>
                        <w:overflowPunct w:val="0"/>
                        <w:spacing w:after="0" w:line="240" w:lineRule="auto"/>
                      </w:pPr>
                      <w:r>
                        <w:rPr>
                          <w:rFonts w:cstheme="minorBidi"/>
                          <w:color w:val="303F9F"/>
                        </w:rPr>
                        <w:t>[25]:</w:t>
                      </w:r>
                    </w:p>
                  </w:txbxContent>
                </v:textbox>
              </v:shape>
              <v:shape id="Cuadro de texto 749" o:spid="_x0000_s2279" type="#_x0000_t202" style="position:absolute;left:4521;top:388;width:3579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BB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8jF7h70w4AnL2CwAA//8DAFBLAQItABQABgAIAAAAIQDb4fbL7gAAAIUBAAATAAAAAAAA&#10;AAAAAAAAAAAAAABbQ29udGVudF9UeXBlc10ueG1sUEsBAi0AFAAGAAgAAAAhAFr0LFu/AAAAFQEA&#10;AAsAAAAAAAAAAAAAAAAAHwEAAF9yZWxzLy5yZWxzUEsBAi0AFAAGAAgAAAAhAFdiIEHHAAAA3AAA&#10;AA8AAAAAAAAAAAAAAAAABwIAAGRycy9kb3ducmV2LnhtbFBLBQYAAAAAAwADALcAAAD7AgAAAAA=&#10;" filled="f" stroked="f" strokeweight="0">
                <v:textbox style="mso-next-textbox:#Cuadro de texto 749" inset="0,0,0,0">
                  <w:txbxContent>
                    <w:p w14:paraId="06932911"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Leemos</w:t>
                      </w:r>
                      <w:r>
                        <w:rPr>
                          <w:rFonts w:asciiTheme="minorHAnsi" w:hAnsiTheme="minorHAnsi" w:cstheme="minorBidi"/>
                          <w:color w:val="3D7A7A"/>
                          <w:spacing w:val="-16"/>
                        </w:rPr>
                        <w:t xml:space="preserve"> </w:t>
                      </w:r>
                      <w:r>
                        <w:rPr>
                          <w:rFonts w:asciiTheme="minorHAnsi" w:hAnsiTheme="minorHAnsi" w:cstheme="minorBidi"/>
                          <w:color w:val="3D7A7A"/>
                        </w:rPr>
                        <w:t>el</w:t>
                      </w:r>
                      <w:r>
                        <w:rPr>
                          <w:rFonts w:asciiTheme="minorHAnsi" w:hAnsiTheme="minorHAnsi" w:cstheme="minorBidi"/>
                          <w:color w:val="3D7A7A"/>
                          <w:spacing w:val="-16"/>
                        </w:rPr>
                        <w:t xml:space="preserve"> </w:t>
                      </w:r>
                      <w:r>
                        <w:rPr>
                          <w:rFonts w:asciiTheme="minorHAnsi" w:hAnsiTheme="minorHAnsi" w:cstheme="minorBidi"/>
                          <w:color w:val="3D7A7A"/>
                        </w:rPr>
                        <w:t>fichero</w:t>
                      </w:r>
                      <w:r>
                        <w:rPr>
                          <w:rFonts w:asciiTheme="minorHAnsi" w:hAnsiTheme="minorHAnsi" w:cstheme="minorBidi"/>
                          <w:color w:val="3D7A7A"/>
                          <w:spacing w:val="-16"/>
                        </w:rPr>
                        <w:t xml:space="preserve"> </w:t>
                      </w:r>
                      <w:r>
                        <w:rPr>
                          <w:rFonts w:asciiTheme="minorHAnsi" w:hAnsiTheme="minorHAnsi" w:cstheme="minorBidi"/>
                          <w:color w:val="3D7A7A"/>
                        </w:rPr>
                        <w:t>csv</w:t>
                      </w:r>
                      <w:r>
                        <w:rPr>
                          <w:rFonts w:asciiTheme="minorHAnsi" w:hAnsiTheme="minorHAnsi" w:cstheme="minorBidi"/>
                          <w:color w:val="3D7A7A"/>
                          <w:spacing w:val="-16"/>
                        </w:rPr>
                        <w:t xml:space="preserve"> </w:t>
                      </w:r>
                      <w:r>
                        <w:rPr>
                          <w:rFonts w:asciiTheme="minorHAnsi" w:hAnsiTheme="minorHAnsi" w:cstheme="minorBidi"/>
                          <w:color w:val="3D7A7A"/>
                        </w:rPr>
                        <w:t>con</w:t>
                      </w:r>
                      <w:r>
                        <w:rPr>
                          <w:rFonts w:asciiTheme="minorHAnsi" w:hAnsiTheme="minorHAnsi" w:cstheme="minorBidi"/>
                          <w:color w:val="3D7A7A"/>
                          <w:spacing w:val="-16"/>
                        </w:rPr>
                        <w:t xml:space="preserve"> </w:t>
                      </w:r>
                      <w:r>
                        <w:rPr>
                          <w:rFonts w:asciiTheme="minorHAnsi" w:hAnsiTheme="minorHAnsi" w:cstheme="minorBidi"/>
                          <w:color w:val="3D7A7A"/>
                        </w:rPr>
                        <w:t>los</w:t>
                      </w:r>
                      <w:r>
                        <w:rPr>
                          <w:rFonts w:asciiTheme="minorHAnsi" w:hAnsiTheme="minorHAnsi" w:cstheme="minorBidi"/>
                          <w:color w:val="3D7A7A"/>
                          <w:spacing w:val="-16"/>
                        </w:rPr>
                        <w:t xml:space="preserve"> </w:t>
                      </w:r>
                      <w:r>
                        <w:rPr>
                          <w:rFonts w:asciiTheme="minorHAnsi" w:hAnsiTheme="minorHAnsi" w:cstheme="minorBidi"/>
                          <w:color w:val="3D7A7A"/>
                        </w:rPr>
                        <w:t>datos</w:t>
                      </w:r>
                    </w:p>
                  </w:txbxContent>
                </v:textbox>
              </v:shape>
              <v:shape id="Cuadro de texto 750" o:spid="_x0000_s2280" type="#_x0000_t202" style="position:absolute;left:452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" filled="f" stroked="f" strokeweight="0">
                <v:textbox style="mso-next-textbox:#Cuadro de texto 750" inset="0,0,0,0">
                  <w:txbxContent>
                    <w:p w14:paraId="1B079341" w14:textId="77777777" w:rsidR="00CB7E31" w:rsidRDefault="00000000">
                      <w:pPr>
                        <w:overflowPunct w:val="0"/>
                        <w:spacing w:after="0" w:line="240" w:lineRule="auto"/>
                      </w:pPr>
                      <w:r>
                        <w:rPr>
                          <w:rFonts w:cstheme="minorBidi"/>
                        </w:rPr>
                        <w:t>df</w:t>
                      </w:r>
                    </w:p>
                  </w:txbxContent>
                </v:textbox>
              </v:shape>
              <v:shape id="Cuadro de texto 751" o:spid="_x0000_s2281" type="#_x0000_t202" style="position:absolute;left:67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" filled="f" stroked="f" strokeweight="0">
                <v:textbox style="mso-next-textbox:#Cuadro de texto 751" inset="0,0,0,0">
                  <w:txbxContent>
                    <w:p w14:paraId="45513233" w14:textId="77777777" w:rsidR="00CB7E31" w:rsidRDefault="00000000">
                      <w:pPr>
                        <w:overflowPunct w:val="0"/>
                        <w:spacing w:after="0" w:line="240" w:lineRule="auto"/>
                      </w:pPr>
                      <w:r>
                        <w:rPr>
                          <w:rFonts w:cstheme="minorBidi"/>
                          <w:color w:val="666666"/>
                        </w:rPr>
                        <w:t>=</w:t>
                      </w:r>
                    </w:p>
                  </w:txbxContent>
                </v:textbox>
              </v:shape>
              <v:shape id="Cuadro de texto 752" o:spid="_x0000_s2282" type="#_x0000_t202" style="position:absolute;left:8161;top:210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" filled="f" stroked="f" strokeweight="0">
                <v:textbox style="mso-next-textbox:#Cuadro de texto 752" inset="0,0,0,0">
                  <w:txbxContent>
                    <w:p w14:paraId="27E83B76" w14:textId="77777777" w:rsidR="00CB7E31" w:rsidRDefault="00000000">
                      <w:pPr>
                        <w:overflowPunct w:val="0"/>
                        <w:spacing w:after="0" w:line="240" w:lineRule="auto"/>
                      </w:pPr>
                      <w:r>
                        <w:rPr>
                          <w:rFonts w:cstheme="minorBidi"/>
                        </w:rPr>
                        <w:t>pd</w:t>
                      </w:r>
                    </w:p>
                  </w:txbxContent>
                </v:textbox>
              </v:shape>
              <v:shape id="Cuadro de texto 753" o:spid="_x0000_s2283" type="#_x0000_t202" style="position:absolute;left:961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" filled="f" stroked="f" strokeweight="0">
                <v:textbox style="mso-next-textbox:#Cuadro de texto 753" inset="0,0,0,0">
                  <w:txbxContent>
                    <w:p w14:paraId="495AC330" w14:textId="77777777" w:rsidR="00CB7E31" w:rsidRDefault="00000000">
                      <w:pPr>
                        <w:overflowPunct w:val="0"/>
                        <w:spacing w:after="0" w:line="240" w:lineRule="auto"/>
                      </w:pPr>
                      <w:r>
                        <w:rPr>
                          <w:rFonts w:cstheme="minorBidi"/>
                          <w:color w:val="666666"/>
                        </w:rPr>
                        <w:t>.</w:t>
                      </w:r>
                    </w:p>
                  </w:txbxContent>
                </v:textbox>
              </v:shape>
              <v:shape id="Cuadro de texto 754" o:spid="_x0000_s2284" type="#_x0000_t202" style="position:absolute;left:10342;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" filled="f" stroked="f" strokeweight="0">
                <v:textbox style="mso-next-textbox:#Cuadro de texto 754" inset="0,0,0,0">
                  <w:txbxContent>
                    <w:p w14:paraId="01A05674" w14:textId="77777777" w:rsidR="00CB7E31" w:rsidRDefault="00000000">
                      <w:pPr>
                        <w:overflowPunct w:val="0"/>
                        <w:spacing w:after="0" w:line="240" w:lineRule="auto"/>
                      </w:pPr>
                      <w:r>
                        <w:rPr>
                          <w:rFonts w:cstheme="minorBidi"/>
                        </w:rPr>
                        <w:t>read_csv(</w:t>
                      </w:r>
                    </w:p>
                  </w:txbxContent>
                </v:textbox>
              </v:shape>
              <v:shape id="Cuadro de texto 755" o:spid="_x0000_s2285" type="#_x0000_t202" style="position:absolute;left:1688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" filled="f" stroked="f" strokeweight="0">
                <v:textbox style="mso-next-textbox:#Cuadro de texto 755" inset="0,0,0,0">
                  <w:txbxContent>
                    <w:p w14:paraId="3B5B340A" w14:textId="77777777" w:rsidR="00CB7E31" w:rsidRDefault="00000000">
                      <w:pPr>
                        <w:overflowPunct w:val="0"/>
                        <w:spacing w:after="0" w:line="240" w:lineRule="auto"/>
                      </w:pPr>
                      <w:r>
                        <w:rPr>
                          <w:rFonts w:cstheme="minorBidi"/>
                          <w:color w:val="BA2121"/>
                        </w:rPr>
                        <w:t>'</w:t>
                      </w:r>
                    </w:p>
                  </w:txbxContent>
                </v:textbox>
              </v:shape>
              <v:shape id="Cuadro de texto 756" o:spid="_x0000_s2286" type="#_x0000_t202" style="position:absolute;left:17614;top:2109;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" filled="f" stroked="f" strokeweight="0">
                <v:textbox style="mso-next-textbox:#Cuadro de texto 756" inset="0,0,0,0">
                  <w:txbxContent>
                    <w:p w14:paraId="4BEA23DF" w14:textId="77777777" w:rsidR="00CB7E31" w:rsidRDefault="00000000">
                      <w:pPr>
                        <w:overflowPunct w:val="0"/>
                        <w:spacing w:after="0" w:line="240" w:lineRule="auto"/>
                      </w:pPr>
                      <w:r>
                        <w:rPr>
                          <w:rFonts w:cstheme="minorBidi"/>
                          <w:color w:val="BA2121"/>
                        </w:rPr>
                        <w:t>gmd_02.csv</w:t>
                      </w:r>
                    </w:p>
                  </w:txbxContent>
                </v:textbox>
              </v:shape>
              <v:shape id="Cuadro de texto 757" o:spid="_x0000_s2287" type="#_x0000_t202" style="position:absolute;left:2489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" filled="f" stroked="f" strokeweight="0">
                <v:textbox style="mso-next-textbox:#Cuadro de texto 757" inset="0,0,0,0">
                  <w:txbxContent>
                    <w:p w14:paraId="6CC66B9B" w14:textId="77777777" w:rsidR="00CB7E31" w:rsidRDefault="00000000">
                      <w:pPr>
                        <w:overflowPunct w:val="0"/>
                        <w:spacing w:after="0" w:line="240" w:lineRule="auto"/>
                      </w:pPr>
                      <w:r>
                        <w:rPr>
                          <w:rFonts w:cstheme="minorBidi"/>
                          <w:color w:val="BA2121"/>
                        </w:rPr>
                        <w:t>'</w:t>
                      </w:r>
                    </w:p>
                  </w:txbxContent>
                </v:textbox>
              </v:shape>
              <v:shape id="Cuadro de texto 758" o:spid="_x0000_s2288" type="#_x0000_t202" style="position:absolute;left:25617;top:2109;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" filled="f" stroked="f" strokeweight="0">
                <v:textbox style="mso-next-textbox:#Cuadro de texto 758" inset="0,0,0,0">
                  <w:txbxContent>
                    <w:p w14:paraId="10611757" w14:textId="77777777" w:rsidR="00CB7E31" w:rsidRDefault="00000000">
                      <w:pPr>
                        <w:overflowPunct w:val="0"/>
                        <w:spacing w:after="0" w:line="240" w:lineRule="auto"/>
                      </w:pPr>
                      <w:r>
                        <w:rPr>
                          <w:rFonts w:cstheme="minorBidi"/>
                        </w:rPr>
                        <w:t>,</w:t>
                      </w:r>
                      <w:r>
                        <w:rPr>
                          <w:rFonts w:cstheme="minorBidi"/>
                          <w:spacing w:val="-17"/>
                        </w:rPr>
                        <w:t xml:space="preserve"> </w:t>
                      </w:r>
                      <w:r>
                        <w:rPr>
                          <w:rFonts w:cstheme="minorBidi"/>
                        </w:rPr>
                        <w:t>sep</w:t>
                      </w:r>
                    </w:p>
                  </w:txbxContent>
                </v:textbox>
              </v:shape>
              <v:shape id="Cuadro de texto 759" o:spid="_x0000_s2289" type="#_x0000_t202" style="position:absolute;left:2925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" filled="f" stroked="f" strokeweight="0">
                <v:textbox style="mso-next-textbox:#Cuadro de texto 759" inset="0,0,0,0">
                  <w:txbxContent>
                    <w:p w14:paraId="7C4E2586" w14:textId="77777777" w:rsidR="00CB7E31" w:rsidRDefault="00000000">
                      <w:pPr>
                        <w:overflowPunct w:val="0"/>
                        <w:spacing w:after="0" w:line="240" w:lineRule="auto"/>
                      </w:pPr>
                      <w:r>
                        <w:rPr>
                          <w:rFonts w:cstheme="minorBidi"/>
                          <w:color w:val="666666"/>
                        </w:rPr>
                        <w:t>=</w:t>
                      </w:r>
                    </w:p>
                  </w:txbxContent>
                </v:textbox>
              </v:shape>
              <v:shape id="Cuadro de texto 760" o:spid="_x0000_s2290" type="#_x0000_t202" style="position:absolute;left:2997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" filled="f" stroked="f" strokeweight="0">
                <v:textbox style="mso-next-textbox:#Cuadro de texto 760" inset="0,0,0,0">
                  <w:txbxContent>
                    <w:p w14:paraId="46862D73" w14:textId="77777777" w:rsidR="00CB7E31" w:rsidRDefault="00000000">
                      <w:pPr>
                        <w:overflowPunct w:val="0"/>
                        <w:spacing w:after="0" w:line="240" w:lineRule="auto"/>
                      </w:pPr>
                      <w:r>
                        <w:rPr>
                          <w:rFonts w:cstheme="minorBidi"/>
                          <w:color w:val="BA2121"/>
                        </w:rPr>
                        <w:t>'</w:t>
                      </w:r>
                    </w:p>
                  </w:txbxContent>
                </v:textbox>
              </v:shape>
              <v:shape id="Cuadro de texto 761" o:spid="_x0000_s2291" type="#_x0000_t202" style="position:absolute;left:3070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" filled="f" stroked="f" strokeweight="0">
                <v:textbox style="mso-next-textbox:#Cuadro de texto 761" inset="0,0,0,0">
                  <w:txbxContent>
                    <w:p w14:paraId="6E15D151" w14:textId="77777777" w:rsidR="00CB7E31" w:rsidRDefault="00000000">
                      <w:pPr>
                        <w:overflowPunct w:val="0"/>
                        <w:spacing w:after="0" w:line="240" w:lineRule="auto"/>
                      </w:pPr>
                      <w:r>
                        <w:rPr>
                          <w:rFonts w:cstheme="minorBidi"/>
                          <w:color w:val="BA2121"/>
                        </w:rPr>
                        <w:t>;</w:t>
                      </w:r>
                    </w:p>
                  </w:txbxContent>
                </v:textbox>
              </v:shape>
              <v:shape id="Cuadro de texto 762" o:spid="_x0000_s2292" type="#_x0000_t202" style="position:absolute;left:3143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" filled="f" stroked="f" strokeweight="0">
                <v:textbox style="mso-next-textbox:#Cuadro de texto 762" inset="0,0,0,0">
                  <w:txbxContent>
                    <w:p w14:paraId="272BEAB8" w14:textId="77777777" w:rsidR="00CB7E31" w:rsidRDefault="00000000">
                      <w:pPr>
                        <w:overflowPunct w:val="0"/>
                        <w:spacing w:after="0" w:line="240" w:lineRule="auto"/>
                      </w:pPr>
                      <w:r>
                        <w:rPr>
                          <w:rFonts w:cstheme="minorBidi"/>
                          <w:color w:val="BA2121"/>
                        </w:rPr>
                        <w:t>'</w:t>
                      </w:r>
                    </w:p>
                  </w:txbxContent>
                </v:textbox>
              </v:shape>
              <v:shape id="Cuadro de texto 763" o:spid="_x0000_s2293" type="#_x0000_t202" style="position:absolute;left:3216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" filled="f" stroked="f" strokeweight="0">
                <v:textbox style="mso-next-textbox:#Cuadro de texto 763" inset="0,0,0,0">
                  <w:txbxContent>
                    <w:p w14:paraId="3846CD59" w14:textId="77777777" w:rsidR="00CB7E31" w:rsidRDefault="00000000">
                      <w:pPr>
                        <w:overflowPunct w:val="0"/>
                        <w:spacing w:after="0" w:line="240" w:lineRule="auto"/>
                      </w:pPr>
                      <w:r>
                        <w:rPr>
                          <w:rFonts w:cstheme="minorBidi"/>
                        </w:rPr>
                        <w:t>)</w:t>
                      </w:r>
                    </w:p>
                  </w:txbxContent>
                </v:textbox>
              </v:shape>
              <v:shape id="Forma libre: forma 764" o:spid="_x0000_s2294" style="position:absolute;left:4021;top:5072;width:59436;height:2488;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" path="m69,l16440,v39,,70,31,70,70l16510,622v,39,-31,70,-70,70l69,692c30,692,-1,661,-1,622l-1,70c-1,31,30,,69,xe" fillcolor="#cfcfcf" stroked="f" strokeweight="0">
                <v:path arrowok="t"/>
              </v:shape>
              <v:shape id="Forma libre: forma 765" o:spid="_x0000_s2295" style="position:absolute;left:4147;top:5202;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" path="m34,l16405,v19,,35,16,35,35l16440,587v,19,-16,34,-35,34l34,621c15,621,-1,606,-1,587l-1,35c-1,16,15,,34,xe" fillcolor="#f7f7f7" stroked="f" strokeweight="0">
                <v:path arrowok="t"/>
              </v:shape>
              <v:shape id="Cuadro de texto 766" o:spid="_x0000_s2296" type="#_x0000_t202" style="position:absolute;top:5461;width:483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" filled="f" stroked="f" strokeweight="0">
                <v:textbox style="mso-next-textbox:#Cuadro de texto 766" inset="0,0,0,0">
                  <w:txbxContent>
                    <w:p w14:paraId="3C7647E0" w14:textId="77777777" w:rsidR="00CB7E31" w:rsidRDefault="00000000">
                      <w:pPr>
                        <w:overflowPunct w:val="0"/>
                        <w:spacing w:after="0" w:line="240" w:lineRule="auto"/>
                      </w:pPr>
                      <w:r>
                        <w:rPr>
                          <w:rFonts w:cstheme="minorBidi"/>
                          <w:color w:val="303F9F"/>
                        </w:rPr>
                        <w:t>[26]:</w:t>
                      </w:r>
                    </w:p>
                  </w:txbxContent>
                </v:textbox>
              </v:shape>
              <v:shape id="Cuadro de texto 767" o:spid="_x0000_s2297" type="#_x0000_t202" style="position:absolute;left:4521;top:5461;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" filled="f" stroked="f" strokeweight="0">
                <v:textbox style="mso-next-textbox:#Cuadro de texto 767" inset="0,0,0,0">
                  <w:txbxContent>
                    <w:p w14:paraId="22BDD1EC" w14:textId="77777777" w:rsidR="00CB7E31" w:rsidRDefault="00000000">
                      <w:pPr>
                        <w:overflowPunct w:val="0"/>
                        <w:spacing w:after="0" w:line="240" w:lineRule="auto"/>
                      </w:pPr>
                      <w:r>
                        <w:rPr>
                          <w:rFonts w:cstheme="minorBidi"/>
                        </w:rPr>
                        <w:t>df</w:t>
                      </w:r>
                    </w:p>
                  </w:txbxContent>
                </v:textbox>
              </v:shape>
              <v:shape id="Cuadro de texto 768" o:spid="_x0000_s2298" type="#_x0000_t202" style="position:absolute;left:5976;top:546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" filled="f" stroked="f" strokeweight="0">
                <v:textbox style="mso-next-textbox:#Cuadro de texto 768" inset="0,0,0,0">
                  <w:txbxContent>
                    <w:p w14:paraId="7A77EBFB" w14:textId="77777777" w:rsidR="00CB7E31" w:rsidRDefault="00000000">
                      <w:pPr>
                        <w:overflowPunct w:val="0"/>
                        <w:spacing w:after="0" w:line="240" w:lineRule="auto"/>
                      </w:pPr>
                      <w:r>
                        <w:rPr>
                          <w:rFonts w:cstheme="minorBidi"/>
                          <w:color w:val="666666"/>
                        </w:rPr>
                        <w:t>.</w:t>
                      </w:r>
                    </w:p>
                  </w:txbxContent>
                </v:textbox>
              </v:shape>
              <v:shape id="Cuadro de texto 769" o:spid="_x0000_s2299" type="#_x0000_t202" style="position:absolute;left:6706;top:5461;width:676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3wh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nyQv8nQlHQC5uAAAA//8DAFBLAQItABQABgAIAAAAIQDb4fbL7gAAAIUBAAATAAAAAAAA&#10;AAAAAAAAAAAAAABbQ29udGVudF9UeXBlc10ueG1sUEsBAi0AFAAGAAgAAAAhAFr0LFu/AAAAFQEA&#10;AAsAAAAAAAAAAAAAAAAAHwEAAF9yZWxzLy5yZWxzUEsBAi0AFAAGAAgAAAAhABzXfCHHAAAA3AAA&#10;AA8AAAAAAAAAAAAAAAAABwIAAGRycy9kb3ducmV2LnhtbFBLBQYAAAAAAwADALcAAAD7AgAAAAA=&#10;" filled="f" stroked="f" strokeweight="0">
                <v:textbox style="mso-next-textbox:#Cuadro de texto 769" inset="0,0,0,0">
                  <w:txbxContent>
                    <w:p w14:paraId="0381EA2A" w14:textId="77777777" w:rsidR="00CB7E31" w:rsidRDefault="00000000">
                      <w:pPr>
                        <w:overflowPunct w:val="0"/>
                        <w:spacing w:after="0" w:line="240" w:lineRule="auto"/>
                      </w:pPr>
                      <w:r>
                        <w:rPr>
                          <w:rFonts w:cstheme="minorBidi"/>
                        </w:rPr>
                        <w:t>columns</w:t>
                      </w:r>
                    </w:p>
                  </w:txbxContent>
                </v:textbox>
              </v:shape>
              <w10:anchorlock/>
            </v:group>
          </w:pict>
        </w:r>
      </w:del>
    </w:p>
    <w:p w14:paraId="6AB1ABA4" w14:textId="05007E4A" w:rsidR="00CB7E31" w:rsidDel="00F217D2" w:rsidRDefault="00000000">
      <w:pPr>
        <w:ind w:left="10" w:right="197"/>
        <w:rPr>
          <w:del w:id="8877" w:author="Jose Eduardo VIU" w:date="2023-04-02T00:32:00Z"/>
        </w:rPr>
      </w:pPr>
      <w:del w:id="8878" w:author="Jose Eduardo VIU" w:date="2023-04-02T00:32:00Z">
        <w:r w:rsidDel="00F217D2">
          <w:rPr>
            <w:color w:val="D84315"/>
          </w:rPr>
          <w:delText xml:space="preserve">[26]: </w:delText>
        </w:r>
        <w:r w:rsidDel="00F217D2">
          <w:delText>Index(['Unnamed: 0', 'ct_codigo', 'ct_integra', 'ct_tipo', 'ct_raza',</w:delText>
        </w:r>
      </w:del>
    </w:p>
    <w:p w14:paraId="3D12963C" w14:textId="45609F66" w:rsidR="00CB7E31" w:rsidDel="00F217D2" w:rsidRDefault="00000000">
      <w:pPr>
        <w:spacing w:after="2" w:line="259" w:lineRule="auto"/>
        <w:ind w:left="10" w:right="112"/>
        <w:jc w:val="center"/>
        <w:rPr>
          <w:del w:id="8879" w:author="Jose Eduardo VIU" w:date="2023-04-02T00:32:00Z"/>
        </w:rPr>
      </w:pPr>
      <w:del w:id="8880" w:author="Jose Eduardo VIU" w:date="2023-04-02T00:32:00Z">
        <w:r w:rsidDel="00F217D2">
          <w:delText>'ct_fase', 'IncPeso', 'DiasMedios', 'GMD', 'EntradaInicial',</w:delText>
        </w:r>
      </w:del>
    </w:p>
    <w:p w14:paraId="0D1A459B" w14:textId="0FDE9D70" w:rsidR="00CB7E31" w:rsidDel="00F217D2" w:rsidRDefault="00000000">
      <w:pPr>
        <w:ind w:left="1514" w:right="197"/>
        <w:rPr>
          <w:del w:id="8881" w:author="Jose Eduardo VIU" w:date="2023-04-02T00:32:00Z"/>
        </w:rPr>
      </w:pPr>
      <w:del w:id="8882" w:author="Jose Eduardo VIU" w:date="2023-04-02T00:32:00Z">
        <w:r w:rsidDel="00F217D2">
          <w:delText>'EntradaFinal', 'NumAnimales', 'na_rega', 'PesoEntMedio',</w:delText>
        </w:r>
      </w:del>
    </w:p>
    <w:p w14:paraId="43ECFB90" w14:textId="322FE05A" w:rsidR="00CB7E31" w:rsidDel="00F217D2" w:rsidRDefault="00000000">
      <w:pPr>
        <w:spacing w:line="259" w:lineRule="auto"/>
        <w:ind w:left="10" w:right="341"/>
        <w:jc w:val="right"/>
        <w:rPr>
          <w:del w:id="8883" w:author="Jose Eduardo VIU" w:date="2023-04-02T00:32:00Z"/>
        </w:rPr>
      </w:pPr>
      <w:del w:id="8884" w:author="Jose Eduardo VIU" w:date="2023-04-02T00:32:00Z">
        <w:r w:rsidDel="00F217D2">
          <w:delText>'PesoRecMedio', 'NumBajas', 'GPS_Longitud', 'GPS_Latitud', 'gr_codpos',</w:delText>
        </w:r>
      </w:del>
    </w:p>
    <w:p w14:paraId="757B9C40" w14:textId="38E4002E" w:rsidR="00CB7E31" w:rsidDel="00F217D2" w:rsidRDefault="00000000">
      <w:pPr>
        <w:ind w:left="1514" w:right="197"/>
        <w:rPr>
          <w:del w:id="8885" w:author="Jose Eduardo VIU" w:date="2023-04-02T00:32:00Z"/>
        </w:rPr>
      </w:pPr>
      <w:del w:id="8886" w:author="Jose Eduardo VIU" w:date="2023-04-02T00:32:00Z">
        <w:r w:rsidDel="00F217D2">
          <w:delText>'gr_poblacion', 'KgPiensoTotal', 'semanaEntrada', 'añoEntrada',</w:delText>
        </w:r>
      </w:del>
    </w:p>
    <w:p w14:paraId="22263465" w14:textId="5D890446" w:rsidR="00CB7E31" w:rsidDel="00F217D2" w:rsidRDefault="00000000">
      <w:pPr>
        <w:spacing w:after="376"/>
        <w:ind w:left="1390" w:right="1387" w:firstLine="115"/>
        <w:rPr>
          <w:del w:id="8887" w:author="Jose Eduardo VIU" w:date="2023-04-02T00:32:00Z"/>
        </w:rPr>
      </w:pPr>
      <w:del w:id="8888" w:author="Jose Eduardo VIU" w:date="2023-04-02T00:32:00Z">
        <w:r w:rsidDel="00F217D2">
          <w:delText>'PorcHembras', 'PiensoCerdaDia', 'na_nombre2'], dtype='object')</w:delText>
        </w:r>
      </w:del>
    </w:p>
    <w:p w14:paraId="2EB4C4F5" w14:textId="008D8A84" w:rsidR="00CB7E31" w:rsidDel="00F217D2" w:rsidRDefault="00000000">
      <w:pPr>
        <w:pStyle w:val="Ttulo4"/>
        <w:rPr>
          <w:del w:id="8889" w:author="Jose Eduardo VIU" w:date="2023-04-02T00:32:00Z"/>
        </w:rPr>
      </w:pPr>
      <w:del w:id="8890" w:author="Jose Eduardo VIU" w:date="2023-04-02T00:32:00Z">
        <w:r w:rsidDel="00F217D2">
          <w:delText>Agrupar razas similares, para reducir categorías</w:delText>
        </w:r>
      </w:del>
    </w:p>
    <w:p w14:paraId="67F4C2AB" w14:textId="0E4ED957" w:rsidR="00CB7E31" w:rsidDel="00F217D2" w:rsidRDefault="00000000">
      <w:pPr>
        <w:spacing w:after="5" w:line="268" w:lineRule="auto"/>
        <w:ind w:left="697" w:right="102" w:hanging="712"/>
        <w:rPr>
          <w:del w:id="8891" w:author="Jose Eduardo VIU" w:date="2023-04-02T00:32:00Z"/>
        </w:rPr>
      </w:pPr>
      <w:del w:id="8892" w:author="Jose Eduardo VIU" w:date="2023-04-02T00:32:00Z">
        <w:r>
          <w:rPr>
            <w:noProof/>
          </w:rPr>
          <w:pict w14:anchorId="7DCA5F01">
            <v:group id="Group 19064" o:spid="_x0000_s2272" style="position:absolute;left:0;text-align:left;margin-left:31.65pt;margin-top:-3pt;width:468pt;height:89.3pt;z-index:-503316308" coordsize="59436,11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" o:allowincell="f">
              <v:shape id="Forma libre: forma 771" o:spid="_x0000_s2273" style="position:absolute;width:59436;height:11340;visibility:visible;mso-wrap-style:square;v-text-anchor:top" coordsize="16510,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" path="m70,l16440,v39,,70,31,70,70l16510,3081v,39,-31,70,-70,70l70,3151c31,3151,,3120,,3081l,70c,31,31,,70,xe" fillcolor="#cfcfcf" stroked="f" strokeweight="0">
                <v:path arrowok="t"/>
              </v:shape>
              <v:shape id="Forma libre: forma 772" o:spid="_x0000_s2274" style="position:absolute;left:126;top:126;width:59180;height:11088;visibility:visible;mso-wrap-style:square;v-text-anchor:top" coordsize="16439,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" path="m35,l16405,v19,,35,16,35,35l16440,3046v,19,-16,35,-35,35l35,3081c16,3081,,3065,,3046l,35c,16,16,,35,xe" fillcolor="#f7f7f7" stroked="f" strokeweight="0">
                <v:path arrowok="t"/>
              </v:shape>
            </v:group>
          </w:pict>
        </w:r>
        <w:r w:rsidR="007341E8" w:rsidDel="00F217D2">
          <w:rPr>
            <w:color w:val="303F9F"/>
          </w:rPr>
          <w:delText xml:space="preserve">[27]: </w:delText>
        </w:r>
        <w:r w:rsidR="007341E8" w:rsidDel="00F217D2">
          <w:rPr>
            <w:rFonts w:ascii="Courier New" w:eastAsia="Courier New" w:hAnsi="Courier New" w:cs="Courier New"/>
            <w:i/>
            <w:color w:val="3D7A7A"/>
          </w:rPr>
          <w:delText xml:space="preserve"># Revisar la raza si se agrupan las razas con menos ocurrencias </w:delText>
        </w:r>
        <w:r w:rsidR="007341E8" w:rsidDel="00F217D2">
          <w:delText xml:space="preserve">agrupar_razas </w:delText>
        </w:r>
        <w:r w:rsidR="007341E8" w:rsidDel="00F217D2">
          <w:rPr>
            <w:color w:val="666666"/>
          </w:rPr>
          <w:delText xml:space="preserve">= </w:delText>
        </w:r>
        <w:r w:rsidR="007341E8" w:rsidDel="00F217D2">
          <w:delText>{</w:delText>
        </w:r>
        <w:r w:rsidR="007341E8" w:rsidDel="00F217D2">
          <w:rPr>
            <w:color w:val="666666"/>
          </w:rPr>
          <w:delText xml:space="preserve">93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5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0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5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94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2 </w:delText>
        </w:r>
        <w:r w:rsidR="007341E8" w:rsidDel="00F217D2">
          <w:delText xml:space="preserve">: </w:delText>
        </w:r>
        <w:r w:rsidR="007341E8" w:rsidDel="00F217D2">
          <w:rPr>
            <w:color w:val="666666"/>
          </w:rPr>
          <w:delText>93</w:delText>
        </w:r>
        <w:r w:rsidR="007341E8" w:rsidDel="00F217D2">
          <w:delText xml:space="preserve">, </w:delText>
        </w:r>
        <w:r w:rsidR="007341E8" w:rsidDel="00F217D2">
          <w:rPr>
            <w:color w:val="666666"/>
          </w:rPr>
          <w:delText xml:space="preserve">80 </w:delText>
        </w:r>
        <w:r w:rsidR="007341E8" w:rsidDel="00F217D2">
          <w:delText xml:space="preserve">: </w:delText>
        </w:r>
        <w:r w:rsidR="007341E8" w:rsidDel="00F217D2">
          <w:rPr>
            <w:color w:val="666666"/>
          </w:rPr>
          <w:delText>80</w:delText>
        </w:r>
        <w:r w:rsidR="007341E8" w:rsidDel="00F217D2">
          <w:delText>,</w:delText>
        </w:r>
        <w:r w:rsidR="007341E8" w:rsidDel="00F217D2">
          <w:rPr>
            <w:color w:val="FF0000"/>
          </w:rPr>
          <w:delText>␣</w:delText>
        </w:r>
      </w:del>
    </w:p>
    <w:p w14:paraId="33DD07E4" w14:textId="18934E42" w:rsidR="00CB7E31" w:rsidDel="00F217D2" w:rsidRDefault="00000000">
      <w:pPr>
        <w:spacing w:after="32" w:line="264" w:lineRule="auto"/>
        <w:ind w:left="870"/>
        <w:rPr>
          <w:del w:id="8893" w:author="Jose Eduardo VIU" w:date="2023-04-02T00:32:00Z"/>
        </w:rPr>
      </w:pPr>
      <w:del w:id="8894" w:author="Jose Eduardo VIU" w:date="2023-04-02T00:32:00Z">
        <w:r w:rsidDel="00F217D2">
          <w:rPr>
            <w:rFonts w:ascii="Times New Roman" w:eastAsia="Times New Roman" w:hAnsi="Times New Roman" w:cs="Times New Roman"/>
            <w:color w:val="FF0000"/>
            <w:sz w:val="12"/>
          </w:rPr>
          <w:delText>↪</w:delText>
        </w:r>
        <w:r w:rsidDel="00F217D2">
          <w:rPr>
            <w:color w:val="666666"/>
          </w:rPr>
          <w:delText xml:space="preserve">96 </w:delText>
        </w:r>
        <w:r w:rsidDel="00F217D2">
          <w:delText xml:space="preserve">: </w:delText>
        </w:r>
        <w:r w:rsidDel="00F217D2">
          <w:rPr>
            <w:color w:val="666666"/>
          </w:rPr>
          <w:delText>80</w:delText>
        </w:r>
        <w:r w:rsidDel="00F217D2">
          <w:delText xml:space="preserve">, </w:delText>
        </w:r>
        <w:r w:rsidDel="00F217D2">
          <w:rPr>
            <w:color w:val="666666"/>
          </w:rPr>
          <w:delText xml:space="preserve">88 </w:delText>
        </w:r>
        <w:r w:rsidDel="00F217D2">
          <w:delText xml:space="preserve">: </w:delText>
        </w:r>
        <w:r w:rsidDel="00F217D2">
          <w:rPr>
            <w:color w:val="666666"/>
          </w:rPr>
          <w:delText>88</w:delText>
        </w:r>
        <w:r w:rsidDel="00F217D2">
          <w:delText xml:space="preserve">, </w:delText>
        </w:r>
        <w:r w:rsidDel="00F217D2">
          <w:rPr>
            <w:color w:val="666666"/>
          </w:rPr>
          <w:delText xml:space="preserve">0 </w:delText>
        </w:r>
        <w:r w:rsidDel="00F217D2">
          <w:delText xml:space="preserve">: </w:delText>
        </w:r>
        <w:r w:rsidDel="00F217D2">
          <w:rPr>
            <w:color w:val="666666"/>
          </w:rPr>
          <w:delText>0</w:delText>
        </w:r>
        <w:r w:rsidDel="00F217D2">
          <w:delText xml:space="preserve">, </w:delText>
        </w:r>
        <w:r w:rsidDel="00F217D2">
          <w:rPr>
            <w:color w:val="666666"/>
          </w:rPr>
          <w:delText xml:space="preserve">23 </w:delText>
        </w:r>
        <w:r w:rsidDel="00F217D2">
          <w:delText xml:space="preserve">: </w:delText>
        </w:r>
        <w:r w:rsidDel="00F217D2">
          <w:rPr>
            <w:color w:val="666666"/>
          </w:rPr>
          <w:delText>0</w:delText>
        </w:r>
        <w:r w:rsidDel="00F217D2">
          <w:delText>,</w:delText>
        </w:r>
      </w:del>
    </w:p>
    <w:p w14:paraId="418493A3" w14:textId="2ABBF6A4" w:rsidR="00CB7E31" w:rsidDel="00F217D2" w:rsidRDefault="00000000">
      <w:pPr>
        <w:spacing w:after="20" w:line="259" w:lineRule="auto"/>
        <w:ind w:right="346"/>
        <w:jc w:val="right"/>
        <w:rPr>
          <w:del w:id="8895" w:author="Jose Eduardo VIU" w:date="2023-04-02T00:32:00Z"/>
        </w:rPr>
      </w:pPr>
      <w:del w:id="8896" w:author="Jose Eduardo VIU" w:date="2023-04-02T00:32:00Z">
        <w:r w:rsidDel="00F217D2">
          <w:rPr>
            <w:color w:val="666666"/>
          </w:rPr>
          <w:delText xml:space="preserve">84 </w:delText>
        </w:r>
        <w:r w:rsidDel="00F217D2">
          <w:delText xml:space="preserve">: </w:delText>
        </w:r>
        <w:r w:rsidDel="00F217D2">
          <w:rPr>
            <w:color w:val="666666"/>
          </w:rPr>
          <w:delText>0</w:delText>
        </w:r>
        <w:r w:rsidDel="00F217D2">
          <w:delText xml:space="preserve">, </w:delText>
        </w:r>
        <w:r w:rsidDel="00F217D2">
          <w:rPr>
            <w:color w:val="666666"/>
          </w:rPr>
          <w:delText xml:space="preserve">66 </w:delText>
        </w:r>
        <w:r w:rsidDel="00F217D2">
          <w:delText xml:space="preserve">: </w:delText>
        </w:r>
        <w:r w:rsidDel="00F217D2">
          <w:rPr>
            <w:color w:val="666666"/>
          </w:rPr>
          <w:delText>0</w:delText>
        </w:r>
        <w:r w:rsidDel="00F217D2">
          <w:delText xml:space="preserve">, </w:delText>
        </w:r>
        <w:r w:rsidDel="00F217D2">
          <w:rPr>
            <w:color w:val="666666"/>
          </w:rPr>
          <w:delText xml:space="preserve">18 </w:delText>
        </w:r>
        <w:r w:rsidDel="00F217D2">
          <w:delText xml:space="preserve">: </w:delText>
        </w:r>
        <w:r w:rsidDel="00F217D2">
          <w:rPr>
            <w:color w:val="666666"/>
          </w:rPr>
          <w:delText>0</w:delText>
        </w:r>
        <w:r w:rsidDel="00F217D2">
          <w:delText xml:space="preserve">, </w:delText>
        </w:r>
        <w:r w:rsidDel="00F217D2">
          <w:rPr>
            <w:color w:val="666666"/>
          </w:rPr>
          <w:delText xml:space="preserve">68 </w:delText>
        </w:r>
        <w:r w:rsidDel="00F217D2">
          <w:delText xml:space="preserve">: </w:delText>
        </w:r>
        <w:r w:rsidDel="00F217D2">
          <w:rPr>
            <w:color w:val="666666"/>
          </w:rPr>
          <w:delText>88</w:delText>
        </w:r>
        <w:r w:rsidDel="00F217D2">
          <w:delText xml:space="preserve">, </w:delText>
        </w:r>
        <w:r w:rsidDel="00F217D2">
          <w:rPr>
            <w:color w:val="666666"/>
          </w:rPr>
          <w:delText xml:space="preserve">7 </w:delText>
        </w:r>
        <w:r w:rsidDel="00F217D2">
          <w:delText xml:space="preserve">: </w:delText>
        </w:r>
        <w:r w:rsidDel="00F217D2">
          <w:rPr>
            <w:color w:val="666666"/>
          </w:rPr>
          <w:delText>7</w:delText>
        </w:r>
        <w:r w:rsidDel="00F217D2">
          <w:delText xml:space="preserve">, </w:delText>
        </w:r>
        <w:r w:rsidDel="00F217D2">
          <w:rPr>
            <w:color w:val="666666"/>
          </w:rPr>
          <w:delText xml:space="preserve">89 </w:delText>
        </w:r>
        <w:r w:rsidDel="00F217D2">
          <w:delText xml:space="preserve">: </w:delText>
        </w:r>
        <w:r w:rsidDel="00F217D2">
          <w:rPr>
            <w:color w:val="666666"/>
          </w:rPr>
          <w:delText>7</w:delText>
        </w:r>
        <w:r w:rsidDel="00F217D2">
          <w:delText xml:space="preserve">, </w:delText>
        </w:r>
        <w:r w:rsidDel="00F217D2">
          <w:rPr>
            <w:color w:val="666666"/>
          </w:rPr>
          <w:delText xml:space="preserve">65 </w:delText>
        </w:r>
        <w:r w:rsidDel="00F217D2">
          <w:delText xml:space="preserve">: </w:delText>
        </w:r>
        <w:r w:rsidDel="00F217D2">
          <w:rPr>
            <w:color w:val="666666"/>
          </w:rPr>
          <w:delText>7</w:delText>
        </w:r>
        <w:r w:rsidDel="00F217D2">
          <w:delText xml:space="preserve">, </w:delText>
        </w:r>
        <w:r w:rsidDel="00F217D2">
          <w:rPr>
            <w:color w:val="666666"/>
          </w:rPr>
          <w:delText xml:space="preserve">15 </w:delText>
        </w:r>
        <w:r w:rsidDel="00F217D2">
          <w:delText>:</w:delText>
        </w:r>
        <w:r w:rsidDel="00F217D2">
          <w:rPr>
            <w:color w:val="FF0000"/>
          </w:rPr>
          <w:delText>␣</w:delText>
        </w:r>
      </w:del>
    </w:p>
    <w:p w14:paraId="1620BDF1" w14:textId="561605C3" w:rsidR="00CB7E31" w:rsidDel="00F217D2" w:rsidRDefault="00000000">
      <w:pPr>
        <w:spacing w:after="32" w:line="264" w:lineRule="auto"/>
        <w:ind w:left="870"/>
        <w:rPr>
          <w:del w:id="8897" w:author="Jose Eduardo VIU" w:date="2023-04-02T00:32:00Z"/>
        </w:rPr>
      </w:pPr>
      <w:del w:id="8898" w:author="Jose Eduardo VIU" w:date="2023-04-02T00:32:00Z">
        <w:r w:rsidDel="00F217D2">
          <w:rPr>
            <w:rFonts w:ascii="Times New Roman" w:eastAsia="Times New Roman" w:hAnsi="Times New Roman" w:cs="Times New Roman"/>
            <w:color w:val="FF0000"/>
            <w:sz w:val="12"/>
          </w:rPr>
          <w:delText>↪</w:delText>
        </w:r>
        <w:r w:rsidDel="00F217D2">
          <w:rPr>
            <w:color w:val="666666"/>
          </w:rPr>
          <w:delText>15</w:delText>
        </w:r>
        <w:r w:rsidDel="00F217D2">
          <w:delText xml:space="preserve">, </w:delText>
        </w:r>
        <w:r w:rsidDel="00F217D2">
          <w:rPr>
            <w:color w:val="666666"/>
          </w:rPr>
          <w:delText xml:space="preserve">97 </w:delText>
        </w:r>
        <w:r w:rsidDel="00F217D2">
          <w:delText xml:space="preserve">: </w:delText>
        </w:r>
        <w:r w:rsidDel="00F217D2">
          <w:rPr>
            <w:color w:val="666666"/>
          </w:rPr>
          <w:delText>7</w:delText>
        </w:r>
        <w:r w:rsidDel="00F217D2">
          <w:delText xml:space="preserve">, </w:delText>
        </w:r>
        <w:r w:rsidDel="00F217D2">
          <w:rPr>
            <w:color w:val="666666"/>
          </w:rPr>
          <w:delText xml:space="preserve">69 </w:delText>
        </w:r>
        <w:r w:rsidDel="00F217D2">
          <w:delText xml:space="preserve">: </w:delText>
        </w:r>
        <w:r w:rsidDel="00F217D2">
          <w:rPr>
            <w:color w:val="666666"/>
          </w:rPr>
          <w:delText>69</w:delText>
        </w:r>
        <w:r w:rsidDel="00F217D2">
          <w:delText xml:space="preserve">, </w:delText>
        </w:r>
        <w:r w:rsidDel="00F217D2">
          <w:rPr>
            <w:color w:val="666666"/>
          </w:rPr>
          <w:delText xml:space="preserve">81 </w:delText>
        </w:r>
        <w:r w:rsidDel="00F217D2">
          <w:delText xml:space="preserve">: </w:delText>
        </w:r>
        <w:r w:rsidDel="00F217D2">
          <w:rPr>
            <w:color w:val="666666"/>
          </w:rPr>
          <w:delText>81</w:delText>
        </w:r>
        <w:r w:rsidDel="00F217D2">
          <w:delText>}</w:delText>
        </w:r>
      </w:del>
    </w:p>
    <w:p w14:paraId="01238558" w14:textId="5758DD50" w:rsidR="00CB7E31" w:rsidDel="00F217D2" w:rsidRDefault="00000000">
      <w:pPr>
        <w:spacing w:after="391"/>
        <w:ind w:left="722" w:right="197"/>
        <w:rPr>
          <w:del w:id="8899" w:author="Jose Eduardo VIU" w:date="2023-04-02T00:32:00Z"/>
        </w:rPr>
      </w:pPr>
      <w:del w:id="8900" w:author="Jose Eduardo VIU" w:date="2023-04-02T00:32:00Z">
        <w:r w:rsidDel="00F217D2">
          <w:delText>df</w:delText>
        </w:r>
        <w:r w:rsidDel="00F217D2">
          <w:rPr>
            <w:color w:val="666666"/>
          </w:rPr>
          <w:delText>.</w:delText>
        </w:r>
        <w:r w:rsidDel="00F217D2">
          <w:delText>replace({</w:delText>
        </w:r>
        <w:r w:rsidDel="00F217D2">
          <w:rPr>
            <w:color w:val="BA2121"/>
          </w:rPr>
          <w:delText xml:space="preserve">'ct_raza' </w:delText>
        </w:r>
        <w:r w:rsidDel="00F217D2">
          <w:delText>: agrupar_razas}, inplace</w:delText>
        </w:r>
        <w:r w:rsidDel="00F217D2">
          <w:rPr>
            <w:color w:val="666666"/>
          </w:rPr>
          <w:delText>=</w:delText>
        </w:r>
        <w:r w:rsidDel="00F217D2">
          <w:rPr>
            <w:rFonts w:ascii="Courier New" w:eastAsia="Courier New" w:hAnsi="Courier New" w:cs="Courier New"/>
            <w:b/>
            <w:color w:val="007F00"/>
          </w:rPr>
          <w:delText>True</w:delText>
        </w:r>
        <w:r w:rsidDel="00F217D2">
          <w:delText>)</w:delText>
        </w:r>
      </w:del>
    </w:p>
    <w:p w14:paraId="4ABF3CB0" w14:textId="35EA1514" w:rsidR="00CB7E31" w:rsidDel="00F217D2" w:rsidRDefault="00000000">
      <w:pPr>
        <w:tabs>
          <w:tab w:val="center" w:pos="805"/>
          <w:tab w:val="center" w:pos="5203"/>
        </w:tabs>
        <w:spacing w:after="181" w:line="259" w:lineRule="auto"/>
        <w:rPr>
          <w:del w:id="8901" w:author="Jose Eduardo VIU" w:date="2023-04-02T00:32:00Z"/>
        </w:rPr>
      </w:pPr>
      <w:del w:id="8902" w:author="Jose Eduardo VIU" w:date="2023-04-02T00:32:00Z">
        <w:r w:rsidDel="00F217D2">
          <w:rPr>
            <w:rFonts w:ascii="Calibri" w:eastAsia="Calibri" w:hAnsi="Calibri" w:cs="Calibri"/>
          </w:rPr>
          <w:tab/>
        </w:r>
        <w:r w:rsidDel="00F217D2">
          <w:rPr>
            <w:rFonts w:ascii="Times New Roman" w:eastAsia="Times New Roman" w:hAnsi="Times New Roman" w:cs="Times New Roman"/>
            <w:b/>
            <w:sz w:val="24"/>
          </w:rPr>
          <w:delText>1.3</w:delText>
        </w:r>
        <w:r w:rsidDel="00F217D2">
          <w:rPr>
            <w:rFonts w:ascii="Times New Roman" w:eastAsia="Times New Roman" w:hAnsi="Times New Roman" w:cs="Times New Roman"/>
            <w:b/>
            <w:sz w:val="24"/>
          </w:rPr>
          <w:tab/>
          <w:delText>Expresar bajas en porcentaje de animales y ponderado por los días.</w:delText>
        </w:r>
      </w:del>
    </w:p>
    <w:p w14:paraId="2587FCDD" w14:textId="236A9460" w:rsidR="00CB7E31" w:rsidDel="00F217D2" w:rsidRDefault="00000000">
      <w:pPr>
        <w:spacing w:after="391"/>
        <w:ind w:left="10" w:right="216"/>
        <w:rPr>
          <w:del w:id="8903" w:author="Jose Eduardo VIU" w:date="2023-04-02T00:32:00Z"/>
        </w:rPr>
      </w:pPr>
      <w:del w:id="8904" w:author="Jose Eduardo VIU" w:date="2023-04-02T00:32:00Z">
        <w:r>
          <w:rPr>
            <w:noProof/>
          </w:rPr>
          <w:pict w14:anchorId="7F3EE1E0">
            <v:group id="Group 19065" o:spid="_x0000_s2269" style="position:absolute;left:0;text-align:left;margin-left:31.65pt;margin-top:-3pt;width:468pt;height:19.55pt;z-index:-503316307" coordsize="5943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" o:allowincell="f">
              <v:shape id="Forma libre: forma 774" o:spid="_x0000_s2270" style="position:absolute;width:59436;height:2484;visibility:visible;mso-wrap-style:square;v-text-anchor:top" coordsize="165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" path="m70,l16440,v39,,70,31,70,70l16510,620v,39,-31,70,-70,70l70,690c31,690,,659,,620l,70c,31,31,,70,xe" fillcolor="#cfcfcf" stroked="f" strokeweight="0">
                <v:path arrowok="t"/>
              </v:shape>
              <v:shape id="Forma libre: forma 775" o:spid="_x0000_s2271" style="position:absolute;left:126;top:126;width:59180;height:2228;visibility:visible;mso-wrap-style:square;v-text-anchor:top" coordsize="164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" path="m35,l16405,v19,,35,16,35,35l16440,585v,19,-16,35,-35,35l35,620c16,620,,604,,585l,35c,16,16,,35,xe" fillcolor="#f7f7f7" stroked="f" strokeweight="0">
                <v:path arrowok="t"/>
              </v:shape>
            </v:group>
          </w:pict>
        </w:r>
        <w:r w:rsidR="007341E8" w:rsidDel="00F217D2">
          <w:rPr>
            <w:color w:val="303F9F"/>
          </w:rPr>
          <w:delText xml:space="preserve">[28]: </w:delText>
        </w:r>
        <w:r w:rsidR="007341E8" w:rsidDel="00F217D2">
          <w:delText>df[</w:delText>
        </w:r>
        <w:r w:rsidR="007341E8" w:rsidDel="00F217D2">
          <w:rPr>
            <w:color w:val="BA2121"/>
          </w:rPr>
          <w:delText>"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Animale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DiasMedios"</w:delText>
        </w:r>
        <w:r w:rsidR="007341E8" w:rsidDel="00F217D2">
          <w:delText>])</w:delText>
        </w:r>
      </w:del>
    </w:p>
    <w:p w14:paraId="6CFC6FD1" w14:textId="7AD2DCD4" w:rsidR="00CB7E31" w:rsidDel="00F217D2" w:rsidRDefault="00000000">
      <w:pPr>
        <w:pStyle w:val="Ttulo4"/>
        <w:rPr>
          <w:del w:id="8905" w:author="Jose Eduardo VIU" w:date="2023-04-02T00:32:00Z"/>
        </w:rPr>
      </w:pPr>
      <w:del w:id="8906" w:author="Jose Eduardo VIU" w:date="2023-04-02T00:32:00Z">
        <w:r w:rsidDel="00F217D2">
          <w:delText>Convertir tipos de variables Categóricas y Fecha</w:delText>
        </w:r>
      </w:del>
    </w:p>
    <w:p w14:paraId="2B5A9459" w14:textId="55D0EE8C" w:rsidR="00CB7E31" w:rsidDel="00F217D2" w:rsidRDefault="00000000">
      <w:pPr>
        <w:spacing w:after="390"/>
        <w:ind w:left="712" w:right="2637" w:hanging="712"/>
        <w:rPr>
          <w:del w:id="8907" w:author="Jose Eduardo VIU" w:date="2023-04-02T00:32:00Z"/>
        </w:rPr>
      </w:pPr>
      <w:del w:id="8908" w:author="Jose Eduardo VIU" w:date="2023-04-02T00:32:00Z">
        <w:r>
          <w:rPr>
            <w:noProof/>
          </w:rPr>
          <w:pict w14:anchorId="41B6AD52">
            <v:group id="Group 19066" o:spid="_x0000_s2266" style="position:absolute;left:0;text-align:left;margin-left:31.65pt;margin-top:-3pt;width:468pt;height:168.65pt;z-index:-503316306" coordsize="59436,21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" o:allowincell="f">
              <v:shape id="Forma libre: forma 777" o:spid="_x0000_s2267" style="position:absolute;width:59436;height:21420;visibility:visible;mso-wrap-style:square;v-text-anchor:top" coordsize="16510,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" path="m70,l16440,v39,,70,31,70,70l16510,5879v,39,-31,70,-70,70l70,5949c31,5949,,5918,,5879l,70c,31,31,,70,xe" fillcolor="#cfcfcf" stroked="f" strokeweight="0">
                <v:path arrowok="t"/>
              </v:shape>
              <v:shape id="Forma libre: forma 778" o:spid="_x0000_s2268" style="position:absolute;left:126;top:126;width:59180;height:21164;visibility:visible;mso-wrap-style:square;v-text-anchor:top" coordsize="16439,5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" path="m35,l16405,v19,,35,16,35,35l16440,5844v,19,-16,35,-35,35l35,5879c16,5879,,5863,,5844l,35c,16,16,,35,xe" fillcolor="#f7f7f7" stroked="f" strokeweight="0">
                <v:path arrowok="t"/>
              </v:shape>
            </v:group>
          </w:pict>
        </w:r>
        <w:r w:rsidR="007341E8" w:rsidDel="00F217D2">
          <w:rPr>
            <w:color w:val="303F9F"/>
          </w:rPr>
          <w:delText xml:space="preserve">[29]: </w:delText>
        </w:r>
        <w:r w:rsidR="007341E8" w:rsidDel="00F217D2">
          <w:rPr>
            <w:rFonts w:ascii="Courier New" w:eastAsia="Courier New" w:hAnsi="Courier New" w:cs="Courier New"/>
            <w:i/>
            <w:color w:val="3D7A7A"/>
          </w:rPr>
          <w:delText xml:space="preserve"># Convertimos los tipos </w:delText>
        </w:r>
        <w:r w:rsidR="007341E8" w:rsidDel="00F217D2">
          <w:delText>df[</w:delText>
        </w:r>
        <w:r w:rsidR="007341E8" w:rsidDel="00F217D2">
          <w:rPr>
            <w:color w:val="BA2121"/>
          </w:rPr>
          <w:delText>"ct_integr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integr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xml:space="preserve">) </w:delText>
        </w:r>
        <w:r w:rsidR="007341E8" w:rsidDel="00F217D2">
          <w:rPr>
            <w:rFonts w:ascii="Courier New" w:eastAsia="Courier New" w:hAnsi="Courier New" w:cs="Courier New"/>
            <w:i/>
            <w:color w:val="3D7A7A"/>
          </w:rPr>
          <w:delText xml:space="preserve">#df["ct_tipo"] = df["ct_tipo"].astype("category") </w:delText>
        </w:r>
        <w:r w:rsidR="007341E8" w:rsidDel="00F217D2">
          <w:delText>df[</w:delText>
        </w:r>
        <w:r w:rsidR="007341E8" w:rsidDel="00F217D2">
          <w:rPr>
            <w:color w:val="BA2121"/>
          </w:rPr>
          <w:delText>"ct_raz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raz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ct_fase"</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ct_fase"</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EntradaInicial'</w:delText>
        </w:r>
        <w:r w:rsidR="007341E8" w:rsidDel="00F217D2">
          <w:delText>]</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to_datetime(df[</w:delText>
        </w:r>
        <w:r w:rsidR="007341E8" w:rsidDel="00F217D2">
          <w:rPr>
            <w:color w:val="BA2121"/>
          </w:rPr>
          <w:delText>'EntradaInicial'</w:delText>
        </w:r>
        <w:r w:rsidR="007341E8" w:rsidDel="00F217D2">
          <w:delText>]) df[</w:delText>
        </w:r>
        <w:r w:rsidR="007341E8" w:rsidDel="00F217D2">
          <w:rPr>
            <w:color w:val="BA2121"/>
          </w:rPr>
          <w:delText>'EntradaFinal'</w:delText>
        </w:r>
        <w:r w:rsidR="007341E8" w:rsidDel="00F217D2">
          <w:delText>]</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to_datetime(df[</w:delText>
        </w:r>
        <w:r w:rsidR="007341E8" w:rsidDel="00F217D2">
          <w:rPr>
            <w:color w:val="BA2121"/>
          </w:rPr>
          <w:delText>'EntradaFinal'</w:delText>
        </w:r>
        <w:r w:rsidR="007341E8" w:rsidDel="00F217D2">
          <w:delText>]) df[</w:delText>
        </w:r>
        <w:r w:rsidR="007341E8" w:rsidDel="00F217D2">
          <w:rPr>
            <w:color w:val="BA2121"/>
          </w:rPr>
          <w:delText>"na_rega"</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a_rega"</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NumBaja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umBajas"</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int64"</w:delText>
        </w:r>
        <w:r w:rsidR="007341E8" w:rsidDel="00F217D2">
          <w:delText>) df[</w:delText>
        </w:r>
        <w:r w:rsidR="007341E8" w:rsidDel="00F217D2">
          <w:rPr>
            <w:color w:val="BA2121"/>
          </w:rPr>
          <w:delText>"gr_codpos"</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gr_codpos"</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gr_poblacion"</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gr_poblacion"</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 df[</w:delText>
        </w:r>
        <w:r w:rsidR="007341E8" w:rsidDel="00F217D2">
          <w:rPr>
            <w:color w:val="BA2121"/>
          </w:rPr>
          <w:delText>"na_nombre2"</w:delText>
        </w:r>
        <w:r w:rsidR="007341E8" w:rsidDel="00F217D2">
          <w:delText xml:space="preserve">] </w:delText>
        </w:r>
        <w:r w:rsidR="007341E8" w:rsidDel="00F217D2">
          <w:rPr>
            <w:color w:val="666666"/>
          </w:rPr>
          <w:delText xml:space="preserve">= </w:delText>
        </w:r>
        <w:r w:rsidR="007341E8" w:rsidDel="00F217D2">
          <w:delText>df[</w:delText>
        </w:r>
        <w:r w:rsidR="007341E8" w:rsidDel="00F217D2">
          <w:rPr>
            <w:color w:val="BA2121"/>
          </w:rPr>
          <w:delText>"na_nombre2"</w:delText>
        </w:r>
        <w:r w:rsidR="007341E8" w:rsidDel="00F217D2">
          <w:delText>]</w:delText>
        </w:r>
        <w:r w:rsidR="007341E8" w:rsidDel="00F217D2">
          <w:rPr>
            <w:color w:val="666666"/>
          </w:rPr>
          <w:delText>.</w:delText>
        </w:r>
        <w:r w:rsidR="007341E8" w:rsidDel="00F217D2">
          <w:delText>astype(</w:delText>
        </w:r>
        <w:r w:rsidR="007341E8" w:rsidDel="00F217D2">
          <w:rPr>
            <w:color w:val="BA2121"/>
          </w:rPr>
          <w:delText>"category"</w:delText>
        </w:r>
        <w:r w:rsidR="007341E8" w:rsidDel="00F217D2">
          <w:delText>)</w:delText>
        </w:r>
      </w:del>
    </w:p>
    <w:p w14:paraId="4CF9D1B4" w14:textId="30739223" w:rsidR="00CB7E31" w:rsidDel="00F217D2" w:rsidRDefault="00000000">
      <w:pPr>
        <w:pStyle w:val="Ttulo4"/>
        <w:rPr>
          <w:del w:id="8909" w:author="Jose Eduardo VIU" w:date="2023-04-02T00:32:00Z"/>
        </w:rPr>
      </w:pPr>
      <w:del w:id="8910" w:author="Jose Eduardo VIU" w:date="2023-04-02T00:32:00Z">
        <w:r w:rsidDel="00F217D2">
          <w:delText>Convertir variables categóricas a usar en OneHotEncoding</w:delText>
        </w:r>
      </w:del>
    </w:p>
    <w:p w14:paraId="26EEC926" w14:textId="35BB9AD2" w:rsidR="00CB7E31" w:rsidDel="00F217D2" w:rsidRDefault="00000000">
      <w:pPr>
        <w:ind w:left="712" w:right="1377" w:hanging="712"/>
        <w:rPr>
          <w:del w:id="8911" w:author="Jose Eduardo VIU" w:date="2023-04-02T00:32:00Z"/>
        </w:rPr>
      </w:pPr>
      <w:del w:id="8912" w:author="Jose Eduardo VIU" w:date="2023-04-02T00:32:00Z">
        <w:r>
          <w:rPr>
            <w:noProof/>
          </w:rPr>
          <w:pict w14:anchorId="2FDF8938">
            <v:group id="Group 19067" o:spid="_x0000_s2263" style="position:absolute;left:0;text-align:left;margin-left:31.65pt;margin-top:-3pt;width:468pt;height:59.05pt;z-index:-503316305" coordsize="59436,7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" o:allowincell="f">
              <v:shape id="Forma libre: forma 780" o:spid="_x0000_s2264" style="position:absolute;width:59436;height:7498;visibility:visible;mso-wrap-style:square;v-text-anchor:top" coordsize="16510,2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" path="m70,l16440,v39,,70,31,70,70l16510,2014v,39,-31,70,-70,70l70,2084c31,2084,,2053,,2014l,70c,31,31,,70,xe" fillcolor="#cfcfcf" stroked="f" strokeweight="0">
                <v:path arrowok="t"/>
              </v:shape>
              <v:shape id="Forma libre: forma 781" o:spid="_x0000_s2265" style="position:absolute;left:126;top:126;width:59180;height:7372;visibility:visible;mso-wrap-style:square;v-text-anchor:top" coordsize="16439,2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" path="m35,l16405,v19,,35,16,35,35l16440,2014v,19,-16,35,-35,35l35,2049c16,2049,,2033,,2014l,35c,16,16,,35,xe" fillcolor="#f7f7f7" stroked="f" strokeweight="0">
                <v:path arrowok="t"/>
              </v:shape>
            </v:group>
          </w:pict>
        </w:r>
        <w:r w:rsidR="007341E8" w:rsidDel="00F217D2">
          <w:rPr>
            <w:color w:val="303F9F"/>
          </w:rPr>
          <w:delText xml:space="preserve">[30]: </w:delText>
        </w:r>
        <w:r w:rsidR="007341E8" w:rsidDel="00F217D2">
          <w:rPr>
            <w:rFonts w:ascii="Courier New" w:eastAsia="Courier New" w:hAnsi="Courier New" w:cs="Courier New"/>
            <w:i/>
            <w:color w:val="3D7A7A"/>
          </w:rPr>
          <w:delText xml:space="preserve"># Funcion para convertir en One Hot Encoding </w:delText>
        </w:r>
        <w:r w:rsidR="007341E8" w:rsidDel="00F217D2">
          <w:rPr>
            <w:rFonts w:ascii="Courier New" w:eastAsia="Courier New" w:hAnsi="Courier New" w:cs="Courier New"/>
            <w:b/>
            <w:color w:val="007F00"/>
          </w:rPr>
          <w:delText xml:space="preserve">def </w:delText>
        </w:r>
        <w:r w:rsidR="007341E8" w:rsidDel="00F217D2">
          <w:rPr>
            <w:color w:val="0000FF"/>
          </w:rPr>
          <w:delText>encode_and_bind</w:delText>
        </w:r>
        <w:r w:rsidR="007341E8" w:rsidDel="00F217D2">
          <w:delText xml:space="preserve">(original_dataframe, feature_to_encode): dummies </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 xml:space="preserve">get_dummies(original_dataframe[[feature_to_encode]]) res </w:delText>
        </w:r>
        <w:r w:rsidR="007341E8" w:rsidDel="00F217D2">
          <w:rPr>
            <w:color w:val="666666"/>
          </w:rPr>
          <w:delText xml:space="preserve">= </w:delText>
        </w:r>
        <w:r w:rsidR="007341E8" w:rsidDel="00F217D2">
          <w:delText>pd</w:delText>
        </w:r>
        <w:r w:rsidR="007341E8" w:rsidDel="00F217D2">
          <w:rPr>
            <w:color w:val="666666"/>
          </w:rPr>
          <w:delText>.</w:delText>
        </w:r>
        <w:r w:rsidR="007341E8" w:rsidDel="00F217D2">
          <w:delText>concat([original_dataframe, dummies], axis</w:delText>
        </w:r>
        <w:r w:rsidR="007341E8" w:rsidDel="00F217D2">
          <w:rPr>
            <w:color w:val="666666"/>
          </w:rPr>
          <w:delText>=1</w:delText>
        </w:r>
        <w:r w:rsidR="007341E8" w:rsidDel="00F217D2">
          <w:delText>)</w:delText>
        </w:r>
      </w:del>
    </w:p>
    <w:p w14:paraId="31A779B8" w14:textId="5A2E5276" w:rsidR="00CB7E31" w:rsidDel="00F217D2" w:rsidRDefault="00000000">
      <w:pPr>
        <w:spacing w:after="311" w:line="259" w:lineRule="auto"/>
        <w:ind w:left="633"/>
        <w:rPr>
          <w:del w:id="8913" w:author="Jose Eduardo VIU" w:date="2023-04-02T00:32:00Z"/>
        </w:rPr>
      </w:pPr>
      <w:del w:id="8914" w:author="Jose Eduardo VIU" w:date="2023-04-02T00:32:00Z">
        <w:r>
          <w:pict w14:anchorId="22FD1C92">
            <v:group id="Group 18554" o:spid="_x0000_s2248" style="width:468pt;height:33.9pt;mso-position-horizontal-relative:char;mso-position-vertical-relative:line" coordsize="59436,4305">
              <v:shape id="Forma libre: forma 783" o:spid="_x0000_s2249" style="position:absolute;width:59436;height:4305;visibility:visible;mso-wrap-style:square;v-text-anchor:top" coordsize="16510,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" path="m70,l16440,v39,,70,31,70,70l16510,1126v,39,-31,70,-70,70l70,1196c31,1196,,1165,,1126l,70c,31,31,,70,xe" fillcolor="#cfcfcf" stroked="f" strokeweight="0">
                <v:path arrowok="t"/>
              </v:shape>
              <v:shape id="Forma libre: forma 784" o:spid="_x0000_s2250" style="position:absolute;left:126;width:59180;height:4179;visibility:visible;mso-wrap-style:square;v-text-anchor:top" coordsize="16439,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" path="m35,l16405,v19,,35,16,35,35l16440,1126v,19,-16,35,-35,35l35,1161c16,1161,,1145,,1126l,35c,16,16,,35,xe" fillcolor="#f7f7f7" stroked="f" strokeweight="0">
                <v:path arrowok="t"/>
              </v:shape>
              <v:shape id="Cuadro de texto 785" o:spid="_x0000_s2251" type="#_x0000_t202" style="position:absolute;left:3416;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" filled="f" stroked="f" strokeweight="0">
                <v:textbox style="mso-next-textbox:#Cuadro de texto 785" inset="0,0,0,0">
                  <w:txbxContent>
                    <w:p w14:paraId="0327223E" w14:textId="77777777" w:rsidR="00CB7E31" w:rsidRDefault="00000000">
                      <w:pPr>
                        <w:overflowPunct w:val="0"/>
                        <w:spacing w:after="0" w:line="240" w:lineRule="auto"/>
                      </w:pPr>
                      <w:r>
                        <w:rPr>
                          <w:rFonts w:cstheme="minorBidi"/>
                        </w:rPr>
                        <w:t>res</w:t>
                      </w:r>
                    </w:p>
                  </w:txbxContent>
                </v:textbox>
              </v:shape>
              <v:shape id="Cuadro de texto 786" o:spid="_x0000_s2252" type="#_x0000_t202" style="position:absolute;left:632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" filled="f" stroked="f" strokeweight="0">
                <v:textbox style="mso-next-textbox:#Cuadro de texto 786" inset="0,0,0,0">
                  <w:txbxContent>
                    <w:p w14:paraId="6EE2C895" w14:textId="77777777" w:rsidR="00CB7E31" w:rsidRDefault="00000000">
                      <w:pPr>
                        <w:overflowPunct w:val="0"/>
                        <w:spacing w:after="0" w:line="240" w:lineRule="auto"/>
                      </w:pPr>
                      <w:r>
                        <w:rPr>
                          <w:rFonts w:cstheme="minorBidi"/>
                          <w:color w:val="666666"/>
                        </w:rPr>
                        <w:t>=</w:t>
                      </w:r>
                    </w:p>
                  </w:txbxContent>
                </v:textbox>
              </v:shape>
              <v:shape id="Cuadro de texto 787" o:spid="_x0000_s2253" type="#_x0000_t202" style="position:absolute;left:7779;top:489;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" filled="f" stroked="f" strokeweight="0">
                <v:textbox style="mso-next-textbox:#Cuadro de texto 787" inset="0,0,0,0">
                  <w:txbxContent>
                    <w:p w14:paraId="66DF8B82" w14:textId="77777777" w:rsidR="00CB7E31" w:rsidRDefault="00000000">
                      <w:pPr>
                        <w:overflowPunct w:val="0"/>
                        <w:spacing w:after="0" w:line="240" w:lineRule="auto"/>
                      </w:pPr>
                      <w:r>
                        <w:rPr>
                          <w:rFonts w:cstheme="minorBidi"/>
                        </w:rPr>
                        <w:t>res</w:t>
                      </w:r>
                    </w:p>
                  </w:txbxContent>
                </v:textbox>
              </v:shape>
              <v:shape id="Cuadro de texto 788" o:spid="_x0000_s2254" type="#_x0000_t202" style="position:absolute;left:9964;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" filled="f" stroked="f" strokeweight="0">
                <v:textbox style="mso-next-textbox:#Cuadro de texto 788" inset="0,0,0,0">
                  <w:txbxContent>
                    <w:p w14:paraId="4B048E81" w14:textId="77777777" w:rsidR="00CB7E31" w:rsidRDefault="00000000">
                      <w:pPr>
                        <w:overflowPunct w:val="0"/>
                        <w:spacing w:after="0" w:line="240" w:lineRule="auto"/>
                      </w:pPr>
                      <w:r>
                        <w:rPr>
                          <w:rFonts w:cstheme="minorBidi"/>
                          <w:color w:val="666666"/>
                        </w:rPr>
                        <w:t>.</w:t>
                      </w:r>
                    </w:p>
                  </w:txbxContent>
                </v:textbox>
              </v:shape>
              <v:shape id="Cuadro de texto 789" o:spid="_x0000_s2255" type="#_x0000_t202" style="position:absolute;left:10688;top:489;width:2902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" filled="f" stroked="f" strokeweight="0">
                <v:textbox style="mso-next-textbox:#Cuadro de texto 789" inset="0,0,0,0">
                  <w:txbxContent>
                    <w:p w14:paraId="740D086D" w14:textId="77777777" w:rsidR="00CB7E31" w:rsidRDefault="00000000">
                      <w:pPr>
                        <w:overflowPunct w:val="0"/>
                        <w:spacing w:after="0" w:line="240" w:lineRule="auto"/>
                      </w:pPr>
                      <w:r>
                        <w:rPr>
                          <w:rFonts w:cstheme="minorBidi"/>
                        </w:rPr>
                        <w:t>drop([feature_to_encode],</w:t>
                      </w:r>
                      <w:r>
                        <w:rPr>
                          <w:rFonts w:cstheme="minorBidi"/>
                          <w:spacing w:val="-16"/>
                        </w:rPr>
                        <w:t xml:space="preserve"> </w:t>
                      </w:r>
                      <w:r>
                        <w:rPr>
                          <w:rFonts w:cstheme="minorBidi"/>
                        </w:rPr>
                        <w:t>axis</w:t>
                      </w:r>
                    </w:p>
                  </w:txbxContent>
                </v:textbox>
              </v:shape>
              <v:shape id="Cuadro de texto 790" o:spid="_x0000_s2256" type="#_x0000_t202" style="position:absolute;left:32511;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" filled="f" stroked="f" strokeweight="0">
                <v:textbox style="mso-next-textbox:#Cuadro de texto 790" inset="0,0,0,0">
                  <w:txbxContent>
                    <w:p w14:paraId="05AB869B" w14:textId="77777777" w:rsidR="00CB7E31" w:rsidRDefault="00000000">
                      <w:pPr>
                        <w:overflowPunct w:val="0"/>
                        <w:spacing w:after="0" w:line="240" w:lineRule="auto"/>
                      </w:pPr>
                      <w:r>
                        <w:rPr>
                          <w:rFonts w:cstheme="minorBidi"/>
                          <w:color w:val="666666"/>
                        </w:rPr>
                        <w:t>=</w:t>
                      </w:r>
                    </w:p>
                  </w:txbxContent>
                </v:textbox>
              </v:shape>
              <v:shape id="Cuadro de texto 791" o:spid="_x0000_s2257" type="#_x0000_t202" style="position:absolute;left:33235;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AAA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Wvb0O4nQlHQM6uAAAA//8DAFBLAQItABQABgAIAAAAIQDb4fbL7gAAAIUBAAATAAAAAAAA&#10;AAAAAAAAAAAAAABbQ29udGVudF9UeXBlc10ueG1sUEsBAi0AFAAGAAgAAAAhAFr0LFu/AAAAFQEA&#10;AAsAAAAAAAAAAAAAAAAAHwEAAF9yZWxzLy5yZWxzUEsBAi0AFAAGAAgAAAAhANd0AADHAAAA3AAA&#10;AA8AAAAAAAAAAAAAAAAABwIAAGRycy9kb3ducmV2LnhtbFBLBQYAAAAAAwADALcAAAD7AgAAAAA=&#10;" filled="f" stroked="f" strokeweight="0">
                <v:textbox style="mso-next-textbox:#Cuadro de texto 791" inset="0,0,0,0">
                  <w:txbxContent>
                    <w:p w14:paraId="5984FC45" w14:textId="77777777" w:rsidR="00CB7E31" w:rsidRDefault="00000000">
                      <w:pPr>
                        <w:overflowPunct w:val="0"/>
                        <w:spacing w:after="0" w:line="240" w:lineRule="auto"/>
                      </w:pPr>
                      <w:r>
                        <w:rPr>
                          <w:rFonts w:cstheme="minorBidi"/>
                          <w:color w:val="666666"/>
                        </w:rPr>
                        <w:t>1</w:t>
                      </w:r>
                    </w:p>
                  </w:txbxContent>
                </v:textbox>
              </v:shape>
              <v:shape id="Cuadro de texto 792" o:spid="_x0000_s2258" type="#_x0000_t202" style="position:absolute;left:33958;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" filled="f" stroked="f" strokeweight="0">
                <v:textbox style="mso-next-textbox:#Cuadro de texto 792" inset="0,0,0,0">
                  <w:txbxContent>
                    <w:p w14:paraId="636211B6" w14:textId="77777777" w:rsidR="00CB7E31" w:rsidRDefault="00000000">
                      <w:pPr>
                        <w:overflowPunct w:val="0"/>
                        <w:spacing w:after="0" w:line="240" w:lineRule="auto"/>
                      </w:pPr>
                      <w:r>
                        <w:rPr>
                          <w:rFonts w:cstheme="minorBidi"/>
                        </w:rPr>
                        <w:t>)</w:t>
                      </w:r>
                    </w:p>
                  </w:txbxContent>
                </v:textbox>
              </v:shape>
              <v:shape id="Cuadro de texto 793" o:spid="_x0000_s2259" type="#_x0000_t202" style="position:absolute;left:3416;top:219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jvs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vI7g70w4AnL2CwAA//8DAFBLAQItABQABgAIAAAAIQDb4fbL7gAAAIUBAAATAAAAAAAA&#10;AAAAAAAAAAAAAABbQ29udGVudF9UeXBlc10ueG1sUEsBAi0AFAAGAAgAAAAhAFr0LFu/AAAAFQEA&#10;AAsAAAAAAAAAAAAAAAAAHwEAAF9yZWxzLy5yZWxzUEsBAi0AFAAGAAgAAAAhAEjqO+zHAAAA3AAA&#10;AA8AAAAAAAAAAAAAAAAABwIAAGRycy9kb3ducmV2LnhtbFBLBQYAAAAAAwADALcAAAD7AgAAAAA=&#10;" filled="f" stroked="f" strokeweight="0">
                <v:textbox style="mso-next-textbox:#Cuadro de texto 793" inset="0,0,0,0">
                  <w:txbxContent>
                    <w:p w14:paraId="103507C4" w14:textId="77777777" w:rsidR="00CB7E31" w:rsidRDefault="00000000">
                      <w:pPr>
                        <w:overflowPunct w:val="0"/>
                        <w:spacing w:after="0" w:line="240" w:lineRule="auto"/>
                      </w:pPr>
                      <w:r>
                        <w:rPr>
                          <w:rFonts w:asciiTheme="minorHAnsi" w:hAnsiTheme="minorHAnsi" w:cstheme="minorBidi"/>
                          <w:b/>
                          <w:color w:val="007F00"/>
                        </w:rPr>
                        <w:t>return</w:t>
                      </w:r>
                    </w:p>
                  </w:txbxContent>
                </v:textbox>
              </v:shape>
              <v:shape id="Cuadro de texto 794" o:spid="_x0000_s2260" type="#_x0000_t202" style="position:absolute;left:7779;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" filled="f" stroked="f" strokeweight="0">
                <v:textbox style="mso-next-textbox:#Cuadro de texto 794" inset="0,0,0,0">
                  <w:txbxContent>
                    <w:p w14:paraId="532AB3E3" w14:textId="77777777" w:rsidR="00CB7E31" w:rsidRDefault="00000000">
                      <w:pPr>
                        <w:overflowPunct w:val="0"/>
                        <w:spacing w:after="0" w:line="240" w:lineRule="auto"/>
                      </w:pPr>
                      <w:r>
                        <w:rPr>
                          <w:rFonts w:cstheme="minorBidi"/>
                        </w:rPr>
                        <w:t>(</w:t>
                      </w:r>
                    </w:p>
                  </w:txbxContent>
                </v:textbox>
              </v:shape>
              <v:shape id="Cuadro de texto 795" o:spid="_x0000_s2261" type="#_x0000_t202" style="position:absolute;left:8510;top:2210;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" filled="f" stroked="f" strokeweight="0">
                <v:textbox style="mso-next-textbox:#Cuadro de texto 795" inset="0,0,0,0">
                  <w:txbxContent>
                    <w:p w14:paraId="520838C1" w14:textId="77777777" w:rsidR="00CB7E31" w:rsidRDefault="00000000">
                      <w:pPr>
                        <w:overflowPunct w:val="0"/>
                        <w:spacing w:after="0" w:line="240" w:lineRule="auto"/>
                      </w:pPr>
                      <w:r>
                        <w:rPr>
                          <w:rFonts w:cstheme="minorBidi"/>
                        </w:rPr>
                        <w:t>res</w:t>
                      </w:r>
                    </w:p>
                  </w:txbxContent>
                </v:textbox>
              </v:shape>
              <v:shape id="Cuadro de texto 796" o:spid="_x0000_s2262" type="#_x0000_t202" style="position:absolute;left:10688;top:221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" filled="f" stroked="f" strokeweight="0">
                <v:textbox style="mso-next-textbox:#Cuadro de texto 796" inset="0,0,0,0">
                  <w:txbxContent>
                    <w:p w14:paraId="6F733F48" w14:textId="77777777" w:rsidR="00CB7E31" w:rsidRDefault="00000000">
                      <w:pPr>
                        <w:overflowPunct w:val="0"/>
                        <w:spacing w:after="0" w:line="240" w:lineRule="auto"/>
                      </w:pPr>
                      <w:r>
                        <w:rPr>
                          <w:rFonts w:cstheme="minorBidi"/>
                        </w:rPr>
                        <w:t>)</w:t>
                      </w:r>
                    </w:p>
                  </w:txbxContent>
                </v:textbox>
              </v:shape>
              <w10:anchorlock/>
            </v:group>
          </w:pict>
        </w:r>
      </w:del>
    </w:p>
    <w:p w14:paraId="00F54331" w14:textId="2CCAB641" w:rsidR="00CB7E31" w:rsidDel="00F217D2" w:rsidRDefault="00000000">
      <w:pPr>
        <w:pStyle w:val="Ttulo4"/>
        <w:rPr>
          <w:del w:id="8915" w:author="Jose Eduardo VIU" w:date="2023-04-02T00:32:00Z"/>
        </w:rPr>
      </w:pPr>
      <w:del w:id="8916" w:author="Jose Eduardo VIU" w:date="2023-04-02T00:32:00Z">
        <w:r w:rsidDel="00F217D2">
          <w:delText>Seleccionar Variables a Utilizar</w:delText>
        </w:r>
      </w:del>
    </w:p>
    <w:p w14:paraId="5C1F5CE1" w14:textId="1DCB8534" w:rsidR="00CB7E31" w:rsidDel="00F217D2" w:rsidRDefault="00000000">
      <w:pPr>
        <w:spacing w:after="5" w:line="268" w:lineRule="auto"/>
        <w:ind w:left="697" w:right="102" w:hanging="712"/>
        <w:rPr>
          <w:del w:id="8917" w:author="Jose Eduardo VIU" w:date="2023-04-02T00:32:00Z"/>
        </w:rPr>
      </w:pPr>
      <w:del w:id="8918" w:author="Jose Eduardo VIU" w:date="2023-04-02T00:32:00Z">
        <w:r w:rsidDel="00F217D2">
          <w:rPr>
            <w:color w:val="303F9F"/>
          </w:rPr>
          <w:delText xml:space="preserve">[31]: </w:delText>
        </w:r>
        <w:r w:rsidDel="00F217D2">
          <w:rPr>
            <w:rFonts w:ascii="Courier New" w:eastAsia="Courier New" w:hAnsi="Courier New" w:cs="Courier New"/>
            <w:i/>
            <w:color w:val="3D7A7A"/>
          </w:rPr>
          <w:delText># Cargamos las variables objetivo y las usadas (15 variables seleccionadas, una</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 xml:space="preserve">de ellas categórica con 8 valores). </w:delText>
        </w:r>
        <w:r w:rsidDel="00F217D2">
          <w:delText xml:space="preserve">y </w:delText>
        </w:r>
        <w:r w:rsidDel="00F217D2">
          <w:rPr>
            <w:color w:val="666666"/>
          </w:rPr>
          <w:delText xml:space="preserve">= </w:delText>
        </w:r>
        <w:r w:rsidDel="00F217D2">
          <w:delText>df[</w:delText>
        </w:r>
        <w:r w:rsidDel="00F217D2">
          <w:rPr>
            <w:color w:val="BA2121"/>
          </w:rPr>
          <w:delText>'GMD'</w:delText>
        </w:r>
        <w:r w:rsidDel="00F217D2">
          <w:delText>]</w:delText>
        </w:r>
      </w:del>
    </w:p>
    <w:p w14:paraId="3A3B18C7" w14:textId="795B538C" w:rsidR="00CB7E31" w:rsidDel="00F217D2" w:rsidRDefault="00000000">
      <w:pPr>
        <w:spacing w:after="0" w:line="273" w:lineRule="auto"/>
        <w:ind w:right="117"/>
        <w:jc w:val="right"/>
        <w:rPr>
          <w:del w:id="8919" w:author="Jose Eduardo VIU" w:date="2023-04-02T00:32:00Z"/>
        </w:rPr>
      </w:pPr>
      <w:del w:id="8920" w:author="Jose Eduardo VIU" w:date="2023-04-02T00:32:00Z">
        <w:r w:rsidDel="00F217D2">
          <w:delText xml:space="preserve">x0 </w:delText>
        </w:r>
        <w:r w:rsidDel="00F217D2">
          <w:rPr>
            <w:color w:val="666666"/>
          </w:rPr>
          <w:delText xml:space="preserve">= </w:delText>
        </w:r>
        <w:r w:rsidDel="00F217D2">
          <w:delText>df[[</w:delText>
        </w:r>
        <w:r w:rsidDel="00F217D2">
          <w:rPr>
            <w:color w:val="BA2121"/>
          </w:rPr>
          <w:delText>'ct_integra'</w:delText>
        </w:r>
        <w:r w:rsidDel="00F217D2">
          <w:delText>,</w:delText>
        </w:r>
        <w:r w:rsidDel="00F217D2">
          <w:rPr>
            <w:color w:val="BA2121"/>
          </w:rPr>
          <w:delText>'ct_tipo'</w:delText>
        </w:r>
        <w:r w:rsidDel="00F217D2">
          <w:delText xml:space="preserve">, </w:delText>
        </w:r>
        <w:r w:rsidDel="00F217D2">
          <w:rPr>
            <w:color w:val="BA2121"/>
          </w:rPr>
          <w:delText>'ct_raza'</w:delText>
        </w:r>
        <w:r w:rsidDel="00F217D2">
          <w:delText xml:space="preserve">, </w:delText>
        </w:r>
        <w:r w:rsidDel="00F217D2">
          <w:rPr>
            <w:color w:val="BA2121"/>
          </w:rPr>
          <w:delText>'IncPeso'</w:delText>
        </w:r>
        <w:r w:rsidDel="00F217D2">
          <w:delText xml:space="preserve">, </w:delText>
        </w:r>
        <w:r w:rsidDel="00F217D2">
          <w:rPr>
            <w:color w:val="BA2121"/>
          </w:rPr>
          <w:delText>'NumAnimales'</w:delText>
        </w:r>
        <w:r w:rsidDel="00F217D2">
          <w:delText xml:space="preserve">, </w:delText>
        </w:r>
        <w:r w:rsidDel="00F217D2">
          <w:rPr>
            <w:color w:val="BA2121"/>
          </w:rPr>
          <w:delText>'na_rega'</w:delText>
        </w:r>
        <w:r w:rsidDel="00F217D2">
          <w:delText xml:space="preserve">, </w:delText>
        </w:r>
        <w:r w:rsidDel="00F217D2">
          <w:rPr>
            <w:color w:val="BA2121"/>
          </w:rPr>
          <w:delText>'PesoEntMedio'</w:delText>
        </w:r>
        <w:r w:rsidDel="00F217D2">
          <w:delText xml:space="preserve">, </w:delText>
        </w:r>
        <w:r w:rsidDel="00F217D2">
          <w:rPr>
            <w:color w:val="BA2121"/>
          </w:rPr>
          <w:delText>'PesoRecMedio'</w:delText>
        </w:r>
        <w:r w:rsidDel="00F217D2">
          <w:delText xml:space="preserve">, </w:delText>
        </w:r>
        <w:r w:rsidDel="00F217D2">
          <w:rPr>
            <w:color w:val="BA2121"/>
          </w:rPr>
          <w:delText>'bajas'</w:delText>
        </w:r>
        <w:r w:rsidDel="00F217D2">
          <w:delText xml:space="preserve">, </w:delText>
        </w:r>
        <w:r w:rsidDel="00F217D2">
          <w:rPr>
            <w:color w:val="BA2121"/>
          </w:rPr>
          <w:delText>'GPS_Longitud'</w:delText>
        </w:r>
        <w:r w:rsidDel="00F217D2">
          <w:delText xml:space="preserve">, </w:delText>
        </w:r>
        <w:r w:rsidDel="00F217D2">
          <w:rPr>
            <w:color w:val="BA2121"/>
          </w:rPr>
          <w:delText>'GPS_Latitud'</w:delText>
        </w:r>
        <w:r w:rsidDel="00F217D2">
          <w:delText>,</w:delText>
        </w:r>
      </w:del>
    </w:p>
    <w:p w14:paraId="083264F6" w14:textId="45451D38" w:rsidR="00CB7E31" w:rsidDel="00F217D2" w:rsidRDefault="00000000">
      <w:pPr>
        <w:ind w:left="712" w:right="919" w:firstLine="1031"/>
        <w:rPr>
          <w:del w:id="8921" w:author="Jose Eduardo VIU" w:date="2023-04-02T00:32:00Z"/>
        </w:rPr>
      </w:pPr>
      <w:del w:id="8922" w:author="Jose Eduardo VIU" w:date="2023-04-02T00:32:00Z">
        <w:r>
          <w:rPr>
            <w:noProof/>
          </w:rPr>
          <w:pict w14:anchorId="25CF971A">
            <v:group id="Group 18555" o:spid="_x0000_s2243" style="position:absolute;left:0;text-align:left;margin-left:31.65pt;margin-top:-71.75pt;width:468pt;height:182.45pt;z-index:-503316303" coordsize="59436,23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" o:allowincell="f">
              <v:shape id="Forma libre: forma 798" o:spid="_x0000_s2244" style="position:absolute;width:59436;height:19825;visibility:visible;mso-wrap-style:square;v-text-anchor:top" coordsize="16510,5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" path="m70,l16440,v39,,70,31,70,70l16510,5436v,39,-31,70,-70,70l70,5506c31,5506,,5475,,5436l,70c,31,31,,70,xe" fillcolor="#cfcfcf" stroked="f" strokeweight="0">
                <v:path arrowok="t"/>
              </v:shape>
              <v:shape id="Forma libre: forma 799" o:spid="_x0000_s2245" style="position:absolute;left:126;top:126;width:59180;height:19569;visibility:visible;mso-wrap-style:square;v-text-anchor:top" coordsize="16439,5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" path="m35,l16405,v19,,35,16,35,35l16440,5401v,19,-16,35,-35,35l35,5436c16,5436,,5420,,5401l,35c,16,16,,35,xe" fillcolor="#f7f7f7" stroked="f" strokeweight="0">
                <v:path arrowok="t"/>
              </v:shape>
              <v:shape id="Forma libre: forma 800" o:spid="_x0000_s2246" style="position:absolute;top:20682;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" path="m70,-1r16370,c16479,-1,16510,30,16510,69r,552c16510,660,16479,691,16440,691l70,691c31,691,,660,,621l,69c,30,31,-1,70,-1xe" fillcolor="#cfcfcf" stroked="f" strokeweight="0">
                <v:path arrowok="t"/>
              </v:shape>
              <v:shape id="Forma libre: forma 801" o:spid="_x0000_s2247" style="position:absolute;left:126;top:20808;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" path="m35,l16405,v19,,35,16,35,35l16440,586v,19,-16,35,-35,35l35,621c16,621,,605,,586l,35c,16,16,,35,xe" fillcolor="#f7f7f7" stroked="f" strokeweight="0">
                <v:path arrowok="t"/>
              </v:shape>
            </v:group>
          </w:pict>
        </w:r>
        <w:r w:rsidR="007341E8" w:rsidDel="00F217D2">
          <w:rPr>
            <w:color w:val="BA2121"/>
          </w:rPr>
          <w:delText>'semanaEntrada'</w:delText>
        </w:r>
        <w:r w:rsidR="007341E8" w:rsidDel="00F217D2">
          <w:delText xml:space="preserve">, </w:delText>
        </w:r>
        <w:r w:rsidR="007341E8" w:rsidDel="00F217D2">
          <w:rPr>
            <w:color w:val="BA2121"/>
          </w:rPr>
          <w:delText>'añoEntrada'</w:delText>
        </w:r>
        <w:r w:rsidR="007341E8" w:rsidDel="00F217D2">
          <w:delText xml:space="preserve">, </w:delText>
        </w:r>
        <w:r w:rsidR="007341E8" w:rsidDel="00F217D2">
          <w:rPr>
            <w:color w:val="BA2121"/>
          </w:rPr>
          <w:delText>'PorcHembras'</w:delText>
        </w:r>
        <w:r w:rsidR="007341E8" w:rsidDel="00F217D2">
          <w:delText xml:space="preserve">, </w:delText>
        </w:r>
        <w:r w:rsidR="007341E8" w:rsidDel="00F217D2">
          <w:rPr>
            <w:color w:val="BA2121"/>
          </w:rPr>
          <w:delText>'PiensoCerdaDia'</w:delText>
        </w:r>
        <w:r w:rsidR="007341E8" w:rsidDel="00F217D2">
          <w:delText xml:space="preserve">]] features_to_encode </w:delText>
        </w:r>
        <w:r w:rsidR="007341E8" w:rsidDel="00F217D2">
          <w:rPr>
            <w:color w:val="666666"/>
          </w:rPr>
          <w:delText xml:space="preserve">= </w:delText>
        </w:r>
        <w:r w:rsidR="007341E8" w:rsidDel="00F217D2">
          <w:delText>[</w:delText>
        </w:r>
        <w:r w:rsidR="007341E8" w:rsidDel="00F217D2">
          <w:rPr>
            <w:color w:val="BA2121"/>
          </w:rPr>
          <w:delText>'ct_raza'</w:delText>
        </w:r>
        <w:r w:rsidR="007341E8" w:rsidDel="00F217D2">
          <w:delText>]</w:delText>
        </w:r>
        <w:r w:rsidR="007341E8" w:rsidDel="00F217D2">
          <w:tab/>
        </w:r>
        <w:r w:rsidR="007341E8" w:rsidDel="00F217D2">
          <w:rPr>
            <w:rFonts w:ascii="Courier New" w:eastAsia="Courier New" w:hAnsi="Courier New" w:cs="Courier New"/>
            <w:i/>
            <w:color w:val="3D7A7A"/>
          </w:rPr>
          <w:delText xml:space="preserve"># , 'na_rega'] </w:delText>
        </w:r>
        <w:r w:rsidR="007341E8" w:rsidDel="00F217D2">
          <w:delText xml:space="preserve">x1 </w:delText>
        </w:r>
        <w:r w:rsidR="007341E8" w:rsidDel="00F217D2">
          <w:rPr>
            <w:color w:val="666666"/>
          </w:rPr>
          <w:delText xml:space="preserve">= </w:delText>
        </w:r>
        <w:r w:rsidR="007341E8" w:rsidDel="00F217D2">
          <w:delText>x0</w:delText>
        </w:r>
        <w:r w:rsidR="007341E8" w:rsidDel="00F217D2">
          <w:rPr>
            <w:color w:val="666666"/>
          </w:rPr>
          <w:delText>.</w:delText>
        </w:r>
        <w:r w:rsidR="007341E8" w:rsidDel="00F217D2">
          <w:delText>copy() x1</w:delText>
        </w:r>
        <w:r w:rsidR="007341E8" w:rsidDel="00F217D2">
          <w:rPr>
            <w:color w:val="666666"/>
          </w:rPr>
          <w:delText>.</w:delText>
        </w:r>
        <w:r w:rsidR="007341E8" w:rsidDel="00F217D2">
          <w:delText>drop([</w:delText>
        </w:r>
        <w:r w:rsidR="007341E8" w:rsidDel="00F217D2">
          <w:rPr>
            <w:color w:val="BA2121"/>
          </w:rPr>
          <w:delText>'ct_integra'</w:delText>
        </w:r>
        <w:r w:rsidR="007341E8" w:rsidDel="00F217D2">
          <w:delText>,</w:delText>
        </w:r>
        <w:r w:rsidR="007341E8" w:rsidDel="00F217D2">
          <w:rPr>
            <w:color w:val="BA2121"/>
          </w:rPr>
          <w:delText>'na_rega'</w:delText>
        </w:r>
        <w:r w:rsidR="007341E8" w:rsidDel="00F217D2">
          <w:delText>], inplace</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axis</w:delText>
        </w:r>
        <w:r w:rsidR="007341E8" w:rsidDel="00F217D2">
          <w:rPr>
            <w:color w:val="666666"/>
          </w:rPr>
          <w:delText>=1</w:delText>
        </w:r>
        <w:r w:rsidR="007341E8" w:rsidDel="00F217D2">
          <w:delText xml:space="preserve">) </w:delText>
        </w:r>
        <w:r w:rsidR="007341E8" w:rsidDel="00F217D2">
          <w:rPr>
            <w:rFonts w:ascii="Courier New" w:eastAsia="Courier New" w:hAnsi="Courier New" w:cs="Courier New"/>
            <w:b/>
            <w:color w:val="007F00"/>
          </w:rPr>
          <w:delText xml:space="preserve">for </w:delText>
        </w:r>
        <w:r w:rsidR="007341E8" w:rsidDel="00F217D2">
          <w:delText xml:space="preserve">feature </w:delText>
        </w:r>
        <w:r w:rsidR="007341E8" w:rsidDel="00F217D2">
          <w:rPr>
            <w:rFonts w:ascii="Courier New" w:eastAsia="Courier New" w:hAnsi="Courier New" w:cs="Courier New"/>
            <w:b/>
            <w:color w:val="AB21FF"/>
          </w:rPr>
          <w:delText xml:space="preserve">in </w:delText>
        </w:r>
        <w:r w:rsidR="007341E8" w:rsidDel="00F217D2">
          <w:delText>features_to_encode:</w:delText>
        </w:r>
      </w:del>
    </w:p>
    <w:p w14:paraId="1057DC9B" w14:textId="65952F09" w:rsidR="00CB7E31" w:rsidDel="00F217D2" w:rsidRDefault="00000000">
      <w:pPr>
        <w:spacing w:after="262"/>
        <w:ind w:left="1180" w:right="197"/>
        <w:rPr>
          <w:del w:id="8923" w:author="Jose Eduardo VIU" w:date="2023-04-02T00:32:00Z"/>
        </w:rPr>
      </w:pPr>
      <w:del w:id="8924" w:author="Jose Eduardo VIU" w:date="2023-04-02T00:32:00Z">
        <w:r w:rsidDel="00F217D2">
          <w:delText xml:space="preserve">x1 </w:delText>
        </w:r>
        <w:r w:rsidDel="00F217D2">
          <w:rPr>
            <w:color w:val="666666"/>
          </w:rPr>
          <w:delText xml:space="preserve">= </w:delText>
        </w:r>
        <w:r w:rsidDel="00F217D2">
          <w:delText>encode_and_bind(x1, feature)</w:delText>
        </w:r>
      </w:del>
    </w:p>
    <w:p w14:paraId="15B6D25F" w14:textId="1744D189" w:rsidR="00CB7E31" w:rsidDel="00F217D2" w:rsidRDefault="00000000">
      <w:pPr>
        <w:spacing w:after="213"/>
        <w:ind w:left="10" w:right="197"/>
        <w:rPr>
          <w:del w:id="8925" w:author="Jose Eduardo VIU" w:date="2023-04-02T00:32:00Z"/>
        </w:rPr>
      </w:pPr>
      <w:del w:id="8926" w:author="Jose Eduardo VIU" w:date="2023-04-02T00:32:00Z">
        <w:r w:rsidDel="00F217D2">
          <w:rPr>
            <w:color w:val="303F9F"/>
          </w:rPr>
          <w:delText xml:space="preserve">[65]: </w:delText>
        </w:r>
        <w:r w:rsidDel="00F217D2">
          <w:delText>x1</w:delText>
        </w:r>
        <w:r w:rsidDel="00F217D2">
          <w:rPr>
            <w:color w:val="666666"/>
          </w:rPr>
          <w:delText>.</w:delText>
        </w:r>
        <w:r w:rsidDel="00F217D2">
          <w:delText>info()</w:delText>
        </w:r>
      </w:del>
    </w:p>
    <w:p w14:paraId="21B1327F" w14:textId="5E3702F2" w:rsidR="00CB7E31" w:rsidDel="00F217D2" w:rsidRDefault="00000000">
      <w:pPr>
        <w:ind w:left="628" w:right="4893"/>
        <w:rPr>
          <w:del w:id="8927" w:author="Jose Eduardo VIU" w:date="2023-04-02T00:32:00Z"/>
        </w:rPr>
      </w:pPr>
      <w:del w:id="8928" w:author="Jose Eduardo VIU" w:date="2023-04-02T00:32:00Z">
        <w:r w:rsidDel="00F217D2">
          <w:delText>&lt;class 'pandas.core.frame.DataFrame'&gt; RangeIndex: 5277 entries, 0 to 5276 Data columns (total 20 columns):</w:delText>
        </w:r>
      </w:del>
    </w:p>
    <w:tbl>
      <w:tblPr>
        <w:tblStyle w:val="TableGrid"/>
        <w:tblW w:w="5040" w:type="dxa"/>
        <w:tblInd w:w="632" w:type="dxa"/>
        <w:tblLayout w:type="fixed"/>
        <w:tblLook w:val="04A0" w:firstRow="1" w:lastRow="0" w:firstColumn="1" w:lastColumn="0" w:noHBand="0" w:noVBand="1"/>
      </w:tblPr>
      <w:tblGrid>
        <w:gridCol w:w="574"/>
        <w:gridCol w:w="1833"/>
        <w:gridCol w:w="1832"/>
        <w:gridCol w:w="801"/>
      </w:tblGrid>
      <w:tr w:rsidR="00CB7E31" w:rsidDel="00F217D2" w14:paraId="14084D96" w14:textId="2C04264C">
        <w:trPr>
          <w:trHeight w:val="245"/>
          <w:del w:id="8929" w:author="Jose Eduardo VIU" w:date="2023-04-02T00:32:00Z"/>
        </w:trPr>
        <w:tc>
          <w:tcPr>
            <w:tcW w:w="573" w:type="dxa"/>
          </w:tcPr>
          <w:p w14:paraId="25EAFD84" w14:textId="5C21BFF4" w:rsidR="00CB7E31" w:rsidDel="00F217D2" w:rsidRDefault="00000000">
            <w:pPr>
              <w:suppressAutoHyphens w:val="0"/>
              <w:spacing w:after="0" w:line="259" w:lineRule="auto"/>
              <w:ind w:left="115"/>
              <w:rPr>
                <w:del w:id="8930" w:author="Jose Eduardo VIU" w:date="2023-04-02T00:32:00Z"/>
              </w:rPr>
            </w:pPr>
            <w:del w:id="8931" w:author="Jose Eduardo VIU" w:date="2023-04-02T00:32:00Z">
              <w:r w:rsidDel="00F217D2">
                <w:delText>#</w:delText>
              </w:r>
            </w:del>
          </w:p>
        </w:tc>
        <w:tc>
          <w:tcPr>
            <w:tcW w:w="1833" w:type="dxa"/>
          </w:tcPr>
          <w:p w14:paraId="430C8074" w14:textId="156D210C" w:rsidR="00CB7E31" w:rsidDel="00F217D2" w:rsidRDefault="00000000">
            <w:pPr>
              <w:suppressAutoHyphens w:val="0"/>
              <w:spacing w:after="0" w:line="259" w:lineRule="auto"/>
              <w:rPr>
                <w:del w:id="8932" w:author="Jose Eduardo VIU" w:date="2023-04-02T00:32:00Z"/>
              </w:rPr>
            </w:pPr>
            <w:del w:id="8933" w:author="Jose Eduardo VIU" w:date="2023-04-02T00:32:00Z">
              <w:r w:rsidDel="00F217D2">
                <w:delText>Column</w:delText>
              </w:r>
            </w:del>
          </w:p>
        </w:tc>
        <w:tc>
          <w:tcPr>
            <w:tcW w:w="1832" w:type="dxa"/>
          </w:tcPr>
          <w:p w14:paraId="51A8B144" w14:textId="18263D20" w:rsidR="00CB7E31" w:rsidDel="00F217D2" w:rsidRDefault="00000000">
            <w:pPr>
              <w:suppressAutoHyphens w:val="0"/>
              <w:spacing w:after="0" w:line="259" w:lineRule="auto"/>
              <w:rPr>
                <w:del w:id="8934" w:author="Jose Eduardo VIU" w:date="2023-04-02T00:32:00Z"/>
              </w:rPr>
            </w:pPr>
            <w:del w:id="8935" w:author="Jose Eduardo VIU" w:date="2023-04-02T00:32:00Z">
              <w:r w:rsidDel="00F217D2">
                <w:delText>Non-Null Count</w:delText>
              </w:r>
            </w:del>
          </w:p>
        </w:tc>
        <w:tc>
          <w:tcPr>
            <w:tcW w:w="801" w:type="dxa"/>
          </w:tcPr>
          <w:p w14:paraId="4FA55059" w14:textId="3F7CA649" w:rsidR="00CB7E31" w:rsidDel="00F217D2" w:rsidRDefault="00000000">
            <w:pPr>
              <w:suppressAutoHyphens w:val="0"/>
              <w:spacing w:after="0" w:line="259" w:lineRule="auto"/>
              <w:rPr>
                <w:del w:id="8936" w:author="Jose Eduardo VIU" w:date="2023-04-02T00:32:00Z"/>
              </w:rPr>
            </w:pPr>
            <w:del w:id="8937" w:author="Jose Eduardo VIU" w:date="2023-04-02T00:32:00Z">
              <w:r w:rsidDel="00F217D2">
                <w:delText>Dtype</w:delText>
              </w:r>
            </w:del>
          </w:p>
        </w:tc>
      </w:tr>
      <w:tr w:rsidR="00CB7E31" w:rsidDel="00F217D2" w14:paraId="618B55F0" w14:textId="681DB04E">
        <w:trPr>
          <w:trHeight w:val="271"/>
          <w:del w:id="8938" w:author="Jose Eduardo VIU" w:date="2023-04-02T00:32:00Z"/>
        </w:trPr>
        <w:tc>
          <w:tcPr>
            <w:tcW w:w="573" w:type="dxa"/>
          </w:tcPr>
          <w:p w14:paraId="1D953282" w14:textId="02D488C7" w:rsidR="00CB7E31" w:rsidDel="00F217D2" w:rsidRDefault="00000000">
            <w:pPr>
              <w:suppressAutoHyphens w:val="0"/>
              <w:spacing w:after="0" w:line="259" w:lineRule="auto"/>
              <w:rPr>
                <w:del w:id="8939" w:author="Jose Eduardo VIU" w:date="2023-04-02T00:32:00Z"/>
              </w:rPr>
            </w:pPr>
            <w:del w:id="8940" w:author="Jose Eduardo VIU" w:date="2023-04-02T00:32:00Z">
              <w:r w:rsidDel="00F217D2">
                <w:delText>---</w:delText>
              </w:r>
            </w:del>
          </w:p>
        </w:tc>
        <w:tc>
          <w:tcPr>
            <w:tcW w:w="1833" w:type="dxa"/>
          </w:tcPr>
          <w:p w14:paraId="7FBF75D9" w14:textId="5FD5B071" w:rsidR="00CB7E31" w:rsidDel="00F217D2" w:rsidRDefault="00000000">
            <w:pPr>
              <w:suppressAutoHyphens w:val="0"/>
              <w:spacing w:after="0" w:line="259" w:lineRule="auto"/>
              <w:rPr>
                <w:del w:id="8941" w:author="Jose Eduardo VIU" w:date="2023-04-02T00:32:00Z"/>
              </w:rPr>
            </w:pPr>
            <w:del w:id="8942" w:author="Jose Eduardo VIU" w:date="2023-04-02T00:32:00Z">
              <w:r w:rsidDel="00F217D2">
                <w:delText>------</w:delText>
              </w:r>
            </w:del>
          </w:p>
        </w:tc>
        <w:tc>
          <w:tcPr>
            <w:tcW w:w="1832" w:type="dxa"/>
          </w:tcPr>
          <w:p w14:paraId="6F18F0C1" w14:textId="34563E42" w:rsidR="00CB7E31" w:rsidDel="00F217D2" w:rsidRDefault="00000000">
            <w:pPr>
              <w:suppressAutoHyphens w:val="0"/>
              <w:spacing w:after="0" w:line="259" w:lineRule="auto"/>
              <w:rPr>
                <w:del w:id="8943" w:author="Jose Eduardo VIU" w:date="2023-04-02T00:32:00Z"/>
              </w:rPr>
            </w:pPr>
            <w:del w:id="8944" w:author="Jose Eduardo VIU" w:date="2023-04-02T00:32:00Z">
              <w:r w:rsidDel="00F217D2">
                <w:delText>--------------</w:delText>
              </w:r>
            </w:del>
          </w:p>
        </w:tc>
        <w:tc>
          <w:tcPr>
            <w:tcW w:w="801" w:type="dxa"/>
          </w:tcPr>
          <w:p w14:paraId="2AD8FDBF" w14:textId="552ADAEE" w:rsidR="00CB7E31" w:rsidDel="00F217D2" w:rsidRDefault="00000000">
            <w:pPr>
              <w:suppressAutoHyphens w:val="0"/>
              <w:spacing w:after="0" w:line="259" w:lineRule="auto"/>
              <w:rPr>
                <w:del w:id="8945" w:author="Jose Eduardo VIU" w:date="2023-04-02T00:32:00Z"/>
              </w:rPr>
            </w:pPr>
            <w:del w:id="8946" w:author="Jose Eduardo VIU" w:date="2023-04-02T00:32:00Z">
              <w:r w:rsidDel="00F217D2">
                <w:delText>-----</w:delText>
              </w:r>
            </w:del>
          </w:p>
        </w:tc>
      </w:tr>
      <w:tr w:rsidR="00CB7E31" w:rsidDel="00F217D2" w14:paraId="2371A00C" w14:textId="2EDE019C">
        <w:trPr>
          <w:trHeight w:val="271"/>
          <w:del w:id="8947" w:author="Jose Eduardo VIU" w:date="2023-04-02T00:32:00Z"/>
        </w:trPr>
        <w:tc>
          <w:tcPr>
            <w:tcW w:w="573" w:type="dxa"/>
          </w:tcPr>
          <w:p w14:paraId="396CB1F4" w14:textId="13317115" w:rsidR="00CB7E31" w:rsidDel="00F217D2" w:rsidRDefault="00000000">
            <w:pPr>
              <w:suppressAutoHyphens w:val="0"/>
              <w:spacing w:after="0" w:line="259" w:lineRule="auto"/>
              <w:ind w:left="115"/>
              <w:rPr>
                <w:del w:id="8948" w:author="Jose Eduardo VIU" w:date="2023-04-02T00:32:00Z"/>
              </w:rPr>
            </w:pPr>
            <w:del w:id="8949" w:author="Jose Eduardo VIU" w:date="2023-04-02T00:32:00Z">
              <w:r w:rsidDel="00F217D2">
                <w:delText>0</w:delText>
              </w:r>
            </w:del>
          </w:p>
        </w:tc>
        <w:tc>
          <w:tcPr>
            <w:tcW w:w="1833" w:type="dxa"/>
          </w:tcPr>
          <w:p w14:paraId="19F3A859" w14:textId="2ACBD10B" w:rsidR="00CB7E31" w:rsidDel="00F217D2" w:rsidRDefault="00000000">
            <w:pPr>
              <w:suppressAutoHyphens w:val="0"/>
              <w:spacing w:after="0" w:line="259" w:lineRule="auto"/>
              <w:rPr>
                <w:del w:id="8950" w:author="Jose Eduardo VIU" w:date="2023-04-02T00:32:00Z"/>
              </w:rPr>
            </w:pPr>
            <w:del w:id="8951" w:author="Jose Eduardo VIU" w:date="2023-04-02T00:32:00Z">
              <w:r w:rsidDel="00F217D2">
                <w:delText>ct_tipo</w:delText>
              </w:r>
            </w:del>
          </w:p>
        </w:tc>
        <w:tc>
          <w:tcPr>
            <w:tcW w:w="1832" w:type="dxa"/>
          </w:tcPr>
          <w:p w14:paraId="338E157B" w14:textId="16603948" w:rsidR="00CB7E31" w:rsidDel="00F217D2" w:rsidRDefault="00000000">
            <w:pPr>
              <w:suppressAutoHyphens w:val="0"/>
              <w:spacing w:after="0" w:line="259" w:lineRule="auto"/>
              <w:rPr>
                <w:del w:id="8952" w:author="Jose Eduardo VIU" w:date="2023-04-02T00:32:00Z"/>
              </w:rPr>
            </w:pPr>
            <w:del w:id="8953" w:author="Jose Eduardo VIU" w:date="2023-04-02T00:32:00Z">
              <w:r w:rsidDel="00F217D2">
                <w:delText>5277 non-null</w:delText>
              </w:r>
            </w:del>
          </w:p>
        </w:tc>
        <w:tc>
          <w:tcPr>
            <w:tcW w:w="801" w:type="dxa"/>
          </w:tcPr>
          <w:p w14:paraId="6CDADD88" w14:textId="1494E33B" w:rsidR="00CB7E31" w:rsidDel="00F217D2" w:rsidRDefault="00000000">
            <w:pPr>
              <w:suppressAutoHyphens w:val="0"/>
              <w:spacing w:after="0" w:line="259" w:lineRule="auto"/>
              <w:rPr>
                <w:del w:id="8954" w:author="Jose Eduardo VIU" w:date="2023-04-02T00:32:00Z"/>
              </w:rPr>
            </w:pPr>
            <w:del w:id="8955" w:author="Jose Eduardo VIU" w:date="2023-04-02T00:32:00Z">
              <w:r w:rsidDel="00F217D2">
                <w:delText>int64</w:delText>
              </w:r>
            </w:del>
          </w:p>
        </w:tc>
      </w:tr>
      <w:tr w:rsidR="00CB7E31" w:rsidDel="00F217D2" w14:paraId="65D84C5B" w14:textId="36FB698B">
        <w:trPr>
          <w:trHeight w:val="271"/>
          <w:del w:id="8956" w:author="Jose Eduardo VIU" w:date="2023-04-02T00:32:00Z"/>
        </w:trPr>
        <w:tc>
          <w:tcPr>
            <w:tcW w:w="573" w:type="dxa"/>
          </w:tcPr>
          <w:p w14:paraId="5915A6BA" w14:textId="4A4A6A41" w:rsidR="00CB7E31" w:rsidDel="00F217D2" w:rsidRDefault="00000000">
            <w:pPr>
              <w:suppressAutoHyphens w:val="0"/>
              <w:spacing w:after="0" w:line="259" w:lineRule="auto"/>
              <w:ind w:left="115"/>
              <w:rPr>
                <w:del w:id="8957" w:author="Jose Eduardo VIU" w:date="2023-04-02T00:32:00Z"/>
              </w:rPr>
            </w:pPr>
            <w:del w:id="8958" w:author="Jose Eduardo VIU" w:date="2023-04-02T00:32:00Z">
              <w:r w:rsidDel="00F217D2">
                <w:delText>1</w:delText>
              </w:r>
            </w:del>
          </w:p>
        </w:tc>
        <w:tc>
          <w:tcPr>
            <w:tcW w:w="1833" w:type="dxa"/>
          </w:tcPr>
          <w:p w14:paraId="2EAA1A84" w14:textId="25753F72" w:rsidR="00CB7E31" w:rsidDel="00F217D2" w:rsidRDefault="00000000">
            <w:pPr>
              <w:suppressAutoHyphens w:val="0"/>
              <w:spacing w:after="0" w:line="259" w:lineRule="auto"/>
              <w:rPr>
                <w:del w:id="8959" w:author="Jose Eduardo VIU" w:date="2023-04-02T00:32:00Z"/>
              </w:rPr>
            </w:pPr>
            <w:del w:id="8960" w:author="Jose Eduardo VIU" w:date="2023-04-02T00:32:00Z">
              <w:r w:rsidDel="00F217D2">
                <w:delText>IncPeso</w:delText>
              </w:r>
            </w:del>
          </w:p>
        </w:tc>
        <w:tc>
          <w:tcPr>
            <w:tcW w:w="1832" w:type="dxa"/>
          </w:tcPr>
          <w:p w14:paraId="4EC817D6" w14:textId="5EC88761" w:rsidR="00CB7E31" w:rsidDel="00F217D2" w:rsidRDefault="00000000">
            <w:pPr>
              <w:suppressAutoHyphens w:val="0"/>
              <w:spacing w:after="0" w:line="259" w:lineRule="auto"/>
              <w:rPr>
                <w:del w:id="8961" w:author="Jose Eduardo VIU" w:date="2023-04-02T00:32:00Z"/>
              </w:rPr>
            </w:pPr>
            <w:del w:id="8962" w:author="Jose Eduardo VIU" w:date="2023-04-02T00:32:00Z">
              <w:r w:rsidDel="00F217D2">
                <w:delText>5277 non-null</w:delText>
              </w:r>
            </w:del>
          </w:p>
        </w:tc>
        <w:tc>
          <w:tcPr>
            <w:tcW w:w="801" w:type="dxa"/>
          </w:tcPr>
          <w:p w14:paraId="6D475D6F" w14:textId="38D3F8C5" w:rsidR="00CB7E31" w:rsidDel="00F217D2" w:rsidRDefault="00000000">
            <w:pPr>
              <w:suppressAutoHyphens w:val="0"/>
              <w:spacing w:after="0" w:line="259" w:lineRule="auto"/>
              <w:rPr>
                <w:del w:id="8963" w:author="Jose Eduardo VIU" w:date="2023-04-02T00:32:00Z"/>
              </w:rPr>
            </w:pPr>
            <w:del w:id="8964" w:author="Jose Eduardo VIU" w:date="2023-04-02T00:32:00Z">
              <w:r w:rsidDel="00F217D2">
                <w:delText>float64</w:delText>
              </w:r>
            </w:del>
          </w:p>
        </w:tc>
      </w:tr>
      <w:tr w:rsidR="00CB7E31" w:rsidDel="00F217D2" w14:paraId="52E4C346" w14:textId="05C3AA5C">
        <w:trPr>
          <w:trHeight w:val="271"/>
          <w:del w:id="8965" w:author="Jose Eduardo VIU" w:date="2023-04-02T00:32:00Z"/>
        </w:trPr>
        <w:tc>
          <w:tcPr>
            <w:tcW w:w="573" w:type="dxa"/>
          </w:tcPr>
          <w:p w14:paraId="35F62197" w14:textId="16228FC3" w:rsidR="00CB7E31" w:rsidDel="00F217D2" w:rsidRDefault="00000000">
            <w:pPr>
              <w:suppressAutoHyphens w:val="0"/>
              <w:spacing w:after="0" w:line="259" w:lineRule="auto"/>
              <w:ind w:left="115"/>
              <w:rPr>
                <w:del w:id="8966" w:author="Jose Eduardo VIU" w:date="2023-04-02T00:32:00Z"/>
              </w:rPr>
            </w:pPr>
            <w:del w:id="8967" w:author="Jose Eduardo VIU" w:date="2023-04-02T00:32:00Z">
              <w:r w:rsidDel="00F217D2">
                <w:delText>2</w:delText>
              </w:r>
            </w:del>
          </w:p>
        </w:tc>
        <w:tc>
          <w:tcPr>
            <w:tcW w:w="1833" w:type="dxa"/>
          </w:tcPr>
          <w:p w14:paraId="3E73723A" w14:textId="476FFF57" w:rsidR="00CB7E31" w:rsidDel="00F217D2" w:rsidRDefault="00000000">
            <w:pPr>
              <w:suppressAutoHyphens w:val="0"/>
              <w:spacing w:after="0" w:line="259" w:lineRule="auto"/>
              <w:rPr>
                <w:del w:id="8968" w:author="Jose Eduardo VIU" w:date="2023-04-02T00:32:00Z"/>
              </w:rPr>
            </w:pPr>
            <w:del w:id="8969" w:author="Jose Eduardo VIU" w:date="2023-04-02T00:32:00Z">
              <w:r w:rsidDel="00F217D2">
                <w:delText>NumAnimales</w:delText>
              </w:r>
            </w:del>
          </w:p>
        </w:tc>
        <w:tc>
          <w:tcPr>
            <w:tcW w:w="1832" w:type="dxa"/>
          </w:tcPr>
          <w:p w14:paraId="6DF1E2C6" w14:textId="14161A2A" w:rsidR="00CB7E31" w:rsidDel="00F217D2" w:rsidRDefault="00000000">
            <w:pPr>
              <w:suppressAutoHyphens w:val="0"/>
              <w:spacing w:after="0" w:line="259" w:lineRule="auto"/>
              <w:rPr>
                <w:del w:id="8970" w:author="Jose Eduardo VIU" w:date="2023-04-02T00:32:00Z"/>
              </w:rPr>
            </w:pPr>
            <w:del w:id="8971" w:author="Jose Eduardo VIU" w:date="2023-04-02T00:32:00Z">
              <w:r w:rsidDel="00F217D2">
                <w:delText>5277 non-null</w:delText>
              </w:r>
            </w:del>
          </w:p>
        </w:tc>
        <w:tc>
          <w:tcPr>
            <w:tcW w:w="801" w:type="dxa"/>
          </w:tcPr>
          <w:p w14:paraId="7395BF9C" w14:textId="436E9E82" w:rsidR="00CB7E31" w:rsidDel="00F217D2" w:rsidRDefault="00000000">
            <w:pPr>
              <w:suppressAutoHyphens w:val="0"/>
              <w:spacing w:after="0" w:line="259" w:lineRule="auto"/>
              <w:rPr>
                <w:del w:id="8972" w:author="Jose Eduardo VIU" w:date="2023-04-02T00:32:00Z"/>
              </w:rPr>
            </w:pPr>
            <w:del w:id="8973" w:author="Jose Eduardo VIU" w:date="2023-04-02T00:32:00Z">
              <w:r w:rsidDel="00F217D2">
                <w:delText>int64</w:delText>
              </w:r>
            </w:del>
          </w:p>
        </w:tc>
      </w:tr>
      <w:tr w:rsidR="00CB7E31" w:rsidDel="00F217D2" w14:paraId="60AC8B7F" w14:textId="18C6A5F6">
        <w:trPr>
          <w:trHeight w:val="271"/>
          <w:del w:id="8974" w:author="Jose Eduardo VIU" w:date="2023-04-02T00:32:00Z"/>
        </w:trPr>
        <w:tc>
          <w:tcPr>
            <w:tcW w:w="573" w:type="dxa"/>
          </w:tcPr>
          <w:p w14:paraId="2D243B28" w14:textId="34F6BC9B" w:rsidR="00CB7E31" w:rsidDel="00F217D2" w:rsidRDefault="00000000">
            <w:pPr>
              <w:suppressAutoHyphens w:val="0"/>
              <w:spacing w:after="0" w:line="259" w:lineRule="auto"/>
              <w:ind w:left="115"/>
              <w:rPr>
                <w:del w:id="8975" w:author="Jose Eduardo VIU" w:date="2023-04-02T00:32:00Z"/>
              </w:rPr>
            </w:pPr>
            <w:del w:id="8976" w:author="Jose Eduardo VIU" w:date="2023-04-02T00:32:00Z">
              <w:r w:rsidDel="00F217D2">
                <w:delText>3</w:delText>
              </w:r>
            </w:del>
          </w:p>
        </w:tc>
        <w:tc>
          <w:tcPr>
            <w:tcW w:w="1833" w:type="dxa"/>
          </w:tcPr>
          <w:p w14:paraId="61FE487E" w14:textId="51E8434A" w:rsidR="00CB7E31" w:rsidDel="00F217D2" w:rsidRDefault="00000000">
            <w:pPr>
              <w:suppressAutoHyphens w:val="0"/>
              <w:spacing w:after="0" w:line="259" w:lineRule="auto"/>
              <w:rPr>
                <w:del w:id="8977" w:author="Jose Eduardo VIU" w:date="2023-04-02T00:32:00Z"/>
              </w:rPr>
            </w:pPr>
            <w:del w:id="8978" w:author="Jose Eduardo VIU" w:date="2023-04-02T00:32:00Z">
              <w:r w:rsidDel="00F217D2">
                <w:delText>PesoEntMedio</w:delText>
              </w:r>
            </w:del>
          </w:p>
        </w:tc>
        <w:tc>
          <w:tcPr>
            <w:tcW w:w="1832" w:type="dxa"/>
          </w:tcPr>
          <w:p w14:paraId="732FF73E" w14:textId="48AFBA76" w:rsidR="00CB7E31" w:rsidDel="00F217D2" w:rsidRDefault="00000000">
            <w:pPr>
              <w:suppressAutoHyphens w:val="0"/>
              <w:spacing w:after="0" w:line="259" w:lineRule="auto"/>
              <w:rPr>
                <w:del w:id="8979" w:author="Jose Eduardo VIU" w:date="2023-04-02T00:32:00Z"/>
              </w:rPr>
            </w:pPr>
            <w:del w:id="8980" w:author="Jose Eduardo VIU" w:date="2023-04-02T00:32:00Z">
              <w:r w:rsidDel="00F217D2">
                <w:delText>5277 non-null</w:delText>
              </w:r>
            </w:del>
          </w:p>
        </w:tc>
        <w:tc>
          <w:tcPr>
            <w:tcW w:w="801" w:type="dxa"/>
          </w:tcPr>
          <w:p w14:paraId="122CEDD4" w14:textId="12F69534" w:rsidR="00CB7E31" w:rsidDel="00F217D2" w:rsidRDefault="00000000">
            <w:pPr>
              <w:suppressAutoHyphens w:val="0"/>
              <w:spacing w:after="0" w:line="259" w:lineRule="auto"/>
              <w:rPr>
                <w:del w:id="8981" w:author="Jose Eduardo VIU" w:date="2023-04-02T00:32:00Z"/>
              </w:rPr>
            </w:pPr>
            <w:del w:id="8982" w:author="Jose Eduardo VIU" w:date="2023-04-02T00:32:00Z">
              <w:r w:rsidDel="00F217D2">
                <w:delText>float64</w:delText>
              </w:r>
            </w:del>
          </w:p>
        </w:tc>
      </w:tr>
      <w:tr w:rsidR="00CB7E31" w:rsidDel="00F217D2" w14:paraId="59A64623" w14:textId="5D709F8E">
        <w:trPr>
          <w:trHeight w:val="271"/>
          <w:del w:id="8983" w:author="Jose Eduardo VIU" w:date="2023-04-02T00:32:00Z"/>
        </w:trPr>
        <w:tc>
          <w:tcPr>
            <w:tcW w:w="573" w:type="dxa"/>
          </w:tcPr>
          <w:p w14:paraId="56706ACA" w14:textId="12C67A0F" w:rsidR="00CB7E31" w:rsidDel="00F217D2" w:rsidRDefault="00000000">
            <w:pPr>
              <w:suppressAutoHyphens w:val="0"/>
              <w:spacing w:after="0" w:line="259" w:lineRule="auto"/>
              <w:ind w:left="115"/>
              <w:rPr>
                <w:del w:id="8984" w:author="Jose Eduardo VIU" w:date="2023-04-02T00:32:00Z"/>
              </w:rPr>
            </w:pPr>
            <w:del w:id="8985" w:author="Jose Eduardo VIU" w:date="2023-04-02T00:32:00Z">
              <w:r w:rsidDel="00F217D2">
                <w:delText>4</w:delText>
              </w:r>
            </w:del>
          </w:p>
        </w:tc>
        <w:tc>
          <w:tcPr>
            <w:tcW w:w="1833" w:type="dxa"/>
          </w:tcPr>
          <w:p w14:paraId="31BDB78D" w14:textId="76A544E9" w:rsidR="00CB7E31" w:rsidDel="00F217D2" w:rsidRDefault="00000000">
            <w:pPr>
              <w:suppressAutoHyphens w:val="0"/>
              <w:spacing w:after="0" w:line="259" w:lineRule="auto"/>
              <w:rPr>
                <w:del w:id="8986" w:author="Jose Eduardo VIU" w:date="2023-04-02T00:32:00Z"/>
              </w:rPr>
            </w:pPr>
            <w:del w:id="8987" w:author="Jose Eduardo VIU" w:date="2023-04-02T00:32:00Z">
              <w:r w:rsidDel="00F217D2">
                <w:delText>PesoRecMedio</w:delText>
              </w:r>
            </w:del>
          </w:p>
        </w:tc>
        <w:tc>
          <w:tcPr>
            <w:tcW w:w="1832" w:type="dxa"/>
          </w:tcPr>
          <w:p w14:paraId="563772D7" w14:textId="7BAD062A" w:rsidR="00CB7E31" w:rsidDel="00F217D2" w:rsidRDefault="00000000">
            <w:pPr>
              <w:suppressAutoHyphens w:val="0"/>
              <w:spacing w:after="0" w:line="259" w:lineRule="auto"/>
              <w:rPr>
                <w:del w:id="8988" w:author="Jose Eduardo VIU" w:date="2023-04-02T00:32:00Z"/>
              </w:rPr>
            </w:pPr>
            <w:del w:id="8989" w:author="Jose Eduardo VIU" w:date="2023-04-02T00:32:00Z">
              <w:r w:rsidDel="00F217D2">
                <w:delText>5277 non-null</w:delText>
              </w:r>
            </w:del>
          </w:p>
        </w:tc>
        <w:tc>
          <w:tcPr>
            <w:tcW w:w="801" w:type="dxa"/>
          </w:tcPr>
          <w:p w14:paraId="283D7B0C" w14:textId="1F9620AF" w:rsidR="00CB7E31" w:rsidDel="00F217D2" w:rsidRDefault="00000000">
            <w:pPr>
              <w:suppressAutoHyphens w:val="0"/>
              <w:spacing w:after="0" w:line="259" w:lineRule="auto"/>
              <w:rPr>
                <w:del w:id="8990" w:author="Jose Eduardo VIU" w:date="2023-04-02T00:32:00Z"/>
              </w:rPr>
            </w:pPr>
            <w:del w:id="8991" w:author="Jose Eduardo VIU" w:date="2023-04-02T00:32:00Z">
              <w:r w:rsidDel="00F217D2">
                <w:delText>float64</w:delText>
              </w:r>
            </w:del>
          </w:p>
        </w:tc>
      </w:tr>
      <w:tr w:rsidR="00CB7E31" w:rsidDel="00F217D2" w14:paraId="0649CC88" w14:textId="7C8085A6">
        <w:trPr>
          <w:trHeight w:val="271"/>
          <w:del w:id="8992" w:author="Jose Eduardo VIU" w:date="2023-04-02T00:32:00Z"/>
        </w:trPr>
        <w:tc>
          <w:tcPr>
            <w:tcW w:w="573" w:type="dxa"/>
          </w:tcPr>
          <w:p w14:paraId="5ADD9131" w14:textId="2EF91013" w:rsidR="00CB7E31" w:rsidDel="00F217D2" w:rsidRDefault="00000000">
            <w:pPr>
              <w:suppressAutoHyphens w:val="0"/>
              <w:spacing w:after="0" w:line="259" w:lineRule="auto"/>
              <w:ind w:left="115"/>
              <w:rPr>
                <w:del w:id="8993" w:author="Jose Eduardo VIU" w:date="2023-04-02T00:32:00Z"/>
              </w:rPr>
            </w:pPr>
            <w:del w:id="8994" w:author="Jose Eduardo VIU" w:date="2023-04-02T00:32:00Z">
              <w:r w:rsidDel="00F217D2">
                <w:delText>5</w:delText>
              </w:r>
            </w:del>
          </w:p>
        </w:tc>
        <w:tc>
          <w:tcPr>
            <w:tcW w:w="1833" w:type="dxa"/>
          </w:tcPr>
          <w:p w14:paraId="0117F4E6" w14:textId="77477D73" w:rsidR="00CB7E31" w:rsidDel="00F217D2" w:rsidRDefault="00000000">
            <w:pPr>
              <w:suppressAutoHyphens w:val="0"/>
              <w:spacing w:after="0" w:line="259" w:lineRule="auto"/>
              <w:rPr>
                <w:del w:id="8995" w:author="Jose Eduardo VIU" w:date="2023-04-02T00:32:00Z"/>
              </w:rPr>
            </w:pPr>
            <w:del w:id="8996" w:author="Jose Eduardo VIU" w:date="2023-04-02T00:32:00Z">
              <w:r w:rsidDel="00F217D2">
                <w:delText>bajas</w:delText>
              </w:r>
            </w:del>
          </w:p>
        </w:tc>
        <w:tc>
          <w:tcPr>
            <w:tcW w:w="1832" w:type="dxa"/>
          </w:tcPr>
          <w:p w14:paraId="0F1AC4D8" w14:textId="2331C4BE" w:rsidR="00CB7E31" w:rsidDel="00F217D2" w:rsidRDefault="00000000">
            <w:pPr>
              <w:suppressAutoHyphens w:val="0"/>
              <w:spacing w:after="0" w:line="259" w:lineRule="auto"/>
              <w:rPr>
                <w:del w:id="8997" w:author="Jose Eduardo VIU" w:date="2023-04-02T00:32:00Z"/>
              </w:rPr>
            </w:pPr>
            <w:del w:id="8998" w:author="Jose Eduardo VIU" w:date="2023-04-02T00:32:00Z">
              <w:r w:rsidDel="00F217D2">
                <w:delText>5277 non-null</w:delText>
              </w:r>
            </w:del>
          </w:p>
        </w:tc>
        <w:tc>
          <w:tcPr>
            <w:tcW w:w="801" w:type="dxa"/>
          </w:tcPr>
          <w:p w14:paraId="10FE492C" w14:textId="3543938E" w:rsidR="00CB7E31" w:rsidDel="00F217D2" w:rsidRDefault="00000000">
            <w:pPr>
              <w:suppressAutoHyphens w:val="0"/>
              <w:spacing w:after="0" w:line="259" w:lineRule="auto"/>
              <w:rPr>
                <w:del w:id="8999" w:author="Jose Eduardo VIU" w:date="2023-04-02T00:32:00Z"/>
              </w:rPr>
            </w:pPr>
            <w:del w:id="9000" w:author="Jose Eduardo VIU" w:date="2023-04-02T00:32:00Z">
              <w:r w:rsidDel="00F217D2">
                <w:delText>float64</w:delText>
              </w:r>
            </w:del>
          </w:p>
        </w:tc>
      </w:tr>
      <w:tr w:rsidR="00CB7E31" w:rsidDel="00F217D2" w14:paraId="692CD658" w14:textId="4E7AD387">
        <w:trPr>
          <w:trHeight w:val="271"/>
          <w:del w:id="9001" w:author="Jose Eduardo VIU" w:date="2023-04-02T00:32:00Z"/>
        </w:trPr>
        <w:tc>
          <w:tcPr>
            <w:tcW w:w="573" w:type="dxa"/>
          </w:tcPr>
          <w:p w14:paraId="58382754" w14:textId="759DD593" w:rsidR="00CB7E31" w:rsidDel="00F217D2" w:rsidRDefault="00000000">
            <w:pPr>
              <w:suppressAutoHyphens w:val="0"/>
              <w:spacing w:after="0" w:line="259" w:lineRule="auto"/>
              <w:ind w:left="115"/>
              <w:rPr>
                <w:del w:id="9002" w:author="Jose Eduardo VIU" w:date="2023-04-02T00:32:00Z"/>
              </w:rPr>
            </w:pPr>
            <w:del w:id="9003" w:author="Jose Eduardo VIU" w:date="2023-04-02T00:32:00Z">
              <w:r w:rsidDel="00F217D2">
                <w:delText>6</w:delText>
              </w:r>
            </w:del>
          </w:p>
        </w:tc>
        <w:tc>
          <w:tcPr>
            <w:tcW w:w="1833" w:type="dxa"/>
          </w:tcPr>
          <w:p w14:paraId="7D49A042" w14:textId="714ED3EC" w:rsidR="00CB7E31" w:rsidDel="00F217D2" w:rsidRDefault="00000000">
            <w:pPr>
              <w:suppressAutoHyphens w:val="0"/>
              <w:spacing w:after="0" w:line="259" w:lineRule="auto"/>
              <w:rPr>
                <w:del w:id="9004" w:author="Jose Eduardo VIU" w:date="2023-04-02T00:32:00Z"/>
              </w:rPr>
            </w:pPr>
            <w:del w:id="9005" w:author="Jose Eduardo VIU" w:date="2023-04-02T00:32:00Z">
              <w:r w:rsidDel="00F217D2">
                <w:delText>GPS_Longitud</w:delText>
              </w:r>
            </w:del>
          </w:p>
        </w:tc>
        <w:tc>
          <w:tcPr>
            <w:tcW w:w="1832" w:type="dxa"/>
          </w:tcPr>
          <w:p w14:paraId="0C960B4D" w14:textId="3C7AFCB2" w:rsidR="00CB7E31" w:rsidDel="00F217D2" w:rsidRDefault="00000000">
            <w:pPr>
              <w:suppressAutoHyphens w:val="0"/>
              <w:spacing w:after="0" w:line="259" w:lineRule="auto"/>
              <w:rPr>
                <w:del w:id="9006" w:author="Jose Eduardo VIU" w:date="2023-04-02T00:32:00Z"/>
              </w:rPr>
            </w:pPr>
            <w:del w:id="9007" w:author="Jose Eduardo VIU" w:date="2023-04-02T00:32:00Z">
              <w:r w:rsidDel="00F217D2">
                <w:delText>5277 non-null</w:delText>
              </w:r>
            </w:del>
          </w:p>
        </w:tc>
        <w:tc>
          <w:tcPr>
            <w:tcW w:w="801" w:type="dxa"/>
          </w:tcPr>
          <w:p w14:paraId="733C3E3E" w14:textId="2118C644" w:rsidR="00CB7E31" w:rsidDel="00F217D2" w:rsidRDefault="00000000">
            <w:pPr>
              <w:suppressAutoHyphens w:val="0"/>
              <w:spacing w:after="0" w:line="259" w:lineRule="auto"/>
              <w:rPr>
                <w:del w:id="9008" w:author="Jose Eduardo VIU" w:date="2023-04-02T00:32:00Z"/>
              </w:rPr>
            </w:pPr>
            <w:del w:id="9009" w:author="Jose Eduardo VIU" w:date="2023-04-02T00:32:00Z">
              <w:r w:rsidDel="00F217D2">
                <w:delText>float64</w:delText>
              </w:r>
            </w:del>
          </w:p>
        </w:tc>
      </w:tr>
      <w:tr w:rsidR="00CB7E31" w:rsidDel="00F217D2" w14:paraId="5D51E5DA" w14:textId="61717D10">
        <w:trPr>
          <w:trHeight w:val="271"/>
          <w:del w:id="9010" w:author="Jose Eduardo VIU" w:date="2023-04-02T00:32:00Z"/>
        </w:trPr>
        <w:tc>
          <w:tcPr>
            <w:tcW w:w="573" w:type="dxa"/>
          </w:tcPr>
          <w:p w14:paraId="7827D7B1" w14:textId="18B4FB07" w:rsidR="00CB7E31" w:rsidDel="00F217D2" w:rsidRDefault="00000000">
            <w:pPr>
              <w:suppressAutoHyphens w:val="0"/>
              <w:spacing w:after="0" w:line="259" w:lineRule="auto"/>
              <w:ind w:left="115"/>
              <w:rPr>
                <w:del w:id="9011" w:author="Jose Eduardo VIU" w:date="2023-04-02T00:32:00Z"/>
              </w:rPr>
            </w:pPr>
            <w:del w:id="9012" w:author="Jose Eduardo VIU" w:date="2023-04-02T00:32:00Z">
              <w:r w:rsidDel="00F217D2">
                <w:delText>7</w:delText>
              </w:r>
            </w:del>
          </w:p>
        </w:tc>
        <w:tc>
          <w:tcPr>
            <w:tcW w:w="1833" w:type="dxa"/>
          </w:tcPr>
          <w:p w14:paraId="2B8A8675" w14:textId="41398CE5" w:rsidR="00CB7E31" w:rsidDel="00F217D2" w:rsidRDefault="00000000">
            <w:pPr>
              <w:suppressAutoHyphens w:val="0"/>
              <w:spacing w:after="0" w:line="259" w:lineRule="auto"/>
              <w:rPr>
                <w:del w:id="9013" w:author="Jose Eduardo VIU" w:date="2023-04-02T00:32:00Z"/>
              </w:rPr>
            </w:pPr>
            <w:del w:id="9014" w:author="Jose Eduardo VIU" w:date="2023-04-02T00:32:00Z">
              <w:r w:rsidDel="00F217D2">
                <w:delText>GPS_Latitud</w:delText>
              </w:r>
            </w:del>
          </w:p>
        </w:tc>
        <w:tc>
          <w:tcPr>
            <w:tcW w:w="1832" w:type="dxa"/>
          </w:tcPr>
          <w:p w14:paraId="7C54F25E" w14:textId="21F55164" w:rsidR="00CB7E31" w:rsidDel="00F217D2" w:rsidRDefault="00000000">
            <w:pPr>
              <w:suppressAutoHyphens w:val="0"/>
              <w:spacing w:after="0" w:line="259" w:lineRule="auto"/>
              <w:rPr>
                <w:del w:id="9015" w:author="Jose Eduardo VIU" w:date="2023-04-02T00:32:00Z"/>
              </w:rPr>
            </w:pPr>
            <w:del w:id="9016" w:author="Jose Eduardo VIU" w:date="2023-04-02T00:32:00Z">
              <w:r w:rsidDel="00F217D2">
                <w:delText>5277 non-null</w:delText>
              </w:r>
            </w:del>
          </w:p>
        </w:tc>
        <w:tc>
          <w:tcPr>
            <w:tcW w:w="801" w:type="dxa"/>
          </w:tcPr>
          <w:p w14:paraId="61E3055F" w14:textId="48723BEB" w:rsidR="00CB7E31" w:rsidDel="00F217D2" w:rsidRDefault="00000000">
            <w:pPr>
              <w:suppressAutoHyphens w:val="0"/>
              <w:spacing w:after="0" w:line="259" w:lineRule="auto"/>
              <w:rPr>
                <w:del w:id="9017" w:author="Jose Eduardo VIU" w:date="2023-04-02T00:32:00Z"/>
              </w:rPr>
            </w:pPr>
            <w:del w:id="9018" w:author="Jose Eduardo VIU" w:date="2023-04-02T00:32:00Z">
              <w:r w:rsidDel="00F217D2">
                <w:delText>float64</w:delText>
              </w:r>
            </w:del>
          </w:p>
        </w:tc>
      </w:tr>
      <w:tr w:rsidR="00CB7E31" w:rsidDel="00F217D2" w14:paraId="59440132" w14:textId="756C7313">
        <w:trPr>
          <w:trHeight w:val="271"/>
          <w:del w:id="9019" w:author="Jose Eduardo VIU" w:date="2023-04-02T00:32:00Z"/>
        </w:trPr>
        <w:tc>
          <w:tcPr>
            <w:tcW w:w="573" w:type="dxa"/>
          </w:tcPr>
          <w:p w14:paraId="29EBBBF5" w14:textId="4256B5DD" w:rsidR="00CB7E31" w:rsidDel="00F217D2" w:rsidRDefault="00000000">
            <w:pPr>
              <w:suppressAutoHyphens w:val="0"/>
              <w:spacing w:after="0" w:line="259" w:lineRule="auto"/>
              <w:ind w:left="115"/>
              <w:rPr>
                <w:del w:id="9020" w:author="Jose Eduardo VIU" w:date="2023-04-02T00:32:00Z"/>
              </w:rPr>
            </w:pPr>
            <w:del w:id="9021" w:author="Jose Eduardo VIU" w:date="2023-04-02T00:32:00Z">
              <w:r w:rsidDel="00F217D2">
                <w:delText>8</w:delText>
              </w:r>
            </w:del>
          </w:p>
        </w:tc>
        <w:tc>
          <w:tcPr>
            <w:tcW w:w="1833" w:type="dxa"/>
          </w:tcPr>
          <w:p w14:paraId="53965EB9" w14:textId="73F05F48" w:rsidR="00CB7E31" w:rsidDel="00F217D2" w:rsidRDefault="00000000">
            <w:pPr>
              <w:suppressAutoHyphens w:val="0"/>
              <w:spacing w:after="0" w:line="259" w:lineRule="auto"/>
              <w:rPr>
                <w:del w:id="9022" w:author="Jose Eduardo VIU" w:date="2023-04-02T00:32:00Z"/>
              </w:rPr>
            </w:pPr>
            <w:del w:id="9023" w:author="Jose Eduardo VIU" w:date="2023-04-02T00:32:00Z">
              <w:r w:rsidDel="00F217D2">
                <w:delText>semanaEntrada</w:delText>
              </w:r>
            </w:del>
          </w:p>
        </w:tc>
        <w:tc>
          <w:tcPr>
            <w:tcW w:w="1832" w:type="dxa"/>
          </w:tcPr>
          <w:p w14:paraId="4ABCCC4D" w14:textId="5ABAE708" w:rsidR="00CB7E31" w:rsidDel="00F217D2" w:rsidRDefault="00000000">
            <w:pPr>
              <w:suppressAutoHyphens w:val="0"/>
              <w:spacing w:after="0" w:line="259" w:lineRule="auto"/>
              <w:rPr>
                <w:del w:id="9024" w:author="Jose Eduardo VIU" w:date="2023-04-02T00:32:00Z"/>
              </w:rPr>
            </w:pPr>
            <w:del w:id="9025" w:author="Jose Eduardo VIU" w:date="2023-04-02T00:32:00Z">
              <w:r w:rsidDel="00F217D2">
                <w:delText>5277 non-null</w:delText>
              </w:r>
            </w:del>
          </w:p>
        </w:tc>
        <w:tc>
          <w:tcPr>
            <w:tcW w:w="801" w:type="dxa"/>
          </w:tcPr>
          <w:p w14:paraId="47F691CB" w14:textId="182242E1" w:rsidR="00CB7E31" w:rsidDel="00F217D2" w:rsidRDefault="00000000">
            <w:pPr>
              <w:suppressAutoHyphens w:val="0"/>
              <w:spacing w:after="0" w:line="259" w:lineRule="auto"/>
              <w:rPr>
                <w:del w:id="9026" w:author="Jose Eduardo VIU" w:date="2023-04-02T00:32:00Z"/>
              </w:rPr>
            </w:pPr>
            <w:del w:id="9027" w:author="Jose Eduardo VIU" w:date="2023-04-02T00:32:00Z">
              <w:r w:rsidDel="00F217D2">
                <w:delText>int64</w:delText>
              </w:r>
            </w:del>
          </w:p>
        </w:tc>
      </w:tr>
      <w:tr w:rsidR="00CB7E31" w:rsidDel="00F217D2" w14:paraId="0542BFA2" w14:textId="404C3B54">
        <w:trPr>
          <w:trHeight w:val="271"/>
          <w:del w:id="9028" w:author="Jose Eduardo VIU" w:date="2023-04-02T00:32:00Z"/>
        </w:trPr>
        <w:tc>
          <w:tcPr>
            <w:tcW w:w="573" w:type="dxa"/>
          </w:tcPr>
          <w:p w14:paraId="20EEBCF3" w14:textId="569525E7" w:rsidR="00CB7E31" w:rsidDel="00F217D2" w:rsidRDefault="00000000">
            <w:pPr>
              <w:suppressAutoHyphens w:val="0"/>
              <w:spacing w:after="0" w:line="259" w:lineRule="auto"/>
              <w:ind w:left="115"/>
              <w:rPr>
                <w:del w:id="9029" w:author="Jose Eduardo VIU" w:date="2023-04-02T00:32:00Z"/>
              </w:rPr>
            </w:pPr>
            <w:del w:id="9030" w:author="Jose Eduardo VIU" w:date="2023-04-02T00:32:00Z">
              <w:r w:rsidDel="00F217D2">
                <w:delText>9</w:delText>
              </w:r>
            </w:del>
          </w:p>
        </w:tc>
        <w:tc>
          <w:tcPr>
            <w:tcW w:w="1833" w:type="dxa"/>
          </w:tcPr>
          <w:p w14:paraId="01D36B55" w14:textId="3D6E1EC1" w:rsidR="00CB7E31" w:rsidDel="00F217D2" w:rsidRDefault="00000000">
            <w:pPr>
              <w:suppressAutoHyphens w:val="0"/>
              <w:spacing w:after="0" w:line="259" w:lineRule="auto"/>
              <w:rPr>
                <w:del w:id="9031" w:author="Jose Eduardo VIU" w:date="2023-04-02T00:32:00Z"/>
              </w:rPr>
            </w:pPr>
            <w:del w:id="9032" w:author="Jose Eduardo VIU" w:date="2023-04-02T00:32:00Z">
              <w:r w:rsidDel="00F217D2">
                <w:delText>añoEntrada</w:delText>
              </w:r>
            </w:del>
          </w:p>
        </w:tc>
        <w:tc>
          <w:tcPr>
            <w:tcW w:w="1832" w:type="dxa"/>
          </w:tcPr>
          <w:p w14:paraId="26C94012" w14:textId="604AAD99" w:rsidR="00CB7E31" w:rsidDel="00F217D2" w:rsidRDefault="00000000">
            <w:pPr>
              <w:suppressAutoHyphens w:val="0"/>
              <w:spacing w:after="0" w:line="259" w:lineRule="auto"/>
              <w:rPr>
                <w:del w:id="9033" w:author="Jose Eduardo VIU" w:date="2023-04-02T00:32:00Z"/>
              </w:rPr>
            </w:pPr>
            <w:del w:id="9034" w:author="Jose Eduardo VIU" w:date="2023-04-02T00:32:00Z">
              <w:r w:rsidDel="00F217D2">
                <w:delText>5277 non-null</w:delText>
              </w:r>
            </w:del>
          </w:p>
        </w:tc>
        <w:tc>
          <w:tcPr>
            <w:tcW w:w="801" w:type="dxa"/>
          </w:tcPr>
          <w:p w14:paraId="11ABC21E" w14:textId="16A7D968" w:rsidR="00CB7E31" w:rsidDel="00F217D2" w:rsidRDefault="00000000">
            <w:pPr>
              <w:suppressAutoHyphens w:val="0"/>
              <w:spacing w:after="0" w:line="259" w:lineRule="auto"/>
              <w:rPr>
                <w:del w:id="9035" w:author="Jose Eduardo VIU" w:date="2023-04-02T00:32:00Z"/>
              </w:rPr>
            </w:pPr>
            <w:del w:id="9036" w:author="Jose Eduardo VIU" w:date="2023-04-02T00:32:00Z">
              <w:r w:rsidDel="00F217D2">
                <w:delText>int64</w:delText>
              </w:r>
            </w:del>
          </w:p>
        </w:tc>
      </w:tr>
      <w:tr w:rsidR="00CB7E31" w:rsidDel="00F217D2" w14:paraId="4722089E" w14:textId="4EB8335C">
        <w:trPr>
          <w:trHeight w:val="271"/>
          <w:del w:id="9037" w:author="Jose Eduardo VIU" w:date="2023-04-02T00:32:00Z"/>
        </w:trPr>
        <w:tc>
          <w:tcPr>
            <w:tcW w:w="573" w:type="dxa"/>
          </w:tcPr>
          <w:p w14:paraId="6CBE6F4F" w14:textId="03E58647" w:rsidR="00CB7E31" w:rsidDel="00F217D2" w:rsidRDefault="00000000">
            <w:pPr>
              <w:suppressAutoHyphens w:val="0"/>
              <w:spacing w:after="0" w:line="259" w:lineRule="auto"/>
              <w:ind w:left="115"/>
              <w:rPr>
                <w:del w:id="9038" w:author="Jose Eduardo VIU" w:date="2023-04-02T00:32:00Z"/>
              </w:rPr>
            </w:pPr>
            <w:del w:id="9039" w:author="Jose Eduardo VIU" w:date="2023-04-02T00:32:00Z">
              <w:r w:rsidDel="00F217D2">
                <w:delText>10</w:delText>
              </w:r>
            </w:del>
          </w:p>
        </w:tc>
        <w:tc>
          <w:tcPr>
            <w:tcW w:w="1833" w:type="dxa"/>
          </w:tcPr>
          <w:p w14:paraId="60C11226" w14:textId="63ABFBC0" w:rsidR="00CB7E31" w:rsidDel="00F217D2" w:rsidRDefault="00000000">
            <w:pPr>
              <w:suppressAutoHyphens w:val="0"/>
              <w:spacing w:after="0" w:line="259" w:lineRule="auto"/>
              <w:rPr>
                <w:del w:id="9040" w:author="Jose Eduardo VIU" w:date="2023-04-02T00:32:00Z"/>
              </w:rPr>
            </w:pPr>
            <w:del w:id="9041" w:author="Jose Eduardo VIU" w:date="2023-04-02T00:32:00Z">
              <w:r w:rsidDel="00F217D2">
                <w:delText>PorcHembras</w:delText>
              </w:r>
            </w:del>
          </w:p>
        </w:tc>
        <w:tc>
          <w:tcPr>
            <w:tcW w:w="1832" w:type="dxa"/>
          </w:tcPr>
          <w:p w14:paraId="69E21DBC" w14:textId="2794D89F" w:rsidR="00CB7E31" w:rsidDel="00F217D2" w:rsidRDefault="00000000">
            <w:pPr>
              <w:suppressAutoHyphens w:val="0"/>
              <w:spacing w:after="0" w:line="259" w:lineRule="auto"/>
              <w:rPr>
                <w:del w:id="9042" w:author="Jose Eduardo VIU" w:date="2023-04-02T00:32:00Z"/>
              </w:rPr>
            </w:pPr>
            <w:del w:id="9043" w:author="Jose Eduardo VIU" w:date="2023-04-02T00:32:00Z">
              <w:r w:rsidDel="00F217D2">
                <w:delText>5277 non-null</w:delText>
              </w:r>
            </w:del>
          </w:p>
        </w:tc>
        <w:tc>
          <w:tcPr>
            <w:tcW w:w="801" w:type="dxa"/>
          </w:tcPr>
          <w:p w14:paraId="229B9EA6" w14:textId="072FC57E" w:rsidR="00CB7E31" w:rsidDel="00F217D2" w:rsidRDefault="00000000">
            <w:pPr>
              <w:suppressAutoHyphens w:val="0"/>
              <w:spacing w:after="0" w:line="259" w:lineRule="auto"/>
              <w:rPr>
                <w:del w:id="9044" w:author="Jose Eduardo VIU" w:date="2023-04-02T00:32:00Z"/>
              </w:rPr>
            </w:pPr>
            <w:del w:id="9045" w:author="Jose Eduardo VIU" w:date="2023-04-02T00:32:00Z">
              <w:r w:rsidDel="00F217D2">
                <w:delText>float64</w:delText>
              </w:r>
            </w:del>
          </w:p>
        </w:tc>
      </w:tr>
      <w:tr w:rsidR="00CB7E31" w:rsidDel="00F217D2" w14:paraId="268D3C87" w14:textId="100C1954">
        <w:trPr>
          <w:trHeight w:val="271"/>
          <w:del w:id="9046" w:author="Jose Eduardo VIU" w:date="2023-04-02T00:32:00Z"/>
        </w:trPr>
        <w:tc>
          <w:tcPr>
            <w:tcW w:w="573" w:type="dxa"/>
          </w:tcPr>
          <w:p w14:paraId="7FB165B8" w14:textId="448A37FD" w:rsidR="00CB7E31" w:rsidDel="00F217D2" w:rsidRDefault="00000000">
            <w:pPr>
              <w:suppressAutoHyphens w:val="0"/>
              <w:spacing w:after="0" w:line="259" w:lineRule="auto"/>
              <w:ind w:left="115"/>
              <w:rPr>
                <w:del w:id="9047" w:author="Jose Eduardo VIU" w:date="2023-04-02T00:32:00Z"/>
              </w:rPr>
            </w:pPr>
            <w:del w:id="9048" w:author="Jose Eduardo VIU" w:date="2023-04-02T00:32:00Z">
              <w:r w:rsidDel="00F217D2">
                <w:delText>11</w:delText>
              </w:r>
            </w:del>
          </w:p>
        </w:tc>
        <w:tc>
          <w:tcPr>
            <w:tcW w:w="1833" w:type="dxa"/>
          </w:tcPr>
          <w:p w14:paraId="53983941" w14:textId="6C028285" w:rsidR="00CB7E31" w:rsidDel="00F217D2" w:rsidRDefault="00000000">
            <w:pPr>
              <w:suppressAutoHyphens w:val="0"/>
              <w:spacing w:after="0" w:line="259" w:lineRule="auto"/>
              <w:rPr>
                <w:del w:id="9049" w:author="Jose Eduardo VIU" w:date="2023-04-02T00:32:00Z"/>
              </w:rPr>
            </w:pPr>
            <w:del w:id="9050" w:author="Jose Eduardo VIU" w:date="2023-04-02T00:32:00Z">
              <w:r w:rsidDel="00F217D2">
                <w:delText>PiensoCerdaDia</w:delText>
              </w:r>
            </w:del>
          </w:p>
        </w:tc>
        <w:tc>
          <w:tcPr>
            <w:tcW w:w="1832" w:type="dxa"/>
          </w:tcPr>
          <w:p w14:paraId="11D964BB" w14:textId="7D521F99" w:rsidR="00CB7E31" w:rsidDel="00F217D2" w:rsidRDefault="00000000">
            <w:pPr>
              <w:suppressAutoHyphens w:val="0"/>
              <w:spacing w:after="0" w:line="259" w:lineRule="auto"/>
              <w:rPr>
                <w:del w:id="9051" w:author="Jose Eduardo VIU" w:date="2023-04-02T00:32:00Z"/>
              </w:rPr>
            </w:pPr>
            <w:del w:id="9052" w:author="Jose Eduardo VIU" w:date="2023-04-02T00:32:00Z">
              <w:r w:rsidDel="00F217D2">
                <w:delText>5277 non-null</w:delText>
              </w:r>
            </w:del>
          </w:p>
        </w:tc>
        <w:tc>
          <w:tcPr>
            <w:tcW w:w="801" w:type="dxa"/>
          </w:tcPr>
          <w:p w14:paraId="5BFA25E9" w14:textId="7228532F" w:rsidR="00CB7E31" w:rsidDel="00F217D2" w:rsidRDefault="00000000">
            <w:pPr>
              <w:suppressAutoHyphens w:val="0"/>
              <w:spacing w:after="0" w:line="259" w:lineRule="auto"/>
              <w:rPr>
                <w:del w:id="9053" w:author="Jose Eduardo VIU" w:date="2023-04-02T00:32:00Z"/>
              </w:rPr>
            </w:pPr>
            <w:del w:id="9054" w:author="Jose Eduardo VIU" w:date="2023-04-02T00:32:00Z">
              <w:r w:rsidDel="00F217D2">
                <w:delText>float64</w:delText>
              </w:r>
            </w:del>
          </w:p>
        </w:tc>
      </w:tr>
      <w:tr w:rsidR="00CB7E31" w:rsidDel="00F217D2" w14:paraId="2D321A02" w14:textId="7B0ADAA0">
        <w:trPr>
          <w:trHeight w:val="271"/>
          <w:del w:id="9055" w:author="Jose Eduardo VIU" w:date="2023-04-02T00:32:00Z"/>
        </w:trPr>
        <w:tc>
          <w:tcPr>
            <w:tcW w:w="573" w:type="dxa"/>
          </w:tcPr>
          <w:p w14:paraId="1357DB91" w14:textId="64ED73C5" w:rsidR="00CB7E31" w:rsidDel="00F217D2" w:rsidRDefault="00000000">
            <w:pPr>
              <w:suppressAutoHyphens w:val="0"/>
              <w:spacing w:after="0" w:line="259" w:lineRule="auto"/>
              <w:ind w:left="115"/>
              <w:rPr>
                <w:del w:id="9056" w:author="Jose Eduardo VIU" w:date="2023-04-02T00:32:00Z"/>
              </w:rPr>
            </w:pPr>
            <w:del w:id="9057" w:author="Jose Eduardo VIU" w:date="2023-04-02T00:32:00Z">
              <w:r w:rsidDel="00F217D2">
                <w:delText>12</w:delText>
              </w:r>
            </w:del>
          </w:p>
        </w:tc>
        <w:tc>
          <w:tcPr>
            <w:tcW w:w="1833" w:type="dxa"/>
          </w:tcPr>
          <w:p w14:paraId="2C8EF8F5" w14:textId="1E446632" w:rsidR="00CB7E31" w:rsidDel="00F217D2" w:rsidRDefault="00000000">
            <w:pPr>
              <w:suppressAutoHyphens w:val="0"/>
              <w:spacing w:after="0" w:line="259" w:lineRule="auto"/>
              <w:rPr>
                <w:del w:id="9058" w:author="Jose Eduardo VIU" w:date="2023-04-02T00:32:00Z"/>
              </w:rPr>
            </w:pPr>
            <w:del w:id="9059" w:author="Jose Eduardo VIU" w:date="2023-04-02T00:32:00Z">
              <w:r w:rsidDel="00F217D2">
                <w:delText>ct_raza_0</w:delText>
              </w:r>
            </w:del>
          </w:p>
        </w:tc>
        <w:tc>
          <w:tcPr>
            <w:tcW w:w="1832" w:type="dxa"/>
          </w:tcPr>
          <w:p w14:paraId="03F19A16" w14:textId="4F8F338F" w:rsidR="00CB7E31" w:rsidDel="00F217D2" w:rsidRDefault="00000000">
            <w:pPr>
              <w:suppressAutoHyphens w:val="0"/>
              <w:spacing w:after="0" w:line="259" w:lineRule="auto"/>
              <w:rPr>
                <w:del w:id="9060" w:author="Jose Eduardo VIU" w:date="2023-04-02T00:32:00Z"/>
              </w:rPr>
            </w:pPr>
            <w:del w:id="9061" w:author="Jose Eduardo VIU" w:date="2023-04-02T00:32:00Z">
              <w:r w:rsidDel="00F217D2">
                <w:delText>5277 non-null</w:delText>
              </w:r>
            </w:del>
          </w:p>
        </w:tc>
        <w:tc>
          <w:tcPr>
            <w:tcW w:w="801" w:type="dxa"/>
          </w:tcPr>
          <w:p w14:paraId="66B0F19E" w14:textId="4919BA3F" w:rsidR="00CB7E31" w:rsidDel="00F217D2" w:rsidRDefault="00000000">
            <w:pPr>
              <w:suppressAutoHyphens w:val="0"/>
              <w:spacing w:after="0" w:line="259" w:lineRule="auto"/>
              <w:rPr>
                <w:del w:id="9062" w:author="Jose Eduardo VIU" w:date="2023-04-02T00:32:00Z"/>
              </w:rPr>
            </w:pPr>
            <w:del w:id="9063" w:author="Jose Eduardo VIU" w:date="2023-04-02T00:32:00Z">
              <w:r w:rsidDel="00F217D2">
                <w:delText>uint8</w:delText>
              </w:r>
            </w:del>
          </w:p>
        </w:tc>
      </w:tr>
      <w:tr w:rsidR="00CB7E31" w:rsidDel="00F217D2" w14:paraId="5D5A710E" w14:textId="48E3C639">
        <w:trPr>
          <w:trHeight w:val="271"/>
          <w:del w:id="9064" w:author="Jose Eduardo VIU" w:date="2023-04-02T00:32:00Z"/>
        </w:trPr>
        <w:tc>
          <w:tcPr>
            <w:tcW w:w="573" w:type="dxa"/>
          </w:tcPr>
          <w:p w14:paraId="761C8FDF" w14:textId="37639820" w:rsidR="00CB7E31" w:rsidDel="00F217D2" w:rsidRDefault="00000000">
            <w:pPr>
              <w:suppressAutoHyphens w:val="0"/>
              <w:spacing w:after="0" w:line="259" w:lineRule="auto"/>
              <w:ind w:left="115"/>
              <w:rPr>
                <w:del w:id="9065" w:author="Jose Eduardo VIU" w:date="2023-04-02T00:32:00Z"/>
              </w:rPr>
            </w:pPr>
            <w:del w:id="9066" w:author="Jose Eduardo VIU" w:date="2023-04-02T00:32:00Z">
              <w:r w:rsidDel="00F217D2">
                <w:delText>13</w:delText>
              </w:r>
            </w:del>
          </w:p>
        </w:tc>
        <w:tc>
          <w:tcPr>
            <w:tcW w:w="1833" w:type="dxa"/>
          </w:tcPr>
          <w:p w14:paraId="40C8535A" w14:textId="7A369DFF" w:rsidR="00CB7E31" w:rsidDel="00F217D2" w:rsidRDefault="00000000">
            <w:pPr>
              <w:suppressAutoHyphens w:val="0"/>
              <w:spacing w:after="0" w:line="259" w:lineRule="auto"/>
              <w:rPr>
                <w:del w:id="9067" w:author="Jose Eduardo VIU" w:date="2023-04-02T00:32:00Z"/>
              </w:rPr>
            </w:pPr>
            <w:del w:id="9068" w:author="Jose Eduardo VIU" w:date="2023-04-02T00:32:00Z">
              <w:r w:rsidDel="00F217D2">
                <w:delText>ct_raza_7</w:delText>
              </w:r>
            </w:del>
          </w:p>
        </w:tc>
        <w:tc>
          <w:tcPr>
            <w:tcW w:w="1832" w:type="dxa"/>
          </w:tcPr>
          <w:p w14:paraId="6032688E" w14:textId="7ED877E6" w:rsidR="00CB7E31" w:rsidDel="00F217D2" w:rsidRDefault="00000000">
            <w:pPr>
              <w:suppressAutoHyphens w:val="0"/>
              <w:spacing w:after="0" w:line="259" w:lineRule="auto"/>
              <w:rPr>
                <w:del w:id="9069" w:author="Jose Eduardo VIU" w:date="2023-04-02T00:32:00Z"/>
              </w:rPr>
            </w:pPr>
            <w:del w:id="9070" w:author="Jose Eduardo VIU" w:date="2023-04-02T00:32:00Z">
              <w:r w:rsidDel="00F217D2">
                <w:delText>5277 non-null</w:delText>
              </w:r>
            </w:del>
          </w:p>
        </w:tc>
        <w:tc>
          <w:tcPr>
            <w:tcW w:w="801" w:type="dxa"/>
          </w:tcPr>
          <w:p w14:paraId="08E1E6A8" w14:textId="357E49D8" w:rsidR="00CB7E31" w:rsidDel="00F217D2" w:rsidRDefault="00000000">
            <w:pPr>
              <w:suppressAutoHyphens w:val="0"/>
              <w:spacing w:after="0" w:line="259" w:lineRule="auto"/>
              <w:rPr>
                <w:del w:id="9071" w:author="Jose Eduardo VIU" w:date="2023-04-02T00:32:00Z"/>
              </w:rPr>
            </w:pPr>
            <w:del w:id="9072" w:author="Jose Eduardo VIU" w:date="2023-04-02T00:32:00Z">
              <w:r w:rsidDel="00F217D2">
                <w:delText>uint8</w:delText>
              </w:r>
            </w:del>
          </w:p>
        </w:tc>
      </w:tr>
      <w:tr w:rsidR="00CB7E31" w:rsidDel="00F217D2" w14:paraId="5D730837" w14:textId="47583B58">
        <w:trPr>
          <w:trHeight w:val="271"/>
          <w:del w:id="9073" w:author="Jose Eduardo VIU" w:date="2023-04-02T00:32:00Z"/>
        </w:trPr>
        <w:tc>
          <w:tcPr>
            <w:tcW w:w="573" w:type="dxa"/>
          </w:tcPr>
          <w:p w14:paraId="71AFFE80" w14:textId="3F13BBE4" w:rsidR="00CB7E31" w:rsidDel="00F217D2" w:rsidRDefault="00000000">
            <w:pPr>
              <w:suppressAutoHyphens w:val="0"/>
              <w:spacing w:after="0" w:line="259" w:lineRule="auto"/>
              <w:ind w:left="115"/>
              <w:rPr>
                <w:del w:id="9074" w:author="Jose Eduardo VIU" w:date="2023-04-02T00:32:00Z"/>
              </w:rPr>
            </w:pPr>
            <w:del w:id="9075" w:author="Jose Eduardo VIU" w:date="2023-04-02T00:32:00Z">
              <w:r w:rsidDel="00F217D2">
                <w:delText>14</w:delText>
              </w:r>
            </w:del>
          </w:p>
        </w:tc>
        <w:tc>
          <w:tcPr>
            <w:tcW w:w="1833" w:type="dxa"/>
          </w:tcPr>
          <w:p w14:paraId="07C35B3B" w14:textId="1190C21C" w:rsidR="00CB7E31" w:rsidDel="00F217D2" w:rsidRDefault="00000000">
            <w:pPr>
              <w:suppressAutoHyphens w:val="0"/>
              <w:spacing w:after="0" w:line="259" w:lineRule="auto"/>
              <w:rPr>
                <w:del w:id="9076" w:author="Jose Eduardo VIU" w:date="2023-04-02T00:32:00Z"/>
              </w:rPr>
            </w:pPr>
            <w:del w:id="9077" w:author="Jose Eduardo VIU" w:date="2023-04-02T00:32:00Z">
              <w:r w:rsidDel="00F217D2">
                <w:delText>ct_raza_15</w:delText>
              </w:r>
            </w:del>
          </w:p>
        </w:tc>
        <w:tc>
          <w:tcPr>
            <w:tcW w:w="1832" w:type="dxa"/>
          </w:tcPr>
          <w:p w14:paraId="6C8F9B1B" w14:textId="5896C715" w:rsidR="00CB7E31" w:rsidDel="00F217D2" w:rsidRDefault="00000000">
            <w:pPr>
              <w:suppressAutoHyphens w:val="0"/>
              <w:spacing w:after="0" w:line="259" w:lineRule="auto"/>
              <w:rPr>
                <w:del w:id="9078" w:author="Jose Eduardo VIU" w:date="2023-04-02T00:32:00Z"/>
              </w:rPr>
            </w:pPr>
            <w:del w:id="9079" w:author="Jose Eduardo VIU" w:date="2023-04-02T00:32:00Z">
              <w:r w:rsidDel="00F217D2">
                <w:delText>5277 non-null</w:delText>
              </w:r>
            </w:del>
          </w:p>
        </w:tc>
        <w:tc>
          <w:tcPr>
            <w:tcW w:w="801" w:type="dxa"/>
          </w:tcPr>
          <w:p w14:paraId="5C3E4F3F" w14:textId="2843AD33" w:rsidR="00CB7E31" w:rsidDel="00F217D2" w:rsidRDefault="00000000">
            <w:pPr>
              <w:suppressAutoHyphens w:val="0"/>
              <w:spacing w:after="0" w:line="259" w:lineRule="auto"/>
              <w:rPr>
                <w:del w:id="9080" w:author="Jose Eduardo VIU" w:date="2023-04-02T00:32:00Z"/>
              </w:rPr>
            </w:pPr>
            <w:del w:id="9081" w:author="Jose Eduardo VIU" w:date="2023-04-02T00:32:00Z">
              <w:r w:rsidDel="00F217D2">
                <w:delText>uint8</w:delText>
              </w:r>
            </w:del>
          </w:p>
        </w:tc>
      </w:tr>
      <w:tr w:rsidR="00CB7E31" w:rsidDel="00F217D2" w14:paraId="197E091B" w14:textId="5B5A9995">
        <w:trPr>
          <w:trHeight w:val="271"/>
          <w:del w:id="9082" w:author="Jose Eduardo VIU" w:date="2023-04-02T00:32:00Z"/>
        </w:trPr>
        <w:tc>
          <w:tcPr>
            <w:tcW w:w="573" w:type="dxa"/>
          </w:tcPr>
          <w:p w14:paraId="210F0824" w14:textId="7CF4D891" w:rsidR="00CB7E31" w:rsidDel="00F217D2" w:rsidRDefault="00000000">
            <w:pPr>
              <w:suppressAutoHyphens w:val="0"/>
              <w:spacing w:after="0" w:line="259" w:lineRule="auto"/>
              <w:ind w:left="115"/>
              <w:rPr>
                <w:del w:id="9083" w:author="Jose Eduardo VIU" w:date="2023-04-02T00:32:00Z"/>
              </w:rPr>
            </w:pPr>
            <w:del w:id="9084" w:author="Jose Eduardo VIU" w:date="2023-04-02T00:32:00Z">
              <w:r w:rsidDel="00F217D2">
                <w:delText>15</w:delText>
              </w:r>
            </w:del>
          </w:p>
        </w:tc>
        <w:tc>
          <w:tcPr>
            <w:tcW w:w="1833" w:type="dxa"/>
          </w:tcPr>
          <w:p w14:paraId="58B7FE9B" w14:textId="265FD096" w:rsidR="00CB7E31" w:rsidDel="00F217D2" w:rsidRDefault="00000000">
            <w:pPr>
              <w:suppressAutoHyphens w:val="0"/>
              <w:spacing w:after="0" w:line="259" w:lineRule="auto"/>
              <w:rPr>
                <w:del w:id="9085" w:author="Jose Eduardo VIU" w:date="2023-04-02T00:32:00Z"/>
              </w:rPr>
            </w:pPr>
            <w:del w:id="9086" w:author="Jose Eduardo VIU" w:date="2023-04-02T00:32:00Z">
              <w:r w:rsidDel="00F217D2">
                <w:delText>ct_raza_69</w:delText>
              </w:r>
            </w:del>
          </w:p>
        </w:tc>
        <w:tc>
          <w:tcPr>
            <w:tcW w:w="1832" w:type="dxa"/>
          </w:tcPr>
          <w:p w14:paraId="25AF5C9F" w14:textId="42820A71" w:rsidR="00CB7E31" w:rsidDel="00F217D2" w:rsidRDefault="00000000">
            <w:pPr>
              <w:suppressAutoHyphens w:val="0"/>
              <w:spacing w:after="0" w:line="259" w:lineRule="auto"/>
              <w:rPr>
                <w:del w:id="9087" w:author="Jose Eduardo VIU" w:date="2023-04-02T00:32:00Z"/>
              </w:rPr>
            </w:pPr>
            <w:del w:id="9088" w:author="Jose Eduardo VIU" w:date="2023-04-02T00:32:00Z">
              <w:r w:rsidDel="00F217D2">
                <w:delText>5277 non-null</w:delText>
              </w:r>
            </w:del>
          </w:p>
        </w:tc>
        <w:tc>
          <w:tcPr>
            <w:tcW w:w="801" w:type="dxa"/>
          </w:tcPr>
          <w:p w14:paraId="53811135" w14:textId="0D88FCE5" w:rsidR="00CB7E31" w:rsidDel="00F217D2" w:rsidRDefault="00000000">
            <w:pPr>
              <w:suppressAutoHyphens w:val="0"/>
              <w:spacing w:after="0" w:line="259" w:lineRule="auto"/>
              <w:rPr>
                <w:del w:id="9089" w:author="Jose Eduardo VIU" w:date="2023-04-02T00:32:00Z"/>
              </w:rPr>
            </w:pPr>
            <w:del w:id="9090" w:author="Jose Eduardo VIU" w:date="2023-04-02T00:32:00Z">
              <w:r w:rsidDel="00F217D2">
                <w:delText>uint8</w:delText>
              </w:r>
            </w:del>
          </w:p>
        </w:tc>
      </w:tr>
      <w:tr w:rsidR="00CB7E31" w:rsidDel="00F217D2" w14:paraId="642996FC" w14:textId="2298F1BB">
        <w:trPr>
          <w:trHeight w:val="271"/>
          <w:del w:id="9091" w:author="Jose Eduardo VIU" w:date="2023-04-02T00:32:00Z"/>
        </w:trPr>
        <w:tc>
          <w:tcPr>
            <w:tcW w:w="573" w:type="dxa"/>
          </w:tcPr>
          <w:p w14:paraId="13300509" w14:textId="760E9B1F" w:rsidR="00CB7E31" w:rsidDel="00F217D2" w:rsidRDefault="00000000">
            <w:pPr>
              <w:suppressAutoHyphens w:val="0"/>
              <w:spacing w:after="0" w:line="259" w:lineRule="auto"/>
              <w:ind w:left="115"/>
              <w:rPr>
                <w:del w:id="9092" w:author="Jose Eduardo VIU" w:date="2023-04-02T00:32:00Z"/>
              </w:rPr>
            </w:pPr>
            <w:del w:id="9093" w:author="Jose Eduardo VIU" w:date="2023-04-02T00:32:00Z">
              <w:r w:rsidDel="00F217D2">
                <w:delText>16</w:delText>
              </w:r>
            </w:del>
          </w:p>
        </w:tc>
        <w:tc>
          <w:tcPr>
            <w:tcW w:w="1833" w:type="dxa"/>
          </w:tcPr>
          <w:p w14:paraId="343DF4E6" w14:textId="2D1D544A" w:rsidR="00CB7E31" w:rsidDel="00F217D2" w:rsidRDefault="00000000">
            <w:pPr>
              <w:suppressAutoHyphens w:val="0"/>
              <w:spacing w:after="0" w:line="259" w:lineRule="auto"/>
              <w:rPr>
                <w:del w:id="9094" w:author="Jose Eduardo VIU" w:date="2023-04-02T00:32:00Z"/>
              </w:rPr>
            </w:pPr>
            <w:del w:id="9095" w:author="Jose Eduardo VIU" w:date="2023-04-02T00:32:00Z">
              <w:r w:rsidDel="00F217D2">
                <w:delText>ct_raza_80</w:delText>
              </w:r>
            </w:del>
          </w:p>
        </w:tc>
        <w:tc>
          <w:tcPr>
            <w:tcW w:w="1832" w:type="dxa"/>
          </w:tcPr>
          <w:p w14:paraId="47E8F219" w14:textId="6B18827C" w:rsidR="00CB7E31" w:rsidDel="00F217D2" w:rsidRDefault="00000000">
            <w:pPr>
              <w:suppressAutoHyphens w:val="0"/>
              <w:spacing w:after="0" w:line="259" w:lineRule="auto"/>
              <w:rPr>
                <w:del w:id="9096" w:author="Jose Eduardo VIU" w:date="2023-04-02T00:32:00Z"/>
              </w:rPr>
            </w:pPr>
            <w:del w:id="9097" w:author="Jose Eduardo VIU" w:date="2023-04-02T00:32:00Z">
              <w:r w:rsidDel="00F217D2">
                <w:delText>5277 non-null</w:delText>
              </w:r>
            </w:del>
          </w:p>
        </w:tc>
        <w:tc>
          <w:tcPr>
            <w:tcW w:w="801" w:type="dxa"/>
          </w:tcPr>
          <w:p w14:paraId="4E9C7B0E" w14:textId="4D67CFBA" w:rsidR="00CB7E31" w:rsidDel="00F217D2" w:rsidRDefault="00000000">
            <w:pPr>
              <w:suppressAutoHyphens w:val="0"/>
              <w:spacing w:after="0" w:line="259" w:lineRule="auto"/>
              <w:rPr>
                <w:del w:id="9098" w:author="Jose Eduardo VIU" w:date="2023-04-02T00:32:00Z"/>
              </w:rPr>
            </w:pPr>
            <w:del w:id="9099" w:author="Jose Eduardo VIU" w:date="2023-04-02T00:32:00Z">
              <w:r w:rsidDel="00F217D2">
                <w:delText>uint8</w:delText>
              </w:r>
            </w:del>
          </w:p>
        </w:tc>
      </w:tr>
      <w:tr w:rsidR="00CB7E31" w:rsidDel="00F217D2" w14:paraId="1C94C114" w14:textId="71C7149A">
        <w:trPr>
          <w:trHeight w:val="271"/>
          <w:del w:id="9100" w:author="Jose Eduardo VIU" w:date="2023-04-02T00:32:00Z"/>
        </w:trPr>
        <w:tc>
          <w:tcPr>
            <w:tcW w:w="573" w:type="dxa"/>
          </w:tcPr>
          <w:p w14:paraId="2A9225A7" w14:textId="6B4E0E8D" w:rsidR="00CB7E31" w:rsidDel="00F217D2" w:rsidRDefault="00000000">
            <w:pPr>
              <w:suppressAutoHyphens w:val="0"/>
              <w:spacing w:after="0" w:line="259" w:lineRule="auto"/>
              <w:ind w:left="115"/>
              <w:rPr>
                <w:del w:id="9101" w:author="Jose Eduardo VIU" w:date="2023-04-02T00:32:00Z"/>
              </w:rPr>
            </w:pPr>
            <w:del w:id="9102" w:author="Jose Eduardo VIU" w:date="2023-04-02T00:32:00Z">
              <w:r w:rsidDel="00F217D2">
                <w:delText>17</w:delText>
              </w:r>
            </w:del>
          </w:p>
        </w:tc>
        <w:tc>
          <w:tcPr>
            <w:tcW w:w="1833" w:type="dxa"/>
          </w:tcPr>
          <w:p w14:paraId="43BB44EB" w14:textId="56874AB1" w:rsidR="00CB7E31" w:rsidDel="00F217D2" w:rsidRDefault="00000000">
            <w:pPr>
              <w:suppressAutoHyphens w:val="0"/>
              <w:spacing w:after="0" w:line="259" w:lineRule="auto"/>
              <w:rPr>
                <w:del w:id="9103" w:author="Jose Eduardo VIU" w:date="2023-04-02T00:32:00Z"/>
              </w:rPr>
            </w:pPr>
            <w:del w:id="9104" w:author="Jose Eduardo VIU" w:date="2023-04-02T00:32:00Z">
              <w:r w:rsidDel="00F217D2">
                <w:delText>ct_raza_81</w:delText>
              </w:r>
            </w:del>
          </w:p>
        </w:tc>
        <w:tc>
          <w:tcPr>
            <w:tcW w:w="1832" w:type="dxa"/>
          </w:tcPr>
          <w:p w14:paraId="024FCFA1" w14:textId="5C6C235B" w:rsidR="00CB7E31" w:rsidDel="00F217D2" w:rsidRDefault="00000000">
            <w:pPr>
              <w:suppressAutoHyphens w:val="0"/>
              <w:spacing w:after="0" w:line="259" w:lineRule="auto"/>
              <w:rPr>
                <w:del w:id="9105" w:author="Jose Eduardo VIU" w:date="2023-04-02T00:32:00Z"/>
              </w:rPr>
            </w:pPr>
            <w:del w:id="9106" w:author="Jose Eduardo VIU" w:date="2023-04-02T00:32:00Z">
              <w:r w:rsidDel="00F217D2">
                <w:delText>5277 non-null</w:delText>
              </w:r>
            </w:del>
          </w:p>
        </w:tc>
        <w:tc>
          <w:tcPr>
            <w:tcW w:w="801" w:type="dxa"/>
          </w:tcPr>
          <w:p w14:paraId="4ADD0850" w14:textId="67959D79" w:rsidR="00CB7E31" w:rsidDel="00F217D2" w:rsidRDefault="00000000">
            <w:pPr>
              <w:suppressAutoHyphens w:val="0"/>
              <w:spacing w:after="0" w:line="259" w:lineRule="auto"/>
              <w:rPr>
                <w:del w:id="9107" w:author="Jose Eduardo VIU" w:date="2023-04-02T00:32:00Z"/>
              </w:rPr>
            </w:pPr>
            <w:del w:id="9108" w:author="Jose Eduardo VIU" w:date="2023-04-02T00:32:00Z">
              <w:r w:rsidDel="00F217D2">
                <w:delText>uint8</w:delText>
              </w:r>
            </w:del>
          </w:p>
        </w:tc>
      </w:tr>
      <w:tr w:rsidR="00CB7E31" w:rsidDel="00F217D2" w14:paraId="1DBC2F6E" w14:textId="7536C1AC">
        <w:trPr>
          <w:trHeight w:val="271"/>
          <w:del w:id="9109" w:author="Jose Eduardo VIU" w:date="2023-04-02T00:32:00Z"/>
        </w:trPr>
        <w:tc>
          <w:tcPr>
            <w:tcW w:w="573" w:type="dxa"/>
          </w:tcPr>
          <w:p w14:paraId="11BFE8D8" w14:textId="0DDF340E" w:rsidR="00CB7E31" w:rsidDel="00F217D2" w:rsidRDefault="00000000">
            <w:pPr>
              <w:suppressAutoHyphens w:val="0"/>
              <w:spacing w:after="0" w:line="259" w:lineRule="auto"/>
              <w:ind w:left="115"/>
              <w:rPr>
                <w:del w:id="9110" w:author="Jose Eduardo VIU" w:date="2023-04-02T00:32:00Z"/>
              </w:rPr>
            </w:pPr>
            <w:del w:id="9111" w:author="Jose Eduardo VIU" w:date="2023-04-02T00:32:00Z">
              <w:r w:rsidDel="00F217D2">
                <w:delText>18</w:delText>
              </w:r>
            </w:del>
          </w:p>
        </w:tc>
        <w:tc>
          <w:tcPr>
            <w:tcW w:w="1833" w:type="dxa"/>
          </w:tcPr>
          <w:p w14:paraId="0A547260" w14:textId="1B1819DE" w:rsidR="00CB7E31" w:rsidDel="00F217D2" w:rsidRDefault="00000000">
            <w:pPr>
              <w:suppressAutoHyphens w:val="0"/>
              <w:spacing w:after="0" w:line="259" w:lineRule="auto"/>
              <w:rPr>
                <w:del w:id="9112" w:author="Jose Eduardo VIU" w:date="2023-04-02T00:32:00Z"/>
              </w:rPr>
            </w:pPr>
            <w:del w:id="9113" w:author="Jose Eduardo VIU" w:date="2023-04-02T00:32:00Z">
              <w:r w:rsidDel="00F217D2">
                <w:delText>ct_raza_88</w:delText>
              </w:r>
            </w:del>
          </w:p>
        </w:tc>
        <w:tc>
          <w:tcPr>
            <w:tcW w:w="1832" w:type="dxa"/>
          </w:tcPr>
          <w:p w14:paraId="64B4806C" w14:textId="062BC855" w:rsidR="00CB7E31" w:rsidDel="00F217D2" w:rsidRDefault="00000000">
            <w:pPr>
              <w:suppressAutoHyphens w:val="0"/>
              <w:spacing w:after="0" w:line="259" w:lineRule="auto"/>
              <w:rPr>
                <w:del w:id="9114" w:author="Jose Eduardo VIU" w:date="2023-04-02T00:32:00Z"/>
              </w:rPr>
            </w:pPr>
            <w:del w:id="9115" w:author="Jose Eduardo VIU" w:date="2023-04-02T00:32:00Z">
              <w:r w:rsidDel="00F217D2">
                <w:delText>5277 non-null</w:delText>
              </w:r>
            </w:del>
          </w:p>
        </w:tc>
        <w:tc>
          <w:tcPr>
            <w:tcW w:w="801" w:type="dxa"/>
          </w:tcPr>
          <w:p w14:paraId="7BAFAE3C" w14:textId="1F395320" w:rsidR="00CB7E31" w:rsidDel="00F217D2" w:rsidRDefault="00000000">
            <w:pPr>
              <w:suppressAutoHyphens w:val="0"/>
              <w:spacing w:after="0" w:line="259" w:lineRule="auto"/>
              <w:rPr>
                <w:del w:id="9116" w:author="Jose Eduardo VIU" w:date="2023-04-02T00:32:00Z"/>
              </w:rPr>
            </w:pPr>
            <w:del w:id="9117" w:author="Jose Eduardo VIU" w:date="2023-04-02T00:32:00Z">
              <w:r w:rsidDel="00F217D2">
                <w:delText>uint8</w:delText>
              </w:r>
            </w:del>
          </w:p>
        </w:tc>
      </w:tr>
      <w:tr w:rsidR="00CB7E31" w:rsidDel="00F217D2" w14:paraId="3FABD673" w14:textId="7F20282B">
        <w:trPr>
          <w:trHeight w:val="245"/>
          <w:del w:id="9118" w:author="Jose Eduardo VIU" w:date="2023-04-02T00:32:00Z"/>
        </w:trPr>
        <w:tc>
          <w:tcPr>
            <w:tcW w:w="573" w:type="dxa"/>
          </w:tcPr>
          <w:p w14:paraId="57745DB6" w14:textId="2AFC6134" w:rsidR="00CB7E31" w:rsidDel="00F217D2" w:rsidRDefault="00000000">
            <w:pPr>
              <w:suppressAutoHyphens w:val="0"/>
              <w:spacing w:after="0" w:line="259" w:lineRule="auto"/>
              <w:ind w:left="115"/>
              <w:rPr>
                <w:del w:id="9119" w:author="Jose Eduardo VIU" w:date="2023-04-02T00:32:00Z"/>
              </w:rPr>
            </w:pPr>
            <w:del w:id="9120" w:author="Jose Eduardo VIU" w:date="2023-04-02T00:32:00Z">
              <w:r w:rsidDel="00F217D2">
                <w:delText>19</w:delText>
              </w:r>
            </w:del>
          </w:p>
        </w:tc>
        <w:tc>
          <w:tcPr>
            <w:tcW w:w="1833" w:type="dxa"/>
          </w:tcPr>
          <w:p w14:paraId="263BE549" w14:textId="72C8CB7E" w:rsidR="00CB7E31" w:rsidDel="00F217D2" w:rsidRDefault="00000000">
            <w:pPr>
              <w:suppressAutoHyphens w:val="0"/>
              <w:spacing w:after="0" w:line="259" w:lineRule="auto"/>
              <w:rPr>
                <w:del w:id="9121" w:author="Jose Eduardo VIU" w:date="2023-04-02T00:32:00Z"/>
              </w:rPr>
            </w:pPr>
            <w:del w:id="9122" w:author="Jose Eduardo VIU" w:date="2023-04-02T00:32:00Z">
              <w:r w:rsidDel="00F217D2">
                <w:delText>ct_raza_93</w:delText>
              </w:r>
            </w:del>
          </w:p>
        </w:tc>
        <w:tc>
          <w:tcPr>
            <w:tcW w:w="1832" w:type="dxa"/>
          </w:tcPr>
          <w:p w14:paraId="62D7F703" w14:textId="03B6485E" w:rsidR="00CB7E31" w:rsidDel="00F217D2" w:rsidRDefault="00000000">
            <w:pPr>
              <w:suppressAutoHyphens w:val="0"/>
              <w:spacing w:after="0" w:line="259" w:lineRule="auto"/>
              <w:rPr>
                <w:del w:id="9123" w:author="Jose Eduardo VIU" w:date="2023-04-02T00:32:00Z"/>
              </w:rPr>
            </w:pPr>
            <w:del w:id="9124" w:author="Jose Eduardo VIU" w:date="2023-04-02T00:32:00Z">
              <w:r w:rsidDel="00F217D2">
                <w:delText>5277 non-null</w:delText>
              </w:r>
            </w:del>
          </w:p>
        </w:tc>
        <w:tc>
          <w:tcPr>
            <w:tcW w:w="801" w:type="dxa"/>
          </w:tcPr>
          <w:p w14:paraId="122C1199" w14:textId="224D00B0" w:rsidR="00CB7E31" w:rsidDel="00F217D2" w:rsidRDefault="00000000">
            <w:pPr>
              <w:suppressAutoHyphens w:val="0"/>
              <w:spacing w:after="0" w:line="259" w:lineRule="auto"/>
              <w:rPr>
                <w:del w:id="9125" w:author="Jose Eduardo VIU" w:date="2023-04-02T00:32:00Z"/>
              </w:rPr>
            </w:pPr>
            <w:del w:id="9126" w:author="Jose Eduardo VIU" w:date="2023-04-02T00:32:00Z">
              <w:r w:rsidDel="00F217D2">
                <w:delText>uint8</w:delText>
              </w:r>
            </w:del>
          </w:p>
        </w:tc>
      </w:tr>
    </w:tbl>
    <w:p w14:paraId="3E4ED8A3" w14:textId="38121943" w:rsidR="00CB7E31" w:rsidDel="00F217D2" w:rsidRDefault="00000000">
      <w:pPr>
        <w:ind w:left="628" w:right="197"/>
        <w:rPr>
          <w:del w:id="9127" w:author="Jose Eduardo VIU" w:date="2023-04-02T00:32:00Z"/>
        </w:rPr>
      </w:pPr>
      <w:del w:id="9128" w:author="Jose Eduardo VIU" w:date="2023-04-02T00:32:00Z">
        <w:r w:rsidDel="00F217D2">
          <w:delText>dtypes: float64(8), int64(4), uint8(8)</w:delText>
        </w:r>
      </w:del>
    </w:p>
    <w:p w14:paraId="71D9BD67" w14:textId="60ADD97A" w:rsidR="00CB7E31" w:rsidDel="00F217D2" w:rsidRDefault="00000000">
      <w:pPr>
        <w:ind w:left="628" w:right="197"/>
        <w:rPr>
          <w:del w:id="9129" w:author="Jose Eduardo VIU" w:date="2023-04-02T00:32:00Z"/>
        </w:rPr>
      </w:pPr>
      <w:del w:id="9130" w:author="Jose Eduardo VIU" w:date="2023-04-02T00:32:00Z">
        <w:r w:rsidDel="00F217D2">
          <w:delText>memory usage: 536.1 KB</w:delText>
        </w:r>
      </w:del>
    </w:p>
    <w:p w14:paraId="4944109A" w14:textId="4124E366" w:rsidR="00CB7E31" w:rsidDel="00F217D2" w:rsidRDefault="00000000">
      <w:pPr>
        <w:pStyle w:val="Ttulo4"/>
        <w:rPr>
          <w:del w:id="9131" w:author="Jose Eduardo VIU" w:date="2023-04-02T00:32:00Z"/>
        </w:rPr>
      </w:pPr>
      <w:del w:id="9132" w:author="Jose Eduardo VIU" w:date="2023-04-02T00:32:00Z">
        <w:r w:rsidDel="00F217D2">
          <w:delText>Comprobar si hay variables dependientes</w:delText>
        </w:r>
      </w:del>
    </w:p>
    <w:p w14:paraId="533DCB45" w14:textId="61EDAD8A" w:rsidR="00CB7E31" w:rsidDel="00F217D2" w:rsidRDefault="00000000">
      <w:pPr>
        <w:spacing w:after="956" w:line="259" w:lineRule="auto"/>
        <w:rPr>
          <w:del w:id="9133" w:author="Jose Eduardo VIU" w:date="2023-04-02T00:32:00Z"/>
        </w:rPr>
      </w:pPr>
      <w:del w:id="9134" w:author="Jose Eduardo VIU" w:date="2023-04-02T00:32:00Z">
        <w:r>
          <w:pict w14:anchorId="0EBDA13E">
            <v:group id="Group 17734" o:spid="_x0000_s2179" style="width:499.65pt;height:422.1pt;mso-position-horizontal-relative:char;mso-position-vertical-relative:line" coordsize="63457,53607">
              <v:shape id="Forma libre: forma 803" o:spid="_x0000_s2180" style="position:absolute;left:4021;width:59436;height:7779;visibility:visible;mso-wrap-style:square;v-text-anchor:top" coordsize="16510,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" path="m69,l16440,v39,,70,31,70,70l16510,2091v,39,-31,70,-70,70l69,2161v-39,,-70,-31,-70,-70l-1,70c-1,31,30,,69,xe" fillcolor="#cfcfcf" stroked="f" strokeweight="0">
                <v:path arrowok="t"/>
              </v:shape>
              <v:shape id="Forma libre: forma 804" o:spid="_x0000_s2181" style="position:absolute;left:4147;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" path="m34,-1r16371,c16424,-1,16440,15,16440,34r,2021c16440,2074,16424,2090,16405,2090l34,2090v-19,,-35,-16,-35,-35l-1,34c-1,15,15,-1,34,-1xe" fillcolor="#f7f7f7" stroked="f" strokeweight="0">
                <v:path arrowok="t"/>
              </v:shape>
              <v:shape id="Cuadro de texto 805" o:spid="_x0000_s2182"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" filled="f" stroked="f" strokeweight="0">
                <v:textbox style="mso-next-textbox:#Cuadro de texto 805" inset="0,0,0,0">
                  <w:txbxContent>
                    <w:p w14:paraId="12B79460" w14:textId="77777777" w:rsidR="00CB7E31" w:rsidRDefault="00000000">
                      <w:pPr>
                        <w:overflowPunct w:val="0"/>
                        <w:spacing w:after="0" w:line="240" w:lineRule="auto"/>
                      </w:pPr>
                      <w:r>
                        <w:rPr>
                          <w:rFonts w:cstheme="minorBidi"/>
                          <w:color w:val="303F9F"/>
                        </w:rPr>
                        <w:t>[10]:</w:t>
                      </w:r>
                    </w:p>
                  </w:txbxContent>
                </v:textbox>
              </v:shape>
              <v:shape id="Cuadro de texto 806" o:spid="_x0000_s2183" type="#_x0000_t202" style="position:absolute;left:4521;top:388;width:96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5ml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ltIC/M+EIyPQXAAD//wMAUEsBAi0AFAAGAAgAAAAhANvh9svuAAAAhQEAABMAAAAAAAAA&#10;AAAAAAAAAAAAAFtDb250ZW50X1R5cGVzXS54bWxQSwECLQAUAAYACAAAACEAWvQsW78AAAAVAQAA&#10;CwAAAAAAAAAAAAAAAAAfAQAAX3JlbHMvLnJlbHNQSwECLQAUAAYACAAAACEARiOZpcYAAADcAAAA&#10;DwAAAAAAAAAAAAAAAAAHAgAAZHJzL2Rvd25yZXYueG1sUEsFBgAAAAADAAMAtwAAAPoCAAAAAA==&#10;" filled="f" stroked="f" strokeweight="0">
                <v:textbox style="mso-next-textbox:#Cuadro de texto 806" inset="0,0,0,0">
                  <w:txbxContent>
                    <w:p w14:paraId="224001FA" w14:textId="77777777" w:rsidR="00CB7E31" w:rsidRDefault="00000000">
                      <w:pPr>
                        <w:overflowPunct w:val="0"/>
                        <w:spacing w:after="0" w:line="240" w:lineRule="auto"/>
                      </w:pPr>
                      <w:r>
                        <w:rPr>
                          <w:rFonts w:cstheme="minorBidi"/>
                        </w:rPr>
                        <w:t>attributes</w:t>
                      </w:r>
                    </w:p>
                  </w:txbxContent>
                </v:textbox>
              </v:shape>
              <v:shape id="Cuadro de texto 807" o:spid="_x0000_s2184" type="#_x0000_t202" style="position:absolute;left:1252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" filled="f" stroked="f" strokeweight="0">
                <v:textbox style="mso-next-textbox:#Cuadro de texto 807" inset="0,0,0,0">
                  <w:txbxContent>
                    <w:p w14:paraId="56D26F02" w14:textId="77777777" w:rsidR="00CB7E31" w:rsidRDefault="00000000">
                      <w:pPr>
                        <w:overflowPunct w:val="0"/>
                        <w:spacing w:after="0" w:line="240" w:lineRule="auto"/>
                      </w:pPr>
                      <w:r>
                        <w:rPr>
                          <w:rFonts w:cstheme="minorBidi"/>
                          <w:color w:val="666666"/>
                        </w:rPr>
                        <w:t>=</w:t>
                      </w:r>
                    </w:p>
                  </w:txbxContent>
                </v:textbox>
              </v:shape>
              <v:shape id="Cuadro de texto 808" o:spid="_x0000_s2185" type="#_x0000_t202" style="position:absolute;left:1397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" filled="f" stroked="f" strokeweight="0">
                <v:textbox style="mso-next-textbox:#Cuadro de texto 808" inset="0,0,0,0">
                  <w:txbxContent>
                    <w:p w14:paraId="3B129D57" w14:textId="77777777" w:rsidR="00CB7E31" w:rsidRDefault="00000000">
                      <w:pPr>
                        <w:overflowPunct w:val="0"/>
                        <w:spacing w:after="0" w:line="240" w:lineRule="auto"/>
                      </w:pPr>
                      <w:r>
                        <w:rPr>
                          <w:rFonts w:cstheme="minorBidi"/>
                        </w:rPr>
                        <w:t>[</w:t>
                      </w:r>
                    </w:p>
                  </w:txbxContent>
                </v:textbox>
              </v:shape>
              <v:shape id="Cuadro de texto 809" o:spid="_x0000_s2186" type="#_x0000_t202" style="position:absolute;left:14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" filled="f" stroked="f" strokeweight="0">
                <v:textbox style="mso-next-textbox:#Cuadro de texto 809" inset="0,0,0,0">
                  <w:txbxContent>
                    <w:p w14:paraId="0BC699B9" w14:textId="77777777" w:rsidR="00CB7E31" w:rsidRDefault="00000000">
                      <w:pPr>
                        <w:overflowPunct w:val="0"/>
                        <w:spacing w:after="0" w:line="240" w:lineRule="auto"/>
                      </w:pPr>
                      <w:r>
                        <w:rPr>
                          <w:rFonts w:cstheme="minorBidi"/>
                          <w:color w:val="BA2121"/>
                        </w:rPr>
                        <w:t>'</w:t>
                      </w:r>
                    </w:p>
                  </w:txbxContent>
                </v:textbox>
              </v:shape>
              <v:shape id="Cuadro de texto 810" o:spid="_x0000_s2187" type="#_x0000_t202" style="position:absolute;left:15429;top:388;width:29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" filled="f" stroked="f" strokeweight="0">
                <v:textbox style="mso-next-textbox:#Cuadro de texto 810" inset="0,0,0,0">
                  <w:txbxContent>
                    <w:p w14:paraId="7C881657" w14:textId="77777777" w:rsidR="00CB7E31" w:rsidRDefault="00000000">
                      <w:pPr>
                        <w:overflowPunct w:val="0"/>
                        <w:spacing w:after="0" w:line="240" w:lineRule="auto"/>
                      </w:pPr>
                      <w:r>
                        <w:rPr>
                          <w:rFonts w:cstheme="minorBidi"/>
                          <w:color w:val="BA2121"/>
                        </w:rPr>
                        <w:t>GMD</w:t>
                      </w:r>
                    </w:p>
                  </w:txbxContent>
                </v:textbox>
              </v:shape>
              <v:shape id="Cuadro de texto 811" o:spid="_x0000_s2188" type="#_x0000_t202" style="position:absolute;left:1761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" filled="f" stroked="f" strokeweight="0">
                <v:textbox style="mso-next-textbox:#Cuadro de texto 811" inset="0,0,0,0">
                  <w:txbxContent>
                    <w:p w14:paraId="7850D5EA" w14:textId="77777777" w:rsidR="00CB7E31" w:rsidRDefault="00000000">
                      <w:pPr>
                        <w:overflowPunct w:val="0"/>
                        <w:spacing w:after="0" w:line="240" w:lineRule="auto"/>
                      </w:pPr>
                      <w:r>
                        <w:rPr>
                          <w:rFonts w:cstheme="minorBidi"/>
                          <w:color w:val="BA2121"/>
                        </w:rPr>
                        <w:t>'</w:t>
                      </w:r>
                    </w:p>
                  </w:txbxContent>
                </v:textbox>
              </v:shape>
              <v:shape id="Cuadro de texto 812" o:spid="_x0000_s2189" type="#_x0000_t202" style="position:absolute;left:1834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" filled="f" stroked="f" strokeweight="0">
                <v:textbox style="mso-next-textbox:#Cuadro de texto 812" inset="0,0,0,0">
                  <w:txbxContent>
                    <w:p w14:paraId="2BB58B5E" w14:textId="77777777" w:rsidR="00CB7E31" w:rsidRDefault="00000000">
                      <w:pPr>
                        <w:overflowPunct w:val="0"/>
                        <w:spacing w:after="0" w:line="240" w:lineRule="auto"/>
                      </w:pPr>
                      <w:r>
                        <w:rPr>
                          <w:rFonts w:cstheme="minorBidi"/>
                        </w:rPr>
                        <w:t>,</w:t>
                      </w:r>
                    </w:p>
                  </w:txbxContent>
                </v:textbox>
              </v:shape>
              <v:shape id="Cuadro de texto 813" o:spid="_x0000_s2190" type="#_x0000_t202" style="position:absolute;left:1980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" filled="f" stroked="f" strokeweight="0">
                <v:textbox style="mso-next-textbox:#Cuadro de texto 813" inset="0,0,0,0">
                  <w:txbxContent>
                    <w:p w14:paraId="7D2984EC" w14:textId="77777777" w:rsidR="00CB7E31" w:rsidRDefault="00000000">
                      <w:pPr>
                        <w:overflowPunct w:val="0"/>
                        <w:spacing w:after="0" w:line="240" w:lineRule="auto"/>
                      </w:pPr>
                      <w:r>
                        <w:rPr>
                          <w:rFonts w:cstheme="minorBidi"/>
                          <w:color w:val="BA2121"/>
                        </w:rPr>
                        <w:t>'</w:t>
                      </w:r>
                    </w:p>
                  </w:txbxContent>
                </v:textbox>
              </v:shape>
              <v:shape id="Cuadro de texto 814" o:spid="_x0000_s2191" type="#_x0000_t202" style="position:absolute;left:20523;top:388;width:676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" filled="f" stroked="f" strokeweight="0">
                <v:textbox style="mso-next-textbox:#Cuadro de texto 814" inset="0,0,0,0">
                  <w:txbxContent>
                    <w:p w14:paraId="0F868DFE" w14:textId="77777777" w:rsidR="00CB7E31" w:rsidRDefault="00000000">
                      <w:pPr>
                        <w:overflowPunct w:val="0"/>
                        <w:spacing w:after="0" w:line="240" w:lineRule="auto"/>
                      </w:pPr>
                      <w:r>
                        <w:rPr>
                          <w:rFonts w:cstheme="minorBidi"/>
                          <w:color w:val="BA2121"/>
                        </w:rPr>
                        <w:t>IncPeso</w:t>
                      </w:r>
                    </w:p>
                  </w:txbxContent>
                </v:textbox>
              </v:shape>
              <v:shape id="Cuadro de texto 815" o:spid="_x0000_s2192" type="#_x0000_t202" style="position:absolute;left:25617;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" filled="f" stroked="f" strokeweight="0">
                <v:textbox style="mso-next-textbox:#Cuadro de texto 815" inset="0,0,0,0">
                  <w:txbxContent>
                    <w:p w14:paraId="40277977" w14:textId="77777777" w:rsidR="00CB7E31" w:rsidRDefault="00000000">
                      <w:pPr>
                        <w:overflowPunct w:val="0"/>
                        <w:spacing w:after="0" w:line="240" w:lineRule="auto"/>
                      </w:pPr>
                      <w:r>
                        <w:rPr>
                          <w:rFonts w:cstheme="minorBidi"/>
                          <w:color w:val="BA2121"/>
                        </w:rPr>
                        <w:t>'</w:t>
                      </w:r>
                    </w:p>
                  </w:txbxContent>
                </v:textbox>
              </v:shape>
              <v:shape id="Cuadro de texto 816" o:spid="_x0000_s2193" type="#_x0000_t202" style="position:absolute;left:2634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94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Zwu4nwlHQKY3AAAA//8DAFBLAQItABQABgAIAAAAIQDb4fbL7gAAAIUBAAATAAAAAAAA&#10;AAAAAAAAAAAAAABbQ29udGVudF9UeXBlc10ueG1sUEsBAi0AFAAGAAgAAAAhAFr0LFu/AAAAFQEA&#10;AAsAAAAAAAAAAAAAAAAAHwEAAF9yZWxzLy5yZWxzUEsBAi0AFAAGAAgAAAAhAMP6D3jHAAAA3AAA&#10;AA8AAAAAAAAAAAAAAAAABwIAAGRycy9kb3ducmV2LnhtbFBLBQYAAAAAAwADALcAAAD7AgAAAAA=&#10;" filled="f" stroked="f" strokeweight="0">
                <v:textbox style="mso-next-textbox:#Cuadro de texto 816" inset="0,0,0,0">
                  <w:txbxContent>
                    <w:p w14:paraId="4BE14AF6" w14:textId="77777777" w:rsidR="00CB7E31" w:rsidRDefault="00000000">
                      <w:pPr>
                        <w:overflowPunct w:val="0"/>
                        <w:spacing w:after="0" w:line="240" w:lineRule="auto"/>
                      </w:pPr>
                      <w:r>
                        <w:rPr>
                          <w:rFonts w:cstheme="minorBidi"/>
                        </w:rPr>
                        <w:t>,</w:t>
                      </w:r>
                    </w:p>
                  </w:txbxContent>
                </v:textbox>
              </v:shape>
              <v:shape id="Cuadro de texto 817" o:spid="_x0000_s2194" type="#_x0000_t202" style="position:absolute;left:2779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" filled="f" stroked="f" strokeweight="0">
                <v:textbox style="mso-next-textbox:#Cuadro de texto 817" inset="0,0,0,0">
                  <w:txbxContent>
                    <w:p w14:paraId="7E12128C" w14:textId="77777777" w:rsidR="00CB7E31" w:rsidRDefault="00000000">
                      <w:pPr>
                        <w:overflowPunct w:val="0"/>
                        <w:spacing w:after="0" w:line="240" w:lineRule="auto"/>
                      </w:pPr>
                      <w:r>
                        <w:rPr>
                          <w:rFonts w:cstheme="minorBidi"/>
                          <w:color w:val="BA2121"/>
                        </w:rPr>
                        <w:t>'</w:t>
                      </w:r>
                    </w:p>
                  </w:txbxContent>
                </v:textbox>
              </v:shape>
              <v:shape id="Cuadro de texto 818" o:spid="_x0000_s2195" type="#_x0000_t202" style="position:absolute;left:28522;top:388;width:1064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" filled="f" stroked="f" strokeweight="0">
                <v:textbox style="mso-next-textbox:#Cuadro de texto 818" inset="0,0,0,0">
                  <w:txbxContent>
                    <w:p w14:paraId="42D02C63" w14:textId="77777777" w:rsidR="00CB7E31" w:rsidRDefault="00000000">
                      <w:pPr>
                        <w:overflowPunct w:val="0"/>
                        <w:spacing w:after="0" w:line="240" w:lineRule="auto"/>
                      </w:pPr>
                      <w:r>
                        <w:rPr>
                          <w:rFonts w:cstheme="minorBidi"/>
                          <w:color w:val="BA2121"/>
                        </w:rPr>
                        <w:t>NumAnimales</w:t>
                      </w:r>
                    </w:p>
                  </w:txbxContent>
                </v:textbox>
              </v:shape>
              <v:shape id="Cuadro de texto 819" o:spid="_x0000_s2196" type="#_x0000_t202" style="position:absolute;left:36532;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ZsK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sMoe/M+EIyNUvAAAA//8DAFBLAQItABQABgAIAAAAIQDb4fbL7gAAAIUBAAATAAAAAAAA&#10;AAAAAAAAAAAAAABbQ29udGVudF9UeXBlc10ueG1sUEsBAi0AFAAGAAgAAAAhAFr0LFu/AAAAFQEA&#10;AAsAAAAAAAAAAAAAAAAAHwEAAF9yZWxzLy5yZWxzUEsBAi0AFAAGAAgAAAAhALJlmwrHAAAA3AAA&#10;AA8AAAAAAAAAAAAAAAAABwIAAGRycy9kb3ducmV2LnhtbFBLBQYAAAAAAwADALcAAAD7AgAAAAA=&#10;" filled="f" stroked="f" strokeweight="0">
                <v:textbox style="mso-next-textbox:#Cuadro de texto 819" inset="0,0,0,0">
                  <w:txbxContent>
                    <w:p w14:paraId="071212D1" w14:textId="77777777" w:rsidR="00CB7E31" w:rsidRDefault="00000000">
                      <w:pPr>
                        <w:overflowPunct w:val="0"/>
                        <w:spacing w:after="0" w:line="240" w:lineRule="auto"/>
                      </w:pPr>
                      <w:r>
                        <w:rPr>
                          <w:rFonts w:cstheme="minorBidi"/>
                          <w:color w:val="BA2121"/>
                        </w:rPr>
                        <w:t>'</w:t>
                      </w:r>
                    </w:p>
                  </w:txbxContent>
                </v:textbox>
              </v:shape>
              <v:shape id="Cuadro de texto 820" o:spid="_x0000_s2197" type="#_x0000_t202" style="position:absolute;left:3725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" filled="f" stroked="f" strokeweight="0">
                <v:textbox style="mso-next-textbox:#Cuadro de texto 820" inset="0,0,0,0">
                  <w:txbxContent>
                    <w:p w14:paraId="5720FF44" w14:textId="77777777" w:rsidR="00CB7E31" w:rsidRDefault="00000000">
                      <w:pPr>
                        <w:overflowPunct w:val="0"/>
                        <w:spacing w:after="0" w:line="240" w:lineRule="auto"/>
                      </w:pPr>
                      <w:r>
                        <w:rPr>
                          <w:rFonts w:cstheme="minorBidi"/>
                        </w:rPr>
                        <w:t>,</w:t>
                      </w:r>
                    </w:p>
                  </w:txbxContent>
                </v:textbox>
              </v:shape>
              <v:shape id="Cuadro de texto 821" o:spid="_x0000_s2198" type="#_x0000_t202" style="position:absolute;left:38710;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" filled="f" stroked="f" strokeweight="0">
                <v:textbox style="mso-next-textbox:#Cuadro de texto 821" inset="0,0,0,0">
                  <w:txbxContent>
                    <w:p w14:paraId="6823F141" w14:textId="77777777" w:rsidR="00CB7E31" w:rsidRDefault="00000000">
                      <w:pPr>
                        <w:overflowPunct w:val="0"/>
                        <w:spacing w:after="0" w:line="240" w:lineRule="auto"/>
                      </w:pPr>
                      <w:r>
                        <w:rPr>
                          <w:rFonts w:cstheme="minorBidi"/>
                          <w:color w:val="BA2121"/>
                        </w:rPr>
                        <w:t>'</w:t>
                      </w:r>
                    </w:p>
                  </w:txbxContent>
                </v:textbox>
              </v:shape>
              <v:shape id="Cuadro de texto 822" o:spid="_x0000_s2199" type="#_x0000_t202" style="position:absolute;left:39441;top:388;width:116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" filled="f" stroked="f" strokeweight="0">
                <v:textbox style="mso-next-textbox:#Cuadro de texto 822" inset="0,0,0,0">
                  <w:txbxContent>
                    <w:p w14:paraId="6DCA6F4B" w14:textId="77777777" w:rsidR="00CB7E31" w:rsidRDefault="00000000">
                      <w:pPr>
                        <w:overflowPunct w:val="0"/>
                        <w:spacing w:after="0" w:line="240" w:lineRule="auto"/>
                      </w:pPr>
                      <w:r>
                        <w:rPr>
                          <w:rFonts w:cstheme="minorBidi"/>
                          <w:color w:val="BA2121"/>
                        </w:rPr>
                        <w:t>PesoEntMedio</w:t>
                      </w:r>
                    </w:p>
                  </w:txbxContent>
                </v:textbox>
              </v:shape>
              <v:shape id="Cuadro de texto 823" o:spid="_x0000_s2200" type="#_x0000_t202" style="position:absolute;left:4817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" filled="f" stroked="f" strokeweight="0">
                <v:textbox style="mso-next-textbox:#Cuadro de texto 823" inset="0,0,0,0">
                  <w:txbxContent>
                    <w:p w14:paraId="05207AA1" w14:textId="77777777" w:rsidR="00CB7E31" w:rsidRDefault="00000000">
                      <w:pPr>
                        <w:overflowPunct w:val="0"/>
                        <w:spacing w:after="0" w:line="240" w:lineRule="auto"/>
                      </w:pPr>
                      <w:r>
                        <w:rPr>
                          <w:rFonts w:cstheme="minorBidi"/>
                          <w:color w:val="BA2121"/>
                        </w:rPr>
                        <w:t>'</w:t>
                      </w:r>
                    </w:p>
                  </w:txbxContent>
                </v:textbox>
              </v:shape>
              <v:shape id="Cuadro de texto 824" o:spid="_x0000_s2201" type="#_x0000_t202" style="position:absolute;left:48895;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" filled="f" stroked="f" strokeweight="0">
                <v:textbox style="mso-next-textbox:#Cuadro de texto 824" inset="0,0,0,0">
                  <w:txbxContent>
                    <w:p w14:paraId="74C6EE4A" w14:textId="77777777" w:rsidR="00CB7E31" w:rsidRDefault="00000000">
                      <w:pPr>
                        <w:overflowPunct w:val="0"/>
                        <w:spacing w:after="0" w:line="240" w:lineRule="auto"/>
                      </w:pPr>
                      <w:r>
                        <w:rPr>
                          <w:rFonts w:cstheme="minorBidi"/>
                        </w:rPr>
                        <w:t>,</w:t>
                      </w:r>
                    </w:p>
                  </w:txbxContent>
                </v:textbox>
              </v:shape>
              <v:shape id="Cuadro de texto 825" o:spid="_x0000_s2202" type="#_x0000_t202" style="position:absolute;left:5034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" filled="f" stroked="f" strokeweight="0">
                <v:textbox style="mso-next-textbox:#Cuadro de texto 825" inset="0,0,0,0">
                  <w:txbxContent>
                    <w:p w14:paraId="237DD50F" w14:textId="77777777" w:rsidR="00CB7E31" w:rsidRDefault="00000000">
                      <w:pPr>
                        <w:overflowPunct w:val="0"/>
                        <w:spacing w:after="0" w:line="240" w:lineRule="auto"/>
                      </w:pPr>
                      <w:r>
                        <w:rPr>
                          <w:rFonts w:cstheme="minorBidi"/>
                          <w:color w:val="BA2121"/>
                        </w:rPr>
                        <w:t>'</w:t>
                      </w:r>
                    </w:p>
                  </w:txbxContent>
                </v:textbox>
              </v:shape>
              <v:shape id="Cuadro de texto 826" o:spid="_x0000_s2203" type="#_x0000_t202" style="position:absolute;left:51080;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sXF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JlvIC/M+EIyPQXAAD//wMAUEsBAi0AFAAGAAgAAAAhANvh9svuAAAAhQEAABMAAAAAAAAA&#10;AAAAAAAAAAAAAFtDb250ZW50X1R5cGVzXS54bWxQSwECLQAUAAYACAAAACEAWvQsW78AAAAVAQAA&#10;CwAAAAAAAAAAAAAAAAAfAQAAX3JlbHMvLnJlbHNQSwECLQAUAAYACAAAACEADZbFxcYAAADcAAAA&#10;DwAAAAAAAAAAAAAAAAAHAgAAZHJzL2Rvd25yZXYueG1sUEsFBgAAAAADAAMAtwAAAPoCAAAAAA==&#10;" filled="f" stroked="f" strokeweight="0">
                <v:textbox style="mso-next-textbox:#Cuadro de texto 826" inset="0,0,0,0">
                  <w:txbxContent>
                    <w:p w14:paraId="57ED8D61" w14:textId="77777777" w:rsidR="00CB7E31" w:rsidRDefault="00000000">
                      <w:pPr>
                        <w:overflowPunct w:val="0"/>
                        <w:spacing w:after="0" w:line="240" w:lineRule="auto"/>
                      </w:pPr>
                      <w:r>
                        <w:rPr>
                          <w:rFonts w:cstheme="minorBidi"/>
                          <w:color w:val="BA2121"/>
                        </w:rPr>
                        <w:t>PesoRecMedio</w:t>
                      </w:r>
                    </w:p>
                  </w:txbxContent>
                </v:textbox>
              </v:shape>
              <v:shape id="Cuadro de texto 827" o:spid="_x0000_s2204" type="#_x0000_t202" style="position:absolute;left:59803;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" filled="f" stroked="f" strokeweight="0">
                <v:textbox style="mso-next-textbox:#Cuadro de texto 827" inset="0,0,0,0">
                  <w:txbxContent>
                    <w:p w14:paraId="237F4F5C" w14:textId="77777777" w:rsidR="00CB7E31" w:rsidRDefault="00000000">
                      <w:pPr>
                        <w:overflowPunct w:val="0"/>
                        <w:spacing w:after="0" w:line="240" w:lineRule="auto"/>
                      </w:pPr>
                      <w:r>
                        <w:rPr>
                          <w:rFonts w:cstheme="minorBidi"/>
                          <w:color w:val="BA2121"/>
                        </w:rPr>
                        <w:t>'</w:t>
                      </w:r>
                    </w:p>
                  </w:txbxContent>
                </v:textbox>
              </v:shape>
              <v:shape id="Cuadro de texto 828" o:spid="_x0000_s2205" type="#_x0000_t202" style="position:absolute;left:60534;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" filled="f" stroked="f" strokeweight="0">
                <v:textbox style="mso-next-textbox:#Cuadro de texto 828" inset="0,0,0,0">
                  <w:txbxContent>
                    <w:p w14:paraId="3391CD48" w14:textId="77777777" w:rsidR="00CB7E31" w:rsidRDefault="00000000">
                      <w:pPr>
                        <w:overflowPunct w:val="0"/>
                        <w:spacing w:after="0" w:line="240" w:lineRule="auto"/>
                      </w:pPr>
                      <w:r>
                        <w:rPr>
                          <w:rFonts w:cstheme="minorBidi"/>
                        </w:rPr>
                        <w:t>,</w:t>
                      </w:r>
                    </w:p>
                  </w:txbxContent>
                </v:textbox>
              </v:shape>
              <v:shape id="Cuadro de texto 829" o:spid="_x0000_s2206" type="#_x0000_t202" style="position:absolute;left:61257;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" filled="f" stroked="f" strokeweight="0">
                <v:textbox style="mso-next-textbox:#Cuadro de texto 829" inset="0,0,0,0">
                  <w:txbxContent>
                    <w:p w14:paraId="09C594B3" w14:textId="77777777" w:rsidR="00CB7E31" w:rsidRDefault="00000000">
                      <w:pPr>
                        <w:overflowPunct w:val="0"/>
                        <w:spacing w:after="0" w:line="240" w:lineRule="auto"/>
                      </w:pPr>
                      <w:r>
                        <w:rPr>
                          <w:rFonts w:cstheme="minorBidi"/>
                          <w:color w:val="FF0000"/>
                        </w:rPr>
                        <w:t>␣</w:t>
                      </w:r>
                    </w:p>
                  </w:txbxContent>
                </v:textbox>
              </v:shape>
              <v:shape id="Cuadro de texto 830" o:spid="_x0000_s2207" type="#_x0000_t202" style="position:absolute;left:5554;top:2577;width:100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" filled="f" stroked="f" strokeweight="0">
                <v:textbox style="mso-next-textbox:#Cuadro de texto 830" inset="0,0,0,0">
                  <w:txbxContent>
                    <w:p w14:paraId="4E90F3D8"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831" o:spid="_x0000_s2208" type="#_x0000_t202" style="position:absolute;left:631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" filled="f" stroked="f" strokeweight="0">
                <v:textbox style="mso-next-textbox:#Cuadro de texto 831" inset="0,0,0,0">
                  <w:txbxContent>
                    <w:p w14:paraId="2FEC584E" w14:textId="77777777" w:rsidR="00CB7E31" w:rsidRDefault="00000000">
                      <w:pPr>
                        <w:overflowPunct w:val="0"/>
                        <w:spacing w:after="0" w:line="240" w:lineRule="auto"/>
                      </w:pPr>
                      <w:r>
                        <w:rPr>
                          <w:rFonts w:cstheme="minorBidi"/>
                          <w:color w:val="BA2121"/>
                        </w:rPr>
                        <w:t>'</w:t>
                      </w:r>
                    </w:p>
                  </w:txbxContent>
                </v:textbox>
              </v:shape>
              <v:shape id="Cuadro de texto 832" o:spid="_x0000_s2209" type="#_x0000_t202" style="position:absolute;left:7041;top:210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" filled="f" stroked="f" strokeweight="0">
                <v:textbox style="mso-next-textbox:#Cuadro de texto 832" inset="0,0,0,0">
                  <w:txbxContent>
                    <w:p w14:paraId="5B761BDD" w14:textId="77777777" w:rsidR="00CB7E31" w:rsidRDefault="00000000">
                      <w:pPr>
                        <w:overflowPunct w:val="0"/>
                        <w:spacing w:after="0" w:line="240" w:lineRule="auto"/>
                      </w:pPr>
                      <w:r>
                        <w:rPr>
                          <w:rFonts w:cstheme="minorBidi"/>
                          <w:color w:val="BA2121"/>
                        </w:rPr>
                        <w:t>bajas</w:t>
                      </w:r>
                    </w:p>
                  </w:txbxContent>
                </v:textbox>
              </v:shape>
              <v:shape id="Cuadro de texto 833" o:spid="_x0000_s2210" type="#_x0000_t202" style="position:absolute;left:1068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" filled="f" stroked="f" strokeweight="0">
                <v:textbox style="mso-next-textbox:#Cuadro de texto 833" inset="0,0,0,0">
                  <w:txbxContent>
                    <w:p w14:paraId="78EAB27E" w14:textId="77777777" w:rsidR="00CB7E31" w:rsidRDefault="00000000">
                      <w:pPr>
                        <w:overflowPunct w:val="0"/>
                        <w:spacing w:after="0" w:line="240" w:lineRule="auto"/>
                      </w:pPr>
                      <w:r>
                        <w:rPr>
                          <w:rFonts w:cstheme="minorBidi"/>
                          <w:color w:val="BA2121"/>
                        </w:rPr>
                        <w:t>'</w:t>
                      </w:r>
                    </w:p>
                  </w:txbxContent>
                </v:textbox>
              </v:shape>
              <v:shape id="Cuadro de texto 834" o:spid="_x0000_s2211" type="#_x0000_t202" style="position:absolute;left:1140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" filled="f" stroked="f" strokeweight="0">
                <v:textbox style="mso-next-textbox:#Cuadro de texto 834" inset="0,0,0,0">
                  <w:txbxContent>
                    <w:p w14:paraId="369773A7" w14:textId="77777777" w:rsidR="00CB7E31" w:rsidRDefault="00000000">
                      <w:pPr>
                        <w:overflowPunct w:val="0"/>
                        <w:spacing w:after="0" w:line="240" w:lineRule="auto"/>
                      </w:pPr>
                      <w:r>
                        <w:rPr>
                          <w:rFonts w:cstheme="minorBidi"/>
                        </w:rPr>
                        <w:t>,</w:t>
                      </w:r>
                    </w:p>
                  </w:txbxContent>
                </v:textbox>
              </v:shape>
              <v:shape id="Cuadro de texto 835" o:spid="_x0000_s2212" type="#_x0000_t202" style="position:absolute;left:1285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c1v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qmozH8nglHQM4fAAAA//8DAFBLAQItABQABgAIAAAAIQDb4fbL7gAAAIUBAAATAAAAAAAA&#10;AAAAAAAAAAAAAABbQ29udGVudF9UeXBlc10ueG1sUEsBAi0AFAAGAAgAAAAhAFr0LFu/AAAAFQEA&#10;AAsAAAAAAAAAAAAAAAAAHwEAAF9yZWxzLy5yZWxzUEsBAi0AFAAGAAgAAAAhAHidzW/HAAAA3AAA&#10;AA8AAAAAAAAAAAAAAAAABwIAAGRycy9kb3ducmV2LnhtbFBLBQYAAAAAAwADALcAAAD7AgAAAAA=&#10;" filled="f" stroked="f" strokeweight="0">
                <v:textbox style="mso-next-textbox:#Cuadro de texto 835" inset="0,0,0,0">
                  <w:txbxContent>
                    <w:p w14:paraId="0ECDF09A" w14:textId="77777777" w:rsidR="00CB7E31" w:rsidRDefault="00000000">
                      <w:pPr>
                        <w:overflowPunct w:val="0"/>
                        <w:spacing w:after="0" w:line="240" w:lineRule="auto"/>
                      </w:pPr>
                      <w:r>
                        <w:rPr>
                          <w:rFonts w:cstheme="minorBidi"/>
                          <w:color w:val="BA2121"/>
                        </w:rPr>
                        <w:t>'</w:t>
                      </w:r>
                    </w:p>
                  </w:txbxContent>
                </v:textbox>
              </v:shape>
              <v:shape id="Cuadro de texto 836" o:spid="_x0000_s2213" type="#_x0000_t202" style="position:absolute;left:13590;top:2109;width:1257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" filled="f" stroked="f" strokeweight="0">
                <v:textbox style="mso-next-textbox:#Cuadro de texto 836" inset="0,0,0,0">
                  <w:txbxContent>
                    <w:p w14:paraId="03731A49" w14:textId="77777777" w:rsidR="00CB7E31" w:rsidRDefault="00000000">
                      <w:pPr>
                        <w:overflowPunct w:val="0"/>
                        <w:spacing w:after="0" w:line="240" w:lineRule="auto"/>
                      </w:pPr>
                      <w:r>
                        <w:rPr>
                          <w:rFonts w:cstheme="minorBidi"/>
                          <w:color w:val="BA2121"/>
                        </w:rPr>
                        <w:t>semanaEntrada</w:t>
                      </w:r>
                    </w:p>
                  </w:txbxContent>
                </v:textbox>
              </v:shape>
              <v:shape id="Cuadro de texto 837" o:spid="_x0000_s2214" type="#_x0000_t202" style="position:absolute;left:2304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" filled="f" stroked="f" strokeweight="0">
                <v:textbox style="mso-next-textbox:#Cuadro de texto 837" inset="0,0,0,0">
                  <w:txbxContent>
                    <w:p w14:paraId="0AE2E56F" w14:textId="77777777" w:rsidR="00CB7E31" w:rsidRDefault="00000000">
                      <w:pPr>
                        <w:overflowPunct w:val="0"/>
                        <w:spacing w:after="0" w:line="240" w:lineRule="auto"/>
                      </w:pPr>
                      <w:r>
                        <w:rPr>
                          <w:rFonts w:cstheme="minorBidi"/>
                          <w:color w:val="BA2121"/>
                        </w:rPr>
                        <w:t>'</w:t>
                      </w:r>
                    </w:p>
                  </w:txbxContent>
                </v:textbox>
              </v:shape>
              <v:shape id="Cuadro de texto 838" o:spid="_x0000_s2215" type="#_x0000_t202" style="position:absolute;left:23767;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" filled="f" stroked="f" strokeweight="0">
                <v:textbox style="mso-next-textbox:#Cuadro de texto 838" inset="0,0,0,0">
                  <w:txbxContent>
                    <w:p w14:paraId="384F47AA" w14:textId="77777777" w:rsidR="00CB7E31" w:rsidRDefault="00000000">
                      <w:pPr>
                        <w:overflowPunct w:val="0"/>
                        <w:spacing w:after="0" w:line="240" w:lineRule="auto"/>
                      </w:pPr>
                      <w:r>
                        <w:rPr>
                          <w:rFonts w:cstheme="minorBidi"/>
                        </w:rPr>
                        <w:t>,</w:t>
                      </w:r>
                    </w:p>
                  </w:txbxContent>
                </v:textbox>
              </v:shape>
              <v:shape id="Cuadro de texto 839" o:spid="_x0000_s2216" type="#_x0000_t202" style="position:absolute;left:25221;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" filled="f" stroked="f" strokeweight="0">
                <v:textbox style="mso-next-textbox:#Cuadro de texto 839" inset="0,0,0,0">
                  <w:txbxContent>
                    <w:p w14:paraId="5E596D45" w14:textId="77777777" w:rsidR="00CB7E31" w:rsidRDefault="00000000">
                      <w:pPr>
                        <w:overflowPunct w:val="0"/>
                        <w:spacing w:after="0" w:line="240" w:lineRule="auto"/>
                      </w:pPr>
                      <w:r>
                        <w:rPr>
                          <w:rFonts w:cstheme="minorBidi"/>
                          <w:color w:val="BA2121"/>
                        </w:rPr>
                        <w:t>'</w:t>
                      </w:r>
                    </w:p>
                  </w:txbxContent>
                </v:textbox>
              </v:shape>
              <v:shape id="Cuadro de texto 840" o:spid="_x0000_s2217" type="#_x0000_t202" style="position:absolute;left:25952;top:2109;width:967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" filled="f" stroked="f" strokeweight="0">
                <v:textbox style="mso-next-textbox:#Cuadro de texto 840" inset="0,0,0,0">
                  <w:txbxContent>
                    <w:p w14:paraId="5425F004" w14:textId="77777777" w:rsidR="00CB7E31" w:rsidRDefault="00000000">
                      <w:pPr>
                        <w:overflowPunct w:val="0"/>
                        <w:spacing w:after="0" w:line="240" w:lineRule="auto"/>
                      </w:pPr>
                      <w:r>
                        <w:rPr>
                          <w:rFonts w:cstheme="minorBidi"/>
                          <w:color w:val="BA2121"/>
                        </w:rPr>
                        <w:t>añoEntrada</w:t>
                      </w:r>
                    </w:p>
                  </w:txbxContent>
                </v:textbox>
              </v:shape>
              <v:shape id="Cuadro de texto 841" o:spid="_x0000_s2218" type="#_x0000_t202" style="position:absolute;left:3322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" filled="f" stroked="f" strokeweight="0">
                <v:textbox style="mso-next-textbox:#Cuadro de texto 841" inset="0,0,0,0">
                  <w:txbxContent>
                    <w:p w14:paraId="13E37074" w14:textId="77777777" w:rsidR="00CB7E31" w:rsidRDefault="00000000">
                      <w:pPr>
                        <w:overflowPunct w:val="0"/>
                        <w:spacing w:after="0" w:line="240" w:lineRule="auto"/>
                      </w:pPr>
                      <w:r>
                        <w:rPr>
                          <w:rFonts w:cstheme="minorBidi"/>
                          <w:color w:val="BA2121"/>
                        </w:rPr>
                        <w:t>'</w:t>
                      </w:r>
                    </w:p>
                  </w:txbxContent>
                </v:textbox>
              </v:shape>
              <v:shape id="Cuadro de texto 842" o:spid="_x0000_s2219" type="#_x0000_t202" style="position:absolute;left:33955;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" filled="f" stroked="f" strokeweight="0">
                <v:textbox style="mso-next-textbox:#Cuadro de texto 842" inset="0,0,0,0">
                  <w:txbxContent>
                    <w:p w14:paraId="045905BA" w14:textId="77777777" w:rsidR="00CB7E31" w:rsidRDefault="00000000">
                      <w:pPr>
                        <w:overflowPunct w:val="0"/>
                        <w:spacing w:after="0" w:line="240" w:lineRule="auto"/>
                      </w:pPr>
                      <w:r>
                        <w:rPr>
                          <w:rFonts w:cstheme="minorBidi"/>
                        </w:rPr>
                        <w:t>,</w:t>
                      </w:r>
                    </w:p>
                  </w:txbxContent>
                </v:textbox>
              </v:shape>
              <v:shape id="Cuadro de texto 843" o:spid="_x0000_s2220" type="#_x0000_t202" style="position:absolute;left:35406;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" filled="f" stroked="f" strokeweight="0">
                <v:textbox style="mso-next-textbox:#Cuadro de texto 843" inset="0,0,0,0">
                  <w:txbxContent>
                    <w:p w14:paraId="5E7897E8" w14:textId="77777777" w:rsidR="00CB7E31" w:rsidRDefault="00000000">
                      <w:pPr>
                        <w:overflowPunct w:val="0"/>
                        <w:spacing w:after="0" w:line="240" w:lineRule="auto"/>
                      </w:pPr>
                      <w:r>
                        <w:rPr>
                          <w:rFonts w:cstheme="minorBidi"/>
                          <w:color w:val="BA2121"/>
                        </w:rPr>
                        <w:t>'</w:t>
                      </w:r>
                    </w:p>
                  </w:txbxContent>
                </v:textbox>
              </v:shape>
              <v:shape id="Cuadro de texto 844" o:spid="_x0000_s2221" type="#_x0000_t202" style="position:absolute;left:36136;top:2109;width:1064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" filled="f" stroked="f" strokeweight="0">
                <v:textbox style="mso-next-textbox:#Cuadro de texto 844" inset="0,0,0,0">
                  <w:txbxContent>
                    <w:p w14:paraId="6BA4D8CA" w14:textId="77777777" w:rsidR="00CB7E31" w:rsidRDefault="00000000">
                      <w:pPr>
                        <w:overflowPunct w:val="0"/>
                        <w:spacing w:after="0" w:line="240" w:lineRule="auto"/>
                      </w:pPr>
                      <w:r>
                        <w:rPr>
                          <w:rFonts w:cstheme="minorBidi"/>
                          <w:color w:val="BA2121"/>
                        </w:rPr>
                        <w:t>PorcHembras</w:t>
                      </w:r>
                    </w:p>
                  </w:txbxContent>
                </v:textbox>
              </v:shape>
              <v:shape id="Cuadro de texto 845" o:spid="_x0000_s2222" type="#_x0000_t202" style="position:absolute;left:44139;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74S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qmozH8nglHQM4fAAAA//8DAFBLAQItABQABgAIAAAAIQDb4fbL7gAAAIUBAAATAAAAAAAA&#10;AAAAAAAAAAAAAABbQ29udGVudF9UeXBlc10ueG1sUEsBAi0AFAAGAAgAAAAhAFr0LFu/AAAAFQEA&#10;AAsAAAAAAAAAAAAAAAAAHwEAAF9yZWxzLy5yZWxzUEsBAi0AFAAGAAgAAAAhACCbvhLHAAAA3AAA&#10;AA8AAAAAAAAAAAAAAAAABwIAAGRycy9kb3ducmV2LnhtbFBLBQYAAAAAAwADALcAAAD7AgAAAAA=&#10;" filled="f" stroked="f" strokeweight="0">
                <v:textbox style="mso-next-textbox:#Cuadro de texto 845" inset="0,0,0,0">
                  <w:txbxContent>
                    <w:p w14:paraId="46832F4A" w14:textId="77777777" w:rsidR="00CB7E31" w:rsidRDefault="00000000">
                      <w:pPr>
                        <w:overflowPunct w:val="0"/>
                        <w:spacing w:after="0" w:line="240" w:lineRule="auto"/>
                      </w:pPr>
                      <w:r>
                        <w:rPr>
                          <w:rFonts w:cstheme="minorBidi"/>
                          <w:color w:val="BA2121"/>
                        </w:rPr>
                        <w:t>'</w:t>
                      </w:r>
                    </w:p>
                  </w:txbxContent>
                </v:textbox>
              </v:shape>
              <v:shape id="Cuadro de texto 846" o:spid="_x0000_s2223" type="#_x0000_t202" style="position:absolute;left:44870;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" filled="f" stroked="f" strokeweight="0">
                <v:textbox style="mso-next-textbox:#Cuadro de texto 846" inset="0,0,0,0">
                  <w:txbxContent>
                    <w:p w14:paraId="497DF2BF" w14:textId="77777777" w:rsidR="00CB7E31" w:rsidRDefault="00000000">
                      <w:pPr>
                        <w:overflowPunct w:val="0"/>
                        <w:spacing w:after="0" w:line="240" w:lineRule="auto"/>
                      </w:pPr>
                      <w:r>
                        <w:rPr>
                          <w:rFonts w:cstheme="minorBidi"/>
                        </w:rPr>
                        <w:t>,</w:t>
                      </w:r>
                    </w:p>
                  </w:txbxContent>
                </v:textbox>
              </v:shape>
              <v:shape id="Cuadro de texto 847" o:spid="_x0000_s2224" type="#_x0000_t202" style="position:absolute;left:4632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" filled="f" stroked="f" strokeweight="0">
                <v:textbox style="mso-next-textbox:#Cuadro de texto 847" inset="0,0,0,0">
                  <w:txbxContent>
                    <w:p w14:paraId="61137DEF" w14:textId="77777777" w:rsidR="00CB7E31" w:rsidRDefault="00000000">
                      <w:pPr>
                        <w:overflowPunct w:val="0"/>
                        <w:spacing w:after="0" w:line="240" w:lineRule="auto"/>
                      </w:pPr>
                      <w:r>
                        <w:rPr>
                          <w:rFonts w:cstheme="minorBidi"/>
                          <w:color w:val="BA2121"/>
                        </w:rPr>
                        <w:t>'</w:t>
                      </w:r>
                    </w:p>
                  </w:txbxContent>
                </v:textbox>
              </v:shape>
              <v:shape id="Cuadro de texto 848" o:spid="_x0000_s2225" type="#_x0000_t202" style="position:absolute;left:47048;top:2109;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" filled="f" stroked="f" strokeweight="0">
                <v:textbox style="mso-next-textbox:#Cuadro de texto 848" inset="0,0,0,0">
                  <w:txbxContent>
                    <w:p w14:paraId="18CAB733" w14:textId="77777777" w:rsidR="00CB7E31" w:rsidRDefault="00000000">
                      <w:pPr>
                        <w:overflowPunct w:val="0"/>
                        <w:spacing w:after="0" w:line="240" w:lineRule="auto"/>
                      </w:pPr>
                      <w:r>
                        <w:rPr>
                          <w:rFonts w:cstheme="minorBidi"/>
                          <w:color w:val="BA2121"/>
                        </w:rPr>
                        <w:t>PiensoCerdaDia</w:t>
                      </w:r>
                    </w:p>
                  </w:txbxContent>
                </v:textbox>
              </v:shape>
              <v:shape id="Cuadro de texto 849" o:spid="_x0000_s2226" type="#_x0000_t202" style="position:absolute;left:57232;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" filled="f" stroked="f" strokeweight="0">
                <v:textbox style="mso-next-textbox:#Cuadro de texto 849" inset="0,0,0,0">
                  <w:txbxContent>
                    <w:p w14:paraId="244EEACA" w14:textId="77777777" w:rsidR="00CB7E31" w:rsidRDefault="00000000">
                      <w:pPr>
                        <w:overflowPunct w:val="0"/>
                        <w:spacing w:after="0" w:line="240" w:lineRule="auto"/>
                      </w:pPr>
                      <w:r>
                        <w:rPr>
                          <w:rFonts w:cstheme="minorBidi"/>
                          <w:color w:val="BA2121"/>
                        </w:rPr>
                        <w:t>'</w:t>
                      </w:r>
                    </w:p>
                  </w:txbxContent>
                </v:textbox>
              </v:shape>
              <v:shape id="Cuadro de texto 850" o:spid="_x0000_s2227" type="#_x0000_t202" style="position:absolute;left:57963;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" filled="f" stroked="f" strokeweight="0">
                <v:textbox style="mso-next-textbox:#Cuadro de texto 850" inset="0,0,0,0">
                  <w:txbxContent>
                    <w:p w14:paraId="38B5B48A" w14:textId="77777777" w:rsidR="00CB7E31" w:rsidRDefault="00000000">
                      <w:pPr>
                        <w:overflowPunct w:val="0"/>
                        <w:spacing w:after="0" w:line="240" w:lineRule="auto"/>
                      </w:pPr>
                      <w:r>
                        <w:rPr>
                          <w:rFonts w:cstheme="minorBidi"/>
                        </w:rPr>
                        <w:t>]</w:t>
                      </w:r>
                    </w:p>
                  </w:txbxContent>
                </v:textbox>
              </v:shape>
              <v:shape id="Cuadro de texto 851" o:spid="_x0000_s2228" type="#_x0000_t202" style="position:absolute;left:4521;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" filled="f" stroked="f" strokeweight="0">
                <v:textbox style="mso-next-textbox:#Cuadro de texto 851" inset="0,0,0,0">
                  <w:txbxContent>
                    <w:p w14:paraId="665DB622" w14:textId="77777777" w:rsidR="00CB7E31" w:rsidRDefault="00000000">
                      <w:pPr>
                        <w:overflowPunct w:val="0"/>
                        <w:spacing w:after="0" w:line="240" w:lineRule="auto"/>
                      </w:pPr>
                      <w:r>
                        <w:rPr>
                          <w:rFonts w:cstheme="minorBidi"/>
                        </w:rPr>
                        <w:t>pd</w:t>
                      </w:r>
                    </w:p>
                  </w:txbxContent>
                </v:textbox>
              </v:shape>
              <v:shape id="Cuadro de texto 852" o:spid="_x0000_s2229" type="#_x0000_t202" style="position:absolute;left:5976;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" filled="f" stroked="f" strokeweight="0">
                <v:textbox style="mso-next-textbox:#Cuadro de texto 852" inset="0,0,0,0">
                  <w:txbxContent>
                    <w:p w14:paraId="7756ACDA" w14:textId="77777777" w:rsidR="00CB7E31" w:rsidRDefault="00000000">
                      <w:pPr>
                        <w:overflowPunct w:val="0"/>
                        <w:spacing w:after="0" w:line="240" w:lineRule="auto"/>
                      </w:pPr>
                      <w:r>
                        <w:rPr>
                          <w:rFonts w:cstheme="minorBidi"/>
                          <w:color w:val="666666"/>
                        </w:rPr>
                        <w:t>.</w:t>
                      </w:r>
                    </w:p>
                  </w:txbxContent>
                </v:textbox>
              </v:shape>
              <v:shape id="Cuadro de texto 853" o:spid="_x0000_s2230" type="#_x0000_t202" style="position:absolute;left:6706;top:395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" filled="f" stroked="f" strokeweight="0">
                <v:textbox style="mso-next-textbox:#Cuadro de texto 853" inset="0,0,0,0">
                  <w:txbxContent>
                    <w:p w14:paraId="45B3EAA9" w14:textId="77777777" w:rsidR="00CB7E31" w:rsidRDefault="00000000">
                      <w:pPr>
                        <w:overflowPunct w:val="0"/>
                        <w:spacing w:after="0" w:line="240" w:lineRule="auto"/>
                      </w:pPr>
                      <w:r>
                        <w:rPr>
                          <w:rFonts w:cstheme="minorBidi"/>
                        </w:rPr>
                        <w:t>plotting</w:t>
                      </w:r>
                    </w:p>
                  </w:txbxContent>
                </v:textbox>
              </v:shape>
              <v:shape id="Cuadro de texto 854" o:spid="_x0000_s2231" type="#_x0000_t202" style="position:absolute;left:12520;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" filled="f" stroked="f" strokeweight="0">
                <v:textbox style="mso-next-textbox:#Cuadro de texto 854" inset="0,0,0,0">
                  <w:txbxContent>
                    <w:p w14:paraId="4886ECDF" w14:textId="77777777" w:rsidR="00CB7E31" w:rsidRDefault="00000000">
                      <w:pPr>
                        <w:overflowPunct w:val="0"/>
                        <w:spacing w:after="0" w:line="240" w:lineRule="auto"/>
                      </w:pPr>
                      <w:r>
                        <w:rPr>
                          <w:rFonts w:cstheme="minorBidi"/>
                          <w:color w:val="666666"/>
                        </w:rPr>
                        <w:t>.</w:t>
                      </w:r>
                    </w:p>
                  </w:txbxContent>
                </v:textbox>
              </v:shape>
              <v:shape id="Cuadro de texto 855" o:spid="_x0000_s2232" type="#_x0000_t202" style="position:absolute;left:13251;top:3956;width:3676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" filled="f" stroked="f" strokeweight="0">
                <v:textbox style="mso-next-textbox:#Cuadro de texto 855" inset="0,0,0,0">
                  <w:txbxContent>
                    <w:p w14:paraId="7B8759A1" w14:textId="77777777" w:rsidR="00CB7E31" w:rsidRDefault="00000000">
                      <w:pPr>
                        <w:overflowPunct w:val="0"/>
                        <w:spacing w:after="0" w:line="240" w:lineRule="auto"/>
                      </w:pPr>
                      <w:r>
                        <w:rPr>
                          <w:rFonts w:cstheme="minorBidi"/>
                        </w:rPr>
                        <w:t>scatter_matrix(df[attributes],</w:t>
                      </w:r>
                      <w:r>
                        <w:rPr>
                          <w:rFonts w:cstheme="minorBidi"/>
                          <w:spacing w:val="-16"/>
                        </w:rPr>
                        <w:t xml:space="preserve"> </w:t>
                      </w:r>
                      <w:r>
                        <w:rPr>
                          <w:rFonts w:cstheme="minorBidi"/>
                        </w:rPr>
                        <w:t>figsize</w:t>
                      </w:r>
                    </w:p>
                  </w:txbxContent>
                </v:textbox>
              </v:shape>
              <v:shape id="Cuadro de texto 856" o:spid="_x0000_s2233" type="#_x0000_t202" style="position:absolute;left:40892;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" filled="f" stroked="f" strokeweight="0">
                <v:textbox style="mso-next-textbox:#Cuadro de texto 856" inset="0,0,0,0">
                  <w:txbxContent>
                    <w:p w14:paraId="4D1E44DF" w14:textId="77777777" w:rsidR="00CB7E31" w:rsidRDefault="00000000">
                      <w:pPr>
                        <w:overflowPunct w:val="0"/>
                        <w:spacing w:after="0" w:line="240" w:lineRule="auto"/>
                      </w:pPr>
                      <w:r>
                        <w:rPr>
                          <w:rFonts w:cstheme="minorBidi"/>
                          <w:color w:val="666666"/>
                        </w:rPr>
                        <w:t>=</w:t>
                      </w:r>
                    </w:p>
                  </w:txbxContent>
                </v:textbox>
              </v:shape>
              <v:shape id="Cuadro de texto 857" o:spid="_x0000_s2234" type="#_x0000_t202" style="position:absolute;left:41619;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" filled="f" stroked="f" strokeweight="0">
                <v:textbox style="mso-next-textbox:#Cuadro de texto 857" inset="0,0,0,0">
                  <w:txbxContent>
                    <w:p w14:paraId="7C6A1993" w14:textId="77777777" w:rsidR="00CB7E31" w:rsidRDefault="00000000">
                      <w:pPr>
                        <w:overflowPunct w:val="0"/>
                        <w:spacing w:after="0" w:line="240" w:lineRule="auto"/>
                      </w:pPr>
                      <w:r>
                        <w:rPr>
                          <w:rFonts w:cstheme="minorBidi"/>
                        </w:rPr>
                        <w:t>(</w:t>
                      </w:r>
                    </w:p>
                  </w:txbxContent>
                </v:textbox>
              </v:shape>
              <v:shape id="Cuadro de texto 858" o:spid="_x0000_s2235" type="#_x0000_t202" style="position:absolute;left:42346;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" filled="f" stroked="f" strokeweight="0">
                <v:textbox style="mso-next-textbox:#Cuadro de texto 858" inset="0,0,0,0">
                  <w:txbxContent>
                    <w:p w14:paraId="568482A4" w14:textId="77777777" w:rsidR="00CB7E31" w:rsidRDefault="00000000">
                      <w:pPr>
                        <w:overflowPunct w:val="0"/>
                        <w:spacing w:after="0" w:line="240" w:lineRule="auto"/>
                      </w:pPr>
                      <w:r>
                        <w:rPr>
                          <w:rFonts w:cstheme="minorBidi"/>
                          <w:color w:val="666666"/>
                        </w:rPr>
                        <w:t>18</w:t>
                      </w:r>
                    </w:p>
                  </w:txbxContent>
                </v:textbox>
              </v:shape>
              <v:shape id="Cuadro de texto 859" o:spid="_x0000_s2236" type="#_x0000_t202" style="position:absolute;left:43801;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" filled="f" stroked="f" strokeweight="0">
                <v:textbox style="mso-next-textbox:#Cuadro de texto 859" inset="0,0,0,0">
                  <w:txbxContent>
                    <w:p w14:paraId="476B9415" w14:textId="77777777" w:rsidR="00CB7E31" w:rsidRDefault="00000000">
                      <w:pPr>
                        <w:overflowPunct w:val="0"/>
                        <w:spacing w:after="0" w:line="240" w:lineRule="auto"/>
                      </w:pPr>
                      <w:r>
                        <w:rPr>
                          <w:rFonts w:cstheme="minorBidi"/>
                        </w:rPr>
                        <w:t>,</w:t>
                      </w:r>
                    </w:p>
                  </w:txbxContent>
                </v:textbox>
              </v:shape>
              <v:shape id="Cuadro de texto 860" o:spid="_x0000_s2237" type="#_x0000_t202" style="position:absolute;left:45255;top:3956;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" filled="f" stroked="f" strokeweight="0">
                <v:textbox style="mso-next-textbox:#Cuadro de texto 860" inset="0,0,0,0">
                  <w:txbxContent>
                    <w:p w14:paraId="3E4F6410" w14:textId="77777777" w:rsidR="00CB7E31" w:rsidRDefault="00000000">
                      <w:pPr>
                        <w:overflowPunct w:val="0"/>
                        <w:spacing w:after="0" w:line="240" w:lineRule="auto"/>
                      </w:pPr>
                      <w:r>
                        <w:rPr>
                          <w:rFonts w:cstheme="minorBidi"/>
                          <w:color w:val="666666"/>
                        </w:rPr>
                        <w:t>15</w:t>
                      </w:r>
                    </w:p>
                  </w:txbxContent>
                </v:textbox>
              </v:shape>
              <v:shape id="Cuadro de texto 861" o:spid="_x0000_s2238" type="#_x0000_t202" style="position:absolute;left:46710;top:3956;width:193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" filled="f" stroked="f" strokeweight="0">
                <v:textbox style="mso-next-textbox:#Cuadro de texto 861" inset="0,0,0,0">
                  <w:txbxContent>
                    <w:p w14:paraId="5994CF6E" w14:textId="77777777" w:rsidR="00CB7E31" w:rsidRDefault="00000000">
                      <w:pPr>
                        <w:overflowPunct w:val="0"/>
                        <w:spacing w:after="0" w:line="240" w:lineRule="auto"/>
                      </w:pPr>
                      <w:r>
                        <w:rPr>
                          <w:rFonts w:cstheme="minorBidi"/>
                        </w:rPr>
                        <w:t>))</w:t>
                      </w:r>
                    </w:p>
                  </w:txbxContent>
                </v:textbox>
              </v:shape>
              <v:shape id="Cuadro de texto 862" o:spid="_x0000_s2239" type="#_x0000_t202" style="position:absolute;left:4521;top:5677;width:290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" filled="f" stroked="f" strokeweight="0">
                <v:textbox style="mso-next-textbox:#Cuadro de texto 862" inset="0,0,0,0">
                  <w:txbxContent>
                    <w:p w14:paraId="77901ECD" w14:textId="77777777" w:rsidR="00CB7E31" w:rsidRDefault="00000000">
                      <w:pPr>
                        <w:overflowPunct w:val="0"/>
                        <w:spacing w:after="0" w:line="240" w:lineRule="auto"/>
                      </w:pPr>
                      <w:r>
                        <w:rPr>
                          <w:rFonts w:cstheme="minorBidi"/>
                        </w:rPr>
                        <w:t>plt</w:t>
                      </w:r>
                    </w:p>
                  </w:txbxContent>
                </v:textbox>
              </v:shape>
              <v:shape id="Cuadro de texto 863" o:spid="_x0000_s2240" type="#_x0000_t202" style="position:absolute;left:6706;top:567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" filled="f" stroked="f" strokeweight="0">
                <v:textbox style="mso-next-textbox:#Cuadro de texto 863" inset="0,0,0,0">
                  <w:txbxContent>
                    <w:p w14:paraId="1BDD7041" w14:textId="77777777" w:rsidR="00CB7E31" w:rsidRDefault="00000000">
                      <w:pPr>
                        <w:overflowPunct w:val="0"/>
                        <w:spacing w:after="0" w:line="240" w:lineRule="auto"/>
                      </w:pPr>
                      <w:r>
                        <w:rPr>
                          <w:rFonts w:cstheme="minorBidi"/>
                          <w:color w:val="666666"/>
                        </w:rPr>
                        <w:t>.</w:t>
                      </w:r>
                    </w:p>
                  </w:txbxContent>
                </v:textbox>
              </v:shape>
              <v:shape id="Cuadro de texto 864" o:spid="_x0000_s2241" type="#_x0000_t202" style="position:absolute;left:7430;top:567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" filled="f" stroked="f" strokeweight="0">
                <v:textbox style="mso-next-textbox:#Cuadro de texto 864" inset="0,0,0,0">
                  <w:txbxContent>
                    <w:p w14:paraId="36BA9C4D" w14:textId="77777777" w:rsidR="00CB7E31" w:rsidRDefault="00000000">
                      <w:pPr>
                        <w:overflowPunct w:val="0"/>
                        <w:spacing w:after="0" w:line="240" w:lineRule="auto"/>
                      </w:pPr>
                      <w:r>
                        <w:rPr>
                          <w:rFonts w:cstheme="minorBidi"/>
                        </w:rPr>
                        <w:t>show()</w:t>
                      </w:r>
                    </w:p>
                  </w:txbxContent>
                </v:textbox>
              </v:shape>
              <v:shape id="Picture 845" o:spid="_x0000_s2242" type="#_x0000_t75" style="position:absolute;left:6984;top:8762;width:53499;height:4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" stroked="t" strokeweight="0">
                <v:imagedata r:id="rId171" o:title=""/>
              </v:shape>
              <w10:anchorlock/>
            </v:group>
          </w:pict>
        </w:r>
      </w:del>
    </w:p>
    <w:p w14:paraId="04AC026B" w14:textId="619C0FDA" w:rsidR="00CB7E31" w:rsidDel="00F217D2" w:rsidRDefault="00000000">
      <w:pPr>
        <w:spacing w:after="5" w:line="268" w:lineRule="auto"/>
        <w:ind w:left="-5" w:right="102"/>
        <w:rPr>
          <w:del w:id="9135" w:author="Jose Eduardo VIU" w:date="2023-04-02T00:32:00Z"/>
        </w:rPr>
      </w:pPr>
      <w:del w:id="9136" w:author="Jose Eduardo VIU" w:date="2023-04-02T00:32:00Z">
        <w:r w:rsidDel="00F217D2">
          <w:rPr>
            <w:color w:val="303F9F"/>
          </w:rPr>
          <w:delText xml:space="preserve">[11]: </w:delText>
        </w:r>
        <w:r w:rsidDel="00F217D2">
          <w:rPr>
            <w:rFonts w:ascii="Courier New" w:eastAsia="Courier New" w:hAnsi="Courier New" w:cs="Courier New"/>
            <w:i/>
            <w:color w:val="3D7A7A"/>
          </w:rPr>
          <w:delText># Mostramos la matriz de correlaciones entre las principales variables.</w:delText>
        </w:r>
      </w:del>
    </w:p>
    <w:p w14:paraId="55E56902" w14:textId="6335367B" w:rsidR="00CB7E31" w:rsidDel="00F217D2" w:rsidRDefault="00000000">
      <w:pPr>
        <w:ind w:left="722" w:right="197"/>
        <w:rPr>
          <w:del w:id="9137" w:author="Jose Eduardo VIU" w:date="2023-04-02T00:32:00Z"/>
        </w:rPr>
      </w:pPr>
      <w:del w:id="9138" w:author="Jose Eduardo VIU" w:date="2023-04-02T00:32:00Z">
        <w:r w:rsidDel="00F217D2">
          <w:delText>plt</w:delText>
        </w:r>
        <w:r w:rsidDel="00F217D2">
          <w:rPr>
            <w:color w:val="666666"/>
          </w:rPr>
          <w:delText>.</w:delText>
        </w:r>
        <w:r w:rsidDel="00F217D2">
          <w:delText>figure(figsize</w:delText>
        </w:r>
        <w:r w:rsidDel="00F217D2">
          <w:rPr>
            <w:color w:val="666666"/>
          </w:rPr>
          <w:delText>=</w:delText>
        </w:r>
        <w:r w:rsidDel="00F217D2">
          <w:delText>(</w:delText>
        </w:r>
        <w:r w:rsidDel="00F217D2">
          <w:rPr>
            <w:color w:val="666666"/>
          </w:rPr>
          <w:delText>16</w:delText>
        </w:r>
        <w:r w:rsidDel="00F217D2">
          <w:delText xml:space="preserve">, </w:delText>
        </w:r>
        <w:r w:rsidDel="00F217D2">
          <w:rPr>
            <w:color w:val="666666"/>
          </w:rPr>
          <w:delText>6</w:delText>
        </w:r>
        <w:r w:rsidDel="00F217D2">
          <w:delText>))</w:delText>
        </w:r>
      </w:del>
    </w:p>
    <w:p w14:paraId="5CFA5D06" w14:textId="4191B506" w:rsidR="00CB7E31" w:rsidDel="00F217D2" w:rsidRDefault="00000000">
      <w:pPr>
        <w:ind w:left="722" w:right="919"/>
        <w:rPr>
          <w:del w:id="9139" w:author="Jose Eduardo VIU" w:date="2023-04-02T00:32:00Z"/>
        </w:rPr>
      </w:pPr>
      <w:del w:id="9140" w:author="Jose Eduardo VIU" w:date="2023-04-02T00:32:00Z">
        <w:r w:rsidDel="00F217D2">
          <w:delText xml:space="preserve">mask </w:delText>
        </w:r>
        <w:r w:rsidDel="00F217D2">
          <w:rPr>
            <w:color w:val="666666"/>
          </w:rPr>
          <w:delText xml:space="preserve">= </w:delText>
        </w:r>
        <w:r w:rsidDel="00F217D2">
          <w:delText>np</w:delText>
        </w:r>
        <w:r w:rsidDel="00F217D2">
          <w:rPr>
            <w:color w:val="666666"/>
          </w:rPr>
          <w:delText>.</w:delText>
        </w:r>
        <w:r w:rsidDel="00F217D2">
          <w:delText>triu(np</w:delText>
        </w:r>
        <w:r w:rsidDel="00F217D2">
          <w:rPr>
            <w:color w:val="666666"/>
          </w:rPr>
          <w:delText>.</w:delText>
        </w:r>
        <w:r w:rsidDel="00F217D2">
          <w:delText>ones_like(df[attributes]</w:delText>
        </w:r>
        <w:r w:rsidDel="00F217D2">
          <w:rPr>
            <w:color w:val="666666"/>
          </w:rPr>
          <w:delText>.</w:delText>
        </w:r>
        <w:r w:rsidDel="00F217D2">
          <w:delText>corr(), dtype</w:delText>
        </w:r>
        <w:r w:rsidDel="00F217D2">
          <w:rPr>
            <w:color w:val="666666"/>
          </w:rPr>
          <w:delText>=</w:delText>
        </w:r>
        <w:r w:rsidDel="00F217D2">
          <w:rPr>
            <w:color w:val="007F00"/>
          </w:rPr>
          <w:delText>bool</w:delText>
        </w:r>
        <w:r w:rsidDel="00F217D2">
          <w:delText xml:space="preserve">)) heatmap </w:delText>
        </w:r>
        <w:r w:rsidDel="00F217D2">
          <w:rPr>
            <w:color w:val="666666"/>
          </w:rPr>
          <w:delText xml:space="preserve">= </w:delText>
        </w:r>
        <w:r w:rsidDel="00F217D2">
          <w:delText>sns</w:delText>
        </w:r>
        <w:r w:rsidDel="00F217D2">
          <w:rPr>
            <w:color w:val="666666"/>
          </w:rPr>
          <w:delText>.</w:delText>
        </w:r>
        <w:r w:rsidDel="00F217D2">
          <w:delText>heatmap(df[attributes]</w:delText>
        </w:r>
        <w:r w:rsidDel="00F217D2">
          <w:rPr>
            <w:color w:val="666666"/>
          </w:rPr>
          <w:delText>.</w:delText>
        </w:r>
        <w:r w:rsidDel="00F217D2">
          <w:delText>corr(), mask</w:delText>
        </w:r>
        <w:r w:rsidDel="00F217D2">
          <w:rPr>
            <w:color w:val="666666"/>
          </w:rPr>
          <w:delText>=</w:delText>
        </w:r>
        <w:r w:rsidDel="00F217D2">
          <w:delText>mask, vmin</w:delText>
        </w:r>
        <w:r w:rsidDel="00F217D2">
          <w:rPr>
            <w:color w:val="666666"/>
          </w:rPr>
          <w:delText>=-1</w:delText>
        </w:r>
        <w:r w:rsidDel="00F217D2">
          <w:delText>, vmax</w:delText>
        </w:r>
        <w:r w:rsidDel="00F217D2">
          <w:rPr>
            <w:color w:val="666666"/>
          </w:rPr>
          <w:delText>=1</w:delText>
        </w:r>
        <w:r w:rsidDel="00F217D2">
          <w:delText>,</w:delText>
        </w:r>
        <w:r w:rsidDel="00F217D2">
          <w:rPr>
            <w:color w:val="FF0000"/>
          </w:rPr>
          <w:delText>␣</w:delText>
        </w:r>
      </w:del>
    </w:p>
    <w:p w14:paraId="0BCF8D38" w14:textId="40C3479E" w:rsidR="00CB7E31" w:rsidDel="00F217D2" w:rsidRDefault="00000000">
      <w:pPr>
        <w:ind w:left="712" w:right="197" w:firstLine="163"/>
        <w:rPr>
          <w:del w:id="9141" w:author="Jose Eduardo VIU" w:date="2023-04-02T00:32:00Z"/>
        </w:rPr>
      </w:pPr>
      <w:del w:id="9142" w:author="Jose Eduardo VIU" w:date="2023-04-02T00:32:00Z">
        <w:r>
          <w:rPr>
            <w:noProof/>
          </w:rPr>
          <w:pict w14:anchorId="1E0DB1D6">
            <v:group id="Group 17736" o:spid="_x0000_s2176" style="position:absolute;left:0;text-align:left;margin-left:31.65pt;margin-top:-57.5pt;width:468pt;height:101.9pt;z-index:-503316301" coordsize="59436,12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" o:allowincell="f">
              <v:shape id="Forma libre: forma 867" o:spid="_x0000_s2177" style="position:absolute;width:59436;height:12942;visibility:visible;mso-wrap-style:square;v-text-anchor:top" coordsize="16510,3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" path="m70,l16440,v39,,70,31,70,70l16510,3524v,39,-31,70,-70,70l70,3594c31,3594,,3563,,3524l,70c,31,31,,70,xe" fillcolor="#cfcfcf" stroked="f" strokeweight="0">
                <v:path arrowok="t"/>
              </v:shape>
              <v:shape id="Forma libre: forma 868" o:spid="_x0000_s2178" style="position:absolute;left:126;top:126;width:59180;height:12686;visibility:visible;mso-wrap-style:square;v-text-anchor:top" coordsize="16439,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" path="m35,l16405,v19,,35,16,35,35l16440,3489v,19,-16,35,-35,35l35,3524c16,3524,,3508,,3489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delText>annot</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heatmap</w:delText>
        </w:r>
        <w:r w:rsidR="007341E8" w:rsidDel="00F217D2">
          <w:rPr>
            <w:color w:val="666666"/>
          </w:rPr>
          <w:delText>.</w:delText>
        </w:r>
        <w:r w:rsidR="007341E8" w:rsidDel="00F217D2">
          <w:delText>set_title(</w:delText>
        </w:r>
        <w:r w:rsidR="007341E8" w:rsidDel="00F217D2">
          <w:rPr>
            <w:color w:val="BA2121"/>
          </w:rPr>
          <w:delText>'Matriz de correlaciones'</w:delText>
        </w:r>
        <w:r w:rsidR="007341E8" w:rsidDel="00F217D2">
          <w:delText>, fontdict</w:delText>
        </w:r>
        <w:r w:rsidR="007341E8" w:rsidDel="00F217D2">
          <w:rPr>
            <w:color w:val="666666"/>
          </w:rPr>
          <w:delText>=</w:delText>
        </w:r>
        <w:r w:rsidR="007341E8" w:rsidDel="00F217D2">
          <w:delText>{</w:delText>
        </w:r>
        <w:r w:rsidR="007341E8" w:rsidDel="00F217D2">
          <w:rPr>
            <w:color w:val="BA2121"/>
          </w:rPr>
          <w:delText>'fontsize'</w:delText>
        </w:r>
        <w:r w:rsidR="007341E8" w:rsidDel="00F217D2">
          <w:delText>:</w:delText>
        </w:r>
        <w:r w:rsidR="007341E8" w:rsidDel="00F217D2">
          <w:rPr>
            <w:color w:val="666666"/>
          </w:rPr>
          <w:delText>12</w:delText>
        </w:r>
        <w:r w:rsidR="007341E8" w:rsidDel="00F217D2">
          <w:delText>}, pad</w:delText>
        </w:r>
        <w:r w:rsidR="007341E8" w:rsidDel="00F217D2">
          <w:rPr>
            <w:color w:val="666666"/>
          </w:rPr>
          <w:delText>=12</w:delText>
        </w:r>
        <w:r w:rsidR="007341E8" w:rsidDel="00F217D2">
          <w:delText>); plt</w:delText>
        </w:r>
        <w:r w:rsidR="007341E8" w:rsidDel="00F217D2">
          <w:rPr>
            <w:color w:val="666666"/>
          </w:rPr>
          <w:delText>.</w:delText>
        </w:r>
        <w:r w:rsidR="007341E8" w:rsidDel="00F217D2">
          <w:delText>show()</w:delText>
        </w:r>
      </w:del>
    </w:p>
    <w:p w14:paraId="34694F3F" w14:textId="76464C0A" w:rsidR="00CB7E31" w:rsidDel="00F217D2" w:rsidRDefault="00000000">
      <w:pPr>
        <w:spacing w:after="956" w:line="259" w:lineRule="auto"/>
        <w:ind w:left="1101"/>
        <w:rPr>
          <w:del w:id="9143" w:author="Jose Eduardo VIU" w:date="2023-04-02T00:32:00Z"/>
        </w:rPr>
      </w:pPr>
      <w:del w:id="9144" w:author="Jose Eduardo VIU" w:date="2023-04-02T00:32:00Z">
        <w:r w:rsidDel="00F217D2">
          <w:rPr>
            <w:noProof/>
          </w:rPr>
          <w:drawing>
            <wp:inline distT="0" distB="0" distL="0" distR="0" wp14:anchorId="69C452D5" wp14:editId="2BAA92F7">
              <wp:extent cx="5349240" cy="2679065"/>
              <wp:effectExtent l="0" t="0" r="0" b="0"/>
              <wp:docPr id="100" name="Picture 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24"/>
                      <pic:cNvPicPr>
                        <a:picLocks noChangeAspect="1" noChangeArrowheads="1"/>
                      </pic:cNvPicPr>
                    </pic:nvPicPr>
                    <pic:blipFill>
                      <a:blip r:embed="rId172"/>
                      <a:stretch>
                        <a:fillRect/>
                      </a:stretch>
                    </pic:blipFill>
                    <pic:spPr bwMode="auto">
                      <a:xfrm>
                        <a:off x="0" y="0"/>
                        <a:ext cx="5349240" cy="2679065"/>
                      </a:xfrm>
                      <a:prstGeom prst="rect">
                        <a:avLst/>
                      </a:prstGeom>
                    </pic:spPr>
                  </pic:pic>
                </a:graphicData>
              </a:graphic>
            </wp:inline>
          </w:drawing>
        </w:r>
      </w:del>
    </w:p>
    <w:p w14:paraId="4711FCAD" w14:textId="48DFA1A5" w:rsidR="00CB7E31" w:rsidDel="00F217D2" w:rsidRDefault="00000000">
      <w:pPr>
        <w:spacing w:after="5" w:line="268" w:lineRule="auto"/>
        <w:ind w:left="860" w:right="102" w:hanging="875"/>
        <w:rPr>
          <w:del w:id="9145" w:author="Jose Eduardo VIU" w:date="2023-04-02T00:32:00Z"/>
        </w:rPr>
      </w:pPr>
      <w:del w:id="9146" w:author="Jose Eduardo VIU" w:date="2023-04-02T00:32:00Z">
        <w:r w:rsidDel="00F217D2">
          <w:rPr>
            <w:color w:val="303F9F"/>
          </w:rPr>
          <w:delText xml:space="preserve">[12]: </w:delText>
        </w:r>
        <w:r w:rsidDel="00F217D2">
          <w:rPr>
            <w:rFonts w:ascii="Courier New" w:eastAsia="Courier New" w:hAnsi="Courier New" w:cs="Courier New"/>
            <w:i/>
            <w:color w:val="3D7A7A"/>
          </w:rPr>
          <w:delText># Mostramos ordenadas las correlaciones de las variables con la variable</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Objetivo GMD.</w:delText>
        </w:r>
      </w:del>
    </w:p>
    <w:p w14:paraId="18175C0E" w14:textId="21834F8D" w:rsidR="00CB7E31" w:rsidDel="00F217D2" w:rsidRDefault="00000000">
      <w:pPr>
        <w:ind w:left="722" w:right="690"/>
        <w:rPr>
          <w:del w:id="9147" w:author="Jose Eduardo VIU" w:date="2023-04-02T00:32:00Z"/>
        </w:rPr>
      </w:pPr>
      <w:del w:id="9148" w:author="Jose Eduardo VIU" w:date="2023-04-02T00:32:00Z">
        <w:r w:rsidDel="00F217D2">
          <w:delText>plt</w:delText>
        </w:r>
        <w:r w:rsidDel="00F217D2">
          <w:rPr>
            <w:color w:val="666666"/>
          </w:rPr>
          <w:delText>.</w:delText>
        </w:r>
        <w:r w:rsidDel="00F217D2">
          <w:delText>figure(figsize</w:delText>
        </w:r>
        <w:r w:rsidDel="00F217D2">
          <w:rPr>
            <w:color w:val="666666"/>
          </w:rPr>
          <w:delText>=</w:delText>
        </w:r>
        <w:r w:rsidDel="00F217D2">
          <w:delText>(</w:delText>
        </w:r>
        <w:r w:rsidDel="00F217D2">
          <w:rPr>
            <w:color w:val="666666"/>
          </w:rPr>
          <w:delText>5</w:delText>
        </w:r>
        <w:r w:rsidDel="00F217D2">
          <w:delText xml:space="preserve">, </w:delText>
        </w:r>
        <w:r w:rsidDel="00F217D2">
          <w:rPr>
            <w:color w:val="666666"/>
          </w:rPr>
          <w:delText>6</w:delText>
        </w:r>
        <w:r w:rsidDel="00F217D2">
          <w:delText xml:space="preserve">)) heatmap </w:delText>
        </w:r>
        <w:r w:rsidDel="00F217D2">
          <w:rPr>
            <w:color w:val="666666"/>
          </w:rPr>
          <w:delText xml:space="preserve">= </w:delText>
        </w:r>
        <w:r w:rsidDel="00F217D2">
          <w:delText>sns</w:delText>
        </w:r>
        <w:r w:rsidDel="00F217D2">
          <w:rPr>
            <w:color w:val="666666"/>
          </w:rPr>
          <w:delText>.</w:delText>
        </w:r>
        <w:r w:rsidDel="00F217D2">
          <w:delText>heatmap(df[attributes]</w:delText>
        </w:r>
        <w:r w:rsidDel="00F217D2">
          <w:rPr>
            <w:color w:val="666666"/>
          </w:rPr>
          <w:delText>.</w:delText>
        </w:r>
        <w:r w:rsidDel="00F217D2">
          <w:delText>corr()[[</w:delText>
        </w:r>
        <w:r w:rsidDel="00F217D2">
          <w:rPr>
            <w:color w:val="BA2121"/>
          </w:rPr>
          <w:delText>'GMD'</w:delText>
        </w:r>
        <w:r w:rsidDel="00F217D2">
          <w:delText>]]</w:delText>
        </w:r>
        <w:r w:rsidDel="00F217D2">
          <w:rPr>
            <w:color w:val="666666"/>
          </w:rPr>
          <w:delText>.</w:delText>
        </w:r>
        <w:r w:rsidDel="00F217D2">
          <w:delText>sort_values(by</w:delText>
        </w:r>
        <w:r w:rsidDel="00F217D2">
          <w:rPr>
            <w:color w:val="666666"/>
          </w:rPr>
          <w:delText>=</w:delText>
        </w:r>
        <w:r w:rsidDel="00F217D2">
          <w:rPr>
            <w:color w:val="BA2121"/>
          </w:rPr>
          <w:delText>'GMD'</w:delText>
        </w:r>
        <w:r w:rsidDel="00F217D2">
          <w:delText>,</w:delText>
        </w:r>
        <w:r w:rsidDel="00F217D2">
          <w:rPr>
            <w:color w:val="FF0000"/>
          </w:rPr>
          <w:delText>␣</w:delText>
        </w:r>
      </w:del>
    </w:p>
    <w:p w14:paraId="53334B71" w14:textId="1EA47435" w:rsidR="00CB7E31" w:rsidDel="00F217D2" w:rsidRDefault="00000000">
      <w:pPr>
        <w:ind w:left="712" w:right="197" w:firstLine="163"/>
        <w:rPr>
          <w:del w:id="9149" w:author="Jose Eduardo VIU" w:date="2023-04-02T00:32:00Z"/>
        </w:rPr>
      </w:pPr>
      <w:del w:id="9150" w:author="Jose Eduardo VIU" w:date="2023-04-02T00:32:00Z">
        <w:r>
          <w:rPr>
            <w:noProof/>
          </w:rPr>
          <w:pict w14:anchorId="0B124BA8">
            <v:group id="Group 17564" o:spid="_x0000_s2173" style="position:absolute;left:0;text-align:left;margin-left:31.65pt;margin-top:-58.25pt;width:468pt;height:102.85pt;z-index:-503316300" coordsize="59436,13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" o:allowincell="f">
              <v:shape id="Forma libre: forma 870" o:spid="_x0000_s2174" style="position:absolute;width:59436;height:13060;visibility:visible;mso-wrap-style:square;v-text-anchor:top" coordsize="16510,3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" path="m70,l16440,v39,,70,31,70,70l16510,3559v,39,-31,70,-70,70l70,3629c31,3629,,3598,,3559l,70c,31,31,,70,xe" fillcolor="#cfcfcf" stroked="f" strokeweight="0">
                <v:path arrowok="t"/>
              </v:shape>
              <v:shape id="Forma libre: forma 871" o:spid="_x0000_s2175" style="position:absolute;left:126;top:126;width:59180;height:12816;visibility:visible;mso-wrap-style:square;v-text-anchor:top" coordsize="16439,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" path="m35,l16405,v19,,35,16,35,35l16440,3524v,19,-16,35,-35,35l35,3559c16,3559,,3543,,3524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delText>ascending</w:delText>
        </w:r>
        <w:r w:rsidR="007341E8" w:rsidDel="00F217D2">
          <w:rPr>
            <w:color w:val="666666"/>
          </w:rPr>
          <w:delText>=</w:delText>
        </w:r>
        <w:r w:rsidR="007341E8" w:rsidDel="00F217D2">
          <w:rPr>
            <w:rFonts w:ascii="Courier New" w:eastAsia="Courier New" w:hAnsi="Courier New" w:cs="Courier New"/>
            <w:b/>
            <w:color w:val="007F00"/>
          </w:rPr>
          <w:delText>False</w:delText>
        </w:r>
        <w:r w:rsidR="007341E8" w:rsidDel="00F217D2">
          <w:delText>), vmin</w:delText>
        </w:r>
        <w:r w:rsidR="007341E8" w:rsidDel="00F217D2">
          <w:rPr>
            <w:color w:val="666666"/>
          </w:rPr>
          <w:delText>=-1</w:delText>
        </w:r>
        <w:r w:rsidR="007341E8" w:rsidDel="00F217D2">
          <w:delText>, vmax</w:delText>
        </w:r>
        <w:r w:rsidR="007341E8" w:rsidDel="00F217D2">
          <w:rPr>
            <w:color w:val="666666"/>
          </w:rPr>
          <w:delText>=1</w:delText>
        </w:r>
        <w:r w:rsidR="007341E8" w:rsidDel="00F217D2">
          <w:delText>, annot</w:delText>
        </w:r>
        <w:r w:rsidR="007341E8" w:rsidDel="00F217D2">
          <w:rPr>
            <w:color w:val="666666"/>
          </w:rPr>
          <w:delText>=</w:delText>
        </w:r>
        <w:r w:rsidR="007341E8" w:rsidDel="00F217D2">
          <w:rPr>
            <w:rFonts w:ascii="Courier New" w:eastAsia="Courier New" w:hAnsi="Courier New" w:cs="Courier New"/>
            <w:b/>
            <w:color w:val="007F00"/>
          </w:rPr>
          <w:delText>True</w:delText>
        </w:r>
        <w:r w:rsidR="007341E8" w:rsidDel="00F217D2">
          <w:delText>, cmap</w:delText>
        </w:r>
        <w:r w:rsidR="007341E8" w:rsidDel="00F217D2">
          <w:rPr>
            <w:color w:val="666666"/>
          </w:rPr>
          <w:delText>=</w:delText>
        </w:r>
        <w:r w:rsidR="007341E8" w:rsidDel="00F217D2">
          <w:rPr>
            <w:color w:val="BA2121"/>
          </w:rPr>
          <w:delText>'BrBG'</w:delText>
        </w:r>
        <w:r w:rsidR="007341E8" w:rsidDel="00F217D2">
          <w:delText>) heatmap</w:delText>
        </w:r>
        <w:r w:rsidR="007341E8" w:rsidDel="00F217D2">
          <w:rPr>
            <w:color w:val="666666"/>
          </w:rPr>
          <w:delText>.</w:delText>
        </w:r>
        <w:r w:rsidR="007341E8" w:rsidDel="00F217D2">
          <w:delText>set_title(</w:delText>
        </w:r>
        <w:r w:rsidR="007341E8" w:rsidDel="00F217D2">
          <w:rPr>
            <w:color w:val="BA2121"/>
          </w:rPr>
          <w:delText>'Correlación atributos con GMD'</w:delText>
        </w:r>
        <w:r w:rsidR="007341E8" w:rsidDel="00F217D2">
          <w:delText>, fontdict</w:delText>
        </w:r>
        <w:r w:rsidR="007341E8" w:rsidDel="00F217D2">
          <w:rPr>
            <w:color w:val="666666"/>
          </w:rPr>
          <w:delText>=</w:delText>
        </w:r>
        <w:r w:rsidR="007341E8" w:rsidDel="00F217D2">
          <w:delText>{</w:delText>
        </w:r>
        <w:r w:rsidR="007341E8" w:rsidDel="00F217D2">
          <w:rPr>
            <w:color w:val="BA2121"/>
          </w:rPr>
          <w:delText>'fontsize'</w:delText>
        </w:r>
        <w:r w:rsidR="007341E8" w:rsidDel="00F217D2">
          <w:delText>:</w:delText>
        </w:r>
        <w:r w:rsidR="007341E8" w:rsidDel="00F217D2">
          <w:rPr>
            <w:color w:val="666666"/>
          </w:rPr>
          <w:delText>12</w:delText>
        </w:r>
        <w:r w:rsidR="007341E8" w:rsidDel="00F217D2">
          <w:delText>},</w:delText>
        </w:r>
        <w:r w:rsidR="007341E8" w:rsidDel="00F217D2">
          <w:rPr>
            <w:color w:val="FF0000"/>
          </w:rPr>
          <w:delText xml:space="preserve">␣ </w:delText>
        </w:r>
        <w:r w:rsidR="007341E8" w:rsidDel="00F217D2">
          <w:rPr>
            <w:rFonts w:ascii="Times New Roman" w:eastAsia="Times New Roman" w:hAnsi="Times New Roman" w:cs="Times New Roman"/>
            <w:color w:val="FF0000"/>
            <w:sz w:val="12"/>
          </w:rPr>
          <w:delText>↪</w:delText>
        </w:r>
        <w:r w:rsidR="007341E8" w:rsidDel="00F217D2">
          <w:delText>pad</w:delText>
        </w:r>
        <w:r w:rsidR="007341E8" w:rsidDel="00F217D2">
          <w:rPr>
            <w:color w:val="666666"/>
          </w:rPr>
          <w:delText>=16</w:delText>
        </w:r>
        <w:r w:rsidR="007341E8" w:rsidDel="00F217D2">
          <w:delText>);</w:delText>
        </w:r>
      </w:del>
    </w:p>
    <w:p w14:paraId="71E21D64" w14:textId="174691AF" w:rsidR="00CB7E31" w:rsidDel="00F217D2" w:rsidRDefault="00000000">
      <w:pPr>
        <w:spacing w:after="1069" w:line="259" w:lineRule="auto"/>
        <w:ind w:left="1237"/>
        <w:rPr>
          <w:del w:id="9151" w:author="Jose Eduardo VIU" w:date="2023-04-02T00:32:00Z"/>
        </w:rPr>
      </w:pPr>
      <w:del w:id="9152" w:author="Jose Eduardo VIU" w:date="2023-04-02T00:32:00Z">
        <w:r w:rsidDel="00F217D2">
          <w:rPr>
            <w:noProof/>
          </w:rPr>
          <w:drawing>
            <wp:inline distT="0" distB="0" distL="0" distR="0" wp14:anchorId="407571D5" wp14:editId="749CD3DD">
              <wp:extent cx="5175250" cy="4992370"/>
              <wp:effectExtent l="0" t="0" r="0" b="0"/>
              <wp:docPr id="102" name="Picture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11"/>
                      <pic:cNvPicPr>
                        <a:picLocks noChangeAspect="1" noChangeArrowheads="1"/>
                      </pic:cNvPicPr>
                    </pic:nvPicPr>
                    <pic:blipFill>
                      <a:blip r:embed="rId173"/>
                      <a:stretch>
                        <a:fillRect/>
                      </a:stretch>
                    </pic:blipFill>
                    <pic:spPr bwMode="auto">
                      <a:xfrm>
                        <a:off x="0" y="0"/>
                        <a:ext cx="5175250" cy="4992370"/>
                      </a:xfrm>
                      <a:prstGeom prst="rect">
                        <a:avLst/>
                      </a:prstGeom>
                    </pic:spPr>
                  </pic:pic>
                </a:graphicData>
              </a:graphic>
            </wp:inline>
          </w:drawing>
        </w:r>
      </w:del>
    </w:p>
    <w:p w14:paraId="0A8E8263" w14:textId="42040E6D" w:rsidR="00CB7E31" w:rsidDel="00F217D2" w:rsidRDefault="00000000">
      <w:pPr>
        <w:pStyle w:val="Ttulo4"/>
        <w:rPr>
          <w:del w:id="9153" w:author="Jose Eduardo VIU" w:date="2023-04-02T00:32:00Z"/>
        </w:rPr>
      </w:pPr>
      <w:del w:id="9154" w:author="Jose Eduardo VIU" w:date="2023-04-02T00:32:00Z">
        <w:r w:rsidDel="00F217D2">
          <w:delText>Dividir datos en entrenamiento y test</w:delText>
        </w:r>
      </w:del>
    </w:p>
    <w:p w14:paraId="182CC996" w14:textId="42EAFA2E" w:rsidR="00CB7E31" w:rsidDel="00F217D2" w:rsidRDefault="00000000">
      <w:pPr>
        <w:spacing w:after="392"/>
        <w:ind w:left="875" w:right="197" w:hanging="875"/>
        <w:rPr>
          <w:del w:id="9155" w:author="Jose Eduardo VIU" w:date="2023-04-02T00:32:00Z"/>
        </w:rPr>
      </w:pPr>
      <w:del w:id="9156" w:author="Jose Eduardo VIU" w:date="2023-04-02T00:32:00Z">
        <w:r>
          <w:rPr>
            <w:noProof/>
          </w:rPr>
          <w:pict w14:anchorId="285CCB78">
            <v:group id="Group 17704" o:spid="_x0000_s2170" style="position:absolute;left:0;text-align:left;margin-left:31.65pt;margin-top:-3pt;width:468pt;height:33.1pt;z-index:-503316299"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" o:allowincell="f">
              <v:shape id="Forma libre: forma 873" o:spid="_x0000_s2171"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" path="m70,l16440,v39,,70,31,70,70l16510,1098v,39,-31,70,-70,70l70,1168c31,1168,,1137,,1098l,70c,31,31,,70,xe" fillcolor="#cfcfcf" stroked="f" strokeweight="0">
                <v:path arrowok="t"/>
              </v:shape>
              <v:shape id="Forma libre: forma 874" o:spid="_x0000_s2172"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" path="m35,l16405,v19,,35,16,35,35l16440,1063v,19,-16,35,-35,35l35,1098c16,1098,,1082,,1063l,35c,16,16,,35,xe" fillcolor="#f7f7f7" stroked="f" strokeweight="0">
                <v:path arrowok="t"/>
              </v:shape>
            </v:group>
          </w:pict>
        </w:r>
        <w:r w:rsidR="007341E8" w:rsidDel="00F217D2">
          <w:rPr>
            <w:color w:val="303F9F"/>
          </w:rPr>
          <w:delText xml:space="preserve">[50]: </w:delText>
        </w:r>
        <w:r w:rsidR="007341E8" w:rsidDel="00F217D2">
          <w:delText xml:space="preserve">X_train, X_test, y_train, y_test </w:delText>
        </w:r>
        <w:r w:rsidR="007341E8" w:rsidDel="00F217D2">
          <w:rPr>
            <w:color w:val="666666"/>
          </w:rPr>
          <w:delText xml:space="preserve">= </w:delText>
        </w:r>
        <w:r w:rsidR="007341E8" w:rsidDel="00F217D2">
          <w:delText xml:space="preserve">train_test_split(x1, y, test_size </w:delText>
        </w:r>
        <w:r w:rsidR="007341E8" w:rsidDel="00F217D2">
          <w:rPr>
            <w:color w:val="666666"/>
          </w:rPr>
          <w:delText>= 0.2</w:delText>
        </w:r>
        <w:r w:rsidR="007341E8" w:rsidDel="00F217D2">
          <w:delText>,</w:delText>
        </w:r>
        <w:r w:rsidR="007341E8" w:rsidDel="00F217D2">
          <w:rPr>
            <w:color w:val="FF0000"/>
          </w:rPr>
          <w:delText xml:space="preserve">␣ </w:delText>
        </w:r>
        <w:r w:rsidR="007341E8" w:rsidDel="00F217D2">
          <w:rPr>
            <w:rFonts w:ascii="Times New Roman" w:eastAsia="Times New Roman" w:hAnsi="Times New Roman" w:cs="Times New Roman"/>
            <w:color w:val="FF0000"/>
            <w:sz w:val="12"/>
          </w:rPr>
          <w:delText>↪</w:delText>
        </w:r>
        <w:r w:rsidR="007341E8" w:rsidDel="00F217D2">
          <w:delText xml:space="preserve">random_state </w:delText>
        </w:r>
        <w:r w:rsidR="007341E8" w:rsidDel="00F217D2">
          <w:rPr>
            <w:color w:val="666666"/>
          </w:rPr>
          <w:delText>= 123</w:delText>
        </w:r>
        <w:r w:rsidR="007341E8" w:rsidDel="00F217D2">
          <w:delText>)</w:delText>
        </w:r>
      </w:del>
    </w:p>
    <w:p w14:paraId="093E4D1F" w14:textId="6C63EDF1" w:rsidR="00CB7E31" w:rsidDel="00F217D2" w:rsidRDefault="00000000">
      <w:pPr>
        <w:pStyle w:val="Ttulo4"/>
        <w:rPr>
          <w:del w:id="9157" w:author="Jose Eduardo VIU" w:date="2023-04-02T00:32:00Z"/>
        </w:rPr>
      </w:pPr>
      <w:del w:id="9158" w:author="Jose Eduardo VIU" w:date="2023-04-02T00:32:00Z">
        <w:r w:rsidDel="00F217D2">
          <w:delText>Escalar datos</w:delText>
        </w:r>
      </w:del>
    </w:p>
    <w:p w14:paraId="362158A2" w14:textId="1343BA3D" w:rsidR="00CB7E31" w:rsidDel="00F217D2" w:rsidRDefault="00000000">
      <w:pPr>
        <w:spacing w:after="0" w:line="259" w:lineRule="auto"/>
        <w:rPr>
          <w:del w:id="9159" w:author="Jose Eduardo VIU" w:date="2023-04-02T00:32:00Z"/>
        </w:rPr>
      </w:pPr>
      <w:del w:id="9160" w:author="Jose Eduardo VIU" w:date="2023-04-02T00:32:00Z">
        <w:r>
          <w:pict w14:anchorId="12CEF273">
            <v:group id="Group 17705" o:spid="_x0000_s2146" style="width:606.95pt;height:88.35pt;mso-position-horizontal-relative:char;mso-position-vertical-relative:line" coordsize="77083,11221">
              <v:shape id="Forma libre: forma 876" o:spid="_x0000_s2147" style="position:absolute;left:4021;width:59436;height:11221;visibility:visible;mso-wrap-style:square;v-text-anchor:top" coordsize="16510,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" path="m69,1r16371,c16479,1,16510,32,16510,71r,2977c16510,3087,16479,3118,16440,3118l69,3118v-39,,-70,-31,-70,-70l-1,71c-1,32,30,1,69,1xe" fillcolor="#cfcfcf" stroked="f" strokeweight="0">
                <v:path arrowok="t"/>
              </v:shape>
              <v:shape id="Forma libre: forma 877" o:spid="_x0000_s2148" style="position:absolute;left:4147;top:126;width:59180;height:10965;visibility:visible;mso-wrap-style:square;v-text-anchor:top" coordsize="16439,3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" path="m34,l16405,v19,,35,16,35,35l16440,3012v,19,-16,35,-35,35l34,3047v-19,,-35,-16,-35,-35l-1,35c-1,16,15,,34,xe" fillcolor="#f7f7f7" stroked="f" strokeweight="0">
                <v:path arrowok="t"/>
              </v:shape>
              <v:shape id="Cuadro de texto 878" o:spid="_x0000_s2149"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" filled="f" stroked="f" strokeweight="0">
                <v:textbox style="mso-next-textbox:#Cuadro de texto 878" inset="0,0,0,0">
                  <w:txbxContent>
                    <w:p w14:paraId="306DD2A3" w14:textId="77777777" w:rsidR="00CB7E31" w:rsidRDefault="00000000">
                      <w:pPr>
                        <w:overflowPunct w:val="0"/>
                        <w:spacing w:after="0" w:line="240" w:lineRule="auto"/>
                      </w:pPr>
                      <w:r>
                        <w:rPr>
                          <w:rFonts w:cstheme="minorBidi"/>
                          <w:color w:val="303F9F"/>
                        </w:rPr>
                        <w:t>[51]:</w:t>
                      </w:r>
                    </w:p>
                  </w:txbxContent>
                </v:textbox>
              </v:shape>
              <v:shape id="Cuadro de texto 879" o:spid="_x0000_s2150" type="#_x0000_t202" style="position:absolute;left:4521;top:388;width:7256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" filled="f" stroked="f" strokeweight="0">
                <v:textbox style="mso-next-textbox:#Cuadro de texto 879" inset="0,0,0,0">
                  <w:txbxContent>
                    <w:p w14:paraId="45E3B4BA" w14:textId="77777777" w:rsidR="00CB7E31" w:rsidRDefault="00000000">
                      <w:pPr>
                        <w:overflowPunct w:val="0"/>
                        <w:spacing w:after="0" w:line="240" w:lineRule="auto"/>
                      </w:pPr>
                      <w:r>
                        <w:rPr>
                          <w:rFonts w:asciiTheme="minorHAnsi" w:hAnsiTheme="minorHAnsi" w:cstheme="minorBidi"/>
                          <w:color w:val="3D7A7A"/>
                        </w:rPr>
                        <w:t>##</w:t>
                      </w:r>
                      <w:r>
                        <w:rPr>
                          <w:rFonts w:asciiTheme="minorHAnsi" w:hAnsiTheme="minorHAnsi" w:cstheme="minorBidi"/>
                          <w:color w:val="3D7A7A"/>
                          <w:spacing w:val="-16"/>
                        </w:rPr>
                        <w:t xml:space="preserve"> </w:t>
                      </w:r>
                      <w:r>
                        <w:rPr>
                          <w:rFonts w:asciiTheme="minorHAnsi" w:hAnsiTheme="minorHAnsi" w:cstheme="minorBidi"/>
                          <w:color w:val="3D7A7A"/>
                        </w:rPr>
                        <w:t>Vemos</w:t>
                      </w:r>
                      <w:r>
                        <w:rPr>
                          <w:rFonts w:asciiTheme="minorHAnsi" w:hAnsiTheme="minorHAnsi" w:cstheme="minorBidi"/>
                          <w:color w:val="3D7A7A"/>
                          <w:spacing w:val="-16"/>
                        </w:rPr>
                        <w:t xml:space="preserve"> </w:t>
                      </w:r>
                      <w:r>
                        <w:rPr>
                          <w:rFonts w:asciiTheme="minorHAnsi" w:hAnsiTheme="minorHAnsi" w:cstheme="minorBidi"/>
                          <w:color w:val="3D7A7A"/>
                        </w:rPr>
                        <w:t>de</w:t>
                      </w:r>
                      <w:r>
                        <w:rPr>
                          <w:rFonts w:asciiTheme="minorHAnsi" w:hAnsiTheme="minorHAnsi" w:cstheme="minorBidi"/>
                          <w:color w:val="3D7A7A"/>
                          <w:spacing w:val="-16"/>
                        </w:rPr>
                        <w:t xml:space="preserve"> </w:t>
                      </w:r>
                      <w:r>
                        <w:rPr>
                          <w:rFonts w:asciiTheme="minorHAnsi" w:hAnsiTheme="minorHAnsi" w:cstheme="minorBidi"/>
                          <w:color w:val="3D7A7A"/>
                        </w:rPr>
                        <w:t>escalar</w:t>
                      </w:r>
                      <w:r>
                        <w:rPr>
                          <w:rFonts w:asciiTheme="minorHAnsi" w:hAnsiTheme="minorHAnsi" w:cstheme="minorBidi"/>
                          <w:color w:val="3D7A7A"/>
                          <w:spacing w:val="-16"/>
                        </w:rPr>
                        <w:t xml:space="preserve"> </w:t>
                      </w:r>
                      <w:r>
                        <w:rPr>
                          <w:rFonts w:asciiTheme="minorHAnsi" w:hAnsiTheme="minorHAnsi" w:cstheme="minorBidi"/>
                          <w:color w:val="3D7A7A"/>
                        </w:rPr>
                        <w:t>las</w:t>
                      </w:r>
                      <w:r>
                        <w:rPr>
                          <w:rFonts w:asciiTheme="minorHAnsi" w:hAnsiTheme="minorHAnsi" w:cstheme="minorBidi"/>
                          <w:color w:val="3D7A7A"/>
                          <w:spacing w:val="-16"/>
                        </w:rPr>
                        <w:t xml:space="preserve"> </w:t>
                      </w:r>
                      <w:r>
                        <w:rPr>
                          <w:rFonts w:asciiTheme="minorHAnsi" w:hAnsiTheme="minorHAnsi" w:cstheme="minorBidi"/>
                          <w:color w:val="3D7A7A"/>
                        </w:rPr>
                        <w:t>variables</w:t>
                      </w:r>
                      <w:r>
                        <w:rPr>
                          <w:rFonts w:asciiTheme="minorHAnsi" w:hAnsiTheme="minorHAnsi" w:cstheme="minorBidi"/>
                          <w:color w:val="3D7A7A"/>
                          <w:spacing w:val="-16"/>
                        </w:rPr>
                        <w:t xml:space="preserve"> </w:t>
                      </w:r>
                      <w:r>
                        <w:rPr>
                          <w:rFonts w:asciiTheme="minorHAnsi" w:hAnsiTheme="minorHAnsi" w:cstheme="minorBidi"/>
                          <w:color w:val="3D7A7A"/>
                        </w:rPr>
                        <w:t>para</w:t>
                      </w:r>
                      <w:r>
                        <w:rPr>
                          <w:rFonts w:asciiTheme="minorHAnsi" w:hAnsiTheme="minorHAnsi" w:cstheme="minorBidi"/>
                          <w:color w:val="3D7A7A"/>
                          <w:spacing w:val="-16"/>
                        </w:rPr>
                        <w:t xml:space="preserve"> </w:t>
                      </w:r>
                      <w:r>
                        <w:rPr>
                          <w:rFonts w:asciiTheme="minorHAnsi" w:hAnsiTheme="minorHAnsi" w:cstheme="minorBidi"/>
                          <w:color w:val="3D7A7A"/>
                        </w:rPr>
                        <w:t>que</w:t>
                      </w:r>
                      <w:r>
                        <w:rPr>
                          <w:rFonts w:asciiTheme="minorHAnsi" w:hAnsiTheme="minorHAnsi" w:cstheme="minorBidi"/>
                          <w:color w:val="3D7A7A"/>
                          <w:spacing w:val="-16"/>
                        </w:rPr>
                        <w:t xml:space="preserve"> </w:t>
                      </w:r>
                      <w:r>
                        <w:rPr>
                          <w:rFonts w:asciiTheme="minorHAnsi" w:hAnsiTheme="minorHAnsi" w:cstheme="minorBidi"/>
                          <w:color w:val="3D7A7A"/>
                        </w:rPr>
                        <w:t>no</w:t>
                      </w:r>
                      <w:r>
                        <w:rPr>
                          <w:rFonts w:asciiTheme="minorHAnsi" w:hAnsiTheme="minorHAnsi" w:cstheme="minorBidi"/>
                          <w:color w:val="3D7A7A"/>
                          <w:spacing w:val="-16"/>
                        </w:rPr>
                        <w:t xml:space="preserve"> </w:t>
                      </w:r>
                      <w:r>
                        <w:rPr>
                          <w:rFonts w:asciiTheme="minorHAnsi" w:hAnsiTheme="minorHAnsi" w:cstheme="minorBidi"/>
                          <w:color w:val="3D7A7A"/>
                        </w:rPr>
                        <w:t>se</w:t>
                      </w:r>
                      <w:r>
                        <w:rPr>
                          <w:rFonts w:asciiTheme="minorHAnsi" w:hAnsiTheme="minorHAnsi" w:cstheme="minorBidi"/>
                          <w:color w:val="3D7A7A"/>
                          <w:spacing w:val="-16"/>
                        </w:rPr>
                        <w:t xml:space="preserve"> </w:t>
                      </w:r>
                      <w:r>
                        <w:rPr>
                          <w:rFonts w:asciiTheme="minorHAnsi" w:hAnsiTheme="minorHAnsi" w:cstheme="minorBidi"/>
                          <w:color w:val="3D7A7A"/>
                        </w:rPr>
                        <w:t>vean</w:t>
                      </w:r>
                      <w:r>
                        <w:rPr>
                          <w:rFonts w:asciiTheme="minorHAnsi" w:hAnsiTheme="minorHAnsi" w:cstheme="minorBidi"/>
                          <w:color w:val="3D7A7A"/>
                          <w:spacing w:val="-16"/>
                        </w:rPr>
                        <w:t xml:space="preserve"> </w:t>
                      </w:r>
                      <w:r>
                        <w:rPr>
                          <w:rFonts w:asciiTheme="minorHAnsi" w:hAnsiTheme="minorHAnsi" w:cstheme="minorBidi"/>
                          <w:color w:val="3D7A7A"/>
                        </w:rPr>
                        <w:t>influenciadas</w:t>
                      </w:r>
                      <w:r>
                        <w:rPr>
                          <w:rFonts w:asciiTheme="minorHAnsi" w:hAnsiTheme="minorHAnsi" w:cstheme="minorBidi"/>
                          <w:color w:val="3D7A7A"/>
                          <w:spacing w:val="-16"/>
                        </w:rPr>
                        <w:t xml:space="preserve"> </w:t>
                      </w:r>
                      <w:r>
                        <w:rPr>
                          <w:rFonts w:asciiTheme="minorHAnsi" w:hAnsiTheme="minorHAnsi" w:cstheme="minorBidi"/>
                          <w:color w:val="3D7A7A"/>
                        </w:rPr>
                        <w:t>por</w:t>
                      </w:r>
                      <w:r>
                        <w:rPr>
                          <w:rFonts w:asciiTheme="minorHAnsi" w:hAnsiTheme="minorHAnsi" w:cstheme="minorBidi"/>
                          <w:color w:val="3D7A7A"/>
                          <w:spacing w:val="-16"/>
                        </w:rPr>
                        <w:t xml:space="preserve"> </w:t>
                      </w:r>
                      <w:r>
                        <w:rPr>
                          <w:rFonts w:asciiTheme="minorHAnsi" w:hAnsiTheme="minorHAnsi" w:cstheme="minorBidi"/>
                          <w:color w:val="3D7A7A"/>
                        </w:rPr>
                        <w:t>los</w:t>
                      </w:r>
                    </w:p>
                  </w:txbxContent>
                </v:textbox>
              </v:shape>
              <v:shape id="Cuadro de texto 880" o:spid="_x0000_s2151" type="#_x0000_t202" style="position:absolute;left:59079;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" filled="f" stroked="f" strokeweight="0">
                <v:textbox style="mso-next-textbox:#Cuadro de texto 880" inset="0,0,0,0">
                  <w:txbxContent>
                    <w:p w14:paraId="4C54E1D7" w14:textId="77777777" w:rsidR="00CB7E31" w:rsidRDefault="00000000">
                      <w:pPr>
                        <w:overflowPunct w:val="0"/>
                        <w:spacing w:after="0" w:line="240" w:lineRule="auto"/>
                      </w:pPr>
                      <w:r>
                        <w:rPr>
                          <w:rFonts w:cstheme="minorBidi"/>
                          <w:color w:val="FF0000"/>
                        </w:rPr>
                        <w:t>␣</w:t>
                      </w:r>
                    </w:p>
                  </w:txbxContent>
                </v:textbox>
              </v:shape>
              <v:shape id="Cuadro de texto 881" o:spid="_x0000_s2152" type="#_x0000_t202" style="position:absolute;left:5554;top:2577;width:100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" filled="f" stroked="f" strokeweight="0">
                <v:textbox style="mso-next-textbox:#Cuadro de texto 881" inset="0,0,0,0">
                  <w:txbxContent>
                    <w:p w14:paraId="233F66EF" w14:textId="77777777" w:rsidR="00CB7E31" w:rsidRDefault="00000000">
                      <w:pPr>
                        <w:overflowPunct w:val="0"/>
                        <w:spacing w:after="0" w:line="240" w:lineRule="auto"/>
                      </w:pPr>
                      <w:r>
                        <w:rPr>
                          <w:rFonts w:asciiTheme="minorHAnsi" w:hAnsiTheme="minorHAnsi" w:cstheme="minorBidi"/>
                          <w:color w:val="FF0000"/>
                          <w:sz w:val="12"/>
                        </w:rPr>
                        <w:t>↪</w:t>
                      </w:r>
                    </w:p>
                  </w:txbxContent>
                </v:textbox>
              </v:shape>
              <v:shape id="Cuadro de texto 882" o:spid="_x0000_s2153" type="#_x0000_t202" style="position:absolute;left:6310;top:2109;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" filled="f" stroked="f" strokeweight="0">
                <v:textbox style="mso-next-textbox:#Cuadro de texto 882" inset="0,0,0,0">
                  <w:txbxContent>
                    <w:p w14:paraId="451D5D5E" w14:textId="77777777" w:rsidR="00CB7E31" w:rsidRDefault="00000000">
                      <w:pPr>
                        <w:overflowPunct w:val="0"/>
                        <w:spacing w:after="0" w:line="240" w:lineRule="auto"/>
                      </w:pPr>
                      <w:r>
                        <w:rPr>
                          <w:rFonts w:asciiTheme="minorHAnsi" w:hAnsiTheme="minorHAnsi" w:cstheme="minorBidi"/>
                          <w:color w:val="3D7A7A"/>
                        </w:rPr>
                        <w:t>outliers.</w:t>
                      </w:r>
                    </w:p>
                  </w:txbxContent>
                </v:textbox>
              </v:shape>
              <v:shape id="Cuadro de texto 883" o:spid="_x0000_s2154" type="#_x0000_t202" style="position:absolute;left:4521;top:3956;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" filled="f" stroked="f" strokeweight="0">
                <v:textbox style="mso-next-textbox:#Cuadro de texto 883" inset="0,0,0,0">
                  <w:txbxContent>
                    <w:p w14:paraId="48D34C15" w14:textId="77777777" w:rsidR="00CB7E31" w:rsidRDefault="00000000">
                      <w:pPr>
                        <w:overflowPunct w:val="0"/>
                        <w:spacing w:after="0" w:line="240" w:lineRule="auto"/>
                      </w:pPr>
                      <w:r>
                        <w:rPr>
                          <w:rFonts w:cstheme="minorBidi"/>
                        </w:rPr>
                        <w:t>scaler</w:t>
                      </w:r>
                    </w:p>
                  </w:txbxContent>
                </v:textbox>
              </v:shape>
              <v:shape id="Cuadro de texto 884" o:spid="_x0000_s2155" type="#_x0000_t202" style="position:absolute;left:9615;top:395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" filled="f" stroked="f" strokeweight="0">
                <v:textbox style="mso-next-textbox:#Cuadro de texto 884" inset="0,0,0,0">
                  <w:txbxContent>
                    <w:p w14:paraId="2F66AC4E" w14:textId="77777777" w:rsidR="00CB7E31" w:rsidRDefault="00000000">
                      <w:pPr>
                        <w:overflowPunct w:val="0"/>
                        <w:spacing w:after="0" w:line="240" w:lineRule="auto"/>
                      </w:pPr>
                      <w:r>
                        <w:rPr>
                          <w:rFonts w:cstheme="minorBidi"/>
                          <w:color w:val="666666"/>
                        </w:rPr>
                        <w:t>=</w:t>
                      </w:r>
                    </w:p>
                  </w:txbxContent>
                </v:textbox>
              </v:shape>
              <v:shape id="Cuadro de texto 885" o:spid="_x0000_s2156" type="#_x0000_t202" style="position:absolute;left:11066;top:3956;width:1354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" filled="f" stroked="f" strokeweight="0">
                <v:textbox style="mso-next-textbox:#Cuadro de texto 885" inset="0,0,0,0">
                  <w:txbxContent>
                    <w:p w14:paraId="6C1EEB8A" w14:textId="77777777" w:rsidR="00CB7E31" w:rsidRDefault="00000000">
                      <w:pPr>
                        <w:overflowPunct w:val="0"/>
                        <w:spacing w:after="0" w:line="240" w:lineRule="auto"/>
                      </w:pPr>
                      <w:r>
                        <w:rPr>
                          <w:rFonts w:cstheme="minorBidi"/>
                        </w:rPr>
                        <w:t>RobustScaler()</w:t>
                      </w:r>
                    </w:p>
                  </w:txbxContent>
                </v:textbox>
              </v:shape>
              <v:shape id="Cuadro de texto 886" o:spid="_x0000_s2157" type="#_x0000_t202" style="position:absolute;left:4521;top:567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" filled="f" stroked="f" strokeweight="0">
                <v:textbox style="mso-next-textbox:#Cuadro de texto 886" inset="0,0,0,0">
                  <w:txbxContent>
                    <w:p w14:paraId="01CA3B2F" w14:textId="77777777" w:rsidR="00CB7E31" w:rsidRDefault="00000000">
                      <w:pPr>
                        <w:overflowPunct w:val="0"/>
                        <w:spacing w:after="0" w:line="240" w:lineRule="auto"/>
                      </w:pPr>
                      <w:r>
                        <w:rPr>
                          <w:rFonts w:cstheme="minorBidi"/>
                        </w:rPr>
                        <w:t>scaler</w:t>
                      </w:r>
                    </w:p>
                  </w:txbxContent>
                </v:textbox>
              </v:shape>
              <v:shape id="Cuadro de texto 887" o:spid="_x0000_s2158" type="#_x0000_t202" style="position:absolute;left:8884;top:567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" filled="f" stroked="f" strokeweight="0">
                <v:textbox style="mso-next-textbox:#Cuadro de texto 887" inset="0,0,0,0">
                  <w:txbxContent>
                    <w:p w14:paraId="1A97035D" w14:textId="77777777" w:rsidR="00CB7E31" w:rsidRDefault="00000000">
                      <w:pPr>
                        <w:overflowPunct w:val="0"/>
                        <w:spacing w:after="0" w:line="240" w:lineRule="auto"/>
                      </w:pPr>
                      <w:r>
                        <w:rPr>
                          <w:rFonts w:cstheme="minorBidi"/>
                          <w:color w:val="666666"/>
                        </w:rPr>
                        <w:t>.</w:t>
                      </w:r>
                    </w:p>
                  </w:txbxContent>
                </v:textbox>
              </v:shape>
              <v:shape id="Cuadro de texto 888" o:spid="_x0000_s2159" type="#_x0000_t202" style="position:absolute;left:9615;top:5677;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" filled="f" stroked="f" strokeweight="0">
                <v:textbox style="mso-next-textbox:#Cuadro de texto 888" inset="0,0,0,0">
                  <w:txbxContent>
                    <w:p w14:paraId="059B6D0A" w14:textId="77777777" w:rsidR="00CB7E31" w:rsidRDefault="00000000">
                      <w:pPr>
                        <w:overflowPunct w:val="0"/>
                        <w:spacing w:after="0" w:line="240" w:lineRule="auto"/>
                      </w:pPr>
                      <w:r>
                        <w:rPr>
                          <w:rFonts w:cstheme="minorBidi"/>
                        </w:rPr>
                        <w:t>fit(X_train)</w:t>
                      </w:r>
                    </w:p>
                  </w:txbxContent>
                </v:textbox>
              </v:shape>
              <v:shape id="Cuadro de texto 889" o:spid="_x0000_s2160" type="#_x0000_t202" style="position:absolute;left:4521;top:7398;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" filled="f" stroked="f" strokeweight="0">
                <v:textbox style="mso-next-textbox:#Cuadro de texto 889" inset="0,0,0,0">
                  <w:txbxContent>
                    <w:p w14:paraId="01FA1A9E" w14:textId="77777777" w:rsidR="00CB7E31" w:rsidRDefault="00000000">
                      <w:pPr>
                        <w:overflowPunct w:val="0"/>
                        <w:spacing w:after="0" w:line="240" w:lineRule="auto"/>
                      </w:pPr>
                      <w:r>
                        <w:rPr>
                          <w:rFonts w:cstheme="minorBidi"/>
                        </w:rPr>
                        <w:t>X_train_s</w:t>
                      </w:r>
                    </w:p>
                  </w:txbxContent>
                </v:textbox>
              </v:shape>
              <v:shape id="Cuadro de texto 890" o:spid="_x0000_s2161" type="#_x0000_t202" style="position:absolute;left:11797;top:739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" filled="f" stroked="f" strokeweight="0">
                <v:textbox style="mso-next-textbox:#Cuadro de texto 890" inset="0,0,0,0">
                  <w:txbxContent>
                    <w:p w14:paraId="77803E2C" w14:textId="77777777" w:rsidR="00CB7E31" w:rsidRDefault="00000000">
                      <w:pPr>
                        <w:overflowPunct w:val="0"/>
                        <w:spacing w:after="0" w:line="240" w:lineRule="auto"/>
                      </w:pPr>
                      <w:r>
                        <w:rPr>
                          <w:rFonts w:cstheme="minorBidi"/>
                          <w:color w:val="666666"/>
                        </w:rPr>
                        <w:t>=</w:t>
                      </w:r>
                    </w:p>
                  </w:txbxContent>
                </v:textbox>
              </v:shape>
              <v:shape id="Cuadro de texto 891" o:spid="_x0000_s2162" type="#_x0000_t202" style="position:absolute;left:13251;top:7398;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JRW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sPoG/M+EIyNUvAAAA//8DAFBLAQItABQABgAIAAAAIQDb4fbL7gAAAIUBAAATAAAAAAAA&#10;AAAAAAAAAAAAAABbQ29udGVudF9UeXBlc10ueG1sUEsBAi0AFAAGAAgAAAAhAFr0LFu/AAAAFQEA&#10;AAsAAAAAAAAAAAAAAAAAHwEAAF9yZWxzLy5yZWxzUEsBAi0AFAAGAAgAAAAhACHAlFbHAAAA3AAA&#10;AA8AAAAAAAAAAAAAAAAABwIAAGRycy9kb3ducmV2LnhtbFBLBQYAAAAAAwADALcAAAD7AgAAAAA=&#10;" filled="f" stroked="f" strokeweight="0">
                <v:textbox style="mso-next-textbox:#Cuadro de texto 891" inset="0,0,0,0">
                  <w:txbxContent>
                    <w:p w14:paraId="1E91D9AB" w14:textId="77777777" w:rsidR="00CB7E31" w:rsidRDefault="00000000">
                      <w:pPr>
                        <w:overflowPunct w:val="0"/>
                        <w:spacing w:after="0" w:line="240" w:lineRule="auto"/>
                      </w:pPr>
                      <w:r>
                        <w:rPr>
                          <w:rFonts w:cstheme="minorBidi"/>
                        </w:rPr>
                        <w:t>scaler</w:t>
                      </w:r>
                    </w:p>
                  </w:txbxContent>
                </v:textbox>
              </v:shape>
              <v:shape id="Cuadro de texto 892" o:spid="_x0000_s2163" type="#_x0000_t202" style="position:absolute;left:17614;top:739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" filled="f" stroked="f" strokeweight="0">
                <v:textbox style="mso-next-textbox:#Cuadro de texto 892" inset="0,0,0,0">
                  <w:txbxContent>
                    <w:p w14:paraId="3EB554C3" w14:textId="77777777" w:rsidR="00CB7E31" w:rsidRDefault="00000000">
                      <w:pPr>
                        <w:overflowPunct w:val="0"/>
                        <w:spacing w:after="0" w:line="240" w:lineRule="auto"/>
                      </w:pPr>
                      <w:r>
                        <w:rPr>
                          <w:rFonts w:cstheme="minorBidi"/>
                          <w:color w:val="666666"/>
                        </w:rPr>
                        <w:t>.</w:t>
                      </w:r>
                    </w:p>
                  </w:txbxContent>
                </v:textbox>
              </v:shape>
              <v:shape id="Cuadro de texto 893" o:spid="_x0000_s2164" type="#_x0000_t202" style="position:absolute;left:18345;top:7398;width:1741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" filled="f" stroked="f" strokeweight="0">
                <v:textbox style="mso-next-textbox:#Cuadro de texto 893" inset="0,0,0,0">
                  <w:txbxContent>
                    <w:p w14:paraId="7D595B95" w14:textId="77777777" w:rsidR="00CB7E31" w:rsidRDefault="00000000">
                      <w:pPr>
                        <w:overflowPunct w:val="0"/>
                        <w:spacing w:after="0" w:line="240" w:lineRule="auto"/>
                      </w:pPr>
                      <w:r>
                        <w:rPr>
                          <w:rFonts w:cstheme="minorBidi"/>
                        </w:rPr>
                        <w:t>transform(X_train)</w:t>
                      </w:r>
                    </w:p>
                  </w:txbxContent>
                </v:textbox>
              </v:shape>
              <v:shape id="Cuadro de texto 894" o:spid="_x0000_s2165" type="#_x0000_t202" style="position:absolute;left:4521;top:9126;width:774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" filled="f" stroked="f" strokeweight="0">
                <v:textbox style="mso-next-textbox:#Cuadro de texto 894" inset="0,0,0,0">
                  <w:txbxContent>
                    <w:p w14:paraId="7AE7466B" w14:textId="77777777" w:rsidR="00CB7E31" w:rsidRDefault="00000000">
                      <w:pPr>
                        <w:overflowPunct w:val="0"/>
                        <w:spacing w:after="0" w:line="240" w:lineRule="auto"/>
                      </w:pPr>
                      <w:r>
                        <w:rPr>
                          <w:rFonts w:cstheme="minorBidi"/>
                        </w:rPr>
                        <w:t>X_test_s</w:t>
                      </w:r>
                    </w:p>
                  </w:txbxContent>
                </v:textbox>
              </v:shape>
              <v:shape id="Cuadro de texto 895" o:spid="_x0000_s2166" type="#_x0000_t202" style="position:absolute;left:11066;top:912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" filled="f" stroked="f" strokeweight="0">
                <v:textbox style="mso-next-textbox:#Cuadro de texto 895" inset="0,0,0,0">
                  <w:txbxContent>
                    <w:p w14:paraId="398124E4" w14:textId="77777777" w:rsidR="00CB7E31" w:rsidRDefault="00000000">
                      <w:pPr>
                        <w:overflowPunct w:val="0"/>
                        <w:spacing w:after="0" w:line="240" w:lineRule="auto"/>
                      </w:pPr>
                      <w:r>
                        <w:rPr>
                          <w:rFonts w:cstheme="minorBidi"/>
                          <w:color w:val="666666"/>
                        </w:rPr>
                        <w:t>=</w:t>
                      </w:r>
                    </w:p>
                  </w:txbxContent>
                </v:textbox>
              </v:shape>
              <v:shape id="Cuadro de texto 896" o:spid="_x0000_s2167" type="#_x0000_t202" style="position:absolute;left:12520;top:9126;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" filled="f" stroked="f" strokeweight="0">
                <v:textbox style="mso-next-textbox:#Cuadro de texto 896" inset="0,0,0,0">
                  <w:txbxContent>
                    <w:p w14:paraId="512DB9E3" w14:textId="77777777" w:rsidR="00CB7E31" w:rsidRDefault="00000000">
                      <w:pPr>
                        <w:overflowPunct w:val="0"/>
                        <w:spacing w:after="0" w:line="240" w:lineRule="auto"/>
                      </w:pPr>
                      <w:r>
                        <w:rPr>
                          <w:rFonts w:cstheme="minorBidi"/>
                        </w:rPr>
                        <w:t>scaler</w:t>
                      </w:r>
                    </w:p>
                  </w:txbxContent>
                </v:textbox>
              </v:shape>
              <v:shape id="Cuadro de texto 897" o:spid="_x0000_s2168" type="#_x0000_t202" style="position:absolute;left:16884;top:9126;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" filled="f" stroked="f" strokeweight="0">
                <v:textbox style="mso-next-textbox:#Cuadro de texto 897" inset="0,0,0,0">
                  <w:txbxContent>
                    <w:p w14:paraId="7443D7E1" w14:textId="77777777" w:rsidR="00CB7E31" w:rsidRDefault="00000000">
                      <w:pPr>
                        <w:overflowPunct w:val="0"/>
                        <w:spacing w:after="0" w:line="240" w:lineRule="auto"/>
                      </w:pPr>
                      <w:r>
                        <w:rPr>
                          <w:rFonts w:cstheme="minorBidi"/>
                          <w:color w:val="666666"/>
                        </w:rPr>
                        <w:t>.</w:t>
                      </w:r>
                    </w:p>
                  </w:txbxContent>
                </v:textbox>
              </v:shape>
              <v:shape id="Cuadro de texto 898" o:spid="_x0000_s2169" type="#_x0000_t202" style="position:absolute;left:17614;top:9126;width:1644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" filled="f" stroked="f" strokeweight="0">
                <v:textbox style="mso-next-textbox:#Cuadro de texto 898" inset="0,0,0,0">
                  <w:txbxContent>
                    <w:p w14:paraId="2E8984F5" w14:textId="77777777" w:rsidR="00CB7E31" w:rsidRDefault="00000000">
                      <w:pPr>
                        <w:overflowPunct w:val="0"/>
                        <w:spacing w:after="0" w:line="240" w:lineRule="auto"/>
                      </w:pPr>
                      <w:r>
                        <w:rPr>
                          <w:rFonts w:cstheme="minorBidi"/>
                        </w:rPr>
                        <w:t>transform(X_test)</w:t>
                      </w:r>
                    </w:p>
                  </w:txbxContent>
                </v:textbox>
              </v:shape>
              <w10:anchorlock/>
            </v:group>
          </w:pict>
        </w:r>
      </w:del>
    </w:p>
    <w:p w14:paraId="3852056F" w14:textId="67B87D94" w:rsidR="00CB7E31" w:rsidDel="00F217D2" w:rsidRDefault="00000000">
      <w:pPr>
        <w:spacing w:after="208" w:line="268" w:lineRule="auto"/>
        <w:ind w:left="697" w:right="461" w:hanging="712"/>
        <w:rPr>
          <w:del w:id="9161" w:author="Jose Eduardo VIU" w:date="2023-04-02T00:32:00Z"/>
        </w:rPr>
      </w:pPr>
      <w:del w:id="9162" w:author="Jose Eduardo VIU" w:date="2023-04-02T00:32:00Z">
        <w:r>
          <w:rPr>
            <w:noProof/>
          </w:rPr>
          <w:pict w14:anchorId="6B214626">
            <v:group id="Group 17940" o:spid="_x0000_s2143" style="position:absolute;left:0;text-align:left;margin-left:31.65pt;margin-top:-3pt;width:468pt;height:33.1pt;z-index:-503316297"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" o:allowincell="f">
              <v:shape id="Forma libre: forma 900" o:spid="_x0000_s2144"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" path="m70,l16440,v39,,70,31,70,70l16510,1098v,39,-31,70,-70,70l70,1168c31,1168,,1137,,1098l,70c,31,31,,70,xe" fillcolor="#cfcfcf" stroked="f" strokeweight="0">
                <v:path arrowok="t"/>
              </v:shape>
              <v:shape id="Forma libre: forma 901" o:spid="_x0000_s2145"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" path="m35,l16405,v19,,35,16,35,35l16440,1063v,19,-16,35,-35,35l35,1098c16,1098,,1082,,1063l,35c,16,16,,35,xe" fillcolor="#f7f7f7" stroked="f" strokeweight="0">
                <v:path arrowok="t"/>
              </v:shape>
            </v:group>
          </w:pict>
        </w:r>
        <w:r w:rsidR="007341E8" w:rsidDel="00F217D2">
          <w:rPr>
            <w:color w:val="303F9F"/>
          </w:rPr>
          <w:delText xml:space="preserve">[52]: </w:delText>
        </w:r>
        <w:r w:rsidR="007341E8" w:rsidDel="00F217D2">
          <w:rPr>
            <w:rFonts w:ascii="Courier New" w:eastAsia="Courier New" w:hAnsi="Courier New" w:cs="Courier New"/>
            <w:i/>
            <w:color w:val="3D7A7A"/>
          </w:rPr>
          <w:delText xml:space="preserve"># Mostramos las columnas usadas para entrenamiento y sus tipos. </w:delText>
        </w:r>
        <w:r w:rsidR="007341E8" w:rsidDel="00F217D2">
          <w:delText>X_train</w:delText>
        </w:r>
        <w:r w:rsidR="007341E8" w:rsidDel="00F217D2">
          <w:rPr>
            <w:color w:val="666666"/>
          </w:rPr>
          <w:delText>.</w:delText>
        </w:r>
        <w:r w:rsidR="007341E8" w:rsidDel="00F217D2">
          <w:delText>info()</w:delText>
        </w:r>
      </w:del>
    </w:p>
    <w:p w14:paraId="3DA75136" w14:textId="12AE691A" w:rsidR="00CB7E31" w:rsidDel="00F217D2" w:rsidRDefault="00000000">
      <w:pPr>
        <w:ind w:left="628" w:right="4549"/>
        <w:rPr>
          <w:del w:id="9163" w:author="Jose Eduardo VIU" w:date="2023-04-02T00:32:00Z"/>
        </w:rPr>
      </w:pPr>
      <w:del w:id="9164" w:author="Jose Eduardo VIU" w:date="2023-04-02T00:32:00Z">
        <w:r w:rsidDel="00F217D2">
          <w:delText>&lt;class 'pandas.core.frame.DataFrame'&gt; Int64Index: 4221 entries, 3073 to 3582 Data columns (total 20 columns):</w:delText>
        </w:r>
      </w:del>
    </w:p>
    <w:tbl>
      <w:tblPr>
        <w:tblStyle w:val="TableGrid"/>
        <w:tblW w:w="5040" w:type="dxa"/>
        <w:tblInd w:w="632" w:type="dxa"/>
        <w:tblLayout w:type="fixed"/>
        <w:tblLook w:val="04A0" w:firstRow="1" w:lastRow="0" w:firstColumn="1" w:lastColumn="0" w:noHBand="0" w:noVBand="1"/>
      </w:tblPr>
      <w:tblGrid>
        <w:gridCol w:w="574"/>
        <w:gridCol w:w="1833"/>
        <w:gridCol w:w="1832"/>
        <w:gridCol w:w="801"/>
      </w:tblGrid>
      <w:tr w:rsidR="00CB7E31" w:rsidDel="00F217D2" w14:paraId="300759D7" w14:textId="7EEEA271">
        <w:trPr>
          <w:trHeight w:val="245"/>
          <w:del w:id="9165" w:author="Jose Eduardo VIU" w:date="2023-04-02T00:32:00Z"/>
        </w:trPr>
        <w:tc>
          <w:tcPr>
            <w:tcW w:w="573" w:type="dxa"/>
          </w:tcPr>
          <w:p w14:paraId="56E34EF2" w14:textId="2DFD443C" w:rsidR="00CB7E31" w:rsidDel="00F217D2" w:rsidRDefault="00000000">
            <w:pPr>
              <w:suppressAutoHyphens w:val="0"/>
              <w:spacing w:after="0" w:line="259" w:lineRule="auto"/>
              <w:ind w:left="115"/>
              <w:rPr>
                <w:del w:id="9166" w:author="Jose Eduardo VIU" w:date="2023-04-02T00:32:00Z"/>
              </w:rPr>
            </w:pPr>
            <w:del w:id="9167" w:author="Jose Eduardo VIU" w:date="2023-04-02T00:32:00Z">
              <w:r w:rsidDel="00F217D2">
                <w:delText>#</w:delText>
              </w:r>
            </w:del>
          </w:p>
        </w:tc>
        <w:tc>
          <w:tcPr>
            <w:tcW w:w="1833" w:type="dxa"/>
          </w:tcPr>
          <w:p w14:paraId="69587AF2" w14:textId="7EA030D6" w:rsidR="00CB7E31" w:rsidDel="00F217D2" w:rsidRDefault="00000000">
            <w:pPr>
              <w:suppressAutoHyphens w:val="0"/>
              <w:spacing w:after="0" w:line="259" w:lineRule="auto"/>
              <w:rPr>
                <w:del w:id="9168" w:author="Jose Eduardo VIU" w:date="2023-04-02T00:32:00Z"/>
              </w:rPr>
            </w:pPr>
            <w:del w:id="9169" w:author="Jose Eduardo VIU" w:date="2023-04-02T00:32:00Z">
              <w:r w:rsidDel="00F217D2">
                <w:delText>Column</w:delText>
              </w:r>
            </w:del>
          </w:p>
        </w:tc>
        <w:tc>
          <w:tcPr>
            <w:tcW w:w="1832" w:type="dxa"/>
          </w:tcPr>
          <w:p w14:paraId="02717860" w14:textId="2AAB4C43" w:rsidR="00CB7E31" w:rsidDel="00F217D2" w:rsidRDefault="00000000">
            <w:pPr>
              <w:suppressAutoHyphens w:val="0"/>
              <w:spacing w:after="0" w:line="259" w:lineRule="auto"/>
              <w:rPr>
                <w:del w:id="9170" w:author="Jose Eduardo VIU" w:date="2023-04-02T00:32:00Z"/>
              </w:rPr>
            </w:pPr>
            <w:del w:id="9171" w:author="Jose Eduardo VIU" w:date="2023-04-02T00:32:00Z">
              <w:r w:rsidDel="00F217D2">
                <w:delText>Non-Null Count</w:delText>
              </w:r>
            </w:del>
          </w:p>
        </w:tc>
        <w:tc>
          <w:tcPr>
            <w:tcW w:w="801" w:type="dxa"/>
          </w:tcPr>
          <w:p w14:paraId="5623A1E9" w14:textId="7EF7AE82" w:rsidR="00CB7E31" w:rsidDel="00F217D2" w:rsidRDefault="00000000">
            <w:pPr>
              <w:suppressAutoHyphens w:val="0"/>
              <w:spacing w:after="0" w:line="259" w:lineRule="auto"/>
              <w:rPr>
                <w:del w:id="9172" w:author="Jose Eduardo VIU" w:date="2023-04-02T00:32:00Z"/>
              </w:rPr>
            </w:pPr>
            <w:del w:id="9173" w:author="Jose Eduardo VIU" w:date="2023-04-02T00:32:00Z">
              <w:r w:rsidDel="00F217D2">
                <w:delText>Dtype</w:delText>
              </w:r>
            </w:del>
          </w:p>
        </w:tc>
      </w:tr>
      <w:tr w:rsidR="00CB7E31" w:rsidDel="00F217D2" w14:paraId="0327DBAE" w14:textId="71F8DAC4">
        <w:trPr>
          <w:trHeight w:val="271"/>
          <w:del w:id="9174" w:author="Jose Eduardo VIU" w:date="2023-04-02T00:32:00Z"/>
        </w:trPr>
        <w:tc>
          <w:tcPr>
            <w:tcW w:w="573" w:type="dxa"/>
          </w:tcPr>
          <w:p w14:paraId="250E50B1" w14:textId="184E380F" w:rsidR="00CB7E31" w:rsidDel="00F217D2" w:rsidRDefault="00000000">
            <w:pPr>
              <w:suppressAutoHyphens w:val="0"/>
              <w:spacing w:after="0" w:line="259" w:lineRule="auto"/>
              <w:rPr>
                <w:del w:id="9175" w:author="Jose Eduardo VIU" w:date="2023-04-02T00:32:00Z"/>
              </w:rPr>
            </w:pPr>
            <w:del w:id="9176" w:author="Jose Eduardo VIU" w:date="2023-04-02T00:32:00Z">
              <w:r w:rsidDel="00F217D2">
                <w:delText>---</w:delText>
              </w:r>
            </w:del>
          </w:p>
        </w:tc>
        <w:tc>
          <w:tcPr>
            <w:tcW w:w="1833" w:type="dxa"/>
          </w:tcPr>
          <w:p w14:paraId="313A69FF" w14:textId="4340E3CC" w:rsidR="00CB7E31" w:rsidDel="00F217D2" w:rsidRDefault="00000000">
            <w:pPr>
              <w:suppressAutoHyphens w:val="0"/>
              <w:spacing w:after="0" w:line="259" w:lineRule="auto"/>
              <w:rPr>
                <w:del w:id="9177" w:author="Jose Eduardo VIU" w:date="2023-04-02T00:32:00Z"/>
              </w:rPr>
            </w:pPr>
            <w:del w:id="9178" w:author="Jose Eduardo VIU" w:date="2023-04-02T00:32:00Z">
              <w:r w:rsidDel="00F217D2">
                <w:delText>------</w:delText>
              </w:r>
            </w:del>
          </w:p>
        </w:tc>
        <w:tc>
          <w:tcPr>
            <w:tcW w:w="1832" w:type="dxa"/>
          </w:tcPr>
          <w:p w14:paraId="2901315B" w14:textId="7E42B75E" w:rsidR="00CB7E31" w:rsidDel="00F217D2" w:rsidRDefault="00000000">
            <w:pPr>
              <w:suppressAutoHyphens w:val="0"/>
              <w:spacing w:after="0" w:line="259" w:lineRule="auto"/>
              <w:rPr>
                <w:del w:id="9179" w:author="Jose Eduardo VIU" w:date="2023-04-02T00:32:00Z"/>
              </w:rPr>
            </w:pPr>
            <w:del w:id="9180" w:author="Jose Eduardo VIU" w:date="2023-04-02T00:32:00Z">
              <w:r w:rsidDel="00F217D2">
                <w:delText>--------------</w:delText>
              </w:r>
            </w:del>
          </w:p>
        </w:tc>
        <w:tc>
          <w:tcPr>
            <w:tcW w:w="801" w:type="dxa"/>
          </w:tcPr>
          <w:p w14:paraId="2DCF421B" w14:textId="66AC1043" w:rsidR="00CB7E31" w:rsidDel="00F217D2" w:rsidRDefault="00000000">
            <w:pPr>
              <w:suppressAutoHyphens w:val="0"/>
              <w:spacing w:after="0" w:line="259" w:lineRule="auto"/>
              <w:rPr>
                <w:del w:id="9181" w:author="Jose Eduardo VIU" w:date="2023-04-02T00:32:00Z"/>
              </w:rPr>
            </w:pPr>
            <w:del w:id="9182" w:author="Jose Eduardo VIU" w:date="2023-04-02T00:32:00Z">
              <w:r w:rsidDel="00F217D2">
                <w:delText>-----</w:delText>
              </w:r>
            </w:del>
          </w:p>
        </w:tc>
      </w:tr>
      <w:tr w:rsidR="00CB7E31" w:rsidDel="00F217D2" w14:paraId="7B9D0C26" w14:textId="0AA0B542">
        <w:trPr>
          <w:trHeight w:val="271"/>
          <w:del w:id="9183" w:author="Jose Eduardo VIU" w:date="2023-04-02T00:32:00Z"/>
        </w:trPr>
        <w:tc>
          <w:tcPr>
            <w:tcW w:w="573" w:type="dxa"/>
          </w:tcPr>
          <w:p w14:paraId="2B235BD5" w14:textId="1B1900C3" w:rsidR="00CB7E31" w:rsidDel="00F217D2" w:rsidRDefault="00000000">
            <w:pPr>
              <w:suppressAutoHyphens w:val="0"/>
              <w:spacing w:after="0" w:line="259" w:lineRule="auto"/>
              <w:ind w:left="115"/>
              <w:rPr>
                <w:del w:id="9184" w:author="Jose Eduardo VIU" w:date="2023-04-02T00:32:00Z"/>
              </w:rPr>
            </w:pPr>
            <w:del w:id="9185" w:author="Jose Eduardo VIU" w:date="2023-04-02T00:32:00Z">
              <w:r w:rsidDel="00F217D2">
                <w:delText>0</w:delText>
              </w:r>
            </w:del>
          </w:p>
        </w:tc>
        <w:tc>
          <w:tcPr>
            <w:tcW w:w="1833" w:type="dxa"/>
          </w:tcPr>
          <w:p w14:paraId="0686C803" w14:textId="6D78770B" w:rsidR="00CB7E31" w:rsidDel="00F217D2" w:rsidRDefault="00000000">
            <w:pPr>
              <w:suppressAutoHyphens w:val="0"/>
              <w:spacing w:after="0" w:line="259" w:lineRule="auto"/>
              <w:rPr>
                <w:del w:id="9186" w:author="Jose Eduardo VIU" w:date="2023-04-02T00:32:00Z"/>
              </w:rPr>
            </w:pPr>
            <w:del w:id="9187" w:author="Jose Eduardo VIU" w:date="2023-04-02T00:32:00Z">
              <w:r w:rsidDel="00F217D2">
                <w:delText>ct_tipo</w:delText>
              </w:r>
            </w:del>
          </w:p>
        </w:tc>
        <w:tc>
          <w:tcPr>
            <w:tcW w:w="1832" w:type="dxa"/>
          </w:tcPr>
          <w:p w14:paraId="7BB3C618" w14:textId="4813B7EE" w:rsidR="00CB7E31" w:rsidDel="00F217D2" w:rsidRDefault="00000000">
            <w:pPr>
              <w:suppressAutoHyphens w:val="0"/>
              <w:spacing w:after="0" w:line="259" w:lineRule="auto"/>
              <w:rPr>
                <w:del w:id="9188" w:author="Jose Eduardo VIU" w:date="2023-04-02T00:32:00Z"/>
              </w:rPr>
            </w:pPr>
            <w:del w:id="9189" w:author="Jose Eduardo VIU" w:date="2023-04-02T00:32:00Z">
              <w:r w:rsidDel="00F217D2">
                <w:delText>4221 non-null</w:delText>
              </w:r>
            </w:del>
          </w:p>
        </w:tc>
        <w:tc>
          <w:tcPr>
            <w:tcW w:w="801" w:type="dxa"/>
          </w:tcPr>
          <w:p w14:paraId="3AC390F6" w14:textId="5E1C9C30" w:rsidR="00CB7E31" w:rsidDel="00F217D2" w:rsidRDefault="00000000">
            <w:pPr>
              <w:suppressAutoHyphens w:val="0"/>
              <w:spacing w:after="0" w:line="259" w:lineRule="auto"/>
              <w:rPr>
                <w:del w:id="9190" w:author="Jose Eduardo VIU" w:date="2023-04-02T00:32:00Z"/>
              </w:rPr>
            </w:pPr>
            <w:del w:id="9191" w:author="Jose Eduardo VIU" w:date="2023-04-02T00:32:00Z">
              <w:r w:rsidDel="00F217D2">
                <w:delText>int64</w:delText>
              </w:r>
            </w:del>
          </w:p>
        </w:tc>
      </w:tr>
      <w:tr w:rsidR="00CB7E31" w:rsidDel="00F217D2" w14:paraId="2469CCE6" w14:textId="2AD4B9B6">
        <w:trPr>
          <w:trHeight w:val="271"/>
          <w:del w:id="9192" w:author="Jose Eduardo VIU" w:date="2023-04-02T00:32:00Z"/>
        </w:trPr>
        <w:tc>
          <w:tcPr>
            <w:tcW w:w="573" w:type="dxa"/>
          </w:tcPr>
          <w:p w14:paraId="52E80564" w14:textId="54DFB392" w:rsidR="00CB7E31" w:rsidDel="00F217D2" w:rsidRDefault="00000000">
            <w:pPr>
              <w:suppressAutoHyphens w:val="0"/>
              <w:spacing w:after="0" w:line="259" w:lineRule="auto"/>
              <w:ind w:left="115"/>
              <w:rPr>
                <w:del w:id="9193" w:author="Jose Eduardo VIU" w:date="2023-04-02T00:32:00Z"/>
              </w:rPr>
            </w:pPr>
            <w:del w:id="9194" w:author="Jose Eduardo VIU" w:date="2023-04-02T00:32:00Z">
              <w:r w:rsidDel="00F217D2">
                <w:delText>1</w:delText>
              </w:r>
            </w:del>
          </w:p>
        </w:tc>
        <w:tc>
          <w:tcPr>
            <w:tcW w:w="1833" w:type="dxa"/>
          </w:tcPr>
          <w:p w14:paraId="2A23A346" w14:textId="78B0C9B2" w:rsidR="00CB7E31" w:rsidDel="00F217D2" w:rsidRDefault="00000000">
            <w:pPr>
              <w:suppressAutoHyphens w:val="0"/>
              <w:spacing w:after="0" w:line="259" w:lineRule="auto"/>
              <w:rPr>
                <w:del w:id="9195" w:author="Jose Eduardo VIU" w:date="2023-04-02T00:32:00Z"/>
              </w:rPr>
            </w:pPr>
            <w:del w:id="9196" w:author="Jose Eduardo VIU" w:date="2023-04-02T00:32:00Z">
              <w:r w:rsidDel="00F217D2">
                <w:delText>IncPeso</w:delText>
              </w:r>
            </w:del>
          </w:p>
        </w:tc>
        <w:tc>
          <w:tcPr>
            <w:tcW w:w="1832" w:type="dxa"/>
          </w:tcPr>
          <w:p w14:paraId="343B7505" w14:textId="1B215A16" w:rsidR="00CB7E31" w:rsidDel="00F217D2" w:rsidRDefault="00000000">
            <w:pPr>
              <w:suppressAutoHyphens w:val="0"/>
              <w:spacing w:after="0" w:line="259" w:lineRule="auto"/>
              <w:rPr>
                <w:del w:id="9197" w:author="Jose Eduardo VIU" w:date="2023-04-02T00:32:00Z"/>
              </w:rPr>
            </w:pPr>
            <w:del w:id="9198" w:author="Jose Eduardo VIU" w:date="2023-04-02T00:32:00Z">
              <w:r w:rsidDel="00F217D2">
                <w:delText>4221 non-null</w:delText>
              </w:r>
            </w:del>
          </w:p>
        </w:tc>
        <w:tc>
          <w:tcPr>
            <w:tcW w:w="801" w:type="dxa"/>
          </w:tcPr>
          <w:p w14:paraId="68050A52" w14:textId="64EB1D6D" w:rsidR="00CB7E31" w:rsidDel="00F217D2" w:rsidRDefault="00000000">
            <w:pPr>
              <w:suppressAutoHyphens w:val="0"/>
              <w:spacing w:after="0" w:line="259" w:lineRule="auto"/>
              <w:rPr>
                <w:del w:id="9199" w:author="Jose Eduardo VIU" w:date="2023-04-02T00:32:00Z"/>
              </w:rPr>
            </w:pPr>
            <w:del w:id="9200" w:author="Jose Eduardo VIU" w:date="2023-04-02T00:32:00Z">
              <w:r w:rsidDel="00F217D2">
                <w:delText>float64</w:delText>
              </w:r>
            </w:del>
          </w:p>
        </w:tc>
      </w:tr>
      <w:tr w:rsidR="00CB7E31" w:rsidDel="00F217D2" w14:paraId="639780FA" w14:textId="77EA5750">
        <w:trPr>
          <w:trHeight w:val="271"/>
          <w:del w:id="9201" w:author="Jose Eduardo VIU" w:date="2023-04-02T00:32:00Z"/>
        </w:trPr>
        <w:tc>
          <w:tcPr>
            <w:tcW w:w="573" w:type="dxa"/>
          </w:tcPr>
          <w:p w14:paraId="09E6569E" w14:textId="214114F4" w:rsidR="00CB7E31" w:rsidDel="00F217D2" w:rsidRDefault="00000000">
            <w:pPr>
              <w:suppressAutoHyphens w:val="0"/>
              <w:spacing w:after="0" w:line="259" w:lineRule="auto"/>
              <w:ind w:left="115"/>
              <w:rPr>
                <w:del w:id="9202" w:author="Jose Eduardo VIU" w:date="2023-04-02T00:32:00Z"/>
              </w:rPr>
            </w:pPr>
            <w:del w:id="9203" w:author="Jose Eduardo VIU" w:date="2023-04-02T00:32:00Z">
              <w:r w:rsidDel="00F217D2">
                <w:delText>2</w:delText>
              </w:r>
            </w:del>
          </w:p>
        </w:tc>
        <w:tc>
          <w:tcPr>
            <w:tcW w:w="1833" w:type="dxa"/>
          </w:tcPr>
          <w:p w14:paraId="6495B4AD" w14:textId="64E23F68" w:rsidR="00CB7E31" w:rsidDel="00F217D2" w:rsidRDefault="00000000">
            <w:pPr>
              <w:suppressAutoHyphens w:val="0"/>
              <w:spacing w:after="0" w:line="259" w:lineRule="auto"/>
              <w:rPr>
                <w:del w:id="9204" w:author="Jose Eduardo VIU" w:date="2023-04-02T00:32:00Z"/>
              </w:rPr>
            </w:pPr>
            <w:del w:id="9205" w:author="Jose Eduardo VIU" w:date="2023-04-02T00:32:00Z">
              <w:r w:rsidDel="00F217D2">
                <w:delText>NumAnimales</w:delText>
              </w:r>
            </w:del>
          </w:p>
        </w:tc>
        <w:tc>
          <w:tcPr>
            <w:tcW w:w="1832" w:type="dxa"/>
          </w:tcPr>
          <w:p w14:paraId="5E414369" w14:textId="6F04CDCE" w:rsidR="00CB7E31" w:rsidDel="00F217D2" w:rsidRDefault="00000000">
            <w:pPr>
              <w:suppressAutoHyphens w:val="0"/>
              <w:spacing w:after="0" w:line="259" w:lineRule="auto"/>
              <w:rPr>
                <w:del w:id="9206" w:author="Jose Eduardo VIU" w:date="2023-04-02T00:32:00Z"/>
              </w:rPr>
            </w:pPr>
            <w:del w:id="9207" w:author="Jose Eduardo VIU" w:date="2023-04-02T00:32:00Z">
              <w:r w:rsidDel="00F217D2">
                <w:delText>4221 non-null</w:delText>
              </w:r>
            </w:del>
          </w:p>
        </w:tc>
        <w:tc>
          <w:tcPr>
            <w:tcW w:w="801" w:type="dxa"/>
          </w:tcPr>
          <w:p w14:paraId="08C408EF" w14:textId="268C8580" w:rsidR="00CB7E31" w:rsidDel="00F217D2" w:rsidRDefault="00000000">
            <w:pPr>
              <w:suppressAutoHyphens w:val="0"/>
              <w:spacing w:after="0" w:line="259" w:lineRule="auto"/>
              <w:rPr>
                <w:del w:id="9208" w:author="Jose Eduardo VIU" w:date="2023-04-02T00:32:00Z"/>
              </w:rPr>
            </w:pPr>
            <w:del w:id="9209" w:author="Jose Eduardo VIU" w:date="2023-04-02T00:32:00Z">
              <w:r w:rsidDel="00F217D2">
                <w:delText>int64</w:delText>
              </w:r>
            </w:del>
          </w:p>
        </w:tc>
      </w:tr>
      <w:tr w:rsidR="00CB7E31" w:rsidDel="00F217D2" w14:paraId="7BA9E677" w14:textId="158A7867">
        <w:trPr>
          <w:trHeight w:val="271"/>
          <w:del w:id="9210" w:author="Jose Eduardo VIU" w:date="2023-04-02T00:32:00Z"/>
        </w:trPr>
        <w:tc>
          <w:tcPr>
            <w:tcW w:w="573" w:type="dxa"/>
          </w:tcPr>
          <w:p w14:paraId="463BF3F3" w14:textId="3A45C236" w:rsidR="00CB7E31" w:rsidDel="00F217D2" w:rsidRDefault="00000000">
            <w:pPr>
              <w:suppressAutoHyphens w:val="0"/>
              <w:spacing w:after="0" w:line="259" w:lineRule="auto"/>
              <w:ind w:left="115"/>
              <w:rPr>
                <w:del w:id="9211" w:author="Jose Eduardo VIU" w:date="2023-04-02T00:32:00Z"/>
              </w:rPr>
            </w:pPr>
            <w:del w:id="9212" w:author="Jose Eduardo VIU" w:date="2023-04-02T00:32:00Z">
              <w:r w:rsidDel="00F217D2">
                <w:delText>3</w:delText>
              </w:r>
            </w:del>
          </w:p>
        </w:tc>
        <w:tc>
          <w:tcPr>
            <w:tcW w:w="1833" w:type="dxa"/>
          </w:tcPr>
          <w:p w14:paraId="050A9828" w14:textId="0A4BD287" w:rsidR="00CB7E31" w:rsidDel="00F217D2" w:rsidRDefault="00000000">
            <w:pPr>
              <w:suppressAutoHyphens w:val="0"/>
              <w:spacing w:after="0" w:line="259" w:lineRule="auto"/>
              <w:rPr>
                <w:del w:id="9213" w:author="Jose Eduardo VIU" w:date="2023-04-02T00:32:00Z"/>
              </w:rPr>
            </w:pPr>
            <w:del w:id="9214" w:author="Jose Eduardo VIU" w:date="2023-04-02T00:32:00Z">
              <w:r w:rsidDel="00F217D2">
                <w:delText>PesoEntMedio</w:delText>
              </w:r>
            </w:del>
          </w:p>
        </w:tc>
        <w:tc>
          <w:tcPr>
            <w:tcW w:w="1832" w:type="dxa"/>
          </w:tcPr>
          <w:p w14:paraId="027BF912" w14:textId="173C5525" w:rsidR="00CB7E31" w:rsidDel="00F217D2" w:rsidRDefault="00000000">
            <w:pPr>
              <w:suppressAutoHyphens w:val="0"/>
              <w:spacing w:after="0" w:line="259" w:lineRule="auto"/>
              <w:rPr>
                <w:del w:id="9215" w:author="Jose Eduardo VIU" w:date="2023-04-02T00:32:00Z"/>
              </w:rPr>
            </w:pPr>
            <w:del w:id="9216" w:author="Jose Eduardo VIU" w:date="2023-04-02T00:32:00Z">
              <w:r w:rsidDel="00F217D2">
                <w:delText>4221 non-null</w:delText>
              </w:r>
            </w:del>
          </w:p>
        </w:tc>
        <w:tc>
          <w:tcPr>
            <w:tcW w:w="801" w:type="dxa"/>
          </w:tcPr>
          <w:p w14:paraId="690EE667" w14:textId="5DBC22A8" w:rsidR="00CB7E31" w:rsidDel="00F217D2" w:rsidRDefault="00000000">
            <w:pPr>
              <w:suppressAutoHyphens w:val="0"/>
              <w:spacing w:after="0" w:line="259" w:lineRule="auto"/>
              <w:rPr>
                <w:del w:id="9217" w:author="Jose Eduardo VIU" w:date="2023-04-02T00:32:00Z"/>
              </w:rPr>
            </w:pPr>
            <w:del w:id="9218" w:author="Jose Eduardo VIU" w:date="2023-04-02T00:32:00Z">
              <w:r w:rsidDel="00F217D2">
                <w:delText>float64</w:delText>
              </w:r>
            </w:del>
          </w:p>
        </w:tc>
      </w:tr>
      <w:tr w:rsidR="00CB7E31" w:rsidDel="00F217D2" w14:paraId="00820966" w14:textId="62737E1C">
        <w:trPr>
          <w:trHeight w:val="271"/>
          <w:del w:id="9219" w:author="Jose Eduardo VIU" w:date="2023-04-02T00:32:00Z"/>
        </w:trPr>
        <w:tc>
          <w:tcPr>
            <w:tcW w:w="573" w:type="dxa"/>
          </w:tcPr>
          <w:p w14:paraId="3FFB6D66" w14:textId="4E75ECD8" w:rsidR="00CB7E31" w:rsidDel="00F217D2" w:rsidRDefault="00000000">
            <w:pPr>
              <w:suppressAutoHyphens w:val="0"/>
              <w:spacing w:after="0" w:line="259" w:lineRule="auto"/>
              <w:ind w:left="115"/>
              <w:rPr>
                <w:del w:id="9220" w:author="Jose Eduardo VIU" w:date="2023-04-02T00:32:00Z"/>
              </w:rPr>
            </w:pPr>
            <w:del w:id="9221" w:author="Jose Eduardo VIU" w:date="2023-04-02T00:32:00Z">
              <w:r w:rsidDel="00F217D2">
                <w:delText>4</w:delText>
              </w:r>
            </w:del>
          </w:p>
        </w:tc>
        <w:tc>
          <w:tcPr>
            <w:tcW w:w="1833" w:type="dxa"/>
          </w:tcPr>
          <w:p w14:paraId="2BA0B9CC" w14:textId="708B36A4" w:rsidR="00CB7E31" w:rsidDel="00F217D2" w:rsidRDefault="00000000">
            <w:pPr>
              <w:suppressAutoHyphens w:val="0"/>
              <w:spacing w:after="0" w:line="259" w:lineRule="auto"/>
              <w:rPr>
                <w:del w:id="9222" w:author="Jose Eduardo VIU" w:date="2023-04-02T00:32:00Z"/>
              </w:rPr>
            </w:pPr>
            <w:del w:id="9223" w:author="Jose Eduardo VIU" w:date="2023-04-02T00:32:00Z">
              <w:r w:rsidDel="00F217D2">
                <w:delText>PesoRecMedio</w:delText>
              </w:r>
            </w:del>
          </w:p>
        </w:tc>
        <w:tc>
          <w:tcPr>
            <w:tcW w:w="1832" w:type="dxa"/>
          </w:tcPr>
          <w:p w14:paraId="5004957C" w14:textId="79785B48" w:rsidR="00CB7E31" w:rsidDel="00F217D2" w:rsidRDefault="00000000">
            <w:pPr>
              <w:suppressAutoHyphens w:val="0"/>
              <w:spacing w:after="0" w:line="259" w:lineRule="auto"/>
              <w:rPr>
                <w:del w:id="9224" w:author="Jose Eduardo VIU" w:date="2023-04-02T00:32:00Z"/>
              </w:rPr>
            </w:pPr>
            <w:del w:id="9225" w:author="Jose Eduardo VIU" w:date="2023-04-02T00:32:00Z">
              <w:r w:rsidDel="00F217D2">
                <w:delText>4221 non-null</w:delText>
              </w:r>
            </w:del>
          </w:p>
        </w:tc>
        <w:tc>
          <w:tcPr>
            <w:tcW w:w="801" w:type="dxa"/>
          </w:tcPr>
          <w:p w14:paraId="5AE78FBC" w14:textId="16EB7851" w:rsidR="00CB7E31" w:rsidDel="00F217D2" w:rsidRDefault="00000000">
            <w:pPr>
              <w:suppressAutoHyphens w:val="0"/>
              <w:spacing w:after="0" w:line="259" w:lineRule="auto"/>
              <w:rPr>
                <w:del w:id="9226" w:author="Jose Eduardo VIU" w:date="2023-04-02T00:32:00Z"/>
              </w:rPr>
            </w:pPr>
            <w:del w:id="9227" w:author="Jose Eduardo VIU" w:date="2023-04-02T00:32:00Z">
              <w:r w:rsidDel="00F217D2">
                <w:delText>float64</w:delText>
              </w:r>
            </w:del>
          </w:p>
        </w:tc>
      </w:tr>
      <w:tr w:rsidR="00CB7E31" w:rsidDel="00F217D2" w14:paraId="7F57F341" w14:textId="19CCC7FB">
        <w:trPr>
          <w:trHeight w:val="271"/>
          <w:del w:id="9228" w:author="Jose Eduardo VIU" w:date="2023-04-02T00:32:00Z"/>
        </w:trPr>
        <w:tc>
          <w:tcPr>
            <w:tcW w:w="573" w:type="dxa"/>
          </w:tcPr>
          <w:p w14:paraId="17AF4953" w14:textId="0E86230E" w:rsidR="00CB7E31" w:rsidDel="00F217D2" w:rsidRDefault="00000000">
            <w:pPr>
              <w:suppressAutoHyphens w:val="0"/>
              <w:spacing w:after="0" w:line="259" w:lineRule="auto"/>
              <w:ind w:left="115"/>
              <w:rPr>
                <w:del w:id="9229" w:author="Jose Eduardo VIU" w:date="2023-04-02T00:32:00Z"/>
              </w:rPr>
            </w:pPr>
            <w:del w:id="9230" w:author="Jose Eduardo VIU" w:date="2023-04-02T00:32:00Z">
              <w:r w:rsidDel="00F217D2">
                <w:delText>5</w:delText>
              </w:r>
            </w:del>
          </w:p>
        </w:tc>
        <w:tc>
          <w:tcPr>
            <w:tcW w:w="1833" w:type="dxa"/>
          </w:tcPr>
          <w:p w14:paraId="3A9CC2A1" w14:textId="2C1B9232" w:rsidR="00CB7E31" w:rsidDel="00F217D2" w:rsidRDefault="00000000">
            <w:pPr>
              <w:suppressAutoHyphens w:val="0"/>
              <w:spacing w:after="0" w:line="259" w:lineRule="auto"/>
              <w:rPr>
                <w:del w:id="9231" w:author="Jose Eduardo VIU" w:date="2023-04-02T00:32:00Z"/>
              </w:rPr>
            </w:pPr>
            <w:del w:id="9232" w:author="Jose Eduardo VIU" w:date="2023-04-02T00:32:00Z">
              <w:r w:rsidDel="00F217D2">
                <w:delText>bajas</w:delText>
              </w:r>
            </w:del>
          </w:p>
        </w:tc>
        <w:tc>
          <w:tcPr>
            <w:tcW w:w="1832" w:type="dxa"/>
          </w:tcPr>
          <w:p w14:paraId="2AE378CA" w14:textId="5EABEC28" w:rsidR="00CB7E31" w:rsidDel="00F217D2" w:rsidRDefault="00000000">
            <w:pPr>
              <w:suppressAutoHyphens w:val="0"/>
              <w:spacing w:after="0" w:line="259" w:lineRule="auto"/>
              <w:rPr>
                <w:del w:id="9233" w:author="Jose Eduardo VIU" w:date="2023-04-02T00:32:00Z"/>
              </w:rPr>
            </w:pPr>
            <w:del w:id="9234" w:author="Jose Eduardo VIU" w:date="2023-04-02T00:32:00Z">
              <w:r w:rsidDel="00F217D2">
                <w:delText>4221 non-null</w:delText>
              </w:r>
            </w:del>
          </w:p>
        </w:tc>
        <w:tc>
          <w:tcPr>
            <w:tcW w:w="801" w:type="dxa"/>
          </w:tcPr>
          <w:p w14:paraId="739D9487" w14:textId="172FA4AA" w:rsidR="00CB7E31" w:rsidDel="00F217D2" w:rsidRDefault="00000000">
            <w:pPr>
              <w:suppressAutoHyphens w:val="0"/>
              <w:spacing w:after="0" w:line="259" w:lineRule="auto"/>
              <w:rPr>
                <w:del w:id="9235" w:author="Jose Eduardo VIU" w:date="2023-04-02T00:32:00Z"/>
              </w:rPr>
            </w:pPr>
            <w:del w:id="9236" w:author="Jose Eduardo VIU" w:date="2023-04-02T00:32:00Z">
              <w:r w:rsidDel="00F217D2">
                <w:delText>float64</w:delText>
              </w:r>
            </w:del>
          </w:p>
        </w:tc>
      </w:tr>
      <w:tr w:rsidR="00CB7E31" w:rsidDel="00F217D2" w14:paraId="156146C4" w14:textId="0BAE31C3">
        <w:trPr>
          <w:trHeight w:val="271"/>
          <w:del w:id="9237" w:author="Jose Eduardo VIU" w:date="2023-04-02T00:32:00Z"/>
        </w:trPr>
        <w:tc>
          <w:tcPr>
            <w:tcW w:w="573" w:type="dxa"/>
          </w:tcPr>
          <w:p w14:paraId="6C1BFA53" w14:textId="5EC6CB24" w:rsidR="00CB7E31" w:rsidDel="00F217D2" w:rsidRDefault="00000000">
            <w:pPr>
              <w:suppressAutoHyphens w:val="0"/>
              <w:spacing w:after="0" w:line="259" w:lineRule="auto"/>
              <w:ind w:left="115"/>
              <w:rPr>
                <w:del w:id="9238" w:author="Jose Eduardo VIU" w:date="2023-04-02T00:32:00Z"/>
              </w:rPr>
            </w:pPr>
            <w:del w:id="9239" w:author="Jose Eduardo VIU" w:date="2023-04-02T00:32:00Z">
              <w:r w:rsidDel="00F217D2">
                <w:delText>6</w:delText>
              </w:r>
            </w:del>
          </w:p>
        </w:tc>
        <w:tc>
          <w:tcPr>
            <w:tcW w:w="1833" w:type="dxa"/>
          </w:tcPr>
          <w:p w14:paraId="085F29C8" w14:textId="4C48EBE4" w:rsidR="00CB7E31" w:rsidDel="00F217D2" w:rsidRDefault="00000000">
            <w:pPr>
              <w:suppressAutoHyphens w:val="0"/>
              <w:spacing w:after="0" w:line="259" w:lineRule="auto"/>
              <w:rPr>
                <w:del w:id="9240" w:author="Jose Eduardo VIU" w:date="2023-04-02T00:32:00Z"/>
              </w:rPr>
            </w:pPr>
            <w:del w:id="9241" w:author="Jose Eduardo VIU" w:date="2023-04-02T00:32:00Z">
              <w:r w:rsidDel="00F217D2">
                <w:delText>GPS_Longitud</w:delText>
              </w:r>
            </w:del>
          </w:p>
        </w:tc>
        <w:tc>
          <w:tcPr>
            <w:tcW w:w="1832" w:type="dxa"/>
          </w:tcPr>
          <w:p w14:paraId="45D29939" w14:textId="074A3503" w:rsidR="00CB7E31" w:rsidDel="00F217D2" w:rsidRDefault="00000000">
            <w:pPr>
              <w:suppressAutoHyphens w:val="0"/>
              <w:spacing w:after="0" w:line="259" w:lineRule="auto"/>
              <w:rPr>
                <w:del w:id="9242" w:author="Jose Eduardo VIU" w:date="2023-04-02T00:32:00Z"/>
              </w:rPr>
            </w:pPr>
            <w:del w:id="9243" w:author="Jose Eduardo VIU" w:date="2023-04-02T00:32:00Z">
              <w:r w:rsidDel="00F217D2">
                <w:delText>4221 non-null</w:delText>
              </w:r>
            </w:del>
          </w:p>
        </w:tc>
        <w:tc>
          <w:tcPr>
            <w:tcW w:w="801" w:type="dxa"/>
          </w:tcPr>
          <w:p w14:paraId="3B4D090F" w14:textId="6D5FB4F6" w:rsidR="00CB7E31" w:rsidDel="00F217D2" w:rsidRDefault="00000000">
            <w:pPr>
              <w:suppressAutoHyphens w:val="0"/>
              <w:spacing w:after="0" w:line="259" w:lineRule="auto"/>
              <w:rPr>
                <w:del w:id="9244" w:author="Jose Eduardo VIU" w:date="2023-04-02T00:32:00Z"/>
              </w:rPr>
            </w:pPr>
            <w:del w:id="9245" w:author="Jose Eduardo VIU" w:date="2023-04-02T00:32:00Z">
              <w:r w:rsidDel="00F217D2">
                <w:delText>float64</w:delText>
              </w:r>
            </w:del>
          </w:p>
        </w:tc>
      </w:tr>
      <w:tr w:rsidR="00CB7E31" w:rsidDel="00F217D2" w14:paraId="3C9C86F7" w14:textId="4F0BD0DB">
        <w:trPr>
          <w:trHeight w:val="271"/>
          <w:del w:id="9246" w:author="Jose Eduardo VIU" w:date="2023-04-02T00:32:00Z"/>
        </w:trPr>
        <w:tc>
          <w:tcPr>
            <w:tcW w:w="573" w:type="dxa"/>
          </w:tcPr>
          <w:p w14:paraId="4FE4772A" w14:textId="09F38B95" w:rsidR="00CB7E31" w:rsidDel="00F217D2" w:rsidRDefault="00000000">
            <w:pPr>
              <w:suppressAutoHyphens w:val="0"/>
              <w:spacing w:after="0" w:line="259" w:lineRule="auto"/>
              <w:ind w:left="115"/>
              <w:rPr>
                <w:del w:id="9247" w:author="Jose Eduardo VIU" w:date="2023-04-02T00:32:00Z"/>
              </w:rPr>
            </w:pPr>
            <w:del w:id="9248" w:author="Jose Eduardo VIU" w:date="2023-04-02T00:32:00Z">
              <w:r w:rsidDel="00F217D2">
                <w:delText>7</w:delText>
              </w:r>
            </w:del>
          </w:p>
        </w:tc>
        <w:tc>
          <w:tcPr>
            <w:tcW w:w="1833" w:type="dxa"/>
          </w:tcPr>
          <w:p w14:paraId="0ABC5550" w14:textId="7AA81208" w:rsidR="00CB7E31" w:rsidDel="00F217D2" w:rsidRDefault="00000000">
            <w:pPr>
              <w:suppressAutoHyphens w:val="0"/>
              <w:spacing w:after="0" w:line="259" w:lineRule="auto"/>
              <w:rPr>
                <w:del w:id="9249" w:author="Jose Eduardo VIU" w:date="2023-04-02T00:32:00Z"/>
              </w:rPr>
            </w:pPr>
            <w:del w:id="9250" w:author="Jose Eduardo VIU" w:date="2023-04-02T00:32:00Z">
              <w:r w:rsidDel="00F217D2">
                <w:delText>GPS_Latitud</w:delText>
              </w:r>
            </w:del>
          </w:p>
        </w:tc>
        <w:tc>
          <w:tcPr>
            <w:tcW w:w="1832" w:type="dxa"/>
          </w:tcPr>
          <w:p w14:paraId="76218360" w14:textId="5BDDAEFD" w:rsidR="00CB7E31" w:rsidDel="00F217D2" w:rsidRDefault="00000000">
            <w:pPr>
              <w:suppressAutoHyphens w:val="0"/>
              <w:spacing w:after="0" w:line="259" w:lineRule="auto"/>
              <w:rPr>
                <w:del w:id="9251" w:author="Jose Eduardo VIU" w:date="2023-04-02T00:32:00Z"/>
              </w:rPr>
            </w:pPr>
            <w:del w:id="9252" w:author="Jose Eduardo VIU" w:date="2023-04-02T00:32:00Z">
              <w:r w:rsidDel="00F217D2">
                <w:delText>4221 non-null</w:delText>
              </w:r>
            </w:del>
          </w:p>
        </w:tc>
        <w:tc>
          <w:tcPr>
            <w:tcW w:w="801" w:type="dxa"/>
          </w:tcPr>
          <w:p w14:paraId="7EB9E53E" w14:textId="216C33CC" w:rsidR="00CB7E31" w:rsidDel="00F217D2" w:rsidRDefault="00000000">
            <w:pPr>
              <w:suppressAutoHyphens w:val="0"/>
              <w:spacing w:after="0" w:line="259" w:lineRule="auto"/>
              <w:rPr>
                <w:del w:id="9253" w:author="Jose Eduardo VIU" w:date="2023-04-02T00:32:00Z"/>
              </w:rPr>
            </w:pPr>
            <w:del w:id="9254" w:author="Jose Eduardo VIU" w:date="2023-04-02T00:32:00Z">
              <w:r w:rsidDel="00F217D2">
                <w:delText>float64</w:delText>
              </w:r>
            </w:del>
          </w:p>
        </w:tc>
      </w:tr>
      <w:tr w:rsidR="00CB7E31" w:rsidDel="00F217D2" w14:paraId="2A0F3A8A" w14:textId="41C9A4CD">
        <w:trPr>
          <w:trHeight w:val="271"/>
          <w:del w:id="9255" w:author="Jose Eduardo VIU" w:date="2023-04-02T00:32:00Z"/>
        </w:trPr>
        <w:tc>
          <w:tcPr>
            <w:tcW w:w="573" w:type="dxa"/>
          </w:tcPr>
          <w:p w14:paraId="5BF28CEB" w14:textId="3BBA806A" w:rsidR="00CB7E31" w:rsidDel="00F217D2" w:rsidRDefault="00000000">
            <w:pPr>
              <w:suppressAutoHyphens w:val="0"/>
              <w:spacing w:after="0" w:line="259" w:lineRule="auto"/>
              <w:ind w:left="115"/>
              <w:rPr>
                <w:del w:id="9256" w:author="Jose Eduardo VIU" w:date="2023-04-02T00:32:00Z"/>
              </w:rPr>
            </w:pPr>
            <w:del w:id="9257" w:author="Jose Eduardo VIU" w:date="2023-04-02T00:32:00Z">
              <w:r w:rsidDel="00F217D2">
                <w:delText>8</w:delText>
              </w:r>
            </w:del>
          </w:p>
        </w:tc>
        <w:tc>
          <w:tcPr>
            <w:tcW w:w="1833" w:type="dxa"/>
          </w:tcPr>
          <w:p w14:paraId="0314EF63" w14:textId="4FD6A331" w:rsidR="00CB7E31" w:rsidDel="00F217D2" w:rsidRDefault="00000000">
            <w:pPr>
              <w:suppressAutoHyphens w:val="0"/>
              <w:spacing w:after="0" w:line="259" w:lineRule="auto"/>
              <w:rPr>
                <w:del w:id="9258" w:author="Jose Eduardo VIU" w:date="2023-04-02T00:32:00Z"/>
              </w:rPr>
            </w:pPr>
            <w:del w:id="9259" w:author="Jose Eduardo VIU" w:date="2023-04-02T00:32:00Z">
              <w:r w:rsidDel="00F217D2">
                <w:delText>semanaEntrada</w:delText>
              </w:r>
            </w:del>
          </w:p>
        </w:tc>
        <w:tc>
          <w:tcPr>
            <w:tcW w:w="1832" w:type="dxa"/>
          </w:tcPr>
          <w:p w14:paraId="55305E8A" w14:textId="33C0ABB3" w:rsidR="00CB7E31" w:rsidDel="00F217D2" w:rsidRDefault="00000000">
            <w:pPr>
              <w:suppressAutoHyphens w:val="0"/>
              <w:spacing w:after="0" w:line="259" w:lineRule="auto"/>
              <w:rPr>
                <w:del w:id="9260" w:author="Jose Eduardo VIU" w:date="2023-04-02T00:32:00Z"/>
              </w:rPr>
            </w:pPr>
            <w:del w:id="9261" w:author="Jose Eduardo VIU" w:date="2023-04-02T00:32:00Z">
              <w:r w:rsidDel="00F217D2">
                <w:delText>4221 non-null</w:delText>
              </w:r>
            </w:del>
          </w:p>
        </w:tc>
        <w:tc>
          <w:tcPr>
            <w:tcW w:w="801" w:type="dxa"/>
          </w:tcPr>
          <w:p w14:paraId="3BA7A91B" w14:textId="4FEFE8FA" w:rsidR="00CB7E31" w:rsidDel="00F217D2" w:rsidRDefault="00000000">
            <w:pPr>
              <w:suppressAutoHyphens w:val="0"/>
              <w:spacing w:after="0" w:line="259" w:lineRule="auto"/>
              <w:rPr>
                <w:del w:id="9262" w:author="Jose Eduardo VIU" w:date="2023-04-02T00:32:00Z"/>
              </w:rPr>
            </w:pPr>
            <w:del w:id="9263" w:author="Jose Eduardo VIU" w:date="2023-04-02T00:32:00Z">
              <w:r w:rsidDel="00F217D2">
                <w:delText>int64</w:delText>
              </w:r>
            </w:del>
          </w:p>
        </w:tc>
      </w:tr>
      <w:tr w:rsidR="00CB7E31" w:rsidDel="00F217D2" w14:paraId="1D4AA7AC" w14:textId="6FD1F347">
        <w:trPr>
          <w:trHeight w:val="271"/>
          <w:del w:id="9264" w:author="Jose Eduardo VIU" w:date="2023-04-02T00:32:00Z"/>
        </w:trPr>
        <w:tc>
          <w:tcPr>
            <w:tcW w:w="573" w:type="dxa"/>
          </w:tcPr>
          <w:p w14:paraId="25458FC9" w14:textId="502FFD11" w:rsidR="00CB7E31" w:rsidDel="00F217D2" w:rsidRDefault="00000000">
            <w:pPr>
              <w:suppressAutoHyphens w:val="0"/>
              <w:spacing w:after="0" w:line="259" w:lineRule="auto"/>
              <w:ind w:left="115"/>
              <w:rPr>
                <w:del w:id="9265" w:author="Jose Eduardo VIU" w:date="2023-04-02T00:32:00Z"/>
              </w:rPr>
            </w:pPr>
            <w:del w:id="9266" w:author="Jose Eduardo VIU" w:date="2023-04-02T00:32:00Z">
              <w:r w:rsidDel="00F217D2">
                <w:delText>9</w:delText>
              </w:r>
            </w:del>
          </w:p>
        </w:tc>
        <w:tc>
          <w:tcPr>
            <w:tcW w:w="1833" w:type="dxa"/>
          </w:tcPr>
          <w:p w14:paraId="78A9C8B7" w14:textId="5E5A2878" w:rsidR="00CB7E31" w:rsidDel="00F217D2" w:rsidRDefault="00000000">
            <w:pPr>
              <w:suppressAutoHyphens w:val="0"/>
              <w:spacing w:after="0" w:line="259" w:lineRule="auto"/>
              <w:rPr>
                <w:del w:id="9267" w:author="Jose Eduardo VIU" w:date="2023-04-02T00:32:00Z"/>
              </w:rPr>
            </w:pPr>
            <w:del w:id="9268" w:author="Jose Eduardo VIU" w:date="2023-04-02T00:32:00Z">
              <w:r w:rsidDel="00F217D2">
                <w:delText>añoEntrada</w:delText>
              </w:r>
            </w:del>
          </w:p>
        </w:tc>
        <w:tc>
          <w:tcPr>
            <w:tcW w:w="1832" w:type="dxa"/>
          </w:tcPr>
          <w:p w14:paraId="24860540" w14:textId="0898D676" w:rsidR="00CB7E31" w:rsidDel="00F217D2" w:rsidRDefault="00000000">
            <w:pPr>
              <w:suppressAutoHyphens w:val="0"/>
              <w:spacing w:after="0" w:line="259" w:lineRule="auto"/>
              <w:rPr>
                <w:del w:id="9269" w:author="Jose Eduardo VIU" w:date="2023-04-02T00:32:00Z"/>
              </w:rPr>
            </w:pPr>
            <w:del w:id="9270" w:author="Jose Eduardo VIU" w:date="2023-04-02T00:32:00Z">
              <w:r w:rsidDel="00F217D2">
                <w:delText>4221 non-null</w:delText>
              </w:r>
            </w:del>
          </w:p>
        </w:tc>
        <w:tc>
          <w:tcPr>
            <w:tcW w:w="801" w:type="dxa"/>
          </w:tcPr>
          <w:p w14:paraId="448429F6" w14:textId="378B2331" w:rsidR="00CB7E31" w:rsidDel="00F217D2" w:rsidRDefault="00000000">
            <w:pPr>
              <w:suppressAutoHyphens w:val="0"/>
              <w:spacing w:after="0" w:line="259" w:lineRule="auto"/>
              <w:rPr>
                <w:del w:id="9271" w:author="Jose Eduardo VIU" w:date="2023-04-02T00:32:00Z"/>
              </w:rPr>
            </w:pPr>
            <w:del w:id="9272" w:author="Jose Eduardo VIU" w:date="2023-04-02T00:32:00Z">
              <w:r w:rsidDel="00F217D2">
                <w:delText>int64</w:delText>
              </w:r>
            </w:del>
          </w:p>
        </w:tc>
      </w:tr>
      <w:tr w:rsidR="00CB7E31" w:rsidDel="00F217D2" w14:paraId="2C497AC2" w14:textId="39FF0206">
        <w:trPr>
          <w:trHeight w:val="271"/>
          <w:del w:id="9273" w:author="Jose Eduardo VIU" w:date="2023-04-02T00:32:00Z"/>
        </w:trPr>
        <w:tc>
          <w:tcPr>
            <w:tcW w:w="573" w:type="dxa"/>
          </w:tcPr>
          <w:p w14:paraId="540F3B23" w14:textId="0BD0061E" w:rsidR="00CB7E31" w:rsidDel="00F217D2" w:rsidRDefault="00000000">
            <w:pPr>
              <w:suppressAutoHyphens w:val="0"/>
              <w:spacing w:after="0" w:line="259" w:lineRule="auto"/>
              <w:ind w:left="115"/>
              <w:rPr>
                <w:del w:id="9274" w:author="Jose Eduardo VIU" w:date="2023-04-02T00:32:00Z"/>
              </w:rPr>
            </w:pPr>
            <w:del w:id="9275" w:author="Jose Eduardo VIU" w:date="2023-04-02T00:32:00Z">
              <w:r w:rsidDel="00F217D2">
                <w:delText>10</w:delText>
              </w:r>
            </w:del>
          </w:p>
        </w:tc>
        <w:tc>
          <w:tcPr>
            <w:tcW w:w="1833" w:type="dxa"/>
          </w:tcPr>
          <w:p w14:paraId="675C9CC2" w14:textId="5304AEFC" w:rsidR="00CB7E31" w:rsidDel="00F217D2" w:rsidRDefault="00000000">
            <w:pPr>
              <w:suppressAutoHyphens w:val="0"/>
              <w:spacing w:after="0" w:line="259" w:lineRule="auto"/>
              <w:rPr>
                <w:del w:id="9276" w:author="Jose Eduardo VIU" w:date="2023-04-02T00:32:00Z"/>
              </w:rPr>
            </w:pPr>
            <w:del w:id="9277" w:author="Jose Eduardo VIU" w:date="2023-04-02T00:32:00Z">
              <w:r w:rsidDel="00F217D2">
                <w:delText>PorcHembras</w:delText>
              </w:r>
            </w:del>
          </w:p>
        </w:tc>
        <w:tc>
          <w:tcPr>
            <w:tcW w:w="1832" w:type="dxa"/>
          </w:tcPr>
          <w:p w14:paraId="66F69FA8" w14:textId="770E9631" w:rsidR="00CB7E31" w:rsidDel="00F217D2" w:rsidRDefault="00000000">
            <w:pPr>
              <w:suppressAutoHyphens w:val="0"/>
              <w:spacing w:after="0" w:line="259" w:lineRule="auto"/>
              <w:rPr>
                <w:del w:id="9278" w:author="Jose Eduardo VIU" w:date="2023-04-02T00:32:00Z"/>
              </w:rPr>
            </w:pPr>
            <w:del w:id="9279" w:author="Jose Eduardo VIU" w:date="2023-04-02T00:32:00Z">
              <w:r w:rsidDel="00F217D2">
                <w:delText>4221 non-null</w:delText>
              </w:r>
            </w:del>
          </w:p>
        </w:tc>
        <w:tc>
          <w:tcPr>
            <w:tcW w:w="801" w:type="dxa"/>
          </w:tcPr>
          <w:p w14:paraId="1E57E06D" w14:textId="1DE6CACE" w:rsidR="00CB7E31" w:rsidDel="00F217D2" w:rsidRDefault="00000000">
            <w:pPr>
              <w:suppressAutoHyphens w:val="0"/>
              <w:spacing w:after="0" w:line="259" w:lineRule="auto"/>
              <w:rPr>
                <w:del w:id="9280" w:author="Jose Eduardo VIU" w:date="2023-04-02T00:32:00Z"/>
              </w:rPr>
            </w:pPr>
            <w:del w:id="9281" w:author="Jose Eduardo VIU" w:date="2023-04-02T00:32:00Z">
              <w:r w:rsidDel="00F217D2">
                <w:delText>float64</w:delText>
              </w:r>
            </w:del>
          </w:p>
        </w:tc>
      </w:tr>
      <w:tr w:rsidR="00CB7E31" w:rsidDel="00F217D2" w14:paraId="42ABDD84" w14:textId="11869AF2">
        <w:trPr>
          <w:trHeight w:val="271"/>
          <w:del w:id="9282" w:author="Jose Eduardo VIU" w:date="2023-04-02T00:32:00Z"/>
        </w:trPr>
        <w:tc>
          <w:tcPr>
            <w:tcW w:w="573" w:type="dxa"/>
          </w:tcPr>
          <w:p w14:paraId="19F7310E" w14:textId="456721AD" w:rsidR="00CB7E31" w:rsidDel="00F217D2" w:rsidRDefault="00000000">
            <w:pPr>
              <w:suppressAutoHyphens w:val="0"/>
              <w:spacing w:after="0" w:line="259" w:lineRule="auto"/>
              <w:ind w:left="115"/>
              <w:rPr>
                <w:del w:id="9283" w:author="Jose Eduardo VIU" w:date="2023-04-02T00:32:00Z"/>
              </w:rPr>
            </w:pPr>
            <w:del w:id="9284" w:author="Jose Eduardo VIU" w:date="2023-04-02T00:32:00Z">
              <w:r w:rsidDel="00F217D2">
                <w:delText>11</w:delText>
              </w:r>
            </w:del>
          </w:p>
        </w:tc>
        <w:tc>
          <w:tcPr>
            <w:tcW w:w="1833" w:type="dxa"/>
          </w:tcPr>
          <w:p w14:paraId="3B21B1FD" w14:textId="7CBFE888" w:rsidR="00CB7E31" w:rsidDel="00F217D2" w:rsidRDefault="00000000">
            <w:pPr>
              <w:suppressAutoHyphens w:val="0"/>
              <w:spacing w:after="0" w:line="259" w:lineRule="auto"/>
              <w:rPr>
                <w:del w:id="9285" w:author="Jose Eduardo VIU" w:date="2023-04-02T00:32:00Z"/>
              </w:rPr>
            </w:pPr>
            <w:del w:id="9286" w:author="Jose Eduardo VIU" w:date="2023-04-02T00:32:00Z">
              <w:r w:rsidDel="00F217D2">
                <w:delText>PiensoCerdaDia</w:delText>
              </w:r>
            </w:del>
          </w:p>
        </w:tc>
        <w:tc>
          <w:tcPr>
            <w:tcW w:w="1832" w:type="dxa"/>
          </w:tcPr>
          <w:p w14:paraId="16B610D4" w14:textId="259F4067" w:rsidR="00CB7E31" w:rsidDel="00F217D2" w:rsidRDefault="00000000">
            <w:pPr>
              <w:suppressAutoHyphens w:val="0"/>
              <w:spacing w:after="0" w:line="259" w:lineRule="auto"/>
              <w:rPr>
                <w:del w:id="9287" w:author="Jose Eduardo VIU" w:date="2023-04-02T00:32:00Z"/>
              </w:rPr>
            </w:pPr>
            <w:del w:id="9288" w:author="Jose Eduardo VIU" w:date="2023-04-02T00:32:00Z">
              <w:r w:rsidDel="00F217D2">
                <w:delText>4221 non-null</w:delText>
              </w:r>
            </w:del>
          </w:p>
        </w:tc>
        <w:tc>
          <w:tcPr>
            <w:tcW w:w="801" w:type="dxa"/>
          </w:tcPr>
          <w:p w14:paraId="61B0474A" w14:textId="7E0499A0" w:rsidR="00CB7E31" w:rsidDel="00F217D2" w:rsidRDefault="00000000">
            <w:pPr>
              <w:suppressAutoHyphens w:val="0"/>
              <w:spacing w:after="0" w:line="259" w:lineRule="auto"/>
              <w:rPr>
                <w:del w:id="9289" w:author="Jose Eduardo VIU" w:date="2023-04-02T00:32:00Z"/>
              </w:rPr>
            </w:pPr>
            <w:del w:id="9290" w:author="Jose Eduardo VIU" w:date="2023-04-02T00:32:00Z">
              <w:r w:rsidDel="00F217D2">
                <w:delText>float64</w:delText>
              </w:r>
            </w:del>
          </w:p>
        </w:tc>
      </w:tr>
      <w:tr w:rsidR="00CB7E31" w:rsidDel="00F217D2" w14:paraId="511A7A15" w14:textId="06AEA70B">
        <w:trPr>
          <w:trHeight w:val="271"/>
          <w:del w:id="9291" w:author="Jose Eduardo VIU" w:date="2023-04-02T00:32:00Z"/>
        </w:trPr>
        <w:tc>
          <w:tcPr>
            <w:tcW w:w="573" w:type="dxa"/>
          </w:tcPr>
          <w:p w14:paraId="565DDF8D" w14:textId="489FF69F" w:rsidR="00CB7E31" w:rsidDel="00F217D2" w:rsidRDefault="00000000">
            <w:pPr>
              <w:suppressAutoHyphens w:val="0"/>
              <w:spacing w:after="0" w:line="259" w:lineRule="auto"/>
              <w:ind w:left="115"/>
              <w:rPr>
                <w:del w:id="9292" w:author="Jose Eduardo VIU" w:date="2023-04-02T00:32:00Z"/>
              </w:rPr>
            </w:pPr>
            <w:del w:id="9293" w:author="Jose Eduardo VIU" w:date="2023-04-02T00:32:00Z">
              <w:r w:rsidDel="00F217D2">
                <w:delText>12</w:delText>
              </w:r>
            </w:del>
          </w:p>
        </w:tc>
        <w:tc>
          <w:tcPr>
            <w:tcW w:w="1833" w:type="dxa"/>
          </w:tcPr>
          <w:p w14:paraId="6A5612D1" w14:textId="115AE49F" w:rsidR="00CB7E31" w:rsidDel="00F217D2" w:rsidRDefault="00000000">
            <w:pPr>
              <w:suppressAutoHyphens w:val="0"/>
              <w:spacing w:after="0" w:line="259" w:lineRule="auto"/>
              <w:rPr>
                <w:del w:id="9294" w:author="Jose Eduardo VIU" w:date="2023-04-02T00:32:00Z"/>
              </w:rPr>
            </w:pPr>
            <w:del w:id="9295" w:author="Jose Eduardo VIU" w:date="2023-04-02T00:32:00Z">
              <w:r w:rsidDel="00F217D2">
                <w:delText>ct_raza_0</w:delText>
              </w:r>
            </w:del>
          </w:p>
        </w:tc>
        <w:tc>
          <w:tcPr>
            <w:tcW w:w="1832" w:type="dxa"/>
          </w:tcPr>
          <w:p w14:paraId="031CB9AA" w14:textId="641DBD6C" w:rsidR="00CB7E31" w:rsidDel="00F217D2" w:rsidRDefault="00000000">
            <w:pPr>
              <w:suppressAutoHyphens w:val="0"/>
              <w:spacing w:after="0" w:line="259" w:lineRule="auto"/>
              <w:rPr>
                <w:del w:id="9296" w:author="Jose Eduardo VIU" w:date="2023-04-02T00:32:00Z"/>
              </w:rPr>
            </w:pPr>
            <w:del w:id="9297" w:author="Jose Eduardo VIU" w:date="2023-04-02T00:32:00Z">
              <w:r w:rsidDel="00F217D2">
                <w:delText>4221 non-null</w:delText>
              </w:r>
            </w:del>
          </w:p>
        </w:tc>
        <w:tc>
          <w:tcPr>
            <w:tcW w:w="801" w:type="dxa"/>
          </w:tcPr>
          <w:p w14:paraId="000B6B27" w14:textId="5A804A49" w:rsidR="00CB7E31" w:rsidDel="00F217D2" w:rsidRDefault="00000000">
            <w:pPr>
              <w:suppressAutoHyphens w:val="0"/>
              <w:spacing w:after="0" w:line="259" w:lineRule="auto"/>
              <w:rPr>
                <w:del w:id="9298" w:author="Jose Eduardo VIU" w:date="2023-04-02T00:32:00Z"/>
              </w:rPr>
            </w:pPr>
            <w:del w:id="9299" w:author="Jose Eduardo VIU" w:date="2023-04-02T00:32:00Z">
              <w:r w:rsidDel="00F217D2">
                <w:delText>uint8</w:delText>
              </w:r>
            </w:del>
          </w:p>
        </w:tc>
      </w:tr>
      <w:tr w:rsidR="00CB7E31" w:rsidDel="00F217D2" w14:paraId="6D74C31F" w14:textId="54E9C819">
        <w:trPr>
          <w:trHeight w:val="271"/>
          <w:del w:id="9300" w:author="Jose Eduardo VIU" w:date="2023-04-02T00:32:00Z"/>
        </w:trPr>
        <w:tc>
          <w:tcPr>
            <w:tcW w:w="573" w:type="dxa"/>
          </w:tcPr>
          <w:p w14:paraId="7FCA49F7" w14:textId="59566EDF" w:rsidR="00CB7E31" w:rsidDel="00F217D2" w:rsidRDefault="00000000">
            <w:pPr>
              <w:suppressAutoHyphens w:val="0"/>
              <w:spacing w:after="0" w:line="259" w:lineRule="auto"/>
              <w:ind w:left="115"/>
              <w:rPr>
                <w:del w:id="9301" w:author="Jose Eduardo VIU" w:date="2023-04-02T00:32:00Z"/>
              </w:rPr>
            </w:pPr>
            <w:del w:id="9302" w:author="Jose Eduardo VIU" w:date="2023-04-02T00:32:00Z">
              <w:r w:rsidDel="00F217D2">
                <w:delText>13</w:delText>
              </w:r>
            </w:del>
          </w:p>
        </w:tc>
        <w:tc>
          <w:tcPr>
            <w:tcW w:w="1833" w:type="dxa"/>
          </w:tcPr>
          <w:p w14:paraId="0E848FE8" w14:textId="5F320E59" w:rsidR="00CB7E31" w:rsidDel="00F217D2" w:rsidRDefault="00000000">
            <w:pPr>
              <w:suppressAutoHyphens w:val="0"/>
              <w:spacing w:after="0" w:line="259" w:lineRule="auto"/>
              <w:rPr>
                <w:del w:id="9303" w:author="Jose Eduardo VIU" w:date="2023-04-02T00:32:00Z"/>
              </w:rPr>
            </w:pPr>
            <w:del w:id="9304" w:author="Jose Eduardo VIU" w:date="2023-04-02T00:32:00Z">
              <w:r w:rsidDel="00F217D2">
                <w:delText>ct_raza_7</w:delText>
              </w:r>
            </w:del>
          </w:p>
        </w:tc>
        <w:tc>
          <w:tcPr>
            <w:tcW w:w="1832" w:type="dxa"/>
          </w:tcPr>
          <w:p w14:paraId="0E915E79" w14:textId="7E8FF2AA" w:rsidR="00CB7E31" w:rsidDel="00F217D2" w:rsidRDefault="00000000">
            <w:pPr>
              <w:suppressAutoHyphens w:val="0"/>
              <w:spacing w:after="0" w:line="259" w:lineRule="auto"/>
              <w:rPr>
                <w:del w:id="9305" w:author="Jose Eduardo VIU" w:date="2023-04-02T00:32:00Z"/>
              </w:rPr>
            </w:pPr>
            <w:del w:id="9306" w:author="Jose Eduardo VIU" w:date="2023-04-02T00:32:00Z">
              <w:r w:rsidDel="00F217D2">
                <w:delText>4221 non-null</w:delText>
              </w:r>
            </w:del>
          </w:p>
        </w:tc>
        <w:tc>
          <w:tcPr>
            <w:tcW w:w="801" w:type="dxa"/>
          </w:tcPr>
          <w:p w14:paraId="79E1FB5B" w14:textId="62579486" w:rsidR="00CB7E31" w:rsidDel="00F217D2" w:rsidRDefault="00000000">
            <w:pPr>
              <w:suppressAutoHyphens w:val="0"/>
              <w:spacing w:after="0" w:line="259" w:lineRule="auto"/>
              <w:rPr>
                <w:del w:id="9307" w:author="Jose Eduardo VIU" w:date="2023-04-02T00:32:00Z"/>
              </w:rPr>
            </w:pPr>
            <w:del w:id="9308" w:author="Jose Eduardo VIU" w:date="2023-04-02T00:32:00Z">
              <w:r w:rsidDel="00F217D2">
                <w:delText>uint8</w:delText>
              </w:r>
            </w:del>
          </w:p>
        </w:tc>
      </w:tr>
      <w:tr w:rsidR="00CB7E31" w:rsidDel="00F217D2" w14:paraId="52B22D81" w14:textId="708F2103">
        <w:trPr>
          <w:trHeight w:val="271"/>
          <w:del w:id="9309" w:author="Jose Eduardo VIU" w:date="2023-04-02T00:32:00Z"/>
        </w:trPr>
        <w:tc>
          <w:tcPr>
            <w:tcW w:w="573" w:type="dxa"/>
          </w:tcPr>
          <w:p w14:paraId="336E8036" w14:textId="639008CF" w:rsidR="00CB7E31" w:rsidDel="00F217D2" w:rsidRDefault="00000000">
            <w:pPr>
              <w:suppressAutoHyphens w:val="0"/>
              <w:spacing w:after="0" w:line="259" w:lineRule="auto"/>
              <w:ind w:left="115"/>
              <w:rPr>
                <w:del w:id="9310" w:author="Jose Eduardo VIU" w:date="2023-04-02T00:32:00Z"/>
              </w:rPr>
            </w:pPr>
            <w:del w:id="9311" w:author="Jose Eduardo VIU" w:date="2023-04-02T00:32:00Z">
              <w:r w:rsidDel="00F217D2">
                <w:delText>14</w:delText>
              </w:r>
            </w:del>
          </w:p>
        </w:tc>
        <w:tc>
          <w:tcPr>
            <w:tcW w:w="1833" w:type="dxa"/>
          </w:tcPr>
          <w:p w14:paraId="31396C83" w14:textId="7A04DA8C" w:rsidR="00CB7E31" w:rsidDel="00F217D2" w:rsidRDefault="00000000">
            <w:pPr>
              <w:suppressAutoHyphens w:val="0"/>
              <w:spacing w:after="0" w:line="259" w:lineRule="auto"/>
              <w:rPr>
                <w:del w:id="9312" w:author="Jose Eduardo VIU" w:date="2023-04-02T00:32:00Z"/>
              </w:rPr>
            </w:pPr>
            <w:del w:id="9313" w:author="Jose Eduardo VIU" w:date="2023-04-02T00:32:00Z">
              <w:r w:rsidDel="00F217D2">
                <w:delText>ct_raza_15</w:delText>
              </w:r>
            </w:del>
          </w:p>
        </w:tc>
        <w:tc>
          <w:tcPr>
            <w:tcW w:w="1832" w:type="dxa"/>
          </w:tcPr>
          <w:p w14:paraId="0304AFB7" w14:textId="0A22B3DF" w:rsidR="00CB7E31" w:rsidDel="00F217D2" w:rsidRDefault="00000000">
            <w:pPr>
              <w:suppressAutoHyphens w:val="0"/>
              <w:spacing w:after="0" w:line="259" w:lineRule="auto"/>
              <w:rPr>
                <w:del w:id="9314" w:author="Jose Eduardo VIU" w:date="2023-04-02T00:32:00Z"/>
              </w:rPr>
            </w:pPr>
            <w:del w:id="9315" w:author="Jose Eduardo VIU" w:date="2023-04-02T00:32:00Z">
              <w:r w:rsidDel="00F217D2">
                <w:delText>4221 non-null</w:delText>
              </w:r>
            </w:del>
          </w:p>
        </w:tc>
        <w:tc>
          <w:tcPr>
            <w:tcW w:w="801" w:type="dxa"/>
          </w:tcPr>
          <w:p w14:paraId="65D5B5F4" w14:textId="73F09B9F" w:rsidR="00CB7E31" w:rsidDel="00F217D2" w:rsidRDefault="00000000">
            <w:pPr>
              <w:suppressAutoHyphens w:val="0"/>
              <w:spacing w:after="0" w:line="259" w:lineRule="auto"/>
              <w:rPr>
                <w:del w:id="9316" w:author="Jose Eduardo VIU" w:date="2023-04-02T00:32:00Z"/>
              </w:rPr>
            </w:pPr>
            <w:del w:id="9317" w:author="Jose Eduardo VIU" w:date="2023-04-02T00:32:00Z">
              <w:r w:rsidDel="00F217D2">
                <w:delText>uint8</w:delText>
              </w:r>
            </w:del>
          </w:p>
        </w:tc>
      </w:tr>
      <w:tr w:rsidR="00CB7E31" w:rsidDel="00F217D2" w14:paraId="2281DEA2" w14:textId="18BBDDB8">
        <w:trPr>
          <w:trHeight w:val="271"/>
          <w:del w:id="9318" w:author="Jose Eduardo VIU" w:date="2023-04-02T00:32:00Z"/>
        </w:trPr>
        <w:tc>
          <w:tcPr>
            <w:tcW w:w="573" w:type="dxa"/>
          </w:tcPr>
          <w:p w14:paraId="188892DF" w14:textId="192C7A99" w:rsidR="00CB7E31" w:rsidDel="00F217D2" w:rsidRDefault="00000000">
            <w:pPr>
              <w:suppressAutoHyphens w:val="0"/>
              <w:spacing w:after="0" w:line="259" w:lineRule="auto"/>
              <w:ind w:left="115"/>
              <w:rPr>
                <w:del w:id="9319" w:author="Jose Eduardo VIU" w:date="2023-04-02T00:32:00Z"/>
              </w:rPr>
            </w:pPr>
            <w:del w:id="9320" w:author="Jose Eduardo VIU" w:date="2023-04-02T00:32:00Z">
              <w:r w:rsidDel="00F217D2">
                <w:delText>15</w:delText>
              </w:r>
            </w:del>
          </w:p>
        </w:tc>
        <w:tc>
          <w:tcPr>
            <w:tcW w:w="1833" w:type="dxa"/>
          </w:tcPr>
          <w:p w14:paraId="4A7722CB" w14:textId="63DE15D9" w:rsidR="00CB7E31" w:rsidDel="00F217D2" w:rsidRDefault="00000000">
            <w:pPr>
              <w:suppressAutoHyphens w:val="0"/>
              <w:spacing w:after="0" w:line="259" w:lineRule="auto"/>
              <w:rPr>
                <w:del w:id="9321" w:author="Jose Eduardo VIU" w:date="2023-04-02T00:32:00Z"/>
              </w:rPr>
            </w:pPr>
            <w:del w:id="9322" w:author="Jose Eduardo VIU" w:date="2023-04-02T00:32:00Z">
              <w:r w:rsidDel="00F217D2">
                <w:delText>ct_raza_69</w:delText>
              </w:r>
            </w:del>
          </w:p>
        </w:tc>
        <w:tc>
          <w:tcPr>
            <w:tcW w:w="1832" w:type="dxa"/>
          </w:tcPr>
          <w:p w14:paraId="577E9EE9" w14:textId="4374B8A0" w:rsidR="00CB7E31" w:rsidDel="00F217D2" w:rsidRDefault="00000000">
            <w:pPr>
              <w:suppressAutoHyphens w:val="0"/>
              <w:spacing w:after="0" w:line="259" w:lineRule="auto"/>
              <w:rPr>
                <w:del w:id="9323" w:author="Jose Eduardo VIU" w:date="2023-04-02T00:32:00Z"/>
              </w:rPr>
            </w:pPr>
            <w:del w:id="9324" w:author="Jose Eduardo VIU" w:date="2023-04-02T00:32:00Z">
              <w:r w:rsidDel="00F217D2">
                <w:delText>4221 non-null</w:delText>
              </w:r>
            </w:del>
          </w:p>
        </w:tc>
        <w:tc>
          <w:tcPr>
            <w:tcW w:w="801" w:type="dxa"/>
          </w:tcPr>
          <w:p w14:paraId="2FA33054" w14:textId="5B244019" w:rsidR="00CB7E31" w:rsidDel="00F217D2" w:rsidRDefault="00000000">
            <w:pPr>
              <w:suppressAutoHyphens w:val="0"/>
              <w:spacing w:after="0" w:line="259" w:lineRule="auto"/>
              <w:rPr>
                <w:del w:id="9325" w:author="Jose Eduardo VIU" w:date="2023-04-02T00:32:00Z"/>
              </w:rPr>
            </w:pPr>
            <w:del w:id="9326" w:author="Jose Eduardo VIU" w:date="2023-04-02T00:32:00Z">
              <w:r w:rsidDel="00F217D2">
                <w:delText>uint8</w:delText>
              </w:r>
            </w:del>
          </w:p>
        </w:tc>
      </w:tr>
      <w:tr w:rsidR="00CB7E31" w:rsidDel="00F217D2" w14:paraId="24924E30" w14:textId="14358166">
        <w:trPr>
          <w:trHeight w:val="271"/>
          <w:del w:id="9327" w:author="Jose Eduardo VIU" w:date="2023-04-02T00:32:00Z"/>
        </w:trPr>
        <w:tc>
          <w:tcPr>
            <w:tcW w:w="573" w:type="dxa"/>
          </w:tcPr>
          <w:p w14:paraId="6B46B7B4" w14:textId="7626932C" w:rsidR="00CB7E31" w:rsidDel="00F217D2" w:rsidRDefault="00000000">
            <w:pPr>
              <w:suppressAutoHyphens w:val="0"/>
              <w:spacing w:after="0" w:line="259" w:lineRule="auto"/>
              <w:ind w:left="115"/>
              <w:rPr>
                <w:del w:id="9328" w:author="Jose Eduardo VIU" w:date="2023-04-02T00:32:00Z"/>
              </w:rPr>
            </w:pPr>
            <w:del w:id="9329" w:author="Jose Eduardo VIU" w:date="2023-04-02T00:32:00Z">
              <w:r w:rsidDel="00F217D2">
                <w:delText>16</w:delText>
              </w:r>
            </w:del>
          </w:p>
        </w:tc>
        <w:tc>
          <w:tcPr>
            <w:tcW w:w="1833" w:type="dxa"/>
          </w:tcPr>
          <w:p w14:paraId="13025FD7" w14:textId="41B012EE" w:rsidR="00CB7E31" w:rsidDel="00F217D2" w:rsidRDefault="00000000">
            <w:pPr>
              <w:suppressAutoHyphens w:val="0"/>
              <w:spacing w:after="0" w:line="259" w:lineRule="auto"/>
              <w:rPr>
                <w:del w:id="9330" w:author="Jose Eduardo VIU" w:date="2023-04-02T00:32:00Z"/>
              </w:rPr>
            </w:pPr>
            <w:del w:id="9331" w:author="Jose Eduardo VIU" w:date="2023-04-02T00:32:00Z">
              <w:r w:rsidDel="00F217D2">
                <w:delText>ct_raza_80</w:delText>
              </w:r>
            </w:del>
          </w:p>
        </w:tc>
        <w:tc>
          <w:tcPr>
            <w:tcW w:w="1832" w:type="dxa"/>
          </w:tcPr>
          <w:p w14:paraId="5D2380DD" w14:textId="2FC9BB46" w:rsidR="00CB7E31" w:rsidDel="00F217D2" w:rsidRDefault="00000000">
            <w:pPr>
              <w:suppressAutoHyphens w:val="0"/>
              <w:spacing w:after="0" w:line="259" w:lineRule="auto"/>
              <w:rPr>
                <w:del w:id="9332" w:author="Jose Eduardo VIU" w:date="2023-04-02T00:32:00Z"/>
              </w:rPr>
            </w:pPr>
            <w:del w:id="9333" w:author="Jose Eduardo VIU" w:date="2023-04-02T00:32:00Z">
              <w:r w:rsidDel="00F217D2">
                <w:delText>4221 non-null</w:delText>
              </w:r>
            </w:del>
          </w:p>
        </w:tc>
        <w:tc>
          <w:tcPr>
            <w:tcW w:w="801" w:type="dxa"/>
          </w:tcPr>
          <w:p w14:paraId="36137C3F" w14:textId="5F81DE2E" w:rsidR="00CB7E31" w:rsidDel="00F217D2" w:rsidRDefault="00000000">
            <w:pPr>
              <w:suppressAutoHyphens w:val="0"/>
              <w:spacing w:after="0" w:line="259" w:lineRule="auto"/>
              <w:rPr>
                <w:del w:id="9334" w:author="Jose Eduardo VIU" w:date="2023-04-02T00:32:00Z"/>
              </w:rPr>
            </w:pPr>
            <w:del w:id="9335" w:author="Jose Eduardo VIU" w:date="2023-04-02T00:32:00Z">
              <w:r w:rsidDel="00F217D2">
                <w:delText>uint8</w:delText>
              </w:r>
            </w:del>
          </w:p>
        </w:tc>
      </w:tr>
      <w:tr w:rsidR="00CB7E31" w:rsidDel="00F217D2" w14:paraId="1F690BDE" w14:textId="4E41A88E">
        <w:trPr>
          <w:trHeight w:val="271"/>
          <w:del w:id="9336" w:author="Jose Eduardo VIU" w:date="2023-04-02T00:32:00Z"/>
        </w:trPr>
        <w:tc>
          <w:tcPr>
            <w:tcW w:w="573" w:type="dxa"/>
          </w:tcPr>
          <w:p w14:paraId="1BCE3DFD" w14:textId="3D14D87D" w:rsidR="00CB7E31" w:rsidDel="00F217D2" w:rsidRDefault="00000000">
            <w:pPr>
              <w:suppressAutoHyphens w:val="0"/>
              <w:spacing w:after="0" w:line="259" w:lineRule="auto"/>
              <w:ind w:left="115"/>
              <w:rPr>
                <w:del w:id="9337" w:author="Jose Eduardo VIU" w:date="2023-04-02T00:32:00Z"/>
              </w:rPr>
            </w:pPr>
            <w:del w:id="9338" w:author="Jose Eduardo VIU" w:date="2023-04-02T00:32:00Z">
              <w:r w:rsidDel="00F217D2">
                <w:delText>17</w:delText>
              </w:r>
            </w:del>
          </w:p>
        </w:tc>
        <w:tc>
          <w:tcPr>
            <w:tcW w:w="1833" w:type="dxa"/>
          </w:tcPr>
          <w:p w14:paraId="522CCF60" w14:textId="236405E0" w:rsidR="00CB7E31" w:rsidDel="00F217D2" w:rsidRDefault="00000000">
            <w:pPr>
              <w:suppressAutoHyphens w:val="0"/>
              <w:spacing w:after="0" w:line="259" w:lineRule="auto"/>
              <w:rPr>
                <w:del w:id="9339" w:author="Jose Eduardo VIU" w:date="2023-04-02T00:32:00Z"/>
              </w:rPr>
            </w:pPr>
            <w:del w:id="9340" w:author="Jose Eduardo VIU" w:date="2023-04-02T00:32:00Z">
              <w:r w:rsidDel="00F217D2">
                <w:delText>ct_raza_81</w:delText>
              </w:r>
            </w:del>
          </w:p>
        </w:tc>
        <w:tc>
          <w:tcPr>
            <w:tcW w:w="1832" w:type="dxa"/>
          </w:tcPr>
          <w:p w14:paraId="1C1C861F" w14:textId="3A32657B" w:rsidR="00CB7E31" w:rsidDel="00F217D2" w:rsidRDefault="00000000">
            <w:pPr>
              <w:suppressAutoHyphens w:val="0"/>
              <w:spacing w:after="0" w:line="259" w:lineRule="auto"/>
              <w:rPr>
                <w:del w:id="9341" w:author="Jose Eduardo VIU" w:date="2023-04-02T00:32:00Z"/>
              </w:rPr>
            </w:pPr>
            <w:del w:id="9342" w:author="Jose Eduardo VIU" w:date="2023-04-02T00:32:00Z">
              <w:r w:rsidDel="00F217D2">
                <w:delText>4221 non-null</w:delText>
              </w:r>
            </w:del>
          </w:p>
        </w:tc>
        <w:tc>
          <w:tcPr>
            <w:tcW w:w="801" w:type="dxa"/>
          </w:tcPr>
          <w:p w14:paraId="0D520A7D" w14:textId="5C309143" w:rsidR="00CB7E31" w:rsidDel="00F217D2" w:rsidRDefault="00000000">
            <w:pPr>
              <w:suppressAutoHyphens w:val="0"/>
              <w:spacing w:after="0" w:line="259" w:lineRule="auto"/>
              <w:rPr>
                <w:del w:id="9343" w:author="Jose Eduardo VIU" w:date="2023-04-02T00:32:00Z"/>
              </w:rPr>
            </w:pPr>
            <w:del w:id="9344" w:author="Jose Eduardo VIU" w:date="2023-04-02T00:32:00Z">
              <w:r w:rsidDel="00F217D2">
                <w:delText>uint8</w:delText>
              </w:r>
            </w:del>
          </w:p>
        </w:tc>
      </w:tr>
      <w:tr w:rsidR="00CB7E31" w:rsidDel="00F217D2" w14:paraId="448DC86D" w14:textId="6A5193D5">
        <w:trPr>
          <w:trHeight w:val="271"/>
          <w:del w:id="9345" w:author="Jose Eduardo VIU" w:date="2023-04-02T00:32:00Z"/>
        </w:trPr>
        <w:tc>
          <w:tcPr>
            <w:tcW w:w="573" w:type="dxa"/>
          </w:tcPr>
          <w:p w14:paraId="1BF90ECE" w14:textId="4CA18DE1" w:rsidR="00CB7E31" w:rsidDel="00F217D2" w:rsidRDefault="00000000">
            <w:pPr>
              <w:suppressAutoHyphens w:val="0"/>
              <w:spacing w:after="0" w:line="259" w:lineRule="auto"/>
              <w:ind w:left="115"/>
              <w:rPr>
                <w:del w:id="9346" w:author="Jose Eduardo VIU" w:date="2023-04-02T00:32:00Z"/>
              </w:rPr>
            </w:pPr>
            <w:del w:id="9347" w:author="Jose Eduardo VIU" w:date="2023-04-02T00:32:00Z">
              <w:r w:rsidDel="00F217D2">
                <w:delText>18</w:delText>
              </w:r>
            </w:del>
          </w:p>
        </w:tc>
        <w:tc>
          <w:tcPr>
            <w:tcW w:w="1833" w:type="dxa"/>
          </w:tcPr>
          <w:p w14:paraId="3CB9AF6E" w14:textId="060BD262" w:rsidR="00CB7E31" w:rsidDel="00F217D2" w:rsidRDefault="00000000">
            <w:pPr>
              <w:suppressAutoHyphens w:val="0"/>
              <w:spacing w:after="0" w:line="259" w:lineRule="auto"/>
              <w:rPr>
                <w:del w:id="9348" w:author="Jose Eduardo VIU" w:date="2023-04-02T00:32:00Z"/>
              </w:rPr>
            </w:pPr>
            <w:del w:id="9349" w:author="Jose Eduardo VIU" w:date="2023-04-02T00:32:00Z">
              <w:r w:rsidDel="00F217D2">
                <w:delText>ct_raza_88</w:delText>
              </w:r>
            </w:del>
          </w:p>
        </w:tc>
        <w:tc>
          <w:tcPr>
            <w:tcW w:w="1832" w:type="dxa"/>
          </w:tcPr>
          <w:p w14:paraId="3A8BEA73" w14:textId="2C62A5CD" w:rsidR="00CB7E31" w:rsidDel="00F217D2" w:rsidRDefault="00000000">
            <w:pPr>
              <w:suppressAutoHyphens w:val="0"/>
              <w:spacing w:after="0" w:line="259" w:lineRule="auto"/>
              <w:rPr>
                <w:del w:id="9350" w:author="Jose Eduardo VIU" w:date="2023-04-02T00:32:00Z"/>
              </w:rPr>
            </w:pPr>
            <w:del w:id="9351" w:author="Jose Eduardo VIU" w:date="2023-04-02T00:32:00Z">
              <w:r w:rsidDel="00F217D2">
                <w:delText>4221 non-null</w:delText>
              </w:r>
            </w:del>
          </w:p>
        </w:tc>
        <w:tc>
          <w:tcPr>
            <w:tcW w:w="801" w:type="dxa"/>
          </w:tcPr>
          <w:p w14:paraId="24AE0F4D" w14:textId="3748437B" w:rsidR="00CB7E31" w:rsidDel="00F217D2" w:rsidRDefault="00000000">
            <w:pPr>
              <w:suppressAutoHyphens w:val="0"/>
              <w:spacing w:after="0" w:line="259" w:lineRule="auto"/>
              <w:rPr>
                <w:del w:id="9352" w:author="Jose Eduardo VIU" w:date="2023-04-02T00:32:00Z"/>
              </w:rPr>
            </w:pPr>
            <w:del w:id="9353" w:author="Jose Eduardo VIU" w:date="2023-04-02T00:32:00Z">
              <w:r w:rsidDel="00F217D2">
                <w:delText>uint8</w:delText>
              </w:r>
            </w:del>
          </w:p>
        </w:tc>
      </w:tr>
      <w:tr w:rsidR="00CB7E31" w:rsidDel="00F217D2" w14:paraId="031A7100" w14:textId="0030C581">
        <w:trPr>
          <w:trHeight w:val="245"/>
          <w:del w:id="9354" w:author="Jose Eduardo VIU" w:date="2023-04-02T00:32:00Z"/>
        </w:trPr>
        <w:tc>
          <w:tcPr>
            <w:tcW w:w="573" w:type="dxa"/>
          </w:tcPr>
          <w:p w14:paraId="0E4ED411" w14:textId="02C23425" w:rsidR="00CB7E31" w:rsidDel="00F217D2" w:rsidRDefault="00000000">
            <w:pPr>
              <w:suppressAutoHyphens w:val="0"/>
              <w:spacing w:after="0" w:line="259" w:lineRule="auto"/>
              <w:ind w:left="115"/>
              <w:rPr>
                <w:del w:id="9355" w:author="Jose Eduardo VIU" w:date="2023-04-02T00:32:00Z"/>
              </w:rPr>
            </w:pPr>
            <w:del w:id="9356" w:author="Jose Eduardo VIU" w:date="2023-04-02T00:32:00Z">
              <w:r w:rsidDel="00F217D2">
                <w:delText>19</w:delText>
              </w:r>
            </w:del>
          </w:p>
        </w:tc>
        <w:tc>
          <w:tcPr>
            <w:tcW w:w="1833" w:type="dxa"/>
          </w:tcPr>
          <w:p w14:paraId="012A5B2F" w14:textId="7DE33788" w:rsidR="00CB7E31" w:rsidDel="00F217D2" w:rsidRDefault="00000000">
            <w:pPr>
              <w:suppressAutoHyphens w:val="0"/>
              <w:spacing w:after="0" w:line="259" w:lineRule="auto"/>
              <w:rPr>
                <w:del w:id="9357" w:author="Jose Eduardo VIU" w:date="2023-04-02T00:32:00Z"/>
              </w:rPr>
            </w:pPr>
            <w:del w:id="9358" w:author="Jose Eduardo VIU" w:date="2023-04-02T00:32:00Z">
              <w:r w:rsidDel="00F217D2">
                <w:delText>ct_raza_93</w:delText>
              </w:r>
            </w:del>
          </w:p>
        </w:tc>
        <w:tc>
          <w:tcPr>
            <w:tcW w:w="1832" w:type="dxa"/>
          </w:tcPr>
          <w:p w14:paraId="50F8C6BB" w14:textId="0AD3DC9D" w:rsidR="00CB7E31" w:rsidDel="00F217D2" w:rsidRDefault="00000000">
            <w:pPr>
              <w:suppressAutoHyphens w:val="0"/>
              <w:spacing w:after="0" w:line="259" w:lineRule="auto"/>
              <w:rPr>
                <w:del w:id="9359" w:author="Jose Eduardo VIU" w:date="2023-04-02T00:32:00Z"/>
              </w:rPr>
            </w:pPr>
            <w:del w:id="9360" w:author="Jose Eduardo VIU" w:date="2023-04-02T00:32:00Z">
              <w:r w:rsidDel="00F217D2">
                <w:delText>4221 non-null</w:delText>
              </w:r>
            </w:del>
          </w:p>
        </w:tc>
        <w:tc>
          <w:tcPr>
            <w:tcW w:w="801" w:type="dxa"/>
          </w:tcPr>
          <w:p w14:paraId="72ECD7A9" w14:textId="63BDB760" w:rsidR="00CB7E31" w:rsidDel="00F217D2" w:rsidRDefault="00000000">
            <w:pPr>
              <w:suppressAutoHyphens w:val="0"/>
              <w:spacing w:after="0" w:line="259" w:lineRule="auto"/>
              <w:rPr>
                <w:del w:id="9361" w:author="Jose Eduardo VIU" w:date="2023-04-02T00:32:00Z"/>
              </w:rPr>
            </w:pPr>
            <w:del w:id="9362" w:author="Jose Eduardo VIU" w:date="2023-04-02T00:32:00Z">
              <w:r w:rsidDel="00F217D2">
                <w:delText>uint8</w:delText>
              </w:r>
            </w:del>
          </w:p>
        </w:tc>
      </w:tr>
    </w:tbl>
    <w:p w14:paraId="286DB131" w14:textId="5ADC0271" w:rsidR="00CB7E31" w:rsidDel="00F217D2" w:rsidRDefault="00000000">
      <w:pPr>
        <w:spacing w:after="412"/>
        <w:ind w:left="628" w:right="4320"/>
        <w:rPr>
          <w:del w:id="9363" w:author="Jose Eduardo VIU" w:date="2023-04-02T00:32:00Z"/>
        </w:rPr>
      </w:pPr>
      <w:del w:id="9364" w:author="Jose Eduardo VIU" w:date="2023-04-02T00:32:00Z">
        <w:r w:rsidDel="00F217D2">
          <w:delText>dtypes: float64(8), int64(4), uint8(8) memory usage: 461.7 KB</w:delText>
        </w:r>
      </w:del>
    </w:p>
    <w:p w14:paraId="13337461" w14:textId="35A4C63D" w:rsidR="00CB7E31" w:rsidDel="00F217D2" w:rsidRDefault="00000000">
      <w:pPr>
        <w:pStyle w:val="Ttulo3"/>
        <w:rPr>
          <w:del w:id="9365" w:author="Jose Eduardo VIU" w:date="2023-04-02T00:32:00Z"/>
        </w:rPr>
      </w:pPr>
      <w:del w:id="9366" w:author="Jose Eduardo VIU" w:date="2023-04-02T00:32:00Z">
        <w:r w:rsidDel="00F217D2">
          <w:delText>Modelo RandomForest</w:delText>
        </w:r>
      </w:del>
    </w:p>
    <w:p w14:paraId="380473F9" w14:textId="33209B1F" w:rsidR="00CB7E31" w:rsidDel="00F217D2" w:rsidRDefault="00000000">
      <w:pPr>
        <w:pStyle w:val="Ttulo4"/>
        <w:rPr>
          <w:del w:id="9367" w:author="Jose Eduardo VIU" w:date="2023-04-02T00:32:00Z"/>
        </w:rPr>
      </w:pPr>
      <w:del w:id="9368" w:author="Jose Eduardo VIU" w:date="2023-04-02T00:32:00Z">
        <w:r w:rsidDel="00F217D2">
          <w:delText>Creación del modelo</w:delText>
        </w:r>
      </w:del>
    </w:p>
    <w:p w14:paraId="1DE1DCEB" w14:textId="3AF0301E" w:rsidR="00CB7E31" w:rsidDel="00F217D2" w:rsidRDefault="00000000">
      <w:pPr>
        <w:spacing w:after="187" w:line="259" w:lineRule="auto"/>
        <w:rPr>
          <w:del w:id="9369" w:author="Jose Eduardo VIU" w:date="2023-04-02T00:32:00Z"/>
        </w:rPr>
      </w:pPr>
      <w:del w:id="9370" w:author="Jose Eduardo VIU" w:date="2023-04-02T00:32:00Z">
        <w:r>
          <w:pict w14:anchorId="2F457017">
            <v:group id="Group 17941" o:spid="_x0000_s2100" style="width:499.65pt;height:141.55pt;mso-position-horizontal-relative:char;mso-position-vertical-relative:line" coordsize="63457,17978">
              <v:shape id="Forma libre: forma 903" o:spid="_x0000_s2101" style="position:absolute;left:4021;width:59436;height:17978;visibility:visible;mso-wrap-style:square;v-text-anchor:top" coordsize="16510,4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" path="m69,l16440,v39,,70,31,70,70l16510,4924v,39,-31,70,-70,70l69,4994v-39,,-70,-31,-70,-70l-1,70c-1,31,30,,69,xe" fillcolor="#cfcfcf" stroked="f" strokeweight="0">
                <v:path arrowok="t"/>
              </v:shape>
              <v:shape id="Forma libre: forma 904" o:spid="_x0000_s2102" style="position:absolute;left:4147;top:126;width:59180;height:17722;visibility:visible;mso-wrap-style:square;v-text-anchor:top" coordsize="16439,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" path="m34,l16405,v19,,35,16,35,35l16440,4889v,19,-16,35,-35,35l34,4924v-19,,-35,-16,-35,-35l-1,35c-1,16,15,,34,xe" fillcolor="#f7f7f7" stroked="f" strokeweight="0">
                <v:path arrowok="t"/>
              </v:shape>
              <v:shape id="Cuadro de texto 905" o:spid="_x0000_s2103"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" filled="f" stroked="f" strokeweight="0">
                <v:textbox style="mso-next-textbox:#Cuadro de texto 905" inset="0,0,0,0">
                  <w:txbxContent>
                    <w:p w14:paraId="6168E1C1" w14:textId="77777777" w:rsidR="00CB7E31" w:rsidRDefault="00000000">
                      <w:pPr>
                        <w:overflowPunct w:val="0"/>
                        <w:spacing w:after="0" w:line="240" w:lineRule="auto"/>
                      </w:pPr>
                      <w:r>
                        <w:rPr>
                          <w:rFonts w:cstheme="minorBidi"/>
                          <w:color w:val="303F9F"/>
                        </w:rPr>
                        <w:t>[53]:</w:t>
                      </w:r>
                    </w:p>
                  </w:txbxContent>
                </v:textbox>
              </v:shape>
              <v:shape id="Cuadro de texto 906" o:spid="_x0000_s2104" type="#_x0000_t202" style="position:absolute;left:4521;top:388;width:1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" filled="f" stroked="f" strokeweight="0">
                <v:textbox style="mso-next-textbox:#Cuadro de texto 906" inset="0,0,0,0">
                  <w:txbxContent>
                    <w:p w14:paraId="7875B541" w14:textId="77777777" w:rsidR="00CB7E31" w:rsidRDefault="00000000">
                      <w:pPr>
                        <w:overflowPunct w:val="0"/>
                        <w:spacing w:after="0" w:line="240" w:lineRule="auto"/>
                      </w:pPr>
                      <w:r>
                        <w:rPr>
                          <w:rFonts w:cstheme="minorBidi"/>
                        </w:rPr>
                        <w:t>rf</w:t>
                      </w:r>
                    </w:p>
                  </w:txbxContent>
                </v:textbox>
              </v:shape>
              <v:shape id="Cuadro de texto 907" o:spid="_x0000_s2105" type="#_x0000_t202" style="position:absolute;left:670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" filled="f" stroked="f" strokeweight="0">
                <v:textbox style="mso-next-textbox:#Cuadro de texto 907" inset="0,0,0,0">
                  <w:txbxContent>
                    <w:p w14:paraId="55EE07AD" w14:textId="77777777" w:rsidR="00CB7E31" w:rsidRDefault="00000000">
                      <w:pPr>
                        <w:overflowPunct w:val="0"/>
                        <w:spacing w:after="0" w:line="240" w:lineRule="auto"/>
                      </w:pPr>
                      <w:r>
                        <w:rPr>
                          <w:rFonts w:cstheme="minorBidi"/>
                          <w:color w:val="666666"/>
                        </w:rPr>
                        <w:t>=</w:t>
                      </w:r>
                    </w:p>
                  </w:txbxContent>
                </v:textbox>
              </v:shape>
              <v:shape id="Cuadro de texto 908" o:spid="_x0000_s2106" type="#_x0000_t202" style="position:absolute;left:8161;top:388;width:2128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" filled="f" stroked="f" strokeweight="0">
                <v:textbox style="mso-next-textbox:#Cuadro de texto 908" inset="0,0,0,0">
                  <w:txbxContent>
                    <w:p w14:paraId="2636B888" w14:textId="77777777" w:rsidR="00CB7E31" w:rsidRDefault="00000000">
                      <w:pPr>
                        <w:overflowPunct w:val="0"/>
                        <w:spacing w:after="0" w:line="240" w:lineRule="auto"/>
                      </w:pPr>
                      <w:r>
                        <w:rPr>
                          <w:rFonts w:cstheme="minorBidi"/>
                        </w:rPr>
                        <w:t>RandomForestRegressor(</w:t>
                      </w:r>
                    </w:p>
                  </w:txbxContent>
                </v:textbox>
              </v:shape>
              <v:shape id="Cuadro de texto 909" o:spid="_x0000_s2107" type="#_x0000_t202" style="position:absolute;left:13251;top:2109;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" filled="f" stroked="f" strokeweight="0">
                <v:textbox style="mso-next-textbox:#Cuadro de texto 909" inset="0,0,0,0">
                  <w:txbxContent>
                    <w:p w14:paraId="13600D92" w14:textId="77777777" w:rsidR="00CB7E31" w:rsidRDefault="00000000">
                      <w:pPr>
                        <w:overflowPunct w:val="0"/>
                        <w:spacing w:after="0" w:line="240" w:lineRule="auto"/>
                      </w:pPr>
                      <w:r>
                        <w:rPr>
                          <w:rFonts w:cstheme="minorBidi"/>
                        </w:rPr>
                        <w:t>n_estimators</w:t>
                      </w:r>
                    </w:p>
                  </w:txbxContent>
                </v:textbox>
              </v:shape>
              <v:shape id="Cuadro de texto 910" o:spid="_x0000_s2108" type="#_x0000_t202" style="position:absolute;left:22708;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" filled="f" stroked="f" strokeweight="0">
                <v:textbox style="mso-next-textbox:#Cuadro de texto 910" inset="0,0,0,0">
                  <w:txbxContent>
                    <w:p w14:paraId="6D801D8B" w14:textId="77777777" w:rsidR="00CB7E31" w:rsidRDefault="00000000">
                      <w:pPr>
                        <w:overflowPunct w:val="0"/>
                        <w:spacing w:after="0" w:line="240" w:lineRule="auto"/>
                      </w:pPr>
                      <w:r>
                        <w:rPr>
                          <w:rFonts w:cstheme="minorBidi"/>
                          <w:color w:val="666666"/>
                        </w:rPr>
                        <w:t>=</w:t>
                      </w:r>
                    </w:p>
                  </w:txbxContent>
                </v:textbox>
              </v:shape>
              <v:shape id="Cuadro de texto 911" o:spid="_x0000_s2109" type="#_x0000_t202" style="position:absolute;left:24163;top:2109;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" filled="f" stroked="f" strokeweight="0">
                <v:textbox style="mso-next-textbox:#Cuadro de texto 911" inset="0,0,0,0">
                  <w:txbxContent>
                    <w:p w14:paraId="2AE9F03B" w14:textId="77777777" w:rsidR="00CB7E31" w:rsidRDefault="00000000">
                      <w:pPr>
                        <w:overflowPunct w:val="0"/>
                        <w:spacing w:after="0" w:line="240" w:lineRule="auto"/>
                      </w:pPr>
                      <w:r>
                        <w:rPr>
                          <w:rFonts w:cstheme="minorBidi"/>
                          <w:color w:val="666666"/>
                        </w:rPr>
                        <w:t>100</w:t>
                      </w:r>
                    </w:p>
                  </w:txbxContent>
                </v:textbox>
              </v:shape>
              <v:shape id="Cuadro de texto 912" o:spid="_x0000_s2110" type="#_x0000_t202" style="position:absolute;left:26344;top:210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" filled="f" stroked="f" strokeweight="0">
                <v:textbox style="mso-next-textbox:#Cuadro de texto 912" inset="0,0,0,0">
                  <w:txbxContent>
                    <w:p w14:paraId="203641F6" w14:textId="77777777" w:rsidR="00CB7E31" w:rsidRDefault="00000000">
                      <w:pPr>
                        <w:overflowPunct w:val="0"/>
                        <w:spacing w:after="0" w:line="240" w:lineRule="auto"/>
                      </w:pPr>
                      <w:r>
                        <w:rPr>
                          <w:rFonts w:cstheme="minorBidi"/>
                        </w:rPr>
                        <w:t>,</w:t>
                      </w:r>
                    </w:p>
                  </w:txbxContent>
                </v:textbox>
              </v:shape>
              <v:shape id="Cuadro de texto 913" o:spid="_x0000_s2111" type="#_x0000_t202" style="position:absolute;left:13251;top:3830;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" filled="f" stroked="f" strokeweight="0">
                <v:textbox style="mso-next-textbox:#Cuadro de texto 913" inset="0,0,0,0">
                  <w:txbxContent>
                    <w:p w14:paraId="2FF93F92" w14:textId="77777777" w:rsidR="00CB7E31" w:rsidRDefault="00000000">
                      <w:pPr>
                        <w:overflowPunct w:val="0"/>
                        <w:spacing w:after="0" w:line="240" w:lineRule="auto"/>
                      </w:pPr>
                      <w:r>
                        <w:rPr>
                          <w:rFonts w:cstheme="minorBidi"/>
                        </w:rPr>
                        <w:t>criterion</w:t>
                      </w:r>
                    </w:p>
                  </w:txbxContent>
                </v:textbox>
              </v:shape>
              <v:shape id="Cuadro de texto 914" o:spid="_x0000_s2112" type="#_x0000_t202" style="position:absolute;left:2270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" filled="f" stroked="f" strokeweight="0">
                <v:textbox style="mso-next-textbox:#Cuadro de texto 914" inset="0,0,0,0">
                  <w:txbxContent>
                    <w:p w14:paraId="4DD70FD3" w14:textId="77777777" w:rsidR="00CB7E31" w:rsidRDefault="00000000">
                      <w:pPr>
                        <w:overflowPunct w:val="0"/>
                        <w:spacing w:after="0" w:line="240" w:lineRule="auto"/>
                      </w:pPr>
                      <w:r>
                        <w:rPr>
                          <w:rFonts w:cstheme="minorBidi"/>
                          <w:color w:val="666666"/>
                        </w:rPr>
                        <w:t>=</w:t>
                      </w:r>
                    </w:p>
                  </w:txbxContent>
                </v:textbox>
              </v:shape>
              <v:shape id="Cuadro de texto 915" o:spid="_x0000_s2113" type="#_x0000_t202" style="position:absolute;left:24163;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" filled="f" stroked="f" strokeweight="0">
                <v:textbox style="mso-next-textbox:#Cuadro de texto 915" inset="0,0,0,0">
                  <w:txbxContent>
                    <w:p w14:paraId="28195D0D" w14:textId="77777777" w:rsidR="00CB7E31" w:rsidRDefault="00000000">
                      <w:pPr>
                        <w:overflowPunct w:val="0"/>
                        <w:spacing w:after="0" w:line="240" w:lineRule="auto"/>
                      </w:pPr>
                      <w:r>
                        <w:rPr>
                          <w:rFonts w:cstheme="minorBidi"/>
                          <w:color w:val="BA2121"/>
                        </w:rPr>
                        <w:t>'</w:t>
                      </w:r>
                    </w:p>
                  </w:txbxContent>
                </v:textbox>
              </v:shape>
              <v:shape id="Cuadro de texto 916" o:spid="_x0000_s2114" type="#_x0000_t202" style="position:absolute;left:24890;top:3830;width:1257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" filled="f" stroked="f" strokeweight="0">
                <v:textbox style="mso-next-textbox:#Cuadro de texto 916" inset="0,0,0,0">
                  <w:txbxContent>
                    <w:p w14:paraId="3932946F" w14:textId="77777777" w:rsidR="00CB7E31" w:rsidRDefault="00000000">
                      <w:pPr>
                        <w:overflowPunct w:val="0"/>
                        <w:spacing w:after="0" w:line="240" w:lineRule="auto"/>
                      </w:pPr>
                      <w:r>
                        <w:rPr>
                          <w:rFonts w:cstheme="minorBidi"/>
                          <w:color w:val="BA2121"/>
                        </w:rPr>
                        <w:t>squared_error</w:t>
                      </w:r>
                    </w:p>
                  </w:txbxContent>
                </v:textbox>
              </v:shape>
              <v:shape id="Cuadro de texto 917" o:spid="_x0000_s2115" type="#_x0000_t202" style="position:absolute;left:34347;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6V+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Vvw1e4nQlHQM6uAAAA//8DAFBLAQItABQABgAIAAAAIQDb4fbL7gAAAIUBAAATAAAAAAAA&#10;AAAAAAAAAAAAAABbQ29udGVudF9UeXBlc10ueG1sUEsBAi0AFAAGAAgAAAAhAFr0LFu/AAAAFQEA&#10;AAsAAAAAAAAAAAAAAAAAHwEAAF9yZWxzLy5yZWxzUEsBAi0AFAAGAAgAAAAhANpXpX7HAAAA3AAA&#10;AA8AAAAAAAAAAAAAAAAABwIAAGRycy9kb3ducmV2LnhtbFBLBQYAAAAAAwADALcAAAD7AgAAAAA=&#10;" filled="f" stroked="f" strokeweight="0">
                <v:textbox style="mso-next-textbox:#Cuadro de texto 917" inset="0,0,0,0">
                  <w:txbxContent>
                    <w:p w14:paraId="021CD212" w14:textId="77777777" w:rsidR="00CB7E31" w:rsidRDefault="00000000">
                      <w:pPr>
                        <w:overflowPunct w:val="0"/>
                        <w:spacing w:after="0" w:line="240" w:lineRule="auto"/>
                      </w:pPr>
                      <w:r>
                        <w:rPr>
                          <w:rFonts w:cstheme="minorBidi"/>
                          <w:color w:val="BA2121"/>
                        </w:rPr>
                        <w:t>'</w:t>
                      </w:r>
                    </w:p>
                  </w:txbxContent>
                </v:textbox>
              </v:shape>
              <v:shape id="Cuadro de texto 918" o:spid="_x0000_s2116" type="#_x0000_t202" style="position:absolute;left:35078;top:3830;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" filled="f" stroked="f" strokeweight="0">
                <v:textbox style="mso-next-textbox:#Cuadro de texto 918" inset="0,0,0,0">
                  <w:txbxContent>
                    <w:p w14:paraId="56409D74" w14:textId="77777777" w:rsidR="00CB7E31" w:rsidRDefault="00000000">
                      <w:pPr>
                        <w:overflowPunct w:val="0"/>
                        <w:spacing w:after="0" w:line="240" w:lineRule="auto"/>
                      </w:pPr>
                      <w:r>
                        <w:rPr>
                          <w:rFonts w:cstheme="minorBidi"/>
                        </w:rPr>
                        <w:t>,</w:t>
                      </w:r>
                    </w:p>
                  </w:txbxContent>
                </v:textbox>
              </v:shape>
              <v:shape id="Cuadro de texto 919" o:spid="_x0000_s2117" type="#_x0000_t202" style="position:absolute;left:13251;top:5551;width:870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" filled="f" stroked="f" strokeweight="0">
                <v:textbox style="mso-next-textbox:#Cuadro de texto 919" inset="0,0,0,0">
                  <w:txbxContent>
                    <w:p w14:paraId="0493A054" w14:textId="77777777" w:rsidR="00CB7E31" w:rsidRDefault="00000000">
                      <w:pPr>
                        <w:overflowPunct w:val="0"/>
                        <w:spacing w:after="0" w:line="240" w:lineRule="auto"/>
                      </w:pPr>
                      <w:r>
                        <w:rPr>
                          <w:rFonts w:cstheme="minorBidi"/>
                        </w:rPr>
                        <w:t>max_depth</w:t>
                      </w:r>
                    </w:p>
                  </w:txbxContent>
                </v:textbox>
              </v:shape>
              <v:shape id="Cuadro de texto 920" o:spid="_x0000_s2118" type="#_x0000_t202" style="position:absolute;left:22708;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" filled="f" stroked="f" strokeweight="0">
                <v:textbox style="mso-next-textbox:#Cuadro de texto 920" inset="0,0,0,0">
                  <w:txbxContent>
                    <w:p w14:paraId="2B0452A5" w14:textId="77777777" w:rsidR="00CB7E31" w:rsidRDefault="00000000">
                      <w:pPr>
                        <w:overflowPunct w:val="0"/>
                        <w:spacing w:after="0" w:line="240" w:lineRule="auto"/>
                      </w:pPr>
                      <w:r>
                        <w:rPr>
                          <w:rFonts w:cstheme="minorBidi"/>
                          <w:color w:val="666666"/>
                        </w:rPr>
                        <w:t>=</w:t>
                      </w:r>
                    </w:p>
                  </w:txbxContent>
                </v:textbox>
              </v:shape>
              <v:shape id="Cuadro de texto 921" o:spid="_x0000_s2119" type="#_x0000_t202" style="position:absolute;left:24163;top:5544;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" filled="f" stroked="f" strokeweight="0">
                <v:textbox style="mso-next-textbox:#Cuadro de texto 921" inset="0,0,0,0">
                  <w:txbxContent>
                    <w:p w14:paraId="2B86ED66" w14:textId="77777777" w:rsidR="00CB7E31" w:rsidRDefault="00000000">
                      <w:pPr>
                        <w:overflowPunct w:val="0"/>
                        <w:spacing w:after="0" w:line="240" w:lineRule="auto"/>
                      </w:pPr>
                      <w:r>
                        <w:rPr>
                          <w:rFonts w:asciiTheme="minorHAnsi" w:hAnsiTheme="minorHAnsi" w:cstheme="minorBidi"/>
                          <w:b/>
                          <w:color w:val="007F00"/>
                        </w:rPr>
                        <w:t>None</w:t>
                      </w:r>
                    </w:p>
                  </w:txbxContent>
                </v:textbox>
              </v:shape>
              <v:shape id="Cuadro de texto 922" o:spid="_x0000_s2120" type="#_x0000_t202" style="position:absolute;left:27068;top:5551;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" filled="f" stroked="f" strokeweight="0">
                <v:textbox style="mso-next-textbox:#Cuadro de texto 922" inset="0,0,0,0">
                  <w:txbxContent>
                    <w:p w14:paraId="39E1A577" w14:textId="77777777" w:rsidR="00CB7E31" w:rsidRDefault="00000000">
                      <w:pPr>
                        <w:overflowPunct w:val="0"/>
                        <w:spacing w:after="0" w:line="240" w:lineRule="auto"/>
                      </w:pPr>
                      <w:r>
                        <w:rPr>
                          <w:rFonts w:cstheme="minorBidi"/>
                        </w:rPr>
                        <w:t>,</w:t>
                      </w:r>
                    </w:p>
                  </w:txbxContent>
                </v:textbox>
              </v:shape>
              <v:shape id="Cuadro de texto 923" o:spid="_x0000_s2121" type="#_x0000_t202" style="position:absolute;left:13251;top:7272;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" filled="f" stroked="f" strokeweight="0">
                <v:textbox style="mso-next-textbox:#Cuadro de texto 923" inset="0,0,0,0">
                  <w:txbxContent>
                    <w:p w14:paraId="26502E0B" w14:textId="77777777" w:rsidR="00CB7E31" w:rsidRDefault="00000000">
                      <w:pPr>
                        <w:overflowPunct w:val="0"/>
                        <w:spacing w:after="0" w:line="240" w:lineRule="auto"/>
                      </w:pPr>
                      <w:r>
                        <w:rPr>
                          <w:rFonts w:cstheme="minorBidi"/>
                        </w:rPr>
                        <w:t>max_features</w:t>
                      </w:r>
                    </w:p>
                  </w:txbxContent>
                </v:textbox>
              </v:shape>
              <v:shape id="Cuadro de texto 924" o:spid="_x0000_s2122" type="#_x0000_t202" style="position:absolute;left:22708;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" filled="f" stroked="f" strokeweight="0">
                <v:textbox style="mso-next-textbox:#Cuadro de texto 924" inset="0,0,0,0">
                  <w:txbxContent>
                    <w:p w14:paraId="2A559C8B" w14:textId="77777777" w:rsidR="00CB7E31" w:rsidRDefault="00000000">
                      <w:pPr>
                        <w:overflowPunct w:val="0"/>
                        <w:spacing w:after="0" w:line="240" w:lineRule="auto"/>
                      </w:pPr>
                      <w:r>
                        <w:rPr>
                          <w:rFonts w:cstheme="minorBidi"/>
                          <w:color w:val="666666"/>
                        </w:rPr>
                        <w:t>=</w:t>
                      </w:r>
                    </w:p>
                  </w:txbxContent>
                </v:textbox>
              </v:shape>
              <v:shape id="Cuadro de texto 925" o:spid="_x0000_s2123" type="#_x0000_t202" style="position:absolute;left:24163;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" filled="f" stroked="f" strokeweight="0">
                <v:textbox style="mso-next-textbox:#Cuadro de texto 925" inset="0,0,0,0">
                  <w:txbxContent>
                    <w:p w14:paraId="494E80C7" w14:textId="77777777" w:rsidR="00CB7E31" w:rsidRDefault="00000000">
                      <w:pPr>
                        <w:overflowPunct w:val="0"/>
                        <w:spacing w:after="0" w:line="240" w:lineRule="auto"/>
                      </w:pPr>
                      <w:r>
                        <w:rPr>
                          <w:rFonts w:cstheme="minorBidi"/>
                          <w:color w:val="BA2121"/>
                        </w:rPr>
                        <w:t>'</w:t>
                      </w:r>
                    </w:p>
                  </w:txbxContent>
                </v:textbox>
              </v:shape>
              <v:shape id="Cuadro de texto 926" o:spid="_x0000_s2124" type="#_x0000_t202" style="position:absolute;left:24890;top:7272;width:386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" filled="f" stroked="f" strokeweight="0">
                <v:textbox style="mso-next-textbox:#Cuadro de texto 926" inset="0,0,0,0">
                  <w:txbxContent>
                    <w:p w14:paraId="54F486BA" w14:textId="77777777" w:rsidR="00CB7E31" w:rsidRDefault="00000000">
                      <w:pPr>
                        <w:overflowPunct w:val="0"/>
                        <w:spacing w:after="0" w:line="240" w:lineRule="auto"/>
                      </w:pPr>
                      <w:r>
                        <w:rPr>
                          <w:rFonts w:cstheme="minorBidi"/>
                          <w:color w:val="BA2121"/>
                        </w:rPr>
                        <w:t>sqrt</w:t>
                      </w:r>
                    </w:p>
                  </w:txbxContent>
                </v:textbox>
              </v:shape>
              <v:shape id="Cuadro de texto 927" o:spid="_x0000_s2125" type="#_x0000_t202" style="position:absolute;left:27799;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" filled="f" stroked="f" strokeweight="0">
                <v:textbox style="mso-next-textbox:#Cuadro de texto 927" inset="0,0,0,0">
                  <w:txbxContent>
                    <w:p w14:paraId="393D7956" w14:textId="77777777" w:rsidR="00CB7E31" w:rsidRDefault="00000000">
                      <w:pPr>
                        <w:overflowPunct w:val="0"/>
                        <w:spacing w:after="0" w:line="240" w:lineRule="auto"/>
                      </w:pPr>
                      <w:r>
                        <w:rPr>
                          <w:rFonts w:cstheme="minorBidi"/>
                          <w:color w:val="BA2121"/>
                        </w:rPr>
                        <w:t>'</w:t>
                      </w:r>
                    </w:p>
                  </w:txbxContent>
                </v:textbox>
              </v:shape>
              <v:shape id="Cuadro de texto 928" o:spid="_x0000_s2126" type="#_x0000_t202" style="position:absolute;left:28522;top:7272;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" filled="f" stroked="f" strokeweight="0">
                <v:textbox style="mso-next-textbox:#Cuadro de texto 928" inset="0,0,0,0">
                  <w:txbxContent>
                    <w:p w14:paraId="5CB807D7" w14:textId="77777777" w:rsidR="00CB7E31" w:rsidRDefault="00000000">
                      <w:pPr>
                        <w:overflowPunct w:val="0"/>
                        <w:spacing w:after="0" w:line="240" w:lineRule="auto"/>
                      </w:pPr>
                      <w:r>
                        <w:rPr>
                          <w:rFonts w:cstheme="minorBidi"/>
                        </w:rPr>
                        <w:t>,</w:t>
                      </w:r>
                    </w:p>
                  </w:txbxContent>
                </v:textbox>
              </v:shape>
              <v:shape id="Cuadro de texto 929" o:spid="_x0000_s2127" type="#_x0000_t202" style="position:absolute;left:13251;top:8992;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" filled="f" stroked="f" strokeweight="0">
                <v:textbox style="mso-next-textbox:#Cuadro de texto 929" inset="0,0,0,0">
                  <w:txbxContent>
                    <w:p w14:paraId="0DBEC197" w14:textId="77777777" w:rsidR="00CB7E31" w:rsidRDefault="00000000">
                      <w:pPr>
                        <w:overflowPunct w:val="0"/>
                        <w:spacing w:after="0" w:line="240" w:lineRule="auto"/>
                      </w:pPr>
                      <w:r>
                        <w:rPr>
                          <w:rFonts w:cstheme="minorBidi"/>
                        </w:rPr>
                        <w:t>oob_score</w:t>
                      </w:r>
                    </w:p>
                  </w:txbxContent>
                </v:textbox>
              </v:shape>
              <v:shape id="Cuadro de texto 930" o:spid="_x0000_s2128" type="#_x0000_t202" style="position:absolute;left:22708;top:899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" filled="f" stroked="f" strokeweight="0">
                <v:textbox style="mso-next-textbox:#Cuadro de texto 930" inset="0,0,0,0">
                  <w:txbxContent>
                    <w:p w14:paraId="53985C53" w14:textId="77777777" w:rsidR="00CB7E31" w:rsidRDefault="00000000">
                      <w:pPr>
                        <w:overflowPunct w:val="0"/>
                        <w:spacing w:after="0" w:line="240" w:lineRule="auto"/>
                      </w:pPr>
                      <w:r>
                        <w:rPr>
                          <w:rFonts w:cstheme="minorBidi"/>
                          <w:color w:val="666666"/>
                        </w:rPr>
                        <w:t>=</w:t>
                      </w:r>
                    </w:p>
                  </w:txbxContent>
                </v:textbox>
              </v:shape>
              <v:shape id="Cuadro de texto 931" o:spid="_x0000_s2129" type="#_x0000_t202" style="position:absolute;left:24163;top:8985;width:48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" filled="f" stroked="f" strokeweight="0">
                <v:textbox style="mso-next-textbox:#Cuadro de texto 931" inset="0,0,0,0">
                  <w:txbxContent>
                    <w:p w14:paraId="7A67F90A" w14:textId="77777777" w:rsidR="00CB7E31" w:rsidRDefault="00000000">
                      <w:pPr>
                        <w:overflowPunct w:val="0"/>
                        <w:spacing w:after="0" w:line="240" w:lineRule="auto"/>
                      </w:pPr>
                      <w:r>
                        <w:rPr>
                          <w:rFonts w:asciiTheme="minorHAnsi" w:hAnsiTheme="minorHAnsi" w:cstheme="minorBidi"/>
                          <w:b/>
                          <w:color w:val="007F00"/>
                        </w:rPr>
                        <w:t>False</w:t>
                      </w:r>
                    </w:p>
                  </w:txbxContent>
                </v:textbox>
              </v:shape>
              <v:shape id="Cuadro de texto 932" o:spid="_x0000_s2130" type="#_x0000_t202" style="position:absolute;left:27799;top:8992;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" filled="f" stroked="f" strokeweight="0">
                <v:textbox style="mso-next-textbox:#Cuadro de texto 932" inset="0,0,0,0">
                  <w:txbxContent>
                    <w:p w14:paraId="3CD0BB55" w14:textId="77777777" w:rsidR="00CB7E31" w:rsidRDefault="00000000">
                      <w:pPr>
                        <w:overflowPunct w:val="0"/>
                        <w:spacing w:after="0" w:line="240" w:lineRule="auto"/>
                      </w:pPr>
                      <w:r>
                        <w:rPr>
                          <w:rFonts w:cstheme="minorBidi"/>
                        </w:rPr>
                        <w:t>,</w:t>
                      </w:r>
                    </w:p>
                  </w:txbxContent>
                </v:textbox>
              </v:shape>
              <v:shape id="Cuadro de texto 933" o:spid="_x0000_s2131" type="#_x0000_t202" style="position:absolute;left:13251;top:10717;width:58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" filled="f" stroked="f" strokeweight="0">
                <v:textbox style="mso-next-textbox:#Cuadro de texto 933" inset="0,0,0,0">
                  <w:txbxContent>
                    <w:p w14:paraId="1F1427BC" w14:textId="77777777" w:rsidR="00CB7E31" w:rsidRDefault="00000000">
                      <w:pPr>
                        <w:overflowPunct w:val="0"/>
                        <w:spacing w:after="0" w:line="240" w:lineRule="auto"/>
                      </w:pPr>
                      <w:r>
                        <w:rPr>
                          <w:rFonts w:cstheme="minorBidi"/>
                        </w:rPr>
                        <w:t>n_jobs</w:t>
                      </w:r>
                    </w:p>
                  </w:txbxContent>
                </v:textbox>
              </v:shape>
              <v:shape id="Cuadro de texto 934" o:spid="_x0000_s2132" type="#_x0000_t202" style="position:absolute;left:22708;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Gdp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8jp7g70w4AnL2CwAA//8DAFBLAQItABQABgAIAAAAIQDb4fbL7gAAAIUBAAATAAAAAAAA&#10;AAAAAAAAAAAAAABbQ29udGVudF9UeXBlc10ueG1sUEsBAi0AFAAGAAgAAAAhAFr0LFu/AAAAFQEA&#10;AAsAAAAAAAAAAAAAAAAAHwEAAF9yZWxzLy5yZWxzUEsBAi0AFAAGAAgAAAAhAGEwZ2nHAAAA3AAA&#10;AA8AAAAAAAAAAAAAAAAABwIAAGRycy9kb3ducmV2LnhtbFBLBQYAAAAAAwADALcAAAD7AgAAAAA=&#10;" filled="f" stroked="f" strokeweight="0">
                <v:textbox style="mso-next-textbox:#Cuadro de texto 934" inset="0,0,0,0">
                  <w:txbxContent>
                    <w:p w14:paraId="6F332C21" w14:textId="77777777" w:rsidR="00CB7E31" w:rsidRDefault="00000000">
                      <w:pPr>
                        <w:overflowPunct w:val="0"/>
                        <w:spacing w:after="0" w:line="240" w:lineRule="auto"/>
                      </w:pPr>
                      <w:r>
                        <w:rPr>
                          <w:rFonts w:cstheme="minorBidi"/>
                          <w:color w:val="666666"/>
                        </w:rPr>
                        <w:t>=</w:t>
                      </w:r>
                    </w:p>
                  </w:txbxContent>
                </v:textbox>
              </v:shape>
              <v:shape id="Cuadro de texto 935" o:spid="_x0000_s2133" type="#_x0000_t202" style="position:absolute;left:24163;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" filled="f" stroked="f" strokeweight="0">
                <v:textbox style="mso-next-textbox:#Cuadro de texto 935" inset="0,0,0,0">
                  <w:txbxContent>
                    <w:p w14:paraId="00C7D23F" w14:textId="77777777" w:rsidR="00CB7E31" w:rsidRDefault="00000000">
                      <w:pPr>
                        <w:overflowPunct w:val="0"/>
                        <w:spacing w:after="0" w:line="240" w:lineRule="auto"/>
                      </w:pPr>
                      <w:r>
                        <w:rPr>
                          <w:rFonts w:cstheme="minorBidi"/>
                          <w:color w:val="666666"/>
                        </w:rPr>
                        <w:t>-</w:t>
                      </w:r>
                    </w:p>
                  </w:txbxContent>
                </v:textbox>
              </v:shape>
              <v:shape id="Cuadro de texto 936" o:spid="_x0000_s2134" type="#_x0000_t202" style="position:absolute;left:24890;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" filled="f" stroked="f" strokeweight="0">
                <v:textbox style="mso-next-textbox:#Cuadro de texto 936" inset="0,0,0,0">
                  <w:txbxContent>
                    <w:p w14:paraId="0E06C4F8" w14:textId="77777777" w:rsidR="00CB7E31" w:rsidRDefault="00000000">
                      <w:pPr>
                        <w:overflowPunct w:val="0"/>
                        <w:spacing w:after="0" w:line="240" w:lineRule="auto"/>
                      </w:pPr>
                      <w:r>
                        <w:rPr>
                          <w:rFonts w:cstheme="minorBidi"/>
                          <w:color w:val="666666"/>
                        </w:rPr>
                        <w:t>1</w:t>
                      </w:r>
                    </w:p>
                  </w:txbxContent>
                </v:textbox>
              </v:shape>
              <v:shape id="Cuadro de texto 937" o:spid="_x0000_s2135" type="#_x0000_t202" style="position:absolute;left:25617;top:10717;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" filled="f" stroked="f" strokeweight="0">
                <v:textbox style="mso-next-textbox:#Cuadro de texto 937" inset="0,0,0,0">
                  <w:txbxContent>
                    <w:p w14:paraId="20A61490" w14:textId="77777777" w:rsidR="00CB7E31" w:rsidRDefault="00000000">
                      <w:pPr>
                        <w:overflowPunct w:val="0"/>
                        <w:spacing w:after="0" w:line="240" w:lineRule="auto"/>
                      </w:pPr>
                      <w:r>
                        <w:rPr>
                          <w:rFonts w:cstheme="minorBidi"/>
                        </w:rPr>
                        <w:t>,</w:t>
                      </w:r>
                    </w:p>
                  </w:txbxContent>
                </v:textbox>
              </v:shape>
              <v:shape id="Cuadro de texto 938" o:spid="_x0000_s2136" type="#_x0000_t202" style="position:absolute;left:13251;top:12438;width:116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" filled="f" stroked="f" strokeweight="0">
                <v:textbox style="mso-next-textbox:#Cuadro de texto 938" inset="0,0,0,0">
                  <w:txbxContent>
                    <w:p w14:paraId="3B4AE3D9" w14:textId="77777777" w:rsidR="00CB7E31" w:rsidRDefault="00000000">
                      <w:pPr>
                        <w:overflowPunct w:val="0"/>
                        <w:spacing w:after="0" w:line="240" w:lineRule="auto"/>
                      </w:pPr>
                      <w:r>
                        <w:rPr>
                          <w:rFonts w:cstheme="minorBidi"/>
                        </w:rPr>
                        <w:t>random_state</w:t>
                      </w:r>
                    </w:p>
                  </w:txbxContent>
                </v:textbox>
              </v:shape>
              <v:shape id="Cuadro de texto 939" o:spid="_x0000_s2137" type="#_x0000_t202" style="position:absolute;left:22708;top:12438;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" filled="f" stroked="f" strokeweight="0">
                <v:textbox style="mso-next-textbox:#Cuadro de texto 939" inset="0,0,0,0">
                  <w:txbxContent>
                    <w:p w14:paraId="6B67A423" w14:textId="77777777" w:rsidR="00CB7E31" w:rsidRDefault="00000000">
                      <w:pPr>
                        <w:overflowPunct w:val="0"/>
                        <w:spacing w:after="0" w:line="240" w:lineRule="auto"/>
                      </w:pPr>
                      <w:r>
                        <w:rPr>
                          <w:rFonts w:cstheme="minorBidi"/>
                          <w:color w:val="666666"/>
                        </w:rPr>
                        <w:t>=</w:t>
                      </w:r>
                    </w:p>
                  </w:txbxContent>
                </v:textbox>
              </v:shape>
              <v:shape id="Cuadro de texto 940" o:spid="_x0000_s2138" type="#_x0000_t202" style="position:absolute;left:24163;top:12438;width:290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" filled="f" stroked="f" strokeweight="0">
                <v:textbox style="mso-next-textbox:#Cuadro de texto 940" inset="0,0,0,0">
                  <w:txbxContent>
                    <w:p w14:paraId="5919A2E5" w14:textId="77777777" w:rsidR="00CB7E31" w:rsidRDefault="00000000">
                      <w:pPr>
                        <w:overflowPunct w:val="0"/>
                        <w:spacing w:after="0" w:line="240" w:lineRule="auto"/>
                      </w:pPr>
                      <w:r>
                        <w:rPr>
                          <w:rFonts w:cstheme="minorBidi"/>
                          <w:color w:val="666666"/>
                        </w:rPr>
                        <w:t>123</w:t>
                      </w:r>
                    </w:p>
                  </w:txbxContent>
                </v:textbox>
              </v:shape>
              <v:shape id="Cuadro de texto 941" o:spid="_x0000_s2139" type="#_x0000_t202" style="position:absolute;left:11066;top:14155;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" filled="f" stroked="f" strokeweight="0">
                <v:textbox style="mso-next-textbox:#Cuadro de texto 941" inset="0,0,0,0">
                  <w:txbxContent>
                    <w:p w14:paraId="3CE23A59" w14:textId="77777777" w:rsidR="00CB7E31" w:rsidRDefault="00000000">
                      <w:pPr>
                        <w:overflowPunct w:val="0"/>
                        <w:spacing w:after="0" w:line="240" w:lineRule="auto"/>
                      </w:pPr>
                      <w:r>
                        <w:rPr>
                          <w:rFonts w:cstheme="minorBidi"/>
                        </w:rPr>
                        <w:t>)</w:t>
                      </w:r>
                    </w:p>
                  </w:txbxContent>
                </v:textbox>
              </v:shape>
              <v:shape id="Cuadro de texto 942" o:spid="_x0000_s2140" type="#_x0000_t202" style="position:absolute;left:4521;top:15879;width:193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" filled="f" stroked="f" strokeweight="0">
                <v:textbox style="mso-next-textbox:#Cuadro de texto 942" inset="0,0,0,0">
                  <w:txbxContent>
                    <w:p w14:paraId="6CE3BDC7" w14:textId="77777777" w:rsidR="00CB7E31" w:rsidRDefault="00000000">
                      <w:pPr>
                        <w:overflowPunct w:val="0"/>
                        <w:spacing w:after="0" w:line="240" w:lineRule="auto"/>
                      </w:pPr>
                      <w:r>
                        <w:rPr>
                          <w:rFonts w:cstheme="minorBidi"/>
                        </w:rPr>
                        <w:t>rf</w:t>
                      </w:r>
                    </w:p>
                  </w:txbxContent>
                </v:textbox>
              </v:shape>
              <v:shape id="Cuadro de texto 943" o:spid="_x0000_s2141" type="#_x0000_t202" style="position:absolute;left:5976;top:1587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" filled="f" stroked="f" strokeweight="0">
                <v:textbox style="mso-next-textbox:#Cuadro de texto 943" inset="0,0,0,0">
                  <w:txbxContent>
                    <w:p w14:paraId="77669D93" w14:textId="77777777" w:rsidR="00CB7E31" w:rsidRDefault="00000000">
                      <w:pPr>
                        <w:overflowPunct w:val="0"/>
                        <w:spacing w:after="0" w:line="240" w:lineRule="auto"/>
                      </w:pPr>
                      <w:r>
                        <w:rPr>
                          <w:rFonts w:cstheme="minorBidi"/>
                          <w:color w:val="666666"/>
                        </w:rPr>
                        <w:t>.</w:t>
                      </w:r>
                    </w:p>
                  </w:txbxContent>
                </v:textbox>
              </v:shape>
              <v:shape id="Cuadro de texto 944" o:spid="_x0000_s2142" type="#_x0000_t202" style="position:absolute;left:6706;top:15879;width:2225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" filled="f" stroked="f" strokeweight="0">
                <v:textbox style="mso-next-textbox:#Cuadro de texto 944" inset="0,0,0,0">
                  <w:txbxContent>
                    <w:p w14:paraId="4AB30679" w14:textId="77777777" w:rsidR="00CB7E31" w:rsidRPr="00CB491E" w:rsidRDefault="00000000">
                      <w:pPr>
                        <w:overflowPunct w:val="0"/>
                        <w:spacing w:after="0" w:line="240" w:lineRule="auto"/>
                        <w:rPr>
                          <w:lang w:val="en-GB"/>
                          <w:rPrChange w:id="9371" w:author="Jose Eduardo VIU" w:date="2023-04-07T11:17:00Z">
                            <w:rPr/>
                          </w:rPrChange>
                        </w:rPr>
                      </w:pPr>
                      <w:r w:rsidRPr="00CB491E">
                        <w:rPr>
                          <w:rFonts w:cstheme="minorBidi"/>
                          <w:lang w:val="en-GB"/>
                          <w:rPrChange w:id="9372" w:author="Jose Eduardo VIU" w:date="2023-04-07T11:17:00Z">
                            <w:rPr>
                              <w:rFonts w:cstheme="minorBidi"/>
                            </w:rPr>
                          </w:rPrChange>
                        </w:rPr>
                        <w:t>fit(X_train_s,</w:t>
                      </w:r>
                      <w:r w:rsidRPr="00CB491E">
                        <w:rPr>
                          <w:rFonts w:cstheme="minorBidi"/>
                          <w:spacing w:val="-16"/>
                          <w:lang w:val="en-GB"/>
                          <w:rPrChange w:id="9373" w:author="Jose Eduardo VIU" w:date="2023-04-07T11:17:00Z">
                            <w:rPr>
                              <w:rFonts w:cstheme="minorBidi"/>
                              <w:spacing w:val="-16"/>
                            </w:rPr>
                          </w:rPrChange>
                        </w:rPr>
                        <w:t xml:space="preserve"> </w:t>
                      </w:r>
                      <w:r w:rsidRPr="00CB491E">
                        <w:rPr>
                          <w:rFonts w:cstheme="minorBidi"/>
                          <w:lang w:val="en-GB"/>
                          <w:rPrChange w:id="9374" w:author="Jose Eduardo VIU" w:date="2023-04-07T11:17:00Z">
                            <w:rPr>
                              <w:rFonts w:cstheme="minorBidi"/>
                            </w:rPr>
                          </w:rPrChange>
                        </w:rPr>
                        <w:t>y_train)</w:t>
                      </w:r>
                    </w:p>
                  </w:txbxContent>
                </v:textbox>
              </v:shape>
              <w10:anchorlock/>
            </v:group>
          </w:pict>
        </w:r>
      </w:del>
    </w:p>
    <w:p w14:paraId="7CE4E574" w14:textId="7C1BF5CA" w:rsidR="00CB7E31" w:rsidDel="00F217D2" w:rsidRDefault="00000000">
      <w:pPr>
        <w:ind w:left="10" w:right="197"/>
        <w:rPr>
          <w:del w:id="9375" w:author="Jose Eduardo VIU" w:date="2023-04-02T00:32:00Z"/>
        </w:rPr>
      </w:pPr>
      <w:del w:id="9376" w:author="Jose Eduardo VIU" w:date="2023-04-02T00:32:00Z">
        <w:r w:rsidDel="00F217D2">
          <w:rPr>
            <w:color w:val="D84315"/>
          </w:rPr>
          <w:delText xml:space="preserve">[53]: </w:delText>
        </w:r>
        <w:r w:rsidDel="00F217D2">
          <w:delText>RandomForestRegressor(max_features='sqrt', n_jobs=-1, random_state=123)</w:delText>
        </w:r>
      </w:del>
    </w:p>
    <w:p w14:paraId="74439B48" w14:textId="48B9A58C" w:rsidR="00CB7E31" w:rsidDel="00F217D2" w:rsidRDefault="00000000">
      <w:pPr>
        <w:pStyle w:val="Ttulo4"/>
        <w:rPr>
          <w:del w:id="9377" w:author="Jose Eduardo VIU" w:date="2023-04-02T00:32:00Z"/>
        </w:rPr>
      </w:pPr>
      <w:del w:id="9378" w:author="Jose Eduardo VIU" w:date="2023-04-02T00:32:00Z">
        <w:r w:rsidDel="00F217D2">
          <w:delText>Ver diferencias entre valor real y predicho en Test</w:delText>
        </w:r>
      </w:del>
    </w:p>
    <w:p w14:paraId="60A91B01" w14:textId="12CF1E46" w:rsidR="00CB7E31" w:rsidDel="00F217D2" w:rsidRDefault="00000000">
      <w:pPr>
        <w:spacing w:after="5" w:line="268" w:lineRule="auto"/>
        <w:ind w:left="-5" w:right="102"/>
        <w:rPr>
          <w:del w:id="9379" w:author="Jose Eduardo VIU" w:date="2023-04-02T00:32:00Z"/>
        </w:rPr>
      </w:pPr>
      <w:del w:id="9380" w:author="Jose Eduardo VIU" w:date="2023-04-02T00:32:00Z">
        <w:r w:rsidDel="00F217D2">
          <w:rPr>
            <w:color w:val="303F9F"/>
          </w:rPr>
          <w:delText xml:space="preserve">[54]: </w:delText>
        </w:r>
        <w:r w:rsidDel="00F217D2">
          <w:rPr>
            <w:rFonts w:ascii="Courier New" w:eastAsia="Courier New" w:hAnsi="Courier New" w:cs="Courier New"/>
            <w:i/>
            <w:color w:val="3D7A7A"/>
          </w:rPr>
          <w:delText># Función para Graficar diferencias entre valor predicho y real en datos de</w:delText>
        </w:r>
        <w:r w:rsidDel="00F217D2">
          <w:rPr>
            <w:color w:val="FF0000"/>
          </w:rPr>
          <w:delText>␣</w:delText>
        </w:r>
      </w:del>
    </w:p>
    <w:p w14:paraId="527DED53" w14:textId="49E7F4CD" w:rsidR="00CB7E31" w:rsidDel="00F217D2" w:rsidRDefault="00000000">
      <w:pPr>
        <w:ind w:left="712" w:right="3668" w:firstLine="163"/>
        <w:rPr>
          <w:del w:id="9381" w:author="Jose Eduardo VIU" w:date="2023-04-02T00:32:00Z"/>
        </w:rPr>
      </w:pPr>
      <w:del w:id="9382" w:author="Jose Eduardo VIU" w:date="2023-04-02T00:32:00Z">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i/>
            <w:color w:val="3D7A7A"/>
          </w:rPr>
          <w:delText xml:space="preserve">test del modelo pasado </w:delText>
        </w:r>
        <w:r w:rsidDel="00F217D2">
          <w:rPr>
            <w:rFonts w:ascii="Courier New" w:eastAsia="Courier New" w:hAnsi="Courier New" w:cs="Courier New"/>
            <w:b/>
            <w:color w:val="007F00"/>
          </w:rPr>
          <w:delText xml:space="preserve">def </w:delText>
        </w:r>
        <w:r w:rsidDel="00F217D2">
          <w:rPr>
            <w:color w:val="0000FF"/>
          </w:rPr>
          <w:delText>graficoDiferencias</w:delText>
        </w:r>
        <w:r w:rsidDel="00F217D2">
          <w:delText>(modelo, X_test_s, y_test):</w:delText>
        </w:r>
      </w:del>
    </w:p>
    <w:p w14:paraId="44065B93" w14:textId="06CE3DAA" w:rsidR="00CB7E31" w:rsidDel="00F217D2" w:rsidRDefault="00000000">
      <w:pPr>
        <w:ind w:left="1180" w:right="3897"/>
        <w:rPr>
          <w:del w:id="9383" w:author="Jose Eduardo VIU" w:date="2023-04-02T00:32:00Z"/>
        </w:rPr>
      </w:pPr>
      <w:del w:id="9384" w:author="Jose Eduardo VIU" w:date="2023-04-02T00:32:00Z">
        <w:r w:rsidDel="00F217D2">
          <w:delText xml:space="preserve">y_pred </w:delText>
        </w:r>
        <w:r w:rsidDel="00F217D2">
          <w:rPr>
            <w:color w:val="666666"/>
          </w:rPr>
          <w:delText xml:space="preserve">= </w:delText>
        </w:r>
        <w:r w:rsidDel="00F217D2">
          <w:delText>modelo</w:delText>
        </w:r>
        <w:r w:rsidDel="00F217D2">
          <w:rPr>
            <w:color w:val="666666"/>
          </w:rPr>
          <w:delText>.</w:delText>
        </w:r>
        <w:r w:rsidDel="00F217D2">
          <w:delText xml:space="preserve">predict(X_test_s) diferencia </w:delText>
        </w:r>
        <w:r w:rsidDel="00F217D2">
          <w:rPr>
            <w:color w:val="666666"/>
          </w:rPr>
          <w:delText xml:space="preserve">= </w:delText>
        </w:r>
        <w:r w:rsidDel="00F217D2">
          <w:rPr>
            <w:color w:val="007F00"/>
          </w:rPr>
          <w:delText>abs</w:delText>
        </w:r>
        <w:r w:rsidDel="00F217D2">
          <w:delText xml:space="preserve">(y_pred </w:delText>
        </w:r>
        <w:r w:rsidDel="00F217D2">
          <w:rPr>
            <w:color w:val="666666"/>
          </w:rPr>
          <w:delText xml:space="preserve">- </w:delText>
        </w:r>
        <w:r w:rsidDel="00F217D2">
          <w:delText>y_test)</w:delText>
        </w:r>
      </w:del>
    </w:p>
    <w:p w14:paraId="42F3E8C0" w14:textId="56BA04E7" w:rsidR="00CB7E31" w:rsidDel="00F217D2" w:rsidRDefault="00000000">
      <w:pPr>
        <w:ind w:left="1180" w:right="197"/>
        <w:rPr>
          <w:del w:id="9385" w:author="Jose Eduardo VIU" w:date="2023-04-02T00:32:00Z"/>
        </w:rPr>
      </w:pPr>
      <w:del w:id="9386" w:author="Jose Eduardo VIU" w:date="2023-04-02T00:32:00Z">
        <w:r w:rsidDel="00F217D2">
          <w:delText xml:space="preserve">g </w:delText>
        </w:r>
        <w:r w:rsidDel="00F217D2">
          <w:rPr>
            <w:color w:val="666666"/>
          </w:rPr>
          <w:delText xml:space="preserve">= </w:delText>
        </w:r>
        <w:r w:rsidDel="00F217D2">
          <w:delText>sns</w:delText>
        </w:r>
        <w:r w:rsidDel="00F217D2">
          <w:rPr>
            <w:color w:val="666666"/>
          </w:rPr>
          <w:delText>.</w:delText>
        </w:r>
        <w:r w:rsidDel="00F217D2">
          <w:delText>jointplot(x</w:delText>
        </w:r>
        <w:r w:rsidDel="00F217D2">
          <w:rPr>
            <w:color w:val="666666"/>
          </w:rPr>
          <w:delText>=</w:delText>
        </w:r>
        <w:r w:rsidDel="00F217D2">
          <w:delText>y_test, y</w:delText>
        </w:r>
        <w:r w:rsidDel="00F217D2">
          <w:rPr>
            <w:color w:val="666666"/>
          </w:rPr>
          <w:delText>=</w:delText>
        </w:r>
        <w:r w:rsidDel="00F217D2">
          <w:delText>y_pred)</w:delText>
        </w:r>
      </w:del>
    </w:p>
    <w:p w14:paraId="2234D921" w14:textId="0D5B5D95" w:rsidR="00CB7E31" w:rsidDel="00F217D2" w:rsidRDefault="00000000">
      <w:pPr>
        <w:ind w:left="1180" w:right="5042"/>
        <w:rPr>
          <w:del w:id="9387" w:author="Jose Eduardo VIU" w:date="2023-04-02T00:32:00Z"/>
        </w:rPr>
      </w:pPr>
      <w:del w:id="9388" w:author="Jose Eduardo VIU" w:date="2023-04-02T00:32:00Z">
        <w:r>
          <w:rPr>
            <w:noProof/>
          </w:rPr>
          <w:pict w14:anchorId="010D4621">
            <v:group id="Group 17593" o:spid="_x0000_s2095" style="position:absolute;left:0;text-align:left;margin-left:31.65pt;margin-top:-85.3pt;width:468pt;height:251.15pt;z-index:-503316295" coordsize="59436,31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" o:allowincell="f">
              <v:shape id="Forma libre: forma 946" o:spid="_x0000_s2096" style="position:absolute;width:59436;height:25106;visibility:visible;mso-wrap-style:square;v-text-anchor:top" coordsize="16510,6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" path="m70,l16440,v39,,70,31,70,70l16510,6905v,39,-31,70,-70,70l70,6975c31,6975,,6944,,6905l,70c,31,31,,70,xe" fillcolor="#cfcfcf" stroked="f" strokeweight="0">
                <v:path arrowok="t"/>
              </v:shape>
              <v:shape id="Forma libre: forma 947" o:spid="_x0000_s2097" style="position:absolute;left:126;top:126;width:59180;height:24854;visibility:visible;mso-wrap-style:square;v-text-anchor:top" coordsize="16439,6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" path="m35,l16405,v19,,35,16,35,35l16440,6869v,19,-16,35,-35,35l35,6904c16,6904,,6888,,6869l,35c,16,16,,35,xe" fillcolor="#f7f7f7" stroked="f" strokeweight="0">
                <v:path arrowok="t"/>
              </v:shape>
              <v:shape id="Forma libre: forma 948" o:spid="_x0000_s2098" style="position:absolute;top:25966;width:59436;height:5930;visibility:visible;mso-wrap-style:square;v-text-anchor:top" coordsize="16510,1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" path="m70,1r16370,c16479,1,16510,32,16510,71r,1507c16510,1617,16479,1648,16440,1648l70,1648c31,1648,,1617,,1578l,71c,32,31,1,70,1xe" fillcolor="#cfcfcf" stroked="f" strokeweight="0">
                <v:path arrowok="t"/>
              </v:shape>
              <v:shape id="Forma libre: forma 949" o:spid="_x0000_s2099" style="position:absolute;left:126;top:26092;width:59180;height:5678;visibility:visible;mso-wrap-style:square;v-text-anchor:top" coordsize="16439,1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" path="m35,l16405,v19,,35,16,35,35l16440,1542v,19,-16,35,-35,35l35,1577c16,1577,,1561,,1542l,35c,16,16,,35,xe" fillcolor="#f7f7f7" stroked="f" strokeweight="0">
                <v:path arrowok="t"/>
              </v:shape>
            </v:group>
          </w:pict>
        </w:r>
        <w:r w:rsidR="007341E8" w:rsidDel="00F217D2">
          <w:rPr>
            <w:rFonts w:ascii="Courier New" w:eastAsia="Courier New" w:hAnsi="Courier New" w:cs="Courier New"/>
            <w:i/>
            <w:color w:val="3D7A7A"/>
          </w:rPr>
          <w:delText xml:space="preserve"># Draw a line of x=y </w:delText>
        </w:r>
        <w:r w:rsidR="007341E8" w:rsidDel="00F217D2">
          <w:delText xml:space="preserve">x0, x1 </w:delText>
        </w:r>
        <w:r w:rsidR="007341E8" w:rsidDel="00F217D2">
          <w:rPr>
            <w:color w:val="666666"/>
          </w:rPr>
          <w:delText xml:space="preserve">= </w:delText>
        </w:r>
        <w:r w:rsidR="007341E8" w:rsidDel="00F217D2">
          <w:delText>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get_xlim() y0, y1 </w:delText>
        </w:r>
        <w:r w:rsidR="007341E8" w:rsidDel="00F217D2">
          <w:rPr>
            <w:color w:val="666666"/>
          </w:rPr>
          <w:delText xml:space="preserve">= </w:delText>
        </w:r>
        <w:r w:rsidR="007341E8" w:rsidDel="00F217D2">
          <w:delText>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get_ylim() lims </w:delText>
        </w:r>
        <w:r w:rsidR="007341E8" w:rsidDel="00F217D2">
          <w:rPr>
            <w:color w:val="666666"/>
          </w:rPr>
          <w:delText xml:space="preserve">= </w:delText>
        </w:r>
        <w:r w:rsidR="007341E8" w:rsidDel="00F217D2">
          <w:delText>[</w:delText>
        </w:r>
        <w:r w:rsidR="007341E8" w:rsidDel="00F217D2">
          <w:rPr>
            <w:color w:val="007F00"/>
          </w:rPr>
          <w:delText>max</w:delText>
        </w:r>
        <w:r w:rsidR="007341E8" w:rsidDel="00F217D2">
          <w:delText xml:space="preserve">(x0, y0), </w:delText>
        </w:r>
        <w:r w:rsidR="007341E8" w:rsidDel="00F217D2">
          <w:rPr>
            <w:color w:val="007F00"/>
          </w:rPr>
          <w:delText>min</w:delText>
        </w:r>
        <w:r w:rsidR="007341E8" w:rsidDel="00F217D2">
          <w:delText>(x1, y1)] g</w:delText>
        </w:r>
        <w:r w:rsidR="007341E8" w:rsidDel="00F217D2">
          <w:rPr>
            <w:color w:val="666666"/>
          </w:rPr>
          <w:delText>.</w:delText>
        </w:r>
        <w:r w:rsidR="007341E8" w:rsidDel="00F217D2">
          <w:delText>ax_joint</w:delText>
        </w:r>
        <w:r w:rsidR="007341E8" w:rsidDel="00F217D2">
          <w:rPr>
            <w:color w:val="666666"/>
          </w:rPr>
          <w:delText>.</w:delText>
        </w:r>
        <w:r w:rsidR="007341E8" w:rsidDel="00F217D2">
          <w:delText xml:space="preserve">plot(lims, lims, </w:delText>
        </w:r>
        <w:r w:rsidR="007341E8" w:rsidDel="00F217D2">
          <w:rPr>
            <w:color w:val="BA2121"/>
          </w:rPr>
          <w:delText>'-r'</w:delText>
        </w:r>
        <w:r w:rsidR="007341E8" w:rsidDel="00F217D2">
          <w:delText>)</w:delText>
        </w:r>
      </w:del>
    </w:p>
    <w:p w14:paraId="607A967C" w14:textId="26EC484E" w:rsidR="00CB7E31" w:rsidDel="00F217D2" w:rsidRDefault="00000000">
      <w:pPr>
        <w:ind w:left="1180" w:right="197"/>
        <w:rPr>
          <w:del w:id="9389" w:author="Jose Eduardo VIU" w:date="2023-04-02T00:32:00Z"/>
        </w:rPr>
      </w:pPr>
      <w:del w:id="9390" w:author="Jose Eduardo VIU" w:date="2023-04-02T00:32:00Z">
        <w:r w:rsidDel="00F217D2">
          <w:delText>g</w:delText>
        </w:r>
        <w:r w:rsidDel="00F217D2">
          <w:rPr>
            <w:color w:val="666666"/>
          </w:rPr>
          <w:delText>.</w:delText>
        </w:r>
        <w:r w:rsidDel="00F217D2">
          <w:delText>ax_joint</w:delText>
        </w:r>
        <w:r w:rsidDel="00F217D2">
          <w:rPr>
            <w:color w:val="666666"/>
          </w:rPr>
          <w:delText>.</w:delText>
        </w:r>
        <w:r w:rsidDel="00F217D2">
          <w:delText>scatter(x</w:delText>
        </w:r>
        <w:r w:rsidDel="00F217D2">
          <w:rPr>
            <w:color w:val="666666"/>
          </w:rPr>
          <w:delText>=</w:delText>
        </w:r>
        <w:r w:rsidDel="00F217D2">
          <w:delText>y_test, y</w:delText>
        </w:r>
        <w:r w:rsidDel="00F217D2">
          <w:rPr>
            <w:color w:val="666666"/>
          </w:rPr>
          <w:delText>=</w:delText>
        </w:r>
        <w:r w:rsidDel="00F217D2">
          <w:delText>y_pred, c</w:delText>
        </w:r>
        <w:r w:rsidDel="00F217D2">
          <w:rPr>
            <w:color w:val="666666"/>
          </w:rPr>
          <w:delText>=</w:delText>
        </w:r>
        <w:r w:rsidDel="00F217D2">
          <w:delText>diferencia</w:delText>
        </w:r>
        <w:r w:rsidDel="00F217D2">
          <w:rPr>
            <w:color w:val="666666"/>
          </w:rPr>
          <w:delText>.</w:delText>
        </w:r>
        <w:r w:rsidDel="00F217D2">
          <w:delText>values, cmap</w:delText>
        </w:r>
        <w:r w:rsidDel="00F217D2">
          <w:rPr>
            <w:color w:val="666666"/>
          </w:rPr>
          <w:delText>=</w:delText>
        </w:r>
        <w:r w:rsidDel="00F217D2">
          <w:delText>sns</w:delText>
        </w:r>
        <w:r w:rsidDel="00F217D2">
          <w:rPr>
            <w:color w:val="666666"/>
          </w:rPr>
          <w:delText>.</w:delText>
        </w:r>
      </w:del>
    </w:p>
    <w:p w14:paraId="59EC0888" w14:textId="2292BC9A" w:rsidR="00CB7E31" w:rsidDel="00F217D2" w:rsidRDefault="00000000">
      <w:pPr>
        <w:spacing w:after="255"/>
        <w:ind w:left="1170" w:right="2240" w:hanging="295"/>
        <w:rPr>
          <w:del w:id="9391" w:author="Jose Eduardo VIU" w:date="2023-04-02T00:32:00Z"/>
        </w:rPr>
      </w:pPr>
      <w:del w:id="9392" w:author="Jose Eduardo VIU" w:date="2023-04-02T00:32:00Z">
        <w:r w:rsidDel="00F217D2">
          <w:rPr>
            <w:rFonts w:ascii="Times New Roman" w:eastAsia="Times New Roman" w:hAnsi="Times New Roman" w:cs="Times New Roman"/>
            <w:color w:val="FF0000"/>
            <w:sz w:val="12"/>
          </w:rPr>
          <w:delText>↪</w:delText>
        </w:r>
        <w:r w:rsidDel="00F217D2">
          <w:delText>dark_palette(</w:delText>
        </w:r>
        <w:r w:rsidDel="00F217D2">
          <w:rPr>
            <w:color w:val="BA2121"/>
          </w:rPr>
          <w:delText>"#69d"</w:delText>
        </w:r>
        <w:r w:rsidDel="00F217D2">
          <w:delText>, reverse</w:delText>
        </w:r>
        <w:r w:rsidDel="00F217D2">
          <w:rPr>
            <w:color w:val="666666"/>
          </w:rPr>
          <w:delText>=</w:delText>
        </w:r>
        <w:r w:rsidDel="00F217D2">
          <w:rPr>
            <w:rFonts w:ascii="Courier New" w:eastAsia="Courier New" w:hAnsi="Courier New" w:cs="Courier New"/>
            <w:b/>
            <w:color w:val="007F00"/>
          </w:rPr>
          <w:delText>True</w:delText>
        </w:r>
        <w:r w:rsidDel="00F217D2">
          <w:delText>, as_cmap</w:delText>
        </w:r>
        <w:r w:rsidDel="00F217D2">
          <w:rPr>
            <w:color w:val="666666"/>
          </w:rPr>
          <w:delText>=</w:delText>
        </w:r>
        <w:r w:rsidDel="00F217D2">
          <w:rPr>
            <w:rFonts w:ascii="Courier New" w:eastAsia="Courier New" w:hAnsi="Courier New" w:cs="Courier New"/>
            <w:b/>
            <w:color w:val="007F00"/>
          </w:rPr>
          <w:delText>True</w:delText>
        </w:r>
        <w:r w:rsidDel="00F217D2">
          <w:delText>)) plt</w:delText>
        </w:r>
        <w:r w:rsidDel="00F217D2">
          <w:rPr>
            <w:color w:val="666666"/>
          </w:rPr>
          <w:delText>.</w:delText>
        </w:r>
        <w:r w:rsidDel="00F217D2">
          <w:delText>show()</w:delText>
        </w:r>
      </w:del>
    </w:p>
    <w:p w14:paraId="4F10426A" w14:textId="6F44519A" w:rsidR="00CB7E31" w:rsidDel="00F217D2" w:rsidRDefault="00000000">
      <w:pPr>
        <w:spacing w:after="207"/>
        <w:ind w:left="712" w:right="4126" w:hanging="712"/>
        <w:rPr>
          <w:del w:id="9393" w:author="Jose Eduardo VIU" w:date="2023-04-02T00:32:00Z"/>
        </w:rPr>
      </w:pPr>
      <w:del w:id="9394" w:author="Jose Eduardo VIU" w:date="2023-04-02T00:32:00Z">
        <w:r w:rsidDel="00F217D2">
          <w:rPr>
            <w:color w:val="303F9F"/>
          </w:rPr>
          <w:delText xml:space="preserve">[55]: </w:delText>
        </w:r>
        <w:r w:rsidDel="00F217D2">
          <w:rPr>
            <w:rFonts w:ascii="Courier New" w:eastAsia="Courier New" w:hAnsi="Courier New" w:cs="Courier New"/>
            <w:i/>
            <w:color w:val="3D7A7A"/>
          </w:rPr>
          <w:delText xml:space="preserve"># Graficar las diferencias </w:delText>
        </w:r>
        <w:r w:rsidDel="00F217D2">
          <w:rPr>
            <w:color w:val="007F00"/>
          </w:rPr>
          <w:delText>print</w:delText>
        </w:r>
        <w:r w:rsidDel="00F217D2">
          <w:delText>(</w:delText>
        </w:r>
        <w:r w:rsidDel="00F217D2">
          <w:rPr>
            <w:color w:val="BA2121"/>
          </w:rPr>
          <w:delText>'Score R2:'</w:delText>
        </w:r>
        <w:r w:rsidDel="00F217D2">
          <w:delText>,rf</w:delText>
        </w:r>
        <w:r w:rsidDel="00F217D2">
          <w:rPr>
            <w:color w:val="666666"/>
          </w:rPr>
          <w:delText>.</w:delText>
        </w:r>
        <w:r w:rsidDel="00F217D2">
          <w:delText>score(X_test_s, y_test)) graficoDiferencias(rf, X_test_s, y_test)</w:delText>
        </w:r>
      </w:del>
    </w:p>
    <w:p w14:paraId="3DD0C3C2" w14:textId="0A96E303" w:rsidR="00CB7E31" w:rsidDel="00F217D2" w:rsidRDefault="00000000">
      <w:pPr>
        <w:ind w:left="628" w:right="197"/>
        <w:rPr>
          <w:del w:id="9395" w:author="Jose Eduardo VIU" w:date="2023-04-02T00:32:00Z"/>
        </w:rPr>
      </w:pPr>
      <w:del w:id="9396" w:author="Jose Eduardo VIU" w:date="2023-04-02T00:32:00Z">
        <w:r w:rsidDel="00F217D2">
          <w:delText>Score R2: 0.8332896022063712</w:delText>
        </w:r>
        <w:r w:rsidDel="00F217D2">
          <w:br w:type="page"/>
        </w:r>
      </w:del>
    </w:p>
    <w:p w14:paraId="0CF2CEDC" w14:textId="4281614D" w:rsidR="00CB7E31" w:rsidDel="00F217D2" w:rsidRDefault="00000000">
      <w:pPr>
        <w:spacing w:after="956" w:line="259" w:lineRule="auto"/>
        <w:ind w:left="1115"/>
        <w:rPr>
          <w:del w:id="9397" w:author="Jose Eduardo VIU" w:date="2023-04-02T00:32:00Z"/>
        </w:rPr>
      </w:pPr>
      <w:del w:id="9398" w:author="Jose Eduardo VIU" w:date="2023-04-02T00:32:00Z">
        <w:r w:rsidDel="00F217D2">
          <w:rPr>
            <w:noProof/>
          </w:rPr>
          <w:drawing>
            <wp:inline distT="0" distB="0" distL="0" distR="0" wp14:anchorId="26965A80" wp14:editId="711AB311">
              <wp:extent cx="5330825" cy="5340350"/>
              <wp:effectExtent l="0" t="0" r="0" b="0"/>
              <wp:docPr id="108" name="Imagen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594"/>
                      <pic:cNvPicPr>
                        <a:picLocks noChangeAspect="1" noChangeArrowheads="1"/>
                      </pic:cNvPicPr>
                    </pic:nvPicPr>
                    <pic:blipFill>
                      <a:blip r:embed="rId174"/>
                      <a:stretch>
                        <a:fillRect/>
                      </a:stretch>
                    </pic:blipFill>
                    <pic:spPr bwMode="auto">
                      <a:xfrm>
                        <a:off x="0" y="0"/>
                        <a:ext cx="5330825" cy="5340350"/>
                      </a:xfrm>
                      <a:prstGeom prst="rect">
                        <a:avLst/>
                      </a:prstGeom>
                    </pic:spPr>
                  </pic:pic>
                </a:graphicData>
              </a:graphic>
            </wp:inline>
          </w:drawing>
        </w:r>
      </w:del>
    </w:p>
    <w:p w14:paraId="59F6782E" w14:textId="3297ED18" w:rsidR="00CB7E31" w:rsidDel="00F217D2" w:rsidRDefault="00000000">
      <w:pPr>
        <w:ind w:left="712" w:right="3897" w:hanging="712"/>
        <w:rPr>
          <w:del w:id="9399" w:author="Jose Eduardo VIU" w:date="2023-04-02T00:32:00Z"/>
        </w:rPr>
      </w:pPr>
      <w:del w:id="9400" w:author="Jose Eduardo VIU" w:date="2023-04-02T00:32:00Z">
        <w:r>
          <w:rPr>
            <w:noProof/>
          </w:rPr>
          <w:pict w14:anchorId="617E72A3">
            <v:group id="Group 17566" o:spid="_x0000_s2092" style="position:absolute;left:0;text-align:left;margin-left:31.65pt;margin-top:-3pt;width:468pt;height:182pt;z-index:-503316294" coordsize="59436,23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" o:allowincell="f">
              <v:shape id="Forma libre: forma 951" o:spid="_x0000_s2093" style="position:absolute;width:59436;height:23115;visibility:visible;mso-wrap-style:square;v-text-anchor:top" coordsize="16510,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" path="m70,l16440,v39,,70,31,70,70l16510,6351v,39,-31,70,-70,70l70,6421c31,6421,,6390,,6351l,70c,31,31,,70,xe" fillcolor="#cfcfcf" stroked="f" strokeweight="0">
                <v:path arrowok="t"/>
              </v:shape>
              <v:shape id="Forma libre: forma 952" o:spid="_x0000_s2094" style="position:absolute;left:126;top:126;width:59180;height:22986;visibility:visible;mso-wrap-style:square;v-text-anchor:top" coordsize="16439,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" path="m35,l16405,v19,,35,16,35,35l16440,6351v,19,-16,35,-35,35l35,6386c16,6386,,6370,,6351l,35c,16,16,,35,xe" fillcolor="#f7f7f7" stroked="f" strokeweight="0">
                <v:path arrowok="t"/>
              </v:shape>
            </v:group>
          </w:pict>
        </w:r>
        <w:r w:rsidR="007341E8" w:rsidDel="00F217D2">
          <w:rPr>
            <w:color w:val="303F9F"/>
          </w:rPr>
          <w:delText xml:space="preserve">[56]: </w:delText>
        </w:r>
        <w:r w:rsidR="007341E8" w:rsidDel="00F217D2">
          <w:rPr>
            <w:rFonts w:ascii="Courier New" w:eastAsia="Courier New" w:hAnsi="Courier New" w:cs="Courier New"/>
            <w:i/>
            <w:color w:val="3D7A7A"/>
          </w:rPr>
          <w:delText xml:space="preserve"># Analizamos otros errores del método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r2_score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ean_squared_error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ean_absolute_error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etrics </w:delText>
        </w:r>
        <w:r w:rsidR="007341E8" w:rsidDel="00F217D2">
          <w:rPr>
            <w:rFonts w:ascii="Courier New" w:eastAsia="Courier New" w:hAnsi="Courier New" w:cs="Courier New"/>
            <w:b/>
            <w:color w:val="007F00"/>
          </w:rPr>
          <w:delText xml:space="preserve">import </w:delText>
        </w:r>
        <w:r w:rsidR="007341E8" w:rsidDel="00F217D2">
          <w:delText xml:space="preserve">max_error y_pred </w:delText>
        </w:r>
        <w:r w:rsidR="007341E8" w:rsidDel="00F217D2">
          <w:rPr>
            <w:color w:val="666666"/>
          </w:rPr>
          <w:delText xml:space="preserve">= </w:delText>
        </w:r>
        <w:r w:rsidR="007341E8" w:rsidDel="00F217D2">
          <w:delText>rf</w:delText>
        </w:r>
        <w:r w:rsidR="007341E8" w:rsidDel="00F217D2">
          <w:rPr>
            <w:color w:val="666666"/>
          </w:rPr>
          <w:delText>.</w:delText>
        </w:r>
        <w:r w:rsidR="007341E8" w:rsidDel="00F217D2">
          <w:delText>predict(X_test_s)</w:delText>
        </w:r>
      </w:del>
    </w:p>
    <w:p w14:paraId="5F6D67A2" w14:textId="40D54854" w:rsidR="00CB7E31" w:rsidDel="00F217D2" w:rsidRDefault="00000000">
      <w:pPr>
        <w:spacing w:after="5" w:line="268" w:lineRule="auto"/>
        <w:ind w:left="722" w:right="3324"/>
        <w:rPr>
          <w:del w:id="9401" w:author="Jose Eduardo VIU" w:date="2023-04-02T00:32:00Z"/>
        </w:rPr>
      </w:pPr>
      <w:del w:id="9402" w:author="Jose Eduardo VIU" w:date="2023-04-02T00:32:00Z">
        <w:r w:rsidDel="00F217D2">
          <w:rPr>
            <w:rFonts w:ascii="Courier New" w:eastAsia="Courier New" w:hAnsi="Courier New" w:cs="Courier New"/>
            <w:i/>
            <w:color w:val="3D7A7A"/>
          </w:rPr>
          <w:delText xml:space="preserve"># Definimos la función con las métricas a mostrar </w:delText>
        </w:r>
        <w:r w:rsidDel="00F217D2">
          <w:rPr>
            <w:rFonts w:ascii="Courier New" w:eastAsia="Courier New" w:hAnsi="Courier New" w:cs="Courier New"/>
            <w:b/>
            <w:color w:val="007F00"/>
          </w:rPr>
          <w:delText xml:space="preserve">def </w:delText>
        </w:r>
        <w:r w:rsidDel="00F217D2">
          <w:rPr>
            <w:color w:val="0000FF"/>
          </w:rPr>
          <w:delText>mostrar_metricas</w:delText>
        </w:r>
        <w:r w:rsidDel="00F217D2">
          <w:delText>(y_test, y_pred):</w:delText>
        </w:r>
      </w:del>
    </w:p>
    <w:p w14:paraId="032D936A" w14:textId="70F549C3" w:rsidR="00CB7E31" w:rsidDel="00F217D2" w:rsidRDefault="00000000">
      <w:pPr>
        <w:spacing w:after="9"/>
        <w:ind w:left="1066" w:right="1835"/>
        <w:rPr>
          <w:del w:id="9403" w:author="Jose Eduardo VIU" w:date="2023-04-02T00:32:00Z"/>
        </w:rPr>
      </w:pPr>
      <w:del w:id="9404" w:author="Jose Eduardo VIU" w:date="2023-04-02T00:32:00Z">
        <w:r w:rsidDel="00F217D2">
          <w:rPr>
            <w:color w:val="007F00"/>
          </w:rPr>
          <w:delText>print</w:delText>
        </w:r>
        <w:r w:rsidDel="00F217D2">
          <w:delText>(</w:delText>
        </w:r>
        <w:r w:rsidDel="00F217D2">
          <w:rPr>
            <w:color w:val="BA2121"/>
          </w:rPr>
          <w:delText>"Metr.</w:delText>
        </w:r>
        <w:r w:rsidDel="00F217D2">
          <w:rPr>
            <w:rFonts w:ascii="Courier New" w:eastAsia="Courier New" w:hAnsi="Courier New" w:cs="Courier New"/>
            <w:b/>
            <w:color w:val="AB5C1F"/>
          </w:rPr>
          <w:delText xml:space="preserve">\t </w:delText>
        </w:r>
        <w:r w:rsidDel="00F217D2">
          <w:rPr>
            <w:color w:val="BA2121"/>
          </w:rPr>
          <w:delText>Valor</w:delText>
        </w:r>
        <w:r w:rsidDel="00F217D2">
          <w:rPr>
            <w:rFonts w:ascii="Courier New" w:eastAsia="Courier New" w:hAnsi="Courier New" w:cs="Courier New"/>
            <w:b/>
            <w:color w:val="AB5C1F"/>
          </w:rPr>
          <w:delText xml:space="preserve">\t\t\t </w:delText>
        </w:r>
        <w:r w:rsidDel="00F217D2">
          <w:rPr>
            <w:color w:val="BA2121"/>
          </w:rPr>
          <w:delText>Descripción"</w:delText>
        </w:r>
        <w:r w:rsidDel="00F217D2">
          <w:delText xml:space="preserve">) </w:delText>
        </w:r>
        <w:r w:rsidDel="00F217D2">
          <w:rPr>
            <w:color w:val="007F00"/>
          </w:rPr>
          <w:delText>print</w:delText>
        </w:r>
        <w:r w:rsidDel="00F217D2">
          <w:delText>(</w:delText>
        </w:r>
        <w:r w:rsidDel="00F217D2">
          <w:rPr>
            <w:color w:val="BA2121"/>
          </w:rPr>
          <w:delText xml:space="preserve">"R^2 </w:delText>
        </w:r>
        <w:r w:rsidDel="00F217D2">
          <w:rPr>
            <w:rFonts w:ascii="Courier New" w:eastAsia="Courier New" w:hAnsi="Courier New" w:cs="Courier New"/>
            <w:b/>
            <w:color w:val="AB5C1F"/>
          </w:rPr>
          <w:delText>\t</w:delText>
        </w:r>
        <w:r w:rsidDel="00F217D2">
          <w:rPr>
            <w:color w:val="BA2121"/>
          </w:rPr>
          <w:delText>"</w:delText>
        </w:r>
        <w:r w:rsidDel="00F217D2">
          <w:delText xml:space="preserve">, r2_score(y_test, y_pred),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Coeficiente de</w:delText>
        </w:r>
        <w:r w:rsidDel="00F217D2">
          <w:rPr>
            <w:color w:val="FF0000"/>
          </w:rPr>
          <w:delText>␣</w:delText>
        </w:r>
      </w:del>
    </w:p>
    <w:p w14:paraId="067CE9A8" w14:textId="08945E44" w:rsidR="00CB7E31" w:rsidDel="00F217D2" w:rsidRDefault="00000000">
      <w:pPr>
        <w:spacing w:after="9"/>
        <w:ind w:left="885" w:right="216"/>
        <w:rPr>
          <w:del w:id="9405" w:author="Jose Eduardo VIU" w:date="2023-04-02T00:32:00Z"/>
        </w:rPr>
      </w:pPr>
      <w:del w:id="9406" w:author="Jose Eduardo VIU" w:date="2023-04-02T00:32:00Z">
        <w:r w:rsidDel="00F217D2">
          <w:rPr>
            <w:rFonts w:ascii="Times New Roman" w:eastAsia="Times New Roman" w:hAnsi="Times New Roman" w:cs="Times New Roman"/>
            <w:color w:val="FF0000"/>
            <w:sz w:val="12"/>
          </w:rPr>
          <w:delText>↪</w:delText>
        </w:r>
        <w:r w:rsidDel="00F217D2">
          <w:rPr>
            <w:color w:val="BA2121"/>
          </w:rPr>
          <w:delText>Determinación)"</w:delText>
        </w:r>
        <w:r w:rsidDel="00F217D2">
          <w:delText xml:space="preserve">) </w:delText>
        </w:r>
        <w:r w:rsidDel="00F217D2">
          <w:rPr>
            <w:color w:val="007F00"/>
          </w:rPr>
          <w:delText>print</w:delText>
        </w:r>
        <w:r w:rsidDel="00F217D2">
          <w:delText>(</w:delText>
        </w:r>
        <w:r w:rsidDel="00F217D2">
          <w:rPr>
            <w:color w:val="BA2121"/>
          </w:rPr>
          <w:delText>"RMSE</w:delText>
        </w:r>
        <w:r w:rsidDel="00F217D2">
          <w:rPr>
            <w:rFonts w:ascii="Courier New" w:eastAsia="Courier New" w:hAnsi="Courier New" w:cs="Courier New"/>
            <w:b/>
            <w:color w:val="AB5C1F"/>
          </w:rPr>
          <w:delText>\t</w:delText>
        </w:r>
        <w:r w:rsidDel="00F217D2">
          <w:rPr>
            <w:color w:val="BA2121"/>
          </w:rPr>
          <w:delText>"</w:delText>
        </w:r>
        <w:r w:rsidDel="00F217D2">
          <w:delText>, mean_squared_error(y_test, y_pred, squared</w:delText>
        </w:r>
        <w:r w:rsidDel="00F217D2">
          <w:rPr>
            <w:color w:val="666666"/>
          </w:rPr>
          <w:delText>=</w:delText>
        </w:r>
        <w:r w:rsidDel="00F217D2">
          <w:rPr>
            <w:rFonts w:ascii="Courier New" w:eastAsia="Courier New" w:hAnsi="Courier New" w:cs="Courier New"/>
            <w:b/>
            <w:color w:val="007F00"/>
          </w:rPr>
          <w:delText>True</w:delText>
        </w:r>
        <w:r w:rsidDel="00F217D2">
          <w:delText xml:space="preserve">),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Raíz</w:delText>
        </w:r>
        <w:r w:rsidDel="00F217D2">
          <w:rPr>
            <w:color w:val="FF0000"/>
          </w:rPr>
          <w:delText xml:space="preserve">␣ </w:delText>
        </w:r>
        <w:r w:rsidDel="00F217D2">
          <w:rPr>
            <w:rFonts w:ascii="Times New Roman" w:eastAsia="Times New Roman" w:hAnsi="Times New Roman" w:cs="Times New Roman"/>
            <w:color w:val="FF0000"/>
            <w:sz w:val="12"/>
          </w:rPr>
          <w:delText>↪</w:delText>
        </w:r>
        <w:r w:rsidDel="00F217D2">
          <w:rPr>
            <w:color w:val="BA2121"/>
          </w:rPr>
          <w:delText>de error cuadrático medio)"</w:delText>
        </w:r>
        <w:r w:rsidDel="00F217D2">
          <w:delText>)</w:delText>
        </w:r>
      </w:del>
    </w:p>
    <w:p w14:paraId="011C8297" w14:textId="3AC43A14" w:rsidR="00CB7E31" w:rsidDel="00F217D2" w:rsidRDefault="00000000">
      <w:pPr>
        <w:ind w:left="1066" w:right="197"/>
        <w:rPr>
          <w:del w:id="9407" w:author="Jose Eduardo VIU" w:date="2023-04-02T00:32:00Z"/>
        </w:rPr>
      </w:pPr>
      <w:del w:id="9408" w:author="Jose Eduardo VIU" w:date="2023-04-02T00:32:00Z">
        <w:r w:rsidDel="00F217D2">
          <w:rPr>
            <w:color w:val="007F00"/>
          </w:rPr>
          <w:delText>print</w:delText>
        </w:r>
        <w:r w:rsidDel="00F217D2">
          <w:delText>(</w:delText>
        </w:r>
        <w:r w:rsidDel="00F217D2">
          <w:rPr>
            <w:color w:val="BA2121"/>
          </w:rPr>
          <w:delText xml:space="preserve">"MAE </w:delText>
        </w:r>
        <w:r w:rsidDel="00F217D2">
          <w:rPr>
            <w:rFonts w:ascii="Courier New" w:eastAsia="Courier New" w:hAnsi="Courier New" w:cs="Courier New"/>
            <w:b/>
            <w:color w:val="AB5C1F"/>
          </w:rPr>
          <w:delText>\t</w:delText>
        </w:r>
        <w:r w:rsidDel="00F217D2">
          <w:rPr>
            <w:color w:val="BA2121"/>
          </w:rPr>
          <w:delText>"</w:delText>
        </w:r>
        <w:r w:rsidDel="00F217D2">
          <w:delText xml:space="preserve">, mean_absolute_error(y_test, y_pred), </w:delText>
        </w:r>
        <w:r w:rsidDel="00F217D2">
          <w:rPr>
            <w:color w:val="BA2121"/>
          </w:rPr>
          <w:delText>"</w:delText>
        </w:r>
        <w:r w:rsidDel="00F217D2">
          <w:rPr>
            <w:rFonts w:ascii="Courier New" w:eastAsia="Courier New" w:hAnsi="Courier New" w:cs="Courier New"/>
            <w:b/>
            <w:color w:val="AB5C1F"/>
          </w:rPr>
          <w:delText xml:space="preserve">\t </w:delText>
        </w:r>
        <w:r w:rsidDel="00F217D2">
          <w:rPr>
            <w:color w:val="BA2121"/>
          </w:rPr>
          <w:delText>(Error absoluto</w:delText>
        </w:r>
        <w:r w:rsidDel="00F217D2">
          <w:rPr>
            <w:color w:val="FF0000"/>
          </w:rPr>
          <w:delText>␣</w:delText>
        </w:r>
      </w:del>
    </w:p>
    <w:p w14:paraId="3DCA99F0" w14:textId="0D1A6BBC" w:rsidR="00CB7E31" w:rsidDel="00F217D2" w:rsidRDefault="00000000">
      <w:pPr>
        <w:spacing w:after="5" w:line="268" w:lineRule="auto"/>
        <w:ind w:left="712" w:right="1721" w:firstLine="163"/>
        <w:rPr>
          <w:del w:id="9409" w:author="Jose Eduardo VIU" w:date="2023-04-02T00:32:00Z"/>
        </w:rPr>
      </w:pPr>
      <w:del w:id="9410" w:author="Jose Eduardo VIU" w:date="2023-04-02T00:32:00Z">
        <w:r>
          <w:rPr>
            <w:noProof/>
          </w:rPr>
          <w:pict w14:anchorId="4BE8AFA3">
            <v:group id="Group 18118" o:spid="_x0000_s2089" style="position:absolute;left:0;text-align:left;margin-left:31.65pt;margin-top:-17.75pt;width:468pt;height:89.05pt;z-index:-503316293" coordsize="59436,11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" o:allowincell="f">
              <v:shape id="Forma libre: forma 954" o:spid="_x0000_s2090" style="position:absolute;width:59436;height:11307;visibility:visible;mso-wrap-style:square;v-text-anchor:top" coordsize="16510,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" path="m70,l16440,v39,,70,31,70,70l16510,3072v,39,-31,70,-70,70l70,3142c31,3142,,3111,,3072l,70c,31,31,,70,xe" fillcolor="#cfcfcf" stroked="f" strokeweight="0">
                <v:path arrowok="t"/>
              </v:shape>
              <v:shape id="Forma libre: forma 955" o:spid="_x0000_s2091" style="position:absolute;left:126;width:59180;height:11188;visibility:visible;mso-wrap-style:square;v-text-anchor:top" coordsize="16439,3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" path="m35,l16405,v19,,35,16,35,35l16440,3072v,19,-16,35,-35,35l35,3107c16,3107,,3091,,3072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color w:val="BA2121"/>
          </w:rPr>
          <w:delText>medio)"</w:delText>
        </w:r>
        <w:r w:rsidR="007341E8" w:rsidDel="00F217D2">
          <w:delText xml:space="preserve">) </w:delText>
        </w:r>
        <w:r w:rsidR="007341E8" w:rsidDel="00F217D2">
          <w:rPr>
            <w:color w:val="007F00"/>
          </w:rPr>
          <w:delText>print</w:delText>
        </w:r>
        <w:r w:rsidR="007341E8" w:rsidDel="00F217D2">
          <w:delText>(</w:delText>
        </w:r>
        <w:r w:rsidR="007341E8" w:rsidDel="00F217D2">
          <w:rPr>
            <w:color w:val="BA2121"/>
          </w:rPr>
          <w:delText xml:space="preserve">"MAX </w:delText>
        </w:r>
        <w:r w:rsidR="007341E8" w:rsidDel="00F217D2">
          <w:rPr>
            <w:rFonts w:ascii="Courier New" w:eastAsia="Courier New" w:hAnsi="Courier New" w:cs="Courier New"/>
            <w:b/>
            <w:color w:val="AB5C1F"/>
          </w:rPr>
          <w:delText>\t</w:delText>
        </w:r>
        <w:r w:rsidR="007341E8" w:rsidDel="00F217D2">
          <w:rPr>
            <w:color w:val="BA2121"/>
          </w:rPr>
          <w:delText>"</w:delText>
        </w:r>
        <w:r w:rsidR="007341E8" w:rsidDel="00F217D2">
          <w:delText xml:space="preserve">, max_error(y_test, y_pred), </w:delText>
        </w:r>
        <w:r w:rsidR="007341E8" w:rsidDel="00F217D2">
          <w:rPr>
            <w:color w:val="BA2121"/>
          </w:rPr>
          <w:delText>"</w:delText>
        </w:r>
        <w:r w:rsidR="007341E8" w:rsidDel="00F217D2">
          <w:rPr>
            <w:rFonts w:ascii="Courier New" w:eastAsia="Courier New" w:hAnsi="Courier New" w:cs="Courier New"/>
            <w:b/>
            <w:color w:val="AB5C1F"/>
          </w:rPr>
          <w:delText xml:space="preserve">\t </w:delText>
        </w:r>
        <w:r w:rsidR="007341E8" w:rsidDel="00F217D2">
          <w:rPr>
            <w:color w:val="BA2121"/>
          </w:rPr>
          <w:delText>(Error Máximo)"</w:delText>
        </w:r>
        <w:r w:rsidR="007341E8" w:rsidDel="00F217D2">
          <w:delText xml:space="preserve">) </w:delText>
        </w:r>
        <w:r w:rsidR="007341E8" w:rsidDel="00F217D2">
          <w:rPr>
            <w:rFonts w:ascii="Courier New" w:eastAsia="Courier New" w:hAnsi="Courier New" w:cs="Courier New"/>
            <w:i/>
            <w:color w:val="3D7A7A"/>
          </w:rPr>
          <w:delText># Pedimos que muestre las métricas para el modelo de RandomForest</w:delText>
        </w:r>
      </w:del>
    </w:p>
    <w:p w14:paraId="20805486" w14:textId="6675FF4E" w:rsidR="00CB7E31" w:rsidDel="00F217D2" w:rsidRDefault="00000000">
      <w:pPr>
        <w:ind w:left="722" w:right="2179"/>
        <w:rPr>
          <w:del w:id="9411" w:author="Jose Eduardo VIU" w:date="2023-04-02T00:32:00Z"/>
        </w:rPr>
      </w:pPr>
      <w:del w:id="9412" w:author="Jose Eduardo VIU" w:date="2023-04-02T00:32:00Z">
        <w:r w:rsidDel="00F217D2">
          <w:rPr>
            <w:color w:val="007F00"/>
          </w:rPr>
          <w:delText>print</w:delText>
        </w:r>
        <w:r w:rsidDel="00F217D2">
          <w:delText>(</w:delText>
        </w:r>
        <w:r w:rsidDel="00F217D2">
          <w:rPr>
            <w:color w:val="BA2121"/>
          </w:rPr>
          <w:delText>"Métricas para RandomForest v1"</w:delText>
        </w:r>
        <w:r w:rsidDel="00F217D2">
          <w:delText>) mostrar_metricas(y_test, y_pred)</w:delText>
        </w:r>
      </w:del>
    </w:p>
    <w:tbl>
      <w:tblPr>
        <w:tblStyle w:val="TableGrid"/>
        <w:tblW w:w="7445" w:type="dxa"/>
        <w:tblInd w:w="633" w:type="dxa"/>
        <w:tblLayout w:type="fixed"/>
        <w:tblLook w:val="04A0" w:firstRow="1" w:lastRow="0" w:firstColumn="1" w:lastColumn="0" w:noHBand="0" w:noVBand="1"/>
      </w:tblPr>
      <w:tblGrid>
        <w:gridCol w:w="3780"/>
        <w:gridCol w:w="3665"/>
      </w:tblGrid>
      <w:tr w:rsidR="00CB7E31" w:rsidDel="00F217D2" w14:paraId="178316F3" w14:textId="2583A6BC">
        <w:trPr>
          <w:trHeight w:val="245"/>
          <w:del w:id="9413" w:author="Jose Eduardo VIU" w:date="2023-04-02T00:32:00Z"/>
        </w:trPr>
        <w:tc>
          <w:tcPr>
            <w:tcW w:w="3779" w:type="dxa"/>
          </w:tcPr>
          <w:p w14:paraId="763769E6" w14:textId="6A3953CF" w:rsidR="00CB7E31" w:rsidDel="00F217D2" w:rsidRDefault="00000000">
            <w:pPr>
              <w:suppressAutoHyphens w:val="0"/>
              <w:spacing w:after="0" w:line="259" w:lineRule="auto"/>
              <w:rPr>
                <w:del w:id="9414" w:author="Jose Eduardo VIU" w:date="2023-04-02T00:32:00Z"/>
              </w:rPr>
            </w:pPr>
            <w:del w:id="9415" w:author="Jose Eduardo VIU" w:date="2023-04-02T00:32:00Z">
              <w:r w:rsidDel="00F217D2">
                <w:delText>Métricas para RandomForest v1</w:delText>
              </w:r>
            </w:del>
          </w:p>
        </w:tc>
        <w:tc>
          <w:tcPr>
            <w:tcW w:w="3665" w:type="dxa"/>
          </w:tcPr>
          <w:p w14:paraId="46E698DC" w14:textId="34511447" w:rsidR="00CB7E31" w:rsidDel="00F217D2" w:rsidRDefault="00CB7E31">
            <w:pPr>
              <w:suppressAutoHyphens w:val="0"/>
              <w:spacing w:after="160" w:line="259" w:lineRule="auto"/>
              <w:rPr>
                <w:del w:id="9416" w:author="Jose Eduardo VIU" w:date="2023-04-02T00:32:00Z"/>
              </w:rPr>
            </w:pPr>
          </w:p>
        </w:tc>
      </w:tr>
      <w:tr w:rsidR="00CB7E31" w:rsidDel="00F217D2" w14:paraId="1F8CE819" w14:textId="113D5C92">
        <w:trPr>
          <w:trHeight w:val="271"/>
          <w:del w:id="9417" w:author="Jose Eduardo VIU" w:date="2023-04-02T00:32:00Z"/>
        </w:trPr>
        <w:tc>
          <w:tcPr>
            <w:tcW w:w="3779" w:type="dxa"/>
          </w:tcPr>
          <w:p w14:paraId="1B1438C1" w14:textId="0D5BB053" w:rsidR="00CB7E31" w:rsidDel="00F217D2" w:rsidRDefault="00000000">
            <w:pPr>
              <w:tabs>
                <w:tab w:val="center" w:pos="1317"/>
              </w:tabs>
              <w:suppressAutoHyphens w:val="0"/>
              <w:spacing w:after="0" w:line="259" w:lineRule="auto"/>
              <w:rPr>
                <w:del w:id="9418" w:author="Jose Eduardo VIU" w:date="2023-04-02T00:32:00Z"/>
              </w:rPr>
            </w:pPr>
            <w:del w:id="9419" w:author="Jose Eduardo VIU" w:date="2023-04-02T00:32:00Z">
              <w:r w:rsidDel="00F217D2">
                <w:delText>Metr.</w:delText>
              </w:r>
              <w:r w:rsidDel="00F217D2">
                <w:tab/>
                <w:delText>Valor</w:delText>
              </w:r>
            </w:del>
          </w:p>
        </w:tc>
        <w:tc>
          <w:tcPr>
            <w:tcW w:w="3665" w:type="dxa"/>
          </w:tcPr>
          <w:p w14:paraId="71D1FABC" w14:textId="2D7F8C7D" w:rsidR="00CB7E31" w:rsidDel="00F217D2" w:rsidRDefault="00000000">
            <w:pPr>
              <w:suppressAutoHyphens w:val="0"/>
              <w:spacing w:after="0" w:line="259" w:lineRule="auto"/>
              <w:rPr>
                <w:del w:id="9420" w:author="Jose Eduardo VIU" w:date="2023-04-02T00:32:00Z"/>
              </w:rPr>
            </w:pPr>
            <w:del w:id="9421" w:author="Jose Eduardo VIU" w:date="2023-04-02T00:32:00Z">
              <w:r w:rsidDel="00F217D2">
                <w:delText>Descripción</w:delText>
              </w:r>
            </w:del>
          </w:p>
        </w:tc>
      </w:tr>
      <w:tr w:rsidR="00CB7E31" w:rsidDel="00F217D2" w14:paraId="042087A0" w14:textId="0BEF14F9">
        <w:trPr>
          <w:trHeight w:val="271"/>
          <w:del w:id="9422" w:author="Jose Eduardo VIU" w:date="2023-04-02T00:32:00Z"/>
        </w:trPr>
        <w:tc>
          <w:tcPr>
            <w:tcW w:w="3779" w:type="dxa"/>
          </w:tcPr>
          <w:p w14:paraId="7BB0CCD6" w14:textId="16848E4E" w:rsidR="00CB7E31" w:rsidDel="00F217D2" w:rsidRDefault="00000000">
            <w:pPr>
              <w:tabs>
                <w:tab w:val="center" w:pos="2062"/>
              </w:tabs>
              <w:suppressAutoHyphens w:val="0"/>
              <w:spacing w:after="0" w:line="259" w:lineRule="auto"/>
              <w:rPr>
                <w:del w:id="9423" w:author="Jose Eduardo VIU" w:date="2023-04-02T00:32:00Z"/>
              </w:rPr>
            </w:pPr>
            <w:del w:id="9424" w:author="Jose Eduardo VIU" w:date="2023-04-02T00:32:00Z">
              <w:r w:rsidDel="00F217D2">
                <w:delText>R^2</w:delText>
              </w:r>
              <w:r w:rsidDel="00F217D2">
                <w:tab/>
                <w:delText>0.8332896022063712</w:delText>
              </w:r>
            </w:del>
          </w:p>
        </w:tc>
        <w:tc>
          <w:tcPr>
            <w:tcW w:w="3665" w:type="dxa"/>
          </w:tcPr>
          <w:p w14:paraId="48AF3211" w14:textId="0EA931FB" w:rsidR="00CB7E31" w:rsidDel="00F217D2" w:rsidRDefault="00000000">
            <w:pPr>
              <w:suppressAutoHyphens w:val="0"/>
              <w:spacing w:after="0" w:line="259" w:lineRule="auto"/>
              <w:rPr>
                <w:del w:id="9425" w:author="Jose Eduardo VIU" w:date="2023-04-02T00:32:00Z"/>
              </w:rPr>
            </w:pPr>
            <w:del w:id="9426" w:author="Jose Eduardo VIU" w:date="2023-04-02T00:32:00Z">
              <w:r w:rsidDel="00F217D2">
                <w:delText>(Coeficiente de Determinación)</w:delText>
              </w:r>
            </w:del>
          </w:p>
        </w:tc>
      </w:tr>
      <w:tr w:rsidR="00CB7E31" w:rsidDel="00F217D2" w14:paraId="4D3C150B" w14:textId="35509F35">
        <w:trPr>
          <w:trHeight w:val="271"/>
          <w:del w:id="9427" w:author="Jose Eduardo VIU" w:date="2023-04-02T00:32:00Z"/>
        </w:trPr>
        <w:tc>
          <w:tcPr>
            <w:tcW w:w="3779" w:type="dxa"/>
          </w:tcPr>
          <w:p w14:paraId="6EFFC99B" w14:textId="33A7A040" w:rsidR="00CB7E31" w:rsidDel="00F217D2" w:rsidRDefault="00000000">
            <w:pPr>
              <w:tabs>
                <w:tab w:val="center" w:pos="2234"/>
              </w:tabs>
              <w:suppressAutoHyphens w:val="0"/>
              <w:spacing w:after="0" w:line="259" w:lineRule="auto"/>
              <w:rPr>
                <w:del w:id="9428" w:author="Jose Eduardo VIU" w:date="2023-04-02T00:32:00Z"/>
              </w:rPr>
            </w:pPr>
            <w:del w:id="9429" w:author="Jose Eduardo VIU" w:date="2023-04-02T00:32:00Z">
              <w:r w:rsidDel="00F217D2">
                <w:delText>RMSE</w:delText>
              </w:r>
              <w:r w:rsidDel="00F217D2">
                <w:tab/>
                <w:delText>0.0011945882025570303</w:delText>
              </w:r>
            </w:del>
          </w:p>
        </w:tc>
        <w:tc>
          <w:tcPr>
            <w:tcW w:w="3665" w:type="dxa"/>
          </w:tcPr>
          <w:p w14:paraId="65E64042" w14:textId="743BCDBC" w:rsidR="00CB7E31" w:rsidDel="00F217D2" w:rsidRDefault="00000000">
            <w:pPr>
              <w:suppressAutoHyphens w:val="0"/>
              <w:spacing w:after="0" w:line="259" w:lineRule="auto"/>
              <w:rPr>
                <w:del w:id="9430" w:author="Jose Eduardo VIU" w:date="2023-04-02T00:32:00Z"/>
              </w:rPr>
            </w:pPr>
            <w:del w:id="9431" w:author="Jose Eduardo VIU" w:date="2023-04-02T00:32:00Z">
              <w:r w:rsidDel="00F217D2">
                <w:delText>(Raíz de error cuadrático medio)</w:delText>
              </w:r>
            </w:del>
          </w:p>
        </w:tc>
      </w:tr>
      <w:tr w:rsidR="00CB7E31" w:rsidDel="00F217D2" w14:paraId="3450978A" w14:textId="4EDB0815">
        <w:trPr>
          <w:trHeight w:val="271"/>
          <w:del w:id="9432" w:author="Jose Eduardo VIU" w:date="2023-04-02T00:32:00Z"/>
        </w:trPr>
        <w:tc>
          <w:tcPr>
            <w:tcW w:w="3779" w:type="dxa"/>
          </w:tcPr>
          <w:p w14:paraId="15002482" w14:textId="07BE1F6F" w:rsidR="00CB7E31" w:rsidDel="00F217D2" w:rsidRDefault="00000000">
            <w:pPr>
              <w:tabs>
                <w:tab w:val="center" w:pos="2176"/>
              </w:tabs>
              <w:suppressAutoHyphens w:val="0"/>
              <w:spacing w:after="0" w:line="259" w:lineRule="auto"/>
              <w:rPr>
                <w:del w:id="9433" w:author="Jose Eduardo VIU" w:date="2023-04-02T00:32:00Z"/>
              </w:rPr>
            </w:pPr>
            <w:del w:id="9434" w:author="Jose Eduardo VIU" w:date="2023-04-02T00:32:00Z">
              <w:r w:rsidDel="00F217D2">
                <w:delText>MAE</w:delText>
              </w:r>
              <w:r w:rsidDel="00F217D2">
                <w:tab/>
                <w:delText>0.026452136729027687</w:delText>
              </w:r>
            </w:del>
          </w:p>
        </w:tc>
        <w:tc>
          <w:tcPr>
            <w:tcW w:w="3665" w:type="dxa"/>
          </w:tcPr>
          <w:p w14:paraId="41855D14" w14:textId="112EE384" w:rsidR="00CB7E31" w:rsidDel="00F217D2" w:rsidRDefault="00000000">
            <w:pPr>
              <w:suppressAutoHyphens w:val="0"/>
              <w:spacing w:after="0" w:line="259" w:lineRule="auto"/>
              <w:rPr>
                <w:del w:id="9435" w:author="Jose Eduardo VIU" w:date="2023-04-02T00:32:00Z"/>
              </w:rPr>
            </w:pPr>
            <w:del w:id="9436" w:author="Jose Eduardo VIU" w:date="2023-04-02T00:32:00Z">
              <w:r w:rsidDel="00F217D2">
                <w:delText>(Error absoluto medio)</w:delText>
              </w:r>
            </w:del>
          </w:p>
        </w:tc>
      </w:tr>
      <w:tr w:rsidR="00CB7E31" w:rsidDel="00F217D2" w14:paraId="699E5189" w14:textId="184CB4CE">
        <w:trPr>
          <w:trHeight w:val="245"/>
          <w:del w:id="9437" w:author="Jose Eduardo VIU" w:date="2023-04-02T00:32:00Z"/>
        </w:trPr>
        <w:tc>
          <w:tcPr>
            <w:tcW w:w="3779" w:type="dxa"/>
          </w:tcPr>
          <w:p w14:paraId="12D269B8" w14:textId="6847A5A4" w:rsidR="00CB7E31" w:rsidDel="00F217D2" w:rsidRDefault="00000000">
            <w:pPr>
              <w:tabs>
                <w:tab w:val="center" w:pos="2062"/>
              </w:tabs>
              <w:suppressAutoHyphens w:val="0"/>
              <w:spacing w:after="0" w:line="259" w:lineRule="auto"/>
              <w:rPr>
                <w:del w:id="9438" w:author="Jose Eduardo VIU" w:date="2023-04-02T00:32:00Z"/>
              </w:rPr>
            </w:pPr>
            <w:del w:id="9439" w:author="Jose Eduardo VIU" w:date="2023-04-02T00:32:00Z">
              <w:r w:rsidDel="00F217D2">
                <w:delText>MAX</w:delText>
              </w:r>
              <w:r w:rsidDel="00F217D2">
                <w:tab/>
                <w:delText>0.1832065150160347</w:delText>
              </w:r>
            </w:del>
          </w:p>
        </w:tc>
        <w:tc>
          <w:tcPr>
            <w:tcW w:w="3665" w:type="dxa"/>
          </w:tcPr>
          <w:p w14:paraId="2D2E707E" w14:textId="68F19E24" w:rsidR="00CB7E31" w:rsidDel="00F217D2" w:rsidRDefault="00000000">
            <w:pPr>
              <w:suppressAutoHyphens w:val="0"/>
              <w:spacing w:after="0" w:line="259" w:lineRule="auto"/>
              <w:rPr>
                <w:del w:id="9440" w:author="Jose Eduardo VIU" w:date="2023-04-02T00:32:00Z"/>
              </w:rPr>
            </w:pPr>
            <w:del w:id="9441" w:author="Jose Eduardo VIU" w:date="2023-04-02T00:32:00Z">
              <w:r w:rsidDel="00F217D2">
                <w:delText>(Error Máximo)</w:delText>
              </w:r>
            </w:del>
          </w:p>
        </w:tc>
      </w:tr>
    </w:tbl>
    <w:p w14:paraId="79AAE4B6" w14:textId="74683934" w:rsidR="00CB7E31" w:rsidDel="00F217D2" w:rsidRDefault="00000000">
      <w:pPr>
        <w:pStyle w:val="Ttulo4"/>
        <w:rPr>
          <w:del w:id="9442" w:author="Jose Eduardo VIU" w:date="2023-04-02T00:32:00Z"/>
        </w:rPr>
      </w:pPr>
      <w:del w:id="9443" w:author="Jose Eduardo VIU" w:date="2023-04-02T00:32:00Z">
        <w:r w:rsidDel="00F217D2">
          <w:delText>Variables más importantes según modelo</w:delText>
        </w:r>
      </w:del>
    </w:p>
    <w:p w14:paraId="2C150232" w14:textId="6A0EEF5D" w:rsidR="00CB7E31" w:rsidDel="00F217D2" w:rsidRDefault="00000000">
      <w:pPr>
        <w:ind w:left="712" w:right="3439" w:hanging="712"/>
        <w:rPr>
          <w:del w:id="9444" w:author="Jose Eduardo VIU" w:date="2023-04-02T00:32:00Z"/>
        </w:rPr>
      </w:pPr>
      <w:del w:id="9445" w:author="Jose Eduardo VIU" w:date="2023-04-02T00:32:00Z">
        <w:r>
          <w:rPr>
            <w:noProof/>
          </w:rPr>
          <w:pict w14:anchorId="23CBCABA">
            <v:group id="Group 18119" o:spid="_x0000_s2086" style="position:absolute;left:0;text-align:left;margin-left:31.65pt;margin-top:-3pt;width:468pt;height:169.6pt;z-index:-503316292" coordsize="59436,2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" o:allowincell="f">
              <v:shape id="Forma libre: forma 957" o:spid="_x0000_s2087" style="position:absolute;width:59436;height:21538;visibility:visible;mso-wrap-style:square;v-text-anchor:top" coordsize="16510,5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" path="m70,l16440,v39,,70,31,70,70l16510,5914v,39,-31,70,-70,70l70,5984c31,5984,,5953,,5914l,70c,31,31,,70,xe" fillcolor="#cfcfcf" stroked="f" strokeweight="0">
                <v:path arrowok="t"/>
              </v:shape>
              <v:shape id="Forma libre: forma 958" o:spid="_x0000_s2088" style="position:absolute;left:126;top:126;width:59180;height:21290;visibility:visible;mso-wrap-style:square;v-text-anchor:top" coordsize="16439,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" path="m35,l16405,v19,,35,16,35,35l16440,5879v,19,-16,35,-35,35l35,5914c16,5914,,5898,,5879l,35c,16,16,,35,xe" fillcolor="#f7f7f7" stroked="f" strokeweight="0">
                <v:path arrowok="t"/>
              </v:shape>
            </v:group>
          </w:pict>
        </w:r>
        <w:r w:rsidR="007341E8" w:rsidDel="00F217D2">
          <w:rPr>
            <w:color w:val="303F9F"/>
          </w:rPr>
          <w:delText xml:space="preserve">[57]: </w:delText>
        </w:r>
        <w:r w:rsidR="007341E8" w:rsidDel="00F217D2">
          <w:rPr>
            <w:rFonts w:ascii="Courier New" w:eastAsia="Courier New" w:hAnsi="Courier New" w:cs="Courier New"/>
            <w:i/>
            <w:color w:val="3D7A7A"/>
          </w:rPr>
          <w:delText xml:space="preserve"># Mostrar las variables más importantes </w:delText>
        </w:r>
        <w:r w:rsidR="007341E8" w:rsidDel="00F217D2">
          <w:delText xml:space="preserve">important_features_dict </w:delText>
        </w:r>
        <w:r w:rsidR="007341E8" w:rsidDel="00F217D2">
          <w:rPr>
            <w:color w:val="666666"/>
          </w:rPr>
          <w:delText xml:space="preserve">= </w:delText>
        </w:r>
        <w:r w:rsidR="007341E8" w:rsidDel="00F217D2">
          <w:delText xml:space="preserve">{} </w:delText>
        </w:r>
        <w:r w:rsidR="007341E8" w:rsidDel="00F217D2">
          <w:rPr>
            <w:rFonts w:ascii="Courier New" w:eastAsia="Courier New" w:hAnsi="Courier New" w:cs="Courier New"/>
            <w:b/>
            <w:color w:val="007F00"/>
          </w:rPr>
          <w:delText xml:space="preserve">for </w:delText>
        </w:r>
        <w:r w:rsidR="007341E8" w:rsidDel="00F217D2">
          <w:delText xml:space="preserve">idx, val </w:delText>
        </w:r>
        <w:r w:rsidR="007341E8" w:rsidDel="00F217D2">
          <w:rPr>
            <w:rFonts w:ascii="Courier New" w:eastAsia="Courier New" w:hAnsi="Courier New" w:cs="Courier New"/>
            <w:b/>
            <w:color w:val="AB21FF"/>
          </w:rPr>
          <w:delText xml:space="preserve">in </w:delText>
        </w:r>
        <w:r w:rsidR="007341E8" w:rsidDel="00F217D2">
          <w:rPr>
            <w:color w:val="007F00"/>
          </w:rPr>
          <w:delText>enumerate</w:delText>
        </w:r>
        <w:r w:rsidR="007341E8" w:rsidDel="00F217D2">
          <w:delText>(rf</w:delText>
        </w:r>
        <w:r w:rsidR="007341E8" w:rsidDel="00F217D2">
          <w:rPr>
            <w:color w:val="666666"/>
          </w:rPr>
          <w:delText>.</w:delText>
        </w:r>
        <w:r w:rsidR="007341E8" w:rsidDel="00F217D2">
          <w:delText>feature_importances_):</w:delText>
        </w:r>
      </w:del>
    </w:p>
    <w:p w14:paraId="3D01F72E" w14:textId="5999FF80" w:rsidR="00CB7E31" w:rsidDel="00F217D2" w:rsidRDefault="00000000">
      <w:pPr>
        <w:spacing w:after="277"/>
        <w:ind w:left="1180" w:right="197"/>
        <w:rPr>
          <w:del w:id="9446" w:author="Jose Eduardo VIU" w:date="2023-04-02T00:32:00Z"/>
        </w:rPr>
      </w:pPr>
      <w:del w:id="9447" w:author="Jose Eduardo VIU" w:date="2023-04-02T00:32:00Z">
        <w:r w:rsidDel="00F217D2">
          <w:delText xml:space="preserve">important_features_dict[idx] </w:delText>
        </w:r>
        <w:r w:rsidDel="00F217D2">
          <w:rPr>
            <w:color w:val="666666"/>
          </w:rPr>
          <w:delText xml:space="preserve">= </w:delText>
        </w:r>
        <w:r w:rsidDel="00F217D2">
          <w:delText>val</w:delText>
        </w:r>
      </w:del>
    </w:p>
    <w:p w14:paraId="0F747056" w14:textId="09F13F61" w:rsidR="00CB7E31" w:rsidDel="00F217D2" w:rsidRDefault="00000000">
      <w:pPr>
        <w:ind w:left="722" w:right="197"/>
        <w:rPr>
          <w:del w:id="9448" w:author="Jose Eduardo VIU" w:date="2023-04-02T00:32:00Z"/>
        </w:rPr>
      </w:pPr>
      <w:del w:id="9449" w:author="Jose Eduardo VIU" w:date="2023-04-02T00:32:00Z">
        <w:r w:rsidDel="00F217D2">
          <w:delText xml:space="preserve">important_features_list </w:delText>
        </w:r>
        <w:r w:rsidDel="00F217D2">
          <w:rPr>
            <w:color w:val="666666"/>
          </w:rPr>
          <w:delText xml:space="preserve">= </w:delText>
        </w:r>
        <w:r w:rsidDel="00F217D2">
          <w:rPr>
            <w:color w:val="007F00"/>
          </w:rPr>
          <w:delText>sorted</w:delText>
        </w:r>
        <w:r w:rsidDel="00F217D2">
          <w:delText>(important_features_dict,</w:delText>
        </w:r>
        <w:r w:rsidDel="00F217D2">
          <w:rPr>
            <w:color w:val="FF0000"/>
          </w:rPr>
          <w:delText>␣</w:delText>
        </w:r>
      </w:del>
    </w:p>
    <w:p w14:paraId="010657CE" w14:textId="368B96D6" w:rsidR="00CB7E31" w:rsidDel="00F217D2" w:rsidRDefault="00000000">
      <w:pPr>
        <w:spacing w:after="9"/>
        <w:ind w:left="712" w:right="1262" w:firstLine="163"/>
        <w:rPr>
          <w:del w:id="9450" w:author="Jose Eduardo VIU" w:date="2023-04-02T00:32:00Z"/>
        </w:rPr>
      </w:pPr>
      <w:del w:id="9451" w:author="Jose Eduardo VIU" w:date="2023-04-02T00:32:00Z">
        <w:r w:rsidDel="00F217D2">
          <w:rPr>
            <w:rFonts w:ascii="Times New Roman" w:eastAsia="Times New Roman" w:hAnsi="Times New Roman" w:cs="Times New Roman"/>
            <w:color w:val="FF0000"/>
            <w:sz w:val="12"/>
          </w:rPr>
          <w:delText>↪</w:delText>
        </w:r>
        <w:r w:rsidDel="00F217D2">
          <w:delText>key</w:delText>
        </w:r>
        <w:r w:rsidDel="00F217D2">
          <w:rPr>
            <w:color w:val="666666"/>
          </w:rPr>
          <w:delText>=</w:delText>
        </w:r>
        <w:r w:rsidDel="00F217D2">
          <w:delText>important_features_dict</w:delText>
        </w:r>
        <w:r w:rsidDel="00F217D2">
          <w:rPr>
            <w:color w:val="666666"/>
          </w:rPr>
          <w:delText>.</w:delText>
        </w:r>
        <w:r w:rsidDel="00F217D2">
          <w:delText>get, reverse</w:delText>
        </w:r>
        <w:r w:rsidDel="00F217D2">
          <w:rPr>
            <w:color w:val="666666"/>
          </w:rPr>
          <w:delText>=</w:delText>
        </w:r>
        <w:r w:rsidDel="00F217D2">
          <w:rPr>
            <w:rFonts w:ascii="Courier New" w:eastAsia="Courier New" w:hAnsi="Courier New" w:cs="Courier New"/>
            <w:b/>
            <w:color w:val="007F00"/>
          </w:rPr>
          <w:delText>True</w:delText>
        </w:r>
        <w:r w:rsidDel="00F217D2">
          <w:delText xml:space="preserve">) </w:delText>
        </w:r>
        <w:r w:rsidDel="00F217D2">
          <w:rPr>
            <w:color w:val="007F00"/>
          </w:rPr>
          <w:delText>print</w:delText>
        </w:r>
        <w:r w:rsidDel="00F217D2">
          <w:delText>(</w:delText>
        </w:r>
        <w:r w:rsidDel="00F217D2">
          <w:rPr>
            <w:color w:val="BA2121"/>
          </w:rPr>
          <w:delText>f'Las 10 características más relevantes para la regresión son:'</w:delText>
        </w:r>
        <w:r w:rsidDel="00F217D2">
          <w:delText>)</w:delText>
        </w:r>
      </w:del>
    </w:p>
    <w:p w14:paraId="6B633507" w14:textId="2D43AFE1" w:rsidR="00CB7E31" w:rsidDel="00F217D2" w:rsidRDefault="00000000">
      <w:pPr>
        <w:spacing w:after="9"/>
        <w:ind w:left="722" w:right="3782"/>
        <w:rPr>
          <w:del w:id="9452" w:author="Jose Eduardo VIU" w:date="2023-04-02T00:32:00Z"/>
        </w:rPr>
      </w:pPr>
      <w:del w:id="9453" w:author="Jose Eduardo VIU" w:date="2023-04-02T00:32:00Z">
        <w:r w:rsidDel="00F217D2">
          <w:rPr>
            <w:color w:val="007F00"/>
          </w:rPr>
          <w:delText>print</w:delText>
        </w:r>
        <w:r w:rsidDel="00F217D2">
          <w:delText>(</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Orden</w:delText>
        </w:r>
        <w:r w:rsidDel="00F217D2">
          <w:rPr>
            <w:rFonts w:ascii="Courier New" w:eastAsia="Courier New" w:hAnsi="Courier New" w:cs="Courier New"/>
            <w:b/>
            <w:color w:val="AB5C1F"/>
          </w:rPr>
          <w:delText>\t</w:delText>
        </w:r>
        <w:r w:rsidDel="00F217D2">
          <w:rPr>
            <w:color w:val="BA2121"/>
          </w:rPr>
          <w:delText>Característica</w:delText>
        </w:r>
        <w:r w:rsidDel="00F217D2">
          <w:rPr>
            <w:rFonts w:ascii="Courier New" w:eastAsia="Courier New" w:hAnsi="Courier New" w:cs="Courier New"/>
            <w:b/>
            <w:color w:val="AB5C1F"/>
          </w:rPr>
          <w:delText>\t</w:delText>
        </w:r>
        <w:r w:rsidDel="00F217D2">
          <w:rPr>
            <w:color w:val="BA2121"/>
          </w:rPr>
          <w:delText>Importancia'</w:delText>
        </w:r>
        <w:r w:rsidDel="00F217D2">
          <w:delText xml:space="preserve">) </w:delText>
        </w:r>
        <w:r w:rsidDel="00F217D2">
          <w:rPr>
            <w:rFonts w:ascii="Courier New" w:eastAsia="Courier New" w:hAnsi="Courier New" w:cs="Courier New"/>
            <w:b/>
            <w:color w:val="007F00"/>
          </w:rPr>
          <w:delText xml:space="preserve">for </w:delText>
        </w:r>
        <w:r w:rsidDel="00F217D2">
          <w:delText xml:space="preserve">i </w:delText>
        </w:r>
        <w:r w:rsidDel="00F217D2">
          <w:rPr>
            <w:rFonts w:ascii="Courier New" w:eastAsia="Courier New" w:hAnsi="Courier New" w:cs="Courier New"/>
            <w:b/>
            <w:color w:val="AB21FF"/>
          </w:rPr>
          <w:delText xml:space="preserve">in </w:delText>
        </w:r>
        <w:r w:rsidDel="00F217D2">
          <w:rPr>
            <w:color w:val="007F00"/>
          </w:rPr>
          <w:delText>range</w:delText>
        </w:r>
        <w:r w:rsidDel="00F217D2">
          <w:delText>(</w:delText>
        </w:r>
        <w:r w:rsidDel="00F217D2">
          <w:rPr>
            <w:color w:val="666666"/>
          </w:rPr>
          <w:delText>10</w:delText>
        </w:r>
        <w:r w:rsidDel="00F217D2">
          <w:delText>):</w:delText>
        </w:r>
      </w:del>
    </w:p>
    <w:p w14:paraId="57F63A6A" w14:textId="42A84967" w:rsidR="00CB7E31" w:rsidDel="00F217D2" w:rsidRDefault="00000000">
      <w:pPr>
        <w:ind w:left="1180" w:right="197"/>
        <w:rPr>
          <w:del w:id="9454" w:author="Jose Eduardo VIU" w:date="2023-04-02T00:32:00Z"/>
        </w:rPr>
      </w:pPr>
      <w:del w:id="9455" w:author="Jose Eduardo VIU" w:date="2023-04-02T00:32:00Z">
        <w:r w:rsidDel="00F217D2">
          <w:rPr>
            <w:color w:val="007F00"/>
          </w:rPr>
          <w:delText>print</w:delText>
        </w:r>
        <w:r w:rsidDel="00F217D2">
          <w:delText>(</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 i</w:delText>
        </w:r>
        <w:r w:rsidDel="00F217D2">
          <w:rPr>
            <w:color w:val="666666"/>
          </w:rPr>
          <w:delText>+1</w:delText>
        </w:r>
        <w:r w:rsidDel="00F217D2">
          <w:delText xml:space="preserve">, </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 x1</w:delText>
        </w:r>
        <w:r w:rsidDel="00F217D2">
          <w:rPr>
            <w:color w:val="666666"/>
          </w:rPr>
          <w:delText>.</w:delText>
        </w:r>
        <w:r w:rsidDel="00F217D2">
          <w:delText xml:space="preserve">columns[important_features_list[i]], </w:delText>
        </w:r>
        <w:r w:rsidDel="00F217D2">
          <w:rPr>
            <w:color w:val="BA2121"/>
          </w:rPr>
          <w:delText>'</w:delText>
        </w:r>
        <w:r w:rsidDel="00F217D2">
          <w:rPr>
            <w:rFonts w:ascii="Courier New" w:eastAsia="Courier New" w:hAnsi="Courier New" w:cs="Courier New"/>
            <w:b/>
            <w:color w:val="AB5C1F"/>
          </w:rPr>
          <w:delText>\t</w:delText>
        </w:r>
        <w:r w:rsidDel="00F217D2">
          <w:rPr>
            <w:color w:val="BA2121"/>
          </w:rPr>
          <w:delText>'</w:delText>
        </w:r>
        <w:r w:rsidDel="00F217D2">
          <w:delText>,</w:delText>
        </w:r>
        <w:r w:rsidDel="00F217D2">
          <w:rPr>
            <w:color w:val="FF0000"/>
          </w:rPr>
          <w:delText>␣</w:delText>
        </w:r>
      </w:del>
    </w:p>
    <w:p w14:paraId="1C2BD70B" w14:textId="1E1F0344" w:rsidR="00CB7E31" w:rsidDel="00F217D2" w:rsidRDefault="00000000">
      <w:pPr>
        <w:spacing w:after="208"/>
        <w:ind w:left="885" w:right="197"/>
        <w:rPr>
          <w:del w:id="9456" w:author="Jose Eduardo VIU" w:date="2023-04-02T00:32:00Z"/>
        </w:rPr>
      </w:pPr>
      <w:del w:id="9457" w:author="Jose Eduardo VIU" w:date="2023-04-02T00:32:00Z">
        <w:r w:rsidDel="00F217D2">
          <w:rPr>
            <w:rFonts w:ascii="Times New Roman" w:eastAsia="Times New Roman" w:hAnsi="Times New Roman" w:cs="Times New Roman"/>
            <w:color w:val="FF0000"/>
            <w:sz w:val="12"/>
          </w:rPr>
          <w:delText>↪</w:delText>
        </w:r>
        <w:r w:rsidDel="00F217D2">
          <w:delText>important_features_dict</w:delText>
        </w:r>
        <w:r w:rsidDel="00F217D2">
          <w:rPr>
            <w:color w:val="666666"/>
          </w:rPr>
          <w:delText>.</w:delText>
        </w:r>
        <w:r w:rsidDel="00F217D2">
          <w:delText>get(important_features_list[i]))</w:delText>
        </w:r>
      </w:del>
    </w:p>
    <w:p w14:paraId="58E56F00" w14:textId="632678C0" w:rsidR="00CB7E31" w:rsidDel="00F217D2" w:rsidRDefault="00000000">
      <w:pPr>
        <w:ind w:left="628" w:right="197"/>
        <w:rPr>
          <w:del w:id="9458" w:author="Jose Eduardo VIU" w:date="2023-04-02T00:32:00Z"/>
        </w:rPr>
      </w:pPr>
      <w:del w:id="9459" w:author="Jose Eduardo VIU" w:date="2023-04-02T00:32:00Z">
        <w:r w:rsidDel="00F217D2">
          <w:delText>Las 10 características más relevantes para la regresión son:</w:delText>
        </w:r>
      </w:del>
    </w:p>
    <w:tbl>
      <w:tblPr>
        <w:tblStyle w:val="TableGrid"/>
        <w:tblW w:w="5155" w:type="dxa"/>
        <w:tblInd w:w="1549" w:type="dxa"/>
        <w:tblLayout w:type="fixed"/>
        <w:tblLook w:val="04A0" w:firstRow="1" w:lastRow="0" w:firstColumn="1" w:lastColumn="0" w:noHBand="0" w:noVBand="1"/>
      </w:tblPr>
      <w:tblGrid>
        <w:gridCol w:w="854"/>
        <w:gridCol w:w="1799"/>
        <w:gridCol w:w="2502"/>
      </w:tblGrid>
      <w:tr w:rsidR="00CB7E31" w:rsidDel="00F217D2" w14:paraId="4547AA8C" w14:textId="5C6DBB11">
        <w:trPr>
          <w:trHeight w:val="245"/>
          <w:del w:id="9460" w:author="Jose Eduardo VIU" w:date="2023-04-02T00:32:00Z"/>
        </w:trPr>
        <w:tc>
          <w:tcPr>
            <w:tcW w:w="854" w:type="dxa"/>
          </w:tcPr>
          <w:p w14:paraId="74E04111" w14:textId="727CA16D" w:rsidR="00CB7E31" w:rsidDel="00F217D2" w:rsidRDefault="00000000">
            <w:pPr>
              <w:suppressAutoHyphens w:val="0"/>
              <w:spacing w:after="0" w:line="259" w:lineRule="auto"/>
              <w:rPr>
                <w:del w:id="9461" w:author="Jose Eduardo VIU" w:date="2023-04-02T00:32:00Z"/>
              </w:rPr>
            </w:pPr>
            <w:del w:id="9462" w:author="Jose Eduardo VIU" w:date="2023-04-02T00:32:00Z">
              <w:r w:rsidDel="00F217D2">
                <w:delText>Orden</w:delText>
              </w:r>
            </w:del>
          </w:p>
        </w:tc>
        <w:tc>
          <w:tcPr>
            <w:tcW w:w="1799" w:type="dxa"/>
          </w:tcPr>
          <w:p w14:paraId="5A2D22DC" w14:textId="51771ED8" w:rsidR="00CB7E31" w:rsidDel="00F217D2" w:rsidRDefault="00000000">
            <w:pPr>
              <w:suppressAutoHyphens w:val="0"/>
              <w:spacing w:after="0" w:line="259" w:lineRule="auto"/>
              <w:rPr>
                <w:del w:id="9463" w:author="Jose Eduardo VIU" w:date="2023-04-02T00:32:00Z"/>
              </w:rPr>
            </w:pPr>
            <w:del w:id="9464" w:author="Jose Eduardo VIU" w:date="2023-04-02T00:32:00Z">
              <w:r w:rsidDel="00F217D2">
                <w:delText>Característica</w:delText>
              </w:r>
            </w:del>
          </w:p>
        </w:tc>
        <w:tc>
          <w:tcPr>
            <w:tcW w:w="2502" w:type="dxa"/>
          </w:tcPr>
          <w:p w14:paraId="109F2B2A" w14:textId="78BF42AC" w:rsidR="00CB7E31" w:rsidDel="00F217D2" w:rsidRDefault="00000000">
            <w:pPr>
              <w:suppressAutoHyphens w:val="0"/>
              <w:spacing w:after="0" w:line="259" w:lineRule="auto"/>
              <w:rPr>
                <w:del w:id="9465" w:author="Jose Eduardo VIU" w:date="2023-04-02T00:32:00Z"/>
              </w:rPr>
            </w:pPr>
            <w:del w:id="9466" w:author="Jose Eduardo VIU" w:date="2023-04-02T00:32:00Z">
              <w:r w:rsidDel="00F217D2">
                <w:delText>Importancia</w:delText>
              </w:r>
            </w:del>
          </w:p>
        </w:tc>
      </w:tr>
      <w:tr w:rsidR="00CB7E31" w:rsidDel="00F217D2" w14:paraId="23329548" w14:textId="419E2521">
        <w:trPr>
          <w:trHeight w:val="271"/>
          <w:del w:id="9467" w:author="Jose Eduardo VIU" w:date="2023-04-02T00:32:00Z"/>
        </w:trPr>
        <w:tc>
          <w:tcPr>
            <w:tcW w:w="854" w:type="dxa"/>
          </w:tcPr>
          <w:p w14:paraId="696690DA" w14:textId="53F1C143" w:rsidR="00CB7E31" w:rsidDel="00F217D2" w:rsidRDefault="00000000">
            <w:pPr>
              <w:suppressAutoHyphens w:val="0"/>
              <w:spacing w:after="0" w:line="259" w:lineRule="auto"/>
              <w:ind w:left="115"/>
              <w:rPr>
                <w:del w:id="9468" w:author="Jose Eduardo VIU" w:date="2023-04-02T00:32:00Z"/>
              </w:rPr>
            </w:pPr>
            <w:del w:id="9469" w:author="Jose Eduardo VIU" w:date="2023-04-02T00:32:00Z">
              <w:r w:rsidDel="00F217D2">
                <w:delText>1</w:delText>
              </w:r>
            </w:del>
          </w:p>
        </w:tc>
        <w:tc>
          <w:tcPr>
            <w:tcW w:w="1799" w:type="dxa"/>
          </w:tcPr>
          <w:p w14:paraId="1ECFECCA" w14:textId="3B5C1574" w:rsidR="00CB7E31" w:rsidDel="00F217D2" w:rsidRDefault="00000000">
            <w:pPr>
              <w:suppressAutoHyphens w:val="0"/>
              <w:spacing w:after="0" w:line="259" w:lineRule="auto"/>
              <w:ind w:left="115"/>
              <w:rPr>
                <w:del w:id="9470" w:author="Jose Eduardo VIU" w:date="2023-04-02T00:32:00Z"/>
              </w:rPr>
            </w:pPr>
            <w:del w:id="9471" w:author="Jose Eduardo VIU" w:date="2023-04-02T00:32:00Z">
              <w:r w:rsidDel="00F217D2">
                <w:delText>PesoRecMedio</w:delText>
              </w:r>
            </w:del>
          </w:p>
        </w:tc>
        <w:tc>
          <w:tcPr>
            <w:tcW w:w="2502" w:type="dxa"/>
          </w:tcPr>
          <w:p w14:paraId="29BBC2F2" w14:textId="3213EDFF" w:rsidR="00CB7E31" w:rsidDel="00F217D2" w:rsidRDefault="00000000">
            <w:pPr>
              <w:suppressAutoHyphens w:val="0"/>
              <w:spacing w:after="0" w:line="259" w:lineRule="auto"/>
              <w:ind w:left="114"/>
              <w:rPr>
                <w:del w:id="9472" w:author="Jose Eduardo VIU" w:date="2023-04-02T00:32:00Z"/>
              </w:rPr>
            </w:pPr>
            <w:del w:id="9473" w:author="Jose Eduardo VIU" w:date="2023-04-02T00:32:00Z">
              <w:r w:rsidDel="00F217D2">
                <w:delText>0.22822026064823203</w:delText>
              </w:r>
            </w:del>
          </w:p>
        </w:tc>
      </w:tr>
      <w:tr w:rsidR="00CB7E31" w:rsidDel="00F217D2" w14:paraId="4D951716" w14:textId="5A163485">
        <w:trPr>
          <w:trHeight w:val="271"/>
          <w:del w:id="9474" w:author="Jose Eduardo VIU" w:date="2023-04-02T00:32:00Z"/>
        </w:trPr>
        <w:tc>
          <w:tcPr>
            <w:tcW w:w="854" w:type="dxa"/>
          </w:tcPr>
          <w:p w14:paraId="6695BD0D" w14:textId="77B43200" w:rsidR="00CB7E31" w:rsidDel="00F217D2" w:rsidRDefault="00000000">
            <w:pPr>
              <w:suppressAutoHyphens w:val="0"/>
              <w:spacing w:after="0" w:line="259" w:lineRule="auto"/>
              <w:ind w:left="115"/>
              <w:rPr>
                <w:del w:id="9475" w:author="Jose Eduardo VIU" w:date="2023-04-02T00:32:00Z"/>
              </w:rPr>
            </w:pPr>
            <w:del w:id="9476" w:author="Jose Eduardo VIU" w:date="2023-04-02T00:32:00Z">
              <w:r w:rsidDel="00F217D2">
                <w:delText>2</w:delText>
              </w:r>
            </w:del>
          </w:p>
        </w:tc>
        <w:tc>
          <w:tcPr>
            <w:tcW w:w="1799" w:type="dxa"/>
          </w:tcPr>
          <w:p w14:paraId="19828A05" w14:textId="30F655D8" w:rsidR="00CB7E31" w:rsidDel="00F217D2" w:rsidRDefault="00000000">
            <w:pPr>
              <w:suppressAutoHyphens w:val="0"/>
              <w:spacing w:after="0" w:line="259" w:lineRule="auto"/>
              <w:ind w:left="115"/>
              <w:rPr>
                <w:del w:id="9477" w:author="Jose Eduardo VIU" w:date="2023-04-02T00:32:00Z"/>
              </w:rPr>
            </w:pPr>
            <w:del w:id="9478" w:author="Jose Eduardo VIU" w:date="2023-04-02T00:32:00Z">
              <w:r w:rsidDel="00F217D2">
                <w:delText>ct_raza_69</w:delText>
              </w:r>
            </w:del>
          </w:p>
        </w:tc>
        <w:tc>
          <w:tcPr>
            <w:tcW w:w="2502" w:type="dxa"/>
          </w:tcPr>
          <w:p w14:paraId="3FF5A3AE" w14:textId="6939664B" w:rsidR="00CB7E31" w:rsidDel="00F217D2" w:rsidRDefault="00000000">
            <w:pPr>
              <w:suppressAutoHyphens w:val="0"/>
              <w:spacing w:after="0" w:line="259" w:lineRule="auto"/>
              <w:ind w:left="115"/>
              <w:rPr>
                <w:del w:id="9479" w:author="Jose Eduardo VIU" w:date="2023-04-02T00:32:00Z"/>
              </w:rPr>
            </w:pPr>
            <w:del w:id="9480" w:author="Jose Eduardo VIU" w:date="2023-04-02T00:32:00Z">
              <w:r w:rsidDel="00F217D2">
                <w:delText>0.1153962404420927</w:delText>
              </w:r>
            </w:del>
          </w:p>
        </w:tc>
      </w:tr>
      <w:tr w:rsidR="00CB7E31" w:rsidDel="00F217D2" w14:paraId="3E066D8D" w14:textId="0AD02860">
        <w:trPr>
          <w:trHeight w:val="271"/>
          <w:del w:id="9481" w:author="Jose Eduardo VIU" w:date="2023-04-02T00:32:00Z"/>
        </w:trPr>
        <w:tc>
          <w:tcPr>
            <w:tcW w:w="854" w:type="dxa"/>
          </w:tcPr>
          <w:p w14:paraId="6BA38EC4" w14:textId="40AC1EA0" w:rsidR="00CB7E31" w:rsidDel="00F217D2" w:rsidRDefault="00000000">
            <w:pPr>
              <w:suppressAutoHyphens w:val="0"/>
              <w:spacing w:after="0" w:line="259" w:lineRule="auto"/>
              <w:ind w:left="115"/>
              <w:rPr>
                <w:del w:id="9482" w:author="Jose Eduardo VIU" w:date="2023-04-02T00:32:00Z"/>
              </w:rPr>
            </w:pPr>
            <w:del w:id="9483" w:author="Jose Eduardo VIU" w:date="2023-04-02T00:32:00Z">
              <w:r w:rsidDel="00F217D2">
                <w:delText>3</w:delText>
              </w:r>
            </w:del>
          </w:p>
        </w:tc>
        <w:tc>
          <w:tcPr>
            <w:tcW w:w="1799" w:type="dxa"/>
          </w:tcPr>
          <w:p w14:paraId="7CA8E4FE" w14:textId="2881BDAC" w:rsidR="00CB7E31" w:rsidDel="00F217D2" w:rsidRDefault="00000000">
            <w:pPr>
              <w:suppressAutoHyphens w:val="0"/>
              <w:spacing w:after="0" w:line="259" w:lineRule="auto"/>
              <w:ind w:left="115"/>
              <w:rPr>
                <w:del w:id="9484" w:author="Jose Eduardo VIU" w:date="2023-04-02T00:32:00Z"/>
              </w:rPr>
            </w:pPr>
            <w:del w:id="9485" w:author="Jose Eduardo VIU" w:date="2023-04-02T00:32:00Z">
              <w:r w:rsidDel="00F217D2">
                <w:delText>ct_tipo</w:delText>
              </w:r>
            </w:del>
          </w:p>
        </w:tc>
        <w:tc>
          <w:tcPr>
            <w:tcW w:w="2502" w:type="dxa"/>
          </w:tcPr>
          <w:p w14:paraId="7665E4C6" w14:textId="4D3F2736" w:rsidR="00CB7E31" w:rsidDel="00F217D2" w:rsidRDefault="00000000">
            <w:pPr>
              <w:suppressAutoHyphens w:val="0"/>
              <w:spacing w:after="0" w:line="259" w:lineRule="auto"/>
              <w:ind w:left="115"/>
              <w:rPr>
                <w:del w:id="9486" w:author="Jose Eduardo VIU" w:date="2023-04-02T00:32:00Z"/>
              </w:rPr>
            </w:pPr>
            <w:del w:id="9487" w:author="Jose Eduardo VIU" w:date="2023-04-02T00:32:00Z">
              <w:r w:rsidDel="00F217D2">
                <w:delText>0.11438670034793824</w:delText>
              </w:r>
            </w:del>
          </w:p>
        </w:tc>
      </w:tr>
      <w:tr w:rsidR="00CB7E31" w:rsidDel="00F217D2" w14:paraId="3DEC4526" w14:textId="0F5354FC">
        <w:trPr>
          <w:trHeight w:val="271"/>
          <w:del w:id="9488" w:author="Jose Eduardo VIU" w:date="2023-04-02T00:32:00Z"/>
        </w:trPr>
        <w:tc>
          <w:tcPr>
            <w:tcW w:w="854" w:type="dxa"/>
          </w:tcPr>
          <w:p w14:paraId="17A58A2D" w14:textId="7A440A59" w:rsidR="00CB7E31" w:rsidDel="00F217D2" w:rsidRDefault="00000000">
            <w:pPr>
              <w:suppressAutoHyphens w:val="0"/>
              <w:spacing w:after="0" w:line="259" w:lineRule="auto"/>
              <w:ind w:left="115"/>
              <w:rPr>
                <w:del w:id="9489" w:author="Jose Eduardo VIU" w:date="2023-04-02T00:32:00Z"/>
              </w:rPr>
            </w:pPr>
            <w:del w:id="9490" w:author="Jose Eduardo VIU" w:date="2023-04-02T00:32:00Z">
              <w:r w:rsidDel="00F217D2">
                <w:delText>4</w:delText>
              </w:r>
            </w:del>
          </w:p>
        </w:tc>
        <w:tc>
          <w:tcPr>
            <w:tcW w:w="1799" w:type="dxa"/>
          </w:tcPr>
          <w:p w14:paraId="44B28C8E" w14:textId="0EB460F7" w:rsidR="00CB7E31" w:rsidDel="00F217D2" w:rsidRDefault="00000000">
            <w:pPr>
              <w:suppressAutoHyphens w:val="0"/>
              <w:spacing w:after="0" w:line="259" w:lineRule="auto"/>
              <w:ind w:left="115"/>
              <w:rPr>
                <w:del w:id="9491" w:author="Jose Eduardo VIU" w:date="2023-04-02T00:32:00Z"/>
              </w:rPr>
            </w:pPr>
            <w:del w:id="9492" w:author="Jose Eduardo VIU" w:date="2023-04-02T00:32:00Z">
              <w:r w:rsidDel="00F217D2">
                <w:delText>PesoEntMedio</w:delText>
              </w:r>
            </w:del>
          </w:p>
        </w:tc>
        <w:tc>
          <w:tcPr>
            <w:tcW w:w="2502" w:type="dxa"/>
          </w:tcPr>
          <w:p w14:paraId="10C703DF" w14:textId="3637A21F" w:rsidR="00CB7E31" w:rsidDel="00F217D2" w:rsidRDefault="00000000">
            <w:pPr>
              <w:suppressAutoHyphens w:val="0"/>
              <w:spacing w:after="0" w:line="259" w:lineRule="auto"/>
              <w:ind w:left="114"/>
              <w:rPr>
                <w:del w:id="9493" w:author="Jose Eduardo VIU" w:date="2023-04-02T00:32:00Z"/>
              </w:rPr>
            </w:pPr>
            <w:del w:id="9494" w:author="Jose Eduardo VIU" w:date="2023-04-02T00:32:00Z">
              <w:r w:rsidDel="00F217D2">
                <w:delText>0.08694802628728203</w:delText>
              </w:r>
            </w:del>
          </w:p>
        </w:tc>
      </w:tr>
      <w:tr w:rsidR="00CB7E31" w:rsidDel="00F217D2" w14:paraId="472118DE" w14:textId="6AE75BC4">
        <w:trPr>
          <w:trHeight w:val="271"/>
          <w:del w:id="9495" w:author="Jose Eduardo VIU" w:date="2023-04-02T00:32:00Z"/>
        </w:trPr>
        <w:tc>
          <w:tcPr>
            <w:tcW w:w="854" w:type="dxa"/>
          </w:tcPr>
          <w:p w14:paraId="2C25930E" w14:textId="3252F44D" w:rsidR="00CB7E31" w:rsidDel="00F217D2" w:rsidRDefault="00000000">
            <w:pPr>
              <w:suppressAutoHyphens w:val="0"/>
              <w:spacing w:after="0" w:line="259" w:lineRule="auto"/>
              <w:ind w:left="115"/>
              <w:rPr>
                <w:del w:id="9496" w:author="Jose Eduardo VIU" w:date="2023-04-02T00:32:00Z"/>
              </w:rPr>
            </w:pPr>
            <w:del w:id="9497" w:author="Jose Eduardo VIU" w:date="2023-04-02T00:32:00Z">
              <w:r w:rsidDel="00F217D2">
                <w:delText>5</w:delText>
              </w:r>
            </w:del>
          </w:p>
        </w:tc>
        <w:tc>
          <w:tcPr>
            <w:tcW w:w="1799" w:type="dxa"/>
          </w:tcPr>
          <w:p w14:paraId="3887482B" w14:textId="5FEB3DA1" w:rsidR="00CB7E31" w:rsidDel="00F217D2" w:rsidRDefault="00000000">
            <w:pPr>
              <w:suppressAutoHyphens w:val="0"/>
              <w:spacing w:after="0" w:line="259" w:lineRule="auto"/>
              <w:ind w:left="115"/>
              <w:rPr>
                <w:del w:id="9498" w:author="Jose Eduardo VIU" w:date="2023-04-02T00:32:00Z"/>
              </w:rPr>
            </w:pPr>
            <w:del w:id="9499" w:author="Jose Eduardo VIU" w:date="2023-04-02T00:32:00Z">
              <w:r w:rsidDel="00F217D2">
                <w:delText>IncPeso</w:delText>
              </w:r>
            </w:del>
          </w:p>
        </w:tc>
        <w:tc>
          <w:tcPr>
            <w:tcW w:w="2502" w:type="dxa"/>
          </w:tcPr>
          <w:p w14:paraId="38E8696C" w14:textId="74689349" w:rsidR="00CB7E31" w:rsidDel="00F217D2" w:rsidRDefault="00000000">
            <w:pPr>
              <w:suppressAutoHyphens w:val="0"/>
              <w:spacing w:after="0" w:line="259" w:lineRule="auto"/>
              <w:ind w:left="115"/>
              <w:rPr>
                <w:del w:id="9500" w:author="Jose Eduardo VIU" w:date="2023-04-02T00:32:00Z"/>
              </w:rPr>
            </w:pPr>
            <w:del w:id="9501" w:author="Jose Eduardo VIU" w:date="2023-04-02T00:32:00Z">
              <w:r w:rsidDel="00F217D2">
                <w:delText>0.07274022404653528</w:delText>
              </w:r>
            </w:del>
          </w:p>
        </w:tc>
      </w:tr>
      <w:tr w:rsidR="00CB7E31" w:rsidDel="00F217D2" w14:paraId="4C067BC9" w14:textId="194BB33C">
        <w:trPr>
          <w:trHeight w:val="271"/>
          <w:del w:id="9502" w:author="Jose Eduardo VIU" w:date="2023-04-02T00:32:00Z"/>
        </w:trPr>
        <w:tc>
          <w:tcPr>
            <w:tcW w:w="854" w:type="dxa"/>
          </w:tcPr>
          <w:p w14:paraId="5BC3E52C" w14:textId="6420382B" w:rsidR="00CB7E31" w:rsidDel="00F217D2" w:rsidRDefault="00000000">
            <w:pPr>
              <w:suppressAutoHyphens w:val="0"/>
              <w:spacing w:after="0" w:line="259" w:lineRule="auto"/>
              <w:ind w:left="115"/>
              <w:rPr>
                <w:del w:id="9503" w:author="Jose Eduardo VIU" w:date="2023-04-02T00:32:00Z"/>
              </w:rPr>
            </w:pPr>
            <w:del w:id="9504" w:author="Jose Eduardo VIU" w:date="2023-04-02T00:32:00Z">
              <w:r w:rsidDel="00F217D2">
                <w:delText>6</w:delText>
              </w:r>
            </w:del>
          </w:p>
        </w:tc>
        <w:tc>
          <w:tcPr>
            <w:tcW w:w="1799" w:type="dxa"/>
          </w:tcPr>
          <w:p w14:paraId="053BB1BD" w14:textId="7E9E83C0" w:rsidR="00CB7E31" w:rsidDel="00F217D2" w:rsidRDefault="00000000">
            <w:pPr>
              <w:suppressAutoHyphens w:val="0"/>
              <w:spacing w:after="0" w:line="259" w:lineRule="auto"/>
              <w:ind w:left="115"/>
              <w:rPr>
                <w:del w:id="9505" w:author="Jose Eduardo VIU" w:date="2023-04-02T00:32:00Z"/>
              </w:rPr>
            </w:pPr>
            <w:del w:id="9506" w:author="Jose Eduardo VIU" w:date="2023-04-02T00:32:00Z">
              <w:r w:rsidDel="00F217D2">
                <w:delText>PorcHembras</w:delText>
              </w:r>
            </w:del>
          </w:p>
        </w:tc>
        <w:tc>
          <w:tcPr>
            <w:tcW w:w="2502" w:type="dxa"/>
          </w:tcPr>
          <w:p w14:paraId="5E1E5096" w14:textId="58358C14" w:rsidR="00CB7E31" w:rsidDel="00F217D2" w:rsidRDefault="00000000">
            <w:pPr>
              <w:suppressAutoHyphens w:val="0"/>
              <w:spacing w:after="0" w:line="259" w:lineRule="auto"/>
              <w:ind w:left="114"/>
              <w:rPr>
                <w:del w:id="9507" w:author="Jose Eduardo VIU" w:date="2023-04-02T00:32:00Z"/>
              </w:rPr>
            </w:pPr>
            <w:del w:id="9508" w:author="Jose Eduardo VIU" w:date="2023-04-02T00:32:00Z">
              <w:r w:rsidDel="00F217D2">
                <w:delText>0.06325723671377499</w:delText>
              </w:r>
            </w:del>
          </w:p>
        </w:tc>
      </w:tr>
      <w:tr w:rsidR="00CB7E31" w:rsidDel="00F217D2" w14:paraId="0BB1BD97" w14:textId="594DCABF">
        <w:trPr>
          <w:trHeight w:val="271"/>
          <w:del w:id="9509" w:author="Jose Eduardo VIU" w:date="2023-04-02T00:32:00Z"/>
        </w:trPr>
        <w:tc>
          <w:tcPr>
            <w:tcW w:w="854" w:type="dxa"/>
          </w:tcPr>
          <w:p w14:paraId="2FC79A13" w14:textId="783F56CE" w:rsidR="00CB7E31" w:rsidDel="00F217D2" w:rsidRDefault="00000000">
            <w:pPr>
              <w:suppressAutoHyphens w:val="0"/>
              <w:spacing w:after="0" w:line="259" w:lineRule="auto"/>
              <w:ind w:left="115"/>
              <w:rPr>
                <w:del w:id="9510" w:author="Jose Eduardo VIU" w:date="2023-04-02T00:32:00Z"/>
              </w:rPr>
            </w:pPr>
            <w:del w:id="9511" w:author="Jose Eduardo VIU" w:date="2023-04-02T00:32:00Z">
              <w:r w:rsidDel="00F217D2">
                <w:delText>7</w:delText>
              </w:r>
            </w:del>
          </w:p>
        </w:tc>
        <w:tc>
          <w:tcPr>
            <w:tcW w:w="1799" w:type="dxa"/>
          </w:tcPr>
          <w:p w14:paraId="176E8C64" w14:textId="502BFE97" w:rsidR="00CB7E31" w:rsidDel="00F217D2" w:rsidRDefault="00000000">
            <w:pPr>
              <w:suppressAutoHyphens w:val="0"/>
              <w:spacing w:after="0" w:line="259" w:lineRule="auto"/>
              <w:ind w:left="115"/>
              <w:rPr>
                <w:del w:id="9512" w:author="Jose Eduardo VIU" w:date="2023-04-02T00:32:00Z"/>
              </w:rPr>
            </w:pPr>
            <w:del w:id="9513" w:author="Jose Eduardo VIU" w:date="2023-04-02T00:32:00Z">
              <w:r w:rsidDel="00F217D2">
                <w:delText>semanaEntrada</w:delText>
              </w:r>
            </w:del>
          </w:p>
        </w:tc>
        <w:tc>
          <w:tcPr>
            <w:tcW w:w="2502" w:type="dxa"/>
          </w:tcPr>
          <w:p w14:paraId="070CA8BB" w14:textId="2BA44DEA" w:rsidR="00CB7E31" w:rsidDel="00F217D2" w:rsidRDefault="00000000">
            <w:pPr>
              <w:suppressAutoHyphens w:val="0"/>
              <w:spacing w:after="0" w:line="259" w:lineRule="auto"/>
              <w:ind w:left="114"/>
              <w:rPr>
                <w:del w:id="9514" w:author="Jose Eduardo VIU" w:date="2023-04-02T00:32:00Z"/>
              </w:rPr>
            </w:pPr>
            <w:del w:id="9515" w:author="Jose Eduardo VIU" w:date="2023-04-02T00:32:00Z">
              <w:r w:rsidDel="00F217D2">
                <w:delText>0.05678781772447855</w:delText>
              </w:r>
            </w:del>
          </w:p>
        </w:tc>
      </w:tr>
      <w:tr w:rsidR="00CB7E31" w:rsidDel="00F217D2" w14:paraId="18D98C9B" w14:textId="2AA36BEA">
        <w:trPr>
          <w:trHeight w:val="271"/>
          <w:del w:id="9516" w:author="Jose Eduardo VIU" w:date="2023-04-02T00:32:00Z"/>
        </w:trPr>
        <w:tc>
          <w:tcPr>
            <w:tcW w:w="854" w:type="dxa"/>
          </w:tcPr>
          <w:p w14:paraId="3CC3116A" w14:textId="62F615E1" w:rsidR="00CB7E31" w:rsidDel="00F217D2" w:rsidRDefault="00000000">
            <w:pPr>
              <w:suppressAutoHyphens w:val="0"/>
              <w:spacing w:after="0" w:line="259" w:lineRule="auto"/>
              <w:ind w:left="115"/>
              <w:rPr>
                <w:del w:id="9517" w:author="Jose Eduardo VIU" w:date="2023-04-02T00:32:00Z"/>
              </w:rPr>
            </w:pPr>
            <w:del w:id="9518" w:author="Jose Eduardo VIU" w:date="2023-04-02T00:32:00Z">
              <w:r w:rsidDel="00F217D2">
                <w:delText>8</w:delText>
              </w:r>
            </w:del>
          </w:p>
        </w:tc>
        <w:tc>
          <w:tcPr>
            <w:tcW w:w="1799" w:type="dxa"/>
          </w:tcPr>
          <w:p w14:paraId="227FD4E5" w14:textId="72BDCD3E" w:rsidR="00CB7E31" w:rsidDel="00F217D2" w:rsidRDefault="00000000">
            <w:pPr>
              <w:suppressAutoHyphens w:val="0"/>
              <w:spacing w:after="0" w:line="259" w:lineRule="auto"/>
              <w:ind w:left="115"/>
              <w:rPr>
                <w:del w:id="9519" w:author="Jose Eduardo VIU" w:date="2023-04-02T00:32:00Z"/>
              </w:rPr>
            </w:pPr>
            <w:del w:id="9520" w:author="Jose Eduardo VIU" w:date="2023-04-02T00:32:00Z">
              <w:r w:rsidDel="00F217D2">
                <w:delText>NumAnimales</w:delText>
              </w:r>
            </w:del>
          </w:p>
        </w:tc>
        <w:tc>
          <w:tcPr>
            <w:tcW w:w="2502" w:type="dxa"/>
          </w:tcPr>
          <w:p w14:paraId="1D171050" w14:textId="692424C4" w:rsidR="00CB7E31" w:rsidDel="00F217D2" w:rsidRDefault="00000000">
            <w:pPr>
              <w:suppressAutoHyphens w:val="0"/>
              <w:spacing w:after="0" w:line="259" w:lineRule="auto"/>
              <w:ind w:left="114"/>
              <w:rPr>
                <w:del w:id="9521" w:author="Jose Eduardo VIU" w:date="2023-04-02T00:32:00Z"/>
              </w:rPr>
            </w:pPr>
            <w:del w:id="9522" w:author="Jose Eduardo VIU" w:date="2023-04-02T00:32:00Z">
              <w:r w:rsidDel="00F217D2">
                <w:delText>0.04124358743077506</w:delText>
              </w:r>
            </w:del>
          </w:p>
        </w:tc>
      </w:tr>
      <w:tr w:rsidR="00CB7E31" w:rsidDel="00F217D2" w14:paraId="5E0AF783" w14:textId="53DBF071">
        <w:trPr>
          <w:trHeight w:val="245"/>
          <w:del w:id="9523" w:author="Jose Eduardo VIU" w:date="2023-04-02T00:32:00Z"/>
        </w:trPr>
        <w:tc>
          <w:tcPr>
            <w:tcW w:w="854" w:type="dxa"/>
          </w:tcPr>
          <w:p w14:paraId="6CF3CAFB" w14:textId="0B749478" w:rsidR="00CB7E31" w:rsidDel="00F217D2" w:rsidRDefault="00000000">
            <w:pPr>
              <w:suppressAutoHyphens w:val="0"/>
              <w:spacing w:after="0" w:line="259" w:lineRule="auto"/>
              <w:ind w:left="115"/>
              <w:rPr>
                <w:del w:id="9524" w:author="Jose Eduardo VIU" w:date="2023-04-02T00:32:00Z"/>
              </w:rPr>
            </w:pPr>
            <w:del w:id="9525" w:author="Jose Eduardo VIU" w:date="2023-04-02T00:32:00Z">
              <w:r w:rsidDel="00F217D2">
                <w:delText>9</w:delText>
              </w:r>
            </w:del>
          </w:p>
        </w:tc>
        <w:tc>
          <w:tcPr>
            <w:tcW w:w="1799" w:type="dxa"/>
          </w:tcPr>
          <w:p w14:paraId="5FBEF39F" w14:textId="7D603DB3" w:rsidR="00CB7E31" w:rsidDel="00F217D2" w:rsidRDefault="00000000">
            <w:pPr>
              <w:suppressAutoHyphens w:val="0"/>
              <w:spacing w:after="0" w:line="259" w:lineRule="auto"/>
              <w:ind w:left="115"/>
              <w:rPr>
                <w:del w:id="9526" w:author="Jose Eduardo VIU" w:date="2023-04-02T00:32:00Z"/>
              </w:rPr>
            </w:pPr>
            <w:del w:id="9527" w:author="Jose Eduardo VIU" w:date="2023-04-02T00:32:00Z">
              <w:r w:rsidDel="00F217D2">
                <w:delText>ct_raza_93</w:delText>
              </w:r>
            </w:del>
          </w:p>
        </w:tc>
        <w:tc>
          <w:tcPr>
            <w:tcW w:w="2502" w:type="dxa"/>
          </w:tcPr>
          <w:p w14:paraId="3B94FF17" w14:textId="647ABE1B" w:rsidR="00CB7E31" w:rsidDel="00F217D2" w:rsidRDefault="00000000">
            <w:pPr>
              <w:suppressAutoHyphens w:val="0"/>
              <w:spacing w:after="0" w:line="259" w:lineRule="auto"/>
              <w:ind w:left="115"/>
              <w:rPr>
                <w:del w:id="9528" w:author="Jose Eduardo VIU" w:date="2023-04-02T00:32:00Z"/>
              </w:rPr>
            </w:pPr>
            <w:del w:id="9529" w:author="Jose Eduardo VIU" w:date="2023-04-02T00:32:00Z">
              <w:r w:rsidDel="00F217D2">
                <w:delText>0.040755746297112934</w:delText>
              </w:r>
            </w:del>
          </w:p>
        </w:tc>
      </w:tr>
    </w:tbl>
    <w:p w14:paraId="65C6347B" w14:textId="1E7892D2" w:rsidR="00CB7E31" w:rsidDel="00F217D2" w:rsidRDefault="00000000">
      <w:pPr>
        <w:tabs>
          <w:tab w:val="center" w:pos="1778"/>
          <w:tab w:val="center" w:pos="2866"/>
          <w:tab w:val="center" w:pos="4584"/>
        </w:tabs>
        <w:spacing w:after="313"/>
        <w:rPr>
          <w:del w:id="9530" w:author="Jose Eduardo VIU" w:date="2023-04-02T00:32:00Z"/>
        </w:rPr>
      </w:pPr>
      <w:del w:id="9531" w:author="Jose Eduardo VIU" w:date="2023-04-02T00:32:00Z">
        <w:r w:rsidDel="00F217D2">
          <w:rPr>
            <w:rFonts w:ascii="Calibri" w:eastAsia="Calibri" w:hAnsi="Calibri" w:cs="Calibri"/>
          </w:rPr>
          <w:tab/>
        </w:r>
        <w:r w:rsidDel="00F217D2">
          <w:delText>10</w:delText>
        </w:r>
        <w:r w:rsidDel="00F217D2">
          <w:tab/>
          <w:delText>bajas</w:delText>
        </w:r>
        <w:r w:rsidDel="00F217D2">
          <w:tab/>
          <w:delText>0.04064345282866445</w:delText>
        </w:r>
      </w:del>
    </w:p>
    <w:p w14:paraId="7FD82EFE" w14:textId="67381484" w:rsidR="00CB7E31" w:rsidDel="00F217D2" w:rsidRDefault="00000000">
      <w:pPr>
        <w:pStyle w:val="Ttulo3"/>
        <w:rPr>
          <w:del w:id="9532" w:author="Jose Eduardo VIU" w:date="2023-04-02T00:32:00Z"/>
        </w:rPr>
      </w:pPr>
      <w:del w:id="9533" w:author="Jose Eduardo VIU" w:date="2023-04-02T00:32:00Z">
        <w:r w:rsidDel="00F217D2">
          <w:delText>Optimización de Hiperparámetros</w:delText>
        </w:r>
      </w:del>
    </w:p>
    <w:p w14:paraId="238FBE16" w14:textId="2FAB40E6" w:rsidR="00CB7E31" w:rsidDel="00F217D2" w:rsidRDefault="00000000">
      <w:pPr>
        <w:spacing w:after="184" w:line="256" w:lineRule="auto"/>
        <w:ind w:left="628"/>
        <w:rPr>
          <w:del w:id="9534" w:author="Jose Eduardo VIU" w:date="2023-04-02T00:32:00Z"/>
        </w:rPr>
      </w:pPr>
      <w:del w:id="9535" w:author="Jose Eduardo VIU" w:date="2023-04-02T00:32:00Z">
        <w:r w:rsidDel="00F217D2">
          <w:rPr>
            <w:rFonts w:ascii="Times New Roman" w:eastAsia="Times New Roman" w:hAnsi="Times New Roman" w:cs="Times New Roman"/>
          </w:rPr>
          <w:delText>Intentamos ver hasta dónde se pueden optimizar los hiperparámetros haciendo uso de una búsqueda aleatoria entre una gran variadead de valores de esos hiperparámetros.</w:delText>
        </w:r>
      </w:del>
    </w:p>
    <w:p w14:paraId="5C7C168D" w14:textId="185057AF" w:rsidR="00CB7E31" w:rsidDel="00F217D2" w:rsidRDefault="00000000">
      <w:pPr>
        <w:pStyle w:val="Ttulo4"/>
        <w:rPr>
          <w:del w:id="9536" w:author="Jose Eduardo VIU" w:date="2023-04-02T00:32:00Z"/>
        </w:rPr>
      </w:pPr>
      <w:del w:id="9537" w:author="Jose Eduardo VIU" w:date="2023-04-02T00:32:00Z">
        <w:r w:rsidDel="00F217D2">
          <w:delText>Definir hiperparámetros a optimizar y con qué posibles valores</w:delText>
        </w:r>
      </w:del>
    </w:p>
    <w:p w14:paraId="1F7A00C8" w14:textId="010FCD07" w:rsidR="00CB7E31" w:rsidDel="00F217D2" w:rsidRDefault="00000000">
      <w:pPr>
        <w:spacing w:after="5" w:line="268" w:lineRule="auto"/>
        <w:ind w:left="697" w:right="1835" w:hanging="712"/>
        <w:rPr>
          <w:del w:id="9538" w:author="Jose Eduardo VIU" w:date="2023-04-02T00:32:00Z"/>
        </w:rPr>
      </w:pPr>
      <w:del w:id="9539" w:author="Jose Eduardo VIU" w:date="2023-04-02T00:32:00Z">
        <w:r>
          <w:rPr>
            <w:noProof/>
          </w:rPr>
          <w:pict w14:anchorId="3C8696E3">
            <v:group id="Group 19941" o:spid="_x0000_s2083" style="position:absolute;left:0;text-align:left;margin-left:31.65pt;margin-top:-3pt;width:468pt;height:128.95pt;z-index:-503316291" coordsize="59436,16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" o:allowincell="f">
              <v:shape id="Forma libre: forma 960" o:spid="_x0000_s2084" style="position:absolute;width:59436;height:16376;visibility:visible;mso-wrap-style:square;v-text-anchor:top" coordsize="16510,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" path="m70,l16440,v39,,70,31,70,70l16510,4480v,39,-31,70,-70,70l70,4550c31,4550,,4519,,4480l,70c,31,31,,70,xe" fillcolor="#cfcfcf" stroked="f" strokeweight="0">
                <v:path arrowok="t"/>
              </v:shape>
              <v:shape id="Forma libre: forma 961" o:spid="_x0000_s2085" style="position:absolute;left:126;top:126;width:59180;height:16128;visibility:visible;mso-wrap-style:square;v-text-anchor:top" coordsize="16439,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" path="m35,l16405,v19,,35,16,35,35l16440,4445v,19,-16,35,-35,35l35,4480c16,4480,,4464,,4445l,35c,16,16,,35,xe" fillcolor="#f7f7f7" stroked="f" strokeweight="0">
                <v:path arrowok="t"/>
              </v:shape>
            </v:group>
          </w:pict>
        </w:r>
        <w:r w:rsidR="007341E8" w:rsidDel="00F217D2">
          <w:rPr>
            <w:color w:val="303F9F"/>
          </w:rPr>
          <w:delText xml:space="preserve">[58]: </w:delText>
        </w:r>
        <w:r w:rsidR="007341E8" w:rsidDel="00F217D2">
          <w:rPr>
            <w:rFonts w:ascii="Courier New" w:eastAsia="Courier New" w:hAnsi="Courier New" w:cs="Courier New"/>
            <w:i/>
            <w:color w:val="3D7A7A"/>
          </w:rPr>
          <w:delText xml:space="preserve"># Hago una optimización de los hiperparámetros para RandomForest </w:delText>
        </w:r>
        <w:r w:rsidR="007341E8" w:rsidDel="00F217D2">
          <w:rPr>
            <w:rFonts w:ascii="Courier New" w:eastAsia="Courier New" w:hAnsi="Courier New" w:cs="Courier New"/>
            <w:b/>
            <w:color w:val="007F00"/>
          </w:rPr>
          <w:delText xml:space="preserve">from </w:delText>
        </w:r>
        <w:r w:rsidR="007341E8" w:rsidDel="00F217D2">
          <w:rPr>
            <w:rFonts w:ascii="Courier New" w:eastAsia="Courier New" w:hAnsi="Courier New" w:cs="Courier New"/>
            <w:b/>
            <w:color w:val="0000FF"/>
          </w:rPr>
          <w:delText xml:space="preserve">sklearn.model_selection </w:delText>
        </w:r>
        <w:r w:rsidR="007341E8" w:rsidDel="00F217D2">
          <w:rPr>
            <w:rFonts w:ascii="Courier New" w:eastAsia="Courier New" w:hAnsi="Courier New" w:cs="Courier New"/>
            <w:b/>
            <w:color w:val="007F00"/>
          </w:rPr>
          <w:delText xml:space="preserve">import </w:delText>
        </w:r>
        <w:r w:rsidR="007341E8" w:rsidDel="00F217D2">
          <w:delText xml:space="preserve">RandomizedSearchCV random_grid </w:delText>
        </w:r>
        <w:r w:rsidR="007341E8" w:rsidDel="00F217D2">
          <w:rPr>
            <w:color w:val="666666"/>
          </w:rPr>
          <w:delText xml:space="preserve">= </w:delText>
        </w:r>
        <w:r w:rsidR="007341E8" w:rsidDel="00F217D2">
          <w:delText>{</w:delText>
        </w:r>
        <w:r w:rsidR="007341E8" w:rsidDel="00F217D2">
          <w:rPr>
            <w:color w:val="BA2121"/>
          </w:rPr>
          <w:delText>'bootstrap'</w:delText>
        </w:r>
        <w:r w:rsidR="007341E8" w:rsidDel="00F217D2">
          <w:delText>: [</w:delText>
        </w:r>
        <w:r w:rsidR="007341E8" w:rsidDel="00F217D2">
          <w:rPr>
            <w:rFonts w:ascii="Courier New" w:eastAsia="Courier New" w:hAnsi="Courier New" w:cs="Courier New"/>
            <w:b/>
            <w:color w:val="007F00"/>
          </w:rPr>
          <w:delText>True</w:delText>
        </w:r>
        <w:r w:rsidR="007341E8" w:rsidDel="00F217D2">
          <w:delText xml:space="preserve">, </w:delText>
        </w:r>
        <w:r w:rsidR="007341E8" w:rsidDel="00F217D2">
          <w:rPr>
            <w:rFonts w:ascii="Courier New" w:eastAsia="Courier New" w:hAnsi="Courier New" w:cs="Courier New"/>
            <w:b/>
            <w:color w:val="007F00"/>
          </w:rPr>
          <w:delText>False</w:delText>
        </w:r>
        <w:r w:rsidR="007341E8" w:rsidDel="00F217D2">
          <w:delText>],</w:delText>
        </w:r>
      </w:del>
    </w:p>
    <w:p w14:paraId="267CBF2A" w14:textId="5E6A6C57" w:rsidR="00CB7E31" w:rsidDel="00F217D2" w:rsidRDefault="00000000">
      <w:pPr>
        <w:spacing w:after="32" w:line="264" w:lineRule="auto"/>
        <w:ind w:left="2440"/>
        <w:rPr>
          <w:del w:id="9540" w:author="Jose Eduardo VIU" w:date="2023-04-02T00:32:00Z"/>
        </w:rPr>
      </w:pPr>
      <w:del w:id="9541" w:author="Jose Eduardo VIU" w:date="2023-04-02T00:32:00Z">
        <w:r w:rsidDel="00F217D2">
          <w:rPr>
            <w:color w:val="BA2121"/>
          </w:rPr>
          <w:delText>'max_depth'</w:delText>
        </w:r>
        <w:r w:rsidDel="00F217D2">
          <w:delText>: [</w:delText>
        </w:r>
        <w:r w:rsidDel="00F217D2">
          <w:rPr>
            <w:color w:val="666666"/>
          </w:rPr>
          <w:delText>10</w:delText>
        </w:r>
        <w:r w:rsidDel="00F217D2">
          <w:delText xml:space="preserve">, </w:delText>
        </w:r>
        <w:r w:rsidDel="00F217D2">
          <w:rPr>
            <w:color w:val="666666"/>
          </w:rPr>
          <w:delText>20</w:delText>
        </w:r>
        <w:r w:rsidDel="00F217D2">
          <w:delText xml:space="preserve">, </w:delText>
        </w:r>
        <w:r w:rsidDel="00F217D2">
          <w:rPr>
            <w:color w:val="666666"/>
          </w:rPr>
          <w:delText>30</w:delText>
        </w:r>
        <w:r w:rsidDel="00F217D2">
          <w:delText xml:space="preserve">, </w:delText>
        </w:r>
        <w:r w:rsidDel="00F217D2">
          <w:rPr>
            <w:color w:val="666666"/>
          </w:rPr>
          <w:delText>40</w:delText>
        </w:r>
        <w:r w:rsidDel="00F217D2">
          <w:delText xml:space="preserve">, </w:delText>
        </w:r>
        <w:r w:rsidDel="00F217D2">
          <w:rPr>
            <w:color w:val="666666"/>
          </w:rPr>
          <w:delText>50</w:delText>
        </w:r>
        <w:r w:rsidDel="00F217D2">
          <w:delText xml:space="preserve">, </w:delText>
        </w:r>
        <w:r w:rsidDel="00F217D2">
          <w:rPr>
            <w:color w:val="666666"/>
          </w:rPr>
          <w:delText>60</w:delText>
        </w:r>
        <w:r w:rsidDel="00F217D2">
          <w:delText xml:space="preserve">, </w:delText>
        </w:r>
        <w:r w:rsidDel="00F217D2">
          <w:rPr>
            <w:color w:val="666666"/>
          </w:rPr>
          <w:delText>70</w:delText>
        </w:r>
        <w:r w:rsidDel="00F217D2">
          <w:delText xml:space="preserve">, </w:delText>
        </w:r>
        <w:r w:rsidDel="00F217D2">
          <w:rPr>
            <w:color w:val="666666"/>
          </w:rPr>
          <w:delText>80</w:delText>
        </w:r>
        <w:r w:rsidDel="00F217D2">
          <w:delText xml:space="preserve">, </w:delText>
        </w:r>
        <w:r w:rsidDel="00F217D2">
          <w:rPr>
            <w:color w:val="666666"/>
          </w:rPr>
          <w:delText>90</w:delText>
        </w:r>
        <w:r w:rsidDel="00F217D2">
          <w:delText xml:space="preserve">, </w:delText>
        </w:r>
        <w:r w:rsidDel="00F217D2">
          <w:rPr>
            <w:color w:val="666666"/>
          </w:rPr>
          <w:delText>100</w:delText>
        </w:r>
        <w:r w:rsidDel="00F217D2">
          <w:delText xml:space="preserve">, </w:delText>
        </w:r>
        <w:r w:rsidDel="00F217D2">
          <w:rPr>
            <w:color w:val="666666"/>
          </w:rPr>
          <w:delText>110</w:delText>
        </w:r>
        <w:r w:rsidDel="00F217D2">
          <w:delText>,</w:delText>
        </w:r>
        <w:r w:rsidDel="00F217D2">
          <w:rPr>
            <w:color w:val="FF0000"/>
          </w:rPr>
          <w:delText>␣</w:delText>
        </w:r>
      </w:del>
    </w:p>
    <w:p w14:paraId="1ABE852D" w14:textId="79E1A26D" w:rsidR="00CB7E31" w:rsidDel="00F217D2" w:rsidRDefault="00000000">
      <w:pPr>
        <w:spacing w:after="36" w:line="259" w:lineRule="auto"/>
        <w:ind w:left="875"/>
        <w:rPr>
          <w:del w:id="9542" w:author="Jose Eduardo VIU" w:date="2023-04-02T00:32:00Z"/>
        </w:rPr>
      </w:pPr>
      <w:del w:id="9543" w:author="Jose Eduardo VIU" w:date="2023-04-02T00:32:00Z">
        <w:r w:rsidDel="00F217D2">
          <w:rPr>
            <w:rFonts w:ascii="Times New Roman" w:eastAsia="Times New Roman" w:hAnsi="Times New Roman" w:cs="Times New Roman"/>
            <w:color w:val="FF0000"/>
            <w:sz w:val="12"/>
          </w:rPr>
          <w:delText>↪</w:delText>
        </w:r>
        <w:r w:rsidDel="00F217D2">
          <w:rPr>
            <w:rFonts w:ascii="Courier New" w:eastAsia="Courier New" w:hAnsi="Courier New" w:cs="Courier New"/>
            <w:b/>
            <w:color w:val="007F00"/>
          </w:rPr>
          <w:delText>None</w:delText>
        </w:r>
        <w:r w:rsidDel="00F217D2">
          <w:delText>],</w:delText>
        </w:r>
      </w:del>
    </w:p>
    <w:p w14:paraId="1A07DDCD" w14:textId="2A42CEF7" w:rsidR="00CB7E31" w:rsidDel="00F217D2" w:rsidRDefault="00000000">
      <w:pPr>
        <w:spacing w:after="9"/>
        <w:ind w:left="2425" w:right="216"/>
        <w:rPr>
          <w:del w:id="9544" w:author="Jose Eduardo VIU" w:date="2023-04-02T00:32:00Z"/>
        </w:rPr>
      </w:pPr>
      <w:del w:id="9545" w:author="Jose Eduardo VIU" w:date="2023-04-02T00:32:00Z">
        <w:r w:rsidDel="00F217D2">
          <w:rPr>
            <w:color w:val="BA2121"/>
          </w:rPr>
          <w:delText>'max_features'</w:delText>
        </w:r>
        <w:r w:rsidDel="00F217D2">
          <w:delText>: [</w:delText>
        </w:r>
        <w:r w:rsidDel="00F217D2">
          <w:rPr>
            <w:color w:val="666666"/>
          </w:rPr>
          <w:delText>1.0</w:delText>
        </w:r>
        <w:r w:rsidDel="00F217D2">
          <w:delText xml:space="preserve">, </w:delText>
        </w:r>
        <w:r w:rsidDel="00F217D2">
          <w:rPr>
            <w:color w:val="BA2121"/>
          </w:rPr>
          <w:delText>'sqrt'</w:delText>
        </w:r>
        <w:r w:rsidDel="00F217D2">
          <w:delText xml:space="preserve">, </w:delText>
        </w:r>
        <w:r w:rsidDel="00F217D2">
          <w:rPr>
            <w:color w:val="666666"/>
          </w:rPr>
          <w:delText>2</w:delText>
        </w:r>
        <w:r w:rsidDel="00F217D2">
          <w:delText xml:space="preserve">, </w:delText>
        </w:r>
        <w:r w:rsidDel="00F217D2">
          <w:rPr>
            <w:color w:val="666666"/>
          </w:rPr>
          <w:delText>5</w:delText>
        </w:r>
        <w:r w:rsidDel="00F217D2">
          <w:delText xml:space="preserve">, </w:delText>
        </w:r>
        <w:r w:rsidDel="00F217D2">
          <w:rPr>
            <w:color w:val="666666"/>
          </w:rPr>
          <w:delText>10</w:delText>
        </w:r>
        <w:r w:rsidDel="00F217D2">
          <w:delText xml:space="preserve">, </w:delText>
        </w:r>
        <w:r w:rsidDel="00F217D2">
          <w:rPr>
            <w:color w:val="666666"/>
          </w:rPr>
          <w:delText>20</w:delText>
        </w:r>
        <w:r w:rsidDel="00F217D2">
          <w:delText>],</w:delText>
        </w:r>
      </w:del>
    </w:p>
    <w:p w14:paraId="3AD4BBC4" w14:textId="0EDFD453" w:rsidR="00CB7E31" w:rsidDel="00F217D2" w:rsidRDefault="00000000">
      <w:pPr>
        <w:spacing w:after="9"/>
        <w:ind w:left="2425" w:right="216"/>
        <w:rPr>
          <w:del w:id="9546" w:author="Jose Eduardo VIU" w:date="2023-04-02T00:32:00Z"/>
        </w:rPr>
      </w:pPr>
      <w:del w:id="9547" w:author="Jose Eduardo VIU" w:date="2023-04-02T00:32:00Z">
        <w:r w:rsidDel="00F217D2">
          <w:rPr>
            <w:color w:val="BA2121"/>
          </w:rPr>
          <w:delText>'min_samples_leaf'</w:delText>
        </w:r>
        <w:r w:rsidDel="00F217D2">
          <w:delText>: [</w:delText>
        </w:r>
        <w:r w:rsidDel="00F217D2">
          <w:rPr>
            <w:color w:val="666666"/>
          </w:rPr>
          <w:delText>1</w:delText>
        </w:r>
        <w:r w:rsidDel="00F217D2">
          <w:delText xml:space="preserve">, </w:delText>
        </w:r>
        <w:r w:rsidDel="00F217D2">
          <w:rPr>
            <w:color w:val="666666"/>
          </w:rPr>
          <w:delText>2</w:delText>
        </w:r>
        <w:r w:rsidDel="00F217D2">
          <w:delText xml:space="preserve">, </w:delText>
        </w:r>
        <w:r w:rsidDel="00F217D2">
          <w:rPr>
            <w:color w:val="666666"/>
          </w:rPr>
          <w:delText>4</w:delText>
        </w:r>
        <w:r w:rsidDel="00F217D2">
          <w:delText xml:space="preserve">, </w:delText>
        </w:r>
        <w:r w:rsidDel="00F217D2">
          <w:rPr>
            <w:color w:val="666666"/>
          </w:rPr>
          <w:delText>10</w:delText>
        </w:r>
        <w:r w:rsidDel="00F217D2">
          <w:delText>],</w:delText>
        </w:r>
      </w:del>
    </w:p>
    <w:p w14:paraId="0E34342F" w14:textId="27D37B17" w:rsidR="00CB7E31" w:rsidDel="00F217D2" w:rsidRDefault="00000000">
      <w:pPr>
        <w:spacing w:after="9"/>
        <w:ind w:left="2425" w:right="216"/>
        <w:rPr>
          <w:del w:id="9548" w:author="Jose Eduardo VIU" w:date="2023-04-02T00:32:00Z"/>
        </w:rPr>
      </w:pPr>
      <w:del w:id="9549" w:author="Jose Eduardo VIU" w:date="2023-04-02T00:32:00Z">
        <w:r w:rsidDel="00F217D2">
          <w:rPr>
            <w:color w:val="BA2121"/>
          </w:rPr>
          <w:delText>'min_samples_split'</w:delText>
        </w:r>
        <w:r w:rsidDel="00F217D2">
          <w:delText>: [</w:delText>
        </w:r>
        <w:r w:rsidDel="00F217D2">
          <w:rPr>
            <w:color w:val="666666"/>
          </w:rPr>
          <w:delText>2</w:delText>
        </w:r>
        <w:r w:rsidDel="00F217D2">
          <w:delText xml:space="preserve">, </w:delText>
        </w:r>
        <w:r w:rsidDel="00F217D2">
          <w:rPr>
            <w:color w:val="666666"/>
          </w:rPr>
          <w:delText>5</w:delText>
        </w:r>
        <w:r w:rsidDel="00F217D2">
          <w:delText xml:space="preserve">, </w:delText>
        </w:r>
        <w:r w:rsidDel="00F217D2">
          <w:rPr>
            <w:color w:val="666666"/>
          </w:rPr>
          <w:delText>10</w:delText>
        </w:r>
        <w:r w:rsidDel="00F217D2">
          <w:delText xml:space="preserve">, </w:delText>
        </w:r>
        <w:r w:rsidDel="00F217D2">
          <w:rPr>
            <w:color w:val="666666"/>
          </w:rPr>
          <w:delText>20</w:delText>
        </w:r>
        <w:r w:rsidDel="00F217D2">
          <w:delText>],</w:delText>
        </w:r>
      </w:del>
    </w:p>
    <w:p w14:paraId="03C2AAB9" w14:textId="6F97A201" w:rsidR="00CB7E31" w:rsidDel="00F217D2" w:rsidRDefault="00000000">
      <w:pPr>
        <w:spacing w:after="390" w:line="264" w:lineRule="auto"/>
        <w:ind w:left="2440"/>
        <w:rPr>
          <w:del w:id="9550" w:author="Jose Eduardo VIU" w:date="2023-04-02T00:32:00Z"/>
        </w:rPr>
      </w:pPr>
      <w:del w:id="9551" w:author="Jose Eduardo VIU" w:date="2023-04-02T00:32:00Z">
        <w:r w:rsidDel="00F217D2">
          <w:rPr>
            <w:color w:val="BA2121"/>
          </w:rPr>
          <w:delText>'n_estimators'</w:delText>
        </w:r>
        <w:r w:rsidDel="00F217D2">
          <w:delText>: [</w:delText>
        </w:r>
        <w:r w:rsidDel="00F217D2">
          <w:rPr>
            <w:color w:val="666666"/>
          </w:rPr>
          <w:delText>20</w:delText>
        </w:r>
        <w:r w:rsidDel="00F217D2">
          <w:delText xml:space="preserve">, </w:delText>
        </w:r>
        <w:r w:rsidDel="00F217D2">
          <w:rPr>
            <w:color w:val="666666"/>
          </w:rPr>
          <w:delText>50</w:delText>
        </w:r>
        <w:r w:rsidDel="00F217D2">
          <w:delText xml:space="preserve">, </w:delText>
        </w:r>
        <w:r w:rsidDel="00F217D2">
          <w:rPr>
            <w:color w:val="666666"/>
          </w:rPr>
          <w:delText>75</w:delText>
        </w:r>
        <w:r w:rsidDel="00F217D2">
          <w:delText xml:space="preserve">, </w:delText>
        </w:r>
        <w:r w:rsidDel="00F217D2">
          <w:rPr>
            <w:color w:val="666666"/>
          </w:rPr>
          <w:delText>100</w:delText>
        </w:r>
        <w:r w:rsidDel="00F217D2">
          <w:delText xml:space="preserve">, </w:delText>
        </w:r>
        <w:r w:rsidDel="00F217D2">
          <w:rPr>
            <w:color w:val="666666"/>
          </w:rPr>
          <w:delText>150</w:delText>
        </w:r>
        <w:r w:rsidDel="00F217D2">
          <w:delText xml:space="preserve">, </w:delText>
        </w:r>
        <w:r w:rsidDel="00F217D2">
          <w:rPr>
            <w:color w:val="666666"/>
          </w:rPr>
          <w:delText>250</w:delText>
        </w:r>
        <w:r w:rsidDel="00F217D2">
          <w:delText xml:space="preserve">, </w:delText>
        </w:r>
        <w:r w:rsidDel="00F217D2">
          <w:rPr>
            <w:color w:val="666666"/>
          </w:rPr>
          <w:delText>500</w:delText>
        </w:r>
        <w:r w:rsidDel="00F217D2">
          <w:delText xml:space="preserve">, </w:delText>
        </w:r>
        <w:r w:rsidDel="00F217D2">
          <w:rPr>
            <w:color w:val="666666"/>
          </w:rPr>
          <w:delText>750</w:delText>
        </w:r>
        <w:r w:rsidDel="00F217D2">
          <w:delText>]}</w:delText>
        </w:r>
      </w:del>
    </w:p>
    <w:p w14:paraId="5E1C1ECC" w14:textId="50E2303F" w:rsidR="00CB7E31" w:rsidDel="00F217D2" w:rsidRDefault="00000000">
      <w:pPr>
        <w:pStyle w:val="Ttulo4"/>
        <w:rPr>
          <w:del w:id="9552" w:author="Jose Eduardo VIU" w:date="2023-04-02T00:32:00Z"/>
        </w:rPr>
      </w:pPr>
      <w:del w:id="9553" w:author="Jose Eduardo VIU" w:date="2023-04-02T00:32:00Z">
        <w:r w:rsidDel="00F217D2">
          <w:delText>Lanzar búsqueda de mejores parámetros</w:delText>
        </w:r>
      </w:del>
    </w:p>
    <w:p w14:paraId="77D65CA9" w14:textId="0232558B" w:rsidR="00CB7E31" w:rsidDel="00F217D2" w:rsidRDefault="00000000">
      <w:pPr>
        <w:ind w:left="4263" w:right="2" w:hanging="4263"/>
        <w:rPr>
          <w:del w:id="9554" w:author="Jose Eduardo VIU" w:date="2023-04-02T00:32:00Z"/>
        </w:rPr>
      </w:pPr>
      <w:del w:id="9555" w:author="Jose Eduardo VIU" w:date="2023-04-02T00:32:00Z">
        <w:r>
          <w:rPr>
            <w:noProof/>
          </w:rPr>
          <w:pict w14:anchorId="03168620">
            <v:group id="Group 19942" o:spid="_x0000_s2080" style="position:absolute;left:0;text-align:left;margin-left:31.65pt;margin-top:-3pt;width:468pt;height:60.2pt;z-index:-503316290" coordsize="59436,7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" o:allowincell="f">
              <v:shape id="Forma libre: forma 963" o:spid="_x0000_s2081" style="position:absolute;width:59436;height:7646;visibility:visible;mso-wrap-style:square;v-text-anchor:top" coordsize="16510,2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" path="m70,l16440,v39,,70,31,70,70l16510,2054v,39,-31,70,-70,70l70,2124c31,2124,,2093,,2054l,70c,31,31,,70,xe" fillcolor="#cfcfcf" stroked="f" strokeweight="0">
                <v:path arrowok="t"/>
              </v:shape>
              <v:shape id="Forma libre: forma 964" o:spid="_x0000_s2082" style="position:absolute;left:126;top:126;width:59180;height:7390;visibility:visible;mso-wrap-style:square;v-text-anchor:top" coordsize="16439,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" path="m35,l16405,v19,,35,16,35,35l16440,2019v,19,-16,35,-35,35l35,2054c16,2054,,2038,,2019l,35c,16,16,,35,xe" fillcolor="#f7f7f7" stroked="f" strokeweight="0">
                <v:path arrowok="t"/>
              </v:shape>
            </v:group>
          </w:pict>
        </w:r>
        <w:r w:rsidR="007341E8" w:rsidDel="00F217D2">
          <w:rPr>
            <w:color w:val="303F9F"/>
          </w:rPr>
          <w:delText xml:space="preserve">[59]: </w:delText>
        </w:r>
        <w:r w:rsidR="007341E8" w:rsidDel="00F217D2">
          <w:delText xml:space="preserve">rf_random </w:delText>
        </w:r>
        <w:r w:rsidR="007341E8" w:rsidDel="00F217D2">
          <w:rPr>
            <w:color w:val="666666"/>
          </w:rPr>
          <w:delText xml:space="preserve">= </w:delText>
        </w:r>
        <w:r w:rsidR="007341E8" w:rsidDel="00F217D2">
          <w:delText>RandomizedSearchCV(scoring</w:delText>
        </w:r>
        <w:r w:rsidR="007341E8" w:rsidDel="00F217D2">
          <w:rPr>
            <w:color w:val="666666"/>
          </w:rPr>
          <w:delText>=</w:delText>
        </w:r>
        <w:r w:rsidR="007341E8" w:rsidDel="00F217D2">
          <w:rPr>
            <w:color w:val="BA2121"/>
          </w:rPr>
          <w:delText>"neg_mean_squared_error"</w:delText>
        </w:r>
        <w:r w:rsidR="007341E8" w:rsidDel="00F217D2">
          <w:delText xml:space="preserve">, estimator </w:delText>
        </w:r>
        <w:r w:rsidR="007341E8" w:rsidDel="00F217D2">
          <w:rPr>
            <w:color w:val="666666"/>
          </w:rPr>
          <w:delText xml:space="preserve">= </w:delText>
        </w:r>
        <w:r w:rsidR="007341E8" w:rsidDel="00F217D2">
          <w:delText xml:space="preserve">rf, param_distributions </w:delText>
        </w:r>
        <w:r w:rsidR="007341E8" w:rsidDel="00F217D2">
          <w:rPr>
            <w:color w:val="666666"/>
          </w:rPr>
          <w:delText xml:space="preserve">= </w:delText>
        </w:r>
        <w:r w:rsidR="007341E8" w:rsidDel="00F217D2">
          <w:delText xml:space="preserve">random_grid, n_iter </w:delText>
        </w:r>
        <w:r w:rsidR="007341E8" w:rsidDel="00F217D2">
          <w:rPr>
            <w:color w:val="666666"/>
          </w:rPr>
          <w:delText>= 300</w:delText>
        </w:r>
        <w:r w:rsidR="007341E8" w:rsidDel="00F217D2">
          <w:delText xml:space="preserve">, cv </w:delText>
        </w:r>
        <w:r w:rsidR="007341E8" w:rsidDel="00F217D2">
          <w:rPr>
            <w:color w:val="666666"/>
          </w:rPr>
          <w:delText>= 3</w:delText>
        </w:r>
        <w:r w:rsidR="007341E8" w:rsidDel="00F217D2">
          <w:delText>, verbose</w:delText>
        </w:r>
        <w:r w:rsidR="007341E8" w:rsidDel="00F217D2">
          <w:rPr>
            <w:color w:val="666666"/>
          </w:rPr>
          <w:delText>=1</w:delText>
        </w:r>
        <w:r w:rsidR="007341E8" w:rsidDel="00F217D2">
          <w:delText>, random_state</w:delText>
        </w:r>
        <w:r w:rsidR="007341E8" w:rsidDel="00F217D2">
          <w:rPr>
            <w:color w:val="666666"/>
          </w:rPr>
          <w:delText>=123</w:delText>
        </w:r>
        <w:r w:rsidR="007341E8" w:rsidDel="00F217D2">
          <w:delText xml:space="preserve">, n_jobs </w:delText>
        </w:r>
        <w:r w:rsidR="007341E8" w:rsidDel="00F217D2">
          <w:rPr>
            <w:color w:val="666666"/>
          </w:rPr>
          <w:delText>= -1</w:delText>
        </w:r>
        <w:r w:rsidR="007341E8" w:rsidDel="00F217D2">
          <w:delText>)</w:delText>
        </w:r>
      </w:del>
    </w:p>
    <w:p w14:paraId="75ADB674" w14:textId="25667BC4" w:rsidR="00CB7E31" w:rsidDel="00F217D2" w:rsidRDefault="00000000">
      <w:pPr>
        <w:spacing w:after="208"/>
        <w:ind w:left="722" w:right="197"/>
        <w:rPr>
          <w:del w:id="9556" w:author="Jose Eduardo VIU" w:date="2023-04-02T00:32:00Z"/>
        </w:rPr>
      </w:pPr>
      <w:del w:id="9557" w:author="Jose Eduardo VIU" w:date="2023-04-02T00:32:00Z">
        <w:r w:rsidDel="00F217D2">
          <w:delText>rf_random</w:delText>
        </w:r>
        <w:r w:rsidDel="00F217D2">
          <w:rPr>
            <w:color w:val="666666"/>
          </w:rPr>
          <w:delText>.</w:delText>
        </w:r>
        <w:r w:rsidDel="00F217D2">
          <w:delText>fit(X_train_s, y_train)</w:delText>
        </w:r>
      </w:del>
    </w:p>
    <w:p w14:paraId="243D721C" w14:textId="07DECE28" w:rsidR="00CB7E31" w:rsidDel="00F217D2" w:rsidRDefault="00000000">
      <w:pPr>
        <w:spacing w:after="168"/>
        <w:ind w:left="628" w:right="197"/>
        <w:rPr>
          <w:del w:id="9558" w:author="Jose Eduardo VIU" w:date="2023-04-02T00:32:00Z"/>
        </w:rPr>
      </w:pPr>
      <w:del w:id="9559" w:author="Jose Eduardo VIU" w:date="2023-04-02T00:32:00Z">
        <w:r w:rsidDel="00F217D2">
          <w:delText>Fitting 3 folds for each of 300 candidates, totalling 900 fits</w:delText>
        </w:r>
      </w:del>
    </w:p>
    <w:p w14:paraId="644F5A49" w14:textId="3B0595AB" w:rsidR="00CB7E31" w:rsidDel="00F217D2" w:rsidRDefault="00000000">
      <w:pPr>
        <w:ind w:left="10" w:right="197"/>
        <w:rPr>
          <w:del w:id="9560" w:author="Jose Eduardo VIU" w:date="2023-04-02T00:32:00Z"/>
        </w:rPr>
      </w:pPr>
      <w:del w:id="9561" w:author="Jose Eduardo VIU" w:date="2023-04-02T00:32:00Z">
        <w:r w:rsidDel="00F217D2">
          <w:rPr>
            <w:color w:val="D84315"/>
          </w:rPr>
          <w:delText xml:space="preserve">[59]: </w:delText>
        </w:r>
        <w:r w:rsidDel="00F217D2">
          <w:delText>RandomizedSearchCV(cv=3,</w:delText>
        </w:r>
      </w:del>
    </w:p>
    <w:p w14:paraId="5347929D" w14:textId="4DE0F3EC" w:rsidR="00CB7E31" w:rsidDel="00F217D2" w:rsidRDefault="00000000">
      <w:pPr>
        <w:ind w:left="2889" w:right="197"/>
        <w:rPr>
          <w:del w:id="9562" w:author="Jose Eduardo VIU" w:date="2023-04-02T00:32:00Z"/>
        </w:rPr>
      </w:pPr>
      <w:del w:id="9563" w:author="Jose Eduardo VIU" w:date="2023-04-02T00:32:00Z">
        <w:r w:rsidDel="00F217D2">
          <w:delText>estimator=RandomForestRegressor(max_features='sqrt',</w:delText>
        </w:r>
      </w:del>
    </w:p>
    <w:p w14:paraId="7BD060AE" w14:textId="27F3B4CD" w:rsidR="00CB7E31" w:rsidDel="00F217D2" w:rsidRDefault="00000000">
      <w:pPr>
        <w:ind w:left="6554" w:right="197"/>
        <w:rPr>
          <w:del w:id="9564" w:author="Jose Eduardo VIU" w:date="2023-04-02T00:32:00Z"/>
        </w:rPr>
      </w:pPr>
      <w:del w:id="9565" w:author="Jose Eduardo VIU" w:date="2023-04-02T00:32:00Z">
        <w:r w:rsidDel="00F217D2">
          <w:delText>n_jobs=-1, random_state=123),</w:delText>
        </w:r>
      </w:del>
    </w:p>
    <w:p w14:paraId="0419F6A4" w14:textId="0808EA69" w:rsidR="00CB7E31" w:rsidDel="00F217D2" w:rsidRDefault="00000000">
      <w:pPr>
        <w:ind w:left="2889" w:right="197"/>
        <w:rPr>
          <w:del w:id="9566" w:author="Jose Eduardo VIU" w:date="2023-04-02T00:32:00Z"/>
        </w:rPr>
      </w:pPr>
      <w:del w:id="9567" w:author="Jose Eduardo VIU" w:date="2023-04-02T00:32:00Z">
        <w:r w:rsidDel="00F217D2">
          <w:delText>n_iter=300, n_jobs=-1,</w:delText>
        </w:r>
      </w:del>
    </w:p>
    <w:p w14:paraId="731795C4" w14:textId="27052ED0" w:rsidR="00CB7E31" w:rsidDel="00F217D2" w:rsidRDefault="00000000">
      <w:pPr>
        <w:ind w:left="2889" w:right="197"/>
        <w:rPr>
          <w:del w:id="9568" w:author="Jose Eduardo VIU" w:date="2023-04-02T00:32:00Z"/>
        </w:rPr>
      </w:pPr>
      <w:del w:id="9569" w:author="Jose Eduardo VIU" w:date="2023-04-02T00:32:00Z">
        <w:r w:rsidDel="00F217D2">
          <w:delText>param_distributions={'bootstrap': [True, False],</w:delText>
        </w:r>
      </w:del>
    </w:p>
    <w:p w14:paraId="6AD97623" w14:textId="4AC27162" w:rsidR="00CB7E31" w:rsidDel="00F217D2" w:rsidRDefault="00000000">
      <w:pPr>
        <w:ind w:left="5294" w:right="197"/>
        <w:rPr>
          <w:del w:id="9570" w:author="Jose Eduardo VIU" w:date="2023-04-02T00:32:00Z"/>
        </w:rPr>
      </w:pPr>
      <w:del w:id="9571" w:author="Jose Eduardo VIU" w:date="2023-04-02T00:32:00Z">
        <w:r w:rsidDel="00F217D2">
          <w:delText>'max_depth': [10, 20, 30, 40, 50, 60,</w:delText>
        </w:r>
      </w:del>
    </w:p>
    <w:p w14:paraId="33961952" w14:textId="19E83A96" w:rsidR="00CB7E31" w:rsidDel="00F217D2" w:rsidRDefault="00000000">
      <w:pPr>
        <w:ind w:left="6898" w:right="197"/>
        <w:rPr>
          <w:del w:id="9572" w:author="Jose Eduardo VIU" w:date="2023-04-02T00:32:00Z"/>
        </w:rPr>
      </w:pPr>
      <w:del w:id="9573" w:author="Jose Eduardo VIU" w:date="2023-04-02T00:32:00Z">
        <w:r w:rsidDel="00F217D2">
          <w:delText>70, 80, 90, 100, 110, None],</w:delText>
        </w:r>
      </w:del>
    </w:p>
    <w:p w14:paraId="20563B54" w14:textId="77D583C2" w:rsidR="00CB7E31" w:rsidDel="00F217D2" w:rsidRDefault="00000000">
      <w:pPr>
        <w:ind w:left="5294" w:right="197"/>
        <w:rPr>
          <w:del w:id="9574" w:author="Jose Eduardo VIU" w:date="2023-04-02T00:32:00Z"/>
        </w:rPr>
      </w:pPr>
      <w:del w:id="9575" w:author="Jose Eduardo VIU" w:date="2023-04-02T00:32:00Z">
        <w:r w:rsidDel="00F217D2">
          <w:delText>'max_features': [1.0, 'sqrt', 2, 5, 10,</w:delText>
        </w:r>
      </w:del>
    </w:p>
    <w:p w14:paraId="272EC582" w14:textId="2A4E8E60" w:rsidR="00CB7E31" w:rsidDel="00F217D2" w:rsidRDefault="00000000">
      <w:pPr>
        <w:spacing w:after="2" w:line="259" w:lineRule="auto"/>
        <w:ind w:left="4938"/>
        <w:jc w:val="center"/>
        <w:rPr>
          <w:del w:id="9576" w:author="Jose Eduardo VIU" w:date="2023-04-02T00:32:00Z"/>
        </w:rPr>
      </w:pPr>
      <w:del w:id="9577" w:author="Jose Eduardo VIU" w:date="2023-04-02T00:32:00Z">
        <w:r w:rsidDel="00F217D2">
          <w:delText>20],</w:delText>
        </w:r>
      </w:del>
    </w:p>
    <w:p w14:paraId="485BC459" w14:textId="24CF46CE" w:rsidR="00CB7E31" w:rsidDel="00F217D2" w:rsidRDefault="00000000">
      <w:pPr>
        <w:ind w:left="5294" w:right="197"/>
        <w:rPr>
          <w:del w:id="9578" w:author="Jose Eduardo VIU" w:date="2023-04-02T00:32:00Z"/>
        </w:rPr>
      </w:pPr>
      <w:del w:id="9579" w:author="Jose Eduardo VIU" w:date="2023-04-02T00:32:00Z">
        <w:r w:rsidDel="00F217D2">
          <w:delText>'min_samples_leaf': [1, 2, 4, 10],</w:delText>
        </w:r>
      </w:del>
    </w:p>
    <w:p w14:paraId="0388660C" w14:textId="1B97111F" w:rsidR="00CB7E31" w:rsidDel="00F217D2" w:rsidRDefault="00000000">
      <w:pPr>
        <w:ind w:left="5294" w:right="197"/>
        <w:rPr>
          <w:del w:id="9580" w:author="Jose Eduardo VIU" w:date="2023-04-02T00:32:00Z"/>
        </w:rPr>
      </w:pPr>
      <w:del w:id="9581" w:author="Jose Eduardo VIU" w:date="2023-04-02T00:32:00Z">
        <w:r w:rsidDel="00F217D2">
          <w:delText>'min_samples_split': [2, 5, 10, 20],</w:delText>
        </w:r>
      </w:del>
    </w:p>
    <w:p w14:paraId="22BF9A6D" w14:textId="65EB7B98" w:rsidR="00CB7E31" w:rsidDel="00F217D2" w:rsidRDefault="00000000">
      <w:pPr>
        <w:ind w:left="5294" w:right="197"/>
        <w:rPr>
          <w:del w:id="9582" w:author="Jose Eduardo VIU" w:date="2023-04-02T00:32:00Z"/>
        </w:rPr>
      </w:pPr>
      <w:del w:id="9583" w:author="Jose Eduardo VIU" w:date="2023-04-02T00:32:00Z">
        <w:r w:rsidDel="00F217D2">
          <w:delText>'n_estimators': [20, 50, 75, 100, 150,</w:delText>
        </w:r>
      </w:del>
    </w:p>
    <w:p w14:paraId="2B9406B0" w14:textId="691CD8A4" w:rsidR="00CB7E31" w:rsidDel="00F217D2" w:rsidRDefault="00000000">
      <w:pPr>
        <w:spacing w:line="259" w:lineRule="auto"/>
        <w:ind w:left="10" w:right="929"/>
        <w:jc w:val="right"/>
        <w:rPr>
          <w:del w:id="9584" w:author="Jose Eduardo VIU" w:date="2023-04-02T00:32:00Z"/>
        </w:rPr>
      </w:pPr>
      <w:del w:id="9585" w:author="Jose Eduardo VIU" w:date="2023-04-02T00:32:00Z">
        <w:r w:rsidDel="00F217D2">
          <w:delText>250, 500, 750]},</w:delText>
        </w:r>
      </w:del>
    </w:p>
    <w:p w14:paraId="68D16587" w14:textId="031A935D" w:rsidR="00CB7E31" w:rsidDel="00F217D2" w:rsidRDefault="00000000">
      <w:pPr>
        <w:spacing w:after="370"/>
        <w:ind w:left="2889" w:right="197"/>
        <w:rPr>
          <w:del w:id="9586" w:author="Jose Eduardo VIU" w:date="2023-04-02T00:32:00Z"/>
        </w:rPr>
      </w:pPr>
      <w:del w:id="9587" w:author="Jose Eduardo VIU" w:date="2023-04-02T00:32:00Z">
        <w:r w:rsidDel="00F217D2">
          <w:delText>random_state=123, scoring='neg_mean_squared_error', verbose=1)</w:delText>
        </w:r>
      </w:del>
    </w:p>
    <w:p w14:paraId="4430D2D8" w14:textId="699A110E" w:rsidR="00CB7E31" w:rsidDel="00F217D2" w:rsidRDefault="00000000">
      <w:pPr>
        <w:pStyle w:val="Ttulo4"/>
        <w:rPr>
          <w:del w:id="9588" w:author="Jose Eduardo VIU" w:date="2023-04-02T00:32:00Z"/>
        </w:rPr>
      </w:pPr>
      <w:del w:id="9589" w:author="Jose Eduardo VIU" w:date="2023-04-02T00:32:00Z">
        <w:r w:rsidDel="00F217D2">
          <w:delText>Analizar mejor modelo y su error</w:delText>
        </w:r>
      </w:del>
    </w:p>
    <w:p w14:paraId="20158A67" w14:textId="368F1D17" w:rsidR="00CB7E31" w:rsidDel="00F217D2" w:rsidRDefault="00000000">
      <w:pPr>
        <w:spacing w:after="187" w:line="259" w:lineRule="auto"/>
        <w:rPr>
          <w:del w:id="9590" w:author="Jose Eduardo VIU" w:date="2023-04-02T00:32:00Z"/>
        </w:rPr>
      </w:pPr>
      <w:del w:id="9591" w:author="Jose Eduardo VIU" w:date="2023-04-02T00:32:00Z">
        <w:r>
          <w:pict w14:anchorId="614125A4">
            <v:group id="Group 19943" o:spid="_x0000_s2073" style="width:499.65pt;height:19.6pt;mso-position-horizontal-relative:char;mso-position-vertical-relative:line" coordsize="63457,2487">
              <v:shape id="Forma libre: forma 966" o:spid="_x0000_s2074" style="position:absolute;left:4021;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" path="m69,-1r16371,c16479,-1,16510,30,16510,69r,551c16510,659,16479,690,16440,690l69,690c30,690,-1,659,-1,620l-1,69c-1,30,30,-1,69,-1xe" fillcolor="#cfcfcf" stroked="f" strokeweight="0">
                <v:path arrowok="t"/>
              </v:shape>
              <v:shape id="Forma libre: forma 967" o:spid="_x0000_s2075" style="position:absolute;left:4147;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" path="m34,-1r16371,c16424,-1,16440,15,16440,34r,551c16440,604,16424,620,16405,620l34,620c15,620,-1,604,-1,585l-1,34c-1,15,15,-1,34,-1xe" fillcolor="#f7f7f7" stroked="f" strokeweight="0">
                <v:path arrowok="t"/>
              </v:shape>
              <v:shape id="Cuadro de texto 968" o:spid="_x0000_s2076"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" filled="f" stroked="f" strokeweight="0">
                <v:textbox style="mso-next-textbox:#Cuadro de texto 968" inset="0,0,0,0">
                  <w:txbxContent>
                    <w:p w14:paraId="5CFF4E02" w14:textId="77777777" w:rsidR="00CB7E31" w:rsidRDefault="00000000">
                      <w:pPr>
                        <w:overflowPunct w:val="0"/>
                        <w:spacing w:after="0" w:line="240" w:lineRule="auto"/>
                      </w:pPr>
                      <w:r>
                        <w:rPr>
                          <w:rFonts w:cstheme="minorBidi"/>
                          <w:color w:val="303F9F"/>
                        </w:rPr>
                        <w:t>[60]:</w:t>
                      </w:r>
                    </w:p>
                  </w:txbxContent>
                </v:textbox>
              </v:shape>
              <v:shape id="Cuadro de texto 969" o:spid="_x0000_s2077" type="#_x0000_t202" style="position:absolute;left:4521;top:388;width:870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" filled="f" stroked="f" strokeweight="0">
                <v:textbox style="mso-next-textbox:#Cuadro de texto 969" inset="0,0,0,0">
                  <w:txbxContent>
                    <w:p w14:paraId="19EA468F" w14:textId="77777777" w:rsidR="00CB7E31" w:rsidRDefault="00000000">
                      <w:pPr>
                        <w:overflowPunct w:val="0"/>
                        <w:spacing w:after="0" w:line="240" w:lineRule="auto"/>
                      </w:pPr>
                      <w:r>
                        <w:rPr>
                          <w:rFonts w:cstheme="minorBidi"/>
                        </w:rPr>
                        <w:t>rf_random</w:t>
                      </w:r>
                    </w:p>
                  </w:txbxContent>
                </v:textbox>
              </v:shape>
              <v:shape id="Cuadro de texto 970" o:spid="_x0000_s2078" type="#_x0000_t202" style="position:absolute;left:11066;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" filled="f" stroked="f" strokeweight="0">
                <v:textbox style="mso-next-textbox:#Cuadro de texto 970" inset="0,0,0,0">
                  <w:txbxContent>
                    <w:p w14:paraId="13A89080" w14:textId="77777777" w:rsidR="00CB7E31" w:rsidRDefault="00000000">
                      <w:pPr>
                        <w:overflowPunct w:val="0"/>
                        <w:spacing w:after="0" w:line="240" w:lineRule="auto"/>
                      </w:pPr>
                      <w:r>
                        <w:rPr>
                          <w:rFonts w:cstheme="minorBidi"/>
                          <w:color w:val="666666"/>
                        </w:rPr>
                        <w:t>.</w:t>
                      </w:r>
                    </w:p>
                  </w:txbxContent>
                </v:textbox>
              </v:shape>
              <v:shape id="Cuadro de texto 971" o:spid="_x0000_s2079" type="#_x0000_t202" style="position:absolute;left:11797;top:388;width:116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" filled="f" stroked="f" strokeweight="0">
                <v:textbox style="mso-next-textbox:#Cuadro de texto 971" inset="0,0,0,0">
                  <w:txbxContent>
                    <w:p w14:paraId="0482623A" w14:textId="77777777" w:rsidR="00CB7E31" w:rsidRDefault="00000000">
                      <w:pPr>
                        <w:overflowPunct w:val="0"/>
                        <w:spacing w:after="0" w:line="240" w:lineRule="auto"/>
                      </w:pPr>
                      <w:r>
                        <w:rPr>
                          <w:rFonts w:cstheme="minorBidi"/>
                        </w:rPr>
                        <w:t>best_params_</w:t>
                      </w:r>
                    </w:p>
                  </w:txbxContent>
                </v:textbox>
              </v:shape>
              <w10:anchorlock/>
            </v:group>
          </w:pict>
        </w:r>
      </w:del>
    </w:p>
    <w:p w14:paraId="756B5467" w14:textId="57A5968B" w:rsidR="00CB7E31" w:rsidDel="00F217D2" w:rsidRDefault="00000000">
      <w:pPr>
        <w:ind w:left="10" w:right="197"/>
        <w:rPr>
          <w:del w:id="9592" w:author="Jose Eduardo VIU" w:date="2023-04-02T00:32:00Z"/>
        </w:rPr>
      </w:pPr>
      <w:del w:id="9593" w:author="Jose Eduardo VIU" w:date="2023-04-02T00:32:00Z">
        <w:r w:rsidDel="00F217D2">
          <w:rPr>
            <w:color w:val="D84315"/>
          </w:rPr>
          <w:delText xml:space="preserve">[60]: </w:delText>
        </w:r>
        <w:r w:rsidDel="00F217D2">
          <w:delText>{'n_estimators': 750,</w:delText>
        </w:r>
      </w:del>
    </w:p>
    <w:p w14:paraId="3191DC18" w14:textId="71522C41" w:rsidR="00CB7E31" w:rsidDel="00F217D2" w:rsidRDefault="00000000">
      <w:pPr>
        <w:ind w:left="827" w:right="197"/>
        <w:rPr>
          <w:del w:id="9594" w:author="Jose Eduardo VIU" w:date="2023-04-02T00:32:00Z"/>
        </w:rPr>
      </w:pPr>
      <w:del w:id="9595" w:author="Jose Eduardo VIU" w:date="2023-04-02T00:32:00Z">
        <w:r w:rsidDel="00F217D2">
          <w:delText>'min_samples_split': 2,</w:delText>
        </w:r>
      </w:del>
    </w:p>
    <w:p w14:paraId="43B5551E" w14:textId="4B2F90A7" w:rsidR="00CB7E31" w:rsidDel="00F217D2" w:rsidRDefault="00000000">
      <w:pPr>
        <w:ind w:left="827" w:right="197"/>
        <w:rPr>
          <w:del w:id="9596" w:author="Jose Eduardo VIU" w:date="2023-04-02T00:32:00Z"/>
        </w:rPr>
      </w:pPr>
      <w:del w:id="9597" w:author="Jose Eduardo VIU" w:date="2023-04-02T00:32:00Z">
        <w:r w:rsidDel="00F217D2">
          <w:delText>'min_samples_leaf': 1,</w:delText>
        </w:r>
      </w:del>
    </w:p>
    <w:p w14:paraId="1E8F35EB" w14:textId="2FBBDB04" w:rsidR="00CB7E31" w:rsidDel="00F217D2" w:rsidRDefault="00000000">
      <w:pPr>
        <w:ind w:left="827" w:right="197"/>
        <w:rPr>
          <w:del w:id="9598" w:author="Jose Eduardo VIU" w:date="2023-04-02T00:32:00Z"/>
        </w:rPr>
      </w:pPr>
      <w:del w:id="9599" w:author="Jose Eduardo VIU" w:date="2023-04-02T00:32:00Z">
        <w:r w:rsidDel="00F217D2">
          <w:delText>'max_features': 5,</w:delText>
        </w:r>
      </w:del>
    </w:p>
    <w:p w14:paraId="77143FED" w14:textId="7D54D343" w:rsidR="00CB7E31" w:rsidDel="00F217D2" w:rsidRDefault="00000000">
      <w:pPr>
        <w:ind w:left="827" w:right="197"/>
        <w:rPr>
          <w:del w:id="9600" w:author="Jose Eduardo VIU" w:date="2023-04-02T00:32:00Z"/>
        </w:rPr>
      </w:pPr>
      <w:del w:id="9601" w:author="Jose Eduardo VIU" w:date="2023-04-02T00:32:00Z">
        <w:r w:rsidDel="00F217D2">
          <w:delText>'max_depth': 60,</w:delText>
        </w:r>
      </w:del>
    </w:p>
    <w:p w14:paraId="5EE552D8" w14:textId="4FF5CEEB" w:rsidR="00CB7E31" w:rsidDel="00F217D2" w:rsidRDefault="00000000">
      <w:pPr>
        <w:spacing w:after="198"/>
        <w:ind w:left="827" w:right="197"/>
        <w:rPr>
          <w:del w:id="9602" w:author="Jose Eduardo VIU" w:date="2023-04-02T00:32:00Z"/>
        </w:rPr>
      </w:pPr>
      <w:del w:id="9603" w:author="Jose Eduardo VIU" w:date="2023-04-02T00:32:00Z">
        <w:r w:rsidDel="00F217D2">
          <w:delText>'bootstrap': False}</w:delText>
        </w:r>
      </w:del>
    </w:p>
    <w:p w14:paraId="1EA80A1A" w14:textId="1BC65015" w:rsidR="00CB7E31" w:rsidDel="00F217D2" w:rsidRDefault="00000000">
      <w:pPr>
        <w:spacing w:after="184" w:line="256" w:lineRule="auto"/>
        <w:ind w:left="628"/>
        <w:rPr>
          <w:del w:id="9604" w:author="Jose Eduardo VIU" w:date="2023-04-02T00:32:00Z"/>
        </w:rPr>
      </w:pPr>
      <w:del w:id="9605" w:author="Jose Eduardo VIU" w:date="2023-04-02T00:32:00Z">
        <w:r w:rsidDel="00F217D2">
          <w:rPr>
            <w:rFonts w:ascii="Times New Roman" w:eastAsia="Times New Roman" w:hAnsi="Times New Roman" w:cs="Times New Roman"/>
          </w:rPr>
          <w:delText>Tras probar aleatoreamente entre 300 combinaciones del rango de hiperparámetros propuesto la mejor solución para optimizar el error cuadrático medio ha sido la que se muestra. La búsqueda de los mejores hiperparámetros tardó en Google Colab 31 minutos, probando las 300 combinaciones para 3 particiones de los datos cada una, usando Cross Validation.</w:delText>
        </w:r>
      </w:del>
    </w:p>
    <w:p w14:paraId="2F9854EC" w14:textId="388D859C" w:rsidR="00CB7E31" w:rsidDel="00F217D2" w:rsidRDefault="00000000">
      <w:pPr>
        <w:spacing w:after="5" w:line="268" w:lineRule="auto"/>
        <w:ind w:left="-5" w:right="102"/>
        <w:rPr>
          <w:del w:id="9606" w:author="Jose Eduardo VIU" w:date="2023-04-02T00:32:00Z"/>
        </w:rPr>
      </w:pPr>
      <w:del w:id="9607" w:author="Jose Eduardo VIU" w:date="2023-04-02T00:32:00Z">
        <w:r w:rsidDel="00F217D2">
          <w:rPr>
            <w:color w:val="303F9F"/>
          </w:rPr>
          <w:delText xml:space="preserve">[61]: </w:delText>
        </w:r>
        <w:r w:rsidDel="00F217D2">
          <w:rPr>
            <w:rFonts w:ascii="Courier New" w:eastAsia="Courier New" w:hAnsi="Courier New" w:cs="Courier New"/>
            <w:i/>
            <w:color w:val="3D7A7A"/>
          </w:rPr>
          <w:delText># Medimos las diferencias de la predicción para los valores de test (no usados</w:delText>
        </w:r>
        <w:r w:rsidDel="00F217D2">
          <w:rPr>
            <w:color w:val="FF0000"/>
          </w:rPr>
          <w:delText>␣</w:delText>
        </w:r>
      </w:del>
    </w:p>
    <w:p w14:paraId="01FEB489" w14:textId="1DFE5CC7" w:rsidR="00CB7E31" w:rsidDel="00F217D2" w:rsidRDefault="00000000">
      <w:pPr>
        <w:ind w:left="712" w:right="3324" w:firstLine="163"/>
        <w:rPr>
          <w:del w:id="9608" w:author="Jose Eduardo VIU" w:date="2023-04-02T00:32:00Z"/>
        </w:rPr>
      </w:pPr>
      <w:del w:id="9609" w:author="Jose Eduardo VIU" w:date="2023-04-02T00:32:00Z">
        <w:r>
          <w:rPr>
            <w:noProof/>
          </w:rPr>
          <w:pict w14:anchorId="0CFDA670">
            <v:group id="Group 19402" o:spid="_x0000_s2070" style="position:absolute;left:0;text-align:left;margin-left:31.65pt;margin-top:-16.8pt;width:468pt;height:61.25pt;z-index:-503316288" coordsize="59436,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" o:allowincell="f">
              <v:shape id="Forma libre: forma 973" o:spid="_x0000_s2071" style="position:absolute;width:59436;height:7779;visibility:visible;mso-wrap-style:square;v-text-anchor:top" coordsize="16510,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" path="m70,1r16370,c16479,1,16510,32,16510,71r,2020c16510,2130,16479,2161,16440,2161l70,2161c31,2161,,2130,,2091l,71c,32,31,1,70,1xe" fillcolor="#cfcfcf" stroked="f" strokeweight="0">
                <v:path arrowok="t"/>
              </v:shape>
              <v:shape id="Forma libre: forma 974" o:spid="_x0000_s2072" style="position:absolute;left:126;top:126;width:59180;height:7524;visibility:visible;mso-wrap-style:square;v-text-anchor:top" coordsize="16439,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" path="m35,l16405,v19,,35,16,35,35l16440,2055v,19,-16,35,-35,35l35,2090c16,2090,,2074,,2055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rFonts w:ascii="Courier New" w:eastAsia="Courier New" w:hAnsi="Courier New" w:cs="Courier New"/>
            <w:i/>
            <w:color w:val="3D7A7A"/>
          </w:rPr>
          <w:delText xml:space="preserve">en entrenamiento) </w:delText>
        </w:r>
        <w:r w:rsidR="007341E8" w:rsidDel="00F217D2">
          <w:delText xml:space="preserve">y_pred </w:delText>
        </w:r>
        <w:r w:rsidR="007341E8" w:rsidDel="00F217D2">
          <w:rPr>
            <w:color w:val="666666"/>
          </w:rPr>
          <w:delText xml:space="preserve">= </w:delText>
        </w:r>
        <w:r w:rsidR="007341E8" w:rsidDel="00F217D2">
          <w:delText>rf_random</w:delText>
        </w:r>
        <w:r w:rsidR="007341E8" w:rsidDel="00F217D2">
          <w:rPr>
            <w:color w:val="666666"/>
          </w:rPr>
          <w:delText>.</w:delText>
        </w:r>
        <w:r w:rsidR="007341E8" w:rsidDel="00F217D2">
          <w:delText>best_estimator_</w:delText>
        </w:r>
        <w:r w:rsidR="007341E8" w:rsidDel="00F217D2">
          <w:rPr>
            <w:color w:val="666666"/>
          </w:rPr>
          <w:delText>.</w:delText>
        </w:r>
        <w:r w:rsidR="007341E8" w:rsidDel="00F217D2">
          <w:delText>predict(X_test_s) mostrar_metricas(y_test, y_pred)</w:delText>
        </w:r>
      </w:del>
    </w:p>
    <w:tbl>
      <w:tblPr>
        <w:tblStyle w:val="TableGrid"/>
        <w:tblW w:w="7445" w:type="dxa"/>
        <w:tblInd w:w="633" w:type="dxa"/>
        <w:tblLayout w:type="fixed"/>
        <w:tblLook w:val="04A0" w:firstRow="1" w:lastRow="0" w:firstColumn="1" w:lastColumn="0" w:noHBand="0" w:noVBand="1"/>
      </w:tblPr>
      <w:tblGrid>
        <w:gridCol w:w="1031"/>
        <w:gridCol w:w="2748"/>
        <w:gridCol w:w="3666"/>
      </w:tblGrid>
      <w:tr w:rsidR="00CB7E31" w:rsidDel="00F217D2" w14:paraId="5706FA52" w14:textId="36E37D4A">
        <w:trPr>
          <w:trHeight w:val="245"/>
          <w:del w:id="9610" w:author="Jose Eduardo VIU" w:date="2023-04-02T00:32:00Z"/>
        </w:trPr>
        <w:tc>
          <w:tcPr>
            <w:tcW w:w="1031" w:type="dxa"/>
          </w:tcPr>
          <w:p w14:paraId="2360943C" w14:textId="44A0BCDE" w:rsidR="00CB7E31" w:rsidDel="00F217D2" w:rsidRDefault="00000000">
            <w:pPr>
              <w:suppressAutoHyphens w:val="0"/>
              <w:spacing w:after="0" w:line="259" w:lineRule="auto"/>
              <w:rPr>
                <w:del w:id="9611" w:author="Jose Eduardo VIU" w:date="2023-04-02T00:32:00Z"/>
              </w:rPr>
            </w:pPr>
            <w:del w:id="9612" w:author="Jose Eduardo VIU" w:date="2023-04-02T00:32:00Z">
              <w:r w:rsidDel="00F217D2">
                <w:delText>Metr.</w:delText>
              </w:r>
            </w:del>
          </w:p>
        </w:tc>
        <w:tc>
          <w:tcPr>
            <w:tcW w:w="2748" w:type="dxa"/>
          </w:tcPr>
          <w:p w14:paraId="4B237892" w14:textId="238DB802" w:rsidR="00CB7E31" w:rsidDel="00F217D2" w:rsidRDefault="00000000">
            <w:pPr>
              <w:suppressAutoHyphens w:val="0"/>
              <w:spacing w:after="0" w:line="259" w:lineRule="auto"/>
              <w:rPr>
                <w:del w:id="9613" w:author="Jose Eduardo VIU" w:date="2023-04-02T00:32:00Z"/>
              </w:rPr>
            </w:pPr>
            <w:del w:id="9614" w:author="Jose Eduardo VIU" w:date="2023-04-02T00:32:00Z">
              <w:r w:rsidDel="00F217D2">
                <w:delText>Valor</w:delText>
              </w:r>
            </w:del>
          </w:p>
        </w:tc>
        <w:tc>
          <w:tcPr>
            <w:tcW w:w="3666" w:type="dxa"/>
          </w:tcPr>
          <w:p w14:paraId="2AD5616A" w14:textId="32385A0D" w:rsidR="00CB7E31" w:rsidDel="00F217D2" w:rsidRDefault="00000000">
            <w:pPr>
              <w:suppressAutoHyphens w:val="0"/>
              <w:spacing w:after="0" w:line="259" w:lineRule="auto"/>
              <w:rPr>
                <w:del w:id="9615" w:author="Jose Eduardo VIU" w:date="2023-04-02T00:32:00Z"/>
              </w:rPr>
            </w:pPr>
            <w:del w:id="9616" w:author="Jose Eduardo VIU" w:date="2023-04-02T00:32:00Z">
              <w:r w:rsidDel="00F217D2">
                <w:delText>Descripción</w:delText>
              </w:r>
            </w:del>
          </w:p>
        </w:tc>
      </w:tr>
      <w:tr w:rsidR="00CB7E31" w:rsidDel="00F217D2" w14:paraId="01239F29" w14:textId="472A574F">
        <w:trPr>
          <w:trHeight w:val="271"/>
          <w:del w:id="9617" w:author="Jose Eduardo VIU" w:date="2023-04-02T00:32:00Z"/>
        </w:trPr>
        <w:tc>
          <w:tcPr>
            <w:tcW w:w="1031" w:type="dxa"/>
          </w:tcPr>
          <w:p w14:paraId="41BDFB53" w14:textId="4DA633CB" w:rsidR="00CB7E31" w:rsidDel="00F217D2" w:rsidRDefault="00000000">
            <w:pPr>
              <w:suppressAutoHyphens w:val="0"/>
              <w:spacing w:after="0" w:line="259" w:lineRule="auto"/>
              <w:rPr>
                <w:del w:id="9618" w:author="Jose Eduardo VIU" w:date="2023-04-02T00:32:00Z"/>
              </w:rPr>
            </w:pPr>
            <w:del w:id="9619" w:author="Jose Eduardo VIU" w:date="2023-04-02T00:32:00Z">
              <w:r w:rsidDel="00F217D2">
                <w:delText>R^2</w:delText>
              </w:r>
            </w:del>
          </w:p>
        </w:tc>
        <w:tc>
          <w:tcPr>
            <w:tcW w:w="2748" w:type="dxa"/>
          </w:tcPr>
          <w:p w14:paraId="305F6955" w14:textId="214C44FD" w:rsidR="00CB7E31" w:rsidDel="00F217D2" w:rsidRDefault="00000000">
            <w:pPr>
              <w:suppressAutoHyphens w:val="0"/>
              <w:spacing w:after="0" w:line="259" w:lineRule="auto"/>
              <w:rPr>
                <w:del w:id="9620" w:author="Jose Eduardo VIU" w:date="2023-04-02T00:32:00Z"/>
              </w:rPr>
            </w:pPr>
            <w:del w:id="9621" w:author="Jose Eduardo VIU" w:date="2023-04-02T00:32:00Z">
              <w:r w:rsidDel="00F217D2">
                <w:delText>0.8412042580961172</w:delText>
              </w:r>
            </w:del>
          </w:p>
        </w:tc>
        <w:tc>
          <w:tcPr>
            <w:tcW w:w="3666" w:type="dxa"/>
          </w:tcPr>
          <w:p w14:paraId="5758B4F9" w14:textId="3354616D" w:rsidR="00CB7E31" w:rsidDel="00F217D2" w:rsidRDefault="00000000">
            <w:pPr>
              <w:suppressAutoHyphens w:val="0"/>
              <w:spacing w:after="0" w:line="259" w:lineRule="auto"/>
              <w:rPr>
                <w:del w:id="9622" w:author="Jose Eduardo VIU" w:date="2023-04-02T00:32:00Z"/>
              </w:rPr>
            </w:pPr>
            <w:del w:id="9623" w:author="Jose Eduardo VIU" w:date="2023-04-02T00:32:00Z">
              <w:r w:rsidDel="00F217D2">
                <w:delText>(Coeficiente de Determinación)</w:delText>
              </w:r>
            </w:del>
          </w:p>
        </w:tc>
      </w:tr>
      <w:tr w:rsidR="00CB7E31" w:rsidDel="00F217D2" w14:paraId="413124FB" w14:textId="409D2647">
        <w:trPr>
          <w:trHeight w:val="271"/>
          <w:del w:id="9624" w:author="Jose Eduardo VIU" w:date="2023-04-02T00:32:00Z"/>
        </w:trPr>
        <w:tc>
          <w:tcPr>
            <w:tcW w:w="1031" w:type="dxa"/>
          </w:tcPr>
          <w:p w14:paraId="4E9D8E2F" w14:textId="2631BBA5" w:rsidR="00CB7E31" w:rsidDel="00F217D2" w:rsidRDefault="00000000">
            <w:pPr>
              <w:suppressAutoHyphens w:val="0"/>
              <w:spacing w:after="0" w:line="259" w:lineRule="auto"/>
              <w:rPr>
                <w:del w:id="9625" w:author="Jose Eduardo VIU" w:date="2023-04-02T00:32:00Z"/>
              </w:rPr>
            </w:pPr>
            <w:del w:id="9626" w:author="Jose Eduardo VIU" w:date="2023-04-02T00:32:00Z">
              <w:r w:rsidDel="00F217D2">
                <w:delText>RMSE</w:delText>
              </w:r>
            </w:del>
          </w:p>
        </w:tc>
        <w:tc>
          <w:tcPr>
            <w:tcW w:w="2748" w:type="dxa"/>
          </w:tcPr>
          <w:p w14:paraId="0D6473F3" w14:textId="446AA814" w:rsidR="00CB7E31" w:rsidDel="00F217D2" w:rsidRDefault="00000000">
            <w:pPr>
              <w:suppressAutoHyphens w:val="0"/>
              <w:spacing w:after="0" w:line="259" w:lineRule="auto"/>
              <w:rPr>
                <w:del w:id="9627" w:author="Jose Eduardo VIU" w:date="2023-04-02T00:32:00Z"/>
              </w:rPr>
            </w:pPr>
            <w:del w:id="9628" w:author="Jose Eduardo VIU" w:date="2023-04-02T00:32:00Z">
              <w:r w:rsidDel="00F217D2">
                <w:delText>0.0011378745561479255</w:delText>
              </w:r>
            </w:del>
          </w:p>
        </w:tc>
        <w:tc>
          <w:tcPr>
            <w:tcW w:w="3666" w:type="dxa"/>
          </w:tcPr>
          <w:p w14:paraId="61C0EC2B" w14:textId="1866F3A1" w:rsidR="00CB7E31" w:rsidDel="00F217D2" w:rsidRDefault="00000000">
            <w:pPr>
              <w:suppressAutoHyphens w:val="0"/>
              <w:spacing w:after="0" w:line="259" w:lineRule="auto"/>
              <w:rPr>
                <w:del w:id="9629" w:author="Jose Eduardo VIU" w:date="2023-04-02T00:32:00Z"/>
              </w:rPr>
            </w:pPr>
            <w:del w:id="9630" w:author="Jose Eduardo VIU" w:date="2023-04-02T00:32:00Z">
              <w:r w:rsidDel="00F217D2">
                <w:delText>(Raíz de error cuadrático medio)</w:delText>
              </w:r>
            </w:del>
          </w:p>
        </w:tc>
      </w:tr>
      <w:tr w:rsidR="00CB7E31" w:rsidDel="00F217D2" w14:paraId="00A7576C" w14:textId="72E4B30E">
        <w:trPr>
          <w:trHeight w:val="271"/>
          <w:del w:id="9631" w:author="Jose Eduardo VIU" w:date="2023-04-02T00:32:00Z"/>
        </w:trPr>
        <w:tc>
          <w:tcPr>
            <w:tcW w:w="1031" w:type="dxa"/>
          </w:tcPr>
          <w:p w14:paraId="15649896" w14:textId="0AE8894D" w:rsidR="00CB7E31" w:rsidDel="00F217D2" w:rsidRDefault="00000000">
            <w:pPr>
              <w:suppressAutoHyphens w:val="0"/>
              <w:spacing w:after="0" w:line="259" w:lineRule="auto"/>
              <w:rPr>
                <w:del w:id="9632" w:author="Jose Eduardo VIU" w:date="2023-04-02T00:32:00Z"/>
              </w:rPr>
            </w:pPr>
            <w:del w:id="9633" w:author="Jose Eduardo VIU" w:date="2023-04-02T00:32:00Z">
              <w:r w:rsidDel="00F217D2">
                <w:delText>MAE</w:delText>
              </w:r>
            </w:del>
          </w:p>
        </w:tc>
        <w:tc>
          <w:tcPr>
            <w:tcW w:w="2748" w:type="dxa"/>
          </w:tcPr>
          <w:p w14:paraId="4F3E7F71" w14:textId="01AFBC13" w:rsidR="00CB7E31" w:rsidDel="00F217D2" w:rsidRDefault="00000000">
            <w:pPr>
              <w:suppressAutoHyphens w:val="0"/>
              <w:spacing w:after="0" w:line="259" w:lineRule="auto"/>
              <w:rPr>
                <w:del w:id="9634" w:author="Jose Eduardo VIU" w:date="2023-04-02T00:32:00Z"/>
              </w:rPr>
            </w:pPr>
            <w:del w:id="9635" w:author="Jose Eduardo VIU" w:date="2023-04-02T00:32:00Z">
              <w:r w:rsidDel="00F217D2">
                <w:delText>0.025939472844693622</w:delText>
              </w:r>
            </w:del>
          </w:p>
        </w:tc>
        <w:tc>
          <w:tcPr>
            <w:tcW w:w="3666" w:type="dxa"/>
          </w:tcPr>
          <w:p w14:paraId="2BAC00CC" w14:textId="10A3B1B2" w:rsidR="00CB7E31" w:rsidDel="00F217D2" w:rsidRDefault="00000000">
            <w:pPr>
              <w:suppressAutoHyphens w:val="0"/>
              <w:spacing w:after="0" w:line="259" w:lineRule="auto"/>
              <w:rPr>
                <w:del w:id="9636" w:author="Jose Eduardo VIU" w:date="2023-04-02T00:32:00Z"/>
              </w:rPr>
            </w:pPr>
            <w:del w:id="9637" w:author="Jose Eduardo VIU" w:date="2023-04-02T00:32:00Z">
              <w:r w:rsidDel="00F217D2">
                <w:delText>(Error absoluto medio)</w:delText>
              </w:r>
            </w:del>
          </w:p>
        </w:tc>
      </w:tr>
      <w:tr w:rsidR="00CB7E31" w:rsidDel="00F217D2" w14:paraId="2EE4EE18" w14:textId="2062DCEF">
        <w:trPr>
          <w:trHeight w:val="245"/>
          <w:del w:id="9638" w:author="Jose Eduardo VIU" w:date="2023-04-02T00:32:00Z"/>
        </w:trPr>
        <w:tc>
          <w:tcPr>
            <w:tcW w:w="1031" w:type="dxa"/>
          </w:tcPr>
          <w:p w14:paraId="2ED17E63" w14:textId="48CABF94" w:rsidR="00CB7E31" w:rsidDel="00F217D2" w:rsidRDefault="00000000">
            <w:pPr>
              <w:suppressAutoHyphens w:val="0"/>
              <w:spacing w:after="0" w:line="259" w:lineRule="auto"/>
              <w:rPr>
                <w:del w:id="9639" w:author="Jose Eduardo VIU" w:date="2023-04-02T00:32:00Z"/>
              </w:rPr>
            </w:pPr>
            <w:del w:id="9640" w:author="Jose Eduardo VIU" w:date="2023-04-02T00:32:00Z">
              <w:r w:rsidDel="00F217D2">
                <w:delText>MAX</w:delText>
              </w:r>
            </w:del>
          </w:p>
        </w:tc>
        <w:tc>
          <w:tcPr>
            <w:tcW w:w="2748" w:type="dxa"/>
          </w:tcPr>
          <w:p w14:paraId="35EA5FA1" w14:textId="7F180520" w:rsidR="00CB7E31" w:rsidDel="00F217D2" w:rsidRDefault="00000000">
            <w:pPr>
              <w:suppressAutoHyphens w:val="0"/>
              <w:spacing w:after="0" w:line="259" w:lineRule="auto"/>
              <w:rPr>
                <w:del w:id="9641" w:author="Jose Eduardo VIU" w:date="2023-04-02T00:32:00Z"/>
              </w:rPr>
            </w:pPr>
            <w:del w:id="9642" w:author="Jose Eduardo VIU" w:date="2023-04-02T00:32:00Z">
              <w:r w:rsidDel="00F217D2">
                <w:delText>0.17919904826057953</w:delText>
              </w:r>
            </w:del>
          </w:p>
        </w:tc>
        <w:tc>
          <w:tcPr>
            <w:tcW w:w="3666" w:type="dxa"/>
          </w:tcPr>
          <w:p w14:paraId="7B636349" w14:textId="5691547B" w:rsidR="00CB7E31" w:rsidDel="00F217D2" w:rsidRDefault="00000000">
            <w:pPr>
              <w:suppressAutoHyphens w:val="0"/>
              <w:spacing w:after="0" w:line="259" w:lineRule="auto"/>
              <w:rPr>
                <w:del w:id="9643" w:author="Jose Eduardo VIU" w:date="2023-04-02T00:32:00Z"/>
              </w:rPr>
            </w:pPr>
            <w:del w:id="9644" w:author="Jose Eduardo VIU" w:date="2023-04-02T00:32:00Z">
              <w:r w:rsidDel="00F217D2">
                <w:delText>(Error Máximo)</w:delText>
              </w:r>
            </w:del>
          </w:p>
        </w:tc>
      </w:tr>
    </w:tbl>
    <w:p w14:paraId="1F8ECAE3" w14:textId="409CA624" w:rsidR="00CB7E31" w:rsidDel="00F217D2" w:rsidRDefault="00000000">
      <w:pPr>
        <w:spacing w:after="184" w:line="256" w:lineRule="auto"/>
        <w:ind w:left="628"/>
        <w:rPr>
          <w:del w:id="9645" w:author="Jose Eduardo VIU" w:date="2023-04-02T00:32:00Z"/>
        </w:rPr>
      </w:pPr>
      <w:del w:id="9646" w:author="Jose Eduardo VIU" w:date="2023-04-02T00:32:00Z">
        <w:r w:rsidDel="00F217D2">
          <w:rPr>
            <w:rFonts w:ascii="Times New Roman" w:eastAsia="Times New Roman" w:hAnsi="Times New Roman" w:cs="Times New Roman"/>
          </w:rPr>
          <w:delText>El error obtenido es de tan sólo -0.001137…</w:delText>
        </w:r>
      </w:del>
    </w:p>
    <w:p w14:paraId="440A3AD6" w14:textId="765E0089" w:rsidR="00CB7E31" w:rsidDel="00F217D2" w:rsidRDefault="00000000">
      <w:pPr>
        <w:spacing w:after="207"/>
        <w:ind w:left="712" w:right="197" w:hanging="712"/>
        <w:rPr>
          <w:del w:id="9647" w:author="Jose Eduardo VIU" w:date="2023-04-02T00:32:00Z"/>
        </w:rPr>
      </w:pPr>
      <w:del w:id="9648" w:author="Jose Eduardo VIU" w:date="2023-04-02T00:32:00Z">
        <w:r>
          <w:rPr>
            <w:noProof/>
          </w:rPr>
          <w:pict w14:anchorId="6505B4F2">
            <v:group id="Group 19403" o:spid="_x0000_s2067" style="position:absolute;left:0;text-align:left;margin-left:31.65pt;margin-top:-3pt;width:468pt;height:33.1pt;z-index:-503316287" coordsize="5943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" o:allowincell="f">
              <v:shape id="Forma libre: forma 976" o:spid="_x0000_s2068" style="position:absolute;width:59436;height:4204;visibility:visible;mso-wrap-style:square;v-text-anchor:top" coordsize="1651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" path="m70,l16440,v39,,70,31,70,70l16510,1098v,39,-31,70,-70,70l70,1168c31,1168,,1137,,1098l,70c,31,31,,70,xe" fillcolor="#cfcfcf" stroked="f" strokeweight="0">
                <v:path arrowok="t"/>
              </v:shape>
              <v:shape id="Forma libre: forma 977" o:spid="_x0000_s2069" style="position:absolute;left:126;top:126;width:59180;height:3949;visibility:visible;mso-wrap-style:square;v-text-anchor:top" coordsize="16439,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" path="m35,l16405,v19,,35,16,35,35l16440,1063v,19,-16,35,-35,35l35,1098c16,1098,,1082,,1063l,35c,16,16,,35,xe" fillcolor="#f7f7f7" stroked="f" strokeweight="0">
                <v:path arrowok="t"/>
              </v:shape>
            </v:group>
          </w:pict>
        </w:r>
        <w:r w:rsidR="007341E8" w:rsidDel="00F217D2">
          <w:rPr>
            <w:color w:val="303F9F"/>
          </w:rPr>
          <w:delText xml:space="preserve">[62]: </w:delText>
        </w:r>
        <w:r w:rsidR="007341E8" w:rsidDel="00F217D2">
          <w:rPr>
            <w:color w:val="007F00"/>
          </w:rPr>
          <w:delText>print</w:delText>
        </w:r>
        <w:r w:rsidR="007341E8" w:rsidDel="00F217D2">
          <w:delText>(</w:delText>
        </w:r>
        <w:r w:rsidR="007341E8" w:rsidDel="00F217D2">
          <w:rPr>
            <w:color w:val="BA2121"/>
          </w:rPr>
          <w:delText>'Score R2:'</w:delText>
        </w:r>
        <w:r w:rsidR="007341E8" w:rsidDel="00F217D2">
          <w:delText>,rf_random</w:delText>
        </w:r>
        <w:r w:rsidR="007341E8" w:rsidDel="00F217D2">
          <w:rPr>
            <w:color w:val="666666"/>
          </w:rPr>
          <w:delText>.</w:delText>
        </w:r>
        <w:r w:rsidR="007341E8" w:rsidDel="00F217D2">
          <w:delText>best_estimator_</w:delText>
        </w:r>
        <w:r w:rsidR="007341E8" w:rsidDel="00F217D2">
          <w:rPr>
            <w:color w:val="666666"/>
          </w:rPr>
          <w:delText>.</w:delText>
        </w:r>
        <w:r w:rsidR="007341E8" w:rsidDel="00F217D2">
          <w:delText>score(X_test_s, y_test)) graficoDiferencias(rf_random</w:delText>
        </w:r>
        <w:r w:rsidR="007341E8" w:rsidDel="00F217D2">
          <w:rPr>
            <w:color w:val="666666"/>
          </w:rPr>
          <w:delText>.</w:delText>
        </w:r>
        <w:r w:rsidR="007341E8" w:rsidDel="00F217D2">
          <w:delText>best_estimator_, X_test_s, y_test)</w:delText>
        </w:r>
      </w:del>
    </w:p>
    <w:p w14:paraId="577FEB73" w14:textId="4266D92D" w:rsidR="00CB7E31" w:rsidDel="00F217D2" w:rsidRDefault="00000000">
      <w:pPr>
        <w:ind w:left="628" w:right="197"/>
        <w:rPr>
          <w:del w:id="9649" w:author="Jose Eduardo VIU" w:date="2023-04-02T00:32:00Z"/>
        </w:rPr>
      </w:pPr>
      <w:del w:id="9650" w:author="Jose Eduardo VIU" w:date="2023-04-02T00:32:00Z">
        <w:r w:rsidDel="00F217D2">
          <w:delText>Score R2: 0.8412042580961172</w:delText>
        </w:r>
        <w:r w:rsidDel="00F217D2">
          <w:br w:type="page"/>
        </w:r>
      </w:del>
    </w:p>
    <w:p w14:paraId="61786E19" w14:textId="47A1B10D" w:rsidR="00CB7E31" w:rsidDel="00F217D2" w:rsidRDefault="00000000">
      <w:pPr>
        <w:spacing w:after="908" w:line="259" w:lineRule="auto"/>
        <w:ind w:left="1115"/>
        <w:rPr>
          <w:del w:id="9651" w:author="Jose Eduardo VIU" w:date="2023-04-02T00:32:00Z"/>
        </w:rPr>
      </w:pPr>
      <w:del w:id="9652" w:author="Jose Eduardo VIU" w:date="2023-04-02T00:32:00Z">
        <w:r w:rsidDel="00F217D2">
          <w:rPr>
            <w:noProof/>
          </w:rPr>
          <w:drawing>
            <wp:inline distT="0" distB="0" distL="0" distR="0" wp14:anchorId="37E9C84E" wp14:editId="1EB62FEE">
              <wp:extent cx="5330825" cy="5340350"/>
              <wp:effectExtent l="0" t="0" r="0" b="0"/>
              <wp:docPr id="117" name="Picture 1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938"/>
                      <pic:cNvPicPr>
                        <a:picLocks noChangeAspect="1" noChangeArrowheads="1"/>
                      </pic:cNvPicPr>
                    </pic:nvPicPr>
                    <pic:blipFill>
                      <a:blip r:embed="rId175"/>
                      <a:stretch>
                        <a:fillRect/>
                      </a:stretch>
                    </pic:blipFill>
                    <pic:spPr bwMode="auto">
                      <a:xfrm>
                        <a:off x="0" y="0"/>
                        <a:ext cx="5330825" cy="5340350"/>
                      </a:xfrm>
                      <a:prstGeom prst="rect">
                        <a:avLst/>
                      </a:prstGeom>
                    </pic:spPr>
                  </pic:pic>
                </a:graphicData>
              </a:graphic>
            </wp:inline>
          </w:drawing>
        </w:r>
      </w:del>
    </w:p>
    <w:p w14:paraId="64248E52" w14:textId="68896B65" w:rsidR="00CB7E31" w:rsidDel="00F217D2" w:rsidRDefault="00000000">
      <w:pPr>
        <w:spacing w:after="135" w:line="256" w:lineRule="auto"/>
        <w:ind w:left="628"/>
        <w:rPr>
          <w:del w:id="9653" w:author="Jose Eduardo VIU" w:date="2023-04-02T00:32:00Z"/>
        </w:rPr>
      </w:pPr>
      <w:del w:id="9654" w:author="Jose Eduardo VIU" w:date="2023-04-02T00:32:00Z">
        <w:r w:rsidDel="00F217D2">
          <w:rPr>
            <w:rFonts w:ascii="Times New Roman" w:eastAsia="Times New Roman" w:hAnsi="Times New Roman" w:cs="Times New Roman"/>
          </w:rPr>
          <w:delText>Hemos obtenido un coeficiente de determinación de 84,12%, mejorando el de los parámetros iniciales en un 0,8%.</w:delText>
        </w:r>
      </w:del>
    </w:p>
    <w:p w14:paraId="6974C670" w14:textId="6C74DBE2" w:rsidR="00CB7E31" w:rsidDel="00F217D2" w:rsidRDefault="00000000">
      <w:pPr>
        <w:spacing w:after="419" w:line="256" w:lineRule="auto"/>
        <w:ind w:left="628"/>
        <w:rPr>
          <w:del w:id="9655" w:author="Jose Eduardo VIU" w:date="2023-04-02T00:32:00Z"/>
        </w:rPr>
      </w:pPr>
      <w:del w:id="9656" w:author="Jose Eduardo VIU" w:date="2023-04-02T00:32:00Z">
        <w:r w:rsidDel="00F217D2">
          <w:rPr>
            <w:rFonts w:ascii="Times New Roman" w:eastAsia="Times New Roman" w:hAnsi="Times New Roman" w:cs="Times New Roman"/>
          </w:rPr>
          <w:delText>Si medimos las diferencias sobre el conjunto de datos de test (no usado en el entrenamiento), el error se mantiene similar al obtenido en la validación cruzada del modelo, por lo que parece que no está sobreajustado y generaliza correctamente.</w:delText>
        </w:r>
      </w:del>
    </w:p>
    <w:p w14:paraId="3FEDB10C" w14:textId="39BCF47C" w:rsidR="00CB7E31" w:rsidDel="00F217D2" w:rsidRDefault="00000000">
      <w:pPr>
        <w:pStyle w:val="Ttulo3"/>
        <w:rPr>
          <w:del w:id="9657" w:author="Jose Eduardo VIU" w:date="2023-04-02T00:32:00Z"/>
        </w:rPr>
      </w:pPr>
      <w:del w:id="9658" w:author="Jose Eduardo VIU" w:date="2023-04-02T00:32:00Z">
        <w:r w:rsidDel="00F217D2">
          <w:delText>Estimar mejores modelos con LazzyPredict</w:delText>
        </w:r>
      </w:del>
    </w:p>
    <w:p w14:paraId="1CADE497" w14:textId="799748CC" w:rsidR="00CB7E31" w:rsidDel="00F217D2" w:rsidRDefault="00000000">
      <w:pPr>
        <w:spacing w:after="0" w:line="256" w:lineRule="auto"/>
        <w:ind w:left="628"/>
        <w:rPr>
          <w:del w:id="9659" w:author="Jose Eduardo VIU" w:date="2023-04-02T00:32:00Z"/>
        </w:rPr>
      </w:pPr>
      <w:del w:id="9660" w:author="Jose Eduardo VIU" w:date="2023-04-02T00:32:00Z">
        <w:r w:rsidDel="00F217D2">
          <w:rPr>
            <w:rFonts w:ascii="Times New Roman" w:eastAsia="Times New Roman" w:hAnsi="Times New Roman" w:cs="Times New Roman"/>
          </w:rPr>
          <w:delText>La librería lazzypredict permite estimar los modelos que mejor representan nuestro modelo según una métrica dada, probando en más de 40 modelos y ofreciendo un ranking de los resultados. No ofrecen los mejores hiperparámetros para cada uno de esos modelos, pero es un buen punto de partida, para seleccionar los modelos más prometedores y realizar sobre ellos la optimización de hiperparámetros, con la que encontrar más rápidamente un buen modelo que se aproxime a la mejor solución disponible con los métodos y variables actuales.</w:delText>
        </w:r>
      </w:del>
    </w:p>
    <w:p w14:paraId="5627366B" w14:textId="49281DD5" w:rsidR="00CB7E31" w:rsidDel="00F217D2" w:rsidRDefault="00000000">
      <w:pPr>
        <w:spacing w:after="155" w:line="259" w:lineRule="auto"/>
        <w:rPr>
          <w:del w:id="9661" w:author="Jose Eduardo VIU" w:date="2023-04-02T00:32:00Z"/>
        </w:rPr>
      </w:pPr>
      <w:del w:id="9662" w:author="Jose Eduardo VIU" w:date="2023-04-02T00:32:00Z">
        <w:r>
          <w:pict w14:anchorId="79D76070">
            <v:group id="Group 22455" o:spid="_x0000_s2060" style="width:499.65pt;height:19.6pt;mso-position-horizontal-relative:char;mso-position-vertical-relative:line" coordsize="63457,2487">
              <v:shape id="Forma libre: forma 979" o:spid="_x0000_s2061" style="position:absolute;left:4021;width:59436;height:2487;visibility:visible;mso-wrap-style:square;v-text-anchor:top" coordsize="165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" path="m69,l16440,v39,,70,31,70,70l16510,621v,39,-31,70,-70,70l69,691c30,691,-1,660,-1,621l-1,70c-1,31,30,,69,xe" fillcolor="#cfcfcf" stroked="f" strokeweight="0">
                <v:path arrowok="t"/>
              </v:shape>
              <v:shape id="Forma libre: forma 980" o:spid="_x0000_s2062" style="position:absolute;left:4147;top:126;width:59180;height:2235;visibility:visible;mso-wrap-style:square;v-text-anchor:top" coordsize="1643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" path="m34,l16405,v19,,35,16,35,35l16440,586v,19,-16,35,-35,35l34,621c15,621,-1,605,-1,586l-1,35c-1,16,15,,34,xe" fillcolor="#f7f7f7" stroked="f" strokeweight="0">
                <v:path arrowok="t"/>
              </v:shape>
              <v:shape id="Cuadro de texto 981" o:spid="_x0000_s2063" type="#_x0000_t202" style="position:absolute;top:388;width:483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" filled="f" stroked="f" strokeweight="0">
                <v:textbox style="mso-next-textbox:#Cuadro de texto 981" inset="0,0,0,0">
                  <w:txbxContent>
                    <w:p w14:paraId="095E33B3" w14:textId="77777777" w:rsidR="00CB7E31" w:rsidRDefault="00000000">
                      <w:pPr>
                        <w:overflowPunct w:val="0"/>
                        <w:spacing w:after="0" w:line="240" w:lineRule="auto"/>
                      </w:pPr>
                      <w:r>
                        <w:rPr>
                          <w:rFonts w:cstheme="minorBidi"/>
                          <w:color w:val="303F9F"/>
                        </w:rPr>
                        <w:t>[63]:</w:t>
                      </w:r>
                    </w:p>
                  </w:txbxContent>
                </v:textbox>
              </v:shape>
              <v:line id="Conector recto 982" o:spid="_x0000_s2064" style="position:absolute;flip:y;visibility:visible;mso-wrap-style:square" from="4881,309" to="4881,1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" strokecolor="#f9f9f9" strokeweight="1.75mm">
                <v:stroke joinstyle="miter"/>
              </v:line>
              <v:shape id="Cuadro de texto 983" o:spid="_x0000_s2065" type="#_x0000_t202" style="position:absolute;left:4521;top:388;width:97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" filled="f" stroked="f" strokeweight="0">
                <v:textbox style="mso-next-textbox:#Cuadro de texto 983" inset="0,0,0,0">
                  <w:txbxContent>
                    <w:p w14:paraId="49BAC282" w14:textId="77777777" w:rsidR="00CB7E31" w:rsidRDefault="00000000">
                      <w:pPr>
                        <w:overflowPunct w:val="0"/>
                        <w:spacing w:after="0" w:line="240" w:lineRule="auto"/>
                      </w:pPr>
                      <w:r>
                        <w:rPr>
                          <w:rFonts w:cstheme="minorBidi"/>
                        </w:rPr>
                        <w:t>!</w:t>
                      </w:r>
                    </w:p>
                  </w:txbxContent>
                </v:textbox>
              </v:shape>
              <v:shape id="Cuadro de texto 984" o:spid="_x0000_s2066" type="#_x0000_t202" style="position:absolute;left:5252;top:388;width:2225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" filled="f" stroked="f" strokeweight="0">
                <v:textbox style="mso-next-textbox:#Cuadro de texto 984" inset="0,0,0,0">
                  <w:txbxContent>
                    <w:p w14:paraId="47EEF254" w14:textId="77777777" w:rsidR="00CB7E31" w:rsidRDefault="00000000">
                      <w:pPr>
                        <w:overflowPunct w:val="0"/>
                        <w:spacing w:after="0" w:line="240" w:lineRule="auto"/>
                      </w:pPr>
                      <w:r>
                        <w:rPr>
                          <w:rFonts w:cstheme="minorBidi"/>
                        </w:rPr>
                        <w:t>pip</w:t>
                      </w:r>
                      <w:r>
                        <w:rPr>
                          <w:rFonts w:cstheme="minorBidi"/>
                          <w:spacing w:val="-16"/>
                        </w:rPr>
                        <w:t xml:space="preserve"> </w:t>
                      </w:r>
                      <w:r>
                        <w:rPr>
                          <w:rFonts w:cstheme="minorBidi"/>
                        </w:rPr>
                        <w:t>install</w:t>
                      </w:r>
                      <w:r>
                        <w:rPr>
                          <w:rFonts w:cstheme="minorBidi"/>
                          <w:spacing w:val="-16"/>
                        </w:rPr>
                        <w:t xml:space="preserve"> </w:t>
                      </w:r>
                      <w:r>
                        <w:rPr>
                          <w:rFonts w:cstheme="minorBidi"/>
                        </w:rPr>
                        <w:t>lazypredict</w:t>
                      </w:r>
                    </w:p>
                  </w:txbxContent>
                </v:textbox>
              </v:shape>
              <w10:anchorlock/>
            </v:group>
          </w:pict>
        </w:r>
      </w:del>
    </w:p>
    <w:p w14:paraId="395F7E3D" w14:textId="4F453A1D" w:rsidR="00CB7E31" w:rsidDel="00F217D2" w:rsidRDefault="00000000">
      <w:pPr>
        <w:ind w:left="628" w:right="540"/>
        <w:rPr>
          <w:del w:id="9663" w:author="Jose Eduardo VIU" w:date="2023-04-02T00:32:00Z"/>
        </w:rPr>
      </w:pPr>
      <w:del w:id="9664" w:author="Jose Eduardo VIU" w:date="2023-04-02T00:32:00Z">
        <w:r w:rsidDel="00F217D2">
          <w:delText>Looking in indexes: https://pypi.org/simple, https://us-python.pkg.dev/colabwheels/public/simple/ Collecting lazypredict</w:delText>
        </w:r>
      </w:del>
    </w:p>
    <w:p w14:paraId="1F7ABC0F" w14:textId="692DFF32" w:rsidR="00CB7E31" w:rsidDel="00F217D2" w:rsidRDefault="00000000">
      <w:pPr>
        <w:ind w:left="872" w:right="197"/>
        <w:rPr>
          <w:del w:id="9665" w:author="Jose Eduardo VIU" w:date="2023-04-02T00:32:00Z"/>
        </w:rPr>
      </w:pPr>
      <w:del w:id="9666" w:author="Jose Eduardo VIU" w:date="2023-04-02T00:32:00Z">
        <w:r w:rsidDel="00F217D2">
          <w:delText>Downloading lazypredict-0.2.12-py2.py3-none-any.whl (12 kB)</w:delText>
        </w:r>
      </w:del>
    </w:p>
    <w:p w14:paraId="428D5361" w14:textId="42EF5AE1" w:rsidR="00CB7E31" w:rsidDel="00F217D2" w:rsidRDefault="00000000">
      <w:pPr>
        <w:ind w:left="628" w:right="197"/>
        <w:rPr>
          <w:del w:id="9667" w:author="Jose Eduardo VIU" w:date="2023-04-02T00:32:00Z"/>
        </w:rPr>
      </w:pPr>
      <w:del w:id="9668" w:author="Jose Eduardo VIU" w:date="2023-04-02T00:32:00Z">
        <w:r w:rsidDel="00F217D2">
          <w:delText>Requirement already satisfied: pandas in /usr/local/lib/python3.9/dist-packages (from lazypredict) (1.4.4)</w:delText>
        </w:r>
      </w:del>
    </w:p>
    <w:p w14:paraId="42C49877" w14:textId="4D525DAE" w:rsidR="00CB7E31" w:rsidDel="00F217D2" w:rsidRDefault="00000000">
      <w:pPr>
        <w:ind w:left="628" w:right="197"/>
        <w:rPr>
          <w:del w:id="9669" w:author="Jose Eduardo VIU" w:date="2023-04-02T00:32:00Z"/>
        </w:rPr>
      </w:pPr>
      <w:del w:id="9670" w:author="Jose Eduardo VIU" w:date="2023-04-02T00:32:00Z">
        <w:r w:rsidDel="00F217D2">
          <w:delText>Requirement already satisfied: xgboost in /usr/local/lib/python3.9/dist-packages (from lazypredict) (1.7.4)</w:delText>
        </w:r>
      </w:del>
    </w:p>
    <w:p w14:paraId="0B19DA1C" w14:textId="3D77BDCB" w:rsidR="00CB7E31" w:rsidDel="00F217D2" w:rsidRDefault="00000000">
      <w:pPr>
        <w:ind w:left="628" w:right="197"/>
        <w:rPr>
          <w:del w:id="9671" w:author="Jose Eduardo VIU" w:date="2023-04-02T00:32:00Z"/>
        </w:rPr>
      </w:pPr>
      <w:del w:id="9672" w:author="Jose Eduardo VIU" w:date="2023-04-02T00:32:00Z">
        <w:r w:rsidDel="00F217D2">
          <w:delText>Requirement already satisfied: tqdm in /usr/local/lib/python3.9/dist-packages</w:delText>
        </w:r>
      </w:del>
    </w:p>
    <w:p w14:paraId="79D12595" w14:textId="13385B92" w:rsidR="00CB7E31" w:rsidDel="00F217D2" w:rsidRDefault="00000000">
      <w:pPr>
        <w:ind w:left="628" w:right="197"/>
        <w:rPr>
          <w:del w:id="9673" w:author="Jose Eduardo VIU" w:date="2023-04-02T00:32:00Z"/>
        </w:rPr>
      </w:pPr>
      <w:del w:id="9674" w:author="Jose Eduardo VIU" w:date="2023-04-02T00:32:00Z">
        <w:r w:rsidDel="00F217D2">
          <w:delText>(from lazypredict) (4.65.0)</w:delText>
        </w:r>
      </w:del>
    </w:p>
    <w:p w14:paraId="679BB4EB" w14:textId="33050EDF" w:rsidR="00CB7E31" w:rsidDel="00F217D2" w:rsidRDefault="00000000">
      <w:pPr>
        <w:ind w:left="628" w:right="197"/>
        <w:rPr>
          <w:del w:id="9675" w:author="Jose Eduardo VIU" w:date="2023-04-02T00:32:00Z"/>
        </w:rPr>
      </w:pPr>
      <w:del w:id="9676" w:author="Jose Eduardo VIU" w:date="2023-04-02T00:32:00Z">
        <w:r w:rsidDel="00F217D2">
          <w:delText>Requirement already satisfied: lightgbm in /usr/local/lib/python3.9/distpackages (from lazypredict) (3.3.5)</w:delText>
        </w:r>
      </w:del>
    </w:p>
    <w:p w14:paraId="5B789BDF" w14:textId="1C12E6AA" w:rsidR="00CB7E31" w:rsidDel="00F217D2" w:rsidRDefault="00000000">
      <w:pPr>
        <w:ind w:left="628" w:right="197"/>
        <w:rPr>
          <w:del w:id="9677" w:author="Jose Eduardo VIU" w:date="2023-04-02T00:32:00Z"/>
        </w:rPr>
      </w:pPr>
      <w:del w:id="9678" w:author="Jose Eduardo VIU" w:date="2023-04-02T00:32:00Z">
        <w:r w:rsidDel="00F217D2">
          <w:delText>Requirement already satisfied: scikit-learn in /usr/local/lib/python3.9/distpackages (from lazypredict) (1.2.2)</w:delText>
        </w:r>
      </w:del>
    </w:p>
    <w:p w14:paraId="3D00A78F" w14:textId="3DEFFFD2" w:rsidR="00CB7E31" w:rsidDel="00F217D2" w:rsidRDefault="00000000">
      <w:pPr>
        <w:ind w:left="628" w:right="197"/>
        <w:rPr>
          <w:del w:id="9679" w:author="Jose Eduardo VIU" w:date="2023-04-02T00:32:00Z"/>
        </w:rPr>
      </w:pPr>
      <w:del w:id="9680" w:author="Jose Eduardo VIU" w:date="2023-04-02T00:32:00Z">
        <w:r w:rsidDel="00F217D2">
          <w:delText>Requirement already satisfied: joblib in /usr/local/lib/python3.9/dist-packages (from lazypredict) (1.1.1)</w:delText>
        </w:r>
      </w:del>
    </w:p>
    <w:p w14:paraId="5D28E1DA" w14:textId="1D5503D5" w:rsidR="00CB7E31" w:rsidDel="00F217D2" w:rsidRDefault="00000000">
      <w:pPr>
        <w:ind w:left="628" w:right="197"/>
        <w:rPr>
          <w:del w:id="9681" w:author="Jose Eduardo VIU" w:date="2023-04-02T00:32:00Z"/>
        </w:rPr>
      </w:pPr>
      <w:del w:id="9682" w:author="Jose Eduardo VIU" w:date="2023-04-02T00:32:00Z">
        <w:r w:rsidDel="00F217D2">
          <w:delText>Requirement already satisfied: click in /usr/local/lib/python3.9/dist-packages</w:delText>
        </w:r>
      </w:del>
    </w:p>
    <w:p w14:paraId="046D5E49" w14:textId="3C36F5B6" w:rsidR="00CB7E31" w:rsidDel="00F217D2" w:rsidRDefault="00000000">
      <w:pPr>
        <w:ind w:left="628" w:right="197"/>
        <w:rPr>
          <w:del w:id="9683" w:author="Jose Eduardo VIU" w:date="2023-04-02T00:32:00Z"/>
        </w:rPr>
      </w:pPr>
      <w:del w:id="9684" w:author="Jose Eduardo VIU" w:date="2023-04-02T00:32:00Z">
        <w:r w:rsidDel="00F217D2">
          <w:delText>(from lazypredict) (8.1.3)</w:delText>
        </w:r>
      </w:del>
    </w:p>
    <w:p w14:paraId="72C6D42F" w14:textId="12DEE33F" w:rsidR="00CB7E31" w:rsidDel="00F217D2" w:rsidRDefault="00000000">
      <w:pPr>
        <w:ind w:left="628" w:right="197"/>
        <w:rPr>
          <w:del w:id="9685" w:author="Jose Eduardo VIU" w:date="2023-04-02T00:32:00Z"/>
        </w:rPr>
      </w:pPr>
      <w:del w:id="9686" w:author="Jose Eduardo VIU" w:date="2023-04-02T00:32:00Z">
        <w:r w:rsidDel="00F217D2">
          <w:delText>Requirement already satisfied: wheel in /usr/local/lib/python3.9/dist-packages</w:delText>
        </w:r>
      </w:del>
    </w:p>
    <w:p w14:paraId="50C6FBB8" w14:textId="79D270E6" w:rsidR="00CB7E31" w:rsidDel="00F217D2" w:rsidRDefault="00000000">
      <w:pPr>
        <w:ind w:left="628" w:right="197"/>
        <w:rPr>
          <w:del w:id="9687" w:author="Jose Eduardo VIU" w:date="2023-04-02T00:32:00Z"/>
        </w:rPr>
      </w:pPr>
      <w:del w:id="9688" w:author="Jose Eduardo VIU" w:date="2023-04-02T00:32:00Z">
        <w:r w:rsidDel="00F217D2">
          <w:delText>(from lightgbm-&gt;lazypredict) (0.40.0)</w:delText>
        </w:r>
      </w:del>
    </w:p>
    <w:p w14:paraId="7CB3AA5E" w14:textId="18B45DF8" w:rsidR="00CB7E31" w:rsidDel="00F217D2" w:rsidRDefault="00000000">
      <w:pPr>
        <w:ind w:left="628" w:right="197"/>
        <w:rPr>
          <w:del w:id="9689" w:author="Jose Eduardo VIU" w:date="2023-04-02T00:32:00Z"/>
        </w:rPr>
      </w:pPr>
      <w:del w:id="9690" w:author="Jose Eduardo VIU" w:date="2023-04-02T00:32:00Z">
        <w:r w:rsidDel="00F217D2">
          <w:delText>Requirement already satisfied: scipy in /usr/local/lib/python3.9/dist-packages</w:delText>
        </w:r>
      </w:del>
    </w:p>
    <w:p w14:paraId="139BC0E7" w14:textId="76423A37" w:rsidR="00CB7E31" w:rsidDel="00F217D2" w:rsidRDefault="00000000">
      <w:pPr>
        <w:ind w:left="628" w:right="197"/>
        <w:rPr>
          <w:del w:id="9691" w:author="Jose Eduardo VIU" w:date="2023-04-02T00:32:00Z"/>
        </w:rPr>
      </w:pPr>
      <w:del w:id="9692" w:author="Jose Eduardo VIU" w:date="2023-04-02T00:32:00Z">
        <w:r w:rsidDel="00F217D2">
          <w:delText>(from lightgbm-&gt;lazypredict) (1.10.1)</w:delText>
        </w:r>
      </w:del>
    </w:p>
    <w:p w14:paraId="59440EFF" w14:textId="1C893B91" w:rsidR="00CB7E31" w:rsidDel="00F217D2" w:rsidRDefault="00000000">
      <w:pPr>
        <w:ind w:left="628" w:right="197"/>
        <w:rPr>
          <w:del w:id="9693" w:author="Jose Eduardo VIU" w:date="2023-04-02T00:32:00Z"/>
        </w:rPr>
      </w:pPr>
      <w:del w:id="9694" w:author="Jose Eduardo VIU" w:date="2023-04-02T00:32:00Z">
        <w:r w:rsidDel="00F217D2">
          <w:delText>Requirement already satisfied: numpy in /usr/local/lib/python3.9/dist-packages</w:delText>
        </w:r>
      </w:del>
    </w:p>
    <w:p w14:paraId="23002581" w14:textId="529B374B" w:rsidR="00CB7E31" w:rsidDel="00F217D2" w:rsidRDefault="00000000">
      <w:pPr>
        <w:ind w:left="628" w:right="197"/>
        <w:rPr>
          <w:del w:id="9695" w:author="Jose Eduardo VIU" w:date="2023-04-02T00:32:00Z"/>
        </w:rPr>
      </w:pPr>
      <w:del w:id="9696" w:author="Jose Eduardo VIU" w:date="2023-04-02T00:32:00Z">
        <w:r w:rsidDel="00F217D2">
          <w:delText>(from lightgbm-&gt;lazypredict) (1.22.4)</w:delText>
        </w:r>
      </w:del>
    </w:p>
    <w:p w14:paraId="57AB89AC" w14:textId="0351C08E" w:rsidR="00CB7E31" w:rsidDel="00F217D2" w:rsidRDefault="00000000">
      <w:pPr>
        <w:ind w:left="628" w:right="197"/>
        <w:rPr>
          <w:del w:id="9697" w:author="Jose Eduardo VIU" w:date="2023-04-02T00:32:00Z"/>
        </w:rPr>
      </w:pPr>
      <w:del w:id="9698" w:author="Jose Eduardo VIU" w:date="2023-04-02T00:32:00Z">
        <w:r w:rsidDel="00F217D2">
          <w:delText>Requirement already satisfied: threadpoolctl&gt;=2.0.0 in</w:delText>
        </w:r>
      </w:del>
    </w:p>
    <w:p w14:paraId="6ACD7415" w14:textId="32AD48F5" w:rsidR="00CB7E31" w:rsidDel="00F217D2" w:rsidRDefault="00000000">
      <w:pPr>
        <w:ind w:left="628" w:right="197"/>
        <w:rPr>
          <w:del w:id="9699" w:author="Jose Eduardo VIU" w:date="2023-04-02T00:32:00Z"/>
        </w:rPr>
      </w:pPr>
      <w:del w:id="9700" w:author="Jose Eduardo VIU" w:date="2023-04-02T00:32:00Z">
        <w:r w:rsidDel="00F217D2">
          <w:delText>/usr/local/lib/python3.9/dist-packages (from scikit-learn-&gt;lazypredict) (3.1.0) Requirement already satisfied: pytz&gt;=2020.1 in /usr/local/lib/python3.9/distpackages (from pandas-&gt;lazypredict) (2022.7.1)</w:delText>
        </w:r>
      </w:del>
    </w:p>
    <w:p w14:paraId="66EB3958" w14:textId="46F7F153" w:rsidR="00CB7E31" w:rsidDel="00F217D2" w:rsidRDefault="00000000">
      <w:pPr>
        <w:ind w:left="628" w:right="197"/>
        <w:rPr>
          <w:del w:id="9701" w:author="Jose Eduardo VIU" w:date="2023-04-02T00:32:00Z"/>
        </w:rPr>
      </w:pPr>
      <w:del w:id="9702" w:author="Jose Eduardo VIU" w:date="2023-04-02T00:32:00Z">
        <w:r w:rsidDel="00F217D2">
          <w:delText>Requirement already satisfied: python-dateutil&gt;=2.8.1 in</w:delText>
        </w:r>
      </w:del>
    </w:p>
    <w:p w14:paraId="6903DE93" w14:textId="50C263D8" w:rsidR="00CB7E31" w:rsidDel="00F217D2" w:rsidRDefault="00000000">
      <w:pPr>
        <w:ind w:left="628" w:right="197"/>
        <w:rPr>
          <w:del w:id="9703" w:author="Jose Eduardo VIU" w:date="2023-04-02T00:32:00Z"/>
        </w:rPr>
      </w:pPr>
      <w:del w:id="9704" w:author="Jose Eduardo VIU" w:date="2023-04-02T00:32:00Z">
        <w:r w:rsidDel="00F217D2">
          <w:delText>/usr/local/lib/python3.9/dist-packages (from pandas-&gt;lazypredict) (2.8.2) Requirement already satisfied: six&gt;=1.5 in /usr/local/lib/python3.9/distpackages (from python-dateutil&gt;=2.8.1-&gt;pandas-&gt;lazypredict) (1.16.0)</w:delText>
        </w:r>
      </w:del>
    </w:p>
    <w:p w14:paraId="547EA609" w14:textId="783F4A5F" w:rsidR="00CB7E31" w:rsidDel="00F217D2" w:rsidRDefault="00000000">
      <w:pPr>
        <w:spacing w:after="177"/>
        <w:ind w:left="628" w:right="3175"/>
        <w:rPr>
          <w:del w:id="9705" w:author="Jose Eduardo VIU" w:date="2023-04-02T00:32:00Z"/>
        </w:rPr>
      </w:pPr>
      <w:del w:id="9706" w:author="Jose Eduardo VIU" w:date="2023-04-02T00:32:00Z">
        <w:r w:rsidDel="00F217D2">
          <w:delText>Installing collected packages: lazypredict Successfully installed lazypredict-0.2.12</w:delText>
        </w:r>
      </w:del>
    </w:p>
    <w:p w14:paraId="19B4920C" w14:textId="0E03430B" w:rsidR="00CB7E31" w:rsidDel="00F217D2" w:rsidRDefault="00000000">
      <w:pPr>
        <w:spacing w:after="0" w:line="273" w:lineRule="auto"/>
        <w:ind w:left="712" w:right="3782" w:hanging="712"/>
        <w:rPr>
          <w:del w:id="9707" w:author="Jose Eduardo VIU" w:date="2023-04-02T00:32:00Z"/>
        </w:rPr>
      </w:pPr>
      <w:del w:id="9708" w:author="Jose Eduardo VIU" w:date="2023-04-02T00:32:00Z">
        <w:r w:rsidDel="00F217D2">
          <w:rPr>
            <w:color w:val="303F9F"/>
          </w:rPr>
          <w:delText xml:space="preserve">[64]: </w:delText>
        </w:r>
        <w:r w:rsidDel="00F217D2">
          <w:rPr>
            <w:rFonts w:ascii="Courier New" w:eastAsia="Courier New" w:hAnsi="Courier New" w:cs="Courier New"/>
            <w:b/>
            <w:color w:val="007F00"/>
          </w:rPr>
          <w:delText xml:space="preserve">import </w:delText>
        </w:r>
        <w:r w:rsidDel="00F217D2">
          <w:rPr>
            <w:rFonts w:ascii="Courier New" w:eastAsia="Courier New" w:hAnsi="Courier New" w:cs="Courier New"/>
            <w:b/>
            <w:color w:val="0000FF"/>
          </w:rPr>
          <w:delText xml:space="preserve">lazypredict </w:delText>
        </w:r>
        <w:r w:rsidDel="00F217D2">
          <w:rPr>
            <w:rFonts w:ascii="Courier New" w:eastAsia="Courier New" w:hAnsi="Courier New" w:cs="Courier New"/>
            <w:b/>
            <w:color w:val="007F00"/>
          </w:rPr>
          <w:delText xml:space="preserve">from </w:delText>
        </w:r>
        <w:r w:rsidDel="00F217D2">
          <w:rPr>
            <w:rFonts w:ascii="Courier New" w:eastAsia="Courier New" w:hAnsi="Courier New" w:cs="Courier New"/>
            <w:b/>
            <w:color w:val="0000FF"/>
          </w:rPr>
          <w:delText xml:space="preserve">lazypredict.Supervised </w:delText>
        </w:r>
        <w:r w:rsidDel="00F217D2">
          <w:rPr>
            <w:rFonts w:ascii="Courier New" w:eastAsia="Courier New" w:hAnsi="Courier New" w:cs="Courier New"/>
            <w:b/>
            <w:color w:val="007F00"/>
          </w:rPr>
          <w:delText xml:space="preserve">import </w:delText>
        </w:r>
        <w:r w:rsidDel="00F217D2">
          <w:delText>LazyRegressor</w:delText>
        </w:r>
      </w:del>
    </w:p>
    <w:p w14:paraId="3F53839E" w14:textId="55EF4775" w:rsidR="00CB7E31" w:rsidDel="00F217D2" w:rsidRDefault="00000000">
      <w:pPr>
        <w:spacing w:after="5" w:line="268" w:lineRule="auto"/>
        <w:ind w:left="722" w:right="346"/>
        <w:rPr>
          <w:del w:id="9709" w:author="Jose Eduardo VIU" w:date="2023-04-02T00:32:00Z"/>
        </w:rPr>
      </w:pPr>
      <w:del w:id="9710" w:author="Jose Eduardo VIU" w:date="2023-04-02T00:32:00Z">
        <w:r w:rsidDel="00F217D2">
          <w:rPr>
            <w:rFonts w:ascii="Courier New" w:eastAsia="Courier New" w:hAnsi="Courier New" w:cs="Courier New"/>
            <w:i/>
            <w:color w:val="3D7A7A"/>
          </w:rPr>
          <w:delText xml:space="preserve"># Borramos el modelo que tarda mucho </w:delText>
        </w:r>
        <w:r w:rsidDel="00F217D2">
          <w:rPr>
            <w:rFonts w:ascii="Courier New" w:eastAsia="Courier New" w:hAnsi="Courier New" w:cs="Courier New"/>
            <w:b/>
            <w:color w:val="007F00"/>
          </w:rPr>
          <w:delText xml:space="preserve">del </w:delText>
        </w:r>
        <w:r w:rsidDel="00F217D2">
          <w:delText>lazypredict</w:delText>
        </w:r>
        <w:r w:rsidDel="00F217D2">
          <w:rPr>
            <w:color w:val="666666"/>
          </w:rPr>
          <w:delText>.</w:delText>
        </w:r>
        <w:r w:rsidDel="00F217D2">
          <w:delText>Supervised</w:delText>
        </w:r>
        <w:r w:rsidDel="00F217D2">
          <w:rPr>
            <w:color w:val="666666"/>
          </w:rPr>
          <w:delText>.</w:delText>
        </w:r>
        <w:r w:rsidDel="00F217D2">
          <w:delText>REGRESSORS[</w:delText>
        </w:r>
        <w:r w:rsidDel="00F217D2">
          <w:rPr>
            <w:color w:val="666666"/>
          </w:rPr>
          <w:delText>29</w:delText>
        </w:r>
        <w:r w:rsidDel="00F217D2">
          <w:delText>:</w:delText>
        </w:r>
        <w:r w:rsidDel="00F217D2">
          <w:rPr>
            <w:color w:val="666666"/>
          </w:rPr>
          <w:delText>32</w:delText>
        </w:r>
        <w:r w:rsidDel="00F217D2">
          <w:delText>]</w:delText>
        </w:r>
        <w:r w:rsidDel="00F217D2">
          <w:tab/>
        </w:r>
        <w:r w:rsidDel="00F217D2">
          <w:rPr>
            <w:rFonts w:ascii="Courier New" w:eastAsia="Courier New" w:hAnsi="Courier New" w:cs="Courier New"/>
            <w:i/>
            <w:color w:val="3D7A7A"/>
          </w:rPr>
          <w:delText># PassiveAggressiveRegressor,</w:delText>
        </w:r>
        <w:r w:rsidDel="00F217D2">
          <w:rPr>
            <w:color w:val="FF0000"/>
          </w:rPr>
          <w:delText>␣</w:delText>
        </w:r>
      </w:del>
    </w:p>
    <w:p w14:paraId="01ED1327" w14:textId="1A12313B" w:rsidR="00CB7E31" w:rsidDel="00F217D2" w:rsidRDefault="00000000">
      <w:pPr>
        <w:ind w:left="712" w:right="919" w:firstLine="163"/>
        <w:rPr>
          <w:del w:id="9711" w:author="Jose Eduardo VIU" w:date="2023-04-02T00:32:00Z"/>
        </w:rPr>
      </w:pPr>
      <w:del w:id="9712" w:author="Jose Eduardo VIU" w:date="2023-04-02T00:32:00Z">
        <w:r>
          <w:rPr>
            <w:noProof/>
          </w:rPr>
          <w:pict w14:anchorId="1D7D7911">
            <v:group id="Group 22456" o:spid="_x0000_s2057" style="position:absolute;left:0;text-align:left;margin-left:31.65pt;margin-top:-57.3pt;width:468pt;height:114.3pt;z-index:-503316285" coordsize="59436,14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" o:allowincell="f">
              <v:shape id="Forma libre: forma 986" o:spid="_x0000_s2058" style="position:absolute;width:59436;height:14515;visibility:visible;mso-wrap-style:square;v-text-anchor:top" coordsize="16510,4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" path="m70,l16440,v39,,70,31,70,70l16510,3961v,39,-31,70,-70,70l70,4031c31,4031,,4000,,3961l,70c,31,31,,70,xe" fillcolor="#cfcfcf" stroked="f" strokeweight="0">
                <v:path arrowok="t"/>
              </v:shape>
              <v:shape id="Forma libre: forma 987" o:spid="_x0000_s2059" style="position:absolute;left:126;top:126;width:59180;height:14389;visibility:visible;mso-wrap-style:square;v-text-anchor:top" coordsize="16439,3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" path="m35,l16405,v19,,35,16,35,35l16440,3961v,19,-16,35,-35,35l35,3996c16,3996,,3980,,3961l,35c,16,16,,35,xe" fillcolor="#f7f7f7" stroked="f" strokeweight="0">
                <v:path arrowok="t"/>
              </v:shape>
            </v:group>
          </w:pict>
        </w:r>
        <w:r w:rsidR="007341E8" w:rsidDel="00F217D2">
          <w:rPr>
            <w:rFonts w:ascii="Times New Roman" w:eastAsia="Times New Roman" w:hAnsi="Times New Roman" w:cs="Times New Roman"/>
            <w:color w:val="FF0000"/>
            <w:sz w:val="12"/>
          </w:rPr>
          <w:delText>↪</w:delText>
        </w:r>
        <w:r w:rsidR="007341E8" w:rsidDel="00F217D2">
          <w:rPr>
            <w:rFonts w:ascii="Courier New" w:eastAsia="Courier New" w:hAnsi="Courier New" w:cs="Courier New"/>
            <w:i/>
            <w:color w:val="3D7A7A"/>
          </w:rPr>
          <w:delText xml:space="preserve">PoissonRegressor, QuantileRegressor </w:delText>
        </w:r>
        <w:r w:rsidR="007341E8" w:rsidDel="00F217D2">
          <w:delText xml:space="preserve">reg </w:delText>
        </w:r>
        <w:r w:rsidR="007341E8" w:rsidDel="00F217D2">
          <w:rPr>
            <w:color w:val="666666"/>
          </w:rPr>
          <w:delText xml:space="preserve">= </w:delText>
        </w:r>
        <w:r w:rsidR="007341E8" w:rsidDel="00F217D2">
          <w:delText>LazyRegressor(verbose</w:delText>
        </w:r>
        <w:r w:rsidR="007341E8" w:rsidDel="00F217D2">
          <w:rPr>
            <w:color w:val="666666"/>
          </w:rPr>
          <w:delText>=1</w:delText>
        </w:r>
        <w:r w:rsidR="007341E8" w:rsidDel="00F217D2">
          <w:delText>, ignore_warnings</w:delText>
        </w:r>
        <w:r w:rsidR="007341E8" w:rsidDel="00F217D2">
          <w:rPr>
            <w:color w:val="666666"/>
          </w:rPr>
          <w:delText>=</w:delText>
        </w:r>
        <w:r w:rsidR="007341E8" w:rsidDel="00F217D2">
          <w:rPr>
            <w:rFonts w:ascii="Courier New" w:eastAsia="Courier New" w:hAnsi="Courier New" w:cs="Courier New"/>
            <w:b/>
            <w:color w:val="007F00"/>
          </w:rPr>
          <w:delText>False</w:delText>
        </w:r>
        <w:r w:rsidR="007341E8" w:rsidDel="00F217D2">
          <w:delText>, custom_metric</w:delText>
        </w:r>
        <w:r w:rsidR="007341E8" w:rsidDel="00F217D2">
          <w:rPr>
            <w:color w:val="666666"/>
          </w:rPr>
          <w:delText>=</w:delText>
        </w:r>
        <w:r w:rsidR="007341E8" w:rsidDel="00F217D2">
          <w:rPr>
            <w:rFonts w:ascii="Courier New" w:eastAsia="Courier New" w:hAnsi="Courier New" w:cs="Courier New"/>
            <w:b/>
            <w:color w:val="007F00"/>
          </w:rPr>
          <w:delText>None</w:delText>
        </w:r>
        <w:r w:rsidR="007341E8" w:rsidDel="00F217D2">
          <w:delText xml:space="preserve">) models, predictions </w:delText>
        </w:r>
        <w:r w:rsidR="007341E8" w:rsidDel="00F217D2">
          <w:rPr>
            <w:color w:val="666666"/>
          </w:rPr>
          <w:delText xml:space="preserve">= </w:delText>
        </w:r>
        <w:r w:rsidR="007341E8" w:rsidDel="00F217D2">
          <w:delText>reg</w:delText>
        </w:r>
        <w:r w:rsidR="007341E8" w:rsidDel="00F217D2">
          <w:rPr>
            <w:color w:val="666666"/>
          </w:rPr>
          <w:delText>.</w:delText>
        </w:r>
        <w:r w:rsidR="007341E8" w:rsidDel="00F217D2">
          <w:delText>fit(X_train_s, X_test_s, y_train, y_test)</w:delText>
        </w:r>
      </w:del>
    </w:p>
    <w:p w14:paraId="7F046EF8" w14:textId="19E9C900" w:rsidR="00CB7E31" w:rsidDel="00F217D2" w:rsidRDefault="00000000">
      <w:pPr>
        <w:spacing w:after="155" w:line="259" w:lineRule="auto"/>
        <w:ind w:left="633"/>
        <w:rPr>
          <w:del w:id="9713" w:author="Jose Eduardo VIU" w:date="2023-04-02T00:32:00Z"/>
        </w:rPr>
      </w:pPr>
      <w:del w:id="9714" w:author="Jose Eduardo VIU" w:date="2023-04-02T00:32:00Z">
        <w:r>
          <w:pict w14:anchorId="2A1AF62C">
            <v:group id="Group 20069" o:spid="_x0000_s2050" style="width:468pt;height:20.35pt;mso-position-horizontal-relative:char;mso-position-vertical-relative:line" coordsize="59436,2584">
              <v:shape id="Forma libre: forma 989" o:spid="_x0000_s2051" style="position:absolute;width:59436;height:2584;visibility:visible;mso-wrap-style:square;v-text-anchor:top" coordsize="16510,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" path="m70,l16440,v39,,70,31,70,70l16510,648v,39,-31,70,-70,70l70,718c31,718,,687,,648l,70c,31,31,,70,xe" fillcolor="#cfcfcf" stroked="f" strokeweight="0">
                <v:path arrowok="t"/>
              </v:shape>
              <v:shape id="Forma libre: forma 990" o:spid="_x0000_s2052" style="position:absolute;left:126;width:59180;height:2458;visibility:visible;mso-wrap-style:square;v-text-anchor:top" coordsize="16439,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" path="m35,l16405,v19,,35,16,35,35l16440,648v,19,-16,35,-35,35l35,683c16,683,,667,,648l,35c,16,16,,35,xe" fillcolor="#f7f7f7" stroked="f" strokeweight="0">
                <v:path arrowok="t"/>
              </v:shape>
              <v:shape id="Cuadro de texto 991" o:spid="_x0000_s2053" type="#_x0000_t202" style="position:absolute;left:507;top:489;width:4839;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" filled="f" stroked="f" strokeweight="0">
                <v:textbox style="mso-next-textbox:#Cuadro de texto 991" inset="0,0,0,0">
                  <w:txbxContent>
                    <w:p w14:paraId="29277EC9" w14:textId="77777777" w:rsidR="00CB7E31" w:rsidRDefault="00000000">
                      <w:pPr>
                        <w:overflowPunct w:val="0"/>
                        <w:spacing w:after="0" w:line="240" w:lineRule="auto"/>
                      </w:pPr>
                      <w:r>
                        <w:rPr>
                          <w:rFonts w:cstheme="minorBidi"/>
                          <w:color w:val="007F00"/>
                        </w:rPr>
                        <w:t>print</w:t>
                      </w:r>
                    </w:p>
                  </w:txbxContent>
                </v:textbox>
              </v:shape>
              <v:shape id="Cuadro de texto 992" o:spid="_x0000_s2054" type="#_x0000_t202" style="position:absolute;left:4147;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" filled="f" stroked="f" strokeweight="0">
                <v:textbox style="mso-next-textbox:#Cuadro de texto 992" inset="0,0,0,0">
                  <w:txbxContent>
                    <w:p w14:paraId="5473D1A9" w14:textId="77777777" w:rsidR="00CB7E31" w:rsidRDefault="00000000">
                      <w:pPr>
                        <w:overflowPunct w:val="0"/>
                        <w:spacing w:after="0" w:line="240" w:lineRule="auto"/>
                      </w:pPr>
                      <w:r>
                        <w:rPr>
                          <w:rFonts w:cstheme="minorBidi"/>
                        </w:rPr>
                        <w:t>(</w:t>
                      </w:r>
                    </w:p>
                  </w:txbxContent>
                </v:textbox>
              </v:shape>
              <v:shape id="Cuadro de texto 993" o:spid="_x0000_s2055" type="#_x0000_t202" style="position:absolute;left:4870;top:489;width:580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" filled="f" stroked="f" strokeweight="0">
                <v:textbox style="mso-next-textbox:#Cuadro de texto 993" inset="0,0,0,0">
                  <w:txbxContent>
                    <w:p w14:paraId="65F49264" w14:textId="77777777" w:rsidR="00CB7E31" w:rsidRDefault="00000000">
                      <w:pPr>
                        <w:overflowPunct w:val="0"/>
                        <w:spacing w:after="0" w:line="240" w:lineRule="auto"/>
                      </w:pPr>
                      <w:r>
                        <w:rPr>
                          <w:rFonts w:cstheme="minorBidi"/>
                        </w:rPr>
                        <w:t>models</w:t>
                      </w:r>
                    </w:p>
                  </w:txbxContent>
                </v:textbox>
              </v:shape>
              <v:shape id="Cuadro de texto 994" o:spid="_x0000_s2056" type="#_x0000_t202" style="position:absolute;left:9234;top:489;width:972;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" filled="f" stroked="f" strokeweight="0">
                <v:textbox style="mso-next-textbox:#Cuadro de texto 994" inset="0,0,0,0">
                  <w:txbxContent>
                    <w:p w14:paraId="25E36853" w14:textId="77777777" w:rsidR="00CB7E31" w:rsidRDefault="00000000">
                      <w:pPr>
                        <w:overflowPunct w:val="0"/>
                        <w:spacing w:after="0" w:line="240" w:lineRule="auto"/>
                      </w:pPr>
                      <w:r>
                        <w:rPr>
                          <w:rFonts w:cstheme="minorBidi"/>
                        </w:rPr>
                        <w:t>)</w:t>
                      </w:r>
                    </w:p>
                  </w:txbxContent>
                </v:textbox>
              </v:shape>
              <w10:anchorlock/>
            </v:group>
          </w:pict>
        </w:r>
      </w:del>
    </w:p>
    <w:p w14:paraId="68221BF3" w14:textId="7CF5A656" w:rsidR="00CB7E31" w:rsidDel="00F217D2" w:rsidRDefault="00000000">
      <w:pPr>
        <w:tabs>
          <w:tab w:val="center" w:pos="1064"/>
          <w:tab w:val="center" w:pos="3443"/>
          <w:tab w:val="center" w:pos="5333"/>
        </w:tabs>
        <w:spacing w:after="133"/>
        <w:rPr>
          <w:del w:id="9715" w:author="Jose Eduardo VIU" w:date="2023-04-02T00:32:00Z"/>
        </w:rPr>
      </w:pPr>
      <w:del w:id="9716" w:author="Jose Eduardo VIU" w:date="2023-04-02T00:32:00Z">
        <w:r w:rsidDel="00F217D2">
          <w:rPr>
            <w:rFonts w:ascii="Calibri" w:eastAsia="Calibri" w:hAnsi="Calibri" w:cs="Calibri"/>
          </w:rPr>
          <w:tab/>
        </w:r>
        <w:r w:rsidDel="00F217D2">
          <w:delText>3%|</w:delText>
        </w:r>
        <w:r w:rsidDel="00F217D2">
          <w:tab/>
          <w:delText>| 1/39 [00:00&lt;00:17,</w:delText>
        </w:r>
        <w:r w:rsidDel="00F217D2">
          <w:tab/>
          <w:delText>2.16it/s]</w:delText>
        </w:r>
      </w:del>
    </w:p>
    <w:p w14:paraId="7F9733C8" w14:textId="1D8235B7" w:rsidR="00CB7E31" w:rsidDel="00F217D2" w:rsidRDefault="00000000">
      <w:pPr>
        <w:ind w:left="628" w:right="197"/>
        <w:rPr>
          <w:del w:id="9717" w:author="Jose Eduardo VIU" w:date="2023-04-02T00:32:00Z"/>
        </w:rPr>
      </w:pPr>
      <w:del w:id="9718" w:author="Jose Eduardo VIU" w:date="2023-04-02T00:32:00Z">
        <w:r w:rsidDel="00F217D2">
          <w:delText>{'Model': 'AdaBoostRegressor', 'R-Squared': 0.7294843224535585, 'Adjusted R-Squared': 0.7242569663657046, 'RMSE': 0.04402749602429004, 'Time taken':</w:delText>
        </w:r>
      </w:del>
    </w:p>
    <w:p w14:paraId="66AA7F2F" w14:textId="4761CA28" w:rsidR="00CB7E31" w:rsidDel="00F217D2" w:rsidRDefault="00000000">
      <w:pPr>
        <w:spacing w:after="137"/>
        <w:ind w:left="628" w:right="197"/>
        <w:rPr>
          <w:del w:id="9719" w:author="Jose Eduardo VIU" w:date="2023-04-02T00:32:00Z"/>
        </w:rPr>
      </w:pPr>
      <w:del w:id="9720" w:author="Jose Eduardo VIU" w:date="2023-04-02T00:32:00Z">
        <w:r w:rsidDel="00F217D2">
          <w:delText>0.4621419906616211}</w:delText>
        </w:r>
      </w:del>
    </w:p>
    <w:p w14:paraId="35DE0DE9" w14:textId="5A8C51BD" w:rsidR="00CB7E31" w:rsidDel="00F217D2" w:rsidRDefault="00000000">
      <w:pPr>
        <w:tabs>
          <w:tab w:val="center" w:pos="1007"/>
          <w:tab w:val="center" w:pos="3443"/>
          <w:tab w:val="center" w:pos="5333"/>
        </w:tabs>
        <w:spacing w:after="133"/>
        <w:rPr>
          <w:del w:id="9721" w:author="Jose Eduardo VIU" w:date="2023-04-02T00:32:00Z"/>
        </w:rPr>
      </w:pPr>
      <w:del w:id="9722" w:author="Jose Eduardo VIU" w:date="2023-04-02T00:32:00Z">
        <w:r w:rsidDel="00F217D2">
          <w:rPr>
            <w:rFonts w:ascii="Calibri" w:eastAsia="Calibri" w:hAnsi="Calibri" w:cs="Calibri"/>
          </w:rPr>
          <w:tab/>
        </w:r>
        <w:r w:rsidDel="00F217D2">
          <w:delText>10%|</w:delText>
        </w:r>
        <w:r w:rsidDel="00F217D2">
          <w:tab/>
          <w:delText>| 4/39 [00:00&lt;00:07,</w:delText>
        </w:r>
        <w:r w:rsidDel="00F217D2">
          <w:tab/>
          <w:delText>4.97it/s]</w:delText>
        </w:r>
      </w:del>
    </w:p>
    <w:p w14:paraId="22C86356" w14:textId="38ABE619" w:rsidR="00CB7E31" w:rsidDel="00F217D2" w:rsidRDefault="00000000">
      <w:pPr>
        <w:ind w:left="628" w:right="197"/>
        <w:rPr>
          <w:del w:id="9723" w:author="Jose Eduardo VIU" w:date="2023-04-02T00:32:00Z"/>
        </w:rPr>
      </w:pPr>
      <w:del w:id="9724" w:author="Jose Eduardo VIU" w:date="2023-04-02T00:32:00Z">
        <w:r w:rsidDel="00F217D2">
          <w:delText>{'Model': 'BaggingRegressor', 'R-Squared': 0.8087985942459139, 'Adjusted R-Squared': 0.8051038810912456, 'RMSE': 0.037014621034570525, 'Time taken':</w:delText>
        </w:r>
      </w:del>
    </w:p>
    <w:p w14:paraId="7C979CDA" w14:textId="67E644E8" w:rsidR="00CB7E31" w:rsidDel="00F217D2" w:rsidRDefault="00000000">
      <w:pPr>
        <w:ind w:left="628" w:right="197"/>
        <w:rPr>
          <w:del w:id="9725" w:author="Jose Eduardo VIU" w:date="2023-04-02T00:32:00Z"/>
        </w:rPr>
      </w:pPr>
      <w:del w:id="9726" w:author="Jose Eduardo VIU" w:date="2023-04-02T00:32:00Z">
        <w:r w:rsidDel="00F217D2">
          <w:delText>0.3705098628997803}</w:delText>
        </w:r>
      </w:del>
    </w:p>
    <w:p w14:paraId="5F694364" w14:textId="21833DF8" w:rsidR="00CB7E31" w:rsidDel="00F217D2" w:rsidRDefault="00000000">
      <w:pPr>
        <w:ind w:left="628" w:right="197"/>
        <w:rPr>
          <w:del w:id="9727" w:author="Jose Eduardo VIU" w:date="2023-04-02T00:32:00Z"/>
        </w:rPr>
      </w:pPr>
      <w:del w:id="9728" w:author="Jose Eduardo VIU" w:date="2023-04-02T00:32:00Z">
        <w:r w:rsidDel="00F217D2">
          <w:delText>{'Model': 'BayesianRidge', 'R-Squared': 0.6678693280291408, 'Adjusted R-Squared': 0.6614513440297038, 'RMSE': 0.04878454501228551, 'Time taken':</w:delText>
        </w:r>
      </w:del>
    </w:p>
    <w:p w14:paraId="644B3841" w14:textId="1EAE0C56" w:rsidR="00CB7E31" w:rsidDel="00F217D2" w:rsidRDefault="00000000">
      <w:pPr>
        <w:ind w:left="628" w:right="197"/>
        <w:rPr>
          <w:del w:id="9729" w:author="Jose Eduardo VIU" w:date="2023-04-02T00:32:00Z"/>
        </w:rPr>
      </w:pPr>
      <w:del w:id="9730" w:author="Jose Eduardo VIU" w:date="2023-04-02T00:32:00Z">
        <w:r w:rsidDel="00F217D2">
          <w:delText>0.0506894588470459}</w:delText>
        </w:r>
      </w:del>
    </w:p>
    <w:p w14:paraId="34BA0927" w14:textId="4C014E92" w:rsidR="00CB7E31" w:rsidDel="00F217D2" w:rsidRDefault="00000000">
      <w:pPr>
        <w:ind w:left="628" w:right="197"/>
        <w:rPr>
          <w:del w:id="9731" w:author="Jose Eduardo VIU" w:date="2023-04-02T00:32:00Z"/>
        </w:rPr>
      </w:pPr>
      <w:del w:id="9732" w:author="Jose Eduardo VIU" w:date="2023-04-02T00:32:00Z">
        <w:r w:rsidDel="00F217D2">
          <w:delText>{'Model': 'DecisionTreeRegressor', 'R-Squared': 0.5652880485358663, 'Adjusted R-Squared': 0.5568878175896994, 'RMSE': 0.05581212484199173, 'Time taken':</w:delText>
        </w:r>
      </w:del>
    </w:p>
    <w:p w14:paraId="5FFDFA74" w14:textId="43FD4B0F" w:rsidR="00CB7E31" w:rsidDel="00F217D2" w:rsidRDefault="00000000">
      <w:pPr>
        <w:ind w:left="628" w:right="197"/>
        <w:rPr>
          <w:del w:id="9733" w:author="Jose Eduardo VIU" w:date="2023-04-02T00:32:00Z"/>
        </w:rPr>
      </w:pPr>
      <w:del w:id="9734" w:author="Jose Eduardo VIU" w:date="2023-04-02T00:32:00Z">
        <w:r w:rsidDel="00F217D2">
          <w:delText>0.10013699531555176}</w:delText>
        </w:r>
      </w:del>
    </w:p>
    <w:p w14:paraId="2D7E1373" w14:textId="0466621C" w:rsidR="00CB7E31" w:rsidDel="00F217D2" w:rsidRDefault="00000000">
      <w:pPr>
        <w:ind w:left="628" w:right="197"/>
        <w:rPr>
          <w:del w:id="9735" w:author="Jose Eduardo VIU" w:date="2023-04-02T00:32:00Z"/>
        </w:rPr>
      </w:pPr>
      <w:del w:id="9736" w:author="Jose Eduardo VIU" w:date="2023-04-02T00:32:00Z">
        <w:r w:rsidDel="00F217D2">
          <w:delText>{'Model': 'DummyRegressor', 'R-Squared': -0.00023142543513321456, 'Adjusted R-Squared': -0.01955956892180244, 'RMSE': 0.08465995131903602, 'Time taken':</w:delText>
        </w:r>
      </w:del>
    </w:p>
    <w:p w14:paraId="58BCFE6A" w14:textId="1C9C029D" w:rsidR="00CB7E31" w:rsidDel="00F217D2" w:rsidRDefault="00000000">
      <w:pPr>
        <w:ind w:left="628" w:right="197"/>
        <w:rPr>
          <w:del w:id="9737" w:author="Jose Eduardo VIU" w:date="2023-04-02T00:32:00Z"/>
        </w:rPr>
      </w:pPr>
      <w:del w:id="9738" w:author="Jose Eduardo VIU" w:date="2023-04-02T00:32:00Z">
        <w:r w:rsidDel="00F217D2">
          <w:delText>0.015442609786987305}</w:delText>
        </w:r>
      </w:del>
    </w:p>
    <w:p w14:paraId="657907F7" w14:textId="293DC59F" w:rsidR="00CB7E31" w:rsidDel="00F217D2" w:rsidRDefault="00000000">
      <w:pPr>
        <w:ind w:left="628" w:right="197"/>
        <w:rPr>
          <w:del w:id="9739" w:author="Jose Eduardo VIU" w:date="2023-04-02T00:32:00Z"/>
        </w:rPr>
      </w:pPr>
      <w:del w:id="9740" w:author="Jose Eduardo VIU" w:date="2023-04-02T00:32:00Z">
        <w:r w:rsidDel="00F217D2">
          <w:delText>{'Model': 'ElasticNet', 'R-Squared': -0.00023142543513321456, 'Adjusted R-Squared': -0.01955956892180244, 'RMSE': 0.08465995131903602, 'Time taken':</w:delText>
        </w:r>
      </w:del>
    </w:p>
    <w:p w14:paraId="6F33784D" w14:textId="5C77D542" w:rsidR="00CB7E31" w:rsidDel="00F217D2" w:rsidRDefault="00000000">
      <w:pPr>
        <w:spacing w:after="137"/>
        <w:ind w:left="628" w:right="197"/>
        <w:rPr>
          <w:del w:id="9741" w:author="Jose Eduardo VIU" w:date="2023-04-02T00:32:00Z"/>
        </w:rPr>
      </w:pPr>
      <w:del w:id="9742" w:author="Jose Eduardo VIU" w:date="2023-04-02T00:32:00Z">
        <w:r w:rsidDel="00F217D2">
          <w:delText>0.018407106399536133}</w:delText>
        </w:r>
      </w:del>
    </w:p>
    <w:p w14:paraId="249B1F8E" w14:textId="15EB7BC3" w:rsidR="00CB7E31" w:rsidDel="00F217D2" w:rsidRDefault="00000000">
      <w:pPr>
        <w:tabs>
          <w:tab w:val="center" w:pos="1037"/>
          <w:tab w:val="center" w:pos="3389"/>
          <w:tab w:val="center" w:pos="5279"/>
        </w:tabs>
        <w:spacing w:after="133"/>
        <w:rPr>
          <w:del w:id="9743" w:author="Jose Eduardo VIU" w:date="2023-04-02T00:32:00Z"/>
        </w:rPr>
      </w:pPr>
      <w:del w:id="9744" w:author="Jose Eduardo VIU" w:date="2023-04-02T00:32:00Z">
        <w:r w:rsidDel="00F217D2">
          <w:rPr>
            <w:rFonts w:ascii="Calibri" w:eastAsia="Calibri" w:hAnsi="Calibri" w:cs="Calibri"/>
          </w:rPr>
          <w:tab/>
        </w:r>
        <w:r w:rsidDel="00F217D2">
          <w:delText>18%|</w:delText>
        </w:r>
        <w:r w:rsidDel="00F217D2">
          <w:tab/>
          <w:delText>| 7/39 [00:01&lt;00:03,</w:delText>
        </w:r>
        <w:r w:rsidDel="00F217D2">
          <w:tab/>
          <w:delText>8.00it/s]</w:delText>
        </w:r>
      </w:del>
    </w:p>
    <w:p w14:paraId="6E164E8B" w14:textId="06C66756" w:rsidR="00CB7E31" w:rsidDel="00F217D2" w:rsidRDefault="00000000">
      <w:pPr>
        <w:ind w:left="628" w:right="197"/>
        <w:rPr>
          <w:del w:id="9745" w:author="Jose Eduardo VIU" w:date="2023-04-02T00:32:00Z"/>
        </w:rPr>
      </w:pPr>
      <w:del w:id="9746" w:author="Jose Eduardo VIU" w:date="2023-04-02T00:32:00Z">
        <w:r w:rsidDel="00F217D2">
          <w:delText>{'Model': 'ElasticNetCV', 'R-Squared': 0.6681781248918917, 'Adjusted R-Squared':</w:delText>
        </w:r>
      </w:del>
    </w:p>
    <w:p w14:paraId="68D02108" w14:textId="23E2AA9B" w:rsidR="00CB7E31" w:rsidDel="00F217D2" w:rsidRDefault="00000000">
      <w:pPr>
        <w:ind w:left="628" w:right="197"/>
        <w:rPr>
          <w:del w:id="9747" w:author="Jose Eduardo VIU" w:date="2023-04-02T00:32:00Z"/>
        </w:rPr>
      </w:pPr>
      <w:del w:id="9748" w:author="Jose Eduardo VIU" w:date="2023-04-02T00:32:00Z">
        <w:r w:rsidDel="00F217D2">
          <w:delText>0.66176610798159, 'RMSE': 0.048761861142817164, 'Time taken':</w:delText>
        </w:r>
      </w:del>
    </w:p>
    <w:p w14:paraId="13901789" w14:textId="27413F4C" w:rsidR="00CB7E31" w:rsidDel="00F217D2" w:rsidRDefault="00000000">
      <w:pPr>
        <w:ind w:left="628" w:right="197"/>
        <w:rPr>
          <w:del w:id="9749" w:author="Jose Eduardo VIU" w:date="2023-04-02T00:32:00Z"/>
        </w:rPr>
      </w:pPr>
      <w:del w:id="9750" w:author="Jose Eduardo VIU" w:date="2023-04-02T00:32:00Z">
        <w:r w:rsidDel="00F217D2">
          <w:delText>0.16571950912475586}</w:delText>
        </w:r>
      </w:del>
    </w:p>
    <w:p w14:paraId="19E39E44" w14:textId="06E6596C" w:rsidR="00CB7E31" w:rsidDel="00F217D2" w:rsidRDefault="00000000">
      <w:pPr>
        <w:ind w:left="628" w:right="197"/>
        <w:rPr>
          <w:del w:id="9751" w:author="Jose Eduardo VIU" w:date="2023-04-02T00:32:00Z"/>
        </w:rPr>
      </w:pPr>
      <w:del w:id="9752" w:author="Jose Eduardo VIU" w:date="2023-04-02T00:32:00Z">
        <w:r w:rsidDel="00F217D2">
          <w:delText>{'Model': 'ExtraTreeRegressor', 'R-Squared': 0.5951761055935756, 'Adjusted R-Squared': 0.587353421643693, 'RMSE': 0.053859316296242195, 'Time taken':</w:delText>
        </w:r>
      </w:del>
    </w:p>
    <w:p w14:paraId="4C3B52B8" w14:textId="22B430E8" w:rsidR="00CB7E31" w:rsidDel="00F217D2" w:rsidRDefault="00000000">
      <w:pPr>
        <w:spacing w:after="137"/>
        <w:ind w:left="628" w:right="197"/>
        <w:rPr>
          <w:del w:id="9753" w:author="Jose Eduardo VIU" w:date="2023-04-02T00:32:00Z"/>
        </w:rPr>
      </w:pPr>
      <w:del w:id="9754" w:author="Jose Eduardo VIU" w:date="2023-04-02T00:32:00Z">
        <w:r w:rsidDel="00F217D2">
          <w:delText>0.03992414474487305}</w:delText>
        </w:r>
      </w:del>
    </w:p>
    <w:p w14:paraId="1AE149A4" w14:textId="25C869BA" w:rsidR="00CB7E31" w:rsidDel="00F217D2" w:rsidRDefault="00000000">
      <w:pPr>
        <w:tabs>
          <w:tab w:val="center" w:pos="1068"/>
          <w:tab w:val="center" w:pos="3393"/>
          <w:tab w:val="center" w:pos="5340"/>
        </w:tabs>
        <w:spacing w:after="133"/>
        <w:rPr>
          <w:del w:id="9755" w:author="Jose Eduardo VIU" w:date="2023-04-02T00:32:00Z"/>
        </w:rPr>
      </w:pPr>
      <w:del w:id="9756" w:author="Jose Eduardo VIU" w:date="2023-04-02T00:32:00Z">
        <w:r w:rsidDel="00F217D2">
          <w:rPr>
            <w:rFonts w:ascii="Calibri" w:eastAsia="Calibri" w:hAnsi="Calibri" w:cs="Calibri"/>
          </w:rPr>
          <w:tab/>
        </w:r>
        <w:r w:rsidDel="00F217D2">
          <w:delText>26%|</w:delText>
        </w:r>
        <w:r w:rsidDel="00F217D2">
          <w:tab/>
          <w:delText>| 10/39 [00:03&lt;00:11,</w:delText>
        </w:r>
        <w:r w:rsidDel="00F217D2">
          <w:tab/>
          <w:delText>2.61it/s]</w:delText>
        </w:r>
      </w:del>
    </w:p>
    <w:p w14:paraId="4FD2E887" w14:textId="79E44355" w:rsidR="00CB7E31" w:rsidDel="00F217D2" w:rsidRDefault="00000000">
      <w:pPr>
        <w:ind w:left="628" w:right="197"/>
        <w:rPr>
          <w:del w:id="9757" w:author="Jose Eduardo VIU" w:date="2023-04-02T00:32:00Z"/>
        </w:rPr>
      </w:pPr>
      <w:del w:id="9758" w:author="Jose Eduardo VIU" w:date="2023-04-02T00:32:00Z">
        <w:r w:rsidDel="00F217D2">
          <w:delText>{'Model': 'ExtraTreesRegressor', 'R-Squared': 0.8457726097022569, 'Adjusted R-Squared': 0.8427923702762135, 'RMSE': 0.0332436362606322, 'Time taken':</w:delText>
        </w:r>
      </w:del>
    </w:p>
    <w:p w14:paraId="692F559D" w14:textId="7B750364" w:rsidR="00CB7E31" w:rsidDel="00F217D2" w:rsidRDefault="00000000">
      <w:pPr>
        <w:ind w:left="628" w:right="197"/>
        <w:rPr>
          <w:del w:id="9759" w:author="Jose Eduardo VIU" w:date="2023-04-02T00:32:00Z"/>
        </w:rPr>
      </w:pPr>
      <w:del w:id="9760" w:author="Jose Eduardo VIU" w:date="2023-04-02T00:32:00Z">
        <w:r w:rsidDel="00F217D2">
          <w:delText>1.9740560054779053}</w:delText>
        </w:r>
      </w:del>
    </w:p>
    <w:p w14:paraId="57F44851" w14:textId="2C694E2B" w:rsidR="00CB7E31" w:rsidDel="00F217D2" w:rsidRDefault="00000000">
      <w:pPr>
        <w:ind w:left="628" w:right="197"/>
        <w:rPr>
          <w:del w:id="9761" w:author="Jose Eduardo VIU" w:date="2023-04-02T00:32:00Z"/>
        </w:rPr>
      </w:pPr>
      <w:del w:id="9762" w:author="Jose Eduardo VIU" w:date="2023-04-02T00:32:00Z">
        <w:r w:rsidDel="00F217D2">
          <w:delText>{'Model': 'GammaRegressor', 'R-Squared': 0.5607752921566995, 'Adjusted R-Squared': 0.552287858188713, 'RMSE': 0.05610107046939275, 'Time taken':</w:delText>
        </w:r>
      </w:del>
    </w:p>
    <w:p w14:paraId="518734ED" w14:textId="1CA6C7A1" w:rsidR="00CB7E31" w:rsidDel="00F217D2" w:rsidRDefault="00000000">
      <w:pPr>
        <w:spacing w:after="137"/>
        <w:ind w:left="628" w:right="197"/>
        <w:rPr>
          <w:del w:id="9763" w:author="Jose Eduardo VIU" w:date="2023-04-02T00:32:00Z"/>
        </w:rPr>
      </w:pPr>
      <w:del w:id="9764" w:author="Jose Eduardo VIU" w:date="2023-04-02T00:32:00Z">
        <w:r w:rsidDel="00F217D2">
          <w:delText>0.1643831729888916}</w:delText>
        </w:r>
      </w:del>
    </w:p>
    <w:p w14:paraId="4B063858" w14:textId="29F4FB41" w:rsidR="00CB7E31" w:rsidDel="00F217D2" w:rsidRDefault="00000000">
      <w:pPr>
        <w:tabs>
          <w:tab w:val="center" w:pos="1068"/>
          <w:tab w:val="center" w:pos="3393"/>
          <w:tab w:val="center" w:pos="5340"/>
        </w:tabs>
        <w:spacing w:after="133"/>
        <w:rPr>
          <w:del w:id="9765" w:author="Jose Eduardo VIU" w:date="2023-04-02T00:32:00Z"/>
        </w:rPr>
      </w:pPr>
      <w:del w:id="9766" w:author="Jose Eduardo VIU" w:date="2023-04-02T00:32:00Z">
        <w:r w:rsidDel="00F217D2">
          <w:rPr>
            <w:rFonts w:ascii="Calibri" w:eastAsia="Calibri" w:hAnsi="Calibri" w:cs="Calibri"/>
          </w:rPr>
          <w:tab/>
        </w:r>
        <w:r w:rsidDel="00F217D2">
          <w:delText>28%|</w:delText>
        </w:r>
        <w:r w:rsidDel="00F217D2">
          <w:tab/>
          <w:delText>| 11/39 [00:12&lt;01:04,</w:delText>
        </w:r>
        <w:r w:rsidDel="00F217D2">
          <w:tab/>
          <w:delText>2.31s/it]</w:delText>
        </w:r>
      </w:del>
    </w:p>
    <w:p w14:paraId="48AC766A" w14:textId="2F122616" w:rsidR="00CB7E31" w:rsidDel="00F217D2" w:rsidRDefault="00000000">
      <w:pPr>
        <w:ind w:left="628" w:right="197"/>
        <w:rPr>
          <w:del w:id="9767" w:author="Jose Eduardo VIU" w:date="2023-04-02T00:32:00Z"/>
        </w:rPr>
      </w:pPr>
      <w:del w:id="9768" w:author="Jose Eduardo VIU" w:date="2023-04-02T00:32:00Z">
        <w:r w:rsidDel="00F217D2">
          <w:delText>{'Model': 'GaussianProcessRegressor', 'R-Squared': -5.754981835711436, 'Adjusted R-Squared': -5.885512885676875, 'RMSE': 0.2200087024019368, 'Time taken':</w:delText>
        </w:r>
      </w:del>
    </w:p>
    <w:p w14:paraId="1B47904F" w14:textId="072CEE37" w:rsidR="00CB7E31" w:rsidDel="00F217D2" w:rsidRDefault="00000000">
      <w:pPr>
        <w:spacing w:after="137"/>
        <w:ind w:left="628" w:right="197"/>
        <w:rPr>
          <w:del w:id="9769" w:author="Jose Eduardo VIU" w:date="2023-04-02T00:32:00Z"/>
        </w:rPr>
      </w:pPr>
      <w:del w:id="9770" w:author="Jose Eduardo VIU" w:date="2023-04-02T00:32:00Z">
        <w:r w:rsidDel="00F217D2">
          <w:delText>8.994166851043701}</w:delText>
        </w:r>
      </w:del>
    </w:p>
    <w:p w14:paraId="2377EB56" w14:textId="1FBED04D" w:rsidR="00CB7E31" w:rsidDel="00F217D2" w:rsidRDefault="00000000">
      <w:pPr>
        <w:tabs>
          <w:tab w:val="center" w:pos="1068"/>
          <w:tab w:val="center" w:pos="3393"/>
          <w:tab w:val="center" w:pos="5340"/>
        </w:tabs>
        <w:rPr>
          <w:del w:id="9771" w:author="Jose Eduardo VIU" w:date="2023-04-02T00:32:00Z"/>
        </w:rPr>
      </w:pPr>
      <w:del w:id="9772" w:author="Jose Eduardo VIU" w:date="2023-04-02T00:32:00Z">
        <w:r w:rsidDel="00F217D2">
          <w:rPr>
            <w:rFonts w:ascii="Calibri" w:eastAsia="Calibri" w:hAnsi="Calibri" w:cs="Calibri"/>
          </w:rPr>
          <w:tab/>
        </w:r>
        <w:r w:rsidDel="00F217D2">
          <w:delText>31%|</w:delText>
        </w:r>
        <w:r w:rsidDel="00F217D2">
          <w:tab/>
          <w:delText>| 12/39 [00:14&lt;01:01,</w:delText>
        </w:r>
        <w:r w:rsidDel="00F217D2">
          <w:tab/>
          <w:delText>2.29s/it]</w:delText>
        </w:r>
      </w:del>
    </w:p>
    <w:p w14:paraId="4A8C0467" w14:textId="0E3A1DD7" w:rsidR="00CB7E31" w:rsidDel="00F217D2" w:rsidRDefault="00000000">
      <w:pPr>
        <w:spacing w:after="136"/>
        <w:ind w:left="628" w:right="197"/>
        <w:rPr>
          <w:del w:id="9773" w:author="Jose Eduardo VIU" w:date="2023-04-02T00:32:00Z"/>
        </w:rPr>
      </w:pPr>
      <w:del w:id="9774" w:author="Jose Eduardo VIU" w:date="2023-04-02T00:32:00Z">
        <w:r w:rsidDel="00F217D2">
          <w:delText>{'Model': 'GradientBoostingRegressor', 'R-Squared': 0.8165102364870722, 'Adjusted R-Squared': 0.8129645405737789, 'RMSE': 0.036260491564244754, 'Time taken': 2.229362964630127}</w:delText>
        </w:r>
      </w:del>
    </w:p>
    <w:p w14:paraId="7891CC2A" w14:textId="50B8671A" w:rsidR="00CB7E31" w:rsidDel="00F217D2" w:rsidRDefault="00000000">
      <w:pPr>
        <w:tabs>
          <w:tab w:val="center" w:pos="1098"/>
          <w:tab w:val="center" w:pos="3340"/>
          <w:tab w:val="center" w:pos="5287"/>
        </w:tabs>
        <w:spacing w:after="133"/>
        <w:rPr>
          <w:del w:id="9775" w:author="Jose Eduardo VIU" w:date="2023-04-02T00:32:00Z"/>
        </w:rPr>
      </w:pPr>
      <w:del w:id="9776" w:author="Jose Eduardo VIU" w:date="2023-04-02T00:32:00Z">
        <w:r w:rsidDel="00F217D2">
          <w:rPr>
            <w:rFonts w:ascii="Calibri" w:eastAsia="Calibri" w:hAnsi="Calibri" w:cs="Calibri"/>
          </w:rPr>
          <w:tab/>
        </w:r>
        <w:r w:rsidDel="00F217D2">
          <w:delText>33%|</w:delText>
        </w:r>
        <w:r w:rsidDel="00F217D2">
          <w:tab/>
          <w:delText>| 13/39 [00:20&lt;01:25,</w:delText>
        </w:r>
        <w:r w:rsidDel="00F217D2">
          <w:tab/>
          <w:delText>3.29s/it]</w:delText>
        </w:r>
      </w:del>
    </w:p>
    <w:p w14:paraId="0C5264EB" w14:textId="6AF45153" w:rsidR="00CB7E31" w:rsidDel="00F217D2" w:rsidRDefault="00000000">
      <w:pPr>
        <w:spacing w:after="136"/>
        <w:ind w:left="628" w:right="197"/>
        <w:rPr>
          <w:del w:id="9777" w:author="Jose Eduardo VIU" w:date="2023-04-02T00:32:00Z"/>
        </w:rPr>
      </w:pPr>
      <w:del w:id="9778" w:author="Jose Eduardo VIU" w:date="2023-04-02T00:32:00Z">
        <w:r w:rsidDel="00F217D2">
          <w:delText>{'Model': 'HistGradientBoostingRegressor', 'R-Squared': 0.8476511539323192, 'Adjusted R-Squared': 0.8447072148778711, 'RMSE': 0.033040556338584305, 'Time taken': 6.170478820800781}</w:delText>
        </w:r>
      </w:del>
    </w:p>
    <w:p w14:paraId="4FF63003" w14:textId="40AC6FE6" w:rsidR="00CB7E31" w:rsidDel="00F217D2" w:rsidRDefault="00000000">
      <w:pPr>
        <w:tabs>
          <w:tab w:val="center" w:pos="1098"/>
          <w:tab w:val="center" w:pos="3340"/>
          <w:tab w:val="center" w:pos="5287"/>
        </w:tabs>
        <w:spacing w:after="133"/>
        <w:rPr>
          <w:del w:id="9779" w:author="Jose Eduardo VIU" w:date="2023-04-02T00:32:00Z"/>
        </w:rPr>
      </w:pPr>
      <w:del w:id="9780" w:author="Jose Eduardo VIU" w:date="2023-04-02T00:32:00Z">
        <w:r w:rsidDel="00F217D2">
          <w:rPr>
            <w:rFonts w:ascii="Calibri" w:eastAsia="Calibri" w:hAnsi="Calibri" w:cs="Calibri"/>
          </w:rPr>
          <w:tab/>
        </w:r>
        <w:r w:rsidDel="00F217D2">
          <w:delText>36%|</w:delText>
        </w:r>
        <w:r w:rsidDel="00F217D2">
          <w:tab/>
          <w:delText>| 14/39 [00:21&lt;01:02,</w:delText>
        </w:r>
        <w:r w:rsidDel="00F217D2">
          <w:tab/>
          <w:delText>2.49s/it]</w:delText>
        </w:r>
      </w:del>
    </w:p>
    <w:p w14:paraId="329CB61D" w14:textId="3B04DA52" w:rsidR="00CB7E31" w:rsidDel="00F217D2" w:rsidRDefault="00000000">
      <w:pPr>
        <w:ind w:left="628" w:right="197"/>
        <w:rPr>
          <w:del w:id="9781" w:author="Jose Eduardo VIU" w:date="2023-04-02T00:32:00Z"/>
        </w:rPr>
      </w:pPr>
      <w:del w:id="9782" w:author="Jose Eduardo VIU" w:date="2023-04-02T00:32:00Z">
        <w:r w:rsidDel="00F217D2">
          <w:delText>{'Model': 'HuberRegressor', 'R-Squared': 0.6128868887288887, 'Adjusted R-Squared': 0.6054064421342779, 'RMSE': 0.05266798549079409, 'Time taken':</w:delText>
        </w:r>
      </w:del>
    </w:p>
    <w:p w14:paraId="410333E7" w14:textId="3E96260B" w:rsidR="00CB7E31" w:rsidDel="00F217D2" w:rsidRDefault="00000000">
      <w:pPr>
        <w:spacing w:after="137"/>
        <w:ind w:left="628" w:right="197"/>
        <w:rPr>
          <w:del w:id="9783" w:author="Jose Eduardo VIU" w:date="2023-04-02T00:32:00Z"/>
        </w:rPr>
      </w:pPr>
      <w:del w:id="9784" w:author="Jose Eduardo VIU" w:date="2023-04-02T00:32:00Z">
        <w:r w:rsidDel="00F217D2">
          <w:delText>0.3008115291595459}</w:delText>
        </w:r>
      </w:del>
    </w:p>
    <w:p w14:paraId="32EAF5B1" w14:textId="51AB2A44" w:rsidR="00CB7E31" w:rsidDel="00F217D2" w:rsidRDefault="00000000">
      <w:pPr>
        <w:tabs>
          <w:tab w:val="center" w:pos="1098"/>
          <w:tab w:val="center" w:pos="3340"/>
          <w:tab w:val="center" w:pos="5287"/>
        </w:tabs>
        <w:spacing w:after="133"/>
        <w:rPr>
          <w:del w:id="9785" w:author="Jose Eduardo VIU" w:date="2023-04-02T00:32:00Z"/>
        </w:rPr>
      </w:pPr>
      <w:del w:id="9786" w:author="Jose Eduardo VIU" w:date="2023-04-02T00:32:00Z">
        <w:r w:rsidDel="00F217D2">
          <w:rPr>
            <w:rFonts w:ascii="Calibri" w:eastAsia="Calibri" w:hAnsi="Calibri" w:cs="Calibri"/>
          </w:rPr>
          <w:tab/>
        </w:r>
        <w:r w:rsidDel="00F217D2">
          <w:delText>38%|</w:delText>
        </w:r>
        <w:r w:rsidDel="00F217D2">
          <w:tab/>
          <w:delText>| 15/39 [00:21&lt;00:46,</w:delText>
        </w:r>
        <w:r w:rsidDel="00F217D2">
          <w:tab/>
          <w:delText>1.93s/it]</w:delText>
        </w:r>
      </w:del>
    </w:p>
    <w:p w14:paraId="7AE059CB" w14:textId="31B87E4A" w:rsidR="00CB7E31" w:rsidDel="00F217D2" w:rsidRDefault="00000000">
      <w:pPr>
        <w:ind w:left="628" w:right="197"/>
        <w:rPr>
          <w:del w:id="9787" w:author="Jose Eduardo VIU" w:date="2023-04-02T00:32:00Z"/>
        </w:rPr>
      </w:pPr>
      <w:del w:id="9788" w:author="Jose Eduardo VIU" w:date="2023-04-02T00:32:00Z">
        <w:r w:rsidDel="00F217D2">
          <w:delText>{'Model': 'KNeighborsRegressor', 'R-Squared': 0.7774162315974172, 'Adjusted R-Squared': 0.7731150959761113, 'RMSE': 0.03993691484379072, 'Time taken':</w:delText>
        </w:r>
      </w:del>
    </w:p>
    <w:p w14:paraId="0BE1C06D" w14:textId="4002B866" w:rsidR="00CB7E31" w:rsidDel="00F217D2" w:rsidRDefault="00000000">
      <w:pPr>
        <w:spacing w:after="137"/>
        <w:ind w:left="628" w:right="197"/>
        <w:rPr>
          <w:del w:id="9789" w:author="Jose Eduardo VIU" w:date="2023-04-02T00:32:00Z"/>
        </w:rPr>
      </w:pPr>
      <w:del w:id="9790" w:author="Jose Eduardo VIU" w:date="2023-04-02T00:32:00Z">
        <w:r w:rsidDel="00F217D2">
          <w:delText>0.42801809310913086}</w:delText>
        </w:r>
      </w:del>
    </w:p>
    <w:p w14:paraId="6E9FDCDA" w14:textId="65809D80" w:rsidR="00CB7E31" w:rsidDel="00F217D2" w:rsidRDefault="00000000">
      <w:pPr>
        <w:tabs>
          <w:tab w:val="center" w:pos="1129"/>
          <w:tab w:val="center" w:pos="3286"/>
          <w:tab w:val="center" w:pos="5233"/>
        </w:tabs>
        <w:spacing w:after="133"/>
        <w:rPr>
          <w:del w:id="9791" w:author="Jose Eduardo VIU" w:date="2023-04-02T00:32:00Z"/>
        </w:rPr>
      </w:pPr>
      <w:del w:id="9792" w:author="Jose Eduardo VIU" w:date="2023-04-02T00:32:00Z">
        <w:r w:rsidDel="00F217D2">
          <w:rPr>
            <w:rFonts w:ascii="Calibri" w:eastAsia="Calibri" w:hAnsi="Calibri" w:cs="Calibri"/>
          </w:rPr>
          <w:tab/>
        </w:r>
        <w:r w:rsidDel="00F217D2">
          <w:delText>46%|</w:delText>
        </w:r>
        <w:r w:rsidDel="00F217D2">
          <w:tab/>
          <w:delText>| 18/39 [00:24&lt;00:25,</w:delText>
        </w:r>
        <w:r w:rsidDel="00F217D2">
          <w:tab/>
          <w:delText>1.24s/it]</w:delText>
        </w:r>
      </w:del>
    </w:p>
    <w:p w14:paraId="05E88D70" w14:textId="01AE32D0" w:rsidR="00CB7E31" w:rsidDel="00F217D2" w:rsidRDefault="00000000">
      <w:pPr>
        <w:ind w:left="628" w:right="197"/>
        <w:rPr>
          <w:del w:id="9793" w:author="Jose Eduardo VIU" w:date="2023-04-02T00:32:00Z"/>
        </w:rPr>
      </w:pPr>
      <w:del w:id="9794" w:author="Jose Eduardo VIU" w:date="2023-04-02T00:32:00Z">
        <w:r w:rsidDel="00F217D2">
          <w:delText>{'Model': 'KernelRidge', 'R-Squared': -91.41536249120558, 'Adjusted R-Squared':</w:delText>
        </w:r>
      </w:del>
    </w:p>
    <w:p w14:paraId="4586A714" w14:textId="38AD8BF6" w:rsidR="00CB7E31" w:rsidDel="00F217D2" w:rsidRDefault="00000000">
      <w:pPr>
        <w:ind w:left="628" w:right="197"/>
        <w:rPr>
          <w:del w:id="9795" w:author="Jose Eduardo VIU" w:date="2023-04-02T00:32:00Z"/>
        </w:rPr>
      </w:pPr>
      <w:del w:id="9796" w:author="Jose Eduardo VIU" w:date="2023-04-02T00:32:00Z">
        <w:r w:rsidDel="00F217D2">
          <w:delText>-93.20116659731585, 'RMSE': 0.8137665843939424, 'Time taken':</w:delText>
        </w:r>
      </w:del>
    </w:p>
    <w:p w14:paraId="59C4763E" w14:textId="3226C151" w:rsidR="00CB7E31" w:rsidDel="00F217D2" w:rsidRDefault="00000000">
      <w:pPr>
        <w:ind w:left="628" w:right="197"/>
        <w:rPr>
          <w:del w:id="9797" w:author="Jose Eduardo VIU" w:date="2023-04-02T00:32:00Z"/>
        </w:rPr>
      </w:pPr>
      <w:del w:id="9798" w:author="Jose Eduardo VIU" w:date="2023-04-02T00:32:00Z">
        <w:r w:rsidDel="00F217D2">
          <w:delText>2.8581631183624268}</w:delText>
        </w:r>
      </w:del>
    </w:p>
    <w:p w14:paraId="60F90967" w14:textId="0CE2C6C1" w:rsidR="00CB7E31" w:rsidDel="00F217D2" w:rsidRDefault="00000000">
      <w:pPr>
        <w:ind w:left="628" w:right="197"/>
        <w:rPr>
          <w:del w:id="9799" w:author="Jose Eduardo VIU" w:date="2023-04-02T00:32:00Z"/>
        </w:rPr>
      </w:pPr>
      <w:del w:id="9800" w:author="Jose Eduardo VIU" w:date="2023-04-02T00:32:00Z">
        <w:r w:rsidDel="00F217D2">
          <w:delText>{'Model': 'Lars', 'R-Squared': 0.6679207205257995, 'Adjusted R-Squared':</w:delText>
        </w:r>
      </w:del>
    </w:p>
    <w:p w14:paraId="4CEAAF4D" w14:textId="6C95FA53" w:rsidR="00CB7E31" w:rsidDel="00F217D2" w:rsidRDefault="00000000">
      <w:pPr>
        <w:ind w:left="628" w:right="197"/>
        <w:rPr>
          <w:del w:id="9801" w:author="Jose Eduardo VIU" w:date="2023-04-02T00:32:00Z"/>
        </w:rPr>
      </w:pPr>
      <w:del w:id="9802" w:author="Jose Eduardo VIU" w:date="2023-04-02T00:32:00Z">
        <w:r w:rsidDel="00F217D2">
          <w:delText>0.6615037296180855, 'RMSE': 0.048780770509096766, 'Time taken':</w:delText>
        </w:r>
      </w:del>
    </w:p>
    <w:p w14:paraId="6253F29D" w14:textId="39968277" w:rsidR="00CB7E31" w:rsidDel="00F217D2" w:rsidRDefault="00000000">
      <w:pPr>
        <w:ind w:left="628" w:right="197"/>
        <w:rPr>
          <w:del w:id="9803" w:author="Jose Eduardo VIU" w:date="2023-04-02T00:32:00Z"/>
        </w:rPr>
      </w:pPr>
      <w:del w:id="9804" w:author="Jose Eduardo VIU" w:date="2023-04-02T00:32:00Z">
        <w:r w:rsidDel="00F217D2">
          <w:delText>0.025605201721191406}</w:delText>
        </w:r>
      </w:del>
    </w:p>
    <w:p w14:paraId="498F627A" w14:textId="53726A72" w:rsidR="00CB7E31" w:rsidDel="00F217D2" w:rsidRDefault="00000000">
      <w:pPr>
        <w:ind w:left="628" w:right="197"/>
        <w:rPr>
          <w:del w:id="9805" w:author="Jose Eduardo VIU" w:date="2023-04-02T00:32:00Z"/>
        </w:rPr>
      </w:pPr>
      <w:del w:id="9806" w:author="Jose Eduardo VIU" w:date="2023-04-02T00:32:00Z">
        <w:r w:rsidDel="00F217D2">
          <w:delText>{'Model': 'LarsCV', 'R-Squared': 0.6681936306928815, 'Adjusted R-Squared':</w:delText>
        </w:r>
      </w:del>
    </w:p>
    <w:p w14:paraId="1CC1BC50" w14:textId="7CF454D6" w:rsidR="00CB7E31" w:rsidDel="00F217D2" w:rsidRDefault="00000000">
      <w:pPr>
        <w:ind w:left="628" w:right="197"/>
        <w:rPr>
          <w:del w:id="9807" w:author="Jose Eduardo VIU" w:date="2023-04-02T00:32:00Z"/>
        </w:rPr>
      </w:pPr>
      <w:del w:id="9808" w:author="Jose Eduardo VIU" w:date="2023-04-02T00:32:00Z">
        <w:r w:rsidDel="00F217D2">
          <w:delText>0.6617819134115845, 'RMSE': 0.04876072182590559, 'Time taken':</w:delText>
        </w:r>
      </w:del>
    </w:p>
    <w:p w14:paraId="4F62024F" w14:textId="563AC7DD" w:rsidR="00CB7E31" w:rsidDel="00F217D2" w:rsidRDefault="00000000">
      <w:pPr>
        <w:ind w:left="628" w:right="197"/>
        <w:rPr>
          <w:del w:id="9809" w:author="Jose Eduardo VIU" w:date="2023-04-02T00:32:00Z"/>
        </w:rPr>
      </w:pPr>
      <w:del w:id="9810" w:author="Jose Eduardo VIU" w:date="2023-04-02T00:32:00Z">
        <w:r w:rsidDel="00F217D2">
          <w:delText>0.07918930053710938}</w:delText>
        </w:r>
      </w:del>
    </w:p>
    <w:p w14:paraId="7DFF61D8" w14:textId="0E53771D" w:rsidR="00CB7E31" w:rsidDel="00F217D2" w:rsidRDefault="00000000">
      <w:pPr>
        <w:ind w:left="628" w:right="197"/>
        <w:rPr>
          <w:del w:id="9811" w:author="Jose Eduardo VIU" w:date="2023-04-02T00:32:00Z"/>
        </w:rPr>
      </w:pPr>
      <w:del w:id="9812" w:author="Jose Eduardo VIU" w:date="2023-04-02T00:32:00Z">
        <w:r w:rsidDel="00F217D2">
          <w:delText>{'Model': 'Lasso', 'R-Squared': -0.00023142543513321456, 'Adjusted R-Squared':</w:delText>
        </w:r>
      </w:del>
    </w:p>
    <w:p w14:paraId="495990CE" w14:textId="1D9E2475" w:rsidR="00CB7E31" w:rsidDel="00F217D2" w:rsidRDefault="00000000">
      <w:pPr>
        <w:ind w:left="628" w:right="197"/>
        <w:rPr>
          <w:del w:id="9813" w:author="Jose Eduardo VIU" w:date="2023-04-02T00:32:00Z"/>
        </w:rPr>
      </w:pPr>
      <w:del w:id="9814" w:author="Jose Eduardo VIU" w:date="2023-04-02T00:32:00Z">
        <w:r w:rsidDel="00F217D2">
          <w:delText>-0.01955956892180244, 'RMSE': 0.08465995131903602, 'Time taken':</w:delText>
        </w:r>
      </w:del>
    </w:p>
    <w:p w14:paraId="0C151A10" w14:textId="50B0D637" w:rsidR="00CB7E31" w:rsidDel="00F217D2" w:rsidRDefault="00000000">
      <w:pPr>
        <w:spacing w:after="137"/>
        <w:ind w:left="628" w:right="197"/>
        <w:rPr>
          <w:del w:id="9815" w:author="Jose Eduardo VIU" w:date="2023-04-02T00:32:00Z"/>
        </w:rPr>
      </w:pPr>
      <w:del w:id="9816" w:author="Jose Eduardo VIU" w:date="2023-04-02T00:32:00Z">
        <w:r w:rsidDel="00F217D2">
          <w:delText>0.029938936233520508}</w:delText>
        </w:r>
      </w:del>
    </w:p>
    <w:p w14:paraId="20958885" w14:textId="4D684ED3" w:rsidR="00CB7E31" w:rsidDel="00F217D2" w:rsidRDefault="00000000">
      <w:pPr>
        <w:tabs>
          <w:tab w:val="center" w:pos="1159"/>
          <w:tab w:val="center" w:pos="3233"/>
          <w:tab w:val="center" w:pos="5180"/>
        </w:tabs>
        <w:spacing w:after="133"/>
        <w:rPr>
          <w:del w:id="9817" w:author="Jose Eduardo VIU" w:date="2023-04-02T00:32:00Z"/>
        </w:rPr>
      </w:pPr>
      <w:del w:id="9818" w:author="Jose Eduardo VIU" w:date="2023-04-02T00:32:00Z">
        <w:r w:rsidDel="00F217D2">
          <w:rPr>
            <w:rFonts w:ascii="Calibri" w:eastAsia="Calibri" w:hAnsi="Calibri" w:cs="Calibri"/>
          </w:rPr>
          <w:tab/>
        </w:r>
        <w:r w:rsidDel="00F217D2">
          <w:delText>51%|</w:delText>
        </w:r>
        <w:r w:rsidDel="00F217D2">
          <w:tab/>
          <w:delText>| 20/39 [00:24&lt;00:15,</w:delText>
        </w:r>
        <w:r w:rsidDel="00F217D2">
          <w:tab/>
          <w:delText>1.22it/s]</w:delText>
        </w:r>
      </w:del>
    </w:p>
    <w:p w14:paraId="23A30C57" w14:textId="0EC4FD14" w:rsidR="00CB7E31" w:rsidDel="00F217D2" w:rsidRDefault="00000000">
      <w:pPr>
        <w:ind w:left="628" w:right="197"/>
        <w:rPr>
          <w:del w:id="9819" w:author="Jose Eduardo VIU" w:date="2023-04-02T00:32:00Z"/>
        </w:rPr>
      </w:pPr>
      <w:del w:id="9820" w:author="Jose Eduardo VIU" w:date="2023-04-02T00:32:00Z">
        <w:r w:rsidDel="00F217D2">
          <w:delText>{'Model': 'LassoCV', 'R-Squared': 0.6681910306152943, 'Adjusted R-Squared':</w:delText>
        </w:r>
      </w:del>
    </w:p>
    <w:p w14:paraId="411D3E05" w14:textId="0FD64D06" w:rsidR="00CB7E31" w:rsidDel="00F217D2" w:rsidRDefault="00000000">
      <w:pPr>
        <w:ind w:left="628" w:right="197"/>
        <w:rPr>
          <w:del w:id="9821" w:author="Jose Eduardo VIU" w:date="2023-04-02T00:32:00Z"/>
        </w:rPr>
      </w:pPr>
      <w:del w:id="9822" w:author="Jose Eduardo VIU" w:date="2023-04-02T00:32:00Z">
        <w:r w:rsidDel="00F217D2">
          <w:delText>0.661779263090952, 'RMSE': 0.048760912873189954, 'Time taken':</w:delText>
        </w:r>
      </w:del>
    </w:p>
    <w:p w14:paraId="19E12C8C" w14:textId="0F8E6A2F" w:rsidR="00CB7E31" w:rsidDel="00F217D2" w:rsidRDefault="00000000">
      <w:pPr>
        <w:ind w:left="628" w:right="197"/>
        <w:rPr>
          <w:del w:id="9823" w:author="Jose Eduardo VIU" w:date="2023-04-02T00:32:00Z"/>
        </w:rPr>
      </w:pPr>
      <w:del w:id="9824" w:author="Jose Eduardo VIU" w:date="2023-04-02T00:32:00Z">
        <w:r w:rsidDel="00F217D2">
          <w:delText>0.28230786323547363}</w:delText>
        </w:r>
      </w:del>
    </w:p>
    <w:p w14:paraId="6E76AB75" w14:textId="543E48BC" w:rsidR="00CB7E31" w:rsidDel="00F217D2" w:rsidRDefault="00000000">
      <w:pPr>
        <w:ind w:left="628" w:right="197"/>
        <w:rPr>
          <w:del w:id="9825" w:author="Jose Eduardo VIU" w:date="2023-04-02T00:32:00Z"/>
        </w:rPr>
      </w:pPr>
      <w:del w:id="9826" w:author="Jose Eduardo VIU" w:date="2023-04-02T00:32:00Z">
        <w:r w:rsidDel="00F217D2">
          <w:delText>{'Model': 'LassoLars', 'R-Squared': -0.00023142543513321456, 'Adjusted R-Squared': -0.01955956892180244, 'RMSE': 0.08465995131903602, 'Time taken':</w:delText>
        </w:r>
      </w:del>
    </w:p>
    <w:p w14:paraId="599C94F9" w14:textId="76BFFF40" w:rsidR="00CB7E31" w:rsidDel="00F217D2" w:rsidRDefault="00000000">
      <w:pPr>
        <w:spacing w:after="137"/>
        <w:ind w:left="628" w:right="197"/>
        <w:rPr>
          <w:del w:id="9827" w:author="Jose Eduardo VIU" w:date="2023-04-02T00:32:00Z"/>
        </w:rPr>
      </w:pPr>
      <w:del w:id="9828" w:author="Jose Eduardo VIU" w:date="2023-04-02T00:32:00Z">
        <w:r w:rsidDel="00F217D2">
          <w:delText>0.07087373733520508}</w:delText>
        </w:r>
      </w:del>
    </w:p>
    <w:p w14:paraId="670BFCD5" w14:textId="6E71910C" w:rsidR="00CB7E31" w:rsidDel="00F217D2" w:rsidRDefault="00000000">
      <w:pPr>
        <w:tabs>
          <w:tab w:val="center" w:pos="1190"/>
          <w:tab w:val="center" w:pos="3179"/>
          <w:tab w:val="center" w:pos="5126"/>
        </w:tabs>
        <w:spacing w:after="133"/>
        <w:rPr>
          <w:del w:id="9829" w:author="Jose Eduardo VIU" w:date="2023-04-02T00:32:00Z"/>
        </w:rPr>
      </w:pPr>
      <w:del w:id="9830" w:author="Jose Eduardo VIU" w:date="2023-04-02T00:32:00Z">
        <w:r w:rsidDel="00F217D2">
          <w:rPr>
            <w:rFonts w:ascii="Calibri" w:eastAsia="Calibri" w:hAnsi="Calibri" w:cs="Calibri"/>
          </w:rPr>
          <w:tab/>
        </w:r>
        <w:r w:rsidDel="00F217D2">
          <w:delText>62%|</w:delText>
        </w:r>
        <w:r w:rsidDel="00F217D2">
          <w:tab/>
          <w:delText>| 24/39 [00:25&lt;00:06,</w:delText>
        </w:r>
        <w:r w:rsidDel="00F217D2">
          <w:tab/>
          <w:delText>2.49it/s]</w:delText>
        </w:r>
      </w:del>
    </w:p>
    <w:p w14:paraId="51EF5231" w14:textId="60081ACD" w:rsidR="00CB7E31" w:rsidDel="00F217D2" w:rsidRDefault="00000000">
      <w:pPr>
        <w:ind w:left="628" w:right="197"/>
        <w:rPr>
          <w:del w:id="9831" w:author="Jose Eduardo VIU" w:date="2023-04-02T00:32:00Z"/>
        </w:rPr>
      </w:pPr>
      <w:del w:id="9832" w:author="Jose Eduardo VIU" w:date="2023-04-02T00:32:00Z">
        <w:r w:rsidDel="00F217D2">
          <w:delText>{'Model': 'LassoLarsCV', 'R-Squared': 0.6681936306928815, 'Adjusted R-Squared':</w:delText>
        </w:r>
      </w:del>
    </w:p>
    <w:p w14:paraId="65310155" w14:textId="38E525B6" w:rsidR="00CB7E31" w:rsidDel="00F217D2" w:rsidRDefault="00000000">
      <w:pPr>
        <w:ind w:left="628" w:right="197"/>
        <w:rPr>
          <w:del w:id="9833" w:author="Jose Eduardo VIU" w:date="2023-04-02T00:32:00Z"/>
        </w:rPr>
      </w:pPr>
      <w:del w:id="9834" w:author="Jose Eduardo VIU" w:date="2023-04-02T00:32:00Z">
        <w:r w:rsidDel="00F217D2">
          <w:delText>0.6617819134115845, 'RMSE': 0.04876072182590559, 'Time taken':</w:delText>
        </w:r>
      </w:del>
    </w:p>
    <w:p w14:paraId="240D0A6C" w14:textId="5D7D9C7F" w:rsidR="00CB7E31" w:rsidDel="00F217D2" w:rsidRDefault="00000000">
      <w:pPr>
        <w:ind w:left="628" w:right="197"/>
        <w:rPr>
          <w:del w:id="9835" w:author="Jose Eduardo VIU" w:date="2023-04-02T00:32:00Z"/>
        </w:rPr>
      </w:pPr>
      <w:del w:id="9836" w:author="Jose Eduardo VIU" w:date="2023-04-02T00:32:00Z">
        <w:r w:rsidDel="00F217D2">
          <w:delText>0.16783523559570312}</w:delText>
        </w:r>
      </w:del>
    </w:p>
    <w:p w14:paraId="2355A455" w14:textId="4F583081" w:rsidR="00CB7E31" w:rsidDel="00F217D2" w:rsidRDefault="00000000">
      <w:pPr>
        <w:ind w:left="628" w:right="197"/>
        <w:rPr>
          <w:del w:id="9837" w:author="Jose Eduardo VIU" w:date="2023-04-02T00:32:00Z"/>
        </w:rPr>
      </w:pPr>
      <w:del w:id="9838" w:author="Jose Eduardo VIU" w:date="2023-04-02T00:32:00Z">
        <w:r w:rsidDel="00F217D2">
          <w:delText>{'Model': 'LassoLarsIC', 'R-Squared': 0.6683368877931932, 'Adjusted R-Squared':</w:delText>
        </w:r>
      </w:del>
    </w:p>
    <w:p w14:paraId="278E1537" w14:textId="76C15562" w:rsidR="00CB7E31" w:rsidDel="00F217D2" w:rsidRDefault="00000000">
      <w:pPr>
        <w:ind w:left="628" w:right="197"/>
        <w:rPr>
          <w:del w:id="9839" w:author="Jose Eduardo VIU" w:date="2023-04-02T00:32:00Z"/>
        </w:rPr>
      </w:pPr>
      <w:del w:id="9840" w:author="Jose Eduardo VIU" w:date="2023-04-02T00:32:00Z">
        <w:r w:rsidDel="00F217D2">
          <w:delText>0.6619279387650423, 'RMSE': 0.04875019449068347, 'Time taken':</w:delText>
        </w:r>
      </w:del>
    </w:p>
    <w:p w14:paraId="10D0ABA3" w14:textId="74C10094" w:rsidR="00CB7E31" w:rsidDel="00F217D2" w:rsidRDefault="00000000">
      <w:pPr>
        <w:ind w:left="628" w:right="197"/>
        <w:rPr>
          <w:del w:id="9841" w:author="Jose Eduardo VIU" w:date="2023-04-02T00:32:00Z"/>
        </w:rPr>
      </w:pPr>
      <w:del w:id="9842" w:author="Jose Eduardo VIU" w:date="2023-04-02T00:32:00Z">
        <w:r w:rsidDel="00F217D2">
          <w:delText>0.07441520690917969}</w:delText>
        </w:r>
      </w:del>
    </w:p>
    <w:p w14:paraId="305538B9" w14:textId="396802D8" w:rsidR="00CB7E31" w:rsidDel="00F217D2" w:rsidRDefault="00000000">
      <w:pPr>
        <w:ind w:left="628" w:right="197"/>
        <w:rPr>
          <w:del w:id="9843" w:author="Jose Eduardo VIU" w:date="2023-04-02T00:32:00Z"/>
        </w:rPr>
      </w:pPr>
      <w:del w:id="9844" w:author="Jose Eduardo VIU" w:date="2023-04-02T00:32:00Z">
        <w:r w:rsidDel="00F217D2">
          <w:delText>{'Model': 'LinearRegression', 'R-Squared': 0.6663880702676847, 'Adjusted R-Squared': 0.6599414629298621, 'RMSE': 0.04889321021693962, 'Time taken':</w:delText>
        </w:r>
      </w:del>
    </w:p>
    <w:p w14:paraId="506DE700" w14:textId="07CEF6D8" w:rsidR="00CB7E31" w:rsidDel="00F217D2" w:rsidRDefault="00000000">
      <w:pPr>
        <w:spacing w:after="137"/>
        <w:ind w:left="628" w:right="197"/>
        <w:rPr>
          <w:del w:id="9845" w:author="Jose Eduardo VIU" w:date="2023-04-02T00:32:00Z"/>
        </w:rPr>
      </w:pPr>
      <w:del w:id="9846" w:author="Jose Eduardo VIU" w:date="2023-04-02T00:32:00Z">
        <w:r w:rsidDel="00F217D2">
          <w:delText>0.06666707992553711}</w:delText>
        </w:r>
      </w:del>
    </w:p>
    <w:p w14:paraId="2343C404" w14:textId="30DBAC23" w:rsidR="00CB7E31" w:rsidDel="00F217D2" w:rsidRDefault="00000000">
      <w:pPr>
        <w:tabs>
          <w:tab w:val="center" w:pos="1190"/>
          <w:tab w:val="center" w:pos="3179"/>
          <w:tab w:val="center" w:pos="5126"/>
        </w:tabs>
        <w:spacing w:after="133"/>
        <w:rPr>
          <w:del w:id="9847" w:author="Jose Eduardo VIU" w:date="2023-04-02T00:32:00Z"/>
        </w:rPr>
      </w:pPr>
      <w:del w:id="9848" w:author="Jose Eduardo VIU" w:date="2023-04-02T00:32:00Z">
        <w:r w:rsidDel="00F217D2">
          <w:rPr>
            <w:rFonts w:ascii="Calibri" w:eastAsia="Calibri" w:hAnsi="Calibri" w:cs="Calibri"/>
          </w:rPr>
          <w:tab/>
        </w:r>
        <w:r w:rsidDel="00F217D2">
          <w:delText>64%|</w:delText>
        </w:r>
        <w:r w:rsidDel="00F217D2">
          <w:tab/>
          <w:delText>| 25/39 [00:25&lt;00:06,</w:delText>
        </w:r>
        <w:r w:rsidDel="00F217D2">
          <w:tab/>
          <w:delText>2.29it/s]</w:delText>
        </w:r>
      </w:del>
    </w:p>
    <w:p w14:paraId="79C39F32" w14:textId="7F533666" w:rsidR="00CB7E31" w:rsidDel="00F217D2" w:rsidRDefault="00000000">
      <w:pPr>
        <w:ind w:left="628" w:right="197"/>
        <w:rPr>
          <w:del w:id="9849" w:author="Jose Eduardo VIU" w:date="2023-04-02T00:32:00Z"/>
        </w:rPr>
      </w:pPr>
      <w:del w:id="9850" w:author="Jose Eduardo VIU" w:date="2023-04-02T00:32:00Z">
        <w:r w:rsidDel="00F217D2">
          <w:delText>{'Model': 'LinearSVR', 'R-Squared': 0.5688952733890773, 'Adjusted R-Squared':</w:delText>
        </w:r>
      </w:del>
    </w:p>
    <w:p w14:paraId="60BF47E2" w14:textId="5A1B8D11" w:rsidR="00CB7E31" w:rsidDel="00F217D2" w:rsidRDefault="00000000">
      <w:pPr>
        <w:ind w:left="628" w:right="197"/>
        <w:rPr>
          <w:del w:id="9851" w:author="Jose Eduardo VIU" w:date="2023-04-02T00:32:00Z"/>
        </w:rPr>
      </w:pPr>
      <w:del w:id="9852" w:author="Jose Eduardo VIU" w:date="2023-04-02T00:32:00Z">
        <w:r w:rsidDel="00F217D2">
          <w:delText>0.5605647472709918, 'RMSE': 0.05558007891373986, 'Time taken':</w:delText>
        </w:r>
      </w:del>
    </w:p>
    <w:p w14:paraId="253599B9" w14:textId="019B589B" w:rsidR="00CB7E31" w:rsidDel="00F217D2" w:rsidRDefault="00000000">
      <w:pPr>
        <w:spacing w:after="137"/>
        <w:ind w:left="628" w:right="197"/>
        <w:rPr>
          <w:del w:id="9853" w:author="Jose Eduardo VIU" w:date="2023-04-02T00:32:00Z"/>
        </w:rPr>
      </w:pPr>
      <w:del w:id="9854" w:author="Jose Eduardo VIU" w:date="2023-04-02T00:32:00Z">
        <w:r w:rsidDel="00F217D2">
          <w:delText>0.5810821056365967}</w:delText>
        </w:r>
      </w:del>
    </w:p>
    <w:p w14:paraId="145701E9" w14:textId="212A0CB4" w:rsidR="00CB7E31" w:rsidDel="00F217D2" w:rsidRDefault="00000000">
      <w:pPr>
        <w:tabs>
          <w:tab w:val="center" w:pos="1190"/>
          <w:tab w:val="center" w:pos="3179"/>
          <w:tab w:val="center" w:pos="5126"/>
        </w:tabs>
        <w:spacing w:after="133"/>
        <w:rPr>
          <w:del w:id="9855" w:author="Jose Eduardo VIU" w:date="2023-04-02T00:32:00Z"/>
        </w:rPr>
      </w:pPr>
      <w:del w:id="9856" w:author="Jose Eduardo VIU" w:date="2023-04-02T00:32:00Z">
        <w:r w:rsidDel="00F217D2">
          <w:rPr>
            <w:rFonts w:ascii="Calibri" w:eastAsia="Calibri" w:hAnsi="Calibri" w:cs="Calibri"/>
          </w:rPr>
          <w:tab/>
        </w:r>
        <w:r w:rsidDel="00F217D2">
          <w:delText>67%|</w:delText>
        </w:r>
        <w:r w:rsidDel="00F217D2">
          <w:tab/>
          <w:delText>| 26/39 [00:28&lt;00:11,</w:delText>
        </w:r>
        <w:r w:rsidDel="00F217D2">
          <w:tab/>
          <w:delText>1.18it/s]</w:delText>
        </w:r>
      </w:del>
    </w:p>
    <w:p w14:paraId="68F107DB" w14:textId="6906EFE4" w:rsidR="00CB7E31" w:rsidDel="00F217D2" w:rsidRDefault="00000000">
      <w:pPr>
        <w:ind w:left="628" w:right="197"/>
        <w:rPr>
          <w:del w:id="9857" w:author="Jose Eduardo VIU" w:date="2023-04-02T00:32:00Z"/>
        </w:rPr>
      </w:pPr>
      <w:del w:id="9858" w:author="Jose Eduardo VIU" w:date="2023-04-02T00:32:00Z">
        <w:r w:rsidDel="00F217D2">
          <w:delText>{'Model': 'MLPRegressor', 'R-Squared': 0.6629604534566966, 'Adjusted R-Squared':</w:delText>
        </w:r>
      </w:del>
    </w:p>
    <w:p w14:paraId="01C74FF4" w14:textId="5E2750BA" w:rsidR="00CB7E31" w:rsidDel="00F217D2" w:rsidRDefault="00000000">
      <w:pPr>
        <w:spacing w:after="137"/>
        <w:ind w:left="628" w:right="197"/>
        <w:rPr>
          <w:del w:id="9859" w:author="Jose Eduardo VIU" w:date="2023-04-02T00:32:00Z"/>
        </w:rPr>
      </w:pPr>
      <w:del w:id="9860" w:author="Jose Eduardo VIU" w:date="2023-04-02T00:32:00Z">
        <w:r w:rsidDel="00F217D2">
          <w:delText>0.6564476119775989, 'RMSE': 0.0491437392191756, 'Time taken': 2.312641143798828}</w:delText>
        </w:r>
      </w:del>
    </w:p>
    <w:p w14:paraId="5652ECA0" w14:textId="12BDBD61" w:rsidR="00CB7E31" w:rsidDel="00F217D2" w:rsidRDefault="00000000">
      <w:pPr>
        <w:tabs>
          <w:tab w:val="center" w:pos="1190"/>
          <w:tab w:val="center" w:pos="3179"/>
          <w:tab w:val="center" w:pos="5126"/>
        </w:tabs>
        <w:spacing w:after="133"/>
        <w:rPr>
          <w:del w:id="9861" w:author="Jose Eduardo VIU" w:date="2023-04-02T00:32:00Z"/>
        </w:rPr>
      </w:pPr>
      <w:del w:id="9862" w:author="Jose Eduardo VIU" w:date="2023-04-02T00:32:00Z">
        <w:r w:rsidDel="00F217D2">
          <w:rPr>
            <w:rFonts w:ascii="Calibri" w:eastAsia="Calibri" w:hAnsi="Calibri" w:cs="Calibri"/>
          </w:rPr>
          <w:tab/>
        </w:r>
        <w:r w:rsidDel="00F217D2">
          <w:delText>69%|</w:delText>
        </w:r>
        <w:r w:rsidDel="00F217D2">
          <w:tab/>
          <w:delText>| 27/39 [00:31&lt;00:17,</w:delText>
        </w:r>
        <w:r w:rsidDel="00F217D2">
          <w:tab/>
          <w:delText>1.43s/it]</w:delText>
        </w:r>
      </w:del>
    </w:p>
    <w:p w14:paraId="464C9DAE" w14:textId="6E0A37BE" w:rsidR="00CB7E31" w:rsidDel="00F217D2" w:rsidRDefault="00000000">
      <w:pPr>
        <w:ind w:left="628" w:right="197"/>
        <w:rPr>
          <w:del w:id="9863" w:author="Jose Eduardo VIU" w:date="2023-04-02T00:32:00Z"/>
        </w:rPr>
      </w:pPr>
      <w:del w:id="9864" w:author="Jose Eduardo VIU" w:date="2023-04-02T00:32:00Z">
        <w:r w:rsidDel="00F217D2">
          <w:delText>{'Model': 'NuSVR', 'R-Squared': 0.8224590191486887, 'Adjusted R-Squared':</w:delText>
        </w:r>
      </w:del>
    </w:p>
    <w:p w14:paraId="0449E7BE" w14:textId="1B777E57" w:rsidR="00CB7E31" w:rsidDel="00F217D2" w:rsidRDefault="00000000">
      <w:pPr>
        <w:ind w:left="628" w:right="197"/>
        <w:rPr>
          <w:del w:id="9865" w:author="Jose Eduardo VIU" w:date="2023-04-02T00:32:00Z"/>
        </w:rPr>
      </w:pPr>
      <w:del w:id="9866" w:author="Jose Eduardo VIU" w:date="2023-04-02T00:32:00Z">
        <w:r w:rsidDel="00F217D2">
          <w:delText>0.819028275557359, 'RMSE': 0.035667861720169364, 'Time taken':</w:delText>
        </w:r>
      </w:del>
    </w:p>
    <w:p w14:paraId="224C1B19" w14:textId="10582DEA" w:rsidR="00CB7E31" w:rsidDel="00F217D2" w:rsidRDefault="00000000">
      <w:pPr>
        <w:ind w:left="628" w:right="197"/>
        <w:rPr>
          <w:del w:id="9867" w:author="Jose Eduardo VIU" w:date="2023-04-02T00:32:00Z"/>
        </w:rPr>
      </w:pPr>
      <w:del w:id="9868" w:author="Jose Eduardo VIU" w:date="2023-04-02T00:32:00Z">
        <w:r w:rsidDel="00F217D2">
          <w:delText>3.309314489364624}</w:delText>
        </w:r>
      </w:del>
    </w:p>
    <w:p w14:paraId="5CB854F6" w14:textId="26954BF4" w:rsidR="00CB7E31" w:rsidDel="00F217D2" w:rsidRDefault="00000000">
      <w:pPr>
        <w:ind w:left="628" w:right="197"/>
        <w:rPr>
          <w:del w:id="9869" w:author="Jose Eduardo VIU" w:date="2023-04-02T00:32:00Z"/>
        </w:rPr>
      </w:pPr>
      <w:del w:id="9870" w:author="Jose Eduardo VIU" w:date="2023-04-02T00:32:00Z">
        <w:r w:rsidDel="00F217D2">
          <w:delText>{'Model': 'OrthogonalMatchingPursuit', 'R-Squared': 0.5294344783992626, 'Adjusted R-Squared': 0.5203414248417604, 'RMSE': 0.05806812705734184, 'Time taken': 0.013873577117919922}</w:delText>
        </w:r>
      </w:del>
    </w:p>
    <w:p w14:paraId="26A05B21" w14:textId="338B6FE6" w:rsidR="00CB7E31" w:rsidDel="00F217D2" w:rsidRDefault="00000000">
      <w:pPr>
        <w:spacing w:after="136"/>
        <w:ind w:left="628" w:right="197"/>
        <w:rPr>
          <w:del w:id="9871" w:author="Jose Eduardo VIU" w:date="2023-04-02T00:32:00Z"/>
        </w:rPr>
      </w:pPr>
      <w:del w:id="9872" w:author="Jose Eduardo VIU" w:date="2023-04-02T00:32:00Z">
        <w:r w:rsidDel="00F217D2">
          <w:delText>{'Model': 'OrthogonalMatchingPursuitCV', 'R-Squared': 0.6209229536716963, 'Adjusted R-Squared': 0.6135977933561734, 'RMSE': 0.05211845234256676, 'Time taken': 0.022565841674804688}</w:delText>
        </w:r>
      </w:del>
    </w:p>
    <w:p w14:paraId="70D4BAD5" w14:textId="207E0878" w:rsidR="00CB7E31" w:rsidDel="00F217D2" w:rsidRDefault="00000000">
      <w:pPr>
        <w:tabs>
          <w:tab w:val="center" w:pos="1220"/>
          <w:tab w:val="center" w:pos="3126"/>
          <w:tab w:val="center" w:pos="5073"/>
        </w:tabs>
        <w:spacing w:after="133"/>
        <w:rPr>
          <w:del w:id="9873" w:author="Jose Eduardo VIU" w:date="2023-04-02T00:32:00Z"/>
        </w:rPr>
      </w:pPr>
      <w:del w:id="9874" w:author="Jose Eduardo VIU" w:date="2023-04-02T00:32:00Z">
        <w:r w:rsidDel="00F217D2">
          <w:rPr>
            <w:rFonts w:ascii="Calibri" w:eastAsia="Calibri" w:hAnsi="Calibri" w:cs="Calibri"/>
          </w:rPr>
          <w:tab/>
        </w:r>
        <w:r w:rsidDel="00F217D2">
          <w:delText>77%|</w:delText>
        </w:r>
        <w:r w:rsidDel="00F217D2">
          <w:tab/>
          <w:delText>| 30/39 [00:31&lt;00:06,</w:delText>
        </w:r>
        <w:r w:rsidDel="00F217D2">
          <w:tab/>
          <w:delText>1.34it/s]</w:delText>
        </w:r>
      </w:del>
    </w:p>
    <w:p w14:paraId="2C105FE9" w14:textId="0F07A5CB" w:rsidR="00CB7E31" w:rsidDel="00F217D2" w:rsidRDefault="00000000">
      <w:pPr>
        <w:ind w:left="628" w:right="197"/>
        <w:rPr>
          <w:del w:id="9875" w:author="Jose Eduardo VIU" w:date="2023-04-02T00:32:00Z"/>
        </w:rPr>
      </w:pPr>
      <w:del w:id="9876" w:author="Jose Eduardo VIU" w:date="2023-04-02T00:32:00Z">
        <w:r w:rsidDel="00F217D2">
          <w:delText>{'Model': 'RANSACRegressor', 'R-Squared': -5.611708736322594e+21, 'Adjusted R-Squared': -5.720147552483417e+21, 'RMSE': 6341256605.834454, 'Time taken':</w:delText>
        </w:r>
      </w:del>
    </w:p>
    <w:p w14:paraId="0B3C4218" w14:textId="6EDA58FA" w:rsidR="00CB7E31" w:rsidDel="00F217D2" w:rsidRDefault="00000000">
      <w:pPr>
        <w:spacing w:after="137"/>
        <w:ind w:left="628" w:right="197"/>
        <w:rPr>
          <w:del w:id="9877" w:author="Jose Eduardo VIU" w:date="2023-04-02T00:32:00Z"/>
        </w:rPr>
      </w:pPr>
      <w:del w:id="9878" w:author="Jose Eduardo VIU" w:date="2023-04-02T00:32:00Z">
        <w:r w:rsidDel="00F217D2">
          <w:delText>0.17681217193603516}</w:delText>
        </w:r>
      </w:del>
    </w:p>
    <w:p w14:paraId="21C03B08" w14:textId="21F473A2" w:rsidR="00CB7E31" w:rsidDel="00F217D2" w:rsidRDefault="00000000">
      <w:pPr>
        <w:tabs>
          <w:tab w:val="center" w:pos="2511"/>
          <w:tab w:val="center" w:pos="5020"/>
        </w:tabs>
        <w:spacing w:after="133"/>
        <w:rPr>
          <w:del w:id="9879" w:author="Jose Eduardo VIU" w:date="2023-04-02T00:32:00Z"/>
        </w:rPr>
      </w:pPr>
      <w:del w:id="9880" w:author="Jose Eduardo VIU" w:date="2023-04-02T00:32:00Z">
        <w:r w:rsidDel="00F217D2">
          <w:rPr>
            <w:rFonts w:ascii="Calibri" w:eastAsia="Calibri" w:hAnsi="Calibri" w:cs="Calibri"/>
          </w:rPr>
          <w:tab/>
        </w:r>
        <w:r w:rsidDel="00F217D2">
          <w:delText>90%| | 35/39 [00:35&lt;00:02,</w:delText>
        </w:r>
        <w:r w:rsidDel="00F217D2">
          <w:tab/>
          <w:delText>1.51it/s]</w:delText>
        </w:r>
      </w:del>
    </w:p>
    <w:p w14:paraId="66A5711A" w14:textId="667342EA" w:rsidR="00CB7E31" w:rsidDel="00F217D2" w:rsidRDefault="00000000">
      <w:pPr>
        <w:ind w:left="628" w:right="197"/>
        <w:rPr>
          <w:del w:id="9881" w:author="Jose Eduardo VIU" w:date="2023-04-02T00:32:00Z"/>
        </w:rPr>
      </w:pPr>
      <w:del w:id="9882" w:author="Jose Eduardo VIU" w:date="2023-04-02T00:32:00Z">
        <w:r w:rsidDel="00F217D2">
          <w:delText>{'Model': 'RandomForestRegressor', 'R-Squared': 0.8322351812395536, 'Adjusted R-Squared': 0.8289933489929749, 'RMSE': 0.03467194562106037, 'Time taken':</w:delText>
        </w:r>
      </w:del>
    </w:p>
    <w:p w14:paraId="73F0F26C" w14:textId="6189A7F9" w:rsidR="00CB7E31" w:rsidDel="00F217D2" w:rsidRDefault="00000000">
      <w:pPr>
        <w:ind w:left="628" w:right="197"/>
        <w:rPr>
          <w:del w:id="9883" w:author="Jose Eduardo VIU" w:date="2023-04-02T00:32:00Z"/>
        </w:rPr>
      </w:pPr>
      <w:del w:id="9884" w:author="Jose Eduardo VIU" w:date="2023-04-02T00:32:00Z">
        <w:r w:rsidDel="00F217D2">
          <w:delText>3.8039724826812744}</w:delText>
        </w:r>
      </w:del>
    </w:p>
    <w:p w14:paraId="7D90FC5C" w14:textId="6AC37C45" w:rsidR="00CB7E31" w:rsidDel="00F217D2" w:rsidRDefault="00000000">
      <w:pPr>
        <w:ind w:left="628" w:right="197"/>
        <w:rPr>
          <w:del w:id="9885" w:author="Jose Eduardo VIU" w:date="2023-04-02T00:32:00Z"/>
        </w:rPr>
      </w:pPr>
      <w:del w:id="9886" w:author="Jose Eduardo VIU" w:date="2023-04-02T00:32:00Z">
        <w:r w:rsidDel="00F217D2">
          <w:delText>{'Model': 'Ridge', 'R-Squared': 0.6679289247918978, 'Adjusted R-Squared':</w:delText>
        </w:r>
      </w:del>
    </w:p>
    <w:p w14:paraId="3E2E619D" w14:textId="0F25F20D" w:rsidR="00CB7E31" w:rsidDel="00F217D2" w:rsidRDefault="00000000">
      <w:pPr>
        <w:ind w:left="628" w:right="197"/>
        <w:rPr>
          <w:del w:id="9887" w:author="Jose Eduardo VIU" w:date="2023-04-02T00:32:00Z"/>
        </w:rPr>
      </w:pPr>
      <w:del w:id="9888" w:author="Jose Eduardo VIU" w:date="2023-04-02T00:32:00Z">
        <w:r w:rsidDel="00F217D2">
          <w:delText>0.6615120924207267, 'RMSE': 0.04878016792272903, 'Time taken':</w:delText>
        </w:r>
      </w:del>
    </w:p>
    <w:p w14:paraId="1463982F" w14:textId="11353513" w:rsidR="00CB7E31" w:rsidDel="00F217D2" w:rsidRDefault="00000000">
      <w:pPr>
        <w:ind w:left="628" w:right="197"/>
        <w:rPr>
          <w:del w:id="9889" w:author="Jose Eduardo VIU" w:date="2023-04-02T00:32:00Z"/>
        </w:rPr>
      </w:pPr>
      <w:del w:id="9890" w:author="Jose Eduardo VIU" w:date="2023-04-02T00:32:00Z">
        <w:r w:rsidDel="00F217D2">
          <w:delText>0.014435291290283203}</w:delText>
        </w:r>
      </w:del>
    </w:p>
    <w:p w14:paraId="4BD1F5E0" w14:textId="1667DD48" w:rsidR="00CB7E31" w:rsidDel="00F217D2" w:rsidRDefault="00000000">
      <w:pPr>
        <w:ind w:left="628" w:right="197"/>
        <w:rPr>
          <w:del w:id="9891" w:author="Jose Eduardo VIU" w:date="2023-04-02T00:32:00Z"/>
        </w:rPr>
      </w:pPr>
      <w:del w:id="9892" w:author="Jose Eduardo VIU" w:date="2023-04-02T00:32:00Z">
        <w:r w:rsidDel="00F217D2">
          <w:delText>{'Model': 'RidgeCV', 'R-Squared': 0.667928924792042, 'Adjusted R-Squared':</w:delText>
        </w:r>
      </w:del>
    </w:p>
    <w:p w14:paraId="50D2720F" w14:textId="1907D9FB" w:rsidR="00CB7E31" w:rsidDel="00F217D2" w:rsidRDefault="00000000">
      <w:pPr>
        <w:ind w:left="628" w:right="197"/>
        <w:rPr>
          <w:del w:id="9893" w:author="Jose Eduardo VIU" w:date="2023-04-02T00:32:00Z"/>
        </w:rPr>
      </w:pPr>
      <w:del w:id="9894" w:author="Jose Eduardo VIU" w:date="2023-04-02T00:32:00Z">
        <w:r w:rsidDel="00F217D2">
          <w:delText>0.6615120924208737, 'RMSE': 0.048780167922718436, 'Time taken':</w:delText>
        </w:r>
      </w:del>
    </w:p>
    <w:p w14:paraId="346E8191" w14:textId="50F0106F" w:rsidR="00CB7E31" w:rsidDel="00F217D2" w:rsidRDefault="00000000">
      <w:pPr>
        <w:ind w:left="628" w:right="197"/>
        <w:rPr>
          <w:del w:id="9895" w:author="Jose Eduardo VIU" w:date="2023-04-02T00:32:00Z"/>
        </w:rPr>
      </w:pPr>
      <w:del w:id="9896" w:author="Jose Eduardo VIU" w:date="2023-04-02T00:32:00Z">
        <w:r w:rsidDel="00F217D2">
          <w:delText>0.0195159912109375}</w:delText>
        </w:r>
      </w:del>
    </w:p>
    <w:p w14:paraId="0E6D6288" w14:textId="4AF0DD0C" w:rsidR="00CB7E31" w:rsidDel="00F217D2" w:rsidRDefault="00000000">
      <w:pPr>
        <w:ind w:left="628" w:right="197"/>
        <w:rPr>
          <w:del w:id="9897" w:author="Jose Eduardo VIU" w:date="2023-04-02T00:32:00Z"/>
        </w:rPr>
      </w:pPr>
      <w:del w:id="9898" w:author="Jose Eduardo VIU" w:date="2023-04-02T00:32:00Z">
        <w:r w:rsidDel="00F217D2">
          <w:delText>{'Model': 'SGDRegressor', 'R-Squared': 0.6680895261414477, 'Adjusted R-Squared':</w:delText>
        </w:r>
      </w:del>
    </w:p>
    <w:p w14:paraId="1569C07E" w14:textId="2B4572B3" w:rsidR="00CB7E31" w:rsidDel="00F217D2" w:rsidRDefault="00000000">
      <w:pPr>
        <w:ind w:left="628" w:right="197"/>
        <w:rPr>
          <w:del w:id="9899" w:author="Jose Eduardo VIU" w:date="2023-04-02T00:32:00Z"/>
        </w:rPr>
      </w:pPr>
      <w:del w:id="9900" w:author="Jose Eduardo VIU" w:date="2023-04-02T00:32:00Z">
        <w:r w:rsidDel="00F217D2">
          <w:delText>0.6616757971779974, 'RMSE': 0.04876837058650609, 'Time taken':</w:delText>
        </w:r>
      </w:del>
    </w:p>
    <w:p w14:paraId="150A6763" w14:textId="24C542E1" w:rsidR="00CB7E31" w:rsidDel="00F217D2" w:rsidRDefault="00000000">
      <w:pPr>
        <w:ind w:left="628" w:right="197"/>
        <w:rPr>
          <w:del w:id="9901" w:author="Jose Eduardo VIU" w:date="2023-04-02T00:32:00Z"/>
        </w:rPr>
      </w:pPr>
      <w:del w:id="9902" w:author="Jose Eduardo VIU" w:date="2023-04-02T00:32:00Z">
        <w:r w:rsidDel="00F217D2">
          <w:delText>0.020760536193847656}</w:delText>
        </w:r>
      </w:del>
    </w:p>
    <w:p w14:paraId="4B2CEAA0" w14:textId="213A54F1" w:rsidR="00CB7E31" w:rsidDel="00F217D2" w:rsidRDefault="00000000">
      <w:pPr>
        <w:ind w:left="628" w:right="197"/>
        <w:rPr>
          <w:del w:id="9903" w:author="Jose Eduardo VIU" w:date="2023-04-02T00:32:00Z"/>
        </w:rPr>
      </w:pPr>
      <w:del w:id="9904" w:author="Jose Eduardo VIU" w:date="2023-04-02T00:32:00Z">
        <w:r w:rsidDel="00F217D2">
          <w:delText>{'Model': 'SVR', 'R-Squared': 0.7056216216914125, 'Adjusted R-Squared':</w:delText>
        </w:r>
      </w:del>
    </w:p>
    <w:p w14:paraId="1531D5AB" w14:textId="2C2F6C52" w:rsidR="00CB7E31" w:rsidDel="00F217D2" w:rsidRDefault="00000000">
      <w:pPr>
        <w:ind w:left="628" w:right="197"/>
        <w:rPr>
          <w:del w:id="9905" w:author="Jose Eduardo VIU" w:date="2023-04-02T00:32:00Z"/>
        </w:rPr>
      </w:pPr>
      <w:del w:id="9906" w:author="Jose Eduardo VIU" w:date="2023-04-02T00:32:00Z">
        <w:r w:rsidDel="00F217D2">
          <w:delText>0.6999331506129857, 'RMSE': 0.04592833705970492, 'Time taken':</w:delText>
        </w:r>
      </w:del>
    </w:p>
    <w:p w14:paraId="33DEB6EC" w14:textId="76FD4ED2" w:rsidR="00CB7E31" w:rsidDel="00F217D2" w:rsidRDefault="00000000">
      <w:pPr>
        <w:ind w:left="628" w:right="197"/>
        <w:rPr>
          <w:del w:id="9907" w:author="Jose Eduardo VIU" w:date="2023-04-02T00:32:00Z"/>
        </w:rPr>
      </w:pPr>
      <w:del w:id="9908" w:author="Jose Eduardo VIU" w:date="2023-04-02T00:32:00Z">
        <w:r w:rsidDel="00F217D2">
          <w:delText>0.13870549201965332}</w:delText>
        </w:r>
      </w:del>
    </w:p>
    <w:p w14:paraId="021C3F40" w14:textId="33FA3BD5" w:rsidR="00CB7E31" w:rsidDel="00F217D2" w:rsidRDefault="00000000">
      <w:pPr>
        <w:ind w:left="628" w:right="197"/>
        <w:rPr>
          <w:del w:id="9909" w:author="Jose Eduardo VIU" w:date="2023-04-02T00:32:00Z"/>
        </w:rPr>
      </w:pPr>
      <w:del w:id="9910" w:author="Jose Eduardo VIU" w:date="2023-04-02T00:32:00Z">
        <w:r w:rsidDel="00F217D2">
          <w:delText>{'Model': 'TransformedTargetRegressor', 'R-Squared': 0.6663880702676847, 'Adjusted R-Squared': 0.6599414629298621, 'RMSE': 0.04889321021693962, 'Time taken': 0.02387833595275879}</w:delText>
        </w:r>
      </w:del>
    </w:p>
    <w:p w14:paraId="10B3209E" w14:textId="52EF00D5" w:rsidR="00CB7E31" w:rsidDel="00F217D2" w:rsidRDefault="00000000">
      <w:pPr>
        <w:ind w:left="628" w:right="197"/>
        <w:rPr>
          <w:del w:id="9911" w:author="Jose Eduardo VIU" w:date="2023-04-02T00:32:00Z"/>
        </w:rPr>
      </w:pPr>
      <w:del w:id="9912" w:author="Jose Eduardo VIU" w:date="2023-04-02T00:32:00Z">
        <w:r w:rsidDel="00F217D2">
          <w:delText>{'Model': 'TweedieRegressor', 'R-Squared': 0.5589925924906035, 'Adjusted R-Squared': 0.5504707102198905, 'RMSE': 0.05621480506031914, 'Time taken':</w:delText>
        </w:r>
      </w:del>
    </w:p>
    <w:p w14:paraId="42F700E0" w14:textId="316019F4" w:rsidR="00CB7E31" w:rsidDel="00F217D2" w:rsidRDefault="00000000">
      <w:pPr>
        <w:spacing w:after="137"/>
        <w:ind w:left="628" w:right="197"/>
        <w:rPr>
          <w:del w:id="9913" w:author="Jose Eduardo VIU" w:date="2023-04-02T00:32:00Z"/>
        </w:rPr>
      </w:pPr>
      <w:del w:id="9914" w:author="Jose Eduardo VIU" w:date="2023-04-02T00:32:00Z">
        <w:r w:rsidDel="00F217D2">
          <w:delText>0.026605606079101562}</w:delText>
        </w:r>
      </w:del>
    </w:p>
    <w:p w14:paraId="18E97A0D" w14:textId="3EF2D1AF" w:rsidR="00CB7E31" w:rsidDel="00F217D2" w:rsidRDefault="00000000">
      <w:pPr>
        <w:tabs>
          <w:tab w:val="center" w:pos="2427"/>
          <w:tab w:val="center" w:pos="4966"/>
        </w:tabs>
        <w:spacing w:after="133"/>
        <w:rPr>
          <w:del w:id="9915" w:author="Jose Eduardo VIU" w:date="2023-04-02T00:32:00Z"/>
        </w:rPr>
      </w:pPr>
      <w:del w:id="9916" w:author="Jose Eduardo VIU" w:date="2023-04-02T00:32:00Z">
        <w:r w:rsidDel="00F217D2">
          <w:rPr>
            <w:rFonts w:ascii="Calibri" w:eastAsia="Calibri" w:hAnsi="Calibri" w:cs="Calibri"/>
          </w:rPr>
          <w:tab/>
        </w:r>
        <w:r w:rsidDel="00F217D2">
          <w:delText>100%|| 39/39 [00:36&lt;00:00,</w:delText>
        </w:r>
        <w:r w:rsidDel="00F217D2">
          <w:tab/>
          <w:delText>1.06it/s]</w:delText>
        </w:r>
      </w:del>
    </w:p>
    <w:p w14:paraId="4FFC150C" w14:textId="66F6DC3B" w:rsidR="00CB7E31" w:rsidDel="00F217D2" w:rsidRDefault="00000000">
      <w:pPr>
        <w:ind w:left="628" w:right="197"/>
        <w:rPr>
          <w:del w:id="9917" w:author="Jose Eduardo VIU" w:date="2023-04-02T00:32:00Z"/>
        </w:rPr>
      </w:pPr>
      <w:del w:id="9918" w:author="Jose Eduardo VIU" w:date="2023-04-02T00:32:00Z">
        <w:r w:rsidDel="00F217D2">
          <w:delText>{'Model': 'XGBRegressor', 'R-Squared': 0.8400534872446372, 'Adjusted R-Squared':</w:delText>
        </w:r>
      </w:del>
    </w:p>
    <w:p w14:paraId="14C03C69" w14:textId="6A3A8D09" w:rsidR="00CB7E31" w:rsidDel="00F217D2" w:rsidRDefault="00000000">
      <w:pPr>
        <w:ind w:left="628" w:right="197"/>
        <w:rPr>
          <w:del w:id="9919" w:author="Jose Eduardo VIU" w:date="2023-04-02T00:32:00Z"/>
        </w:rPr>
      </w:pPr>
      <w:del w:id="9920" w:author="Jose Eduardo VIU" w:date="2023-04-02T00:32:00Z">
        <w:r w:rsidDel="00F217D2">
          <w:delText>0.8369627333749684, 'RMSE': 0.03385440261176636, 'Time taken':</w:delText>
        </w:r>
      </w:del>
    </w:p>
    <w:p w14:paraId="2DDA53D3" w14:textId="611C517D" w:rsidR="00CB7E31" w:rsidDel="00F217D2" w:rsidRDefault="00000000">
      <w:pPr>
        <w:ind w:left="628" w:right="197"/>
        <w:rPr>
          <w:del w:id="9921" w:author="Jose Eduardo VIU" w:date="2023-04-02T00:32:00Z"/>
        </w:rPr>
      </w:pPr>
      <w:del w:id="9922" w:author="Jose Eduardo VIU" w:date="2023-04-02T00:32:00Z">
        <w:r w:rsidDel="00F217D2">
          <w:delText>0.8272502422332764}</w:delText>
        </w:r>
      </w:del>
    </w:p>
    <w:p w14:paraId="2BCE8AAA" w14:textId="0C7A3785" w:rsidR="00CB7E31" w:rsidDel="00F217D2" w:rsidRDefault="00000000">
      <w:pPr>
        <w:spacing w:after="543"/>
        <w:ind w:left="628" w:right="197"/>
        <w:rPr>
          <w:del w:id="9923" w:author="Jose Eduardo VIU" w:date="2023-04-02T00:32:00Z"/>
        </w:rPr>
      </w:pPr>
      <w:del w:id="9924" w:author="Jose Eduardo VIU" w:date="2023-04-02T00:32:00Z">
        <w:r w:rsidDel="00F217D2">
          <w:delText>{'Model': 'LGBMRegressor', 'R-Squared': 0.8476133664338951, 'Adjusted R-Squared': 0.8446686971862408, 'RMSE': 0.033044653654034827, 'Time taken': 0.1853652000427246}</w:delText>
        </w:r>
      </w:del>
    </w:p>
    <w:p w14:paraId="2DAA5A66" w14:textId="4476AA2B" w:rsidR="00CB7E31" w:rsidDel="00F217D2" w:rsidRDefault="00000000">
      <w:pPr>
        <w:tabs>
          <w:tab w:val="center" w:pos="6016"/>
          <w:tab w:val="center" w:pos="7333"/>
        </w:tabs>
        <w:spacing w:after="2" w:line="259" w:lineRule="auto"/>
        <w:rPr>
          <w:del w:id="9925" w:author="Jose Eduardo VIU" w:date="2023-04-02T00:32:00Z"/>
        </w:rPr>
      </w:pPr>
      <w:del w:id="9926" w:author="Jose Eduardo VIU" w:date="2023-04-02T00:32:00Z">
        <w:r w:rsidDel="00F217D2">
          <w:rPr>
            <w:rFonts w:ascii="Calibri" w:eastAsia="Calibri" w:hAnsi="Calibri" w:cs="Calibri"/>
          </w:rPr>
          <w:tab/>
        </w:r>
        <w:r w:rsidDel="00F217D2">
          <w:delText>Adjusted R-Squared</w:delText>
        </w:r>
        <w:r w:rsidDel="00F217D2">
          <w:tab/>
          <w:delText>\</w:delText>
        </w:r>
      </w:del>
    </w:p>
    <w:tbl>
      <w:tblPr>
        <w:tblStyle w:val="TableGrid"/>
        <w:tblW w:w="6415" w:type="dxa"/>
        <w:tblInd w:w="633" w:type="dxa"/>
        <w:tblLayout w:type="fixed"/>
        <w:tblLook w:val="04A0" w:firstRow="1" w:lastRow="0" w:firstColumn="1" w:lastColumn="0" w:noHBand="0" w:noVBand="1"/>
      </w:tblPr>
      <w:tblGrid>
        <w:gridCol w:w="4354"/>
        <w:gridCol w:w="2061"/>
      </w:tblGrid>
      <w:tr w:rsidR="00CB7E31" w:rsidDel="00F217D2" w14:paraId="52465622" w14:textId="33BDC99E">
        <w:trPr>
          <w:trHeight w:val="245"/>
          <w:del w:id="9927" w:author="Jose Eduardo VIU" w:date="2023-04-02T00:32:00Z"/>
        </w:trPr>
        <w:tc>
          <w:tcPr>
            <w:tcW w:w="4353" w:type="dxa"/>
          </w:tcPr>
          <w:p w14:paraId="7B5ACF32" w14:textId="7FC2671D" w:rsidR="00CB7E31" w:rsidDel="00F217D2" w:rsidRDefault="00000000">
            <w:pPr>
              <w:suppressAutoHyphens w:val="0"/>
              <w:spacing w:after="0" w:line="259" w:lineRule="auto"/>
              <w:rPr>
                <w:del w:id="9928" w:author="Jose Eduardo VIU" w:date="2023-04-02T00:32:00Z"/>
              </w:rPr>
            </w:pPr>
            <w:del w:id="9929" w:author="Jose Eduardo VIU" w:date="2023-04-02T00:32:00Z">
              <w:r w:rsidDel="00F217D2">
                <w:delText>Model</w:delText>
              </w:r>
            </w:del>
          </w:p>
        </w:tc>
        <w:tc>
          <w:tcPr>
            <w:tcW w:w="2061" w:type="dxa"/>
          </w:tcPr>
          <w:p w14:paraId="65CBB0B1" w14:textId="5FFACE00" w:rsidR="00CB7E31" w:rsidDel="00F217D2" w:rsidRDefault="00CB7E31">
            <w:pPr>
              <w:suppressAutoHyphens w:val="0"/>
              <w:spacing w:after="160" w:line="259" w:lineRule="auto"/>
              <w:rPr>
                <w:del w:id="9930" w:author="Jose Eduardo VIU" w:date="2023-04-02T00:32:00Z"/>
              </w:rPr>
            </w:pPr>
          </w:p>
        </w:tc>
      </w:tr>
      <w:tr w:rsidR="00CB7E31" w:rsidDel="00F217D2" w14:paraId="25ADFC9A" w14:textId="75A58AEF">
        <w:trPr>
          <w:trHeight w:val="271"/>
          <w:del w:id="9931" w:author="Jose Eduardo VIU" w:date="2023-04-02T00:32:00Z"/>
        </w:trPr>
        <w:tc>
          <w:tcPr>
            <w:tcW w:w="4353" w:type="dxa"/>
          </w:tcPr>
          <w:p w14:paraId="6F633C67" w14:textId="139CA213" w:rsidR="00CB7E31" w:rsidDel="00F217D2" w:rsidRDefault="00000000">
            <w:pPr>
              <w:suppressAutoHyphens w:val="0"/>
              <w:spacing w:after="0" w:line="259" w:lineRule="auto"/>
              <w:rPr>
                <w:del w:id="9932" w:author="Jose Eduardo VIU" w:date="2023-04-02T00:32:00Z"/>
              </w:rPr>
            </w:pPr>
            <w:del w:id="9933" w:author="Jose Eduardo VIU" w:date="2023-04-02T00:32:00Z">
              <w:r w:rsidDel="00F217D2">
                <w:delText>HistGradientBoostingRegressor</w:delText>
              </w:r>
            </w:del>
          </w:p>
        </w:tc>
        <w:tc>
          <w:tcPr>
            <w:tcW w:w="2061" w:type="dxa"/>
          </w:tcPr>
          <w:p w14:paraId="4D112464" w14:textId="2671C529" w:rsidR="00CB7E31" w:rsidDel="00F217D2" w:rsidRDefault="00000000">
            <w:pPr>
              <w:suppressAutoHyphens w:val="0"/>
              <w:spacing w:after="0" w:line="259" w:lineRule="auto"/>
              <w:jc w:val="right"/>
              <w:rPr>
                <w:del w:id="9934" w:author="Jose Eduardo VIU" w:date="2023-04-02T00:32:00Z"/>
              </w:rPr>
            </w:pPr>
            <w:del w:id="9935" w:author="Jose Eduardo VIU" w:date="2023-04-02T00:32:00Z">
              <w:r w:rsidDel="00F217D2">
                <w:delText>0.84</w:delText>
              </w:r>
            </w:del>
          </w:p>
        </w:tc>
      </w:tr>
      <w:tr w:rsidR="00CB7E31" w:rsidDel="00F217D2" w14:paraId="224A7853" w14:textId="2646667D">
        <w:trPr>
          <w:trHeight w:val="271"/>
          <w:del w:id="9936" w:author="Jose Eduardo VIU" w:date="2023-04-02T00:32:00Z"/>
        </w:trPr>
        <w:tc>
          <w:tcPr>
            <w:tcW w:w="4353" w:type="dxa"/>
          </w:tcPr>
          <w:p w14:paraId="1EC0657B" w14:textId="4799BAA1" w:rsidR="00CB7E31" w:rsidDel="00F217D2" w:rsidRDefault="00000000">
            <w:pPr>
              <w:suppressAutoHyphens w:val="0"/>
              <w:spacing w:after="0" w:line="259" w:lineRule="auto"/>
              <w:rPr>
                <w:del w:id="9937" w:author="Jose Eduardo VIU" w:date="2023-04-02T00:32:00Z"/>
              </w:rPr>
            </w:pPr>
            <w:del w:id="9938" w:author="Jose Eduardo VIU" w:date="2023-04-02T00:32:00Z">
              <w:r w:rsidDel="00F217D2">
                <w:delText>LGBMRegressor</w:delText>
              </w:r>
            </w:del>
          </w:p>
        </w:tc>
        <w:tc>
          <w:tcPr>
            <w:tcW w:w="2061" w:type="dxa"/>
          </w:tcPr>
          <w:p w14:paraId="5601E8BD" w14:textId="732D2737" w:rsidR="00CB7E31" w:rsidDel="00F217D2" w:rsidRDefault="00000000">
            <w:pPr>
              <w:suppressAutoHyphens w:val="0"/>
              <w:spacing w:after="0" w:line="259" w:lineRule="auto"/>
              <w:jc w:val="right"/>
              <w:rPr>
                <w:del w:id="9939" w:author="Jose Eduardo VIU" w:date="2023-04-02T00:32:00Z"/>
              </w:rPr>
            </w:pPr>
            <w:del w:id="9940" w:author="Jose Eduardo VIU" w:date="2023-04-02T00:32:00Z">
              <w:r w:rsidDel="00F217D2">
                <w:delText>0.84</w:delText>
              </w:r>
            </w:del>
          </w:p>
        </w:tc>
      </w:tr>
      <w:tr w:rsidR="00CB7E31" w:rsidDel="00F217D2" w14:paraId="5A597C71" w14:textId="23881C30">
        <w:trPr>
          <w:trHeight w:val="271"/>
          <w:del w:id="9941" w:author="Jose Eduardo VIU" w:date="2023-04-02T00:32:00Z"/>
        </w:trPr>
        <w:tc>
          <w:tcPr>
            <w:tcW w:w="4353" w:type="dxa"/>
          </w:tcPr>
          <w:p w14:paraId="1DF6BD94" w14:textId="41F1D195" w:rsidR="00CB7E31" w:rsidDel="00F217D2" w:rsidRDefault="00000000">
            <w:pPr>
              <w:suppressAutoHyphens w:val="0"/>
              <w:spacing w:after="0" w:line="259" w:lineRule="auto"/>
              <w:rPr>
                <w:del w:id="9942" w:author="Jose Eduardo VIU" w:date="2023-04-02T00:32:00Z"/>
              </w:rPr>
            </w:pPr>
            <w:del w:id="9943" w:author="Jose Eduardo VIU" w:date="2023-04-02T00:32:00Z">
              <w:r w:rsidDel="00F217D2">
                <w:delText>ExtraTreesRegressor</w:delText>
              </w:r>
            </w:del>
          </w:p>
        </w:tc>
        <w:tc>
          <w:tcPr>
            <w:tcW w:w="2061" w:type="dxa"/>
          </w:tcPr>
          <w:p w14:paraId="1DD39DCD" w14:textId="6E35DDBA" w:rsidR="00CB7E31" w:rsidDel="00F217D2" w:rsidRDefault="00000000">
            <w:pPr>
              <w:suppressAutoHyphens w:val="0"/>
              <w:spacing w:after="0" w:line="259" w:lineRule="auto"/>
              <w:jc w:val="right"/>
              <w:rPr>
                <w:del w:id="9944" w:author="Jose Eduardo VIU" w:date="2023-04-02T00:32:00Z"/>
              </w:rPr>
            </w:pPr>
            <w:del w:id="9945" w:author="Jose Eduardo VIU" w:date="2023-04-02T00:32:00Z">
              <w:r w:rsidDel="00F217D2">
                <w:delText>0.84</w:delText>
              </w:r>
            </w:del>
          </w:p>
        </w:tc>
      </w:tr>
      <w:tr w:rsidR="00CB7E31" w:rsidDel="00F217D2" w14:paraId="0F62B0A0" w14:textId="40740B66">
        <w:trPr>
          <w:trHeight w:val="271"/>
          <w:del w:id="9946" w:author="Jose Eduardo VIU" w:date="2023-04-02T00:32:00Z"/>
        </w:trPr>
        <w:tc>
          <w:tcPr>
            <w:tcW w:w="4353" w:type="dxa"/>
          </w:tcPr>
          <w:p w14:paraId="3607D304" w14:textId="2D5E2093" w:rsidR="00CB7E31" w:rsidDel="00F217D2" w:rsidRDefault="00000000">
            <w:pPr>
              <w:suppressAutoHyphens w:val="0"/>
              <w:spacing w:after="0" w:line="259" w:lineRule="auto"/>
              <w:rPr>
                <w:del w:id="9947" w:author="Jose Eduardo VIU" w:date="2023-04-02T00:32:00Z"/>
              </w:rPr>
            </w:pPr>
            <w:del w:id="9948" w:author="Jose Eduardo VIU" w:date="2023-04-02T00:32:00Z">
              <w:r w:rsidDel="00F217D2">
                <w:delText>XGBRegressor</w:delText>
              </w:r>
            </w:del>
          </w:p>
        </w:tc>
        <w:tc>
          <w:tcPr>
            <w:tcW w:w="2061" w:type="dxa"/>
          </w:tcPr>
          <w:p w14:paraId="653723BB" w14:textId="20643C8F" w:rsidR="00CB7E31" w:rsidDel="00F217D2" w:rsidRDefault="00000000">
            <w:pPr>
              <w:suppressAutoHyphens w:val="0"/>
              <w:spacing w:after="0" w:line="259" w:lineRule="auto"/>
              <w:jc w:val="right"/>
              <w:rPr>
                <w:del w:id="9949" w:author="Jose Eduardo VIU" w:date="2023-04-02T00:32:00Z"/>
              </w:rPr>
            </w:pPr>
            <w:del w:id="9950" w:author="Jose Eduardo VIU" w:date="2023-04-02T00:32:00Z">
              <w:r w:rsidDel="00F217D2">
                <w:delText>0.84</w:delText>
              </w:r>
            </w:del>
          </w:p>
        </w:tc>
      </w:tr>
      <w:tr w:rsidR="00CB7E31" w:rsidDel="00F217D2" w14:paraId="27EEF36C" w14:textId="57E9597D">
        <w:trPr>
          <w:trHeight w:val="271"/>
          <w:del w:id="9951" w:author="Jose Eduardo VIU" w:date="2023-04-02T00:32:00Z"/>
        </w:trPr>
        <w:tc>
          <w:tcPr>
            <w:tcW w:w="4353" w:type="dxa"/>
          </w:tcPr>
          <w:p w14:paraId="581EAEFC" w14:textId="1A7BE4B9" w:rsidR="00CB7E31" w:rsidDel="00F217D2" w:rsidRDefault="00000000">
            <w:pPr>
              <w:suppressAutoHyphens w:val="0"/>
              <w:spacing w:after="0" w:line="259" w:lineRule="auto"/>
              <w:rPr>
                <w:del w:id="9952" w:author="Jose Eduardo VIU" w:date="2023-04-02T00:32:00Z"/>
              </w:rPr>
            </w:pPr>
            <w:del w:id="9953" w:author="Jose Eduardo VIU" w:date="2023-04-02T00:32:00Z">
              <w:r w:rsidDel="00F217D2">
                <w:delText>RandomForestRegressor</w:delText>
              </w:r>
            </w:del>
          </w:p>
        </w:tc>
        <w:tc>
          <w:tcPr>
            <w:tcW w:w="2061" w:type="dxa"/>
          </w:tcPr>
          <w:p w14:paraId="2C2BD09D" w14:textId="5AF08348" w:rsidR="00CB7E31" w:rsidDel="00F217D2" w:rsidRDefault="00000000">
            <w:pPr>
              <w:suppressAutoHyphens w:val="0"/>
              <w:spacing w:after="0" w:line="259" w:lineRule="auto"/>
              <w:jc w:val="right"/>
              <w:rPr>
                <w:del w:id="9954" w:author="Jose Eduardo VIU" w:date="2023-04-02T00:32:00Z"/>
              </w:rPr>
            </w:pPr>
            <w:del w:id="9955" w:author="Jose Eduardo VIU" w:date="2023-04-02T00:32:00Z">
              <w:r w:rsidDel="00F217D2">
                <w:delText>0.83</w:delText>
              </w:r>
            </w:del>
          </w:p>
        </w:tc>
      </w:tr>
      <w:tr w:rsidR="00CB7E31" w:rsidDel="00F217D2" w14:paraId="42C996DF" w14:textId="7A8135FF">
        <w:trPr>
          <w:trHeight w:val="271"/>
          <w:del w:id="9956" w:author="Jose Eduardo VIU" w:date="2023-04-02T00:32:00Z"/>
        </w:trPr>
        <w:tc>
          <w:tcPr>
            <w:tcW w:w="4353" w:type="dxa"/>
          </w:tcPr>
          <w:p w14:paraId="14FD4EA7" w14:textId="5DB57B96" w:rsidR="00CB7E31" w:rsidDel="00F217D2" w:rsidRDefault="00000000">
            <w:pPr>
              <w:suppressAutoHyphens w:val="0"/>
              <w:spacing w:after="0" w:line="259" w:lineRule="auto"/>
              <w:rPr>
                <w:del w:id="9957" w:author="Jose Eduardo VIU" w:date="2023-04-02T00:32:00Z"/>
              </w:rPr>
            </w:pPr>
            <w:del w:id="9958" w:author="Jose Eduardo VIU" w:date="2023-04-02T00:32:00Z">
              <w:r w:rsidDel="00F217D2">
                <w:delText>NuSVR</w:delText>
              </w:r>
            </w:del>
          </w:p>
        </w:tc>
        <w:tc>
          <w:tcPr>
            <w:tcW w:w="2061" w:type="dxa"/>
          </w:tcPr>
          <w:p w14:paraId="54BF1D08" w14:textId="0D907911" w:rsidR="00CB7E31" w:rsidDel="00F217D2" w:rsidRDefault="00000000">
            <w:pPr>
              <w:suppressAutoHyphens w:val="0"/>
              <w:spacing w:after="0" w:line="259" w:lineRule="auto"/>
              <w:jc w:val="right"/>
              <w:rPr>
                <w:del w:id="9959" w:author="Jose Eduardo VIU" w:date="2023-04-02T00:32:00Z"/>
              </w:rPr>
            </w:pPr>
            <w:del w:id="9960" w:author="Jose Eduardo VIU" w:date="2023-04-02T00:32:00Z">
              <w:r w:rsidDel="00F217D2">
                <w:delText>0.82</w:delText>
              </w:r>
            </w:del>
          </w:p>
        </w:tc>
      </w:tr>
      <w:tr w:rsidR="00CB7E31" w:rsidDel="00F217D2" w14:paraId="33001360" w14:textId="71570BEC">
        <w:trPr>
          <w:trHeight w:val="271"/>
          <w:del w:id="9961" w:author="Jose Eduardo VIU" w:date="2023-04-02T00:32:00Z"/>
        </w:trPr>
        <w:tc>
          <w:tcPr>
            <w:tcW w:w="4353" w:type="dxa"/>
          </w:tcPr>
          <w:p w14:paraId="4AADB01E" w14:textId="35B2A107" w:rsidR="00CB7E31" w:rsidDel="00F217D2" w:rsidRDefault="00000000">
            <w:pPr>
              <w:suppressAutoHyphens w:val="0"/>
              <w:spacing w:after="0" w:line="259" w:lineRule="auto"/>
              <w:rPr>
                <w:del w:id="9962" w:author="Jose Eduardo VIU" w:date="2023-04-02T00:32:00Z"/>
              </w:rPr>
            </w:pPr>
            <w:del w:id="9963" w:author="Jose Eduardo VIU" w:date="2023-04-02T00:32:00Z">
              <w:r w:rsidDel="00F217D2">
                <w:delText>GradientBoostingRegressor</w:delText>
              </w:r>
            </w:del>
          </w:p>
        </w:tc>
        <w:tc>
          <w:tcPr>
            <w:tcW w:w="2061" w:type="dxa"/>
          </w:tcPr>
          <w:p w14:paraId="044A5734" w14:textId="27AEA0AE" w:rsidR="00CB7E31" w:rsidDel="00F217D2" w:rsidRDefault="00000000">
            <w:pPr>
              <w:suppressAutoHyphens w:val="0"/>
              <w:spacing w:after="0" w:line="259" w:lineRule="auto"/>
              <w:jc w:val="right"/>
              <w:rPr>
                <w:del w:id="9964" w:author="Jose Eduardo VIU" w:date="2023-04-02T00:32:00Z"/>
              </w:rPr>
            </w:pPr>
            <w:del w:id="9965" w:author="Jose Eduardo VIU" w:date="2023-04-02T00:32:00Z">
              <w:r w:rsidDel="00F217D2">
                <w:delText>0.81</w:delText>
              </w:r>
            </w:del>
          </w:p>
        </w:tc>
      </w:tr>
      <w:tr w:rsidR="00CB7E31" w:rsidDel="00F217D2" w14:paraId="31A01A37" w14:textId="29ACFAA6">
        <w:trPr>
          <w:trHeight w:val="271"/>
          <w:del w:id="9966" w:author="Jose Eduardo VIU" w:date="2023-04-02T00:32:00Z"/>
        </w:trPr>
        <w:tc>
          <w:tcPr>
            <w:tcW w:w="4353" w:type="dxa"/>
          </w:tcPr>
          <w:p w14:paraId="24F4072B" w14:textId="1F6330CC" w:rsidR="00CB7E31" w:rsidDel="00F217D2" w:rsidRDefault="00000000">
            <w:pPr>
              <w:suppressAutoHyphens w:val="0"/>
              <w:spacing w:after="0" w:line="259" w:lineRule="auto"/>
              <w:rPr>
                <w:del w:id="9967" w:author="Jose Eduardo VIU" w:date="2023-04-02T00:32:00Z"/>
              </w:rPr>
            </w:pPr>
            <w:del w:id="9968" w:author="Jose Eduardo VIU" w:date="2023-04-02T00:32:00Z">
              <w:r w:rsidDel="00F217D2">
                <w:delText>BaggingRegressor</w:delText>
              </w:r>
            </w:del>
          </w:p>
        </w:tc>
        <w:tc>
          <w:tcPr>
            <w:tcW w:w="2061" w:type="dxa"/>
          </w:tcPr>
          <w:p w14:paraId="40C3C66D" w14:textId="199FFCAB" w:rsidR="00CB7E31" w:rsidDel="00F217D2" w:rsidRDefault="00000000">
            <w:pPr>
              <w:suppressAutoHyphens w:val="0"/>
              <w:spacing w:after="0" w:line="259" w:lineRule="auto"/>
              <w:jc w:val="right"/>
              <w:rPr>
                <w:del w:id="9969" w:author="Jose Eduardo VIU" w:date="2023-04-02T00:32:00Z"/>
              </w:rPr>
            </w:pPr>
            <w:del w:id="9970" w:author="Jose Eduardo VIU" w:date="2023-04-02T00:32:00Z">
              <w:r w:rsidDel="00F217D2">
                <w:delText>0.81</w:delText>
              </w:r>
            </w:del>
          </w:p>
        </w:tc>
      </w:tr>
      <w:tr w:rsidR="00CB7E31" w:rsidDel="00F217D2" w14:paraId="5ACBD611" w14:textId="2E5A8A1F">
        <w:trPr>
          <w:trHeight w:val="271"/>
          <w:del w:id="9971" w:author="Jose Eduardo VIU" w:date="2023-04-02T00:32:00Z"/>
        </w:trPr>
        <w:tc>
          <w:tcPr>
            <w:tcW w:w="4353" w:type="dxa"/>
          </w:tcPr>
          <w:p w14:paraId="661A88EB" w14:textId="01166389" w:rsidR="00CB7E31" w:rsidDel="00F217D2" w:rsidRDefault="00000000">
            <w:pPr>
              <w:suppressAutoHyphens w:val="0"/>
              <w:spacing w:after="0" w:line="259" w:lineRule="auto"/>
              <w:rPr>
                <w:del w:id="9972" w:author="Jose Eduardo VIU" w:date="2023-04-02T00:32:00Z"/>
              </w:rPr>
            </w:pPr>
            <w:del w:id="9973" w:author="Jose Eduardo VIU" w:date="2023-04-02T00:32:00Z">
              <w:r w:rsidDel="00F217D2">
                <w:delText>KNeighborsRegressor</w:delText>
              </w:r>
            </w:del>
          </w:p>
        </w:tc>
        <w:tc>
          <w:tcPr>
            <w:tcW w:w="2061" w:type="dxa"/>
          </w:tcPr>
          <w:p w14:paraId="23039084" w14:textId="24E2DD8F" w:rsidR="00CB7E31" w:rsidDel="00F217D2" w:rsidRDefault="00000000">
            <w:pPr>
              <w:suppressAutoHyphens w:val="0"/>
              <w:spacing w:after="0" w:line="259" w:lineRule="auto"/>
              <w:jc w:val="right"/>
              <w:rPr>
                <w:del w:id="9974" w:author="Jose Eduardo VIU" w:date="2023-04-02T00:32:00Z"/>
              </w:rPr>
            </w:pPr>
            <w:del w:id="9975" w:author="Jose Eduardo VIU" w:date="2023-04-02T00:32:00Z">
              <w:r w:rsidDel="00F217D2">
                <w:delText>0.77</w:delText>
              </w:r>
            </w:del>
          </w:p>
        </w:tc>
      </w:tr>
      <w:tr w:rsidR="00CB7E31" w:rsidDel="00F217D2" w14:paraId="7B14A18A" w14:textId="51471557">
        <w:trPr>
          <w:trHeight w:val="271"/>
          <w:del w:id="9976" w:author="Jose Eduardo VIU" w:date="2023-04-02T00:32:00Z"/>
        </w:trPr>
        <w:tc>
          <w:tcPr>
            <w:tcW w:w="4353" w:type="dxa"/>
          </w:tcPr>
          <w:p w14:paraId="58E03A44" w14:textId="3A108D35" w:rsidR="00CB7E31" w:rsidDel="00F217D2" w:rsidRDefault="00000000">
            <w:pPr>
              <w:suppressAutoHyphens w:val="0"/>
              <w:spacing w:after="0" w:line="259" w:lineRule="auto"/>
              <w:rPr>
                <w:del w:id="9977" w:author="Jose Eduardo VIU" w:date="2023-04-02T00:32:00Z"/>
              </w:rPr>
            </w:pPr>
            <w:del w:id="9978" w:author="Jose Eduardo VIU" w:date="2023-04-02T00:32:00Z">
              <w:r w:rsidDel="00F217D2">
                <w:delText>AdaBoostRegressor</w:delText>
              </w:r>
            </w:del>
          </w:p>
        </w:tc>
        <w:tc>
          <w:tcPr>
            <w:tcW w:w="2061" w:type="dxa"/>
          </w:tcPr>
          <w:p w14:paraId="2D2838B7" w14:textId="08DAE9C6" w:rsidR="00CB7E31" w:rsidDel="00F217D2" w:rsidRDefault="00000000">
            <w:pPr>
              <w:suppressAutoHyphens w:val="0"/>
              <w:spacing w:after="0" w:line="259" w:lineRule="auto"/>
              <w:jc w:val="right"/>
              <w:rPr>
                <w:del w:id="9979" w:author="Jose Eduardo VIU" w:date="2023-04-02T00:32:00Z"/>
              </w:rPr>
            </w:pPr>
            <w:del w:id="9980" w:author="Jose Eduardo VIU" w:date="2023-04-02T00:32:00Z">
              <w:r w:rsidDel="00F217D2">
                <w:delText>0.72</w:delText>
              </w:r>
            </w:del>
          </w:p>
        </w:tc>
      </w:tr>
      <w:tr w:rsidR="00CB7E31" w:rsidDel="00F217D2" w14:paraId="3CAEBBCB" w14:textId="144E7A25">
        <w:trPr>
          <w:trHeight w:val="271"/>
          <w:del w:id="9981" w:author="Jose Eduardo VIU" w:date="2023-04-02T00:32:00Z"/>
        </w:trPr>
        <w:tc>
          <w:tcPr>
            <w:tcW w:w="4353" w:type="dxa"/>
          </w:tcPr>
          <w:p w14:paraId="61861BE6" w14:textId="409945D2" w:rsidR="00CB7E31" w:rsidDel="00F217D2" w:rsidRDefault="00000000">
            <w:pPr>
              <w:suppressAutoHyphens w:val="0"/>
              <w:spacing w:after="0" w:line="259" w:lineRule="auto"/>
              <w:rPr>
                <w:del w:id="9982" w:author="Jose Eduardo VIU" w:date="2023-04-02T00:32:00Z"/>
              </w:rPr>
            </w:pPr>
            <w:del w:id="9983" w:author="Jose Eduardo VIU" w:date="2023-04-02T00:32:00Z">
              <w:r w:rsidDel="00F217D2">
                <w:delText>SVR</w:delText>
              </w:r>
            </w:del>
          </w:p>
        </w:tc>
        <w:tc>
          <w:tcPr>
            <w:tcW w:w="2061" w:type="dxa"/>
          </w:tcPr>
          <w:p w14:paraId="70E92EA1" w14:textId="6912E0FF" w:rsidR="00CB7E31" w:rsidDel="00F217D2" w:rsidRDefault="00000000">
            <w:pPr>
              <w:suppressAutoHyphens w:val="0"/>
              <w:spacing w:after="0" w:line="259" w:lineRule="auto"/>
              <w:jc w:val="right"/>
              <w:rPr>
                <w:del w:id="9984" w:author="Jose Eduardo VIU" w:date="2023-04-02T00:32:00Z"/>
              </w:rPr>
            </w:pPr>
            <w:del w:id="9985" w:author="Jose Eduardo VIU" w:date="2023-04-02T00:32:00Z">
              <w:r w:rsidDel="00F217D2">
                <w:delText>0.70</w:delText>
              </w:r>
            </w:del>
          </w:p>
        </w:tc>
      </w:tr>
      <w:tr w:rsidR="00CB7E31" w:rsidDel="00F217D2" w14:paraId="3D303C44" w14:textId="2D0764E2">
        <w:trPr>
          <w:trHeight w:val="271"/>
          <w:del w:id="9986" w:author="Jose Eduardo VIU" w:date="2023-04-02T00:32:00Z"/>
        </w:trPr>
        <w:tc>
          <w:tcPr>
            <w:tcW w:w="4353" w:type="dxa"/>
          </w:tcPr>
          <w:p w14:paraId="16672467" w14:textId="0EF64A90" w:rsidR="00CB7E31" w:rsidDel="00F217D2" w:rsidRDefault="00000000">
            <w:pPr>
              <w:suppressAutoHyphens w:val="0"/>
              <w:spacing w:after="0" w:line="259" w:lineRule="auto"/>
              <w:rPr>
                <w:del w:id="9987" w:author="Jose Eduardo VIU" w:date="2023-04-02T00:32:00Z"/>
              </w:rPr>
            </w:pPr>
            <w:del w:id="9988" w:author="Jose Eduardo VIU" w:date="2023-04-02T00:32:00Z">
              <w:r w:rsidDel="00F217D2">
                <w:delText>LassoLarsIC</w:delText>
              </w:r>
            </w:del>
          </w:p>
        </w:tc>
        <w:tc>
          <w:tcPr>
            <w:tcW w:w="2061" w:type="dxa"/>
          </w:tcPr>
          <w:p w14:paraId="0DEC4C1A" w14:textId="56EBBEE6" w:rsidR="00CB7E31" w:rsidDel="00F217D2" w:rsidRDefault="00000000">
            <w:pPr>
              <w:suppressAutoHyphens w:val="0"/>
              <w:spacing w:after="0" w:line="259" w:lineRule="auto"/>
              <w:jc w:val="right"/>
              <w:rPr>
                <w:del w:id="9989" w:author="Jose Eduardo VIU" w:date="2023-04-02T00:32:00Z"/>
              </w:rPr>
            </w:pPr>
            <w:del w:id="9990" w:author="Jose Eduardo VIU" w:date="2023-04-02T00:32:00Z">
              <w:r w:rsidDel="00F217D2">
                <w:delText>0.66</w:delText>
              </w:r>
            </w:del>
          </w:p>
        </w:tc>
      </w:tr>
      <w:tr w:rsidR="00CB7E31" w:rsidDel="00F217D2" w14:paraId="23315828" w14:textId="64E314AA">
        <w:trPr>
          <w:trHeight w:val="271"/>
          <w:del w:id="9991" w:author="Jose Eduardo VIU" w:date="2023-04-02T00:32:00Z"/>
        </w:trPr>
        <w:tc>
          <w:tcPr>
            <w:tcW w:w="4353" w:type="dxa"/>
          </w:tcPr>
          <w:p w14:paraId="7E84C6BB" w14:textId="52FB307E" w:rsidR="00CB7E31" w:rsidDel="00F217D2" w:rsidRDefault="00000000">
            <w:pPr>
              <w:suppressAutoHyphens w:val="0"/>
              <w:spacing w:after="0" w:line="259" w:lineRule="auto"/>
              <w:rPr>
                <w:del w:id="9992" w:author="Jose Eduardo VIU" w:date="2023-04-02T00:32:00Z"/>
              </w:rPr>
            </w:pPr>
            <w:del w:id="9993" w:author="Jose Eduardo VIU" w:date="2023-04-02T00:32:00Z">
              <w:r w:rsidDel="00F217D2">
                <w:delText>LassoLarsCV</w:delText>
              </w:r>
            </w:del>
          </w:p>
        </w:tc>
        <w:tc>
          <w:tcPr>
            <w:tcW w:w="2061" w:type="dxa"/>
          </w:tcPr>
          <w:p w14:paraId="46C8DF75" w14:textId="17B3B994" w:rsidR="00CB7E31" w:rsidDel="00F217D2" w:rsidRDefault="00000000">
            <w:pPr>
              <w:suppressAutoHyphens w:val="0"/>
              <w:spacing w:after="0" w:line="259" w:lineRule="auto"/>
              <w:jc w:val="right"/>
              <w:rPr>
                <w:del w:id="9994" w:author="Jose Eduardo VIU" w:date="2023-04-02T00:32:00Z"/>
              </w:rPr>
            </w:pPr>
            <w:del w:id="9995" w:author="Jose Eduardo VIU" w:date="2023-04-02T00:32:00Z">
              <w:r w:rsidDel="00F217D2">
                <w:delText>0.66</w:delText>
              </w:r>
            </w:del>
          </w:p>
        </w:tc>
      </w:tr>
      <w:tr w:rsidR="00CB7E31" w:rsidDel="00F217D2" w14:paraId="0061D2A3" w14:textId="73B0773C">
        <w:trPr>
          <w:trHeight w:val="271"/>
          <w:del w:id="9996" w:author="Jose Eduardo VIU" w:date="2023-04-02T00:32:00Z"/>
        </w:trPr>
        <w:tc>
          <w:tcPr>
            <w:tcW w:w="4353" w:type="dxa"/>
          </w:tcPr>
          <w:p w14:paraId="370FC967" w14:textId="760819D9" w:rsidR="00CB7E31" w:rsidDel="00F217D2" w:rsidRDefault="00000000">
            <w:pPr>
              <w:suppressAutoHyphens w:val="0"/>
              <w:spacing w:after="0" w:line="259" w:lineRule="auto"/>
              <w:rPr>
                <w:del w:id="9997" w:author="Jose Eduardo VIU" w:date="2023-04-02T00:32:00Z"/>
              </w:rPr>
            </w:pPr>
            <w:del w:id="9998" w:author="Jose Eduardo VIU" w:date="2023-04-02T00:32:00Z">
              <w:r w:rsidDel="00F217D2">
                <w:delText>LarsCV</w:delText>
              </w:r>
            </w:del>
          </w:p>
        </w:tc>
        <w:tc>
          <w:tcPr>
            <w:tcW w:w="2061" w:type="dxa"/>
          </w:tcPr>
          <w:p w14:paraId="73AE4A35" w14:textId="073ABEA5" w:rsidR="00CB7E31" w:rsidDel="00F217D2" w:rsidRDefault="00000000">
            <w:pPr>
              <w:suppressAutoHyphens w:val="0"/>
              <w:spacing w:after="0" w:line="259" w:lineRule="auto"/>
              <w:jc w:val="right"/>
              <w:rPr>
                <w:del w:id="9999" w:author="Jose Eduardo VIU" w:date="2023-04-02T00:32:00Z"/>
              </w:rPr>
            </w:pPr>
            <w:del w:id="10000" w:author="Jose Eduardo VIU" w:date="2023-04-02T00:32:00Z">
              <w:r w:rsidDel="00F217D2">
                <w:delText>0.66</w:delText>
              </w:r>
            </w:del>
          </w:p>
        </w:tc>
      </w:tr>
      <w:tr w:rsidR="00CB7E31" w:rsidDel="00F217D2" w14:paraId="6671610A" w14:textId="19DF077F">
        <w:trPr>
          <w:trHeight w:val="271"/>
          <w:del w:id="10001" w:author="Jose Eduardo VIU" w:date="2023-04-02T00:32:00Z"/>
        </w:trPr>
        <w:tc>
          <w:tcPr>
            <w:tcW w:w="4353" w:type="dxa"/>
          </w:tcPr>
          <w:p w14:paraId="43DA6299" w14:textId="1C714363" w:rsidR="00CB7E31" w:rsidDel="00F217D2" w:rsidRDefault="00000000">
            <w:pPr>
              <w:suppressAutoHyphens w:val="0"/>
              <w:spacing w:after="0" w:line="259" w:lineRule="auto"/>
              <w:rPr>
                <w:del w:id="10002" w:author="Jose Eduardo VIU" w:date="2023-04-02T00:32:00Z"/>
              </w:rPr>
            </w:pPr>
            <w:del w:id="10003" w:author="Jose Eduardo VIU" w:date="2023-04-02T00:32:00Z">
              <w:r w:rsidDel="00F217D2">
                <w:delText>LassoCV</w:delText>
              </w:r>
            </w:del>
          </w:p>
        </w:tc>
        <w:tc>
          <w:tcPr>
            <w:tcW w:w="2061" w:type="dxa"/>
          </w:tcPr>
          <w:p w14:paraId="2C0567F1" w14:textId="7D03E7C2" w:rsidR="00CB7E31" w:rsidDel="00F217D2" w:rsidRDefault="00000000">
            <w:pPr>
              <w:suppressAutoHyphens w:val="0"/>
              <w:spacing w:after="0" w:line="259" w:lineRule="auto"/>
              <w:jc w:val="right"/>
              <w:rPr>
                <w:del w:id="10004" w:author="Jose Eduardo VIU" w:date="2023-04-02T00:32:00Z"/>
              </w:rPr>
            </w:pPr>
            <w:del w:id="10005" w:author="Jose Eduardo VIU" w:date="2023-04-02T00:32:00Z">
              <w:r w:rsidDel="00F217D2">
                <w:delText>0.66</w:delText>
              </w:r>
            </w:del>
          </w:p>
        </w:tc>
      </w:tr>
      <w:tr w:rsidR="00CB7E31" w:rsidDel="00F217D2" w14:paraId="7850A3E6" w14:textId="46F28292">
        <w:trPr>
          <w:trHeight w:val="271"/>
          <w:del w:id="10006" w:author="Jose Eduardo VIU" w:date="2023-04-02T00:32:00Z"/>
        </w:trPr>
        <w:tc>
          <w:tcPr>
            <w:tcW w:w="4353" w:type="dxa"/>
          </w:tcPr>
          <w:p w14:paraId="26A4AA54" w14:textId="60131FE8" w:rsidR="00CB7E31" w:rsidDel="00F217D2" w:rsidRDefault="00000000">
            <w:pPr>
              <w:suppressAutoHyphens w:val="0"/>
              <w:spacing w:after="0" w:line="259" w:lineRule="auto"/>
              <w:rPr>
                <w:del w:id="10007" w:author="Jose Eduardo VIU" w:date="2023-04-02T00:32:00Z"/>
              </w:rPr>
            </w:pPr>
            <w:del w:id="10008" w:author="Jose Eduardo VIU" w:date="2023-04-02T00:32:00Z">
              <w:r w:rsidDel="00F217D2">
                <w:delText>ElasticNetCV</w:delText>
              </w:r>
            </w:del>
          </w:p>
        </w:tc>
        <w:tc>
          <w:tcPr>
            <w:tcW w:w="2061" w:type="dxa"/>
          </w:tcPr>
          <w:p w14:paraId="16272F5C" w14:textId="3F19417F" w:rsidR="00CB7E31" w:rsidDel="00F217D2" w:rsidRDefault="00000000">
            <w:pPr>
              <w:suppressAutoHyphens w:val="0"/>
              <w:spacing w:after="0" w:line="259" w:lineRule="auto"/>
              <w:jc w:val="right"/>
              <w:rPr>
                <w:del w:id="10009" w:author="Jose Eduardo VIU" w:date="2023-04-02T00:32:00Z"/>
              </w:rPr>
            </w:pPr>
            <w:del w:id="10010" w:author="Jose Eduardo VIU" w:date="2023-04-02T00:32:00Z">
              <w:r w:rsidDel="00F217D2">
                <w:delText>0.66</w:delText>
              </w:r>
            </w:del>
          </w:p>
        </w:tc>
      </w:tr>
      <w:tr w:rsidR="00CB7E31" w:rsidDel="00F217D2" w14:paraId="73584119" w14:textId="7C33A5F5">
        <w:trPr>
          <w:trHeight w:val="271"/>
          <w:del w:id="10011" w:author="Jose Eduardo VIU" w:date="2023-04-02T00:32:00Z"/>
        </w:trPr>
        <w:tc>
          <w:tcPr>
            <w:tcW w:w="4353" w:type="dxa"/>
          </w:tcPr>
          <w:p w14:paraId="48ACB9B2" w14:textId="5DB2ABEA" w:rsidR="00CB7E31" w:rsidDel="00F217D2" w:rsidRDefault="00000000">
            <w:pPr>
              <w:suppressAutoHyphens w:val="0"/>
              <w:spacing w:after="0" w:line="259" w:lineRule="auto"/>
              <w:rPr>
                <w:del w:id="10012" w:author="Jose Eduardo VIU" w:date="2023-04-02T00:32:00Z"/>
              </w:rPr>
            </w:pPr>
            <w:del w:id="10013" w:author="Jose Eduardo VIU" w:date="2023-04-02T00:32:00Z">
              <w:r w:rsidDel="00F217D2">
                <w:delText>SGDRegressor</w:delText>
              </w:r>
            </w:del>
          </w:p>
        </w:tc>
        <w:tc>
          <w:tcPr>
            <w:tcW w:w="2061" w:type="dxa"/>
          </w:tcPr>
          <w:p w14:paraId="255CC758" w14:textId="27CCF083" w:rsidR="00CB7E31" w:rsidDel="00F217D2" w:rsidRDefault="00000000">
            <w:pPr>
              <w:suppressAutoHyphens w:val="0"/>
              <w:spacing w:after="0" w:line="259" w:lineRule="auto"/>
              <w:jc w:val="right"/>
              <w:rPr>
                <w:del w:id="10014" w:author="Jose Eduardo VIU" w:date="2023-04-02T00:32:00Z"/>
              </w:rPr>
            </w:pPr>
            <w:del w:id="10015" w:author="Jose Eduardo VIU" w:date="2023-04-02T00:32:00Z">
              <w:r w:rsidDel="00F217D2">
                <w:delText>0.66</w:delText>
              </w:r>
            </w:del>
          </w:p>
        </w:tc>
      </w:tr>
      <w:tr w:rsidR="00CB7E31" w:rsidDel="00F217D2" w14:paraId="5062162F" w14:textId="1BFDADE0">
        <w:trPr>
          <w:trHeight w:val="271"/>
          <w:del w:id="10016" w:author="Jose Eduardo VIU" w:date="2023-04-02T00:32:00Z"/>
        </w:trPr>
        <w:tc>
          <w:tcPr>
            <w:tcW w:w="4353" w:type="dxa"/>
          </w:tcPr>
          <w:p w14:paraId="1BC65CE3" w14:textId="1AF42A4D" w:rsidR="00CB7E31" w:rsidDel="00F217D2" w:rsidRDefault="00000000">
            <w:pPr>
              <w:suppressAutoHyphens w:val="0"/>
              <w:spacing w:after="0" w:line="259" w:lineRule="auto"/>
              <w:rPr>
                <w:del w:id="10017" w:author="Jose Eduardo VIU" w:date="2023-04-02T00:32:00Z"/>
              </w:rPr>
            </w:pPr>
            <w:del w:id="10018" w:author="Jose Eduardo VIU" w:date="2023-04-02T00:32:00Z">
              <w:r w:rsidDel="00F217D2">
                <w:delText>RidgeCV</w:delText>
              </w:r>
            </w:del>
          </w:p>
        </w:tc>
        <w:tc>
          <w:tcPr>
            <w:tcW w:w="2061" w:type="dxa"/>
          </w:tcPr>
          <w:p w14:paraId="23E62D3C" w14:textId="4FA58575" w:rsidR="00CB7E31" w:rsidDel="00F217D2" w:rsidRDefault="00000000">
            <w:pPr>
              <w:suppressAutoHyphens w:val="0"/>
              <w:spacing w:after="0" w:line="259" w:lineRule="auto"/>
              <w:jc w:val="right"/>
              <w:rPr>
                <w:del w:id="10019" w:author="Jose Eduardo VIU" w:date="2023-04-02T00:32:00Z"/>
              </w:rPr>
            </w:pPr>
            <w:del w:id="10020" w:author="Jose Eduardo VIU" w:date="2023-04-02T00:32:00Z">
              <w:r w:rsidDel="00F217D2">
                <w:delText>0.66</w:delText>
              </w:r>
            </w:del>
          </w:p>
        </w:tc>
      </w:tr>
      <w:tr w:rsidR="00CB7E31" w:rsidDel="00F217D2" w14:paraId="4C35EF35" w14:textId="2F96894E">
        <w:trPr>
          <w:trHeight w:val="271"/>
          <w:del w:id="10021" w:author="Jose Eduardo VIU" w:date="2023-04-02T00:32:00Z"/>
        </w:trPr>
        <w:tc>
          <w:tcPr>
            <w:tcW w:w="4353" w:type="dxa"/>
          </w:tcPr>
          <w:p w14:paraId="5DF9FC8A" w14:textId="320222F3" w:rsidR="00CB7E31" w:rsidDel="00F217D2" w:rsidRDefault="00000000">
            <w:pPr>
              <w:suppressAutoHyphens w:val="0"/>
              <w:spacing w:after="0" w:line="259" w:lineRule="auto"/>
              <w:rPr>
                <w:del w:id="10022" w:author="Jose Eduardo VIU" w:date="2023-04-02T00:32:00Z"/>
              </w:rPr>
            </w:pPr>
            <w:del w:id="10023" w:author="Jose Eduardo VIU" w:date="2023-04-02T00:32:00Z">
              <w:r w:rsidDel="00F217D2">
                <w:delText>Ridge</w:delText>
              </w:r>
            </w:del>
          </w:p>
        </w:tc>
        <w:tc>
          <w:tcPr>
            <w:tcW w:w="2061" w:type="dxa"/>
          </w:tcPr>
          <w:p w14:paraId="5A5A1073" w14:textId="00BEB79C" w:rsidR="00CB7E31" w:rsidDel="00F217D2" w:rsidRDefault="00000000">
            <w:pPr>
              <w:suppressAutoHyphens w:val="0"/>
              <w:spacing w:after="0" w:line="259" w:lineRule="auto"/>
              <w:jc w:val="right"/>
              <w:rPr>
                <w:del w:id="10024" w:author="Jose Eduardo VIU" w:date="2023-04-02T00:32:00Z"/>
              </w:rPr>
            </w:pPr>
            <w:del w:id="10025" w:author="Jose Eduardo VIU" w:date="2023-04-02T00:32:00Z">
              <w:r w:rsidDel="00F217D2">
                <w:delText>0.66</w:delText>
              </w:r>
            </w:del>
          </w:p>
        </w:tc>
      </w:tr>
      <w:tr w:rsidR="00CB7E31" w:rsidDel="00F217D2" w14:paraId="3E0041A4" w14:textId="50EF4C8D">
        <w:trPr>
          <w:trHeight w:val="271"/>
          <w:del w:id="10026" w:author="Jose Eduardo VIU" w:date="2023-04-02T00:32:00Z"/>
        </w:trPr>
        <w:tc>
          <w:tcPr>
            <w:tcW w:w="4353" w:type="dxa"/>
          </w:tcPr>
          <w:p w14:paraId="4C269F84" w14:textId="4C9FC7BD" w:rsidR="00CB7E31" w:rsidDel="00F217D2" w:rsidRDefault="00000000">
            <w:pPr>
              <w:suppressAutoHyphens w:val="0"/>
              <w:spacing w:after="0" w:line="259" w:lineRule="auto"/>
              <w:rPr>
                <w:del w:id="10027" w:author="Jose Eduardo VIU" w:date="2023-04-02T00:32:00Z"/>
              </w:rPr>
            </w:pPr>
            <w:del w:id="10028" w:author="Jose Eduardo VIU" w:date="2023-04-02T00:32:00Z">
              <w:r w:rsidDel="00F217D2">
                <w:delText>Lars</w:delText>
              </w:r>
            </w:del>
          </w:p>
        </w:tc>
        <w:tc>
          <w:tcPr>
            <w:tcW w:w="2061" w:type="dxa"/>
          </w:tcPr>
          <w:p w14:paraId="00C26DF0" w14:textId="2FCFC618" w:rsidR="00CB7E31" w:rsidDel="00F217D2" w:rsidRDefault="00000000">
            <w:pPr>
              <w:suppressAutoHyphens w:val="0"/>
              <w:spacing w:after="0" w:line="259" w:lineRule="auto"/>
              <w:jc w:val="right"/>
              <w:rPr>
                <w:del w:id="10029" w:author="Jose Eduardo VIU" w:date="2023-04-02T00:32:00Z"/>
              </w:rPr>
            </w:pPr>
            <w:del w:id="10030" w:author="Jose Eduardo VIU" w:date="2023-04-02T00:32:00Z">
              <w:r w:rsidDel="00F217D2">
                <w:delText>0.66</w:delText>
              </w:r>
            </w:del>
          </w:p>
        </w:tc>
      </w:tr>
      <w:tr w:rsidR="00CB7E31" w:rsidDel="00F217D2" w14:paraId="26D4B4A9" w14:textId="036E753F">
        <w:trPr>
          <w:trHeight w:val="271"/>
          <w:del w:id="10031" w:author="Jose Eduardo VIU" w:date="2023-04-02T00:32:00Z"/>
        </w:trPr>
        <w:tc>
          <w:tcPr>
            <w:tcW w:w="4353" w:type="dxa"/>
          </w:tcPr>
          <w:p w14:paraId="2AE305ED" w14:textId="6E517F57" w:rsidR="00CB7E31" w:rsidDel="00F217D2" w:rsidRDefault="00000000">
            <w:pPr>
              <w:suppressAutoHyphens w:val="0"/>
              <w:spacing w:after="0" w:line="259" w:lineRule="auto"/>
              <w:rPr>
                <w:del w:id="10032" w:author="Jose Eduardo VIU" w:date="2023-04-02T00:32:00Z"/>
              </w:rPr>
            </w:pPr>
            <w:del w:id="10033" w:author="Jose Eduardo VIU" w:date="2023-04-02T00:32:00Z">
              <w:r w:rsidDel="00F217D2">
                <w:delText>BayesianRidge</w:delText>
              </w:r>
            </w:del>
          </w:p>
        </w:tc>
        <w:tc>
          <w:tcPr>
            <w:tcW w:w="2061" w:type="dxa"/>
          </w:tcPr>
          <w:p w14:paraId="62670FC4" w14:textId="5B3B0CFF" w:rsidR="00CB7E31" w:rsidDel="00F217D2" w:rsidRDefault="00000000">
            <w:pPr>
              <w:suppressAutoHyphens w:val="0"/>
              <w:spacing w:after="0" w:line="259" w:lineRule="auto"/>
              <w:jc w:val="right"/>
              <w:rPr>
                <w:del w:id="10034" w:author="Jose Eduardo VIU" w:date="2023-04-02T00:32:00Z"/>
              </w:rPr>
            </w:pPr>
            <w:del w:id="10035" w:author="Jose Eduardo VIU" w:date="2023-04-02T00:32:00Z">
              <w:r w:rsidDel="00F217D2">
                <w:delText>0.66</w:delText>
              </w:r>
            </w:del>
          </w:p>
        </w:tc>
      </w:tr>
      <w:tr w:rsidR="00CB7E31" w:rsidDel="00F217D2" w14:paraId="0B163723" w14:textId="6DE88E00">
        <w:trPr>
          <w:trHeight w:val="271"/>
          <w:del w:id="10036" w:author="Jose Eduardo VIU" w:date="2023-04-02T00:32:00Z"/>
        </w:trPr>
        <w:tc>
          <w:tcPr>
            <w:tcW w:w="4353" w:type="dxa"/>
          </w:tcPr>
          <w:p w14:paraId="492384CC" w14:textId="44D22FDF" w:rsidR="00CB7E31" w:rsidDel="00F217D2" w:rsidRDefault="00000000">
            <w:pPr>
              <w:suppressAutoHyphens w:val="0"/>
              <w:spacing w:after="0" w:line="259" w:lineRule="auto"/>
              <w:rPr>
                <w:del w:id="10037" w:author="Jose Eduardo VIU" w:date="2023-04-02T00:32:00Z"/>
              </w:rPr>
            </w:pPr>
            <w:del w:id="10038" w:author="Jose Eduardo VIU" w:date="2023-04-02T00:32:00Z">
              <w:r w:rsidDel="00F217D2">
                <w:delText>LinearRegression</w:delText>
              </w:r>
            </w:del>
          </w:p>
        </w:tc>
        <w:tc>
          <w:tcPr>
            <w:tcW w:w="2061" w:type="dxa"/>
          </w:tcPr>
          <w:p w14:paraId="72AA51EF" w14:textId="1EE26279" w:rsidR="00CB7E31" w:rsidDel="00F217D2" w:rsidRDefault="00000000">
            <w:pPr>
              <w:suppressAutoHyphens w:val="0"/>
              <w:spacing w:after="0" w:line="259" w:lineRule="auto"/>
              <w:jc w:val="right"/>
              <w:rPr>
                <w:del w:id="10039" w:author="Jose Eduardo VIU" w:date="2023-04-02T00:32:00Z"/>
              </w:rPr>
            </w:pPr>
            <w:del w:id="10040" w:author="Jose Eduardo VIU" w:date="2023-04-02T00:32:00Z">
              <w:r w:rsidDel="00F217D2">
                <w:delText>0.66</w:delText>
              </w:r>
            </w:del>
          </w:p>
        </w:tc>
      </w:tr>
      <w:tr w:rsidR="00CB7E31" w:rsidDel="00F217D2" w14:paraId="20B08120" w14:textId="2565E500">
        <w:trPr>
          <w:trHeight w:val="271"/>
          <w:del w:id="10041" w:author="Jose Eduardo VIU" w:date="2023-04-02T00:32:00Z"/>
        </w:trPr>
        <w:tc>
          <w:tcPr>
            <w:tcW w:w="4353" w:type="dxa"/>
          </w:tcPr>
          <w:p w14:paraId="6E4DF02F" w14:textId="4AA2C191" w:rsidR="00CB7E31" w:rsidDel="00F217D2" w:rsidRDefault="00000000">
            <w:pPr>
              <w:suppressAutoHyphens w:val="0"/>
              <w:spacing w:after="0" w:line="259" w:lineRule="auto"/>
              <w:rPr>
                <w:del w:id="10042" w:author="Jose Eduardo VIU" w:date="2023-04-02T00:32:00Z"/>
              </w:rPr>
            </w:pPr>
            <w:del w:id="10043" w:author="Jose Eduardo VIU" w:date="2023-04-02T00:32:00Z">
              <w:r w:rsidDel="00F217D2">
                <w:delText>TransformedTargetRegressor</w:delText>
              </w:r>
            </w:del>
          </w:p>
        </w:tc>
        <w:tc>
          <w:tcPr>
            <w:tcW w:w="2061" w:type="dxa"/>
          </w:tcPr>
          <w:p w14:paraId="3F043D4D" w14:textId="5A3103A6" w:rsidR="00CB7E31" w:rsidDel="00F217D2" w:rsidRDefault="00000000">
            <w:pPr>
              <w:suppressAutoHyphens w:val="0"/>
              <w:spacing w:after="0" w:line="259" w:lineRule="auto"/>
              <w:jc w:val="right"/>
              <w:rPr>
                <w:del w:id="10044" w:author="Jose Eduardo VIU" w:date="2023-04-02T00:32:00Z"/>
              </w:rPr>
            </w:pPr>
            <w:del w:id="10045" w:author="Jose Eduardo VIU" w:date="2023-04-02T00:32:00Z">
              <w:r w:rsidDel="00F217D2">
                <w:delText>0.66</w:delText>
              </w:r>
            </w:del>
          </w:p>
        </w:tc>
      </w:tr>
      <w:tr w:rsidR="00CB7E31" w:rsidDel="00F217D2" w14:paraId="34919C08" w14:textId="40370277">
        <w:trPr>
          <w:trHeight w:val="271"/>
          <w:del w:id="10046" w:author="Jose Eduardo VIU" w:date="2023-04-02T00:32:00Z"/>
        </w:trPr>
        <w:tc>
          <w:tcPr>
            <w:tcW w:w="4353" w:type="dxa"/>
          </w:tcPr>
          <w:p w14:paraId="2E566D69" w14:textId="48ACB0F3" w:rsidR="00CB7E31" w:rsidDel="00F217D2" w:rsidRDefault="00000000">
            <w:pPr>
              <w:suppressAutoHyphens w:val="0"/>
              <w:spacing w:after="0" w:line="259" w:lineRule="auto"/>
              <w:rPr>
                <w:del w:id="10047" w:author="Jose Eduardo VIU" w:date="2023-04-02T00:32:00Z"/>
              </w:rPr>
            </w:pPr>
            <w:del w:id="10048" w:author="Jose Eduardo VIU" w:date="2023-04-02T00:32:00Z">
              <w:r w:rsidDel="00F217D2">
                <w:delText>MLPRegressor</w:delText>
              </w:r>
            </w:del>
          </w:p>
        </w:tc>
        <w:tc>
          <w:tcPr>
            <w:tcW w:w="2061" w:type="dxa"/>
          </w:tcPr>
          <w:p w14:paraId="44B0253E" w14:textId="2B38E1B1" w:rsidR="00CB7E31" w:rsidDel="00F217D2" w:rsidRDefault="00000000">
            <w:pPr>
              <w:suppressAutoHyphens w:val="0"/>
              <w:spacing w:after="0" w:line="259" w:lineRule="auto"/>
              <w:jc w:val="right"/>
              <w:rPr>
                <w:del w:id="10049" w:author="Jose Eduardo VIU" w:date="2023-04-02T00:32:00Z"/>
              </w:rPr>
            </w:pPr>
            <w:del w:id="10050" w:author="Jose Eduardo VIU" w:date="2023-04-02T00:32:00Z">
              <w:r w:rsidDel="00F217D2">
                <w:delText>0.66</w:delText>
              </w:r>
            </w:del>
          </w:p>
        </w:tc>
      </w:tr>
      <w:tr w:rsidR="00CB7E31" w:rsidDel="00F217D2" w14:paraId="36E4B077" w14:textId="0E0B54A5">
        <w:trPr>
          <w:trHeight w:val="271"/>
          <w:del w:id="10051" w:author="Jose Eduardo VIU" w:date="2023-04-02T00:32:00Z"/>
        </w:trPr>
        <w:tc>
          <w:tcPr>
            <w:tcW w:w="4353" w:type="dxa"/>
          </w:tcPr>
          <w:p w14:paraId="511BB6F2" w14:textId="098EC111" w:rsidR="00CB7E31" w:rsidDel="00F217D2" w:rsidRDefault="00000000">
            <w:pPr>
              <w:suppressAutoHyphens w:val="0"/>
              <w:spacing w:after="0" w:line="259" w:lineRule="auto"/>
              <w:rPr>
                <w:del w:id="10052" w:author="Jose Eduardo VIU" w:date="2023-04-02T00:32:00Z"/>
              </w:rPr>
            </w:pPr>
            <w:del w:id="10053" w:author="Jose Eduardo VIU" w:date="2023-04-02T00:32:00Z">
              <w:r w:rsidDel="00F217D2">
                <w:delText>OrthogonalMatchingPursuitCV</w:delText>
              </w:r>
            </w:del>
          </w:p>
        </w:tc>
        <w:tc>
          <w:tcPr>
            <w:tcW w:w="2061" w:type="dxa"/>
          </w:tcPr>
          <w:p w14:paraId="2F464C2A" w14:textId="18E115BB" w:rsidR="00CB7E31" w:rsidDel="00F217D2" w:rsidRDefault="00000000">
            <w:pPr>
              <w:suppressAutoHyphens w:val="0"/>
              <w:spacing w:after="0" w:line="259" w:lineRule="auto"/>
              <w:jc w:val="right"/>
              <w:rPr>
                <w:del w:id="10054" w:author="Jose Eduardo VIU" w:date="2023-04-02T00:32:00Z"/>
              </w:rPr>
            </w:pPr>
            <w:del w:id="10055" w:author="Jose Eduardo VIU" w:date="2023-04-02T00:32:00Z">
              <w:r w:rsidDel="00F217D2">
                <w:delText>0.61</w:delText>
              </w:r>
            </w:del>
          </w:p>
        </w:tc>
      </w:tr>
      <w:tr w:rsidR="00CB7E31" w:rsidDel="00F217D2" w14:paraId="16EDFC27" w14:textId="09DFA492">
        <w:trPr>
          <w:trHeight w:val="271"/>
          <w:del w:id="10056" w:author="Jose Eduardo VIU" w:date="2023-04-02T00:32:00Z"/>
        </w:trPr>
        <w:tc>
          <w:tcPr>
            <w:tcW w:w="4353" w:type="dxa"/>
          </w:tcPr>
          <w:p w14:paraId="7E528A76" w14:textId="14A734BD" w:rsidR="00CB7E31" w:rsidDel="00F217D2" w:rsidRDefault="00000000">
            <w:pPr>
              <w:suppressAutoHyphens w:val="0"/>
              <w:spacing w:after="0" w:line="259" w:lineRule="auto"/>
              <w:rPr>
                <w:del w:id="10057" w:author="Jose Eduardo VIU" w:date="2023-04-02T00:32:00Z"/>
              </w:rPr>
            </w:pPr>
            <w:del w:id="10058" w:author="Jose Eduardo VIU" w:date="2023-04-02T00:32:00Z">
              <w:r w:rsidDel="00F217D2">
                <w:delText>HuberRegressor</w:delText>
              </w:r>
            </w:del>
          </w:p>
        </w:tc>
        <w:tc>
          <w:tcPr>
            <w:tcW w:w="2061" w:type="dxa"/>
          </w:tcPr>
          <w:p w14:paraId="3F96CAC7" w14:textId="04389603" w:rsidR="00CB7E31" w:rsidDel="00F217D2" w:rsidRDefault="00000000">
            <w:pPr>
              <w:suppressAutoHyphens w:val="0"/>
              <w:spacing w:after="0" w:line="259" w:lineRule="auto"/>
              <w:jc w:val="right"/>
              <w:rPr>
                <w:del w:id="10059" w:author="Jose Eduardo VIU" w:date="2023-04-02T00:32:00Z"/>
              </w:rPr>
            </w:pPr>
            <w:del w:id="10060" w:author="Jose Eduardo VIU" w:date="2023-04-02T00:32:00Z">
              <w:r w:rsidDel="00F217D2">
                <w:delText>0.61</w:delText>
              </w:r>
            </w:del>
          </w:p>
        </w:tc>
      </w:tr>
      <w:tr w:rsidR="00CB7E31" w:rsidDel="00F217D2" w14:paraId="6A58E199" w14:textId="69CFCB3E">
        <w:trPr>
          <w:trHeight w:val="271"/>
          <w:del w:id="10061" w:author="Jose Eduardo VIU" w:date="2023-04-02T00:32:00Z"/>
        </w:trPr>
        <w:tc>
          <w:tcPr>
            <w:tcW w:w="4353" w:type="dxa"/>
          </w:tcPr>
          <w:p w14:paraId="42EF1F10" w14:textId="501ACFB9" w:rsidR="00CB7E31" w:rsidDel="00F217D2" w:rsidRDefault="00000000">
            <w:pPr>
              <w:suppressAutoHyphens w:val="0"/>
              <w:spacing w:after="0" w:line="259" w:lineRule="auto"/>
              <w:rPr>
                <w:del w:id="10062" w:author="Jose Eduardo VIU" w:date="2023-04-02T00:32:00Z"/>
              </w:rPr>
            </w:pPr>
            <w:del w:id="10063" w:author="Jose Eduardo VIU" w:date="2023-04-02T00:32:00Z">
              <w:r w:rsidDel="00F217D2">
                <w:delText>ExtraTreeRegressor</w:delText>
              </w:r>
            </w:del>
          </w:p>
        </w:tc>
        <w:tc>
          <w:tcPr>
            <w:tcW w:w="2061" w:type="dxa"/>
          </w:tcPr>
          <w:p w14:paraId="6A8779CF" w14:textId="1DC00014" w:rsidR="00CB7E31" w:rsidDel="00F217D2" w:rsidRDefault="00000000">
            <w:pPr>
              <w:suppressAutoHyphens w:val="0"/>
              <w:spacing w:after="0" w:line="259" w:lineRule="auto"/>
              <w:jc w:val="right"/>
              <w:rPr>
                <w:del w:id="10064" w:author="Jose Eduardo VIU" w:date="2023-04-02T00:32:00Z"/>
              </w:rPr>
            </w:pPr>
            <w:del w:id="10065" w:author="Jose Eduardo VIU" w:date="2023-04-02T00:32:00Z">
              <w:r w:rsidDel="00F217D2">
                <w:delText>0.59</w:delText>
              </w:r>
            </w:del>
          </w:p>
        </w:tc>
      </w:tr>
      <w:tr w:rsidR="00CB7E31" w:rsidDel="00F217D2" w14:paraId="60C3E4A5" w14:textId="0FAB6D50">
        <w:trPr>
          <w:trHeight w:val="271"/>
          <w:del w:id="10066" w:author="Jose Eduardo VIU" w:date="2023-04-02T00:32:00Z"/>
        </w:trPr>
        <w:tc>
          <w:tcPr>
            <w:tcW w:w="4353" w:type="dxa"/>
          </w:tcPr>
          <w:p w14:paraId="6ED39DE5" w14:textId="2E916C4D" w:rsidR="00CB7E31" w:rsidDel="00F217D2" w:rsidRDefault="00000000">
            <w:pPr>
              <w:suppressAutoHyphens w:val="0"/>
              <w:spacing w:after="0" w:line="259" w:lineRule="auto"/>
              <w:rPr>
                <w:del w:id="10067" w:author="Jose Eduardo VIU" w:date="2023-04-02T00:32:00Z"/>
              </w:rPr>
            </w:pPr>
            <w:del w:id="10068" w:author="Jose Eduardo VIU" w:date="2023-04-02T00:32:00Z">
              <w:r w:rsidDel="00F217D2">
                <w:delText>LinearSVR</w:delText>
              </w:r>
            </w:del>
          </w:p>
        </w:tc>
        <w:tc>
          <w:tcPr>
            <w:tcW w:w="2061" w:type="dxa"/>
          </w:tcPr>
          <w:p w14:paraId="475D48EF" w14:textId="1202C77B" w:rsidR="00CB7E31" w:rsidDel="00F217D2" w:rsidRDefault="00000000">
            <w:pPr>
              <w:suppressAutoHyphens w:val="0"/>
              <w:spacing w:after="0" w:line="259" w:lineRule="auto"/>
              <w:jc w:val="right"/>
              <w:rPr>
                <w:del w:id="10069" w:author="Jose Eduardo VIU" w:date="2023-04-02T00:32:00Z"/>
              </w:rPr>
            </w:pPr>
            <w:del w:id="10070" w:author="Jose Eduardo VIU" w:date="2023-04-02T00:32:00Z">
              <w:r w:rsidDel="00F217D2">
                <w:delText>0.56</w:delText>
              </w:r>
            </w:del>
          </w:p>
        </w:tc>
      </w:tr>
      <w:tr w:rsidR="00CB7E31" w:rsidDel="00F217D2" w14:paraId="683E5995" w14:textId="6EE4A5D9">
        <w:trPr>
          <w:trHeight w:val="271"/>
          <w:del w:id="10071" w:author="Jose Eduardo VIU" w:date="2023-04-02T00:32:00Z"/>
        </w:trPr>
        <w:tc>
          <w:tcPr>
            <w:tcW w:w="4353" w:type="dxa"/>
          </w:tcPr>
          <w:p w14:paraId="56277664" w14:textId="4E285AD9" w:rsidR="00CB7E31" w:rsidDel="00F217D2" w:rsidRDefault="00000000">
            <w:pPr>
              <w:suppressAutoHyphens w:val="0"/>
              <w:spacing w:after="0" w:line="259" w:lineRule="auto"/>
              <w:rPr>
                <w:del w:id="10072" w:author="Jose Eduardo VIU" w:date="2023-04-02T00:32:00Z"/>
              </w:rPr>
            </w:pPr>
            <w:del w:id="10073" w:author="Jose Eduardo VIU" w:date="2023-04-02T00:32:00Z">
              <w:r w:rsidDel="00F217D2">
                <w:delText>DecisionTreeRegressor</w:delText>
              </w:r>
            </w:del>
          </w:p>
        </w:tc>
        <w:tc>
          <w:tcPr>
            <w:tcW w:w="2061" w:type="dxa"/>
          </w:tcPr>
          <w:p w14:paraId="42F5BC1C" w14:textId="03159AEA" w:rsidR="00CB7E31" w:rsidDel="00F217D2" w:rsidRDefault="00000000">
            <w:pPr>
              <w:suppressAutoHyphens w:val="0"/>
              <w:spacing w:after="0" w:line="259" w:lineRule="auto"/>
              <w:jc w:val="right"/>
              <w:rPr>
                <w:del w:id="10074" w:author="Jose Eduardo VIU" w:date="2023-04-02T00:32:00Z"/>
              </w:rPr>
            </w:pPr>
            <w:del w:id="10075" w:author="Jose Eduardo VIU" w:date="2023-04-02T00:32:00Z">
              <w:r w:rsidDel="00F217D2">
                <w:delText>0.56</w:delText>
              </w:r>
            </w:del>
          </w:p>
        </w:tc>
      </w:tr>
      <w:tr w:rsidR="00CB7E31" w:rsidDel="00F217D2" w14:paraId="07E2DFEC" w14:textId="30866F06">
        <w:trPr>
          <w:trHeight w:val="271"/>
          <w:del w:id="10076" w:author="Jose Eduardo VIU" w:date="2023-04-02T00:32:00Z"/>
        </w:trPr>
        <w:tc>
          <w:tcPr>
            <w:tcW w:w="4353" w:type="dxa"/>
          </w:tcPr>
          <w:p w14:paraId="3AFF9A0C" w14:textId="3395A396" w:rsidR="00CB7E31" w:rsidDel="00F217D2" w:rsidRDefault="00000000">
            <w:pPr>
              <w:suppressAutoHyphens w:val="0"/>
              <w:spacing w:after="0" w:line="259" w:lineRule="auto"/>
              <w:rPr>
                <w:del w:id="10077" w:author="Jose Eduardo VIU" w:date="2023-04-02T00:32:00Z"/>
              </w:rPr>
            </w:pPr>
            <w:del w:id="10078" w:author="Jose Eduardo VIU" w:date="2023-04-02T00:32:00Z">
              <w:r w:rsidDel="00F217D2">
                <w:delText>GammaRegressor</w:delText>
              </w:r>
            </w:del>
          </w:p>
        </w:tc>
        <w:tc>
          <w:tcPr>
            <w:tcW w:w="2061" w:type="dxa"/>
          </w:tcPr>
          <w:p w14:paraId="7AC58DEE" w14:textId="4935D057" w:rsidR="00CB7E31" w:rsidDel="00F217D2" w:rsidRDefault="00000000">
            <w:pPr>
              <w:suppressAutoHyphens w:val="0"/>
              <w:spacing w:after="0" w:line="259" w:lineRule="auto"/>
              <w:jc w:val="right"/>
              <w:rPr>
                <w:del w:id="10079" w:author="Jose Eduardo VIU" w:date="2023-04-02T00:32:00Z"/>
              </w:rPr>
            </w:pPr>
            <w:del w:id="10080" w:author="Jose Eduardo VIU" w:date="2023-04-02T00:32:00Z">
              <w:r w:rsidDel="00F217D2">
                <w:delText>0.55</w:delText>
              </w:r>
            </w:del>
          </w:p>
        </w:tc>
      </w:tr>
      <w:tr w:rsidR="00CB7E31" w:rsidDel="00F217D2" w14:paraId="25F53DAD" w14:textId="40872210">
        <w:trPr>
          <w:trHeight w:val="271"/>
          <w:del w:id="10081" w:author="Jose Eduardo VIU" w:date="2023-04-02T00:32:00Z"/>
        </w:trPr>
        <w:tc>
          <w:tcPr>
            <w:tcW w:w="4353" w:type="dxa"/>
          </w:tcPr>
          <w:p w14:paraId="25B508F9" w14:textId="2473F3D6" w:rsidR="00CB7E31" w:rsidDel="00F217D2" w:rsidRDefault="00000000">
            <w:pPr>
              <w:suppressAutoHyphens w:val="0"/>
              <w:spacing w:after="0" w:line="259" w:lineRule="auto"/>
              <w:rPr>
                <w:del w:id="10082" w:author="Jose Eduardo VIU" w:date="2023-04-02T00:32:00Z"/>
              </w:rPr>
            </w:pPr>
            <w:del w:id="10083" w:author="Jose Eduardo VIU" w:date="2023-04-02T00:32:00Z">
              <w:r w:rsidDel="00F217D2">
                <w:delText>TweedieRegressor</w:delText>
              </w:r>
            </w:del>
          </w:p>
        </w:tc>
        <w:tc>
          <w:tcPr>
            <w:tcW w:w="2061" w:type="dxa"/>
          </w:tcPr>
          <w:p w14:paraId="2D2600B0" w14:textId="26B9CA00" w:rsidR="00CB7E31" w:rsidDel="00F217D2" w:rsidRDefault="00000000">
            <w:pPr>
              <w:suppressAutoHyphens w:val="0"/>
              <w:spacing w:after="0" w:line="259" w:lineRule="auto"/>
              <w:jc w:val="right"/>
              <w:rPr>
                <w:del w:id="10084" w:author="Jose Eduardo VIU" w:date="2023-04-02T00:32:00Z"/>
              </w:rPr>
            </w:pPr>
            <w:del w:id="10085" w:author="Jose Eduardo VIU" w:date="2023-04-02T00:32:00Z">
              <w:r w:rsidDel="00F217D2">
                <w:delText>0.55</w:delText>
              </w:r>
            </w:del>
          </w:p>
        </w:tc>
      </w:tr>
      <w:tr w:rsidR="00CB7E31" w:rsidDel="00F217D2" w14:paraId="47A01F08" w14:textId="643862B2">
        <w:trPr>
          <w:trHeight w:val="271"/>
          <w:del w:id="10086" w:author="Jose Eduardo VIU" w:date="2023-04-02T00:32:00Z"/>
        </w:trPr>
        <w:tc>
          <w:tcPr>
            <w:tcW w:w="4353" w:type="dxa"/>
          </w:tcPr>
          <w:p w14:paraId="4C4BD23D" w14:textId="00FAF94C" w:rsidR="00CB7E31" w:rsidDel="00F217D2" w:rsidRDefault="00000000">
            <w:pPr>
              <w:suppressAutoHyphens w:val="0"/>
              <w:spacing w:after="0" w:line="259" w:lineRule="auto"/>
              <w:rPr>
                <w:del w:id="10087" w:author="Jose Eduardo VIU" w:date="2023-04-02T00:32:00Z"/>
              </w:rPr>
            </w:pPr>
            <w:del w:id="10088" w:author="Jose Eduardo VIU" w:date="2023-04-02T00:32:00Z">
              <w:r w:rsidDel="00F217D2">
                <w:delText>OrthogonalMatchingPursuit</w:delText>
              </w:r>
            </w:del>
          </w:p>
        </w:tc>
        <w:tc>
          <w:tcPr>
            <w:tcW w:w="2061" w:type="dxa"/>
          </w:tcPr>
          <w:p w14:paraId="13CD5770" w14:textId="5E0E434A" w:rsidR="00CB7E31" w:rsidDel="00F217D2" w:rsidRDefault="00000000">
            <w:pPr>
              <w:suppressAutoHyphens w:val="0"/>
              <w:spacing w:after="0" w:line="259" w:lineRule="auto"/>
              <w:jc w:val="right"/>
              <w:rPr>
                <w:del w:id="10089" w:author="Jose Eduardo VIU" w:date="2023-04-02T00:32:00Z"/>
              </w:rPr>
            </w:pPr>
            <w:del w:id="10090" w:author="Jose Eduardo VIU" w:date="2023-04-02T00:32:00Z">
              <w:r w:rsidDel="00F217D2">
                <w:delText>0.52</w:delText>
              </w:r>
            </w:del>
          </w:p>
        </w:tc>
      </w:tr>
      <w:tr w:rsidR="00CB7E31" w:rsidDel="00F217D2" w14:paraId="385164B6" w14:textId="02AE4D99">
        <w:trPr>
          <w:trHeight w:val="245"/>
          <w:del w:id="10091" w:author="Jose Eduardo VIU" w:date="2023-04-02T00:32:00Z"/>
        </w:trPr>
        <w:tc>
          <w:tcPr>
            <w:tcW w:w="4353" w:type="dxa"/>
          </w:tcPr>
          <w:p w14:paraId="64D34A59" w14:textId="46045AC4" w:rsidR="00CB7E31" w:rsidDel="00F217D2" w:rsidRDefault="00000000">
            <w:pPr>
              <w:suppressAutoHyphens w:val="0"/>
              <w:spacing w:after="0" w:line="259" w:lineRule="auto"/>
              <w:rPr>
                <w:del w:id="10092" w:author="Jose Eduardo VIU" w:date="2023-04-02T00:32:00Z"/>
              </w:rPr>
            </w:pPr>
            <w:del w:id="10093" w:author="Jose Eduardo VIU" w:date="2023-04-02T00:32:00Z">
              <w:r w:rsidDel="00F217D2">
                <w:delText>DummyRegressor</w:delText>
              </w:r>
            </w:del>
          </w:p>
        </w:tc>
        <w:tc>
          <w:tcPr>
            <w:tcW w:w="2061" w:type="dxa"/>
          </w:tcPr>
          <w:p w14:paraId="18D82D5F" w14:textId="14F12893" w:rsidR="00CB7E31" w:rsidDel="00F217D2" w:rsidRDefault="00000000">
            <w:pPr>
              <w:suppressAutoHyphens w:val="0"/>
              <w:spacing w:after="0" w:line="259" w:lineRule="auto"/>
              <w:jc w:val="right"/>
              <w:rPr>
                <w:del w:id="10094" w:author="Jose Eduardo VIU" w:date="2023-04-02T00:32:00Z"/>
              </w:rPr>
            </w:pPr>
            <w:del w:id="10095" w:author="Jose Eduardo VIU" w:date="2023-04-02T00:32:00Z">
              <w:r w:rsidDel="00F217D2">
                <w:delText>-0.02</w:delText>
              </w:r>
            </w:del>
          </w:p>
        </w:tc>
      </w:tr>
    </w:tbl>
    <w:p w14:paraId="259173BC" w14:textId="0AE83612" w:rsidR="00CB7E31" w:rsidDel="00F217D2" w:rsidRDefault="00000000">
      <w:pPr>
        <w:tabs>
          <w:tab w:val="center" w:pos="1148"/>
          <w:tab w:val="center" w:pos="6761"/>
        </w:tabs>
        <w:rPr>
          <w:del w:id="10096" w:author="Jose Eduardo VIU" w:date="2023-04-02T00:32:00Z"/>
        </w:rPr>
      </w:pPr>
      <w:del w:id="10097" w:author="Jose Eduardo VIU" w:date="2023-04-02T00:32:00Z">
        <w:r w:rsidDel="00F217D2">
          <w:rPr>
            <w:rFonts w:ascii="Calibri" w:eastAsia="Calibri" w:hAnsi="Calibri" w:cs="Calibri"/>
          </w:rPr>
          <w:tab/>
        </w:r>
        <w:r w:rsidDel="00F217D2">
          <w:delText>LassoLars</w:delText>
        </w:r>
        <w:r w:rsidDel="00F217D2">
          <w:tab/>
          <w:delText>-0.02</w:delText>
        </w:r>
      </w:del>
    </w:p>
    <w:p w14:paraId="5811B010" w14:textId="36C19EA6" w:rsidR="00CB7E31" w:rsidDel="00F217D2" w:rsidRDefault="00000000">
      <w:pPr>
        <w:tabs>
          <w:tab w:val="center" w:pos="1205"/>
          <w:tab w:val="center" w:pos="6761"/>
        </w:tabs>
        <w:rPr>
          <w:del w:id="10098" w:author="Jose Eduardo VIU" w:date="2023-04-02T00:32:00Z"/>
        </w:rPr>
      </w:pPr>
      <w:del w:id="10099" w:author="Jose Eduardo VIU" w:date="2023-04-02T00:32:00Z">
        <w:r w:rsidDel="00F217D2">
          <w:rPr>
            <w:rFonts w:ascii="Calibri" w:eastAsia="Calibri" w:hAnsi="Calibri" w:cs="Calibri"/>
          </w:rPr>
          <w:tab/>
        </w:r>
        <w:r w:rsidDel="00F217D2">
          <w:delText>ElasticNet</w:delText>
        </w:r>
        <w:r w:rsidDel="00F217D2">
          <w:tab/>
          <w:delText>-0.02</w:delText>
        </w:r>
      </w:del>
    </w:p>
    <w:p w14:paraId="399C3B91" w14:textId="7B7A3F00" w:rsidR="00CB7E31" w:rsidDel="00F217D2" w:rsidRDefault="00000000">
      <w:pPr>
        <w:tabs>
          <w:tab w:val="center" w:pos="919"/>
          <w:tab w:val="center" w:pos="6761"/>
        </w:tabs>
        <w:rPr>
          <w:del w:id="10100" w:author="Jose Eduardo VIU" w:date="2023-04-02T00:32:00Z"/>
        </w:rPr>
      </w:pPr>
      <w:del w:id="10101" w:author="Jose Eduardo VIU" w:date="2023-04-02T00:32:00Z">
        <w:r w:rsidDel="00F217D2">
          <w:rPr>
            <w:rFonts w:ascii="Calibri" w:eastAsia="Calibri" w:hAnsi="Calibri" w:cs="Calibri"/>
          </w:rPr>
          <w:tab/>
        </w:r>
        <w:r w:rsidDel="00F217D2">
          <w:delText>Lasso</w:delText>
        </w:r>
        <w:r w:rsidDel="00F217D2">
          <w:tab/>
          <w:delText>-0.02</w:delText>
        </w:r>
      </w:del>
    </w:p>
    <w:p w14:paraId="39A5F6C7" w14:textId="7DD6CBE7" w:rsidR="00CB7E31" w:rsidDel="00F217D2" w:rsidRDefault="00000000">
      <w:pPr>
        <w:tabs>
          <w:tab w:val="center" w:pos="2007"/>
          <w:tab w:val="center" w:pos="6761"/>
        </w:tabs>
        <w:rPr>
          <w:del w:id="10102" w:author="Jose Eduardo VIU" w:date="2023-04-02T00:32:00Z"/>
        </w:rPr>
      </w:pPr>
      <w:del w:id="10103" w:author="Jose Eduardo VIU" w:date="2023-04-02T00:32:00Z">
        <w:r w:rsidDel="00F217D2">
          <w:rPr>
            <w:rFonts w:ascii="Calibri" w:eastAsia="Calibri" w:hAnsi="Calibri" w:cs="Calibri"/>
          </w:rPr>
          <w:tab/>
        </w:r>
        <w:r w:rsidDel="00F217D2">
          <w:delText>GaussianProcessRegressor</w:delText>
        </w:r>
        <w:r w:rsidDel="00F217D2">
          <w:tab/>
          <w:delText>-5.89</w:delText>
        </w:r>
      </w:del>
    </w:p>
    <w:p w14:paraId="2EF9069D" w14:textId="3BC9DCC6" w:rsidR="00CB7E31" w:rsidDel="00F217D2" w:rsidRDefault="00000000">
      <w:pPr>
        <w:tabs>
          <w:tab w:val="center" w:pos="1263"/>
          <w:tab w:val="center" w:pos="6703"/>
        </w:tabs>
        <w:rPr>
          <w:del w:id="10104" w:author="Jose Eduardo VIU" w:date="2023-04-02T00:32:00Z"/>
        </w:rPr>
      </w:pPr>
      <w:del w:id="10105" w:author="Jose Eduardo VIU" w:date="2023-04-02T00:32:00Z">
        <w:r w:rsidDel="00F217D2">
          <w:rPr>
            <w:rFonts w:ascii="Calibri" w:eastAsia="Calibri" w:hAnsi="Calibri" w:cs="Calibri"/>
          </w:rPr>
          <w:tab/>
        </w:r>
        <w:r w:rsidDel="00F217D2">
          <w:delText>KernelRidge</w:delText>
        </w:r>
        <w:r w:rsidDel="00F217D2">
          <w:tab/>
          <w:delText>-93.20</w:delText>
        </w:r>
      </w:del>
    </w:p>
    <w:p w14:paraId="227F721B" w14:textId="2388A2F7" w:rsidR="00CB7E31" w:rsidDel="00F217D2" w:rsidRDefault="00000000">
      <w:pPr>
        <w:tabs>
          <w:tab w:val="center" w:pos="1492"/>
          <w:tab w:val="center" w:pos="5558"/>
        </w:tabs>
        <w:spacing w:after="46"/>
        <w:rPr>
          <w:del w:id="10106" w:author="Jose Eduardo VIU" w:date="2023-04-02T00:32:00Z"/>
        </w:rPr>
      </w:pPr>
      <w:del w:id="10107" w:author="Jose Eduardo VIU" w:date="2023-04-02T00:32:00Z">
        <w:r w:rsidDel="00F217D2">
          <w:rPr>
            <w:rFonts w:ascii="Calibri" w:eastAsia="Calibri" w:hAnsi="Calibri" w:cs="Calibri"/>
          </w:rPr>
          <w:tab/>
        </w:r>
        <w:r w:rsidDel="00F217D2">
          <w:delText>RANSACRegressor</w:delText>
        </w:r>
        <w:r w:rsidDel="00F217D2">
          <w:tab/>
          <w:delText>-5720147552483417260032.00</w:delText>
        </w:r>
      </w:del>
    </w:p>
    <w:p w14:paraId="0E492AB6" w14:textId="683B627A" w:rsidR="00CB7E31" w:rsidDel="00F217D2" w:rsidRDefault="00000000">
      <w:pPr>
        <w:tabs>
          <w:tab w:val="center" w:pos="6532"/>
          <w:tab w:val="center" w:pos="8422"/>
          <w:tab w:val="center" w:pos="8937"/>
        </w:tabs>
        <w:spacing w:after="160" w:line="259" w:lineRule="auto"/>
        <w:rPr>
          <w:del w:id="10108" w:author="Jose Eduardo VIU" w:date="2023-04-02T00:32:00Z"/>
        </w:rPr>
      </w:pPr>
      <w:del w:id="10109" w:author="Jose Eduardo VIU" w:date="2023-04-02T00:32:00Z">
        <w:r w:rsidDel="00F217D2">
          <w:rPr>
            <w:rFonts w:ascii="Calibri" w:eastAsia="Calibri" w:hAnsi="Calibri" w:cs="Calibri"/>
          </w:rPr>
          <w:tab/>
        </w:r>
        <w:r w:rsidDel="00F217D2">
          <w:delText>R-Squared</w:delText>
        </w:r>
        <w:r w:rsidDel="00F217D2">
          <w:tab/>
          <w:delText>RMSE</w:delText>
        </w:r>
        <w:r w:rsidDel="00F217D2">
          <w:tab/>
          <w:delText>\</w:delText>
        </w:r>
      </w:del>
    </w:p>
    <w:p w14:paraId="27F844BC" w14:textId="6331397F" w:rsidR="00CB7E31" w:rsidDel="00F217D2" w:rsidRDefault="00000000">
      <w:pPr>
        <w:spacing w:after="160" w:line="259" w:lineRule="auto"/>
        <w:rPr>
          <w:del w:id="10110" w:author="Jose Eduardo VIU" w:date="2023-04-02T00:32:00Z"/>
        </w:rPr>
      </w:pPr>
      <w:del w:id="10111" w:author="Jose Eduardo VIU" w:date="2023-04-02T00:32:00Z">
        <w:r w:rsidDel="00F217D2">
          <w:delText>Model</w:delText>
        </w:r>
      </w:del>
    </w:p>
    <w:p w14:paraId="7A71B81C" w14:textId="14643D02" w:rsidR="00CB7E31" w:rsidDel="00F217D2" w:rsidRDefault="00000000">
      <w:pPr>
        <w:tabs>
          <w:tab w:val="center" w:pos="2293"/>
          <w:tab w:val="center" w:pos="6818"/>
          <w:tab w:val="center" w:pos="8422"/>
        </w:tabs>
        <w:spacing w:after="160" w:line="259" w:lineRule="auto"/>
        <w:rPr>
          <w:del w:id="10112" w:author="Jose Eduardo VIU" w:date="2023-04-02T00:32:00Z"/>
        </w:rPr>
      </w:pPr>
      <w:del w:id="10113" w:author="Jose Eduardo VIU" w:date="2023-04-02T00:32:00Z">
        <w:r w:rsidDel="00F217D2">
          <w:rPr>
            <w:rFonts w:ascii="Calibri" w:eastAsia="Calibri" w:hAnsi="Calibri" w:cs="Calibri"/>
          </w:rPr>
          <w:tab/>
        </w:r>
        <w:r w:rsidDel="00F217D2">
          <w:delText>HistGradientBoostingRegressor</w:delText>
        </w:r>
        <w:r w:rsidDel="00F217D2">
          <w:tab/>
          <w:delText>0.85</w:delText>
        </w:r>
        <w:r w:rsidDel="00F217D2">
          <w:tab/>
          <w:delText>0.03</w:delText>
        </w:r>
      </w:del>
    </w:p>
    <w:p w14:paraId="77B105E0" w14:textId="5135F236" w:rsidR="00CB7E31" w:rsidDel="00F217D2" w:rsidRDefault="00000000">
      <w:pPr>
        <w:tabs>
          <w:tab w:val="center" w:pos="1377"/>
          <w:tab w:val="center" w:pos="6818"/>
          <w:tab w:val="center" w:pos="8422"/>
        </w:tabs>
        <w:spacing w:after="160" w:line="259" w:lineRule="auto"/>
        <w:rPr>
          <w:del w:id="10114" w:author="Jose Eduardo VIU" w:date="2023-04-02T00:32:00Z"/>
        </w:rPr>
      </w:pPr>
      <w:del w:id="10115" w:author="Jose Eduardo VIU" w:date="2023-04-02T00:32:00Z">
        <w:r w:rsidDel="00F217D2">
          <w:rPr>
            <w:rFonts w:ascii="Calibri" w:eastAsia="Calibri" w:hAnsi="Calibri" w:cs="Calibri"/>
          </w:rPr>
          <w:tab/>
        </w:r>
        <w:r w:rsidDel="00F217D2">
          <w:delText>LGBMRegressor</w:delText>
        </w:r>
        <w:r w:rsidDel="00F217D2">
          <w:tab/>
          <w:delText>0.85</w:delText>
        </w:r>
        <w:r w:rsidDel="00F217D2">
          <w:tab/>
          <w:delText>0.03</w:delText>
        </w:r>
      </w:del>
    </w:p>
    <w:p w14:paraId="5D3B5E61" w14:textId="45B7D530" w:rsidR="00CB7E31" w:rsidDel="00F217D2" w:rsidRDefault="00000000">
      <w:pPr>
        <w:tabs>
          <w:tab w:val="center" w:pos="1721"/>
          <w:tab w:val="center" w:pos="6818"/>
          <w:tab w:val="center" w:pos="8422"/>
        </w:tabs>
        <w:spacing w:after="160" w:line="259" w:lineRule="auto"/>
        <w:rPr>
          <w:del w:id="10116" w:author="Jose Eduardo VIU" w:date="2023-04-02T00:32:00Z"/>
        </w:rPr>
      </w:pPr>
      <w:del w:id="10117" w:author="Jose Eduardo VIU" w:date="2023-04-02T00:32:00Z">
        <w:r w:rsidDel="00F217D2">
          <w:rPr>
            <w:rFonts w:ascii="Calibri" w:eastAsia="Calibri" w:hAnsi="Calibri" w:cs="Calibri"/>
          </w:rPr>
          <w:tab/>
        </w:r>
        <w:r w:rsidDel="00F217D2">
          <w:delText>ExtraTreesRegressor</w:delText>
        </w:r>
        <w:r w:rsidDel="00F217D2">
          <w:tab/>
          <w:delText>0.85</w:delText>
        </w:r>
        <w:r w:rsidDel="00F217D2">
          <w:tab/>
          <w:delText>0.03</w:delText>
        </w:r>
      </w:del>
    </w:p>
    <w:p w14:paraId="49A0A0C1" w14:textId="70EAA0D7" w:rsidR="00CB7E31" w:rsidDel="00F217D2" w:rsidRDefault="00000000">
      <w:pPr>
        <w:tabs>
          <w:tab w:val="center" w:pos="1320"/>
          <w:tab w:val="center" w:pos="6818"/>
          <w:tab w:val="center" w:pos="8422"/>
        </w:tabs>
        <w:spacing w:after="160" w:line="259" w:lineRule="auto"/>
        <w:rPr>
          <w:del w:id="10118" w:author="Jose Eduardo VIU" w:date="2023-04-02T00:32:00Z"/>
        </w:rPr>
      </w:pPr>
      <w:del w:id="10119" w:author="Jose Eduardo VIU" w:date="2023-04-02T00:32:00Z">
        <w:r w:rsidDel="00F217D2">
          <w:rPr>
            <w:rFonts w:ascii="Calibri" w:eastAsia="Calibri" w:hAnsi="Calibri" w:cs="Calibri"/>
          </w:rPr>
          <w:tab/>
        </w:r>
        <w:r w:rsidDel="00F217D2">
          <w:delText>XGBRegressor</w:delText>
        </w:r>
        <w:r w:rsidDel="00F217D2">
          <w:tab/>
          <w:delText>0.84</w:delText>
        </w:r>
        <w:r w:rsidDel="00F217D2">
          <w:tab/>
          <w:delText>0.03</w:delText>
        </w:r>
      </w:del>
    </w:p>
    <w:p w14:paraId="3243ED12" w14:textId="36424AC0" w:rsidR="00CB7E31" w:rsidDel="00F217D2" w:rsidRDefault="00000000">
      <w:pPr>
        <w:tabs>
          <w:tab w:val="center" w:pos="1835"/>
          <w:tab w:val="center" w:pos="6818"/>
          <w:tab w:val="center" w:pos="8422"/>
        </w:tabs>
        <w:spacing w:after="160" w:line="259" w:lineRule="auto"/>
        <w:rPr>
          <w:del w:id="10120" w:author="Jose Eduardo VIU" w:date="2023-04-02T00:32:00Z"/>
        </w:rPr>
      </w:pPr>
      <w:del w:id="10121" w:author="Jose Eduardo VIU" w:date="2023-04-02T00:32:00Z">
        <w:r w:rsidDel="00F217D2">
          <w:rPr>
            <w:rFonts w:ascii="Calibri" w:eastAsia="Calibri" w:hAnsi="Calibri" w:cs="Calibri"/>
          </w:rPr>
          <w:tab/>
        </w:r>
        <w:r w:rsidDel="00F217D2">
          <w:delText>RandomForestRegressor</w:delText>
        </w:r>
        <w:r w:rsidDel="00F217D2">
          <w:tab/>
          <w:delText>0.83</w:delText>
        </w:r>
        <w:r w:rsidDel="00F217D2">
          <w:tab/>
          <w:delText>0.03</w:delText>
        </w:r>
      </w:del>
    </w:p>
    <w:p w14:paraId="72EAA706" w14:textId="6167D55F" w:rsidR="00CB7E31" w:rsidDel="00F217D2" w:rsidRDefault="00000000">
      <w:pPr>
        <w:tabs>
          <w:tab w:val="center" w:pos="919"/>
          <w:tab w:val="center" w:pos="6818"/>
          <w:tab w:val="center" w:pos="8422"/>
        </w:tabs>
        <w:spacing w:after="160" w:line="259" w:lineRule="auto"/>
        <w:rPr>
          <w:del w:id="10122" w:author="Jose Eduardo VIU" w:date="2023-04-02T00:32:00Z"/>
        </w:rPr>
      </w:pPr>
      <w:del w:id="10123" w:author="Jose Eduardo VIU" w:date="2023-04-02T00:32:00Z">
        <w:r w:rsidDel="00F217D2">
          <w:rPr>
            <w:rFonts w:ascii="Calibri" w:eastAsia="Calibri" w:hAnsi="Calibri" w:cs="Calibri"/>
          </w:rPr>
          <w:tab/>
        </w:r>
        <w:r w:rsidDel="00F217D2">
          <w:delText>NuSVR</w:delText>
        </w:r>
        <w:r w:rsidDel="00F217D2">
          <w:tab/>
          <w:delText>0.82</w:delText>
        </w:r>
        <w:r w:rsidDel="00F217D2">
          <w:tab/>
          <w:delText>0.04</w:delText>
        </w:r>
      </w:del>
    </w:p>
    <w:p w14:paraId="2F168911" w14:textId="0312DD32" w:rsidR="00CB7E31" w:rsidDel="00F217D2" w:rsidRDefault="00000000">
      <w:pPr>
        <w:tabs>
          <w:tab w:val="center" w:pos="2064"/>
          <w:tab w:val="center" w:pos="6818"/>
          <w:tab w:val="center" w:pos="8422"/>
        </w:tabs>
        <w:spacing w:after="160" w:line="259" w:lineRule="auto"/>
        <w:rPr>
          <w:del w:id="10124" w:author="Jose Eduardo VIU" w:date="2023-04-02T00:32:00Z"/>
        </w:rPr>
      </w:pPr>
      <w:del w:id="10125" w:author="Jose Eduardo VIU" w:date="2023-04-02T00:32:00Z">
        <w:r w:rsidDel="00F217D2">
          <w:rPr>
            <w:rFonts w:ascii="Calibri" w:eastAsia="Calibri" w:hAnsi="Calibri" w:cs="Calibri"/>
          </w:rPr>
          <w:tab/>
        </w:r>
        <w:r w:rsidDel="00F217D2">
          <w:delText>GradientBoostingRegressor</w:delText>
        </w:r>
        <w:r w:rsidDel="00F217D2">
          <w:tab/>
          <w:delText>0.82</w:delText>
        </w:r>
        <w:r w:rsidDel="00F217D2">
          <w:tab/>
          <w:delText>0.04</w:delText>
        </w:r>
      </w:del>
    </w:p>
    <w:p w14:paraId="0E951CA2" w14:textId="300F58C9" w:rsidR="00CB7E31" w:rsidDel="00F217D2" w:rsidRDefault="00000000">
      <w:pPr>
        <w:tabs>
          <w:tab w:val="center" w:pos="1549"/>
          <w:tab w:val="center" w:pos="6818"/>
          <w:tab w:val="center" w:pos="8422"/>
        </w:tabs>
        <w:spacing w:after="160" w:line="259" w:lineRule="auto"/>
        <w:rPr>
          <w:del w:id="10126" w:author="Jose Eduardo VIU" w:date="2023-04-02T00:32:00Z"/>
        </w:rPr>
      </w:pPr>
      <w:del w:id="10127" w:author="Jose Eduardo VIU" w:date="2023-04-02T00:32:00Z">
        <w:r w:rsidDel="00F217D2">
          <w:rPr>
            <w:rFonts w:ascii="Calibri" w:eastAsia="Calibri" w:hAnsi="Calibri" w:cs="Calibri"/>
          </w:rPr>
          <w:tab/>
        </w:r>
        <w:r w:rsidDel="00F217D2">
          <w:delText>BaggingRegressor</w:delText>
        </w:r>
        <w:r w:rsidDel="00F217D2">
          <w:tab/>
          <w:delText>0.81</w:delText>
        </w:r>
        <w:r w:rsidDel="00F217D2">
          <w:tab/>
          <w:delText>0.04</w:delText>
        </w:r>
      </w:del>
    </w:p>
    <w:p w14:paraId="097822F6" w14:textId="55F5FDDC" w:rsidR="00CB7E31" w:rsidDel="00F217D2" w:rsidRDefault="00000000">
      <w:pPr>
        <w:tabs>
          <w:tab w:val="center" w:pos="1721"/>
          <w:tab w:val="center" w:pos="6818"/>
          <w:tab w:val="center" w:pos="8422"/>
        </w:tabs>
        <w:spacing w:after="160" w:line="259" w:lineRule="auto"/>
        <w:rPr>
          <w:del w:id="10128" w:author="Jose Eduardo VIU" w:date="2023-04-02T00:32:00Z"/>
        </w:rPr>
      </w:pPr>
      <w:del w:id="10129" w:author="Jose Eduardo VIU" w:date="2023-04-02T00:32:00Z">
        <w:r w:rsidDel="00F217D2">
          <w:rPr>
            <w:rFonts w:ascii="Calibri" w:eastAsia="Calibri" w:hAnsi="Calibri" w:cs="Calibri"/>
          </w:rPr>
          <w:tab/>
        </w:r>
        <w:r w:rsidDel="00F217D2">
          <w:delText>KNeighborsRegressor</w:delText>
        </w:r>
        <w:r w:rsidDel="00F217D2">
          <w:tab/>
          <w:delText>0.78</w:delText>
        </w:r>
        <w:r w:rsidDel="00F217D2">
          <w:tab/>
          <w:delText>0.04</w:delText>
        </w:r>
      </w:del>
    </w:p>
    <w:p w14:paraId="60E1DC01" w14:textId="79080AFC" w:rsidR="00CB7E31" w:rsidDel="00F217D2" w:rsidRDefault="00000000">
      <w:pPr>
        <w:tabs>
          <w:tab w:val="center" w:pos="1606"/>
          <w:tab w:val="center" w:pos="6818"/>
          <w:tab w:val="center" w:pos="8422"/>
        </w:tabs>
        <w:spacing w:after="160" w:line="259" w:lineRule="auto"/>
        <w:rPr>
          <w:del w:id="10130" w:author="Jose Eduardo VIU" w:date="2023-04-02T00:32:00Z"/>
        </w:rPr>
      </w:pPr>
      <w:del w:id="10131" w:author="Jose Eduardo VIU" w:date="2023-04-02T00:32:00Z">
        <w:r w:rsidDel="00F217D2">
          <w:rPr>
            <w:rFonts w:ascii="Calibri" w:eastAsia="Calibri" w:hAnsi="Calibri" w:cs="Calibri"/>
          </w:rPr>
          <w:tab/>
        </w:r>
        <w:r w:rsidDel="00F217D2">
          <w:delText>AdaBoostRegressor</w:delText>
        </w:r>
        <w:r w:rsidDel="00F217D2">
          <w:tab/>
          <w:delText>0.73</w:delText>
        </w:r>
        <w:r w:rsidDel="00F217D2">
          <w:tab/>
          <w:delText>0.04</w:delText>
        </w:r>
      </w:del>
    </w:p>
    <w:p w14:paraId="53C20BBF" w14:textId="5C34F794" w:rsidR="00CB7E31" w:rsidDel="00F217D2" w:rsidRDefault="00000000">
      <w:pPr>
        <w:tabs>
          <w:tab w:val="center" w:pos="804"/>
          <w:tab w:val="center" w:pos="6818"/>
          <w:tab w:val="center" w:pos="8422"/>
        </w:tabs>
        <w:spacing w:after="160" w:line="259" w:lineRule="auto"/>
        <w:rPr>
          <w:del w:id="10132" w:author="Jose Eduardo VIU" w:date="2023-04-02T00:32:00Z"/>
        </w:rPr>
      </w:pPr>
      <w:del w:id="10133" w:author="Jose Eduardo VIU" w:date="2023-04-02T00:32:00Z">
        <w:r w:rsidDel="00F217D2">
          <w:rPr>
            <w:rFonts w:ascii="Calibri" w:eastAsia="Calibri" w:hAnsi="Calibri" w:cs="Calibri"/>
          </w:rPr>
          <w:tab/>
        </w:r>
        <w:r w:rsidDel="00F217D2">
          <w:delText>SVR</w:delText>
        </w:r>
        <w:r w:rsidDel="00F217D2">
          <w:tab/>
          <w:delText>0.71</w:delText>
        </w:r>
        <w:r w:rsidDel="00F217D2">
          <w:tab/>
          <w:delText>0.05</w:delText>
        </w:r>
      </w:del>
    </w:p>
    <w:p w14:paraId="5649821E" w14:textId="186A613D" w:rsidR="00CB7E31" w:rsidDel="00F217D2" w:rsidRDefault="00000000">
      <w:pPr>
        <w:tabs>
          <w:tab w:val="center" w:pos="1263"/>
          <w:tab w:val="center" w:pos="6818"/>
          <w:tab w:val="center" w:pos="8422"/>
        </w:tabs>
        <w:spacing w:after="160" w:line="259" w:lineRule="auto"/>
        <w:rPr>
          <w:del w:id="10134" w:author="Jose Eduardo VIU" w:date="2023-04-02T00:32:00Z"/>
        </w:rPr>
      </w:pPr>
      <w:del w:id="10135" w:author="Jose Eduardo VIU" w:date="2023-04-02T00:32:00Z">
        <w:r w:rsidDel="00F217D2">
          <w:rPr>
            <w:rFonts w:ascii="Calibri" w:eastAsia="Calibri" w:hAnsi="Calibri" w:cs="Calibri"/>
          </w:rPr>
          <w:tab/>
        </w:r>
        <w:r w:rsidDel="00F217D2">
          <w:delText>LassoLarsIC</w:delText>
        </w:r>
        <w:r w:rsidDel="00F217D2">
          <w:tab/>
          <w:delText>0.67</w:delText>
        </w:r>
        <w:r w:rsidDel="00F217D2">
          <w:tab/>
          <w:delText>0.05</w:delText>
        </w:r>
      </w:del>
    </w:p>
    <w:p w14:paraId="5D1189AB" w14:textId="1B10FBDE" w:rsidR="00CB7E31" w:rsidDel="00F217D2" w:rsidRDefault="00000000">
      <w:pPr>
        <w:tabs>
          <w:tab w:val="center" w:pos="1263"/>
          <w:tab w:val="center" w:pos="6818"/>
          <w:tab w:val="center" w:pos="8422"/>
        </w:tabs>
        <w:spacing w:after="160" w:line="259" w:lineRule="auto"/>
        <w:rPr>
          <w:del w:id="10136" w:author="Jose Eduardo VIU" w:date="2023-04-02T00:32:00Z"/>
        </w:rPr>
      </w:pPr>
      <w:del w:id="10137" w:author="Jose Eduardo VIU" w:date="2023-04-02T00:32:00Z">
        <w:r w:rsidDel="00F217D2">
          <w:rPr>
            <w:rFonts w:ascii="Calibri" w:eastAsia="Calibri" w:hAnsi="Calibri" w:cs="Calibri"/>
          </w:rPr>
          <w:tab/>
        </w:r>
        <w:r w:rsidDel="00F217D2">
          <w:delText>LassoLarsCV</w:delText>
        </w:r>
        <w:r w:rsidDel="00F217D2">
          <w:tab/>
          <w:delText>0.67</w:delText>
        </w:r>
        <w:r w:rsidDel="00F217D2">
          <w:tab/>
          <w:delText>0.05</w:delText>
        </w:r>
      </w:del>
    </w:p>
    <w:p w14:paraId="04DB5DFC" w14:textId="0B30AC09" w:rsidR="00CB7E31" w:rsidDel="00F217D2" w:rsidRDefault="00000000">
      <w:pPr>
        <w:tabs>
          <w:tab w:val="center" w:pos="976"/>
          <w:tab w:val="center" w:pos="6818"/>
          <w:tab w:val="center" w:pos="8422"/>
        </w:tabs>
        <w:spacing w:after="160" w:line="259" w:lineRule="auto"/>
        <w:rPr>
          <w:del w:id="10138" w:author="Jose Eduardo VIU" w:date="2023-04-02T00:32:00Z"/>
        </w:rPr>
      </w:pPr>
      <w:del w:id="10139" w:author="Jose Eduardo VIU" w:date="2023-04-02T00:32:00Z">
        <w:r w:rsidDel="00F217D2">
          <w:rPr>
            <w:rFonts w:ascii="Calibri" w:eastAsia="Calibri" w:hAnsi="Calibri" w:cs="Calibri"/>
          </w:rPr>
          <w:tab/>
        </w:r>
        <w:r w:rsidDel="00F217D2">
          <w:delText>LarsCV</w:delText>
        </w:r>
        <w:r w:rsidDel="00F217D2">
          <w:tab/>
          <w:delText>0.67</w:delText>
        </w:r>
        <w:r w:rsidDel="00F217D2">
          <w:tab/>
          <w:delText>0.05</w:delText>
        </w:r>
      </w:del>
    </w:p>
    <w:p w14:paraId="6EB13F7F" w14:textId="7A1F6361" w:rsidR="00CB7E31" w:rsidDel="00F217D2" w:rsidRDefault="00000000">
      <w:pPr>
        <w:tabs>
          <w:tab w:val="center" w:pos="1033"/>
          <w:tab w:val="center" w:pos="6818"/>
          <w:tab w:val="center" w:pos="8422"/>
        </w:tabs>
        <w:spacing w:after="160" w:line="259" w:lineRule="auto"/>
        <w:rPr>
          <w:del w:id="10140" w:author="Jose Eduardo VIU" w:date="2023-04-02T00:32:00Z"/>
        </w:rPr>
      </w:pPr>
      <w:del w:id="10141" w:author="Jose Eduardo VIU" w:date="2023-04-02T00:32:00Z">
        <w:r w:rsidDel="00F217D2">
          <w:rPr>
            <w:rFonts w:ascii="Calibri" w:eastAsia="Calibri" w:hAnsi="Calibri" w:cs="Calibri"/>
          </w:rPr>
          <w:tab/>
        </w:r>
        <w:r w:rsidDel="00F217D2">
          <w:delText>LassoCV</w:delText>
        </w:r>
        <w:r w:rsidDel="00F217D2">
          <w:tab/>
          <w:delText>0.67</w:delText>
        </w:r>
        <w:r w:rsidDel="00F217D2">
          <w:tab/>
          <w:delText>0.05</w:delText>
        </w:r>
      </w:del>
    </w:p>
    <w:p w14:paraId="20DDD8C2" w14:textId="5F7FA927" w:rsidR="00CB7E31" w:rsidDel="00F217D2" w:rsidRDefault="00000000">
      <w:pPr>
        <w:tabs>
          <w:tab w:val="center" w:pos="1320"/>
          <w:tab w:val="center" w:pos="6818"/>
          <w:tab w:val="center" w:pos="8422"/>
        </w:tabs>
        <w:spacing w:after="160" w:line="259" w:lineRule="auto"/>
        <w:rPr>
          <w:del w:id="10142" w:author="Jose Eduardo VIU" w:date="2023-04-02T00:32:00Z"/>
        </w:rPr>
      </w:pPr>
      <w:del w:id="10143" w:author="Jose Eduardo VIU" w:date="2023-04-02T00:32:00Z">
        <w:r w:rsidDel="00F217D2">
          <w:rPr>
            <w:rFonts w:ascii="Calibri" w:eastAsia="Calibri" w:hAnsi="Calibri" w:cs="Calibri"/>
          </w:rPr>
          <w:tab/>
        </w:r>
        <w:r w:rsidDel="00F217D2">
          <w:delText>ElasticNetCV</w:delText>
        </w:r>
        <w:r w:rsidDel="00F217D2">
          <w:tab/>
          <w:delText>0.67</w:delText>
        </w:r>
        <w:r w:rsidDel="00F217D2">
          <w:tab/>
          <w:delText>0.05</w:delText>
        </w:r>
      </w:del>
    </w:p>
    <w:p w14:paraId="79D15A6C" w14:textId="6F10A7A5" w:rsidR="00CB7E31" w:rsidDel="00F217D2" w:rsidRDefault="00000000">
      <w:pPr>
        <w:tabs>
          <w:tab w:val="center" w:pos="1320"/>
          <w:tab w:val="center" w:pos="6818"/>
          <w:tab w:val="center" w:pos="8422"/>
        </w:tabs>
        <w:spacing w:after="160" w:line="259" w:lineRule="auto"/>
        <w:rPr>
          <w:del w:id="10144" w:author="Jose Eduardo VIU" w:date="2023-04-02T00:32:00Z"/>
        </w:rPr>
      </w:pPr>
      <w:del w:id="10145" w:author="Jose Eduardo VIU" w:date="2023-04-02T00:32:00Z">
        <w:r w:rsidDel="00F217D2">
          <w:rPr>
            <w:rFonts w:ascii="Calibri" w:eastAsia="Calibri" w:hAnsi="Calibri" w:cs="Calibri"/>
          </w:rPr>
          <w:tab/>
        </w:r>
        <w:r w:rsidDel="00F217D2">
          <w:delText>SGDRegressor</w:delText>
        </w:r>
        <w:r w:rsidDel="00F217D2">
          <w:tab/>
          <w:delText>0.67</w:delText>
        </w:r>
        <w:r w:rsidDel="00F217D2">
          <w:tab/>
          <w:delText>0.05</w:delText>
        </w:r>
      </w:del>
    </w:p>
    <w:p w14:paraId="6F86DA2B" w14:textId="72EEDBDF" w:rsidR="00CB7E31" w:rsidDel="00F217D2" w:rsidRDefault="00000000">
      <w:pPr>
        <w:tabs>
          <w:tab w:val="center" w:pos="1033"/>
          <w:tab w:val="center" w:pos="6818"/>
          <w:tab w:val="center" w:pos="8422"/>
        </w:tabs>
        <w:spacing w:after="160" w:line="259" w:lineRule="auto"/>
        <w:rPr>
          <w:del w:id="10146" w:author="Jose Eduardo VIU" w:date="2023-04-02T00:32:00Z"/>
        </w:rPr>
      </w:pPr>
      <w:del w:id="10147" w:author="Jose Eduardo VIU" w:date="2023-04-02T00:32:00Z">
        <w:r w:rsidDel="00F217D2">
          <w:rPr>
            <w:rFonts w:ascii="Calibri" w:eastAsia="Calibri" w:hAnsi="Calibri" w:cs="Calibri"/>
          </w:rPr>
          <w:tab/>
        </w:r>
        <w:r w:rsidDel="00F217D2">
          <w:delText>RidgeCV</w:delText>
        </w:r>
        <w:r w:rsidDel="00F217D2">
          <w:tab/>
          <w:delText>0.67</w:delText>
        </w:r>
        <w:r w:rsidDel="00F217D2">
          <w:tab/>
          <w:delText>0.05</w:delText>
        </w:r>
      </w:del>
    </w:p>
    <w:p w14:paraId="236C840E" w14:textId="73C6BB08" w:rsidR="00CB7E31" w:rsidDel="00F217D2" w:rsidRDefault="00000000">
      <w:pPr>
        <w:tabs>
          <w:tab w:val="center" w:pos="919"/>
          <w:tab w:val="center" w:pos="6818"/>
          <w:tab w:val="center" w:pos="8422"/>
        </w:tabs>
        <w:spacing w:after="160" w:line="259" w:lineRule="auto"/>
        <w:rPr>
          <w:del w:id="10148" w:author="Jose Eduardo VIU" w:date="2023-04-02T00:32:00Z"/>
        </w:rPr>
      </w:pPr>
      <w:del w:id="10149" w:author="Jose Eduardo VIU" w:date="2023-04-02T00:32:00Z">
        <w:r w:rsidDel="00F217D2">
          <w:rPr>
            <w:rFonts w:ascii="Calibri" w:eastAsia="Calibri" w:hAnsi="Calibri" w:cs="Calibri"/>
          </w:rPr>
          <w:tab/>
        </w:r>
        <w:r w:rsidDel="00F217D2">
          <w:delText>Ridge</w:delText>
        </w:r>
        <w:r w:rsidDel="00F217D2">
          <w:tab/>
          <w:delText>0.67</w:delText>
        </w:r>
        <w:r w:rsidDel="00F217D2">
          <w:tab/>
          <w:delText>0.05</w:delText>
        </w:r>
      </w:del>
    </w:p>
    <w:p w14:paraId="1512DE3C" w14:textId="28581AE4" w:rsidR="00CB7E31" w:rsidDel="00F217D2" w:rsidRDefault="00000000">
      <w:pPr>
        <w:tabs>
          <w:tab w:val="center" w:pos="862"/>
          <w:tab w:val="center" w:pos="6818"/>
          <w:tab w:val="center" w:pos="8422"/>
        </w:tabs>
        <w:spacing w:after="160" w:line="259" w:lineRule="auto"/>
        <w:rPr>
          <w:del w:id="10150" w:author="Jose Eduardo VIU" w:date="2023-04-02T00:32:00Z"/>
        </w:rPr>
      </w:pPr>
      <w:del w:id="10151" w:author="Jose Eduardo VIU" w:date="2023-04-02T00:32:00Z">
        <w:r w:rsidDel="00F217D2">
          <w:rPr>
            <w:rFonts w:ascii="Calibri" w:eastAsia="Calibri" w:hAnsi="Calibri" w:cs="Calibri"/>
          </w:rPr>
          <w:tab/>
        </w:r>
        <w:r w:rsidDel="00F217D2">
          <w:delText>Lars</w:delText>
        </w:r>
        <w:r w:rsidDel="00F217D2">
          <w:tab/>
          <w:delText>0.67</w:delText>
        </w:r>
        <w:r w:rsidDel="00F217D2">
          <w:tab/>
          <w:delText>0.05</w:delText>
        </w:r>
      </w:del>
    </w:p>
    <w:p w14:paraId="0FE472C6" w14:textId="17FE75E1" w:rsidR="00CB7E31" w:rsidDel="00F217D2" w:rsidRDefault="00000000">
      <w:pPr>
        <w:tabs>
          <w:tab w:val="center" w:pos="1377"/>
          <w:tab w:val="center" w:pos="6818"/>
          <w:tab w:val="center" w:pos="8422"/>
        </w:tabs>
        <w:spacing w:after="160" w:line="259" w:lineRule="auto"/>
        <w:rPr>
          <w:del w:id="10152" w:author="Jose Eduardo VIU" w:date="2023-04-02T00:32:00Z"/>
        </w:rPr>
      </w:pPr>
      <w:del w:id="10153" w:author="Jose Eduardo VIU" w:date="2023-04-02T00:32:00Z">
        <w:r w:rsidDel="00F217D2">
          <w:rPr>
            <w:rFonts w:ascii="Calibri" w:eastAsia="Calibri" w:hAnsi="Calibri" w:cs="Calibri"/>
          </w:rPr>
          <w:tab/>
        </w:r>
        <w:r w:rsidDel="00F217D2">
          <w:delText>BayesianRidge</w:delText>
        </w:r>
        <w:r w:rsidDel="00F217D2">
          <w:tab/>
          <w:delText>0.67</w:delText>
        </w:r>
        <w:r w:rsidDel="00F217D2">
          <w:tab/>
          <w:delText>0.05</w:delText>
        </w:r>
      </w:del>
    </w:p>
    <w:p w14:paraId="4A13DAA3" w14:textId="419E4EC3" w:rsidR="00CB7E31" w:rsidDel="00F217D2" w:rsidRDefault="00000000">
      <w:pPr>
        <w:tabs>
          <w:tab w:val="center" w:pos="1549"/>
          <w:tab w:val="center" w:pos="6818"/>
          <w:tab w:val="center" w:pos="8422"/>
        </w:tabs>
        <w:spacing w:after="160" w:line="259" w:lineRule="auto"/>
        <w:rPr>
          <w:del w:id="10154" w:author="Jose Eduardo VIU" w:date="2023-04-02T00:32:00Z"/>
        </w:rPr>
      </w:pPr>
      <w:del w:id="10155" w:author="Jose Eduardo VIU" w:date="2023-04-02T00:32:00Z">
        <w:r w:rsidDel="00F217D2">
          <w:rPr>
            <w:rFonts w:ascii="Calibri" w:eastAsia="Calibri" w:hAnsi="Calibri" w:cs="Calibri"/>
          </w:rPr>
          <w:tab/>
        </w:r>
        <w:r w:rsidDel="00F217D2">
          <w:delText>LinearRegression</w:delText>
        </w:r>
        <w:r w:rsidDel="00F217D2">
          <w:tab/>
          <w:delText>0.67</w:delText>
        </w:r>
        <w:r w:rsidDel="00F217D2">
          <w:tab/>
          <w:delText>0.05</w:delText>
        </w:r>
      </w:del>
    </w:p>
    <w:p w14:paraId="76B78EB5" w14:textId="44C084F5" w:rsidR="00CB7E31" w:rsidDel="00F217D2" w:rsidRDefault="00000000">
      <w:pPr>
        <w:tabs>
          <w:tab w:val="center" w:pos="2122"/>
          <w:tab w:val="center" w:pos="6818"/>
          <w:tab w:val="center" w:pos="8422"/>
        </w:tabs>
        <w:spacing w:after="160" w:line="259" w:lineRule="auto"/>
        <w:rPr>
          <w:del w:id="10156" w:author="Jose Eduardo VIU" w:date="2023-04-02T00:32:00Z"/>
        </w:rPr>
      </w:pPr>
      <w:del w:id="10157" w:author="Jose Eduardo VIU" w:date="2023-04-02T00:32:00Z">
        <w:r w:rsidDel="00F217D2">
          <w:rPr>
            <w:rFonts w:ascii="Calibri" w:eastAsia="Calibri" w:hAnsi="Calibri" w:cs="Calibri"/>
          </w:rPr>
          <w:tab/>
        </w:r>
        <w:r w:rsidDel="00F217D2">
          <w:delText>TransformedTargetRegressor</w:delText>
        </w:r>
        <w:r w:rsidDel="00F217D2">
          <w:tab/>
          <w:delText>0.67</w:delText>
        </w:r>
        <w:r w:rsidDel="00F217D2">
          <w:tab/>
          <w:delText>0.05</w:delText>
        </w:r>
      </w:del>
    </w:p>
    <w:p w14:paraId="7AEA9A61" w14:textId="332794C5" w:rsidR="00CB7E31" w:rsidDel="00F217D2" w:rsidRDefault="00000000">
      <w:pPr>
        <w:tabs>
          <w:tab w:val="center" w:pos="1320"/>
          <w:tab w:val="center" w:pos="6818"/>
          <w:tab w:val="center" w:pos="8422"/>
        </w:tabs>
        <w:spacing w:after="160" w:line="259" w:lineRule="auto"/>
        <w:rPr>
          <w:del w:id="10158" w:author="Jose Eduardo VIU" w:date="2023-04-02T00:32:00Z"/>
        </w:rPr>
      </w:pPr>
      <w:del w:id="10159" w:author="Jose Eduardo VIU" w:date="2023-04-02T00:32:00Z">
        <w:r w:rsidDel="00F217D2">
          <w:rPr>
            <w:rFonts w:ascii="Calibri" w:eastAsia="Calibri" w:hAnsi="Calibri" w:cs="Calibri"/>
          </w:rPr>
          <w:tab/>
        </w:r>
        <w:r w:rsidDel="00F217D2">
          <w:delText>MLPRegressor</w:delText>
        </w:r>
        <w:r w:rsidDel="00F217D2">
          <w:tab/>
          <w:delText>0.66</w:delText>
        </w:r>
        <w:r w:rsidDel="00F217D2">
          <w:tab/>
          <w:delText>0.05</w:delText>
        </w:r>
      </w:del>
    </w:p>
    <w:p w14:paraId="15317958" w14:textId="343887F7" w:rsidR="00CB7E31" w:rsidDel="00F217D2" w:rsidRDefault="00000000">
      <w:pPr>
        <w:tabs>
          <w:tab w:val="center" w:pos="2179"/>
          <w:tab w:val="center" w:pos="6818"/>
          <w:tab w:val="center" w:pos="8422"/>
        </w:tabs>
        <w:spacing w:after="160" w:line="259" w:lineRule="auto"/>
        <w:rPr>
          <w:del w:id="10160" w:author="Jose Eduardo VIU" w:date="2023-04-02T00:32:00Z"/>
        </w:rPr>
      </w:pPr>
      <w:del w:id="10161" w:author="Jose Eduardo VIU" w:date="2023-04-02T00:32:00Z">
        <w:r w:rsidDel="00F217D2">
          <w:rPr>
            <w:rFonts w:ascii="Calibri" w:eastAsia="Calibri" w:hAnsi="Calibri" w:cs="Calibri"/>
          </w:rPr>
          <w:tab/>
        </w:r>
        <w:r w:rsidDel="00F217D2">
          <w:delText>OrthogonalMatchingPursuitCV</w:delText>
        </w:r>
        <w:r w:rsidDel="00F217D2">
          <w:tab/>
          <w:delText>0.62</w:delText>
        </w:r>
        <w:r w:rsidDel="00F217D2">
          <w:tab/>
          <w:delText>0.05</w:delText>
        </w:r>
      </w:del>
    </w:p>
    <w:p w14:paraId="2608F36C" w14:textId="18B99CB7" w:rsidR="00CB7E31" w:rsidDel="00F217D2" w:rsidRDefault="00000000">
      <w:pPr>
        <w:tabs>
          <w:tab w:val="center" w:pos="1434"/>
          <w:tab w:val="center" w:pos="6818"/>
          <w:tab w:val="center" w:pos="8422"/>
        </w:tabs>
        <w:spacing w:after="160" w:line="259" w:lineRule="auto"/>
        <w:rPr>
          <w:del w:id="10162" w:author="Jose Eduardo VIU" w:date="2023-04-02T00:32:00Z"/>
        </w:rPr>
      </w:pPr>
      <w:del w:id="10163" w:author="Jose Eduardo VIU" w:date="2023-04-02T00:32:00Z">
        <w:r w:rsidDel="00F217D2">
          <w:rPr>
            <w:rFonts w:ascii="Calibri" w:eastAsia="Calibri" w:hAnsi="Calibri" w:cs="Calibri"/>
          </w:rPr>
          <w:tab/>
        </w:r>
        <w:r w:rsidDel="00F217D2">
          <w:delText>HuberRegressor</w:delText>
        </w:r>
        <w:r w:rsidDel="00F217D2">
          <w:tab/>
          <w:delText>0.61</w:delText>
        </w:r>
        <w:r w:rsidDel="00F217D2">
          <w:tab/>
          <w:delText>0.05</w:delText>
        </w:r>
      </w:del>
    </w:p>
    <w:p w14:paraId="406F3087" w14:textId="50F19BB8" w:rsidR="00CB7E31" w:rsidDel="00F217D2" w:rsidRDefault="00000000">
      <w:pPr>
        <w:tabs>
          <w:tab w:val="center" w:pos="1663"/>
          <w:tab w:val="center" w:pos="6818"/>
          <w:tab w:val="center" w:pos="8422"/>
        </w:tabs>
        <w:spacing w:after="160" w:line="259" w:lineRule="auto"/>
        <w:rPr>
          <w:del w:id="10164" w:author="Jose Eduardo VIU" w:date="2023-04-02T00:32:00Z"/>
        </w:rPr>
      </w:pPr>
      <w:del w:id="10165" w:author="Jose Eduardo VIU" w:date="2023-04-02T00:32:00Z">
        <w:r w:rsidDel="00F217D2">
          <w:rPr>
            <w:rFonts w:ascii="Calibri" w:eastAsia="Calibri" w:hAnsi="Calibri" w:cs="Calibri"/>
          </w:rPr>
          <w:tab/>
        </w:r>
        <w:r w:rsidDel="00F217D2">
          <w:delText>ExtraTreeRegressor</w:delText>
        </w:r>
        <w:r w:rsidDel="00F217D2">
          <w:tab/>
          <w:delText>0.60</w:delText>
        </w:r>
        <w:r w:rsidDel="00F217D2">
          <w:tab/>
          <w:delText>0.05</w:delText>
        </w:r>
      </w:del>
    </w:p>
    <w:p w14:paraId="04A59106" w14:textId="12FEFBA9" w:rsidR="00CB7E31" w:rsidDel="00F217D2" w:rsidRDefault="00000000">
      <w:pPr>
        <w:tabs>
          <w:tab w:val="center" w:pos="1148"/>
          <w:tab w:val="center" w:pos="6818"/>
          <w:tab w:val="center" w:pos="8422"/>
        </w:tabs>
        <w:spacing w:after="160" w:line="259" w:lineRule="auto"/>
        <w:rPr>
          <w:del w:id="10166" w:author="Jose Eduardo VIU" w:date="2023-04-02T00:32:00Z"/>
        </w:rPr>
      </w:pPr>
      <w:del w:id="10167" w:author="Jose Eduardo VIU" w:date="2023-04-02T00:32:00Z">
        <w:r w:rsidDel="00F217D2">
          <w:rPr>
            <w:rFonts w:ascii="Calibri" w:eastAsia="Calibri" w:hAnsi="Calibri" w:cs="Calibri"/>
          </w:rPr>
          <w:tab/>
        </w:r>
        <w:r w:rsidDel="00F217D2">
          <w:delText>LinearSVR</w:delText>
        </w:r>
        <w:r w:rsidDel="00F217D2">
          <w:tab/>
          <w:delText>0.57</w:delText>
        </w:r>
        <w:r w:rsidDel="00F217D2">
          <w:tab/>
          <w:delText>0.06</w:delText>
        </w:r>
      </w:del>
    </w:p>
    <w:p w14:paraId="5EB94ED2" w14:textId="38CAF3CC" w:rsidR="00CB7E31" w:rsidDel="00F217D2" w:rsidRDefault="00000000">
      <w:pPr>
        <w:tabs>
          <w:tab w:val="center" w:pos="1835"/>
          <w:tab w:val="center" w:pos="6818"/>
          <w:tab w:val="center" w:pos="8422"/>
        </w:tabs>
        <w:spacing w:after="160" w:line="259" w:lineRule="auto"/>
        <w:rPr>
          <w:del w:id="10168" w:author="Jose Eduardo VIU" w:date="2023-04-02T00:32:00Z"/>
        </w:rPr>
      </w:pPr>
      <w:del w:id="10169" w:author="Jose Eduardo VIU" w:date="2023-04-02T00:32:00Z">
        <w:r w:rsidDel="00F217D2">
          <w:rPr>
            <w:rFonts w:ascii="Calibri" w:eastAsia="Calibri" w:hAnsi="Calibri" w:cs="Calibri"/>
          </w:rPr>
          <w:tab/>
        </w:r>
        <w:r w:rsidDel="00F217D2">
          <w:delText>DecisionTreeRegressor</w:delText>
        </w:r>
        <w:r w:rsidDel="00F217D2">
          <w:tab/>
          <w:delText>0.57</w:delText>
        </w:r>
        <w:r w:rsidDel="00F217D2">
          <w:tab/>
          <w:delText>0.06</w:delText>
        </w:r>
      </w:del>
    </w:p>
    <w:p w14:paraId="0611BE9C" w14:textId="722AE6C0" w:rsidR="00CB7E31" w:rsidDel="00F217D2" w:rsidRDefault="00000000">
      <w:pPr>
        <w:tabs>
          <w:tab w:val="center" w:pos="1434"/>
          <w:tab w:val="center" w:pos="6818"/>
          <w:tab w:val="center" w:pos="8422"/>
        </w:tabs>
        <w:spacing w:after="160" w:line="259" w:lineRule="auto"/>
        <w:rPr>
          <w:del w:id="10170" w:author="Jose Eduardo VIU" w:date="2023-04-02T00:32:00Z"/>
        </w:rPr>
      </w:pPr>
      <w:del w:id="10171" w:author="Jose Eduardo VIU" w:date="2023-04-02T00:32:00Z">
        <w:r w:rsidDel="00F217D2">
          <w:rPr>
            <w:rFonts w:ascii="Calibri" w:eastAsia="Calibri" w:hAnsi="Calibri" w:cs="Calibri"/>
          </w:rPr>
          <w:tab/>
        </w:r>
        <w:r w:rsidDel="00F217D2">
          <w:delText>GammaRegressor</w:delText>
        </w:r>
        <w:r w:rsidDel="00F217D2">
          <w:tab/>
          <w:delText>0.56</w:delText>
        </w:r>
        <w:r w:rsidDel="00F217D2">
          <w:tab/>
          <w:delText>0.06</w:delText>
        </w:r>
      </w:del>
    </w:p>
    <w:p w14:paraId="71CA24DC" w14:textId="099608B0" w:rsidR="00CB7E31" w:rsidDel="00F217D2" w:rsidRDefault="00000000">
      <w:pPr>
        <w:tabs>
          <w:tab w:val="center" w:pos="1549"/>
          <w:tab w:val="center" w:pos="6818"/>
          <w:tab w:val="center" w:pos="8422"/>
        </w:tabs>
        <w:spacing w:after="160" w:line="259" w:lineRule="auto"/>
        <w:rPr>
          <w:del w:id="10172" w:author="Jose Eduardo VIU" w:date="2023-04-02T00:32:00Z"/>
        </w:rPr>
      </w:pPr>
      <w:del w:id="10173" w:author="Jose Eduardo VIU" w:date="2023-04-02T00:32:00Z">
        <w:r w:rsidDel="00F217D2">
          <w:rPr>
            <w:rFonts w:ascii="Calibri" w:eastAsia="Calibri" w:hAnsi="Calibri" w:cs="Calibri"/>
          </w:rPr>
          <w:tab/>
        </w:r>
        <w:r w:rsidDel="00F217D2">
          <w:delText>TweedieRegressor</w:delText>
        </w:r>
        <w:r w:rsidDel="00F217D2">
          <w:tab/>
          <w:delText>0.56</w:delText>
        </w:r>
        <w:r w:rsidDel="00F217D2">
          <w:tab/>
          <w:delText>0.06</w:delText>
        </w:r>
      </w:del>
    </w:p>
    <w:p w14:paraId="72F502FB" w14:textId="5F8B0307" w:rsidR="00CB7E31" w:rsidDel="00F217D2" w:rsidRDefault="00000000">
      <w:pPr>
        <w:tabs>
          <w:tab w:val="center" w:pos="2064"/>
          <w:tab w:val="center" w:pos="6818"/>
          <w:tab w:val="center" w:pos="8422"/>
        </w:tabs>
        <w:spacing w:after="160" w:line="259" w:lineRule="auto"/>
        <w:rPr>
          <w:del w:id="10174" w:author="Jose Eduardo VIU" w:date="2023-04-02T00:32:00Z"/>
        </w:rPr>
      </w:pPr>
      <w:del w:id="10175" w:author="Jose Eduardo VIU" w:date="2023-04-02T00:32:00Z">
        <w:r w:rsidDel="00F217D2">
          <w:rPr>
            <w:rFonts w:ascii="Calibri" w:eastAsia="Calibri" w:hAnsi="Calibri" w:cs="Calibri"/>
          </w:rPr>
          <w:tab/>
        </w:r>
        <w:r w:rsidDel="00F217D2">
          <w:delText>OrthogonalMatchingPursuit</w:delText>
        </w:r>
        <w:r w:rsidDel="00F217D2">
          <w:tab/>
          <w:delText>0.53</w:delText>
        </w:r>
        <w:r w:rsidDel="00F217D2">
          <w:tab/>
          <w:delText>0.06</w:delText>
        </w:r>
      </w:del>
    </w:p>
    <w:p w14:paraId="3C804926" w14:textId="5FB5F988" w:rsidR="00CB7E31" w:rsidDel="00F217D2" w:rsidRDefault="00000000">
      <w:pPr>
        <w:tabs>
          <w:tab w:val="center" w:pos="1434"/>
          <w:tab w:val="center" w:pos="6761"/>
          <w:tab w:val="center" w:pos="8422"/>
        </w:tabs>
        <w:spacing w:after="160" w:line="259" w:lineRule="auto"/>
        <w:rPr>
          <w:del w:id="10176" w:author="Jose Eduardo VIU" w:date="2023-04-02T00:32:00Z"/>
        </w:rPr>
      </w:pPr>
      <w:del w:id="10177" w:author="Jose Eduardo VIU" w:date="2023-04-02T00:32:00Z">
        <w:r w:rsidDel="00F217D2">
          <w:rPr>
            <w:rFonts w:ascii="Calibri" w:eastAsia="Calibri" w:hAnsi="Calibri" w:cs="Calibri"/>
          </w:rPr>
          <w:tab/>
        </w:r>
        <w:r w:rsidDel="00F217D2">
          <w:delText>DummyRegressor</w:delText>
        </w:r>
        <w:r w:rsidDel="00F217D2">
          <w:tab/>
          <w:delText>-0.00</w:delText>
        </w:r>
        <w:r w:rsidDel="00F217D2">
          <w:tab/>
          <w:delText>0.08</w:delText>
        </w:r>
      </w:del>
    </w:p>
    <w:p w14:paraId="20831B49" w14:textId="2ECBE6C7" w:rsidR="00CB7E31" w:rsidDel="00F217D2" w:rsidRDefault="00000000">
      <w:pPr>
        <w:tabs>
          <w:tab w:val="center" w:pos="1148"/>
          <w:tab w:val="center" w:pos="6761"/>
          <w:tab w:val="center" w:pos="8422"/>
        </w:tabs>
        <w:spacing w:after="160" w:line="259" w:lineRule="auto"/>
        <w:rPr>
          <w:del w:id="10178" w:author="Jose Eduardo VIU" w:date="2023-04-02T00:32:00Z"/>
        </w:rPr>
      </w:pPr>
      <w:del w:id="10179" w:author="Jose Eduardo VIU" w:date="2023-04-02T00:32:00Z">
        <w:r w:rsidDel="00F217D2">
          <w:rPr>
            <w:rFonts w:ascii="Calibri" w:eastAsia="Calibri" w:hAnsi="Calibri" w:cs="Calibri"/>
          </w:rPr>
          <w:tab/>
        </w:r>
        <w:r w:rsidDel="00F217D2">
          <w:delText>LassoLars</w:delText>
        </w:r>
        <w:r w:rsidDel="00F217D2">
          <w:tab/>
          <w:delText>-0.00</w:delText>
        </w:r>
        <w:r w:rsidDel="00F217D2">
          <w:tab/>
          <w:delText>0.08</w:delText>
        </w:r>
      </w:del>
    </w:p>
    <w:p w14:paraId="60BA893F" w14:textId="22BC599F" w:rsidR="00CB7E31" w:rsidDel="00F217D2" w:rsidRDefault="00000000">
      <w:pPr>
        <w:tabs>
          <w:tab w:val="center" w:pos="1205"/>
          <w:tab w:val="center" w:pos="6761"/>
          <w:tab w:val="center" w:pos="8422"/>
        </w:tabs>
        <w:spacing w:after="160" w:line="259" w:lineRule="auto"/>
        <w:rPr>
          <w:del w:id="10180" w:author="Jose Eduardo VIU" w:date="2023-04-02T00:32:00Z"/>
        </w:rPr>
      </w:pPr>
      <w:del w:id="10181" w:author="Jose Eduardo VIU" w:date="2023-04-02T00:32:00Z">
        <w:r w:rsidDel="00F217D2">
          <w:rPr>
            <w:rFonts w:ascii="Calibri" w:eastAsia="Calibri" w:hAnsi="Calibri" w:cs="Calibri"/>
          </w:rPr>
          <w:tab/>
        </w:r>
        <w:r w:rsidDel="00F217D2">
          <w:delText>ElasticNet</w:delText>
        </w:r>
        <w:r w:rsidDel="00F217D2">
          <w:tab/>
          <w:delText>-0.00</w:delText>
        </w:r>
        <w:r w:rsidDel="00F217D2">
          <w:tab/>
          <w:delText>0.08</w:delText>
        </w:r>
      </w:del>
    </w:p>
    <w:p w14:paraId="6F302BE5" w14:textId="4B28CB0A" w:rsidR="00CB7E31" w:rsidDel="00F217D2" w:rsidRDefault="00000000">
      <w:pPr>
        <w:tabs>
          <w:tab w:val="center" w:pos="919"/>
          <w:tab w:val="center" w:pos="6761"/>
          <w:tab w:val="center" w:pos="8422"/>
        </w:tabs>
        <w:spacing w:after="160" w:line="259" w:lineRule="auto"/>
        <w:rPr>
          <w:del w:id="10182" w:author="Jose Eduardo VIU" w:date="2023-04-02T00:32:00Z"/>
        </w:rPr>
      </w:pPr>
      <w:del w:id="10183" w:author="Jose Eduardo VIU" w:date="2023-04-02T00:32:00Z">
        <w:r w:rsidDel="00F217D2">
          <w:rPr>
            <w:rFonts w:ascii="Calibri" w:eastAsia="Calibri" w:hAnsi="Calibri" w:cs="Calibri"/>
          </w:rPr>
          <w:tab/>
        </w:r>
        <w:r w:rsidDel="00F217D2">
          <w:delText>Lasso</w:delText>
        </w:r>
        <w:r w:rsidDel="00F217D2">
          <w:tab/>
          <w:delText>-0.00</w:delText>
        </w:r>
        <w:r w:rsidDel="00F217D2">
          <w:tab/>
          <w:delText>0.08</w:delText>
        </w:r>
      </w:del>
    </w:p>
    <w:p w14:paraId="2610F39E" w14:textId="28C6A22A" w:rsidR="00CB7E31" w:rsidDel="00F217D2" w:rsidRDefault="00000000">
      <w:pPr>
        <w:tabs>
          <w:tab w:val="center" w:pos="2007"/>
          <w:tab w:val="center" w:pos="6761"/>
          <w:tab w:val="center" w:pos="8422"/>
        </w:tabs>
        <w:spacing w:after="160" w:line="259" w:lineRule="auto"/>
        <w:rPr>
          <w:del w:id="10184" w:author="Jose Eduardo VIU" w:date="2023-04-02T00:32:00Z"/>
        </w:rPr>
      </w:pPr>
      <w:del w:id="10185" w:author="Jose Eduardo VIU" w:date="2023-04-02T00:32:00Z">
        <w:r w:rsidDel="00F217D2">
          <w:rPr>
            <w:rFonts w:ascii="Calibri" w:eastAsia="Calibri" w:hAnsi="Calibri" w:cs="Calibri"/>
          </w:rPr>
          <w:tab/>
        </w:r>
        <w:r w:rsidDel="00F217D2">
          <w:delText>GaussianProcessRegressor</w:delText>
        </w:r>
        <w:r w:rsidDel="00F217D2">
          <w:tab/>
          <w:delText>-5.75</w:delText>
        </w:r>
        <w:r w:rsidDel="00F217D2">
          <w:tab/>
          <w:delText>0.22</w:delText>
        </w:r>
      </w:del>
    </w:p>
    <w:p w14:paraId="735EBEF3" w14:textId="26A915DB" w:rsidR="00CB7E31" w:rsidDel="00F217D2" w:rsidRDefault="00000000">
      <w:pPr>
        <w:tabs>
          <w:tab w:val="center" w:pos="1263"/>
          <w:tab w:val="center" w:pos="6703"/>
          <w:tab w:val="center" w:pos="8422"/>
        </w:tabs>
        <w:spacing w:after="160" w:line="259" w:lineRule="auto"/>
        <w:rPr>
          <w:del w:id="10186" w:author="Jose Eduardo VIU" w:date="2023-04-02T00:32:00Z"/>
        </w:rPr>
      </w:pPr>
      <w:del w:id="10187" w:author="Jose Eduardo VIU" w:date="2023-04-02T00:32:00Z">
        <w:r w:rsidDel="00F217D2">
          <w:rPr>
            <w:rFonts w:ascii="Calibri" w:eastAsia="Calibri" w:hAnsi="Calibri" w:cs="Calibri"/>
          </w:rPr>
          <w:tab/>
        </w:r>
        <w:r w:rsidDel="00F217D2">
          <w:delText>KernelRidge</w:delText>
        </w:r>
        <w:r w:rsidDel="00F217D2">
          <w:tab/>
          <w:delText>-91.42</w:delText>
        </w:r>
        <w:r w:rsidDel="00F217D2">
          <w:tab/>
          <w:delText>0.81</w:delText>
        </w:r>
      </w:del>
    </w:p>
    <w:p w14:paraId="14D06638" w14:textId="1C29B8CC" w:rsidR="00CB7E31" w:rsidDel="00F217D2" w:rsidRDefault="00000000">
      <w:pPr>
        <w:ind w:left="628" w:right="197"/>
        <w:rPr>
          <w:del w:id="10188" w:author="Jose Eduardo VIU" w:date="2023-04-02T00:32:00Z"/>
        </w:rPr>
      </w:pPr>
      <w:del w:id="10189" w:author="Jose Eduardo VIU" w:date="2023-04-02T00:32:00Z">
        <w:r w:rsidDel="00F217D2">
          <w:delText>RANSACRegressor</w:delText>
        </w:r>
        <w:r w:rsidDel="00F217D2">
          <w:tab/>
          <w:delText>-5611708736322594144256.00 6341256605.83 Time Taken</w:delText>
        </w:r>
      </w:del>
    </w:p>
    <w:p w14:paraId="19EE223A" w14:textId="1BC3665A" w:rsidR="00CB7E31" w:rsidDel="00F217D2" w:rsidRDefault="00000000">
      <w:pPr>
        <w:ind w:left="628" w:right="197"/>
        <w:rPr>
          <w:del w:id="10190" w:author="Jose Eduardo VIU" w:date="2023-04-02T00:32:00Z"/>
        </w:rPr>
      </w:pPr>
      <w:del w:id="10191" w:author="Jose Eduardo VIU" w:date="2023-04-02T00:32:00Z">
        <w:r w:rsidDel="00F217D2">
          <w:delText>Model</w:delText>
        </w:r>
      </w:del>
    </w:p>
    <w:p w14:paraId="5FA3C12B" w14:textId="6A975BBC" w:rsidR="00CB7E31" w:rsidDel="00F217D2" w:rsidRDefault="00000000">
      <w:pPr>
        <w:tabs>
          <w:tab w:val="center" w:pos="2293"/>
          <w:tab w:val="center" w:pos="5100"/>
        </w:tabs>
        <w:rPr>
          <w:del w:id="10192" w:author="Jose Eduardo VIU" w:date="2023-04-02T00:32:00Z"/>
        </w:rPr>
      </w:pPr>
      <w:del w:id="10193" w:author="Jose Eduardo VIU" w:date="2023-04-02T00:32:00Z">
        <w:r w:rsidDel="00F217D2">
          <w:rPr>
            <w:rFonts w:ascii="Calibri" w:eastAsia="Calibri" w:hAnsi="Calibri" w:cs="Calibri"/>
          </w:rPr>
          <w:tab/>
        </w:r>
        <w:r w:rsidDel="00F217D2">
          <w:delText>HistGradientBoostingRegressor</w:delText>
        </w:r>
        <w:r w:rsidDel="00F217D2">
          <w:tab/>
          <w:delText>6.17</w:delText>
        </w:r>
      </w:del>
    </w:p>
    <w:p w14:paraId="28366E02" w14:textId="47B132F3" w:rsidR="00CB7E31" w:rsidDel="00F217D2" w:rsidRDefault="00000000">
      <w:pPr>
        <w:tabs>
          <w:tab w:val="center" w:pos="1377"/>
          <w:tab w:val="center" w:pos="5100"/>
        </w:tabs>
        <w:rPr>
          <w:del w:id="10194" w:author="Jose Eduardo VIU" w:date="2023-04-02T00:32:00Z"/>
        </w:rPr>
      </w:pPr>
      <w:del w:id="10195" w:author="Jose Eduardo VIU" w:date="2023-04-02T00:32:00Z">
        <w:r w:rsidDel="00F217D2">
          <w:rPr>
            <w:rFonts w:ascii="Calibri" w:eastAsia="Calibri" w:hAnsi="Calibri" w:cs="Calibri"/>
          </w:rPr>
          <w:tab/>
        </w:r>
        <w:r w:rsidDel="00F217D2">
          <w:delText>LGBMRegressor</w:delText>
        </w:r>
        <w:r w:rsidDel="00F217D2">
          <w:tab/>
          <w:delText>0.19</w:delText>
        </w:r>
      </w:del>
    </w:p>
    <w:p w14:paraId="4B26FEF8" w14:textId="57874EEC" w:rsidR="00CB7E31" w:rsidDel="00F217D2" w:rsidRDefault="00000000">
      <w:pPr>
        <w:tabs>
          <w:tab w:val="center" w:pos="1721"/>
          <w:tab w:val="center" w:pos="5100"/>
        </w:tabs>
        <w:rPr>
          <w:del w:id="10196" w:author="Jose Eduardo VIU" w:date="2023-04-02T00:32:00Z"/>
        </w:rPr>
      </w:pPr>
      <w:del w:id="10197" w:author="Jose Eduardo VIU" w:date="2023-04-02T00:32:00Z">
        <w:r w:rsidDel="00F217D2">
          <w:rPr>
            <w:rFonts w:ascii="Calibri" w:eastAsia="Calibri" w:hAnsi="Calibri" w:cs="Calibri"/>
          </w:rPr>
          <w:tab/>
        </w:r>
        <w:r w:rsidDel="00F217D2">
          <w:delText>ExtraTreesRegressor</w:delText>
        </w:r>
        <w:r w:rsidDel="00F217D2">
          <w:tab/>
          <w:delText>1.97</w:delText>
        </w:r>
      </w:del>
    </w:p>
    <w:p w14:paraId="32104B6F" w14:textId="51DA1F42" w:rsidR="00CB7E31" w:rsidDel="00F217D2" w:rsidRDefault="00000000">
      <w:pPr>
        <w:tabs>
          <w:tab w:val="center" w:pos="1320"/>
          <w:tab w:val="center" w:pos="5100"/>
        </w:tabs>
        <w:rPr>
          <w:del w:id="10198" w:author="Jose Eduardo VIU" w:date="2023-04-02T00:32:00Z"/>
        </w:rPr>
      </w:pPr>
      <w:del w:id="10199" w:author="Jose Eduardo VIU" w:date="2023-04-02T00:32:00Z">
        <w:r w:rsidDel="00F217D2">
          <w:rPr>
            <w:rFonts w:ascii="Calibri" w:eastAsia="Calibri" w:hAnsi="Calibri" w:cs="Calibri"/>
          </w:rPr>
          <w:tab/>
        </w:r>
        <w:r w:rsidDel="00F217D2">
          <w:delText>XGBRegressor</w:delText>
        </w:r>
        <w:r w:rsidDel="00F217D2">
          <w:tab/>
          <w:delText>0.83</w:delText>
        </w:r>
      </w:del>
    </w:p>
    <w:p w14:paraId="362AA4E9" w14:textId="3D6C3D37" w:rsidR="00CB7E31" w:rsidDel="00F217D2" w:rsidRDefault="00000000">
      <w:pPr>
        <w:tabs>
          <w:tab w:val="center" w:pos="1835"/>
          <w:tab w:val="center" w:pos="5100"/>
        </w:tabs>
        <w:rPr>
          <w:del w:id="10200" w:author="Jose Eduardo VIU" w:date="2023-04-02T00:32:00Z"/>
        </w:rPr>
      </w:pPr>
      <w:del w:id="10201" w:author="Jose Eduardo VIU" w:date="2023-04-02T00:32:00Z">
        <w:r w:rsidDel="00F217D2">
          <w:rPr>
            <w:rFonts w:ascii="Calibri" w:eastAsia="Calibri" w:hAnsi="Calibri" w:cs="Calibri"/>
          </w:rPr>
          <w:tab/>
        </w:r>
        <w:r w:rsidDel="00F217D2">
          <w:delText>RandomForestRegressor</w:delText>
        </w:r>
        <w:r w:rsidDel="00F217D2">
          <w:tab/>
          <w:delText>3.80</w:delText>
        </w:r>
      </w:del>
    </w:p>
    <w:p w14:paraId="1D055258" w14:textId="68B61595" w:rsidR="00CB7E31" w:rsidDel="00F217D2" w:rsidRDefault="00000000">
      <w:pPr>
        <w:tabs>
          <w:tab w:val="center" w:pos="919"/>
          <w:tab w:val="center" w:pos="5100"/>
        </w:tabs>
        <w:rPr>
          <w:del w:id="10202" w:author="Jose Eduardo VIU" w:date="2023-04-02T00:32:00Z"/>
        </w:rPr>
      </w:pPr>
      <w:del w:id="10203" w:author="Jose Eduardo VIU" w:date="2023-04-02T00:32:00Z">
        <w:r w:rsidDel="00F217D2">
          <w:rPr>
            <w:rFonts w:ascii="Calibri" w:eastAsia="Calibri" w:hAnsi="Calibri" w:cs="Calibri"/>
          </w:rPr>
          <w:tab/>
        </w:r>
        <w:r w:rsidDel="00F217D2">
          <w:delText>NuSVR</w:delText>
        </w:r>
        <w:r w:rsidDel="00F217D2">
          <w:tab/>
          <w:delText>3.31</w:delText>
        </w:r>
      </w:del>
    </w:p>
    <w:p w14:paraId="7034A952" w14:textId="7DCF50A3" w:rsidR="00CB7E31" w:rsidDel="00F217D2" w:rsidRDefault="00000000">
      <w:pPr>
        <w:tabs>
          <w:tab w:val="center" w:pos="2064"/>
          <w:tab w:val="center" w:pos="5100"/>
        </w:tabs>
        <w:rPr>
          <w:del w:id="10204" w:author="Jose Eduardo VIU" w:date="2023-04-02T00:32:00Z"/>
        </w:rPr>
      </w:pPr>
      <w:del w:id="10205" w:author="Jose Eduardo VIU" w:date="2023-04-02T00:32:00Z">
        <w:r w:rsidDel="00F217D2">
          <w:rPr>
            <w:rFonts w:ascii="Calibri" w:eastAsia="Calibri" w:hAnsi="Calibri" w:cs="Calibri"/>
          </w:rPr>
          <w:tab/>
        </w:r>
        <w:r w:rsidDel="00F217D2">
          <w:delText>GradientBoostingRegressor</w:delText>
        </w:r>
        <w:r w:rsidDel="00F217D2">
          <w:tab/>
          <w:delText>2.23</w:delText>
        </w:r>
      </w:del>
    </w:p>
    <w:p w14:paraId="2F50A733" w14:textId="3FE39EF1" w:rsidR="00CB7E31" w:rsidDel="00F217D2" w:rsidRDefault="00000000">
      <w:pPr>
        <w:tabs>
          <w:tab w:val="center" w:pos="1549"/>
          <w:tab w:val="center" w:pos="5100"/>
        </w:tabs>
        <w:rPr>
          <w:del w:id="10206" w:author="Jose Eduardo VIU" w:date="2023-04-02T00:32:00Z"/>
        </w:rPr>
      </w:pPr>
      <w:del w:id="10207" w:author="Jose Eduardo VIU" w:date="2023-04-02T00:32:00Z">
        <w:r w:rsidDel="00F217D2">
          <w:rPr>
            <w:rFonts w:ascii="Calibri" w:eastAsia="Calibri" w:hAnsi="Calibri" w:cs="Calibri"/>
          </w:rPr>
          <w:tab/>
        </w:r>
        <w:r w:rsidDel="00F217D2">
          <w:delText>BaggingRegressor</w:delText>
        </w:r>
        <w:r w:rsidDel="00F217D2">
          <w:tab/>
          <w:delText>0.37</w:delText>
        </w:r>
      </w:del>
    </w:p>
    <w:p w14:paraId="442B2578" w14:textId="2DF9424E" w:rsidR="00CB7E31" w:rsidDel="00F217D2" w:rsidRDefault="00000000">
      <w:pPr>
        <w:tabs>
          <w:tab w:val="center" w:pos="1721"/>
          <w:tab w:val="center" w:pos="5100"/>
        </w:tabs>
        <w:rPr>
          <w:del w:id="10208" w:author="Jose Eduardo VIU" w:date="2023-04-02T00:32:00Z"/>
        </w:rPr>
      </w:pPr>
      <w:del w:id="10209" w:author="Jose Eduardo VIU" w:date="2023-04-02T00:32:00Z">
        <w:r w:rsidDel="00F217D2">
          <w:rPr>
            <w:rFonts w:ascii="Calibri" w:eastAsia="Calibri" w:hAnsi="Calibri" w:cs="Calibri"/>
          </w:rPr>
          <w:tab/>
        </w:r>
        <w:r w:rsidDel="00F217D2">
          <w:delText>KNeighborsRegressor</w:delText>
        </w:r>
        <w:r w:rsidDel="00F217D2">
          <w:tab/>
          <w:delText>0.43</w:delText>
        </w:r>
      </w:del>
    </w:p>
    <w:p w14:paraId="4649538C" w14:textId="6DA1A5AE" w:rsidR="00CB7E31" w:rsidDel="00F217D2" w:rsidRDefault="00000000">
      <w:pPr>
        <w:tabs>
          <w:tab w:val="center" w:pos="1606"/>
          <w:tab w:val="center" w:pos="5100"/>
        </w:tabs>
        <w:rPr>
          <w:del w:id="10210" w:author="Jose Eduardo VIU" w:date="2023-04-02T00:32:00Z"/>
        </w:rPr>
      </w:pPr>
      <w:del w:id="10211" w:author="Jose Eduardo VIU" w:date="2023-04-02T00:32:00Z">
        <w:r w:rsidDel="00F217D2">
          <w:rPr>
            <w:rFonts w:ascii="Calibri" w:eastAsia="Calibri" w:hAnsi="Calibri" w:cs="Calibri"/>
          </w:rPr>
          <w:tab/>
        </w:r>
        <w:r w:rsidDel="00F217D2">
          <w:delText>AdaBoostRegressor</w:delText>
        </w:r>
        <w:r w:rsidDel="00F217D2">
          <w:tab/>
          <w:delText>0.46</w:delText>
        </w:r>
      </w:del>
    </w:p>
    <w:p w14:paraId="0616EB5E" w14:textId="519B136C" w:rsidR="00CB7E31" w:rsidDel="00F217D2" w:rsidRDefault="00000000">
      <w:pPr>
        <w:tabs>
          <w:tab w:val="center" w:pos="804"/>
          <w:tab w:val="center" w:pos="5100"/>
        </w:tabs>
        <w:rPr>
          <w:del w:id="10212" w:author="Jose Eduardo VIU" w:date="2023-04-02T00:32:00Z"/>
        </w:rPr>
      </w:pPr>
      <w:del w:id="10213" w:author="Jose Eduardo VIU" w:date="2023-04-02T00:32:00Z">
        <w:r w:rsidDel="00F217D2">
          <w:rPr>
            <w:rFonts w:ascii="Calibri" w:eastAsia="Calibri" w:hAnsi="Calibri" w:cs="Calibri"/>
          </w:rPr>
          <w:tab/>
        </w:r>
        <w:r w:rsidDel="00F217D2">
          <w:delText>SVR</w:delText>
        </w:r>
        <w:r w:rsidDel="00F217D2">
          <w:tab/>
          <w:delText>0.14</w:delText>
        </w:r>
      </w:del>
    </w:p>
    <w:p w14:paraId="38502FE5" w14:textId="66335076" w:rsidR="00CB7E31" w:rsidDel="00F217D2" w:rsidRDefault="00000000">
      <w:pPr>
        <w:tabs>
          <w:tab w:val="center" w:pos="1263"/>
          <w:tab w:val="center" w:pos="5100"/>
        </w:tabs>
        <w:rPr>
          <w:del w:id="10214" w:author="Jose Eduardo VIU" w:date="2023-04-02T00:32:00Z"/>
        </w:rPr>
      </w:pPr>
      <w:del w:id="10215" w:author="Jose Eduardo VIU" w:date="2023-04-02T00:32:00Z">
        <w:r w:rsidDel="00F217D2">
          <w:rPr>
            <w:rFonts w:ascii="Calibri" w:eastAsia="Calibri" w:hAnsi="Calibri" w:cs="Calibri"/>
          </w:rPr>
          <w:tab/>
        </w:r>
        <w:r w:rsidDel="00F217D2">
          <w:delText>LassoLarsIC</w:delText>
        </w:r>
        <w:r w:rsidDel="00F217D2">
          <w:tab/>
          <w:delText>0.07</w:delText>
        </w:r>
      </w:del>
    </w:p>
    <w:p w14:paraId="774A2740" w14:textId="7950BF86" w:rsidR="00CB7E31" w:rsidDel="00F217D2" w:rsidRDefault="00000000">
      <w:pPr>
        <w:tabs>
          <w:tab w:val="center" w:pos="1263"/>
          <w:tab w:val="center" w:pos="5100"/>
        </w:tabs>
        <w:rPr>
          <w:del w:id="10216" w:author="Jose Eduardo VIU" w:date="2023-04-02T00:32:00Z"/>
        </w:rPr>
      </w:pPr>
      <w:del w:id="10217" w:author="Jose Eduardo VIU" w:date="2023-04-02T00:32:00Z">
        <w:r w:rsidDel="00F217D2">
          <w:rPr>
            <w:rFonts w:ascii="Calibri" w:eastAsia="Calibri" w:hAnsi="Calibri" w:cs="Calibri"/>
          </w:rPr>
          <w:tab/>
        </w:r>
        <w:r w:rsidDel="00F217D2">
          <w:delText>LassoLarsCV</w:delText>
        </w:r>
        <w:r w:rsidDel="00F217D2">
          <w:tab/>
          <w:delText>0.17</w:delText>
        </w:r>
      </w:del>
    </w:p>
    <w:p w14:paraId="72D0B1E4" w14:textId="2BCB1118" w:rsidR="00CB7E31" w:rsidDel="00F217D2" w:rsidRDefault="00000000">
      <w:pPr>
        <w:tabs>
          <w:tab w:val="center" w:pos="976"/>
          <w:tab w:val="center" w:pos="5100"/>
        </w:tabs>
        <w:rPr>
          <w:del w:id="10218" w:author="Jose Eduardo VIU" w:date="2023-04-02T00:32:00Z"/>
        </w:rPr>
      </w:pPr>
      <w:del w:id="10219" w:author="Jose Eduardo VIU" w:date="2023-04-02T00:32:00Z">
        <w:r w:rsidDel="00F217D2">
          <w:rPr>
            <w:rFonts w:ascii="Calibri" w:eastAsia="Calibri" w:hAnsi="Calibri" w:cs="Calibri"/>
          </w:rPr>
          <w:tab/>
        </w:r>
        <w:r w:rsidDel="00F217D2">
          <w:delText>LarsCV</w:delText>
        </w:r>
        <w:r w:rsidDel="00F217D2">
          <w:tab/>
          <w:delText>0.08</w:delText>
        </w:r>
      </w:del>
    </w:p>
    <w:p w14:paraId="4B456A8B" w14:textId="4A0FA3A7" w:rsidR="00CB7E31" w:rsidDel="00F217D2" w:rsidRDefault="00000000">
      <w:pPr>
        <w:tabs>
          <w:tab w:val="center" w:pos="1033"/>
          <w:tab w:val="center" w:pos="5100"/>
        </w:tabs>
        <w:rPr>
          <w:del w:id="10220" w:author="Jose Eduardo VIU" w:date="2023-04-02T00:32:00Z"/>
        </w:rPr>
      </w:pPr>
      <w:del w:id="10221" w:author="Jose Eduardo VIU" w:date="2023-04-02T00:32:00Z">
        <w:r w:rsidDel="00F217D2">
          <w:rPr>
            <w:rFonts w:ascii="Calibri" w:eastAsia="Calibri" w:hAnsi="Calibri" w:cs="Calibri"/>
          </w:rPr>
          <w:tab/>
        </w:r>
        <w:r w:rsidDel="00F217D2">
          <w:delText>LassoCV</w:delText>
        </w:r>
        <w:r w:rsidDel="00F217D2">
          <w:tab/>
          <w:delText>0.28</w:delText>
        </w:r>
      </w:del>
    </w:p>
    <w:p w14:paraId="411533EF" w14:textId="52560D66" w:rsidR="00CB7E31" w:rsidDel="00F217D2" w:rsidRDefault="00000000">
      <w:pPr>
        <w:tabs>
          <w:tab w:val="center" w:pos="1320"/>
          <w:tab w:val="center" w:pos="5100"/>
        </w:tabs>
        <w:rPr>
          <w:del w:id="10222" w:author="Jose Eduardo VIU" w:date="2023-04-02T00:32:00Z"/>
        </w:rPr>
      </w:pPr>
      <w:del w:id="10223" w:author="Jose Eduardo VIU" w:date="2023-04-02T00:32:00Z">
        <w:r w:rsidDel="00F217D2">
          <w:rPr>
            <w:rFonts w:ascii="Calibri" w:eastAsia="Calibri" w:hAnsi="Calibri" w:cs="Calibri"/>
          </w:rPr>
          <w:tab/>
        </w:r>
        <w:r w:rsidDel="00F217D2">
          <w:delText>ElasticNetCV</w:delText>
        </w:r>
        <w:r w:rsidDel="00F217D2">
          <w:tab/>
          <w:delText>0.17</w:delText>
        </w:r>
      </w:del>
    </w:p>
    <w:p w14:paraId="65761EB4" w14:textId="739E7EE3" w:rsidR="00CB7E31" w:rsidDel="00F217D2" w:rsidRDefault="00000000">
      <w:pPr>
        <w:tabs>
          <w:tab w:val="center" w:pos="1320"/>
          <w:tab w:val="center" w:pos="5100"/>
        </w:tabs>
        <w:rPr>
          <w:del w:id="10224" w:author="Jose Eduardo VIU" w:date="2023-04-02T00:32:00Z"/>
        </w:rPr>
      </w:pPr>
      <w:del w:id="10225" w:author="Jose Eduardo VIU" w:date="2023-04-02T00:32:00Z">
        <w:r w:rsidDel="00F217D2">
          <w:rPr>
            <w:rFonts w:ascii="Calibri" w:eastAsia="Calibri" w:hAnsi="Calibri" w:cs="Calibri"/>
          </w:rPr>
          <w:tab/>
        </w:r>
        <w:r w:rsidDel="00F217D2">
          <w:delText>SGDRegressor</w:delText>
        </w:r>
        <w:r w:rsidDel="00F217D2">
          <w:tab/>
          <w:delText>0.02</w:delText>
        </w:r>
      </w:del>
    </w:p>
    <w:p w14:paraId="7F84D925" w14:textId="70DFA157" w:rsidR="00CB7E31" w:rsidDel="00F217D2" w:rsidRDefault="00000000">
      <w:pPr>
        <w:tabs>
          <w:tab w:val="center" w:pos="1033"/>
          <w:tab w:val="center" w:pos="5100"/>
        </w:tabs>
        <w:rPr>
          <w:del w:id="10226" w:author="Jose Eduardo VIU" w:date="2023-04-02T00:32:00Z"/>
        </w:rPr>
      </w:pPr>
      <w:del w:id="10227" w:author="Jose Eduardo VIU" w:date="2023-04-02T00:32:00Z">
        <w:r w:rsidDel="00F217D2">
          <w:rPr>
            <w:rFonts w:ascii="Calibri" w:eastAsia="Calibri" w:hAnsi="Calibri" w:cs="Calibri"/>
          </w:rPr>
          <w:tab/>
        </w:r>
        <w:r w:rsidDel="00F217D2">
          <w:delText>RidgeCV</w:delText>
        </w:r>
        <w:r w:rsidDel="00F217D2">
          <w:tab/>
          <w:delText>0.02</w:delText>
        </w:r>
      </w:del>
    </w:p>
    <w:p w14:paraId="268B6704" w14:textId="48FEFC72" w:rsidR="00CB7E31" w:rsidDel="00F217D2" w:rsidRDefault="00000000">
      <w:pPr>
        <w:tabs>
          <w:tab w:val="center" w:pos="919"/>
          <w:tab w:val="center" w:pos="5100"/>
        </w:tabs>
        <w:rPr>
          <w:del w:id="10228" w:author="Jose Eduardo VIU" w:date="2023-04-02T00:32:00Z"/>
        </w:rPr>
      </w:pPr>
      <w:del w:id="10229" w:author="Jose Eduardo VIU" w:date="2023-04-02T00:32:00Z">
        <w:r w:rsidDel="00F217D2">
          <w:rPr>
            <w:rFonts w:ascii="Calibri" w:eastAsia="Calibri" w:hAnsi="Calibri" w:cs="Calibri"/>
          </w:rPr>
          <w:tab/>
        </w:r>
        <w:r w:rsidDel="00F217D2">
          <w:delText>Ridge</w:delText>
        </w:r>
        <w:r w:rsidDel="00F217D2">
          <w:tab/>
          <w:delText>0.01</w:delText>
        </w:r>
      </w:del>
    </w:p>
    <w:p w14:paraId="4CFBC09F" w14:textId="704307CE" w:rsidR="00CB7E31" w:rsidDel="00F217D2" w:rsidRDefault="00000000">
      <w:pPr>
        <w:tabs>
          <w:tab w:val="center" w:pos="862"/>
          <w:tab w:val="center" w:pos="5100"/>
        </w:tabs>
        <w:rPr>
          <w:del w:id="10230" w:author="Jose Eduardo VIU" w:date="2023-04-02T00:32:00Z"/>
        </w:rPr>
      </w:pPr>
      <w:del w:id="10231" w:author="Jose Eduardo VIU" w:date="2023-04-02T00:32:00Z">
        <w:r w:rsidDel="00F217D2">
          <w:rPr>
            <w:rFonts w:ascii="Calibri" w:eastAsia="Calibri" w:hAnsi="Calibri" w:cs="Calibri"/>
          </w:rPr>
          <w:tab/>
        </w:r>
        <w:r w:rsidDel="00F217D2">
          <w:delText>Lars</w:delText>
        </w:r>
        <w:r w:rsidDel="00F217D2">
          <w:tab/>
          <w:delText>0.03</w:delText>
        </w:r>
      </w:del>
    </w:p>
    <w:p w14:paraId="71196821" w14:textId="423084F8" w:rsidR="00CB7E31" w:rsidDel="00F217D2" w:rsidRDefault="00000000">
      <w:pPr>
        <w:tabs>
          <w:tab w:val="center" w:pos="1377"/>
          <w:tab w:val="center" w:pos="5100"/>
        </w:tabs>
        <w:rPr>
          <w:del w:id="10232" w:author="Jose Eduardo VIU" w:date="2023-04-02T00:32:00Z"/>
        </w:rPr>
      </w:pPr>
      <w:del w:id="10233" w:author="Jose Eduardo VIU" w:date="2023-04-02T00:32:00Z">
        <w:r w:rsidDel="00F217D2">
          <w:rPr>
            <w:rFonts w:ascii="Calibri" w:eastAsia="Calibri" w:hAnsi="Calibri" w:cs="Calibri"/>
          </w:rPr>
          <w:tab/>
        </w:r>
        <w:r w:rsidDel="00F217D2">
          <w:delText>BayesianRidge</w:delText>
        </w:r>
        <w:r w:rsidDel="00F217D2">
          <w:tab/>
          <w:delText>0.05</w:delText>
        </w:r>
      </w:del>
    </w:p>
    <w:p w14:paraId="76BCA80E" w14:textId="2572DB60" w:rsidR="00CB7E31" w:rsidDel="00F217D2" w:rsidRDefault="00000000">
      <w:pPr>
        <w:tabs>
          <w:tab w:val="center" w:pos="1549"/>
          <w:tab w:val="center" w:pos="5100"/>
        </w:tabs>
        <w:rPr>
          <w:del w:id="10234" w:author="Jose Eduardo VIU" w:date="2023-04-02T00:32:00Z"/>
        </w:rPr>
      </w:pPr>
      <w:del w:id="10235" w:author="Jose Eduardo VIU" w:date="2023-04-02T00:32:00Z">
        <w:r w:rsidDel="00F217D2">
          <w:rPr>
            <w:rFonts w:ascii="Calibri" w:eastAsia="Calibri" w:hAnsi="Calibri" w:cs="Calibri"/>
          </w:rPr>
          <w:tab/>
        </w:r>
        <w:r w:rsidDel="00F217D2">
          <w:delText>LinearRegression</w:delText>
        </w:r>
        <w:r w:rsidDel="00F217D2">
          <w:tab/>
          <w:delText>0.07</w:delText>
        </w:r>
      </w:del>
    </w:p>
    <w:p w14:paraId="3E881AD8" w14:textId="6FBAA9B9" w:rsidR="00CB7E31" w:rsidDel="00F217D2" w:rsidRDefault="00000000">
      <w:pPr>
        <w:tabs>
          <w:tab w:val="center" w:pos="2122"/>
          <w:tab w:val="center" w:pos="5100"/>
        </w:tabs>
        <w:rPr>
          <w:del w:id="10236" w:author="Jose Eduardo VIU" w:date="2023-04-02T00:32:00Z"/>
        </w:rPr>
      </w:pPr>
      <w:del w:id="10237" w:author="Jose Eduardo VIU" w:date="2023-04-02T00:32:00Z">
        <w:r w:rsidDel="00F217D2">
          <w:rPr>
            <w:rFonts w:ascii="Calibri" w:eastAsia="Calibri" w:hAnsi="Calibri" w:cs="Calibri"/>
          </w:rPr>
          <w:tab/>
        </w:r>
        <w:r w:rsidDel="00F217D2">
          <w:delText>TransformedTargetRegressor</w:delText>
        </w:r>
        <w:r w:rsidDel="00F217D2">
          <w:tab/>
          <w:delText>0.02</w:delText>
        </w:r>
      </w:del>
    </w:p>
    <w:p w14:paraId="067AB0C1" w14:textId="0BFEC8FC" w:rsidR="00CB7E31" w:rsidDel="00F217D2" w:rsidRDefault="00000000">
      <w:pPr>
        <w:tabs>
          <w:tab w:val="center" w:pos="1320"/>
          <w:tab w:val="center" w:pos="5100"/>
        </w:tabs>
        <w:rPr>
          <w:del w:id="10238" w:author="Jose Eduardo VIU" w:date="2023-04-02T00:32:00Z"/>
        </w:rPr>
      </w:pPr>
      <w:del w:id="10239" w:author="Jose Eduardo VIU" w:date="2023-04-02T00:32:00Z">
        <w:r w:rsidDel="00F217D2">
          <w:rPr>
            <w:rFonts w:ascii="Calibri" w:eastAsia="Calibri" w:hAnsi="Calibri" w:cs="Calibri"/>
          </w:rPr>
          <w:tab/>
        </w:r>
        <w:r w:rsidDel="00F217D2">
          <w:delText>MLPRegressor</w:delText>
        </w:r>
        <w:r w:rsidDel="00F217D2">
          <w:tab/>
          <w:delText>2.31</w:delText>
        </w:r>
      </w:del>
    </w:p>
    <w:p w14:paraId="2BDB9F40" w14:textId="73CA339F" w:rsidR="00CB7E31" w:rsidDel="00F217D2" w:rsidRDefault="00000000">
      <w:pPr>
        <w:tabs>
          <w:tab w:val="center" w:pos="2179"/>
          <w:tab w:val="center" w:pos="5100"/>
        </w:tabs>
        <w:rPr>
          <w:del w:id="10240" w:author="Jose Eduardo VIU" w:date="2023-04-02T00:32:00Z"/>
        </w:rPr>
      </w:pPr>
      <w:del w:id="10241" w:author="Jose Eduardo VIU" w:date="2023-04-02T00:32:00Z">
        <w:r w:rsidDel="00F217D2">
          <w:rPr>
            <w:rFonts w:ascii="Calibri" w:eastAsia="Calibri" w:hAnsi="Calibri" w:cs="Calibri"/>
          </w:rPr>
          <w:tab/>
        </w:r>
        <w:r w:rsidDel="00F217D2">
          <w:delText>OrthogonalMatchingPursuitCV</w:delText>
        </w:r>
        <w:r w:rsidDel="00F217D2">
          <w:tab/>
          <w:delText>0.02</w:delText>
        </w:r>
      </w:del>
    </w:p>
    <w:p w14:paraId="23792A80" w14:textId="00DAB7A8" w:rsidR="00CB7E31" w:rsidDel="00F217D2" w:rsidRDefault="00000000">
      <w:pPr>
        <w:tabs>
          <w:tab w:val="center" w:pos="1434"/>
          <w:tab w:val="center" w:pos="5100"/>
        </w:tabs>
        <w:rPr>
          <w:del w:id="10242" w:author="Jose Eduardo VIU" w:date="2023-04-02T00:32:00Z"/>
        </w:rPr>
      </w:pPr>
      <w:del w:id="10243" w:author="Jose Eduardo VIU" w:date="2023-04-02T00:32:00Z">
        <w:r w:rsidDel="00F217D2">
          <w:rPr>
            <w:rFonts w:ascii="Calibri" w:eastAsia="Calibri" w:hAnsi="Calibri" w:cs="Calibri"/>
          </w:rPr>
          <w:tab/>
        </w:r>
        <w:r w:rsidDel="00F217D2">
          <w:delText>HuberRegressor</w:delText>
        </w:r>
        <w:r w:rsidDel="00F217D2">
          <w:tab/>
          <w:delText>0.30</w:delText>
        </w:r>
      </w:del>
    </w:p>
    <w:p w14:paraId="7A603894" w14:textId="7BE892F1" w:rsidR="00CB7E31" w:rsidDel="00F217D2" w:rsidRDefault="00000000">
      <w:pPr>
        <w:tabs>
          <w:tab w:val="center" w:pos="1663"/>
          <w:tab w:val="center" w:pos="5100"/>
        </w:tabs>
        <w:rPr>
          <w:del w:id="10244" w:author="Jose Eduardo VIU" w:date="2023-04-02T00:32:00Z"/>
        </w:rPr>
      </w:pPr>
      <w:del w:id="10245" w:author="Jose Eduardo VIU" w:date="2023-04-02T00:32:00Z">
        <w:r w:rsidDel="00F217D2">
          <w:rPr>
            <w:rFonts w:ascii="Calibri" w:eastAsia="Calibri" w:hAnsi="Calibri" w:cs="Calibri"/>
          </w:rPr>
          <w:tab/>
        </w:r>
        <w:r w:rsidDel="00F217D2">
          <w:delText>ExtraTreeRegressor</w:delText>
        </w:r>
        <w:r w:rsidDel="00F217D2">
          <w:tab/>
          <w:delText>0.04</w:delText>
        </w:r>
      </w:del>
    </w:p>
    <w:p w14:paraId="58677BED" w14:textId="7DDCBE95" w:rsidR="00CB7E31" w:rsidDel="00F217D2" w:rsidRDefault="00000000">
      <w:pPr>
        <w:tabs>
          <w:tab w:val="center" w:pos="1148"/>
          <w:tab w:val="center" w:pos="5100"/>
        </w:tabs>
        <w:rPr>
          <w:del w:id="10246" w:author="Jose Eduardo VIU" w:date="2023-04-02T00:32:00Z"/>
        </w:rPr>
      </w:pPr>
      <w:del w:id="10247" w:author="Jose Eduardo VIU" w:date="2023-04-02T00:32:00Z">
        <w:r w:rsidDel="00F217D2">
          <w:rPr>
            <w:rFonts w:ascii="Calibri" w:eastAsia="Calibri" w:hAnsi="Calibri" w:cs="Calibri"/>
          </w:rPr>
          <w:tab/>
        </w:r>
        <w:r w:rsidDel="00F217D2">
          <w:delText>LinearSVR</w:delText>
        </w:r>
        <w:r w:rsidDel="00F217D2">
          <w:tab/>
          <w:delText>0.58</w:delText>
        </w:r>
      </w:del>
    </w:p>
    <w:p w14:paraId="150A1E2C" w14:textId="1558E502" w:rsidR="00CB7E31" w:rsidDel="00F217D2" w:rsidRDefault="00000000">
      <w:pPr>
        <w:tabs>
          <w:tab w:val="center" w:pos="1835"/>
          <w:tab w:val="center" w:pos="5100"/>
        </w:tabs>
        <w:rPr>
          <w:del w:id="10248" w:author="Jose Eduardo VIU" w:date="2023-04-02T00:32:00Z"/>
        </w:rPr>
      </w:pPr>
      <w:del w:id="10249" w:author="Jose Eduardo VIU" w:date="2023-04-02T00:32:00Z">
        <w:r w:rsidDel="00F217D2">
          <w:rPr>
            <w:rFonts w:ascii="Calibri" w:eastAsia="Calibri" w:hAnsi="Calibri" w:cs="Calibri"/>
          </w:rPr>
          <w:tab/>
        </w:r>
        <w:r w:rsidDel="00F217D2">
          <w:delText>DecisionTreeRegressor</w:delText>
        </w:r>
        <w:r w:rsidDel="00F217D2">
          <w:tab/>
          <w:delText>0.10</w:delText>
        </w:r>
      </w:del>
    </w:p>
    <w:p w14:paraId="4034471D" w14:textId="750B0256" w:rsidR="00CB7E31" w:rsidDel="00F217D2" w:rsidRDefault="00000000">
      <w:pPr>
        <w:tabs>
          <w:tab w:val="center" w:pos="1434"/>
          <w:tab w:val="center" w:pos="5100"/>
        </w:tabs>
        <w:rPr>
          <w:del w:id="10250" w:author="Jose Eduardo VIU" w:date="2023-04-02T00:32:00Z"/>
        </w:rPr>
      </w:pPr>
      <w:del w:id="10251" w:author="Jose Eduardo VIU" w:date="2023-04-02T00:32:00Z">
        <w:r w:rsidDel="00F217D2">
          <w:rPr>
            <w:rFonts w:ascii="Calibri" w:eastAsia="Calibri" w:hAnsi="Calibri" w:cs="Calibri"/>
          </w:rPr>
          <w:tab/>
        </w:r>
        <w:r w:rsidDel="00F217D2">
          <w:delText>GammaRegressor</w:delText>
        </w:r>
        <w:r w:rsidDel="00F217D2">
          <w:tab/>
          <w:delText>0.16</w:delText>
        </w:r>
      </w:del>
    </w:p>
    <w:p w14:paraId="3099082A" w14:textId="4ADF0E74" w:rsidR="00CB7E31" w:rsidDel="00F217D2" w:rsidRDefault="00000000">
      <w:pPr>
        <w:tabs>
          <w:tab w:val="center" w:pos="1549"/>
          <w:tab w:val="center" w:pos="5100"/>
        </w:tabs>
        <w:rPr>
          <w:del w:id="10252" w:author="Jose Eduardo VIU" w:date="2023-04-02T00:32:00Z"/>
        </w:rPr>
      </w:pPr>
      <w:del w:id="10253" w:author="Jose Eduardo VIU" w:date="2023-04-02T00:32:00Z">
        <w:r w:rsidDel="00F217D2">
          <w:rPr>
            <w:rFonts w:ascii="Calibri" w:eastAsia="Calibri" w:hAnsi="Calibri" w:cs="Calibri"/>
          </w:rPr>
          <w:tab/>
        </w:r>
        <w:r w:rsidDel="00F217D2">
          <w:delText>TweedieRegressor</w:delText>
        </w:r>
        <w:r w:rsidDel="00F217D2">
          <w:tab/>
          <w:delText>0.03</w:delText>
        </w:r>
      </w:del>
    </w:p>
    <w:p w14:paraId="79DB0AEC" w14:textId="3E414A49" w:rsidR="00CB7E31" w:rsidDel="00F217D2" w:rsidRDefault="00000000">
      <w:pPr>
        <w:tabs>
          <w:tab w:val="center" w:pos="2064"/>
          <w:tab w:val="center" w:pos="5100"/>
        </w:tabs>
        <w:rPr>
          <w:del w:id="10254" w:author="Jose Eduardo VIU" w:date="2023-04-02T00:32:00Z"/>
        </w:rPr>
      </w:pPr>
      <w:del w:id="10255" w:author="Jose Eduardo VIU" w:date="2023-04-02T00:32:00Z">
        <w:r w:rsidDel="00F217D2">
          <w:rPr>
            <w:rFonts w:ascii="Calibri" w:eastAsia="Calibri" w:hAnsi="Calibri" w:cs="Calibri"/>
          </w:rPr>
          <w:tab/>
        </w:r>
        <w:r w:rsidDel="00F217D2">
          <w:delText>OrthogonalMatchingPursuit</w:delText>
        </w:r>
        <w:r w:rsidDel="00F217D2">
          <w:tab/>
          <w:delText>0.01</w:delText>
        </w:r>
      </w:del>
    </w:p>
    <w:p w14:paraId="633EED81" w14:textId="62DB91C7" w:rsidR="00CB7E31" w:rsidDel="00F217D2" w:rsidRDefault="00000000">
      <w:pPr>
        <w:tabs>
          <w:tab w:val="center" w:pos="1434"/>
          <w:tab w:val="center" w:pos="5100"/>
        </w:tabs>
        <w:rPr>
          <w:del w:id="10256" w:author="Jose Eduardo VIU" w:date="2023-04-02T00:32:00Z"/>
        </w:rPr>
      </w:pPr>
      <w:del w:id="10257" w:author="Jose Eduardo VIU" w:date="2023-04-02T00:32:00Z">
        <w:r w:rsidDel="00F217D2">
          <w:rPr>
            <w:rFonts w:ascii="Calibri" w:eastAsia="Calibri" w:hAnsi="Calibri" w:cs="Calibri"/>
          </w:rPr>
          <w:tab/>
        </w:r>
        <w:r w:rsidDel="00F217D2">
          <w:delText>DummyRegressor</w:delText>
        </w:r>
        <w:r w:rsidDel="00F217D2">
          <w:tab/>
          <w:delText>0.02</w:delText>
        </w:r>
      </w:del>
    </w:p>
    <w:p w14:paraId="002A4BC1" w14:textId="23A824E3" w:rsidR="00CB7E31" w:rsidDel="00F217D2" w:rsidRDefault="00000000">
      <w:pPr>
        <w:tabs>
          <w:tab w:val="center" w:pos="1148"/>
          <w:tab w:val="center" w:pos="5100"/>
        </w:tabs>
        <w:rPr>
          <w:del w:id="10258" w:author="Jose Eduardo VIU" w:date="2023-04-02T00:32:00Z"/>
        </w:rPr>
      </w:pPr>
      <w:del w:id="10259" w:author="Jose Eduardo VIU" w:date="2023-04-02T00:32:00Z">
        <w:r w:rsidDel="00F217D2">
          <w:rPr>
            <w:rFonts w:ascii="Calibri" w:eastAsia="Calibri" w:hAnsi="Calibri" w:cs="Calibri"/>
          </w:rPr>
          <w:tab/>
        </w:r>
        <w:r w:rsidDel="00F217D2">
          <w:delText>LassoLars</w:delText>
        </w:r>
        <w:r w:rsidDel="00F217D2">
          <w:tab/>
          <w:delText>0.07</w:delText>
        </w:r>
      </w:del>
    </w:p>
    <w:p w14:paraId="71A8CF13" w14:textId="1269089F" w:rsidR="00CB7E31" w:rsidDel="00F217D2" w:rsidRDefault="00000000">
      <w:pPr>
        <w:tabs>
          <w:tab w:val="center" w:pos="1205"/>
          <w:tab w:val="center" w:pos="5100"/>
        </w:tabs>
        <w:rPr>
          <w:del w:id="10260" w:author="Jose Eduardo VIU" w:date="2023-04-02T00:32:00Z"/>
        </w:rPr>
      </w:pPr>
      <w:del w:id="10261" w:author="Jose Eduardo VIU" w:date="2023-04-02T00:32:00Z">
        <w:r w:rsidDel="00F217D2">
          <w:rPr>
            <w:rFonts w:ascii="Calibri" w:eastAsia="Calibri" w:hAnsi="Calibri" w:cs="Calibri"/>
          </w:rPr>
          <w:tab/>
        </w:r>
        <w:r w:rsidDel="00F217D2">
          <w:delText>ElasticNet</w:delText>
        </w:r>
        <w:r w:rsidDel="00F217D2">
          <w:tab/>
          <w:delText>0.02</w:delText>
        </w:r>
      </w:del>
    </w:p>
    <w:p w14:paraId="741D134C" w14:textId="0C1C304C" w:rsidR="00CB7E31" w:rsidDel="00F217D2" w:rsidRDefault="00000000">
      <w:pPr>
        <w:tabs>
          <w:tab w:val="center" w:pos="919"/>
          <w:tab w:val="center" w:pos="5100"/>
        </w:tabs>
        <w:rPr>
          <w:del w:id="10262" w:author="Jose Eduardo VIU" w:date="2023-04-02T00:32:00Z"/>
        </w:rPr>
      </w:pPr>
      <w:del w:id="10263" w:author="Jose Eduardo VIU" w:date="2023-04-02T00:32:00Z">
        <w:r w:rsidDel="00F217D2">
          <w:rPr>
            <w:rFonts w:ascii="Calibri" w:eastAsia="Calibri" w:hAnsi="Calibri" w:cs="Calibri"/>
          </w:rPr>
          <w:tab/>
        </w:r>
        <w:r w:rsidDel="00F217D2">
          <w:delText>Lasso</w:delText>
        </w:r>
        <w:r w:rsidDel="00F217D2">
          <w:tab/>
          <w:delText>0.03</w:delText>
        </w:r>
      </w:del>
    </w:p>
    <w:p w14:paraId="1A7A3B87" w14:textId="5BFC9FC3" w:rsidR="00CB7E31" w:rsidDel="00F217D2" w:rsidRDefault="00000000">
      <w:pPr>
        <w:tabs>
          <w:tab w:val="center" w:pos="2007"/>
          <w:tab w:val="center" w:pos="5100"/>
        </w:tabs>
        <w:rPr>
          <w:del w:id="10264" w:author="Jose Eduardo VIU" w:date="2023-04-02T00:32:00Z"/>
        </w:rPr>
      </w:pPr>
      <w:del w:id="10265" w:author="Jose Eduardo VIU" w:date="2023-04-02T00:32:00Z">
        <w:r w:rsidDel="00F217D2">
          <w:rPr>
            <w:rFonts w:ascii="Calibri" w:eastAsia="Calibri" w:hAnsi="Calibri" w:cs="Calibri"/>
          </w:rPr>
          <w:tab/>
        </w:r>
        <w:r w:rsidDel="00F217D2">
          <w:delText>GaussianProcessRegressor</w:delText>
        </w:r>
        <w:r w:rsidDel="00F217D2">
          <w:tab/>
          <w:delText>8.99</w:delText>
        </w:r>
      </w:del>
    </w:p>
    <w:p w14:paraId="5E4A79B1" w14:textId="67D5BA7E" w:rsidR="00CB7E31" w:rsidDel="00F217D2" w:rsidRDefault="00000000">
      <w:pPr>
        <w:tabs>
          <w:tab w:val="center" w:pos="1263"/>
          <w:tab w:val="center" w:pos="5100"/>
        </w:tabs>
        <w:rPr>
          <w:del w:id="10266" w:author="Jose Eduardo VIU" w:date="2023-04-02T00:32:00Z"/>
        </w:rPr>
      </w:pPr>
      <w:del w:id="10267" w:author="Jose Eduardo VIU" w:date="2023-04-02T00:32:00Z">
        <w:r w:rsidDel="00F217D2">
          <w:rPr>
            <w:rFonts w:ascii="Calibri" w:eastAsia="Calibri" w:hAnsi="Calibri" w:cs="Calibri"/>
          </w:rPr>
          <w:tab/>
        </w:r>
        <w:r w:rsidDel="00F217D2">
          <w:delText>KernelRidge</w:delText>
        </w:r>
        <w:r w:rsidDel="00F217D2">
          <w:tab/>
          <w:delText>2.86</w:delText>
        </w:r>
      </w:del>
    </w:p>
    <w:p w14:paraId="6A2B585C" w14:textId="5448031D" w:rsidR="00CB7E31" w:rsidDel="00F217D2" w:rsidRDefault="00000000">
      <w:pPr>
        <w:tabs>
          <w:tab w:val="center" w:pos="1492"/>
          <w:tab w:val="center" w:pos="5100"/>
        </w:tabs>
        <w:rPr>
          <w:del w:id="10268" w:author="Jose Eduardo VIU" w:date="2023-04-02T00:32:00Z"/>
        </w:rPr>
      </w:pPr>
      <w:del w:id="10269" w:author="Jose Eduardo VIU" w:date="2023-04-02T00:32:00Z">
        <w:r w:rsidDel="00F217D2">
          <w:rPr>
            <w:rFonts w:ascii="Calibri" w:eastAsia="Calibri" w:hAnsi="Calibri" w:cs="Calibri"/>
          </w:rPr>
          <w:tab/>
        </w:r>
        <w:r w:rsidDel="00F217D2">
          <w:delText>RANSACRegressor</w:delText>
        </w:r>
        <w:r w:rsidDel="00F217D2">
          <w:tab/>
          <w:delText>0.18</w:delText>
        </w:r>
      </w:del>
    </w:p>
    <w:p w14:paraId="1BE9B231" w14:textId="1EA2C10F" w:rsidR="00CB7E31" w:rsidDel="00023747" w:rsidRDefault="00000000">
      <w:pPr>
        <w:rPr>
          <w:del w:id="10270" w:author="Jose Eduardo VIU" w:date="2023-04-02T00:42:00Z"/>
          <w:rFonts w:eastAsiaTheme="majorEastAsia"/>
          <w:color w:val="000000" w:themeColor="text1"/>
          <w:sz w:val="44"/>
          <w:szCs w:val="36"/>
          <w:lang w:eastAsia="es-ES"/>
        </w:rPr>
      </w:pPr>
      <w:del w:id="10271" w:author="Jose Eduardo VIU" w:date="2023-04-02T00:42:00Z">
        <w:r w:rsidDel="00023747">
          <w:br w:type="page"/>
        </w:r>
      </w:del>
    </w:p>
    <w:p w14:paraId="6F65C36F" w14:textId="2AAA9230" w:rsidR="00CB7E31" w:rsidDel="00023747" w:rsidRDefault="00000000" w:rsidP="00023747">
      <w:pPr>
        <w:pStyle w:val="Ttulo1"/>
        <w:numPr>
          <w:ilvl w:val="0"/>
          <w:numId w:val="0"/>
        </w:numPr>
        <w:spacing w:before="0" w:after="200"/>
        <w:ind w:left="360"/>
        <w:rPr>
          <w:del w:id="10272" w:author="Jose Eduardo VIU" w:date="2023-04-02T00:42:00Z"/>
          <w:lang w:eastAsia="es-ES"/>
        </w:rPr>
      </w:pPr>
      <w:del w:id="10273" w:author="Jose Eduardo VIU" w:date="2023-04-02T00:42:00Z">
        <w:r w:rsidDel="00023747">
          <w:rPr>
            <w:lang w:eastAsia="es-ES"/>
          </w:rPr>
          <w:delText>Anexos I</w:delText>
        </w:r>
      </w:del>
    </w:p>
    <w:p w14:paraId="2E077E06" w14:textId="6CB712A7" w:rsidR="00CB7E31" w:rsidDel="00023747" w:rsidRDefault="00CB7E31">
      <w:pPr>
        <w:keepNext/>
        <w:keepLines/>
        <w:ind w:left="360"/>
        <w:outlineLvl w:val="0"/>
        <w:rPr>
          <w:del w:id="10274" w:author="Jose Eduardo VIU" w:date="2023-04-02T00:42:00Z"/>
          <w:lang w:eastAsia="es-ES"/>
        </w:rPr>
        <w:pPrChange w:id="10275" w:author="Jose Eduardo VIU" w:date="2023-04-02T00:42:00Z">
          <w:pPr/>
        </w:pPrChange>
      </w:pPr>
    </w:p>
    <w:p w14:paraId="707A7A07" w14:textId="687906C2" w:rsidR="00CB7E31" w:rsidDel="00023747" w:rsidRDefault="00000000">
      <w:pPr>
        <w:keepNext/>
        <w:keepLines/>
        <w:shd w:val="clear" w:color="auto" w:fill="E5B8B7" w:themeFill="accent2" w:themeFillTint="66"/>
        <w:ind w:left="360"/>
        <w:outlineLvl w:val="0"/>
        <w:rPr>
          <w:del w:id="10276" w:author="Jose Eduardo VIU" w:date="2023-04-02T00:42:00Z"/>
          <w:i/>
        </w:rPr>
        <w:pPrChange w:id="10277" w:author="Jose Eduardo VIU" w:date="2023-04-02T00:42:00Z">
          <w:pPr>
            <w:shd w:val="clear" w:color="auto" w:fill="E5B8B7" w:themeFill="accent2" w:themeFillTint="66"/>
          </w:pPr>
        </w:pPrChange>
      </w:pPr>
      <w:del w:id="10278" w:author="Jose Eduardo VIU" w:date="2023-04-02T00:42:00Z">
        <w:r w:rsidDel="00023747">
          <w:rPr>
            <w:i/>
          </w:rPr>
          <w:delText>¡¡¡Por implementar!!! (quitar)</w:delText>
        </w:r>
      </w:del>
    </w:p>
    <w:p w14:paraId="25A8542F" w14:textId="6C33634E" w:rsidR="00CB7E31" w:rsidDel="00023747" w:rsidRDefault="00000000">
      <w:pPr>
        <w:keepNext/>
        <w:keepLines/>
        <w:ind w:left="360"/>
        <w:outlineLvl w:val="0"/>
        <w:rPr>
          <w:del w:id="10279" w:author="Jose Eduardo VIU" w:date="2023-04-02T00:42:00Z"/>
          <w:lang w:eastAsia="es-ES"/>
        </w:rPr>
        <w:pPrChange w:id="10280" w:author="Jose Eduardo VIU" w:date="2023-04-02T00:42:00Z">
          <w:pPr/>
        </w:pPrChange>
      </w:pPr>
      <w:del w:id="10281" w:author="Jose Eduardo VIU" w:date="2023-04-02T00:42:00Z">
        <w:r w:rsidDel="00023747">
          <w:rPr>
            <w:lang w:eastAsia="es-ES"/>
          </w:rPr>
          <w:delText xml:space="preserve">Los anexos también contienen información adicional que se considera relevante para justificar las conclusiones del trabajo, pero, por lo general, </w:delText>
        </w:r>
        <w:r w:rsidDel="00023747">
          <w:rPr>
            <w:u w:val="single"/>
            <w:lang w:eastAsia="es-ES"/>
          </w:rPr>
          <w:delText>el autor de contenido del anexo es distinto al autor del trabajo</w:delText>
        </w:r>
        <w:r w:rsidDel="00023747">
          <w:rPr>
            <w:lang w:eastAsia="es-ES"/>
          </w:rPr>
          <w:delText>. Suele ser un documento independiente del trabajo. Pueden ser tablas de datos, imágenes, etc. Es necesario incluir las referencias de los documentos de donde procedan.</w:delText>
        </w:r>
      </w:del>
    </w:p>
    <w:p w14:paraId="45B24971" w14:textId="77777777" w:rsidR="00CB7E31" w:rsidRDefault="00CB7E31">
      <w:pPr>
        <w:keepNext/>
        <w:keepLines/>
        <w:outlineLvl w:val="0"/>
        <w:rPr>
          <w:lang w:eastAsia="es-ES"/>
        </w:rPr>
        <w:pPrChange w:id="10282" w:author="Jose Eduardo VIU" w:date="2023-04-02T00:42:00Z">
          <w:pPr>
            <w:spacing w:after="0" w:line="240" w:lineRule="auto"/>
            <w:jc w:val="left"/>
          </w:pPr>
        </w:pPrChange>
      </w:pPr>
    </w:p>
    <w:sectPr w:rsidR="00CB7E31">
      <w:pgSz w:w="11906" w:h="16838"/>
      <w:pgMar w:top="2492" w:right="1701" w:bottom="1244" w:left="1701" w:header="708" w:footer="708" w:gutter="0"/>
      <w:cols w:space="720"/>
      <w:formProt w:val="0"/>
      <w:docGrid w:linePitch="312"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09" w:author="Unknown Author" w:date="2023-03-31T09:27:00Z" w:initials="">
    <w:p w14:paraId="6DD2DFA9" w14:textId="77777777" w:rsidR="00CB7E31" w:rsidRDefault="00000000">
      <w:r>
        <w:rPr>
          <w:rFonts w:ascii="Calibri" w:hAnsi="Calibri" w:cstheme="minorBidi"/>
          <w:sz w:val="20"/>
        </w:rPr>
        <w:t>Falta resumen</w:t>
      </w:r>
    </w:p>
  </w:comment>
  <w:comment w:id="1093" w:author="Unknown Author" w:date="2023-03-31T09:29:00Z" w:initials="">
    <w:p w14:paraId="4DDB3926" w14:textId="77777777" w:rsidR="00CB7E31" w:rsidRDefault="00000000">
      <w:r>
        <w:rPr>
          <w:rFonts w:ascii="Calibri" w:hAnsi="Calibri" w:cstheme="minorBidi"/>
          <w:sz w:val="20"/>
        </w:rPr>
        <w:t>En esta introducción no hay ninguna referencia a artículos. Suele ser una sección algún dato generales o trabajos previos.</w:t>
      </w:r>
    </w:p>
  </w:comment>
  <w:comment w:id="1102" w:author="Unknown Author" w:date="2023-03-31T09:30:00Z" w:initials="">
    <w:p w14:paraId="6E2C503A" w14:textId="77777777" w:rsidR="00CB7E31" w:rsidRDefault="00000000">
      <w:r>
        <w:rPr>
          <w:rFonts w:ascii="Calibri" w:hAnsi="Calibri" w:cstheme="minorBidi"/>
          <w:sz w:val="20"/>
        </w:rPr>
        <w:t>No, el objetivo general no es una tarea.</w:t>
      </w:r>
    </w:p>
    <w:p w14:paraId="350EB0B7" w14:textId="77777777" w:rsidR="00CB7E31" w:rsidRDefault="00CB7E31"/>
    <w:p w14:paraId="0F9E28D6" w14:textId="77777777" w:rsidR="00CB7E31" w:rsidRDefault="00000000">
      <w:r>
        <w:rPr>
          <w:rFonts w:asciiTheme="minorHAnsi" w:hAnsiTheme="minorHAnsi" w:cstheme="minorBidi"/>
          <w:sz w:val="20"/>
        </w:rPr>
        <w:t>El objetivo general es decir lo que se aspira para tu empresa. Ejemplo: El objetivo es mejorar la estimación del engorde para la mejora en la previsión logística.</w:t>
      </w:r>
    </w:p>
    <w:p w14:paraId="419150BD" w14:textId="77777777" w:rsidR="00CB7E31" w:rsidRDefault="00CB7E31"/>
    <w:p w14:paraId="7ED348EF" w14:textId="77777777" w:rsidR="00CB7E31" w:rsidRDefault="00000000">
      <w:r>
        <w:rPr>
          <w:rFonts w:ascii="Calibri" w:hAnsi="Calibri" w:cstheme="minorBidi"/>
          <w:sz w:val="20"/>
        </w:rPr>
        <w:t>Luego en objetivos generales puedes comentar lo del modelo de regresión.</w:t>
      </w:r>
    </w:p>
    <w:p w14:paraId="0AA1F6B5" w14:textId="77777777" w:rsidR="00CB7E31" w:rsidRDefault="00CB7E31"/>
    <w:p w14:paraId="0282373A" w14:textId="77777777" w:rsidR="00CB7E31" w:rsidRDefault="00000000">
      <w:r>
        <w:rPr>
          <w:rFonts w:asciiTheme="minorHAnsi" w:hAnsiTheme="minorHAnsi" w:cstheme="minorBidi"/>
          <w:sz w:val="20"/>
        </w:rPr>
        <w:t>Para más info, revisar seminario José Ángel Olivas.</w:t>
      </w:r>
    </w:p>
  </w:comment>
  <w:comment w:id="1123" w:author="Unknown Author" w:date="2023-03-31T09:33:00Z" w:initials="">
    <w:p w14:paraId="588D6BC2" w14:textId="77777777" w:rsidR="00CB7E31" w:rsidRDefault="00000000">
      <w:r>
        <w:rPr>
          <w:rFonts w:ascii="Calibri" w:hAnsi="Calibri" w:cstheme="minorBidi"/>
          <w:sz w:val="20"/>
        </w:rPr>
        <w:t>No pongas saltos de página entre párrafos, con los estilos se define el espacio, y este es mucho.</w:t>
      </w:r>
    </w:p>
  </w:comment>
  <w:comment w:id="1128" w:author="Unknown Author" w:date="2023-03-31T09:37:00Z" w:initials="">
    <w:p w14:paraId="446BDA74" w14:textId="77777777" w:rsidR="00CB7E31" w:rsidRDefault="00000000">
      <w:r>
        <w:rPr>
          <w:rFonts w:ascii="Calibri" w:hAnsi="Calibri" w:cstheme="minorBidi"/>
          <w:sz w:val="20"/>
        </w:rPr>
        <w:t>Creo que esta es la incógnita, cuándo?</w:t>
      </w:r>
    </w:p>
  </w:comment>
  <w:comment w:id="1131" w:author="Unknown Author" w:date="2023-03-31T09:38:00Z" w:initials="">
    <w:p w14:paraId="78A870F9" w14:textId="77777777" w:rsidR="00CB7E31" w:rsidRDefault="00000000">
      <w:r>
        <w:rPr>
          <w:rFonts w:ascii="Calibri" w:hAnsi="Calibri" w:cstheme="minorBidi"/>
          <w:sz w:val="20"/>
        </w:rPr>
        <w:t>Los valores de qué? Te falta algo de investigación sobre cómo se enfoca el problema, ¿en el cálculo de los días? ¿en el cálculo del GMD? Seguro que hay papers al respecto.</w:t>
      </w:r>
    </w:p>
    <w:p w14:paraId="710302AE" w14:textId="77777777" w:rsidR="00CB7E31" w:rsidRDefault="00CB7E31"/>
    <w:p w14:paraId="1B8AC1BA" w14:textId="77777777" w:rsidR="00CB7E31" w:rsidRDefault="00000000">
      <w:r>
        <w:rPr>
          <w:rFonts w:asciiTheme="minorHAnsi" w:hAnsiTheme="minorHAnsi" w:cstheme="minorBidi"/>
          <w:sz w:val="20"/>
        </w:rPr>
        <w:t>https://www.sciencedirect.com/science/article/pii/S0168169921001034</w:t>
      </w:r>
    </w:p>
  </w:comment>
  <w:comment w:id="1159" w:author="Unknown Author" w:date="2023-03-31T09:44:00Z" w:initials="">
    <w:p w14:paraId="3536C16E" w14:textId="77777777" w:rsidR="00CB7E31" w:rsidRDefault="00000000">
      <w:r>
        <w:rPr>
          <w:rFonts w:ascii="Calibri" w:hAnsi="Calibri" w:cstheme="minorBidi"/>
          <w:sz w:val="20"/>
        </w:rPr>
        <w:t>Debes poner la fuente</w:t>
      </w:r>
    </w:p>
  </w:comment>
  <w:comment w:id="1164" w:author="Unknown Author" w:date="2023-03-31T09:44:00Z" w:initials="">
    <w:p w14:paraId="10A77008" w14:textId="77777777" w:rsidR="00CB7E31" w:rsidRDefault="00000000">
      <w:r>
        <w:rPr>
          <w:rFonts w:ascii="Calibri" w:hAnsi="Calibri" w:cstheme="minorBidi"/>
          <w:sz w:val="20"/>
        </w:rPr>
        <w:t>Todas las imágenes deben estar referenciadas y comentadas en el texto.</w:t>
      </w:r>
    </w:p>
  </w:comment>
  <w:comment w:id="1208" w:author="Unknown Author" w:date="2023-03-31T09:47:00Z" w:initials="">
    <w:p w14:paraId="028198EF" w14:textId="77777777" w:rsidR="00CB7E31" w:rsidRDefault="00000000">
      <w:r>
        <w:rPr>
          <w:rFonts w:ascii="Calibri" w:hAnsi="Calibri" w:cstheme="minorBidi"/>
          <w:sz w:val="20"/>
        </w:rPr>
        <w:t>Este cálculo te sirve de base para evaluar lo que hagas. Lo podrías replicar.</w:t>
      </w:r>
    </w:p>
  </w:comment>
  <w:comment w:id="1209" w:author="CAMARA GOMEZ, JOSE EDUARDO" w:date="2023-04-04T12:35:00Z" w:initials="CGJE">
    <w:p w14:paraId="64391BF7" w14:textId="77777777" w:rsidR="00A91467" w:rsidRDefault="00A91467" w:rsidP="00FA1EE3">
      <w:pPr>
        <w:pStyle w:val="Textocomentario"/>
        <w:jc w:val="left"/>
      </w:pPr>
      <w:r>
        <w:rPr>
          <w:rStyle w:val="Refdecomentario"/>
        </w:rPr>
        <w:annotationRef/>
      </w:r>
      <w:r>
        <w:t>Sí, puedo usarlo para contrastar los resultados obtenidos por el modelos seleccionado, y así ver el antes y el después y si hemos mejorado</w:t>
      </w:r>
    </w:p>
  </w:comment>
  <w:comment w:id="1219" w:author="Unknown Author" w:date="2023-03-31T09:50:00Z" w:initials="">
    <w:p w14:paraId="40D4BAE0" w14:textId="3D350950" w:rsidR="00CB7E31" w:rsidRDefault="00000000">
      <w:r>
        <w:rPr>
          <w:rFonts w:ascii="Calibri" w:hAnsi="Calibri" w:cstheme="minorBidi"/>
          <w:sz w:val="20"/>
        </w:rPr>
        <w:t>Aquí puedes hablar de cómo se puede optimizar procesos con un proyecto de ciencia de datos en este sector. Brevemente, pero que se note que has sacado la propuesta y la estás liderando.</w:t>
      </w:r>
    </w:p>
  </w:comment>
  <w:comment w:id="1448" w:author="Unknown Author" w:date="2023-03-31T09:52:00Z" w:initials="">
    <w:p w14:paraId="3C120A1B" w14:textId="77777777" w:rsidR="00CB7E31" w:rsidRDefault="00000000">
      <w:r>
        <w:rPr>
          <w:rFonts w:ascii="Calibri" w:hAnsi="Calibri" w:cstheme="minorBidi"/>
          <w:sz w:val="20"/>
        </w:rPr>
        <w:t>Cuidado, aquí hay un cambio de estilo de texto</w:t>
      </w:r>
    </w:p>
  </w:comment>
  <w:comment w:id="1705" w:author="Unknown Author" w:date="2023-03-31T09:55:00Z" w:initials="">
    <w:p w14:paraId="1B1A796A" w14:textId="77777777" w:rsidR="00CB7E31" w:rsidRDefault="00000000">
      <w:r>
        <w:rPr>
          <w:rFonts w:ascii="Calibri" w:hAnsi="Calibri" w:cstheme="minorBidi"/>
          <w:sz w:val="20"/>
        </w:rPr>
        <w:t>No pongas estos espacios en blanco.</w:t>
      </w:r>
    </w:p>
  </w:comment>
  <w:comment w:id="1873" w:author="Unknown Author" w:date="2023-03-31T09:58:00Z" w:initials="">
    <w:p w14:paraId="61B0958C" w14:textId="77777777" w:rsidR="00CB7E31" w:rsidRDefault="00000000">
      <w:r>
        <w:rPr>
          <w:rFonts w:ascii="Calibri" w:hAnsi="Calibri" w:cstheme="minorBidi"/>
          <w:sz w:val="20"/>
        </w:rPr>
        <w:t>Las tablas puedes hacerlas más reducidas para que no sean tan pesadas. Truco: el tamaño de letra.</w:t>
      </w:r>
    </w:p>
  </w:comment>
  <w:comment w:id="2075" w:author="Unknown Author" w:date="2023-03-31T10:01:00Z" w:initials="">
    <w:p w14:paraId="4E6604FC" w14:textId="77777777" w:rsidR="00CB7E31" w:rsidRDefault="00000000">
      <w:r>
        <w:rPr>
          <w:rFonts w:ascii="Calibri" w:hAnsi="Calibri" w:cstheme="minorBidi"/>
          <w:sz w:val="20"/>
        </w:rPr>
        <w:t>Por la distribución habría que estandarizar o normalizar los datos.</w:t>
      </w:r>
    </w:p>
  </w:comment>
  <w:comment w:id="2104" w:author="Unknown Author" w:date="2023-03-31T10:01:00Z" w:initials="">
    <w:p w14:paraId="3ADA0B51" w14:textId="77777777" w:rsidR="00CB7E31" w:rsidRDefault="00000000">
      <w:r>
        <w:rPr>
          <w:rFonts w:ascii="Calibri" w:hAnsi="Calibri" w:cstheme="minorBidi"/>
          <w:sz w:val="20"/>
        </w:rPr>
        <w:t>No hace falta poner código, sólo lo más importante o algo que hayas hecho tu, pero no algo tan básico como print o fillna()</w:t>
      </w:r>
    </w:p>
  </w:comment>
  <w:comment w:id="2303" w:author="Unknown Author" w:date="2023-03-31T10:03:00Z" w:initials="">
    <w:p w14:paraId="59F0FF1C" w14:textId="77777777" w:rsidR="00CB7E31" w:rsidRDefault="00000000">
      <w:r>
        <w:rPr>
          <w:rFonts w:ascii="Calibri" w:hAnsi="Calibri" w:cstheme="minorBidi"/>
          <w:sz w:val="20"/>
        </w:rPr>
        <w:t>Las columnas las puedes formatear para que no haya texto en varias líneas</w:t>
      </w:r>
    </w:p>
  </w:comment>
  <w:comment w:id="2514" w:author="Unknown Author" w:date="2023-03-31T10:08:00Z" w:initials="">
    <w:p w14:paraId="0D77C977" w14:textId="77777777" w:rsidR="00CB7E31" w:rsidRDefault="00000000">
      <w:hyperlink r:id="rId1">
        <w:r>
          <w:rPr>
            <w:rFonts w:ascii="Calibri" w:hAnsi="Calibri" w:cstheme="minorBidi"/>
            <w:sz w:val="20"/>
          </w:rPr>
          <w:t>https://citation-file-format.github.io/</w:t>
        </w:r>
      </w:hyperlink>
    </w:p>
    <w:p w14:paraId="47788A1C" w14:textId="77777777" w:rsidR="00CB7E31" w:rsidRDefault="00CB7E31"/>
    <w:p w14:paraId="765730A1" w14:textId="77777777" w:rsidR="00CB7E31" w:rsidRDefault="00000000">
      <w:r>
        <w:rPr>
          <w:rFonts w:asciiTheme="minorHAnsi" w:hAnsiTheme="minorHAnsi" w:cstheme="minorBidi"/>
          <w:sz w:val="20"/>
        </w:rPr>
        <w:t>Organiza tu repo con carpetas para las libretas y para el pdf, el readme y el citations.</w:t>
      </w:r>
    </w:p>
  </w:comment>
  <w:comment w:id="2515" w:author="Jose Eduardo VIU" w:date="2023-04-01T19:43:00Z" w:initials="JEV">
    <w:p w14:paraId="0F791618" w14:textId="77777777" w:rsidR="00375708" w:rsidRDefault="00375708" w:rsidP="00B86B60">
      <w:pPr>
        <w:pStyle w:val="Textocomentario"/>
        <w:jc w:val="left"/>
      </w:pPr>
      <w:r>
        <w:rPr>
          <w:rStyle w:val="Refdecomentario"/>
        </w:rPr>
        <w:annotationRef/>
      </w:r>
      <w:r>
        <w:t>Realizado</w:t>
      </w:r>
    </w:p>
  </w:comment>
  <w:comment w:id="2546" w:author="Unknown Author" w:date="2023-03-31T10:12:00Z" w:initials="">
    <w:p w14:paraId="09F1963D" w14:textId="1149AC08" w:rsidR="00CB7E31" w:rsidRDefault="00000000">
      <w:r>
        <w:rPr>
          <w:rFonts w:ascii="Calibri" w:hAnsi="Calibri" w:cstheme="minorBidi"/>
          <w:sz w:val="20"/>
        </w:rPr>
        <w:t>Puedes quitar algún decimal</w:t>
      </w:r>
    </w:p>
  </w:comment>
  <w:comment w:id="2547" w:author="Jose Eduardo VIU" w:date="2023-04-01T19:43:00Z" w:initials="JEV">
    <w:p w14:paraId="234F105D" w14:textId="77777777" w:rsidR="00515E1F" w:rsidRDefault="00515E1F" w:rsidP="008720A7">
      <w:pPr>
        <w:pStyle w:val="Textocomentario"/>
        <w:jc w:val="left"/>
      </w:pPr>
      <w:r>
        <w:rPr>
          <w:rStyle w:val="Refdecomentario"/>
        </w:rPr>
        <w:annotationRef/>
      </w:r>
      <w:r>
        <w:t>Lo dejo con 4 decimales</w:t>
      </w:r>
    </w:p>
  </w:comment>
  <w:comment w:id="2585" w:author="Unknown Author" w:date="2023-03-31T10:13:00Z" w:initials="">
    <w:p w14:paraId="141D5E7B" w14:textId="77DEFDD5" w:rsidR="00CB7E31" w:rsidRDefault="00000000">
      <w:r>
        <w:rPr>
          <w:rFonts w:ascii="Calibri" w:hAnsi="Calibri" w:cstheme="minorBidi"/>
          <w:sz w:val="20"/>
        </w:rPr>
        <w:t xml:space="preserve">Revisa las páginas en blanco. </w:t>
      </w:r>
    </w:p>
  </w:comment>
  <w:comment w:id="4112" w:author="Unknown Author" w:date="2023-03-31T10:14:00Z" w:initials="">
    <w:p w14:paraId="45BE50A0" w14:textId="77777777" w:rsidR="00CB7E31" w:rsidRDefault="00000000">
      <w:r>
        <w:rPr>
          <w:rFonts w:ascii="Calibri" w:hAnsi="Calibri" w:cstheme="minorBidi"/>
          <w:sz w:val="20"/>
        </w:rPr>
        <w:t>Qué es este apartado?</w:t>
      </w:r>
    </w:p>
  </w:comment>
  <w:comment w:id="4153" w:author="Unknown Author" w:date="2023-03-31T10:14:00Z" w:initials="">
    <w:p w14:paraId="3127EFF4" w14:textId="77777777" w:rsidR="00CB7E31" w:rsidRDefault="00000000">
      <w:r>
        <w:rPr>
          <w:rFonts w:ascii="Calibri" w:hAnsi="Calibri" w:cstheme="minorBidi"/>
          <w:sz w:val="20"/>
        </w:rPr>
        <w:t>Este lo puedes dejar para el final</w:t>
      </w:r>
    </w:p>
  </w:comment>
  <w:comment w:id="4458" w:author="Unknown Author" w:date="2023-03-31T10:15:00Z" w:initials="">
    <w:p w14:paraId="642D37B5" w14:textId="77777777" w:rsidR="00CB7E31" w:rsidRDefault="00000000">
      <w:r>
        <w:rPr>
          <w:rFonts w:ascii="Calibri" w:hAnsi="Calibri" w:cstheme="minorBidi"/>
          <w:sz w:val="20"/>
        </w:rPr>
        <w:t>Se ve algo mal, no sé si hay forma de que el texto quede bien en PDF pero habrá que estar antento</w:t>
      </w:r>
    </w:p>
  </w:comment>
  <w:comment w:id="4459" w:author="Jose Eduardo VIU" w:date="2023-04-01T19:48:00Z" w:initials="JEV">
    <w:p w14:paraId="09BF9DAA" w14:textId="77777777" w:rsidR="00515E1F" w:rsidRDefault="00515E1F" w:rsidP="00601BB8">
      <w:pPr>
        <w:pStyle w:val="Textocomentario"/>
        <w:jc w:val="left"/>
      </w:pPr>
      <w:r>
        <w:rPr>
          <w:rStyle w:val="Refdecomentario"/>
        </w:rPr>
        <w:annotationRef/>
      </w:r>
      <w:r>
        <w:t>Veo de pasar el PDF a imágenes y añadirlas como imá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D2DFA9" w15:done="0"/>
  <w15:commentEx w15:paraId="4DDB3926" w15:done="0"/>
  <w15:commentEx w15:paraId="0282373A" w15:done="0"/>
  <w15:commentEx w15:paraId="588D6BC2" w15:done="0"/>
  <w15:commentEx w15:paraId="446BDA74" w15:done="0"/>
  <w15:commentEx w15:paraId="1B8AC1BA" w15:done="0"/>
  <w15:commentEx w15:paraId="3536C16E" w15:done="0"/>
  <w15:commentEx w15:paraId="10A77008" w15:done="0"/>
  <w15:commentEx w15:paraId="028198EF" w15:done="0"/>
  <w15:commentEx w15:paraId="64391BF7" w15:paraIdParent="028198EF" w15:done="0"/>
  <w15:commentEx w15:paraId="40D4BAE0" w15:done="0"/>
  <w15:commentEx w15:paraId="3C120A1B" w15:done="0"/>
  <w15:commentEx w15:paraId="1B1A796A" w15:done="0"/>
  <w15:commentEx w15:paraId="61B0958C" w15:done="0"/>
  <w15:commentEx w15:paraId="4E6604FC" w15:done="0"/>
  <w15:commentEx w15:paraId="3ADA0B51" w15:done="0"/>
  <w15:commentEx w15:paraId="59F0FF1C" w15:done="0"/>
  <w15:commentEx w15:paraId="765730A1" w15:done="0"/>
  <w15:commentEx w15:paraId="0F791618" w15:paraIdParent="765730A1" w15:done="0"/>
  <w15:commentEx w15:paraId="09F1963D" w15:done="0"/>
  <w15:commentEx w15:paraId="234F105D" w15:paraIdParent="09F1963D" w15:done="0"/>
  <w15:commentEx w15:paraId="141D5E7B" w15:done="0"/>
  <w15:commentEx w15:paraId="45BE50A0" w15:done="0"/>
  <w15:commentEx w15:paraId="3127EFF4" w15:done="0"/>
  <w15:commentEx w15:paraId="642D37B5" w15:done="0"/>
  <w15:commentEx w15:paraId="09BF9DAA" w15:paraIdParent="642D3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97F6" w16cex:dateUtc="2023-04-04T10:35:00Z"/>
  <w16cex:commentExtensible w16cex:durableId="27D307C5" w16cex:dateUtc="2023-04-01T17:43:00Z"/>
  <w16cex:commentExtensible w16cex:durableId="27D307E8" w16cex:dateUtc="2023-04-01T17:43:00Z"/>
  <w16cex:commentExtensible w16cex:durableId="27D30911" w16cex:dateUtc="2023-04-01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D2DFA9" w16cid:durableId="27D175B2"/>
  <w16cid:commentId w16cid:paraId="4DDB3926" w16cid:durableId="27D175B3"/>
  <w16cid:commentId w16cid:paraId="0282373A" w16cid:durableId="27D175B4"/>
  <w16cid:commentId w16cid:paraId="588D6BC2" w16cid:durableId="27D175B5"/>
  <w16cid:commentId w16cid:paraId="446BDA74" w16cid:durableId="27D175B6"/>
  <w16cid:commentId w16cid:paraId="1B8AC1BA" w16cid:durableId="27D175B7"/>
  <w16cid:commentId w16cid:paraId="3536C16E" w16cid:durableId="27D175B8"/>
  <w16cid:commentId w16cid:paraId="10A77008" w16cid:durableId="27D175B9"/>
  <w16cid:commentId w16cid:paraId="028198EF" w16cid:durableId="27D175BA"/>
  <w16cid:commentId w16cid:paraId="64391BF7" w16cid:durableId="27D697F6"/>
  <w16cid:commentId w16cid:paraId="40D4BAE0" w16cid:durableId="27D175BB"/>
  <w16cid:commentId w16cid:paraId="3C120A1B" w16cid:durableId="27D175BC"/>
  <w16cid:commentId w16cid:paraId="1B1A796A" w16cid:durableId="27D175BD"/>
  <w16cid:commentId w16cid:paraId="61B0958C" w16cid:durableId="27D175BE"/>
  <w16cid:commentId w16cid:paraId="4E6604FC" w16cid:durableId="27D175BF"/>
  <w16cid:commentId w16cid:paraId="3ADA0B51" w16cid:durableId="27D175C0"/>
  <w16cid:commentId w16cid:paraId="59F0FF1C" w16cid:durableId="27D175C1"/>
  <w16cid:commentId w16cid:paraId="765730A1" w16cid:durableId="27D175C2"/>
  <w16cid:commentId w16cid:paraId="0F791618" w16cid:durableId="27D307C5"/>
  <w16cid:commentId w16cid:paraId="09F1963D" w16cid:durableId="27D175C3"/>
  <w16cid:commentId w16cid:paraId="234F105D" w16cid:durableId="27D307E8"/>
  <w16cid:commentId w16cid:paraId="141D5E7B" w16cid:durableId="27D175C4"/>
  <w16cid:commentId w16cid:paraId="45BE50A0" w16cid:durableId="27D175C5"/>
  <w16cid:commentId w16cid:paraId="3127EFF4" w16cid:durableId="27D175C6"/>
  <w16cid:commentId w16cid:paraId="642D37B5" w16cid:durableId="27D175C7"/>
  <w16cid:commentId w16cid:paraId="09BF9DAA" w16cid:durableId="27D309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14D42" w14:textId="77777777" w:rsidR="00670B90" w:rsidRDefault="00670B90">
      <w:pPr>
        <w:spacing w:after="0" w:line="240" w:lineRule="auto"/>
      </w:pPr>
      <w:r>
        <w:separator/>
      </w:r>
    </w:p>
  </w:endnote>
  <w:endnote w:type="continuationSeparator" w:id="0">
    <w:p w14:paraId="5EA141A7" w14:textId="77777777" w:rsidR="00670B90" w:rsidRDefault="00670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E75E9" w14:textId="74858B66" w:rsidR="00CB7E31" w:rsidRDefault="00000000">
    <w:pPr>
      <w:pStyle w:val="Piedepgina"/>
    </w:pPr>
    <w:r>
      <w:rPr>
        <w:noProof/>
      </w:rPr>
      <w:pict w14:anchorId="08033CFD">
        <v:shapetype id="_x0000_t202" coordsize="21600,21600" o:spt="202" path="m,l,21600r21600,l21600,xe">
          <v:stroke joinstyle="miter"/>
          <v:path gradientshapeok="t" o:connecttype="rect"/>
        </v:shapetype>
        <v:shape id="Frame1" o:spid="_x0000_s1032" type="#_x0000_t202" style="position:absolute;left:0;text-align:left;margin-left:469.05pt;margin-top:23.05pt;width:65.85pt;height:23.25pt;z-index:-503316356;visibility:visibl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" o:allowincell="f" stroked="f">
          <v:fill opacity="0"/>
          <v:textbox style="mso-next-textbox:#Frame1">
            <w:txbxContent>
              <w:sdt>
                <w:sdtPr>
                  <w:id w:val="1011872009"/>
                  <w:docPartObj>
                    <w:docPartGallery w:val="Page Numbers (Bottom of Page)"/>
                    <w:docPartUnique/>
                  </w:docPartObj>
                </w:sdtPr>
                <w:sdtContent>
                  <w:p w14:paraId="3DC912D9" w14:textId="77777777" w:rsidR="00CB7E31"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2</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22</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BF47" w14:textId="7D950FF5" w:rsidR="00CB7E31" w:rsidRDefault="00000000">
    <w:pPr>
      <w:pStyle w:val="Piedepgina"/>
    </w:pPr>
    <w:r>
      <w:rPr>
        <w:noProof/>
      </w:rPr>
      <w:pict w14:anchorId="3E9288AC">
        <v:shapetype id="_x0000_t202" coordsize="21600,21600" o:spt="202" path="m,l,21600r21600,l21600,xe">
          <v:stroke joinstyle="miter"/>
          <v:path gradientshapeok="t" o:connecttype="rect"/>
        </v:shapetype>
        <v:shape id="Frame2" o:spid="_x0000_s1031" type="#_x0000_t202" style="position:absolute;left:0;text-align:left;margin-left:469.05pt;margin-top:23.05pt;width:69.35pt;height:23.25pt;z-index:-503316387;visibility:visibl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" o:allowincell="f" stroked="f">
          <v:fill opacity="0"/>
          <v:textbox style="mso-next-textbox:#Frame2">
            <w:txbxContent>
              <w:sdt>
                <w:sdtPr>
                  <w:id w:val="1466087448"/>
                  <w:docPartObj>
                    <w:docPartGallery w:val="Page Numbers (Bottom of Page)"/>
                    <w:docPartUnique/>
                  </w:docPartObj>
                </w:sdtPr>
                <w:sdtContent>
                  <w:p w14:paraId="183AD19E" w14:textId="77777777" w:rsidR="00CB7E31"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1</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22</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FC4E0" w14:textId="77777777" w:rsidR="00670B90" w:rsidRDefault="00670B90">
      <w:pPr>
        <w:spacing w:after="0" w:line="240" w:lineRule="auto"/>
      </w:pPr>
      <w:r>
        <w:separator/>
      </w:r>
    </w:p>
  </w:footnote>
  <w:footnote w:type="continuationSeparator" w:id="0">
    <w:p w14:paraId="3C4969FD" w14:textId="77777777" w:rsidR="00670B90" w:rsidRDefault="00670B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83DF9" w14:textId="77777777" w:rsidR="00CB7E31" w:rsidRDefault="00000000">
    <w:pPr>
      <w:pStyle w:val="Cabeceraizquierda"/>
    </w:pPr>
    <w:r>
      <w:rPr>
        <w:noProof/>
      </w:rPr>
      <w:drawing>
        <wp:anchor distT="0" distB="0" distL="0" distR="0" simplePos="0" relativeHeight="251661312" behindDoc="1" locked="0" layoutInCell="0" allowOverlap="1" wp14:anchorId="4A7EF088" wp14:editId="02DE797C">
          <wp:simplePos x="0" y="0"/>
          <wp:positionH relativeFrom="column">
            <wp:posOffset>-720090</wp:posOffset>
          </wp:positionH>
          <wp:positionV relativeFrom="paragraph">
            <wp:posOffset>-71120</wp:posOffset>
          </wp:positionV>
          <wp:extent cx="1644650" cy="822325"/>
          <wp:effectExtent l="0" t="0" r="0" b="0"/>
          <wp:wrapNone/>
          <wp:docPr id="2142371215"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3"/>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9732" w14:textId="77777777" w:rsidR="00CB7E31" w:rsidRDefault="00000000">
    <w:pPr>
      <w:pStyle w:val="Encabezado"/>
    </w:pPr>
    <w:r>
      <w:rPr>
        <w:noProof/>
      </w:rPr>
      <w:drawing>
        <wp:anchor distT="0" distB="0" distL="0" distR="0" simplePos="0" relativeHeight="251657216" behindDoc="1" locked="0" layoutInCell="0" allowOverlap="1" wp14:anchorId="2BE748FD" wp14:editId="62E7DB91">
          <wp:simplePos x="0" y="0"/>
          <wp:positionH relativeFrom="column">
            <wp:posOffset>-713105</wp:posOffset>
          </wp:positionH>
          <wp:positionV relativeFrom="paragraph">
            <wp:posOffset>-71120</wp:posOffset>
          </wp:positionV>
          <wp:extent cx="1644650" cy="822325"/>
          <wp:effectExtent l="0" t="0" r="0" b="0"/>
          <wp:wrapNone/>
          <wp:docPr id="1214038196"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1"/>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416C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765C44"/>
    <w:multiLevelType w:val="multilevel"/>
    <w:tmpl w:val="CC767964"/>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23D971FD"/>
    <w:multiLevelType w:val="multilevel"/>
    <w:tmpl w:val="AB3CB3BC"/>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3" w15:restartNumberingAfterBreak="0">
    <w:nsid w:val="2C1D7E62"/>
    <w:multiLevelType w:val="multilevel"/>
    <w:tmpl w:val="95A20B54"/>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EDC5A48"/>
    <w:multiLevelType w:val="multilevel"/>
    <w:tmpl w:val="82462E0E"/>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31716C4D"/>
    <w:multiLevelType w:val="multilevel"/>
    <w:tmpl w:val="31481AAA"/>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6" w15:restartNumberingAfterBreak="0">
    <w:nsid w:val="32521FF6"/>
    <w:multiLevelType w:val="multilevel"/>
    <w:tmpl w:val="A7304B20"/>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7" w15:restartNumberingAfterBreak="0">
    <w:nsid w:val="4539588B"/>
    <w:multiLevelType w:val="multilevel"/>
    <w:tmpl w:val="46FEE6C8"/>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59AE200E"/>
    <w:multiLevelType w:val="multilevel"/>
    <w:tmpl w:val="F59862F8"/>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9" w15:restartNumberingAfterBreak="0">
    <w:nsid w:val="5CBA23C0"/>
    <w:multiLevelType w:val="multilevel"/>
    <w:tmpl w:val="6748CBE2"/>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0" w15:restartNumberingAfterBreak="0">
    <w:nsid w:val="660F22F9"/>
    <w:multiLevelType w:val="multilevel"/>
    <w:tmpl w:val="AE662004"/>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58737626">
    <w:abstractNumId w:val="10"/>
  </w:num>
  <w:num w:numId="2" w16cid:durableId="1240217383">
    <w:abstractNumId w:val="0"/>
  </w:num>
  <w:num w:numId="3" w16cid:durableId="916551338">
    <w:abstractNumId w:val="3"/>
  </w:num>
  <w:num w:numId="4" w16cid:durableId="1177618889">
    <w:abstractNumId w:val="7"/>
  </w:num>
  <w:num w:numId="5" w16cid:durableId="28337980">
    <w:abstractNumId w:val="9"/>
  </w:num>
  <w:num w:numId="6" w16cid:durableId="1661304618">
    <w:abstractNumId w:val="6"/>
  </w:num>
  <w:num w:numId="7" w16cid:durableId="73400946">
    <w:abstractNumId w:val="1"/>
  </w:num>
  <w:num w:numId="8" w16cid:durableId="770473661">
    <w:abstractNumId w:val="8"/>
  </w:num>
  <w:num w:numId="9" w16cid:durableId="434793537">
    <w:abstractNumId w:val="2"/>
  </w:num>
  <w:num w:numId="10" w16cid:durableId="1862274958">
    <w:abstractNumId w:val="5"/>
  </w:num>
  <w:num w:numId="11" w16cid:durableId="553082439">
    <w:abstractNumId w:val="4"/>
  </w:num>
  <w:num w:numId="12" w16cid:durableId="1985428108">
    <w:abstractNumId w:val="10"/>
    <w:lvlOverride w:ilvl="0"/>
    <w:lvlOverride w:ilvl="1">
      <w:startOverride w:val="1"/>
    </w:lvlOverride>
  </w:num>
  <w:num w:numId="13" w16cid:durableId="17469949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ARA GOMEZ, JOSE EDUARDO">
    <w15:presenceInfo w15:providerId="AD" w15:userId="S::jose.camara@cefusa.com::a54b31bc-3da6-4fd2-88de-7b68e1e87398"/>
  </w15:person>
  <w15:person w15:author="Jose Eduardo VIU">
    <w15:presenceInfo w15:providerId="None" w15:userId="Jose Eduardo V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08"/>
  <w:autoHyphenation/>
  <w:hyphenationZone w:val="425"/>
  <w:evenAndOddHeaders/>
  <w:characterSpacingControl w:val="doNotCompress"/>
  <w:hdrShapeDefaults>
    <o:shapedefaults v:ext="edit" spidmax="300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B7E31"/>
    <w:rsid w:val="00003560"/>
    <w:rsid w:val="00023747"/>
    <w:rsid w:val="00024FAF"/>
    <w:rsid w:val="000362C6"/>
    <w:rsid w:val="0009000C"/>
    <w:rsid w:val="000A3640"/>
    <w:rsid w:val="000E6A9E"/>
    <w:rsid w:val="00107105"/>
    <w:rsid w:val="001208FC"/>
    <w:rsid w:val="00121031"/>
    <w:rsid w:val="00156A71"/>
    <w:rsid w:val="0016492A"/>
    <w:rsid w:val="00171263"/>
    <w:rsid w:val="001908B2"/>
    <w:rsid w:val="00195730"/>
    <w:rsid w:val="001A1752"/>
    <w:rsid w:val="001F3694"/>
    <w:rsid w:val="002351A5"/>
    <w:rsid w:val="00246E4B"/>
    <w:rsid w:val="00251740"/>
    <w:rsid w:val="00252786"/>
    <w:rsid w:val="002E1C91"/>
    <w:rsid w:val="002E7F74"/>
    <w:rsid w:val="003233DC"/>
    <w:rsid w:val="00375708"/>
    <w:rsid w:val="00395639"/>
    <w:rsid w:val="003E0757"/>
    <w:rsid w:val="00402C62"/>
    <w:rsid w:val="0041117C"/>
    <w:rsid w:val="00413039"/>
    <w:rsid w:val="00425A04"/>
    <w:rsid w:val="004563C7"/>
    <w:rsid w:val="00466BF0"/>
    <w:rsid w:val="004B521D"/>
    <w:rsid w:val="004E2F24"/>
    <w:rsid w:val="004E5D33"/>
    <w:rsid w:val="0050461D"/>
    <w:rsid w:val="00515E1F"/>
    <w:rsid w:val="005175E6"/>
    <w:rsid w:val="00517E31"/>
    <w:rsid w:val="00521A7C"/>
    <w:rsid w:val="00523D40"/>
    <w:rsid w:val="00541DF0"/>
    <w:rsid w:val="00543E3D"/>
    <w:rsid w:val="005538E8"/>
    <w:rsid w:val="005801B0"/>
    <w:rsid w:val="00591956"/>
    <w:rsid w:val="005A4C89"/>
    <w:rsid w:val="005C0411"/>
    <w:rsid w:val="005E17A2"/>
    <w:rsid w:val="005E208F"/>
    <w:rsid w:val="005E60FD"/>
    <w:rsid w:val="005E700F"/>
    <w:rsid w:val="005F2D6E"/>
    <w:rsid w:val="006048BE"/>
    <w:rsid w:val="00604DFE"/>
    <w:rsid w:val="00617ACA"/>
    <w:rsid w:val="00653D8B"/>
    <w:rsid w:val="006658FB"/>
    <w:rsid w:val="00667148"/>
    <w:rsid w:val="006679A0"/>
    <w:rsid w:val="00670B90"/>
    <w:rsid w:val="006D77E0"/>
    <w:rsid w:val="006F6C59"/>
    <w:rsid w:val="007038CC"/>
    <w:rsid w:val="00720926"/>
    <w:rsid w:val="00725DAA"/>
    <w:rsid w:val="007341E8"/>
    <w:rsid w:val="00743350"/>
    <w:rsid w:val="00767EED"/>
    <w:rsid w:val="007A0B79"/>
    <w:rsid w:val="007A5085"/>
    <w:rsid w:val="007A6023"/>
    <w:rsid w:val="007B1E56"/>
    <w:rsid w:val="007C171A"/>
    <w:rsid w:val="007C2E5F"/>
    <w:rsid w:val="007C6D7A"/>
    <w:rsid w:val="007D0869"/>
    <w:rsid w:val="0080239A"/>
    <w:rsid w:val="00826914"/>
    <w:rsid w:val="00850FB3"/>
    <w:rsid w:val="00851F71"/>
    <w:rsid w:val="00857DCA"/>
    <w:rsid w:val="00891C49"/>
    <w:rsid w:val="008937B9"/>
    <w:rsid w:val="008A26DD"/>
    <w:rsid w:val="008B6FE9"/>
    <w:rsid w:val="008F63A1"/>
    <w:rsid w:val="0091213A"/>
    <w:rsid w:val="00926390"/>
    <w:rsid w:val="009472EA"/>
    <w:rsid w:val="00953744"/>
    <w:rsid w:val="00987864"/>
    <w:rsid w:val="00994EB4"/>
    <w:rsid w:val="009B384C"/>
    <w:rsid w:val="009D3303"/>
    <w:rsid w:val="009E4857"/>
    <w:rsid w:val="009F4E07"/>
    <w:rsid w:val="00A21272"/>
    <w:rsid w:val="00A25A19"/>
    <w:rsid w:val="00A26CD7"/>
    <w:rsid w:val="00A3108D"/>
    <w:rsid w:val="00A32F35"/>
    <w:rsid w:val="00A64603"/>
    <w:rsid w:val="00A67F81"/>
    <w:rsid w:val="00A85D1C"/>
    <w:rsid w:val="00A91467"/>
    <w:rsid w:val="00AA0357"/>
    <w:rsid w:val="00AA10FB"/>
    <w:rsid w:val="00AB2CA0"/>
    <w:rsid w:val="00AC2C6D"/>
    <w:rsid w:val="00AE0D27"/>
    <w:rsid w:val="00AE330B"/>
    <w:rsid w:val="00AE7022"/>
    <w:rsid w:val="00AE79EE"/>
    <w:rsid w:val="00AF035A"/>
    <w:rsid w:val="00AF2A3F"/>
    <w:rsid w:val="00B078D4"/>
    <w:rsid w:val="00B200AE"/>
    <w:rsid w:val="00B20784"/>
    <w:rsid w:val="00B50B4B"/>
    <w:rsid w:val="00B545F4"/>
    <w:rsid w:val="00B64D19"/>
    <w:rsid w:val="00B670C5"/>
    <w:rsid w:val="00BA6266"/>
    <w:rsid w:val="00BB6B89"/>
    <w:rsid w:val="00BC2822"/>
    <w:rsid w:val="00BE06A4"/>
    <w:rsid w:val="00C005EB"/>
    <w:rsid w:val="00C21FD9"/>
    <w:rsid w:val="00C2701C"/>
    <w:rsid w:val="00C40FF8"/>
    <w:rsid w:val="00C57B6B"/>
    <w:rsid w:val="00C61524"/>
    <w:rsid w:val="00C65552"/>
    <w:rsid w:val="00CB491E"/>
    <w:rsid w:val="00CB7E31"/>
    <w:rsid w:val="00CC140E"/>
    <w:rsid w:val="00CF4645"/>
    <w:rsid w:val="00D31D98"/>
    <w:rsid w:val="00D46A62"/>
    <w:rsid w:val="00D96CF2"/>
    <w:rsid w:val="00DC038D"/>
    <w:rsid w:val="00DD182F"/>
    <w:rsid w:val="00DE5735"/>
    <w:rsid w:val="00E16EB1"/>
    <w:rsid w:val="00E21698"/>
    <w:rsid w:val="00E352F0"/>
    <w:rsid w:val="00E43F49"/>
    <w:rsid w:val="00E44037"/>
    <w:rsid w:val="00E63DC6"/>
    <w:rsid w:val="00EA61B9"/>
    <w:rsid w:val="00EC154F"/>
    <w:rsid w:val="00ED1AE0"/>
    <w:rsid w:val="00EE292E"/>
    <w:rsid w:val="00EF0249"/>
    <w:rsid w:val="00F03B7F"/>
    <w:rsid w:val="00F07A38"/>
    <w:rsid w:val="00F12980"/>
    <w:rsid w:val="00F16682"/>
    <w:rsid w:val="00F217D2"/>
    <w:rsid w:val="00F3455D"/>
    <w:rsid w:val="00F5762A"/>
    <w:rsid w:val="00F73474"/>
    <w:rsid w:val="00F85413"/>
    <w:rsid w:val="00F856CE"/>
    <w:rsid w:val="00F96535"/>
    <w:rsid w:val="00FA2157"/>
    <w:rsid w:val="00FD4858"/>
    <w:rsid w:val="00FE7368"/>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3005"/>
    <o:shapelayout v:ext="edit">
      <o:idmap v:ext="edit" data="2"/>
      <o:rules v:ext="edit">
        <o:r id="V:Rule1" type="connector" idref="#Conector recto 982"/>
        <o:r id="V:Rule2" type="connector" idref="#Conector recto 41"/>
        <o:r id="V:Rule3" type="connector" idref="#Conector recto 651"/>
      </o:rules>
    </o:shapelayout>
  </w:shapeDefaults>
  <w:decimalSymbol w:val=","/>
  <w:listSeparator w:val=";"/>
  <w14:docId w14:val="702063DE"/>
  <w15:docId w15:val="{09FC1808-CBA3-4512-B91A-ACE764BB4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Ttulo"/>
    <w:qFormat/>
    <w:pPr>
      <w:suppressLineNumbers/>
    </w:pPr>
    <w:rPr>
      <w:b/>
      <w:bCs/>
      <w:sz w:val="32"/>
      <w:szCs w:val="32"/>
    </w:rPr>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C40FF8"/>
    <w:pPr>
      <w:tabs>
        <w:tab w:val="left" w:pos="440"/>
        <w:tab w:val="right" w:leader="dot" w:pos="8504"/>
      </w:tabs>
      <w:spacing w:after="100"/>
      <w:pPrChange w:id="0" w:author="CAMARA GOMEZ, JOSE EDUARDO" w:date="2023-04-10T14:09:00Z">
        <w:pPr>
          <w:tabs>
            <w:tab w:val="right" w:leader="dot" w:pos="8494"/>
          </w:tabs>
          <w:suppressAutoHyphens/>
          <w:spacing w:after="100" w:line="276" w:lineRule="auto"/>
          <w:jc w:val="both"/>
        </w:pPr>
      </w:pPrChange>
    </w:pPr>
    <w:rPr>
      <w:rPrChange w:id="0" w:author="CAMARA GOMEZ, JOSE EDUARDO" w:date="2023-04-10T14:09:00Z">
        <w:rPr>
          <w:rFonts w:ascii="Arial" w:eastAsiaTheme="minorHAnsi" w:hAnsi="Arial" w:cs="Arial"/>
          <w:sz w:val="22"/>
          <w:szCs w:val="22"/>
          <w:lang w:val="es-ES" w:eastAsia="en-US" w:bidi="ar-SA"/>
        </w:rPr>
      </w:rPrChange>
    </w:rPr>
  </w:style>
  <w:style w:type="paragraph" w:styleId="TDC2">
    <w:name w:val="toc 2"/>
    <w:basedOn w:val="Normal"/>
    <w:next w:val="Normal"/>
    <w:autoRedefine/>
    <w:uiPriority w:val="39"/>
    <w:unhideWhenUsed/>
    <w:rsid w:val="00AB2CA0"/>
    <w:pPr>
      <w:tabs>
        <w:tab w:val="left" w:pos="880"/>
        <w:tab w:val="right" w:leader="dot" w:pos="8494"/>
      </w:tabs>
      <w:spacing w:after="100"/>
      <w:ind w:left="220"/>
      <w:pPrChange w:id="1" w:author="Jose Eduardo VIU" w:date="2023-04-09T09:13:00Z">
        <w:pPr>
          <w:suppressAutoHyphens/>
          <w:spacing w:after="100" w:line="276" w:lineRule="auto"/>
          <w:ind w:left="220"/>
          <w:jc w:val="both"/>
        </w:pPr>
      </w:pPrChange>
    </w:pPr>
    <w:rPr>
      <w:rPrChange w:id="1" w:author="Jose Eduardo VIU" w:date="2023-04-09T09:13:00Z">
        <w:rPr>
          <w:rFonts w:ascii="Arial" w:eastAsiaTheme="minorHAnsi" w:hAnsi="Arial" w:cs="Arial"/>
          <w:sz w:val="22"/>
          <w:szCs w:val="22"/>
          <w:lang w:val="es-ES" w:eastAsia="en-US" w:bidi="ar-SA"/>
        </w:rPr>
      </w:rPrChange>
    </w:rPr>
  </w:style>
  <w:style w:type="paragraph" w:styleId="TDC3">
    <w:name w:val="toc 3"/>
    <w:basedOn w:val="Normal"/>
    <w:next w:val="Normal"/>
    <w:autoRedefine/>
    <w:uiPriority w:val="39"/>
    <w:unhideWhenUsed/>
    <w:rsid w:val="00F3455D"/>
    <w:pPr>
      <w:tabs>
        <w:tab w:val="left" w:pos="1320"/>
        <w:tab w:val="right" w:leader="dot" w:pos="8494"/>
      </w:tabs>
      <w:spacing w:after="100"/>
      <w:ind w:left="440"/>
      <w:pPrChange w:id="2" w:author="Jose Eduardo VIU" w:date="2023-04-10T14:24:00Z">
        <w:pPr>
          <w:suppressAutoHyphens/>
          <w:spacing w:after="100" w:line="276" w:lineRule="auto"/>
          <w:ind w:left="440"/>
          <w:jc w:val="both"/>
        </w:pPr>
      </w:pPrChange>
    </w:pPr>
    <w:rPr>
      <w:rPrChange w:id="2" w:author="Jose Eduardo VIU" w:date="2023-04-10T14:24:00Z">
        <w:rPr>
          <w:rFonts w:ascii="Arial" w:eastAsiaTheme="minorHAnsi" w:hAnsi="Arial" w:cs="Arial"/>
          <w:sz w:val="22"/>
          <w:szCs w:val="22"/>
          <w:lang w:val="es-ES" w:eastAsia="en-US" w:bidi="ar-SA"/>
        </w:rPr>
      </w:rPrChange>
    </w:r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rFonts w:ascii="Arial" w:hAnsi="Arial" w:cs="Arial"/>
      <w:szCs w:val="20"/>
    </w:rPr>
  </w:style>
  <w:style w:type="character" w:styleId="Refdecomentario">
    <w:name w:val="annotation reference"/>
    <w:basedOn w:val="Fuentedeprrafopredeter"/>
    <w:uiPriority w:val="99"/>
    <w:semiHidden/>
    <w:unhideWhenUsed/>
    <w:rPr>
      <w:sz w:val="16"/>
      <w:szCs w:val="16"/>
    </w:rPr>
  </w:style>
  <w:style w:type="paragraph" w:styleId="Revisin">
    <w:name w:val="Revision"/>
    <w:hidden/>
    <w:uiPriority w:val="99"/>
    <w:semiHidden/>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rsid w:val="00375708"/>
    <w:rPr>
      <w:b/>
      <w:bCs/>
    </w:rPr>
  </w:style>
  <w:style w:type="character" w:customStyle="1" w:styleId="AsuntodelcomentarioCar">
    <w:name w:val="Asunto del comentario Car"/>
    <w:basedOn w:val="TextocomentarioCar"/>
    <w:link w:val="Asuntodelcomentario"/>
    <w:uiPriority w:val="99"/>
    <w:semiHidden/>
    <w:rsid w:val="00375708"/>
    <w:rPr>
      <w:rFonts w:ascii="Arial" w:hAnsi="Arial" w:cs="Arial"/>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3805419">
      <w:bodyDiv w:val="1"/>
      <w:marLeft w:val="0"/>
      <w:marRight w:val="0"/>
      <w:marTop w:val="0"/>
      <w:marBottom w:val="0"/>
      <w:divBdr>
        <w:top w:val="none" w:sz="0" w:space="0" w:color="auto"/>
        <w:left w:val="none" w:sz="0" w:space="0" w:color="auto"/>
        <w:bottom w:val="none" w:sz="0" w:space="0" w:color="auto"/>
        <w:right w:val="none" w:sz="0" w:space="0" w:color="auto"/>
      </w:divBdr>
    </w:div>
    <w:div w:id="1159151070">
      <w:bodyDiv w:val="1"/>
      <w:marLeft w:val="0"/>
      <w:marRight w:val="0"/>
      <w:marTop w:val="0"/>
      <w:marBottom w:val="0"/>
      <w:divBdr>
        <w:top w:val="none" w:sz="0" w:space="0" w:color="auto"/>
        <w:left w:val="none" w:sz="0" w:space="0" w:color="auto"/>
        <w:bottom w:val="none" w:sz="0" w:space="0" w:color="auto"/>
        <w:right w:val="none" w:sz="0" w:space="0" w:color="auto"/>
      </w:divBdr>
    </w:div>
    <w:div w:id="1546409725">
      <w:bodyDiv w:val="1"/>
      <w:marLeft w:val="0"/>
      <w:marRight w:val="0"/>
      <w:marTop w:val="0"/>
      <w:marBottom w:val="0"/>
      <w:divBdr>
        <w:top w:val="none" w:sz="0" w:space="0" w:color="auto"/>
        <w:left w:val="none" w:sz="0" w:space="0" w:color="auto"/>
        <w:bottom w:val="none" w:sz="0" w:space="0" w:color="auto"/>
        <w:right w:val="none" w:sz="0" w:space="0" w:color="auto"/>
      </w:divBdr>
    </w:div>
    <w:div w:id="1960182655">
      <w:bodyDiv w:val="1"/>
      <w:marLeft w:val="0"/>
      <w:marRight w:val="0"/>
      <w:marTop w:val="0"/>
      <w:marBottom w:val="0"/>
      <w:divBdr>
        <w:top w:val="none" w:sz="0" w:space="0" w:color="auto"/>
        <w:left w:val="none" w:sz="0" w:space="0" w:color="auto"/>
        <w:bottom w:val="none" w:sz="0" w:space="0" w:color="auto"/>
        <w:right w:val="none" w:sz="0" w:space="0" w:color="auto"/>
      </w:divBdr>
    </w:div>
    <w:div w:id="2037467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itation-file-format.github.i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07" Type="http://schemas.openxmlformats.org/officeDocument/2006/relationships/image" Target="media/image92.png"/><Relationship Id="rId11" Type="http://schemas.microsoft.com/office/2016/09/relationships/commentsIds" Target="commentsIds.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22" Type="http://schemas.openxmlformats.org/officeDocument/2006/relationships/image" Target="media/image11.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jpeg"/><Relationship Id="rId12" Type="http://schemas.openxmlformats.org/officeDocument/2006/relationships/image" Target="media/image2.png"/><Relationship Id="rId33" Type="http://schemas.openxmlformats.org/officeDocument/2006/relationships/image" Target="media/image22.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43.png"/><Relationship Id="rId75" Type="http://schemas.openxmlformats.org/officeDocument/2006/relationships/image" Target="media/image60.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6.png"/><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emf"/><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5" Type="http://schemas.openxmlformats.org/officeDocument/2006/relationships/image" Target="media/image120.png"/><Relationship Id="rId151" Type="http://schemas.openxmlformats.org/officeDocument/2006/relationships/image" Target="media/image136.png"/><Relationship Id="rId156" Type="http://schemas.openxmlformats.org/officeDocument/2006/relationships/image" Target="media/image141.png"/><Relationship Id="rId177" Type="http://schemas.microsoft.com/office/2011/relationships/people" Target="people.xml"/><Relationship Id="rId172" Type="http://schemas.openxmlformats.org/officeDocument/2006/relationships/image" Target="media/image157.jpe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4.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jpe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image" Target="media/image152.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oleObject" Target="embeddings/oleObject1.bin"/><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jpeg"/><Relationship Id="rId19" Type="http://schemas.openxmlformats.org/officeDocument/2006/relationships/image" Target="media/image8.wmf"/><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2.png"/><Relationship Id="rId100" Type="http://schemas.openxmlformats.org/officeDocument/2006/relationships/image" Target="media/image85.jpe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jpe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header" Target="header1.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jpe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1.png"/><Relationship Id="rId127" Type="http://schemas.openxmlformats.org/officeDocument/2006/relationships/image" Target="media/image112.png"/><Relationship Id="rId10" Type="http://schemas.microsoft.com/office/2011/relationships/commentsExtended" Target="commentsExtended.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header" Target="header2.xml"/><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jpeg"/><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png"/><Relationship Id="rId27" Type="http://schemas.openxmlformats.org/officeDocument/2006/relationships/image" Target="media/image16.png"/><Relationship Id="rId48" Type="http://schemas.openxmlformats.org/officeDocument/2006/relationships/image" Target="media/image37.png"/><Relationship Id="rId69" Type="http://schemas.openxmlformats.org/officeDocument/2006/relationships/footer" Target="footer1.xml"/><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footer" Target="footer2.xml"/><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 Type="http://schemas.openxmlformats.org/officeDocument/2006/relationships/customXml" Target="../customXml/item1.xml"/></Relationships>
</file>

<file path=word/_rels/header1.xml.rels><?xml version="1.0" encoding="UTF-8" standalone="yes"?>
<Relationships xmlns="http://schemas.openxmlformats.org/package/2006/relationships"><Relationship Id="rId1" Type="http://schemas.openxmlformats.org/officeDocument/2006/relationships/image" Target="media/image55.png"/></Relationships>
</file>

<file path=word/_rels/header2.xml.rels><?xml version="1.0" encoding="UTF-8" standalone="yes"?>
<Relationships xmlns="http://schemas.openxmlformats.org/package/2006/relationships"><Relationship Id="rId1" Type="http://schemas.openxmlformats.org/officeDocument/2006/relationships/image" Target="media/image5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55</TotalTime>
  <Pages>171</Pages>
  <Words>39985</Words>
  <Characters>219922</Characters>
  <Application>Microsoft Office Word</Application>
  <DocSecurity>0</DocSecurity>
  <Lines>1832</Lines>
  <Paragraphs>51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5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338</cp:revision>
  <cp:lastPrinted>2023-04-03T09:25:00Z</cp:lastPrinted>
  <dcterms:created xsi:type="dcterms:W3CDTF">2023-01-22T19:10:00Z</dcterms:created>
  <dcterms:modified xsi:type="dcterms:W3CDTF">2023-04-10T12:2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